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6AB0" w:rsidRPr="00396F98" w:rsidRDefault="00BA6AB0">
      <w:pPr>
        <w:jc w:val="center"/>
        <w:rPr>
          <w:rFonts w:eastAsia="Times New Roman"/>
          <w:b/>
          <w:sz w:val="40"/>
          <w:szCs w:val="40"/>
        </w:rPr>
      </w:pPr>
      <w:r w:rsidRPr="00396F98">
        <w:rPr>
          <w:rFonts w:eastAsia="Times New Roman"/>
          <w:b/>
          <w:sz w:val="40"/>
          <w:szCs w:val="40"/>
        </w:rPr>
        <w:t xml:space="preserve">Etude expérimentale et numérique du comportement de l’enrobé bitumineux partiellement saturé en eau à température variable. </w:t>
      </w:r>
    </w:p>
    <w:p w:rsidR="00BA6AB0" w:rsidRPr="00396F98" w:rsidRDefault="00BA6AB0">
      <w:pPr>
        <w:rPr>
          <w:rFonts w:eastAsia="Times New Roman"/>
          <w:sz w:val="28"/>
          <w:szCs w:val="28"/>
        </w:rPr>
      </w:pPr>
    </w:p>
    <w:p w:rsidR="00BA6AB0" w:rsidRPr="00396F98" w:rsidRDefault="00BA6AB0">
      <w:pPr>
        <w:jc w:val="center"/>
        <w:rPr>
          <w:rFonts w:eastAsia="Times New Roman"/>
          <w:b/>
          <w:sz w:val="28"/>
          <w:szCs w:val="28"/>
          <w:lang w:val="en-US"/>
        </w:rPr>
      </w:pPr>
      <w:r w:rsidRPr="00396F98">
        <w:rPr>
          <w:rFonts w:eastAsia="Times New Roman"/>
          <w:b/>
          <w:sz w:val="28"/>
          <w:szCs w:val="28"/>
          <w:lang w:val="en-US"/>
        </w:rPr>
        <w:t>Van Thang VU</w:t>
      </w:r>
      <w:r w:rsidRPr="00396F98">
        <w:rPr>
          <w:rFonts w:eastAsia="Times New Roman"/>
          <w:b/>
          <w:sz w:val="28"/>
          <w:szCs w:val="28"/>
          <w:vertAlign w:val="superscript"/>
          <w:lang w:val="en-US"/>
        </w:rPr>
        <w:t>a</w:t>
      </w:r>
      <w:r w:rsidRPr="00396F98">
        <w:rPr>
          <w:rFonts w:eastAsia="Times New Roman"/>
          <w:b/>
          <w:sz w:val="28"/>
          <w:szCs w:val="28"/>
          <w:lang w:val="en-US"/>
        </w:rPr>
        <w:t>, Olivier Chupin</w:t>
      </w:r>
      <w:r w:rsidRPr="00396F98">
        <w:rPr>
          <w:rFonts w:eastAsia="Times New Roman"/>
          <w:b/>
          <w:sz w:val="28"/>
          <w:szCs w:val="28"/>
          <w:vertAlign w:val="superscript"/>
          <w:lang w:val="en-US"/>
        </w:rPr>
        <w:t>b</w:t>
      </w:r>
      <w:r w:rsidRPr="00396F98">
        <w:rPr>
          <w:rFonts w:eastAsia="Times New Roman"/>
          <w:b/>
          <w:sz w:val="28"/>
          <w:szCs w:val="28"/>
          <w:lang w:val="en-US"/>
        </w:rPr>
        <w:t>, Jean-Michel Piau</w:t>
      </w:r>
      <w:r w:rsidRPr="00396F98">
        <w:rPr>
          <w:rFonts w:eastAsia="Times New Roman"/>
          <w:b/>
          <w:sz w:val="28"/>
          <w:szCs w:val="28"/>
          <w:vertAlign w:val="superscript"/>
          <w:lang w:val="en-US"/>
        </w:rPr>
        <w:t>b</w:t>
      </w:r>
      <w:r w:rsidRPr="00396F98">
        <w:rPr>
          <w:rFonts w:eastAsia="Times New Roman"/>
          <w:b/>
          <w:sz w:val="28"/>
          <w:szCs w:val="28"/>
          <w:lang w:val="en-US"/>
        </w:rPr>
        <w:t>, Ferhat HAMMOUM</w:t>
      </w:r>
      <w:r w:rsidRPr="00396F98">
        <w:rPr>
          <w:rFonts w:eastAsia="Times New Roman"/>
          <w:b/>
          <w:sz w:val="28"/>
          <w:szCs w:val="28"/>
          <w:vertAlign w:val="superscript"/>
          <w:lang w:val="en-US"/>
        </w:rPr>
        <w:t>a</w:t>
      </w:r>
    </w:p>
    <w:p w:rsidR="00BA6AB0" w:rsidRPr="00396F98" w:rsidRDefault="00BA6AB0">
      <w:pPr>
        <w:jc w:val="center"/>
        <w:rPr>
          <w:rFonts w:eastAsia="Times New Roman"/>
          <w:b/>
          <w:sz w:val="28"/>
          <w:szCs w:val="28"/>
          <w:lang w:val="en-US"/>
        </w:rPr>
      </w:pPr>
    </w:p>
    <w:p w:rsidR="00BA6AB0" w:rsidRPr="00396F98" w:rsidRDefault="00BA6AB0">
      <w:pPr>
        <w:jc w:val="center"/>
        <w:rPr>
          <w:rFonts w:eastAsia="Times New Roman"/>
          <w:lang w:val="en-US"/>
        </w:rPr>
      </w:pPr>
    </w:p>
    <w:p w:rsidR="00BA6AB0" w:rsidRPr="00396F98" w:rsidRDefault="00BA6AB0">
      <w:pPr>
        <w:jc w:val="center"/>
        <w:rPr>
          <w:rFonts w:eastAsia="Times New Roman"/>
        </w:rPr>
      </w:pPr>
      <w:r w:rsidRPr="00396F98">
        <w:rPr>
          <w:rFonts w:eastAsia="Times New Roman"/>
        </w:rPr>
        <w:t xml:space="preserve">a. IFSTTAR, Laboratoire MIT, Département MAST, </w:t>
      </w:r>
      <w:hyperlink r:id="rId8" w:history="1">
        <w:r w:rsidRPr="00396F98">
          <w:rPr>
            <w:rStyle w:val="Lienhypertexte"/>
            <w:rFonts w:eastAsia="Times New Roman"/>
            <w:color w:val="auto"/>
          </w:rPr>
          <w:t>van-thang.vu@ifsttar.fr</w:t>
        </w:r>
      </w:hyperlink>
      <w:r w:rsidRPr="00396F98">
        <w:rPr>
          <w:rFonts w:eastAsia="Times New Roman"/>
        </w:rPr>
        <w:t>, ferhat.hammoum@ifsttar.fr</w:t>
      </w:r>
    </w:p>
    <w:p w:rsidR="00BA6AB0" w:rsidRPr="00396F98" w:rsidRDefault="00BA6AB0">
      <w:pPr>
        <w:jc w:val="center"/>
        <w:rPr>
          <w:rFonts w:eastAsia="Times New Roman"/>
        </w:rPr>
      </w:pPr>
      <w:r w:rsidRPr="00396F98">
        <w:rPr>
          <w:rFonts w:eastAsia="Times New Roman"/>
        </w:rPr>
        <w:t xml:space="preserve">b. IFSTTAR, Laboratoire LAMES, Département MAST, </w:t>
      </w:r>
      <w:hyperlink r:id="rId9" w:history="1">
        <w:r w:rsidRPr="00396F98">
          <w:rPr>
            <w:rStyle w:val="Lienhypertexte"/>
            <w:rFonts w:eastAsia="Times New Roman"/>
            <w:color w:val="auto"/>
          </w:rPr>
          <w:t>olivier.chupin@ifsttar.fr</w:t>
        </w:r>
      </w:hyperlink>
      <w:r w:rsidRPr="00396F98">
        <w:rPr>
          <w:rFonts w:eastAsia="Times New Roman"/>
        </w:rPr>
        <w:t>, jean-michel.piau@ifsttar.fr</w:t>
      </w:r>
    </w:p>
    <w:p w:rsidR="00BA6AB0" w:rsidRPr="00396F98" w:rsidRDefault="00BA6AB0" w:rsidP="000D4F36">
      <w:pPr>
        <w:spacing w:line="240" w:lineRule="auto"/>
        <w:rPr>
          <w:rFonts w:eastAsia="Times New Roman"/>
          <w:sz w:val="28"/>
          <w:szCs w:val="32"/>
        </w:rPr>
      </w:pPr>
    </w:p>
    <w:p w:rsidR="00BA6AB0" w:rsidRPr="00396F98" w:rsidRDefault="00BA6AB0">
      <w:pPr>
        <w:rPr>
          <w:rFonts w:eastAsia="Times New Roman"/>
          <w:b/>
          <w:sz w:val="32"/>
          <w:szCs w:val="32"/>
        </w:rPr>
      </w:pPr>
      <w:r w:rsidRPr="00396F98">
        <w:rPr>
          <w:rFonts w:eastAsia="Times New Roman"/>
          <w:b/>
          <w:sz w:val="32"/>
          <w:szCs w:val="32"/>
        </w:rPr>
        <w:t>Résumé:</w:t>
      </w:r>
    </w:p>
    <w:p w:rsidR="00BA6AB0" w:rsidRPr="00396F98" w:rsidRDefault="00BA6AB0">
      <w:pPr>
        <w:rPr>
          <w:rFonts w:eastAsia="Times New Roman"/>
          <w:szCs w:val="22"/>
        </w:rPr>
      </w:pPr>
    </w:p>
    <w:p w:rsidR="00BA6AB0" w:rsidRPr="00396F98" w:rsidRDefault="001B1F0F">
      <w:pPr>
        <w:jc w:val="both"/>
        <w:rPr>
          <w:rFonts w:eastAsia="Times New Roman"/>
          <w:i/>
          <w:szCs w:val="22"/>
        </w:rPr>
      </w:pPr>
      <w:r w:rsidRPr="00396F98">
        <w:rPr>
          <w:rFonts w:eastAsia="Times New Roman"/>
          <w:i/>
          <w:szCs w:val="22"/>
        </w:rPr>
        <w:t>Des apparitions de s</w:t>
      </w:r>
      <w:r w:rsidR="00BA6AB0" w:rsidRPr="00396F98">
        <w:rPr>
          <w:rFonts w:eastAsia="Times New Roman"/>
          <w:i/>
          <w:szCs w:val="22"/>
        </w:rPr>
        <w:t xml:space="preserve">éries de nids de poule ont été observées dans les enrobés bitumineux (EB) lors des derniers hivers, caractérisés par des événements successifs de la pluie et de la température négative. Un mécanisme spécifique lié au comportement de l’EB contenant de l’eau à basse température est considéré comme le responsable de l'apparition de ces dégradations. Dans </w:t>
      </w:r>
      <w:r w:rsidR="00D01072" w:rsidRPr="00396F98">
        <w:rPr>
          <w:rFonts w:eastAsia="Times New Roman"/>
          <w:i/>
          <w:szCs w:val="22"/>
        </w:rPr>
        <w:t>ce contexte</w:t>
      </w:r>
      <w:r w:rsidR="00BA6AB0" w:rsidRPr="00396F98">
        <w:rPr>
          <w:rFonts w:eastAsia="Times New Roman"/>
          <w:i/>
          <w:szCs w:val="22"/>
        </w:rPr>
        <w:t>, deux types d</w:t>
      </w:r>
      <w:r w:rsidRPr="00396F98">
        <w:rPr>
          <w:rFonts w:eastAsia="Times New Roman"/>
          <w:i/>
          <w:szCs w:val="22"/>
        </w:rPr>
        <w:t>’</w:t>
      </w:r>
      <w:r w:rsidR="00BA6AB0" w:rsidRPr="00396F98">
        <w:rPr>
          <w:rFonts w:eastAsia="Times New Roman"/>
          <w:i/>
          <w:szCs w:val="22"/>
        </w:rPr>
        <w:t>essais expérimentaux ont été investigués pour la compréhension du comportement de l'EB p</w:t>
      </w:r>
      <w:bookmarkStart w:id="0" w:name="_GoBack"/>
      <w:bookmarkEnd w:id="0"/>
      <w:r w:rsidR="00BA6AB0" w:rsidRPr="00396F98">
        <w:rPr>
          <w:rFonts w:eastAsia="Times New Roman"/>
          <w:i/>
          <w:szCs w:val="22"/>
        </w:rPr>
        <w:t xml:space="preserve">artiellement saturé d'eau et soumis à des variations de température inférieures à zéro degré Celsius. Ceux-ci ont été effectués respectivement </w:t>
      </w:r>
      <w:r w:rsidRPr="00396F98">
        <w:rPr>
          <w:rFonts w:eastAsia="Times New Roman"/>
          <w:i/>
          <w:szCs w:val="22"/>
        </w:rPr>
        <w:t>en</w:t>
      </w:r>
      <w:r w:rsidR="00BA6AB0" w:rsidRPr="00396F98">
        <w:rPr>
          <w:rFonts w:eastAsia="Times New Roman"/>
          <w:i/>
          <w:szCs w:val="22"/>
        </w:rPr>
        <w:t xml:space="preserve"> condition de traction libre</w:t>
      </w:r>
      <w:r w:rsidRPr="00396F98">
        <w:rPr>
          <w:rFonts w:eastAsia="Times New Roman"/>
          <w:i/>
          <w:szCs w:val="22"/>
        </w:rPr>
        <w:t xml:space="preserve">, mais aussi </w:t>
      </w:r>
      <w:r w:rsidR="00BA6AB0" w:rsidRPr="00396F98">
        <w:rPr>
          <w:rFonts w:eastAsia="Times New Roman"/>
          <w:i/>
          <w:szCs w:val="22"/>
        </w:rPr>
        <w:t xml:space="preserve"> de déplacement nul. La déformation est mesurée alors que la température diminue. Les résultats expérimentaux montrent l'existence d'une déformation de gonflement et d'une contrainte induite due au changement de phase de l'eau du liquide au solide. Ces résultats sont présentés dans cet article et les essais sont modélisés en utilisant une loi thermo-viscoélastique avec une déformation de gonflement supplémentaire.</w:t>
      </w:r>
    </w:p>
    <w:p w:rsidR="00BA6AB0" w:rsidRPr="00396F98" w:rsidRDefault="00BA6AB0">
      <w:pPr>
        <w:jc w:val="both"/>
        <w:rPr>
          <w:rFonts w:eastAsia="Times New Roman"/>
          <w:b/>
          <w:szCs w:val="32"/>
        </w:rPr>
      </w:pPr>
    </w:p>
    <w:p w:rsidR="00BA6AB0" w:rsidRPr="00396F98" w:rsidRDefault="00BA6AB0">
      <w:pPr>
        <w:rPr>
          <w:rFonts w:eastAsia="Times New Roman"/>
          <w:b/>
          <w:sz w:val="32"/>
          <w:szCs w:val="32"/>
          <w:lang w:val="en-US"/>
        </w:rPr>
      </w:pPr>
      <w:r w:rsidRPr="00396F98">
        <w:rPr>
          <w:rFonts w:eastAsia="Times New Roman"/>
          <w:b/>
          <w:sz w:val="32"/>
          <w:szCs w:val="32"/>
          <w:lang w:val="en-US"/>
        </w:rPr>
        <w:t>Abstract:</w:t>
      </w:r>
    </w:p>
    <w:p w:rsidR="00BA6AB0" w:rsidRPr="00396F98" w:rsidRDefault="00BA6AB0">
      <w:pPr>
        <w:rPr>
          <w:rFonts w:eastAsia="Times New Roman"/>
          <w:szCs w:val="22"/>
          <w:lang w:val="en-US"/>
        </w:rPr>
      </w:pPr>
    </w:p>
    <w:p w:rsidR="00BA6AB0" w:rsidRPr="00396F98" w:rsidRDefault="00BA6AB0">
      <w:pPr>
        <w:jc w:val="both"/>
        <w:rPr>
          <w:rFonts w:eastAsia="Times New Roman"/>
          <w:i/>
          <w:szCs w:val="22"/>
          <w:lang w:val="en-US"/>
        </w:rPr>
      </w:pPr>
      <w:r w:rsidRPr="00396F98">
        <w:rPr>
          <w:rFonts w:eastAsia="Times New Roman"/>
          <w:i/>
          <w:szCs w:val="22"/>
          <w:lang w:val="en-US"/>
        </w:rPr>
        <w:t>Series of potholes were observed to occur suddenly in asphalt concrete (AC) pavements during recent winters characterized by successive events of rain and freeze. A specific mechanism related to the AC behavior containing water under freezing conditions is believed to be responsible for the onset of these disorders. Then, two types of experimental tests were carried out to investigate the behavior of AC partially saturated with water and subject to temperature variations below zero degrees Celsius. These were performed under traction free condition and under zero displacement condition, respectively. Strain was measured during the temperature decrease. The test results show the existence of swelling strain or induced stress due to the phase change of water from liquid to solid. The experimental results are presented in this paper and the tests are modeled by using a thermo-viscoelastic constitutive law with an additional swelling strain.</w:t>
      </w:r>
    </w:p>
    <w:p w:rsidR="00BA6AB0" w:rsidRPr="00396F98" w:rsidRDefault="00BA6AB0">
      <w:pPr>
        <w:jc w:val="both"/>
        <w:rPr>
          <w:rFonts w:eastAsia="Times New Roman"/>
          <w:i/>
          <w:szCs w:val="22"/>
          <w:lang w:val="en-US"/>
        </w:rPr>
      </w:pPr>
    </w:p>
    <w:p w:rsidR="00BA6AB0" w:rsidRPr="00396F98" w:rsidRDefault="00BA6AB0">
      <w:pPr>
        <w:rPr>
          <w:rFonts w:eastAsia="Times New Roman"/>
          <w:b/>
          <w:sz w:val="28"/>
          <w:szCs w:val="28"/>
        </w:rPr>
      </w:pPr>
      <w:r w:rsidRPr="00396F98">
        <w:rPr>
          <w:rFonts w:eastAsia="Times New Roman"/>
          <w:b/>
          <w:sz w:val="28"/>
          <w:szCs w:val="28"/>
        </w:rPr>
        <w:t>Mots clefs : Enrobé bitumineux partiellement saturé, gel-dégel, gonflement nids de poule.</w:t>
      </w:r>
    </w:p>
    <w:p w:rsidR="00BA6AB0" w:rsidRPr="00396F98" w:rsidRDefault="00BA6AB0">
      <w:pPr>
        <w:pStyle w:val="Titre1"/>
      </w:pPr>
      <w:r w:rsidRPr="00396F98">
        <w:lastRenderedPageBreak/>
        <w:t>1</w:t>
      </w:r>
      <w:r w:rsidRPr="00396F98">
        <w:tab/>
        <w:t>Introduction</w:t>
      </w:r>
    </w:p>
    <w:p w:rsidR="00BA6AB0" w:rsidRPr="00396F98" w:rsidRDefault="00BA6AB0">
      <w:pPr>
        <w:jc w:val="both"/>
        <w:rPr>
          <w:rFonts w:eastAsia="Times New Roman"/>
          <w:szCs w:val="22"/>
        </w:rPr>
      </w:pPr>
      <w:r w:rsidRPr="00396F98">
        <w:rPr>
          <w:rFonts w:eastAsia="Times New Roman"/>
          <w:szCs w:val="22"/>
        </w:rPr>
        <w:t>Le</w:t>
      </w:r>
      <w:r w:rsidR="000D4F36" w:rsidRPr="00396F98">
        <w:rPr>
          <w:rFonts w:eastAsia="Times New Roman"/>
          <w:szCs w:val="22"/>
        </w:rPr>
        <w:t>s</w:t>
      </w:r>
      <w:r w:rsidRPr="00396F98">
        <w:rPr>
          <w:rFonts w:eastAsia="Times New Roman"/>
          <w:szCs w:val="22"/>
        </w:rPr>
        <w:t xml:space="preserve"> </w:t>
      </w:r>
      <w:r w:rsidR="001B1F0F" w:rsidRPr="00396F98">
        <w:rPr>
          <w:rFonts w:eastAsia="Times New Roman"/>
          <w:szCs w:val="22"/>
        </w:rPr>
        <w:t>dégradations dues</w:t>
      </w:r>
      <w:r w:rsidR="000D4F36" w:rsidRPr="00396F98">
        <w:rPr>
          <w:rFonts w:eastAsia="Times New Roman"/>
          <w:szCs w:val="22"/>
        </w:rPr>
        <w:t xml:space="preserve"> </w:t>
      </w:r>
      <w:r w:rsidRPr="00396F98">
        <w:rPr>
          <w:rFonts w:eastAsia="Times New Roman"/>
          <w:szCs w:val="22"/>
        </w:rPr>
        <w:t xml:space="preserve">au gel </w:t>
      </w:r>
      <w:r w:rsidR="001B1F0F" w:rsidRPr="00396F98">
        <w:rPr>
          <w:rFonts w:eastAsia="Times New Roman"/>
          <w:szCs w:val="22"/>
        </w:rPr>
        <w:t>sont</w:t>
      </w:r>
      <w:r w:rsidRPr="00396F98">
        <w:rPr>
          <w:rFonts w:eastAsia="Times New Roman"/>
          <w:szCs w:val="22"/>
        </w:rPr>
        <w:t xml:space="preserve"> considéré</w:t>
      </w:r>
      <w:r w:rsidR="001B1F0F" w:rsidRPr="00396F98">
        <w:rPr>
          <w:rFonts w:eastAsia="Times New Roman"/>
          <w:szCs w:val="22"/>
        </w:rPr>
        <w:t>es</w:t>
      </w:r>
      <w:r w:rsidRPr="00396F98">
        <w:rPr>
          <w:rFonts w:eastAsia="Times New Roman"/>
          <w:szCs w:val="22"/>
        </w:rPr>
        <w:t xml:space="preserve"> comme l'une des principales causes de la détérioration des différents matériaux poreux contenant de l'eau dans l</w:t>
      </w:r>
      <w:r w:rsidR="001B1F0F" w:rsidRPr="00396F98">
        <w:rPr>
          <w:rFonts w:eastAsia="Times New Roman"/>
          <w:szCs w:val="22"/>
        </w:rPr>
        <w:t>es</w:t>
      </w:r>
      <w:r w:rsidRPr="00396F98">
        <w:rPr>
          <w:rFonts w:eastAsia="Times New Roman"/>
          <w:szCs w:val="22"/>
        </w:rPr>
        <w:t xml:space="preserve"> région</w:t>
      </w:r>
      <w:r w:rsidR="001B1F0F" w:rsidRPr="00396F98">
        <w:rPr>
          <w:rFonts w:eastAsia="Times New Roman"/>
          <w:szCs w:val="22"/>
        </w:rPr>
        <w:t>s</w:t>
      </w:r>
      <w:r w:rsidRPr="00396F98">
        <w:rPr>
          <w:rFonts w:eastAsia="Times New Roman"/>
          <w:szCs w:val="22"/>
        </w:rPr>
        <w:t xml:space="preserve"> froide</w:t>
      </w:r>
      <w:r w:rsidR="001B1F0F" w:rsidRPr="00396F98">
        <w:rPr>
          <w:rFonts w:eastAsia="Times New Roman"/>
          <w:szCs w:val="22"/>
        </w:rPr>
        <w:t>s</w:t>
      </w:r>
      <w:r w:rsidRPr="00396F98">
        <w:rPr>
          <w:rFonts w:eastAsia="Times New Roman"/>
          <w:szCs w:val="22"/>
        </w:rPr>
        <w:t xml:space="preserve">. De nombreuses études expérimentales et numériques ont été menées depuis longtemps pour comprendre son mécanisme dans les sols </w:t>
      </w:r>
      <w:r w:rsidRPr="00396F98">
        <w:fldChar w:fldCharType="begin"/>
      </w:r>
      <w:r w:rsidRPr="00396F98">
        <w:instrText xml:space="preserve"> ADDIN ZOTERO_ITEM CSL_CITATION {"citationID":"IOT4uRr4","properties":{"formattedCitation":"(Macadam, 1821)","plainCitation":"(Macadam, 1821)"},"citationItems":[{"id":1,"uris":["http://zotero.org/users/3051895/items/RKD9EXFI"],"uri":["http://zotero.org/users/3051895/items/RKD9EXFI"],"itemData":{"id":1,"type":"book","title":"Remarks on the present system of road","publisher":"London : Printed for Longman, Hurst, Rees, Orme, and Brown ...","number-of-pages":"212","source":"Internet Archive","URL":"http://archive.org/details/remarksonpresent00macarich","call-number":"nrlf_ucb:GLAD-151204263","shortTitle":"Remarks on the present system of road making","language":"eng","author":[{"family":"Macadam","given":"John Loudon"}],"issued":{"date-parts":[["1821"]]},"accessed":{"date-parts":[["2016",9,16]]}}}],"schema":"https://github.com/citation-style-language/schema/raw/master/csl-citation.json"} </w:instrText>
      </w:r>
      <w:r w:rsidRPr="00396F98">
        <w:fldChar w:fldCharType="separate"/>
      </w:r>
      <w:r w:rsidRPr="00396F98">
        <w:t>(Macadam 1821</w:t>
      </w:r>
      <w:r w:rsidRPr="00396F98">
        <w:fldChar w:fldCharType="end"/>
      </w:r>
      <w:r w:rsidRPr="00396F98">
        <w:t xml:space="preserve">, </w:t>
      </w:r>
      <w:r w:rsidRPr="00396F98">
        <w:fldChar w:fldCharType="begin"/>
      </w:r>
      <w:r w:rsidRPr="00396F98">
        <w:instrText xml:space="preserve"> ADDIN ZOTERO_ITEM CSL_CITATION {"citationID":"58mgOMON","properties":{"formattedCitation":"(Buckingham, 1907)","plainCitation":"(Buckingham, 1907)"},"citationItems":[{"id":2,"uris":["http://zotero.org/users/3051895/items/6SNZ8NCG"],"uri":["http://zotero.org/users/3051895/items/6SNZ8NCG"],"itemData":{"id":2,"type":"book","title":"Studies on the movement of soil moisture","publisher":"Washington, Govt. Print. Off.","number-of-pages":"66","source":"Internet Archive","URL":"http://archive.org/details/studiesonmovemen38buck","call-number":"CAT31106312","language":"eng","author":[{"family":"Buckingham","given":"Edgar"}],"issued":{"date-parts":[["1907"]]},"accessed":{"date-parts":[["2016",9,16]]}}}],"schema":"https://github.com/citation-style-language/schema/raw/master/csl-citation.json"} </w:instrText>
      </w:r>
      <w:r w:rsidRPr="00396F98">
        <w:fldChar w:fldCharType="separate"/>
      </w:r>
      <w:r w:rsidRPr="00396F98">
        <w:t>Buckingham 1907</w:t>
      </w:r>
      <w:r w:rsidRPr="00396F98">
        <w:fldChar w:fldCharType="end"/>
      </w:r>
      <w:r w:rsidRPr="00396F98">
        <w:t xml:space="preserve">, </w:t>
      </w:r>
      <w:r w:rsidRPr="00396F98">
        <w:fldChar w:fldCharType="begin"/>
      </w:r>
      <w:r w:rsidRPr="00396F98">
        <w:instrText xml:space="preserve"> ADDIN ZOTERO_ITEM CSL_CITATION {"citationID":"RAyQ4dNN","properties":{"formattedCitation":"(Taber, 1930)","plainCitation":"(Taber, 1930)"},"citationItems":[{"id":159,"uris":["http://zotero.org/users/3051895/items/XINJE9BV"],"uri":["http://zotero.org/users/3051895/items/XINJE9BV"],"itemData":{"id":159,"type":"article-journal","title":"The Mechanics of Frost Heaving","container-title":"The Journal of Geology","page":"303-317","volume":"38","issue":"4","source":"JSTOR","abstract":"The old theory that frost heaving is due to change in volume of water frozen was based on experiments with closed systems. Field observations and recent experiments indicate that soils, when subjected to freezing under normal conditions, usually behave as open systems. When the freezing of saturated soils results in little or no heaving, part of the water is forced through the soil voids below the zone of freezing, compressing or expelling air. Excessive heaving results when water is pulled through the soil to build up layers of segregated ice. These ice layers grow in thickness because water molecules are pulled into the thin film that separates the growing ice crystals from underlying soil particles. Since heavy surface loads may be heaved and much force is required to pull water through impervious clay, the water is put under high tension. Heaving is limited by the tensile stress that may be developed in the water and by downward growth of ice crystals in soil voids. These two factors also probably explain the rhythmic banding due to alternating layers of ice and clay. In well-consolidated clays the surface uplift equals the total thickness of the ice layers, the water content of the clay between the ice layers remaining approximately constant; but heaving is continuous and regular instead of intermittent. Clay is soft near the lowest ice layer because much of the water is unfrozen, the hardness increasing higher up where the temperature is lower and freezing has gone on for a longer time. Additional evidence has been obtained by freezing in open systems other liquids than water.","ISSN":"0022-1376","journalAbbreviation":"The Journal of Geology","author":[{"family":"Taber","given":"Stephen"}],"issued":{"date-parts":[["1930"]]}}}],"schema":"https://github.com/citation-style-language/schema/raw/master/csl-citation.json"} </w:instrText>
      </w:r>
      <w:r w:rsidRPr="00396F98">
        <w:fldChar w:fldCharType="separate"/>
      </w:r>
      <w:r w:rsidRPr="00396F98">
        <w:t>Taber 1930)</w:t>
      </w:r>
      <w:r w:rsidRPr="00396F98">
        <w:fldChar w:fldCharType="end"/>
      </w:r>
      <w:r w:rsidRPr="00396F98">
        <w:rPr>
          <w:rFonts w:eastAsia="Times New Roman"/>
          <w:szCs w:val="22"/>
        </w:rPr>
        <w:t xml:space="preserve">, dans le béton cimentaire </w:t>
      </w:r>
      <w:r w:rsidRPr="00396F98">
        <w:fldChar w:fldCharType="begin"/>
      </w:r>
      <w:r w:rsidRPr="00396F98">
        <w:instrText xml:space="preserve"> ADDIN ZOTERO_ITEM CSL_CITATION {"citationID":"915BHJ2I","properties":{"formattedCitation":"(Beaudoin and MacInnis, 1974)","plainCitation":"(Beaudoin and MacInnis, 1974)"},"citationItems":[{"id":7,"uris":["http://zotero.org/users/3051895/items/8Z77D8DN"],"uri":["http://zotero.org/users/3051895/items/8Z77D8DN"],"itemData":{"id":7,"type":"article-journal","title":"The mechanism of frost damage in hardened cement paste","container-title":"Cement and Concrete Research","page":"139-147","volume":"4","issue":"2","source":"ScienceDirect","abstract":"The results of freezing experiments performed on samples of hardened portland cement-flyash pastes, saturated with benzene and water respectively, are presented. The specimens contained portland cement and flyash in the ratio of 55:45 by weight, and had a water-solids ratio of 0.50. A length change anomaly which occurred in the region of the bulk freezing point of benzene is explained by the hydraulic pressure theory. In discussing their own test results, as well as those of others, the authors deal at some length with thermodynamic considerations of moisture movement as it relates to possible mechanisms of frost action. Des expériences ont été faites sur des échantillons de pâtes durcies consistant de ciment portland et de cendre volante saturées de benzine et d'eau respectivement. Les spécimens contenaient du ciment portland et de la cendre volante dans le rapport de 55:45 au poids, de l'eau et des solides dans les proportions de 1:2. Une anomalie dans la dilation sur la longueur qui se produit dans la zone du point de congélation normal de la benzine s'explique par la théorie de la pression hydraulique. En discutant les résultats de leurs propres expériences aussi bien que ceux des autres, les auteurs traitent assez longuement les considérations thermo-dynamiques relatives au mouvement de l'humidité dans ses rapports avec les effets destructeurs du gel.","ISSN":"0008-8846","journalAbbreviation":"Cement and Concrete Research","author":[{"family":"Beaudoin","given":"James J."},{"family":"MacInnis","given":"Cameron"}],"issued":{"date-parts":[["1974",3,1]]}}}],"schema":"https://github.com/citation-style-language/schema/raw/master/csl-citation.json"} </w:instrText>
      </w:r>
      <w:r w:rsidRPr="00396F98">
        <w:fldChar w:fldCharType="separate"/>
      </w:r>
      <w:r w:rsidRPr="00396F98">
        <w:t>(Beaudoin &amp; MacInnis 1974</w:t>
      </w:r>
      <w:r w:rsidRPr="00396F98">
        <w:fldChar w:fldCharType="end"/>
      </w:r>
      <w:r w:rsidRPr="00396F98">
        <w:t xml:space="preserve">, </w:t>
      </w:r>
      <w:r w:rsidRPr="00396F98">
        <w:fldChar w:fldCharType="begin"/>
      </w:r>
      <w:r w:rsidRPr="00396F98">
        <w:instrText xml:space="preserve"> ADDIN ZOTERO_ITEM CSL_CITATION {"citationID":"NsbkOVGh","properties":{"formattedCitation":"(Powers, 1975)","plainCitation":"(Powers, 1975)"},"citationItems":[{"id":207,"uris":["http://zotero.org/users/3051895/items/XN7W2Z8X"],"uri":["http://zotero.org/users/3051895/items/XN7W2Z8X"],"itemData":{"id":207,"type":"article-journal","title":"Freezing Effects in Concrete","container-title":"Special Publication","page":"1-12","volume":"47","source":"www.concrete.org","journalAbbreviation":"SP","language":"English","author":[{"family":"Powers","given":"T. C."}],"issued":{"date-parts":[["1975",1,1]]}}}],"schema":"https://github.com/citation-style-language/schema/raw/master/csl-citation.json"} </w:instrText>
      </w:r>
      <w:r w:rsidRPr="00396F98">
        <w:fldChar w:fldCharType="separate"/>
      </w:r>
      <w:r w:rsidRPr="00396F98">
        <w:t>Powers 1975)</w:t>
      </w:r>
      <w:r w:rsidRPr="00396F98">
        <w:fldChar w:fldCharType="end"/>
      </w:r>
      <w:r w:rsidRPr="00396F98">
        <w:rPr>
          <w:rFonts w:eastAsia="Times New Roman"/>
          <w:szCs w:val="22"/>
        </w:rPr>
        <w:t xml:space="preserve"> </w:t>
      </w:r>
      <w:r w:rsidR="001B1F0F" w:rsidRPr="00396F98">
        <w:rPr>
          <w:rFonts w:eastAsia="Times New Roman"/>
          <w:szCs w:val="22"/>
        </w:rPr>
        <w:t xml:space="preserve">mais </w:t>
      </w:r>
      <w:r w:rsidRPr="00396F98">
        <w:rPr>
          <w:rFonts w:eastAsia="Times New Roman"/>
          <w:szCs w:val="22"/>
        </w:rPr>
        <w:t xml:space="preserve">aussi dans l’argile ou dans la roche </w:t>
      </w:r>
      <w:r w:rsidRPr="00396F98">
        <w:fldChar w:fldCharType="begin"/>
      </w:r>
      <w:r w:rsidRPr="00396F98">
        <w:instrText xml:space="preserve"> ADDIN ZOTERO_ITEM CSL_CITATION {"citationID":"4DHSHPpS","properties":{"formattedCitation":"{\\rtf (Blach\\uc0\\u232{}re and Young, 1975)}","plainCitation":"(Blachère and Young, 1975)"},"citationItems":[{"id":152,"uris":["http://zotero.org/users/3051895/items/EF47QIDV"],"uri":["http://zotero.org/users/3051895/items/EF47QIDV"],"itemData":{"id":152,"type":"article-newspaper","title":"Freeze and thawing tests and theories of frost damage.pdf","container-title":"Journal of Testing and Evaluation","page":"273-277","author":[{"family":"Blachère","given":"J. R."},{"family":"Young","given":"J. E."}],"issued":{"date-parts":[["1975",7]]}}}],"schema":"https://github.com/citation-style-language/schema/raw/master/csl-citation.json"} </w:instrText>
      </w:r>
      <w:r w:rsidRPr="00396F98">
        <w:fldChar w:fldCharType="separate"/>
      </w:r>
      <w:r w:rsidRPr="00396F98">
        <w:t>(Blachère &amp; Young, 1975)</w:t>
      </w:r>
      <w:r w:rsidRPr="00396F98">
        <w:fldChar w:fldCharType="end"/>
      </w:r>
      <w:r w:rsidRPr="00396F98">
        <w:rPr>
          <w:rFonts w:eastAsia="Times New Roman"/>
          <w:szCs w:val="22"/>
        </w:rPr>
        <w:t>. De nos jours, les mécanismes de ces dégradations causés par le gel-dégel dans ces matériaux sont bien connus et généralement pris en compte dans la conception des structures (fondations des sols, ponts, bâtiments, etc.).</w:t>
      </w:r>
    </w:p>
    <w:p w:rsidR="00BA6AB0" w:rsidRPr="00396F98" w:rsidRDefault="00BA6AB0">
      <w:pPr>
        <w:jc w:val="both"/>
        <w:rPr>
          <w:rFonts w:eastAsia="Times New Roman"/>
          <w:szCs w:val="22"/>
        </w:rPr>
      </w:pPr>
      <w:r w:rsidRPr="00396F98">
        <w:rPr>
          <w:rFonts w:eastAsia="Times New Roman"/>
          <w:szCs w:val="22"/>
        </w:rPr>
        <w:t xml:space="preserve">En ce qui concerne </w:t>
      </w:r>
      <w:r w:rsidR="001B1F0F" w:rsidRPr="00396F98">
        <w:rPr>
          <w:rFonts w:eastAsia="Times New Roman"/>
          <w:szCs w:val="22"/>
        </w:rPr>
        <w:t>les</w:t>
      </w:r>
      <w:r w:rsidRPr="00396F98">
        <w:rPr>
          <w:rFonts w:eastAsia="Times New Roman"/>
          <w:szCs w:val="22"/>
        </w:rPr>
        <w:t xml:space="preserve"> enrobés bitumineux (EB), les études </w:t>
      </w:r>
      <w:r w:rsidR="001B1F0F" w:rsidRPr="00396F98">
        <w:rPr>
          <w:rFonts w:eastAsia="Times New Roman"/>
          <w:szCs w:val="22"/>
        </w:rPr>
        <w:t xml:space="preserve">réalisées </w:t>
      </w:r>
      <w:r w:rsidRPr="00396F98">
        <w:rPr>
          <w:rFonts w:eastAsia="Times New Roman"/>
          <w:szCs w:val="22"/>
        </w:rPr>
        <w:t xml:space="preserve">ces dernières années se concentrent principalement </w:t>
      </w:r>
      <w:r w:rsidR="001B1F0F" w:rsidRPr="00396F98">
        <w:rPr>
          <w:rFonts w:eastAsia="Times New Roman"/>
          <w:szCs w:val="22"/>
        </w:rPr>
        <w:t xml:space="preserve">sur </w:t>
      </w:r>
      <w:r w:rsidRPr="00396F98">
        <w:rPr>
          <w:rFonts w:eastAsia="Times New Roman"/>
          <w:szCs w:val="22"/>
        </w:rPr>
        <w:t xml:space="preserve">la susceptibilité à l’eau </w:t>
      </w:r>
      <w:r w:rsidRPr="00396F98">
        <w:fldChar w:fldCharType="begin"/>
      </w:r>
      <w:r w:rsidRPr="00396F98">
        <w:instrText xml:space="preserve"> ADDIN ZOTERO_ITEM CSL_CITATION {"citationID":"aOqsB0gH","properties":{"formattedCitation":"(S.Caro et al., 2008)","plainCitation":"(S.Caro et al., 2008)"},"citationItems":[{"id":153,"uris":["http://zotero.org/users/3051895/items/NREACZ8R"],"uri":["http://zotero.org/users/3051895/items/NREACZ8R"],"itemData":{"id":153,"type":"article-journal","title":"Moisture susceptibility of asphalt mixtures part 1: Mechanisms","container-title":"International Journal of Pavement Engineering","page":"81-98","volume":"9","issue":"2","DOI":"10.1080/10298430701792128","author":[{"family":"S.Caro","given":""},{"family":"E.Masad","given":""},{"family":"A.Bhasin","given":""},{"family":"D.N.Little","given":""}],"issued":{"date-parts":[["2008",4]]}}}],"schema":"https://github.com/citation-style-language/schema/raw/master/csl-citation.json"} </w:instrText>
      </w:r>
      <w:r w:rsidRPr="00396F98">
        <w:fldChar w:fldCharType="separate"/>
      </w:r>
      <w:r w:rsidRPr="00396F98">
        <w:t>(S.Caro et al. 2008</w:t>
      </w:r>
      <w:r w:rsidRPr="00396F98">
        <w:fldChar w:fldCharType="end"/>
      </w:r>
      <w:r w:rsidRPr="00396F98">
        <w:t xml:space="preserve">, </w:t>
      </w:r>
      <w:r w:rsidRPr="00396F98">
        <w:fldChar w:fldCharType="begin"/>
      </w:r>
      <w:r w:rsidRPr="00396F98">
        <w:instrText xml:space="preserve"> ADDIN ZOTERO_ITEM CSL_CITATION {"citationID":"J1mY818q","properties":{"formattedCitation":"(Chen and Huang, 2008)","plainCitation":"(Chen and Huang, 2008)"},"citationItems":[{"id":34,"uris":["http://zotero.org/users/3051895/items/MFGCQZBK"],"uri":["http://zotero.org/users/3051895/items/MFGCQZBK"],"itemData":{"id":34,"type":"article-journal","title":"Evaluation of moisture damage in hot mix asphalt using simple performance and superpave indirect tensile tests","container-title":"Construction and Building Materials","page":"1950–1962","volume":"22","issue":"9","source":"Google Scholar","author":[{"family":"Chen","given":"Xingwei"},{"family":"Huang","given":"Baoshan"}],"issued":{"date-parts":[["2008"]]}}}],"schema":"https://github.com/citation-style-language/schema/raw/master/csl-citation.json"} </w:instrText>
      </w:r>
      <w:r w:rsidRPr="00396F98">
        <w:fldChar w:fldCharType="separate"/>
      </w:r>
      <w:r w:rsidRPr="00396F98">
        <w:t>Chen &amp; Huang 2008)</w:t>
      </w:r>
      <w:r w:rsidRPr="00396F98">
        <w:fldChar w:fldCharType="end"/>
      </w:r>
      <w:r w:rsidRPr="00396F98">
        <w:rPr>
          <w:rFonts w:eastAsia="Times New Roman"/>
          <w:szCs w:val="22"/>
        </w:rPr>
        <w:t xml:space="preserve"> et l’endommagement de l'EB subit </w:t>
      </w:r>
      <w:r w:rsidR="001B1F0F" w:rsidRPr="00396F98">
        <w:rPr>
          <w:rFonts w:eastAsia="Times New Roman"/>
          <w:szCs w:val="22"/>
        </w:rPr>
        <w:t>en lien avec le</w:t>
      </w:r>
      <w:r w:rsidRPr="00396F98">
        <w:rPr>
          <w:rFonts w:eastAsia="Times New Roman"/>
          <w:szCs w:val="22"/>
        </w:rPr>
        <w:t xml:space="preserve"> nombre</w:t>
      </w:r>
      <w:r w:rsidR="001B1F0F" w:rsidRPr="00396F98">
        <w:rPr>
          <w:rFonts w:eastAsia="Times New Roman"/>
          <w:szCs w:val="22"/>
        </w:rPr>
        <w:t xml:space="preserve"> et le niveau </w:t>
      </w:r>
      <w:r w:rsidRPr="00396F98">
        <w:rPr>
          <w:rFonts w:eastAsia="Times New Roman"/>
          <w:szCs w:val="22"/>
        </w:rPr>
        <w:t xml:space="preserve">de cycles de gel-dégel </w:t>
      </w:r>
      <w:r w:rsidRPr="00396F98">
        <w:fldChar w:fldCharType="begin"/>
      </w:r>
      <w:r w:rsidRPr="00396F98">
        <w:instrText xml:space="preserve"> ADDIN ZOTERO_ITEM CSL_CITATION {"citationID":"kfPTLugS","properties":{"formattedCi</w:instrText>
      </w:r>
      <w:r w:rsidRPr="00396F98">
        <w:rPr>
          <w:lang w:val="nl-NL"/>
        </w:rPr>
        <w:instrText xml:space="preserve">tation":"{\\rtf (\\uc0\\u214{}zgan and Serin, 2013)}","plainCitation":"(Özgan and Serin, 2013)"},"citationItems":[{"id":157,"uris":["http://zotero.org/users/3051895/items/NE8SN5RS"],"uri":["http://zotero.org/users/3051895/items/NE8SN5RS"],"itemData":{"id":157,"type":"article-journal","title":"Investigation of certain engineering characteristics of asphalt concrete exposed to freeze–thaw cycles","container-title":"Cold Regions Science and Technology","page":"131–136","volume":"85","source":"Google Scholar","author":[{"family":"Özgan","given":"Ercan"},{"family":"Serin","given":"Sercan"}],"issued":{"date-parts":[["2013"]]}}}],"schema":"https://github.com/citation-style-language/schema/raw/master/csl-citation.json"} </w:instrText>
      </w:r>
      <w:r w:rsidRPr="00396F98">
        <w:fldChar w:fldCharType="separate"/>
      </w:r>
      <w:r w:rsidRPr="00396F98">
        <w:rPr>
          <w:lang w:val="nl-NL"/>
        </w:rPr>
        <w:t>(Özgan &amp; Serin 2013</w:t>
      </w:r>
      <w:r w:rsidRPr="00396F98">
        <w:fldChar w:fldCharType="end"/>
      </w:r>
      <w:r w:rsidRPr="00396F98">
        <w:rPr>
          <w:lang w:val="nl-NL"/>
        </w:rPr>
        <w:t xml:space="preserve">, </w:t>
      </w:r>
      <w:r w:rsidRPr="00396F98">
        <w:fldChar w:fldCharType="begin"/>
      </w:r>
      <w:r w:rsidRPr="00396F98">
        <w:rPr>
          <w:lang w:val="nl-NL"/>
        </w:rPr>
        <w:instrText xml:space="preserve"> ADDIN ZOTERO_ITEM CSL_CITATION {"citationID":"TJ7c6QlF","properties":{"formattedCitation":"(Xu et al., 2015)","plainCitation":"(Xu et al., 2015)"},"citationItems":[{"id":26,"uris":["http://zotero.org/users/3051895/items/ZTX84AF6"],"uri":["http://zotero.org/users/3051895/items/ZTX84AF6"],"itemData":{"id":26,"type":"article-journal","title":"Internal structure evolution of asphalt mixtures during freeze–thaw cycles","container-title":"Materials &amp; Design","page":"436–446","volume":"86","source":"Google Scholar","author":[{"family":"Xu","given":"Huining"},{"family":"Guo","given":"Wei"},{"family":"Tan","given":"Yiqiu"}],"issued":{"date-parts":[["2015"]]}}}],"schema":"https://github.com/citation-style-language/schema/raw/master/csl-citation.json"} </w:instrText>
      </w:r>
      <w:r w:rsidRPr="00396F98">
        <w:fldChar w:fldCharType="separate"/>
      </w:r>
      <w:r w:rsidRPr="00396F98">
        <w:rPr>
          <w:lang w:val="nl-NL"/>
        </w:rPr>
        <w:t>Xu et al. 2015)</w:t>
      </w:r>
      <w:r w:rsidRPr="00396F98">
        <w:fldChar w:fldCharType="end"/>
      </w:r>
      <w:r w:rsidRPr="00396F98">
        <w:rPr>
          <w:rFonts w:eastAsia="Times New Roman"/>
          <w:szCs w:val="22"/>
          <w:lang w:val="nl-NL"/>
        </w:rPr>
        <w:t xml:space="preserve">. </w:t>
      </w:r>
      <w:r w:rsidRPr="00396F98">
        <w:rPr>
          <w:rFonts w:eastAsia="Times New Roman"/>
          <w:szCs w:val="22"/>
        </w:rPr>
        <w:t xml:space="preserve">Certaines publications ont montré l'existence et la quantification des effets </w:t>
      </w:r>
      <w:r w:rsidR="001B1F0F" w:rsidRPr="00396F98">
        <w:rPr>
          <w:rFonts w:eastAsia="Times New Roman"/>
          <w:szCs w:val="22"/>
        </w:rPr>
        <w:t xml:space="preserve">du </w:t>
      </w:r>
      <w:r w:rsidRPr="00396F98">
        <w:rPr>
          <w:rFonts w:eastAsia="Times New Roman"/>
          <w:szCs w:val="22"/>
        </w:rPr>
        <w:t xml:space="preserve">gonflement dans l'EB saturé </w:t>
      </w:r>
      <w:r w:rsidR="001B1F0F" w:rsidRPr="00396F98">
        <w:rPr>
          <w:rFonts w:eastAsia="Times New Roman"/>
          <w:szCs w:val="22"/>
        </w:rPr>
        <w:t>induits par les</w:t>
      </w:r>
      <w:r w:rsidRPr="00396F98">
        <w:rPr>
          <w:rFonts w:eastAsia="Times New Roman"/>
          <w:szCs w:val="22"/>
        </w:rPr>
        <w:t xml:space="preserve"> cycles de gel - dégel </w:t>
      </w:r>
      <w:r w:rsidRPr="00396F98">
        <w:fldChar w:fldCharType="begin"/>
      </w:r>
      <w:r w:rsidRPr="00396F98">
        <w:instrText xml:space="preserve"> ADDIN ZOTERO_ITEM CSL_CITATION {"citationID":"pes6s2Y2","properties":{"formattedCitation":"(Mauduit et al., 2010)","plainCitation":"(Mauduit et al., 2010)"},"citationItems":[{"id":146,"uris":["http://zotero.org/users/3051895/items/XFF34RIF"],"uri":["http://zotero.org/users/3051895/items/XFF34RIF"],"itemData":{"id":146,"type":"article-journal","title":"Quantifying expansion effects induced by Freeze-Thaw cycles in partially water saturated bituminous mix: Laboratory Experiments","container-title":"Road Materials and Pavement Design","page":"443–457","volume":"11","issue":"sup1","source":"Google Scholar","shortTitle":"Quantifying expansion effects induced by Freeze-Thaw cycles in partially water saturated bituminous mix","author":[{"family":"Mauduit","given":"Caroline"},{"family":"Hammoum","given":"Ferhat"},{"family":"Piau","given":"Jean-Michel"},{"family":"Mauduit","given":"Valéry"},{"family":"Ludwig","given":"Stéphane"},{"family":"Hamon","given":"David"}],"issued":{"date-parts":[["2010"]]}}}],"schema":"https://github.com/citation-style-language/schema/raw/master/csl-citation.json"} </w:instrText>
      </w:r>
      <w:r w:rsidRPr="00396F98">
        <w:fldChar w:fldCharType="separate"/>
      </w:r>
      <w:r w:rsidRPr="00396F98">
        <w:t>(Mauduit et al. 2010</w:t>
      </w:r>
      <w:r w:rsidRPr="00396F98">
        <w:fldChar w:fldCharType="end"/>
      </w:r>
      <w:r w:rsidRPr="00396F98">
        <w:t xml:space="preserve">, </w:t>
      </w:r>
      <w:r w:rsidRPr="00396F98">
        <w:fldChar w:fldCharType="begin"/>
      </w:r>
      <w:r w:rsidRPr="00396F98">
        <w:instrText xml:space="preserve"> ADDIN ZOTERO_ITEM CSL_CITATION {"citationID":"omQIarbs","properties":{"formattedCitation":"(Lamothe et al., 2015)","plainCitation":"(Lamothe et al., 2015)"},"citationItems":[{"id":22,"uris":["http://zotero.org/users/3051895/items/49VBJXHM"],"uri":["http://zotero.org/users/3051895/items/49VBJXHM"],"itemData":{"id":22,"type":"article-journal","title":"Contraction and expansion of partially saturated hot mix asphalt samples exposed to freeze–thaw cycles","container-title":"Road Materials and Pavement Design","page":"277–299","volume":"16","issue":"2","source":"Google Scholar","author":[{"family":"Lamothe","given":"Sébastien"},{"family":"Perraton","given":"Daniel"},{"family":"Di Benedetto","given":"Hervé"}],"issued":{"date-parts":[["2015"]]}}}],"schema":"https://github.com/citation-style-language/schema/raw/master/csl-citation.json"} </w:instrText>
      </w:r>
      <w:r w:rsidRPr="00396F98">
        <w:fldChar w:fldCharType="separate"/>
      </w:r>
      <w:r w:rsidRPr="00396F98">
        <w:t>Lamothe et al. 2015)</w:t>
      </w:r>
      <w:r w:rsidRPr="00396F98">
        <w:fldChar w:fldCharType="end"/>
      </w:r>
      <w:r w:rsidRPr="00396F98">
        <w:t>.</w:t>
      </w:r>
      <w:r w:rsidRPr="00396F98">
        <w:rPr>
          <w:rFonts w:eastAsia="Times New Roman"/>
          <w:szCs w:val="22"/>
        </w:rPr>
        <w:t xml:space="preserve"> Cependant, les conséquences de cet effet n'ont pas été décrites dans la littérature spécialisée.</w:t>
      </w:r>
    </w:p>
    <w:p w:rsidR="00BA6AB0" w:rsidRPr="00396F98" w:rsidRDefault="00BA6AB0">
      <w:pPr>
        <w:jc w:val="both"/>
        <w:rPr>
          <w:rFonts w:eastAsia="Times New Roman"/>
          <w:szCs w:val="22"/>
        </w:rPr>
      </w:pPr>
      <w:r w:rsidRPr="00396F98">
        <w:rPr>
          <w:rFonts w:eastAsia="Times New Roman"/>
          <w:szCs w:val="22"/>
        </w:rPr>
        <w:t xml:space="preserve">Cet article a pour but d'abord de décrire les essais expérimentaux que nous avons </w:t>
      </w:r>
      <w:r w:rsidR="001B1F0F" w:rsidRPr="00396F98">
        <w:rPr>
          <w:rFonts w:eastAsia="Times New Roman"/>
          <w:szCs w:val="22"/>
        </w:rPr>
        <w:t>réalisés dans le cadre de</w:t>
      </w:r>
      <w:r w:rsidRPr="00396F98">
        <w:rPr>
          <w:rFonts w:eastAsia="Times New Roman"/>
          <w:szCs w:val="22"/>
        </w:rPr>
        <w:t xml:space="preserve"> </w:t>
      </w:r>
      <w:r w:rsidR="002B3772" w:rsidRPr="00396F98">
        <w:rPr>
          <w:rFonts w:eastAsia="Times New Roman"/>
          <w:szCs w:val="22"/>
        </w:rPr>
        <w:t>d’une étude approfondie</w:t>
      </w:r>
      <w:r w:rsidRPr="00396F98">
        <w:rPr>
          <w:rFonts w:eastAsia="Times New Roman"/>
          <w:szCs w:val="22"/>
        </w:rPr>
        <w:t xml:space="preserve"> du comportement de l'EB saturé en eau au </w:t>
      </w:r>
      <w:r w:rsidR="001B1F0F" w:rsidRPr="00396F98">
        <w:rPr>
          <w:rFonts w:eastAsia="Times New Roman"/>
          <w:szCs w:val="22"/>
        </w:rPr>
        <w:t xml:space="preserve">moment de gel ou en phase de </w:t>
      </w:r>
      <w:r w:rsidRPr="00396F98">
        <w:rPr>
          <w:rFonts w:eastAsia="Times New Roman"/>
          <w:szCs w:val="22"/>
        </w:rPr>
        <w:t xml:space="preserve">gel. Deux essais différents ont été </w:t>
      </w:r>
      <w:r w:rsidR="001B1F0F" w:rsidRPr="00396F98">
        <w:rPr>
          <w:rFonts w:eastAsia="Times New Roman"/>
          <w:szCs w:val="22"/>
        </w:rPr>
        <w:t>réalisés</w:t>
      </w:r>
      <w:r w:rsidR="002B3772" w:rsidRPr="00396F98">
        <w:rPr>
          <w:rFonts w:eastAsia="Times New Roman"/>
          <w:szCs w:val="22"/>
        </w:rPr>
        <w:t xml:space="preserve">, sur </w:t>
      </w:r>
      <w:r w:rsidRPr="00396F98">
        <w:rPr>
          <w:rFonts w:eastAsia="Times New Roman"/>
          <w:szCs w:val="22"/>
        </w:rPr>
        <w:t xml:space="preserve"> l’enrobé </w:t>
      </w:r>
      <w:r w:rsidR="00E211F4" w:rsidRPr="00396F98">
        <w:rPr>
          <w:rFonts w:eastAsia="Times New Roman"/>
          <w:szCs w:val="22"/>
        </w:rPr>
        <w:t xml:space="preserve">à l’état </w:t>
      </w:r>
      <w:r w:rsidRPr="00396F98">
        <w:rPr>
          <w:rFonts w:eastAsia="Times New Roman"/>
          <w:szCs w:val="22"/>
        </w:rPr>
        <w:t>sec</w:t>
      </w:r>
      <w:r w:rsidR="002B3772" w:rsidRPr="00396F98">
        <w:rPr>
          <w:rFonts w:eastAsia="Times New Roman"/>
          <w:szCs w:val="22"/>
        </w:rPr>
        <w:t xml:space="preserve">, </w:t>
      </w:r>
      <w:r w:rsidRPr="00396F98">
        <w:rPr>
          <w:rFonts w:eastAsia="Times New Roman"/>
          <w:szCs w:val="22"/>
        </w:rPr>
        <w:t xml:space="preserve"> </w:t>
      </w:r>
      <w:r w:rsidR="00E211F4" w:rsidRPr="00396F98">
        <w:rPr>
          <w:rFonts w:eastAsia="Times New Roman"/>
          <w:szCs w:val="22"/>
        </w:rPr>
        <w:t xml:space="preserve">aussi à l’état </w:t>
      </w:r>
      <w:r w:rsidRPr="00396F98">
        <w:rPr>
          <w:rFonts w:eastAsia="Times New Roman"/>
          <w:szCs w:val="22"/>
        </w:rPr>
        <w:t>saturé</w:t>
      </w:r>
      <w:r w:rsidR="002B3772" w:rsidRPr="00396F98">
        <w:rPr>
          <w:rFonts w:eastAsia="Times New Roman"/>
          <w:szCs w:val="22"/>
        </w:rPr>
        <w:t>.</w:t>
      </w:r>
      <w:r w:rsidRPr="00396F98">
        <w:rPr>
          <w:rFonts w:eastAsia="Times New Roman"/>
          <w:szCs w:val="22"/>
        </w:rPr>
        <w:t xml:space="preserve"> </w:t>
      </w:r>
      <w:r w:rsidR="002B3772" w:rsidRPr="00396F98">
        <w:rPr>
          <w:rFonts w:eastAsia="Times New Roman"/>
          <w:szCs w:val="22"/>
        </w:rPr>
        <w:t xml:space="preserve">Le premier </w:t>
      </w:r>
      <w:r w:rsidRPr="00396F98">
        <w:rPr>
          <w:rFonts w:eastAsia="Times New Roman"/>
          <w:szCs w:val="22"/>
        </w:rPr>
        <w:t xml:space="preserve"> </w:t>
      </w:r>
      <w:r w:rsidR="00E211F4" w:rsidRPr="00396F98">
        <w:rPr>
          <w:rFonts w:eastAsia="Times New Roman"/>
          <w:szCs w:val="22"/>
        </w:rPr>
        <w:t xml:space="preserve">essai </w:t>
      </w:r>
      <w:r w:rsidRPr="00396F98">
        <w:rPr>
          <w:rFonts w:eastAsia="Times New Roman"/>
          <w:szCs w:val="22"/>
        </w:rPr>
        <w:t xml:space="preserve">est </w:t>
      </w:r>
      <w:r w:rsidR="002B3772" w:rsidRPr="00396F98">
        <w:rPr>
          <w:rFonts w:eastAsia="Times New Roman"/>
          <w:szCs w:val="22"/>
        </w:rPr>
        <w:t>de type</w:t>
      </w:r>
      <w:r w:rsidRPr="00396F98">
        <w:rPr>
          <w:rFonts w:eastAsia="Times New Roman"/>
          <w:szCs w:val="22"/>
        </w:rPr>
        <w:t xml:space="preserve"> traction libre</w:t>
      </w:r>
      <w:r w:rsidR="002B3772" w:rsidRPr="00396F98">
        <w:rPr>
          <w:rFonts w:eastAsia="Times New Roman"/>
          <w:szCs w:val="22"/>
        </w:rPr>
        <w:t xml:space="preserve">, </w:t>
      </w:r>
      <w:r w:rsidRPr="00396F98">
        <w:rPr>
          <w:rFonts w:eastAsia="Times New Roman"/>
          <w:szCs w:val="22"/>
        </w:rPr>
        <w:t>l</w:t>
      </w:r>
      <w:r w:rsidR="002B3772" w:rsidRPr="00396F98">
        <w:rPr>
          <w:rFonts w:eastAsia="Times New Roman"/>
          <w:szCs w:val="22"/>
        </w:rPr>
        <w:t>e second</w:t>
      </w:r>
      <w:r w:rsidR="00E211F4" w:rsidRPr="00396F98">
        <w:rPr>
          <w:rFonts w:eastAsia="Times New Roman"/>
          <w:szCs w:val="22"/>
        </w:rPr>
        <w:t xml:space="preserve"> essai</w:t>
      </w:r>
      <w:r w:rsidRPr="00396F98">
        <w:rPr>
          <w:rFonts w:eastAsia="Times New Roman"/>
          <w:szCs w:val="22"/>
        </w:rPr>
        <w:t xml:space="preserve"> en contrainte empêchée. </w:t>
      </w:r>
      <w:r w:rsidR="002B3772" w:rsidRPr="00396F98">
        <w:rPr>
          <w:rFonts w:eastAsia="Times New Roman"/>
          <w:szCs w:val="22"/>
        </w:rPr>
        <w:t>Pour conclure</w:t>
      </w:r>
      <w:r w:rsidRPr="00396F98">
        <w:rPr>
          <w:rFonts w:eastAsia="Times New Roman"/>
          <w:szCs w:val="22"/>
        </w:rPr>
        <w:t xml:space="preserve">, une loi thermo-viscoélastique avec un terme supplémentaire </w:t>
      </w:r>
      <w:r w:rsidR="00DC4849" w:rsidRPr="00396F98">
        <w:rPr>
          <w:rFonts w:eastAsia="Times New Roman"/>
          <w:szCs w:val="22"/>
        </w:rPr>
        <w:t xml:space="preserve">lié au </w:t>
      </w:r>
      <w:r w:rsidRPr="00396F98">
        <w:rPr>
          <w:rFonts w:eastAsia="Times New Roman"/>
          <w:szCs w:val="22"/>
        </w:rPr>
        <w:t xml:space="preserve"> gonflement</w:t>
      </w:r>
      <w:r w:rsidR="002B3772" w:rsidRPr="00396F98">
        <w:rPr>
          <w:rFonts w:eastAsia="Times New Roman"/>
          <w:szCs w:val="22"/>
        </w:rPr>
        <w:t xml:space="preserve">, prenant </w:t>
      </w:r>
      <w:r w:rsidRPr="00396F98">
        <w:rPr>
          <w:rFonts w:eastAsia="Times New Roman"/>
          <w:szCs w:val="22"/>
        </w:rPr>
        <w:t xml:space="preserve"> </w:t>
      </w:r>
      <w:r w:rsidR="00DC4849" w:rsidRPr="00396F98">
        <w:rPr>
          <w:rFonts w:eastAsia="Times New Roman"/>
          <w:szCs w:val="22"/>
        </w:rPr>
        <w:t xml:space="preserve">de l’EB du fait </w:t>
      </w:r>
      <w:r w:rsidRPr="00396F98">
        <w:rPr>
          <w:rFonts w:eastAsia="Times New Roman"/>
          <w:szCs w:val="22"/>
        </w:rPr>
        <w:t>de la présence d'eau est présentée.</w:t>
      </w:r>
    </w:p>
    <w:p w:rsidR="00BA6AB0" w:rsidRPr="00396F98" w:rsidRDefault="00BA6AB0">
      <w:pPr>
        <w:pStyle w:val="Titre1"/>
      </w:pPr>
      <w:r w:rsidRPr="00396F98">
        <w:t>2</w:t>
      </w:r>
      <w:r w:rsidRPr="00396F98">
        <w:tab/>
        <w:t>Etude expérimentale</w:t>
      </w:r>
    </w:p>
    <w:p w:rsidR="00BA6AB0" w:rsidRPr="00396F98" w:rsidRDefault="00BA6AB0">
      <w:pPr>
        <w:pStyle w:val="Titre1"/>
      </w:pPr>
      <w:r w:rsidRPr="00396F98">
        <w:t>2.1</w:t>
      </w:r>
      <w:r w:rsidRPr="00396F98">
        <w:tab/>
        <w:t>Préparation des éprouvettes testées</w:t>
      </w:r>
    </w:p>
    <w:p w:rsidR="00BA6AB0" w:rsidRPr="00396F98" w:rsidRDefault="00BA6AB0">
      <w:pPr>
        <w:jc w:val="both"/>
        <w:rPr>
          <w:rFonts w:eastAsia="Times New Roman"/>
          <w:szCs w:val="22"/>
        </w:rPr>
      </w:pPr>
      <w:r w:rsidRPr="00396F98">
        <w:rPr>
          <w:rFonts w:eastAsia="Times New Roman"/>
          <w:szCs w:val="22"/>
        </w:rPr>
        <w:t xml:space="preserve">L’enrobé bitumineux </w:t>
      </w:r>
      <w:r w:rsidR="00DC4849" w:rsidRPr="00396F98">
        <w:rPr>
          <w:rFonts w:eastAsia="Times New Roman"/>
          <w:szCs w:val="22"/>
        </w:rPr>
        <w:t>étudié est de</w:t>
      </w:r>
      <w:r w:rsidRPr="00396F98">
        <w:rPr>
          <w:rFonts w:eastAsia="Times New Roman"/>
          <w:szCs w:val="22"/>
        </w:rPr>
        <w:t xml:space="preserve"> type BBSG 35/50 avec une teneur en liant de 4,55ppc. Sa granulométrie est présentée </w:t>
      </w:r>
      <w:r w:rsidR="00DC4849" w:rsidRPr="00396F98">
        <w:rPr>
          <w:rFonts w:eastAsia="Times New Roman"/>
          <w:szCs w:val="22"/>
        </w:rPr>
        <w:t xml:space="preserve">dans </w:t>
      </w:r>
      <w:r w:rsidRPr="00396F98">
        <w:rPr>
          <w:rFonts w:eastAsia="Times New Roman"/>
          <w:szCs w:val="22"/>
        </w:rPr>
        <w:t xml:space="preserve">la figure 1. Tous les échantillons sont carottés </w:t>
      </w:r>
      <w:r w:rsidR="00DC4849" w:rsidRPr="00396F98">
        <w:rPr>
          <w:rFonts w:eastAsia="Times New Roman"/>
          <w:szCs w:val="22"/>
        </w:rPr>
        <w:t>dans l</w:t>
      </w:r>
      <w:r w:rsidRPr="00396F98">
        <w:rPr>
          <w:rFonts w:eastAsia="Times New Roman"/>
          <w:szCs w:val="22"/>
        </w:rPr>
        <w:t xml:space="preserve">es plaques préparées à l’aide du compacteur </w:t>
      </w:r>
      <w:r w:rsidR="00DC4849" w:rsidRPr="00396F98">
        <w:rPr>
          <w:rFonts w:eastAsia="Times New Roman"/>
          <w:szCs w:val="22"/>
        </w:rPr>
        <w:t>M</w:t>
      </w:r>
      <w:r w:rsidRPr="00396F98">
        <w:rPr>
          <w:rFonts w:eastAsia="Times New Roman"/>
          <w:szCs w:val="22"/>
        </w:rPr>
        <w:t>LPC à l’IFSTTAR Nantes. Deux séries d</w:t>
      </w:r>
      <w:r w:rsidR="00DC4849" w:rsidRPr="00396F98">
        <w:rPr>
          <w:rFonts w:eastAsia="Times New Roman"/>
          <w:szCs w:val="22"/>
        </w:rPr>
        <w:t>’</w:t>
      </w:r>
      <w:r w:rsidRPr="00396F98">
        <w:rPr>
          <w:rFonts w:eastAsia="Times New Roman"/>
          <w:szCs w:val="22"/>
        </w:rPr>
        <w:t xml:space="preserve">éprouvettes cylindriques </w:t>
      </w:r>
      <w:r w:rsidR="00DC4849" w:rsidRPr="00396F98">
        <w:rPr>
          <w:rFonts w:eastAsia="Times New Roman"/>
          <w:szCs w:val="22"/>
        </w:rPr>
        <w:t>ont été confectionnées</w:t>
      </w:r>
      <w:r w:rsidRPr="00396F98">
        <w:rPr>
          <w:rFonts w:eastAsia="Times New Roman"/>
          <w:szCs w:val="22"/>
        </w:rPr>
        <w:t xml:space="preserve">. Une </w:t>
      </w:r>
      <w:r w:rsidR="00DC4849" w:rsidRPr="00396F98">
        <w:rPr>
          <w:rFonts w:eastAsia="Times New Roman"/>
          <w:szCs w:val="22"/>
        </w:rPr>
        <w:t xml:space="preserve">première </w:t>
      </w:r>
      <w:r w:rsidRPr="00396F98">
        <w:rPr>
          <w:rFonts w:eastAsia="Times New Roman"/>
          <w:szCs w:val="22"/>
        </w:rPr>
        <w:t>série</w:t>
      </w:r>
      <w:r w:rsidR="00DC4849" w:rsidRPr="00396F98">
        <w:rPr>
          <w:rFonts w:eastAsia="Times New Roman"/>
          <w:szCs w:val="22"/>
        </w:rPr>
        <w:t xml:space="preserve">, destinée à la réalisation de </w:t>
      </w:r>
      <w:r w:rsidRPr="00396F98">
        <w:rPr>
          <w:rFonts w:eastAsia="Times New Roman"/>
          <w:szCs w:val="22"/>
        </w:rPr>
        <w:t xml:space="preserve"> l’essai de gel à déformation libre (Cooling Test in Free Stress condition) et l</w:t>
      </w:r>
      <w:r w:rsidR="00DC4849" w:rsidRPr="00396F98">
        <w:rPr>
          <w:rFonts w:eastAsia="Times New Roman"/>
          <w:szCs w:val="22"/>
        </w:rPr>
        <w:t>e second, destiné à</w:t>
      </w:r>
      <w:r w:rsidRPr="00396F98">
        <w:rPr>
          <w:rFonts w:eastAsia="Times New Roman"/>
          <w:szCs w:val="22"/>
        </w:rPr>
        <w:t xml:space="preserve">  l'essai de retrait-gonflement empêché (</w:t>
      </w:r>
      <w:r w:rsidR="00F43466" w:rsidRPr="00396F98">
        <w:rPr>
          <w:rFonts w:eastAsia="Times New Roman"/>
          <w:szCs w:val="22"/>
        </w:rPr>
        <w:t xml:space="preserve">type </w:t>
      </w:r>
      <w:r w:rsidRPr="00396F98">
        <w:rPr>
          <w:rFonts w:eastAsia="Times New Roman"/>
          <w:szCs w:val="22"/>
        </w:rPr>
        <w:t>Thermal Stress Restrained of Specimen Test, TSRST).</w:t>
      </w:r>
      <w:r w:rsidR="00A5643B" w:rsidRPr="00396F98">
        <w:rPr>
          <w:rFonts w:eastAsia="Times New Roman"/>
          <w:szCs w:val="22"/>
        </w:rPr>
        <w:t xml:space="preserve"> </w:t>
      </w:r>
      <w:r w:rsidR="00DC4849" w:rsidRPr="00396F98">
        <w:rPr>
          <w:rFonts w:eastAsia="Times New Roman"/>
          <w:szCs w:val="22"/>
        </w:rPr>
        <w:t>L’étude a été réalisée sur des éprouvettes cylindriques de dimensions différentes, 80mm de diamètre et 120mm de hauteur pour l</w:t>
      </w:r>
      <w:r w:rsidRPr="00396F98">
        <w:rPr>
          <w:rFonts w:eastAsia="Times New Roman"/>
          <w:szCs w:val="22"/>
        </w:rPr>
        <w:t xml:space="preserve">’essai CTFS, 50 mm </w:t>
      </w:r>
      <w:r w:rsidR="00DC4849" w:rsidRPr="00396F98">
        <w:rPr>
          <w:rFonts w:eastAsia="Times New Roman"/>
          <w:szCs w:val="22"/>
        </w:rPr>
        <w:t xml:space="preserve">de diamètre </w:t>
      </w:r>
      <w:r w:rsidRPr="00396F98">
        <w:rPr>
          <w:rFonts w:eastAsia="Times New Roman"/>
          <w:szCs w:val="22"/>
        </w:rPr>
        <w:t xml:space="preserve">et 160 mm </w:t>
      </w:r>
      <w:r w:rsidR="00DC4849" w:rsidRPr="00396F98">
        <w:rPr>
          <w:rFonts w:eastAsia="Times New Roman"/>
          <w:szCs w:val="22"/>
        </w:rPr>
        <w:t xml:space="preserve">de </w:t>
      </w:r>
      <w:r w:rsidRPr="00396F98">
        <w:rPr>
          <w:rFonts w:eastAsia="Times New Roman"/>
          <w:szCs w:val="22"/>
        </w:rPr>
        <w:t>hauteur pour l’essai TSRST.</w:t>
      </w:r>
    </w:p>
    <w:p w:rsidR="00BA6AB0" w:rsidRPr="00396F98" w:rsidRDefault="00BA6AB0">
      <w:pPr>
        <w:jc w:val="both"/>
        <w:rPr>
          <w:rFonts w:eastAsia="Times New Roman"/>
          <w:szCs w:val="22"/>
        </w:rPr>
      </w:pPr>
      <w:r w:rsidRPr="00396F98">
        <w:rPr>
          <w:rFonts w:eastAsia="Times New Roman"/>
          <w:szCs w:val="22"/>
        </w:rPr>
        <w:t xml:space="preserve">Certaines éprouvettes ont </w:t>
      </w:r>
      <w:r w:rsidR="00E04A34" w:rsidRPr="00396F98">
        <w:rPr>
          <w:rFonts w:eastAsia="Times New Roman"/>
          <w:szCs w:val="22"/>
        </w:rPr>
        <w:t>subi</w:t>
      </w:r>
      <w:r w:rsidRPr="00396F98">
        <w:rPr>
          <w:rFonts w:eastAsia="Times New Roman"/>
          <w:szCs w:val="22"/>
        </w:rPr>
        <w:t xml:space="preserve"> deux types de tests, dans un premier temps, à l’état sec, puis en condition </w:t>
      </w:r>
      <w:r w:rsidR="00BE3FDA" w:rsidRPr="00396F98">
        <w:rPr>
          <w:rFonts w:eastAsia="Times New Roman"/>
          <w:szCs w:val="22"/>
        </w:rPr>
        <w:t>saturée</w:t>
      </w:r>
      <w:r w:rsidRPr="00396F98">
        <w:rPr>
          <w:rFonts w:eastAsia="Times New Roman"/>
          <w:szCs w:val="22"/>
        </w:rPr>
        <w:t xml:space="preserve"> afin de mettre en évidence l'effet de l'eau lorsque toutes les autres conditions (par exemple, la porosité) restent inchangées. Le processus de saturation de l'échantillon est réalisé en deux phases,</w:t>
      </w:r>
      <w:r w:rsidR="00E04A34" w:rsidRPr="00396F98">
        <w:rPr>
          <w:rFonts w:eastAsia="Times New Roman"/>
          <w:szCs w:val="22"/>
        </w:rPr>
        <w:t>-</w:t>
      </w:r>
      <w:r w:rsidRPr="00396F98">
        <w:rPr>
          <w:rFonts w:eastAsia="Times New Roman"/>
          <w:szCs w:val="22"/>
        </w:rPr>
        <w:t xml:space="preserve"> tout d’abord l'échantillon sec est déposé dans un réservoir sec et subit une dépression négative de 86 kPa pendant une heure. On ajoute progressivement</w:t>
      </w:r>
      <w:r w:rsidR="000D4F36" w:rsidRPr="00396F98">
        <w:rPr>
          <w:rFonts w:eastAsia="Times New Roman"/>
          <w:szCs w:val="22"/>
        </w:rPr>
        <w:t xml:space="preserve"> </w:t>
      </w:r>
      <w:r w:rsidRPr="00396F98">
        <w:rPr>
          <w:rFonts w:eastAsia="Times New Roman"/>
          <w:szCs w:val="22"/>
        </w:rPr>
        <w:t xml:space="preserve">l'eau jusqu' à immersion totale de </w:t>
      </w:r>
      <w:r w:rsidR="00E04A34" w:rsidRPr="00396F98">
        <w:rPr>
          <w:rFonts w:eastAsia="Times New Roman"/>
          <w:szCs w:val="22"/>
        </w:rPr>
        <w:t>l’éprouvette</w:t>
      </w:r>
      <w:r w:rsidRPr="00396F98">
        <w:rPr>
          <w:rFonts w:eastAsia="Times New Roman"/>
          <w:szCs w:val="22"/>
        </w:rPr>
        <w:t>, la dépression de -86kPa est ensuite maintenue pendant trois heures. Le degré de saturation qui en résulte pour chaque éprouvette est le rapport entre la tene</w:t>
      </w:r>
      <w:r w:rsidR="00A5643B" w:rsidRPr="00396F98">
        <w:rPr>
          <w:rFonts w:eastAsia="Times New Roman"/>
          <w:szCs w:val="22"/>
        </w:rPr>
        <w:t>ur en eau et le volume de vide.</w:t>
      </w:r>
    </w:p>
    <w:p w:rsidR="00BA6AB0" w:rsidRPr="00396F98" w:rsidRDefault="00BA6AB0">
      <w:pPr>
        <w:jc w:val="both"/>
        <w:rPr>
          <w:rFonts w:eastAsia="Times New Roman"/>
          <w:szCs w:val="22"/>
        </w:rPr>
      </w:pPr>
      <w:r w:rsidRPr="00396F98">
        <w:rPr>
          <w:rFonts w:eastAsia="Times New Roman"/>
          <w:szCs w:val="22"/>
        </w:rPr>
        <w:t xml:space="preserve">Les éprouvettes saturées ont alors été séparées en 2 lots, </w:t>
      </w:r>
      <w:r w:rsidR="00E04A34" w:rsidRPr="00396F98">
        <w:rPr>
          <w:rFonts w:eastAsia="Times New Roman"/>
          <w:szCs w:val="22"/>
        </w:rPr>
        <w:t>s</w:t>
      </w:r>
      <w:r w:rsidRPr="00396F98">
        <w:rPr>
          <w:rFonts w:eastAsia="Times New Roman"/>
          <w:szCs w:val="22"/>
        </w:rPr>
        <w:t xml:space="preserve">ix échantillons ont été sélectionnés pour l’essai CTFS, 6 autres pour l’essai TSRST, auxquelles ont été rajoutées quatre échantillons à tester  </w:t>
      </w:r>
      <w:r w:rsidRPr="00396F98">
        <w:rPr>
          <w:rFonts w:eastAsia="Times New Roman"/>
          <w:szCs w:val="22"/>
        </w:rPr>
        <w:lastRenderedPageBreak/>
        <w:t xml:space="preserve">dans des conditions sèches. </w:t>
      </w:r>
      <w:r w:rsidR="00E04A34" w:rsidRPr="00396F98">
        <w:rPr>
          <w:rFonts w:eastAsia="Times New Roman"/>
          <w:szCs w:val="22"/>
        </w:rPr>
        <w:t>Chacune</w:t>
      </w:r>
      <w:r w:rsidRPr="00396F98">
        <w:rPr>
          <w:rFonts w:eastAsia="Times New Roman"/>
          <w:szCs w:val="22"/>
        </w:rPr>
        <w:t xml:space="preserve"> de ces éprouvettes a été soumise à des variations de température comme décrit ci-dessous.</w:t>
      </w:r>
    </w:p>
    <w:p w:rsidR="000D4F36" w:rsidRPr="00396F98" w:rsidRDefault="000D4F36">
      <w:pPr>
        <w:jc w:val="both"/>
        <w:rPr>
          <w:rFonts w:eastAsia="Times New Roman"/>
          <w:szCs w:val="22"/>
        </w:rPr>
      </w:pPr>
    </w:p>
    <w:p w:rsidR="00BA6AB0" w:rsidRPr="00396F98" w:rsidRDefault="00BA6AB0">
      <w:pPr>
        <w:jc w:val="both"/>
        <w:rPr>
          <w:rFonts w:eastAsia="Times New Roman"/>
          <w:szCs w:val="22"/>
        </w:rPr>
      </w:pPr>
    </w:p>
    <w:tbl>
      <w:tblPr>
        <w:tblW w:w="0" w:type="auto"/>
        <w:tblLook w:val="04A0" w:firstRow="1" w:lastRow="0" w:firstColumn="1" w:lastColumn="0" w:noHBand="0" w:noVBand="1"/>
      </w:tblPr>
      <w:tblGrid>
        <w:gridCol w:w="4603"/>
        <w:gridCol w:w="4603"/>
      </w:tblGrid>
      <w:tr w:rsidR="00BA6AB0" w:rsidRPr="00396F98" w:rsidTr="00015D6C">
        <w:tc>
          <w:tcPr>
            <w:tcW w:w="4603" w:type="dxa"/>
          </w:tcPr>
          <w:p w:rsidR="00BA6AB0" w:rsidRPr="00396F98" w:rsidRDefault="00216D41">
            <w:pPr>
              <w:jc w:val="both"/>
              <w:rPr>
                <w:rFonts w:eastAsia="Times New Roman"/>
                <w:szCs w:val="22"/>
              </w:rPr>
            </w:pPr>
            <w:r>
              <w:rPr>
                <w:noProof/>
              </w:rPr>
              <w:drawing>
                <wp:inline distT="0" distB="0" distL="0" distR="0" wp14:anchorId="30457421" wp14:editId="7384DA3F">
                  <wp:extent cx="2597150" cy="2428875"/>
                  <wp:effectExtent l="0" t="0" r="0" b="0"/>
                  <wp:docPr id="1" name="Graphique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c>
          <w:tcPr>
            <w:tcW w:w="4603" w:type="dxa"/>
          </w:tcPr>
          <w:p w:rsidR="00BA6AB0" w:rsidRPr="00396F98" w:rsidRDefault="00216D41">
            <w:pPr>
              <w:jc w:val="both"/>
              <w:rPr>
                <w:rFonts w:eastAsia="Times New Roman"/>
                <w:szCs w:val="22"/>
              </w:rPr>
            </w:pPr>
            <w:r>
              <w:rPr>
                <w:b/>
                <w:noProof/>
              </w:rPr>
              <w:drawing>
                <wp:inline distT="0" distB="0" distL="0" distR="0" wp14:anchorId="4AB58EEF" wp14:editId="32393DD1">
                  <wp:extent cx="2781300" cy="2324100"/>
                  <wp:effectExtent l="0" t="0" r="0" b="0"/>
                  <wp:docPr id="2" name="Graphique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BA6AB0" w:rsidRPr="00396F98" w:rsidTr="00015D6C">
        <w:tc>
          <w:tcPr>
            <w:tcW w:w="4603" w:type="dxa"/>
            <w:vAlign w:val="center"/>
          </w:tcPr>
          <w:p w:rsidR="00BA6AB0" w:rsidRPr="00396F98" w:rsidRDefault="00BA6AB0">
            <w:pPr>
              <w:pStyle w:val="Lgende"/>
              <w:spacing w:line="220" w:lineRule="exact"/>
              <w:jc w:val="both"/>
              <w:rPr>
                <w:b w:val="0"/>
                <w:color w:val="auto"/>
                <w:sz w:val="20"/>
                <w:lang w:val="fr-FR"/>
              </w:rPr>
            </w:pPr>
            <w:r w:rsidRPr="00396F98">
              <w:rPr>
                <w:b w:val="0"/>
                <w:color w:val="auto"/>
                <w:sz w:val="20"/>
                <w:lang w:val="fr-FR"/>
              </w:rPr>
              <w:t xml:space="preserve">Figure </w:t>
            </w:r>
            <w:r w:rsidRPr="00396F98">
              <w:rPr>
                <w:b w:val="0"/>
                <w:color w:val="auto"/>
                <w:sz w:val="20"/>
              </w:rPr>
              <w:fldChar w:fldCharType="begin"/>
            </w:r>
            <w:r w:rsidRPr="00396F98">
              <w:rPr>
                <w:b w:val="0"/>
                <w:color w:val="auto"/>
                <w:sz w:val="20"/>
                <w:lang w:val="fr-FR"/>
              </w:rPr>
              <w:instrText xml:space="preserve"> SEQ Figure \* ARABIC </w:instrText>
            </w:r>
            <w:r w:rsidRPr="00396F98">
              <w:rPr>
                <w:b w:val="0"/>
                <w:color w:val="auto"/>
                <w:sz w:val="20"/>
              </w:rPr>
              <w:fldChar w:fldCharType="separate"/>
            </w:r>
            <w:r w:rsidR="00123BBF">
              <w:rPr>
                <w:b w:val="0"/>
                <w:noProof/>
                <w:color w:val="auto"/>
                <w:sz w:val="20"/>
                <w:lang w:val="fr-FR"/>
              </w:rPr>
              <w:t>1</w:t>
            </w:r>
            <w:r w:rsidRPr="00396F98">
              <w:rPr>
                <w:b w:val="0"/>
                <w:color w:val="auto"/>
                <w:sz w:val="20"/>
              </w:rPr>
              <w:fldChar w:fldCharType="end"/>
            </w:r>
            <w:r w:rsidRPr="00396F98">
              <w:rPr>
                <w:b w:val="0"/>
                <w:color w:val="auto"/>
                <w:sz w:val="20"/>
                <w:lang w:val="fr-FR"/>
              </w:rPr>
              <w:t>: Granulométrie de l’enrobé bitumineux</w:t>
            </w:r>
          </w:p>
        </w:tc>
        <w:tc>
          <w:tcPr>
            <w:tcW w:w="4603" w:type="dxa"/>
            <w:vAlign w:val="center"/>
          </w:tcPr>
          <w:p w:rsidR="00BA6AB0" w:rsidRPr="00396F98" w:rsidRDefault="00BA6AB0">
            <w:pPr>
              <w:pStyle w:val="Lgende"/>
              <w:spacing w:line="220" w:lineRule="exact"/>
              <w:jc w:val="both"/>
              <w:rPr>
                <w:b w:val="0"/>
                <w:color w:val="auto"/>
                <w:sz w:val="20"/>
                <w:lang w:val="fr-FR"/>
              </w:rPr>
            </w:pPr>
            <w:r w:rsidRPr="00396F98">
              <w:rPr>
                <w:b w:val="0"/>
                <w:color w:val="auto"/>
                <w:sz w:val="20"/>
                <w:lang w:val="fr-FR"/>
              </w:rPr>
              <w:t xml:space="preserve">Figure </w:t>
            </w:r>
            <w:r w:rsidRPr="00396F98">
              <w:rPr>
                <w:b w:val="0"/>
                <w:color w:val="auto"/>
                <w:sz w:val="20"/>
              </w:rPr>
              <w:fldChar w:fldCharType="begin"/>
            </w:r>
            <w:r w:rsidRPr="00396F98">
              <w:rPr>
                <w:b w:val="0"/>
                <w:color w:val="auto"/>
                <w:sz w:val="20"/>
                <w:lang w:val="fr-FR"/>
              </w:rPr>
              <w:instrText xml:space="preserve"> SEQ Figure \* ARABIC </w:instrText>
            </w:r>
            <w:r w:rsidRPr="00396F98">
              <w:rPr>
                <w:b w:val="0"/>
                <w:color w:val="auto"/>
                <w:sz w:val="20"/>
              </w:rPr>
              <w:fldChar w:fldCharType="separate"/>
            </w:r>
            <w:r w:rsidR="00123BBF">
              <w:rPr>
                <w:b w:val="0"/>
                <w:noProof/>
                <w:color w:val="auto"/>
                <w:sz w:val="20"/>
                <w:lang w:val="fr-FR"/>
              </w:rPr>
              <w:t>2</w:t>
            </w:r>
            <w:r w:rsidRPr="00396F98">
              <w:rPr>
                <w:b w:val="0"/>
                <w:color w:val="auto"/>
                <w:sz w:val="20"/>
              </w:rPr>
              <w:fldChar w:fldCharType="end"/>
            </w:r>
            <w:r w:rsidRPr="00396F98">
              <w:rPr>
                <w:b w:val="0"/>
                <w:color w:val="auto"/>
                <w:sz w:val="20"/>
                <w:lang w:val="fr-FR"/>
              </w:rPr>
              <w:t>. Température mesurée à la surface des éprouvettes lors de l’essai CTFS et TSRST</w:t>
            </w:r>
          </w:p>
        </w:tc>
      </w:tr>
    </w:tbl>
    <w:p w:rsidR="00BA6AB0" w:rsidRPr="00396F98" w:rsidRDefault="00BA6AB0">
      <w:pPr>
        <w:jc w:val="both"/>
        <w:rPr>
          <w:rFonts w:eastAsia="Times New Roman"/>
          <w:szCs w:val="22"/>
        </w:rPr>
      </w:pPr>
    </w:p>
    <w:p w:rsidR="00BA6AB0" w:rsidRPr="00396F98" w:rsidRDefault="00BA6AB0">
      <w:pPr>
        <w:pStyle w:val="Titre1"/>
      </w:pPr>
      <w:r w:rsidRPr="00396F98">
        <w:t>2.2</w:t>
      </w:r>
      <w:r w:rsidRPr="00396F98">
        <w:tab/>
        <w:t>Procédure expérimentale</w:t>
      </w:r>
    </w:p>
    <w:p w:rsidR="00BA6AB0" w:rsidRPr="00396F98" w:rsidRDefault="00BA6AB0">
      <w:pPr>
        <w:pStyle w:val="Titre1"/>
      </w:pPr>
      <w:r w:rsidRPr="00396F98">
        <w:t>2.2.1 Essai de gel à déformation libre</w:t>
      </w:r>
    </w:p>
    <w:p w:rsidR="00BA6AB0" w:rsidRPr="00396F98" w:rsidRDefault="00BA6AB0">
      <w:pPr>
        <w:jc w:val="both"/>
      </w:pPr>
      <w:r w:rsidRPr="00396F98">
        <w:t>Les éprouvettes cylindriques (Ø80 × 120 mm de hauteur) ont été instrumentées par  deux jauges d‘extensomètre de longueur 50 mm et d'une sonde de température de type pt100 « contact ». L'une des jauges mesure la déformation axiale (parallèle au sens de la hauteur de l’éprouvette) et l'autre mesure la déformation radiale (perpendiculaire au sens de la hauteur de l’éprouvette). L’ensemble des jauges a été recouvert d’une couche de pr</w:t>
      </w:r>
      <w:r w:rsidR="00A5643B" w:rsidRPr="00396F98">
        <w:t>otection thermique et hydrofuge</w:t>
      </w:r>
      <w:r w:rsidRPr="00396F98">
        <w:t xml:space="preserve">. La sonde de température a été collée à mi-hauteur afin de suive en continu l’évolution de la température à la surface de l'échantillon. Lors de l’essai, </w:t>
      </w:r>
      <w:r w:rsidR="00E04A34" w:rsidRPr="00396F98">
        <w:t>chaque échantillon</w:t>
      </w:r>
      <w:r w:rsidRPr="00396F98">
        <w:t xml:space="preserve"> instrumenté est disposé libre de toute </w:t>
      </w:r>
      <w:r w:rsidR="00E04A34" w:rsidRPr="00396F98">
        <w:t xml:space="preserve"> contrainte, </w:t>
      </w:r>
      <w:r w:rsidRPr="00396F98">
        <w:t xml:space="preserve">dans une chambre climatique dont la température est contrôlée comme décrit dans la figure 2. Dans un premier temps, les déformations axiales et radiales des éprouvettes sont mesurées à l’état sec. Ensuite, </w:t>
      </w:r>
      <w:r w:rsidR="00E04A34" w:rsidRPr="00396F98">
        <w:t xml:space="preserve">les éprouvettes </w:t>
      </w:r>
      <w:r w:rsidRPr="00396F98">
        <w:t xml:space="preserve">sont partiellement saturées en eau puis </w:t>
      </w:r>
      <w:r w:rsidR="000D4F36" w:rsidRPr="00396F98">
        <w:t xml:space="preserve">leurs </w:t>
      </w:r>
      <w:r w:rsidRPr="00396F98">
        <w:t>déformation</w:t>
      </w:r>
      <w:r w:rsidR="00E04A34" w:rsidRPr="00396F98">
        <w:t>s</w:t>
      </w:r>
      <w:r w:rsidRPr="00396F98">
        <w:t xml:space="preserve"> sont </w:t>
      </w:r>
      <w:r w:rsidR="00E04A34" w:rsidRPr="00396F98">
        <w:t xml:space="preserve">remesurés </w:t>
      </w:r>
      <w:r w:rsidRPr="00396F98">
        <w:t>à nouveau dans la même condition en température.</w:t>
      </w:r>
    </w:p>
    <w:p w:rsidR="00BA6AB0" w:rsidRPr="00396F98" w:rsidRDefault="00BA6AB0">
      <w:pPr>
        <w:jc w:val="both"/>
      </w:pPr>
      <w:r w:rsidRPr="00396F98">
        <w:t xml:space="preserve">Tout comme les matériaux analysés, les jauges de déformation sont elles aussi sensibles à la </w:t>
      </w:r>
      <w:r w:rsidR="00E04A34" w:rsidRPr="00396F98">
        <w:t>température. Afin</w:t>
      </w:r>
      <w:r w:rsidRPr="00396F98">
        <w:t xml:space="preserve"> de tenir de cette sensibilité, chaque mesure de jauge doit être corrigée afin d'obtenir la  valeur de la déformation liée à la </w:t>
      </w:r>
      <w:r w:rsidR="000D4F36" w:rsidRPr="00396F98">
        <w:t>susceptibilité</w:t>
      </w:r>
      <w:r w:rsidRPr="00396F98">
        <w:t xml:space="preserve"> thermique l’EB en fonction de la</w:t>
      </w:r>
      <w:r w:rsidR="000D4F36" w:rsidRPr="00396F98">
        <w:t xml:space="preserve"> </w:t>
      </w:r>
      <w:r w:rsidRPr="00396F98">
        <w:t xml:space="preserve">température à laquelle il est exposé. Ainsi dans le cadre  de cette étude, la correction a été effectuée en utilisant une  jauge de sensibilité identique à celle utilisée sur l’EB, collée sur un barreau de matériau à très faible coefficient de dilation </w:t>
      </w:r>
      <w:r w:rsidR="00E04A34" w:rsidRPr="00396F98">
        <w:t xml:space="preserve">thermique </w:t>
      </w:r>
      <w:r w:rsidR="000D4F36" w:rsidRPr="00396F98">
        <w:t xml:space="preserve">linéaire </w:t>
      </w:r>
      <m:oMath>
        <m:r>
          <w:rPr>
            <w:rFonts w:ascii="Cambria Math" w:hAnsi="Cambria Math"/>
          </w:rPr>
          <m:t>α≈0.03 (μm / m / ° C)</m:t>
        </m:r>
      </m:oMath>
      <w:r w:rsidRPr="00396F98">
        <w:t xml:space="preserve">, donc avec de bonnes propriétés d’invariance </w:t>
      </w:r>
      <w:r w:rsidR="00E04A34" w:rsidRPr="00396F98">
        <w:t>dimensionnelles</w:t>
      </w:r>
      <w:r w:rsidRPr="00396F98">
        <w:t>. Ce dernier  est placé près de l'échantillon d’enrobé dans la chambre climatique et donc soumis aux mêmes variations de température que les échantillons.</w:t>
      </w:r>
    </w:p>
    <w:p w:rsidR="00BA6AB0" w:rsidRPr="00396F98" w:rsidRDefault="00BA6AB0">
      <w:r w:rsidRPr="00396F98">
        <w:t>Donc, la mesure de la déformation enregistrée sur l'échantillon EB est donnée par :</w:t>
      </w:r>
    </w:p>
    <w:p w:rsidR="00BA6AB0" w:rsidRPr="00216D41" w:rsidRDefault="00123BBF">
      <w:pPr>
        <w:spacing w:before="120" w:after="120"/>
      </w:pPr>
      <m:oMathPara>
        <m:oMath>
          <m:sSubSup>
            <m:sSubSupPr>
              <m:ctrlPr>
                <w:rPr>
                  <w:rFonts w:ascii="Cambria Math" w:hAnsi="Cambria Math"/>
                  <w:i/>
                  <w:sz w:val="24"/>
                  <w:lang w:val="en-US" w:eastAsia="en-US"/>
                </w:rPr>
              </m:ctrlPr>
            </m:sSubSupPr>
            <m:e>
              <m:r>
                <w:rPr>
                  <w:rFonts w:ascii="Cambria Math" w:hAnsi="Cambria Math"/>
                </w:rPr>
                <m:t>ε</m:t>
              </m:r>
            </m:e>
            <m:sub>
              <m:r>
                <w:rPr>
                  <w:rFonts w:ascii="Cambria Math" w:hAnsi="Cambria Math"/>
                  <w:sz w:val="24"/>
                  <w:lang w:val="en-US" w:eastAsia="en-US"/>
                </w:rPr>
                <m:t>EB</m:t>
              </m:r>
            </m:sub>
            <m:sup>
              <m:r>
                <w:rPr>
                  <w:rFonts w:ascii="Cambria Math" w:hAnsi="Cambria Math"/>
                </w:rPr>
                <m:t>measure</m:t>
              </m:r>
            </m:sup>
          </m:sSubSup>
          <m:r>
            <w:rPr>
              <w:rFonts w:ascii="Cambria Math" w:hAnsi="Cambria Math"/>
            </w:rPr>
            <m:t>(t)=</m:t>
          </m:r>
          <m:sSubSup>
            <m:sSubSupPr>
              <m:ctrlPr>
                <w:rPr>
                  <w:rFonts w:ascii="Cambria Math" w:hAnsi="Cambria Math"/>
                  <w:i/>
                  <w:sz w:val="24"/>
                  <w:lang w:val="en-US" w:eastAsia="en-US"/>
                </w:rPr>
              </m:ctrlPr>
            </m:sSubSupPr>
            <m:e>
              <m:r>
                <w:rPr>
                  <w:rFonts w:ascii="Cambria Math" w:hAnsi="Cambria Math"/>
                </w:rPr>
                <m:t>ε</m:t>
              </m:r>
            </m:e>
            <m:sub>
              <m:r>
                <w:rPr>
                  <w:rFonts w:ascii="Cambria Math" w:hAnsi="Cambria Math"/>
                </w:rPr>
                <m:t>EB</m:t>
              </m:r>
            </m:sub>
            <m:sup>
              <m:r>
                <w:rPr>
                  <w:rFonts w:ascii="Cambria Math" w:hAnsi="Cambria Math"/>
                </w:rPr>
                <m:t>vrai</m:t>
              </m:r>
            </m:sup>
          </m:sSubSup>
          <m:r>
            <w:rPr>
              <w:rFonts w:ascii="Cambria Math" w:hAnsi="Cambria Math"/>
            </w:rPr>
            <m:t>(t)+</m:t>
          </m:r>
          <m:sSubSup>
            <m:sSubSupPr>
              <m:ctrlPr>
                <w:rPr>
                  <w:rFonts w:ascii="Cambria Math" w:hAnsi="Cambria Math"/>
                  <w:i/>
                  <w:sz w:val="24"/>
                  <w:lang w:val="en-US" w:eastAsia="en-US"/>
                </w:rPr>
              </m:ctrlPr>
            </m:sSubSupPr>
            <m:e>
              <m:r>
                <w:rPr>
                  <w:rFonts w:ascii="Cambria Math" w:hAnsi="Cambria Math"/>
                </w:rPr>
                <m:t>ε</m:t>
              </m:r>
            </m:e>
            <m:sub>
              <m:r>
                <w:rPr>
                  <w:rFonts w:ascii="Cambria Math" w:hAnsi="Cambria Math"/>
                </w:rPr>
                <m:t>jauge</m:t>
              </m:r>
            </m:sub>
            <m:sup>
              <m:r>
                <w:rPr>
                  <w:rFonts w:ascii="Cambria Math" w:hAnsi="Cambria Math"/>
                </w:rPr>
                <m:t>err</m:t>
              </m:r>
            </m:sup>
          </m:sSubSup>
          <m:r>
            <w:rPr>
              <w:rFonts w:ascii="Cambria Math" w:hAnsi="Cambria Math"/>
            </w:rPr>
            <m:t>(t)</m:t>
          </m:r>
        </m:oMath>
      </m:oMathPara>
    </w:p>
    <w:p w:rsidR="00BA6AB0" w:rsidRPr="00396F98" w:rsidRDefault="00BA6AB0">
      <w:r w:rsidRPr="00396F98">
        <w:lastRenderedPageBreak/>
        <w:t>Les mesures de déformation enregistrées sur le barreau d’invar sont données par:</w:t>
      </w:r>
    </w:p>
    <w:p w:rsidR="00BA6AB0" w:rsidRPr="00216D41" w:rsidRDefault="00123BBF">
      <w:pPr>
        <w:spacing w:before="120" w:after="120"/>
      </w:pPr>
      <m:oMathPara>
        <m:oMath>
          <m:sSubSup>
            <m:sSubSupPr>
              <m:ctrlPr>
                <w:rPr>
                  <w:rFonts w:ascii="Cambria Math" w:hAnsi="Cambria Math"/>
                  <w:i/>
                  <w:sz w:val="24"/>
                  <w:lang w:val="en-US" w:eastAsia="en-US"/>
                </w:rPr>
              </m:ctrlPr>
            </m:sSubSupPr>
            <m:e>
              <m:r>
                <w:rPr>
                  <w:rFonts w:ascii="Cambria Math" w:hAnsi="Cambria Math"/>
                </w:rPr>
                <m:t>ε</m:t>
              </m:r>
            </m:e>
            <m:sub>
              <m:r>
                <w:rPr>
                  <w:rFonts w:ascii="Cambria Math" w:hAnsi="Cambria Math"/>
                </w:rPr>
                <m:t>Invar</m:t>
              </m:r>
            </m:sub>
            <m:sup>
              <m:r>
                <w:rPr>
                  <w:rFonts w:ascii="Cambria Math" w:hAnsi="Cambria Math"/>
                </w:rPr>
                <m:t>measure</m:t>
              </m:r>
            </m:sup>
          </m:sSubSup>
          <m:r>
            <w:rPr>
              <w:rFonts w:ascii="Cambria Math" w:hAnsi="Cambria Math"/>
            </w:rPr>
            <m:t>(t)=</m:t>
          </m:r>
          <m:sSubSup>
            <m:sSubSupPr>
              <m:ctrlPr>
                <w:rPr>
                  <w:rFonts w:ascii="Cambria Math" w:hAnsi="Cambria Math"/>
                  <w:i/>
                  <w:sz w:val="24"/>
                  <w:lang w:val="en-US" w:eastAsia="en-US"/>
                </w:rPr>
              </m:ctrlPr>
            </m:sSubSupPr>
            <m:e>
              <m:r>
                <w:rPr>
                  <w:rFonts w:ascii="Cambria Math" w:hAnsi="Cambria Math"/>
                </w:rPr>
                <m:t>ε</m:t>
              </m:r>
            </m:e>
            <m:sub>
              <m:r>
                <w:rPr>
                  <w:rFonts w:ascii="Cambria Math" w:hAnsi="Cambria Math"/>
                </w:rPr>
                <m:t>Invar</m:t>
              </m:r>
            </m:sub>
            <m:sup>
              <m:r>
                <w:rPr>
                  <w:rFonts w:ascii="Cambria Math" w:hAnsi="Cambria Math"/>
                </w:rPr>
                <m:t>vrai</m:t>
              </m:r>
            </m:sup>
          </m:sSubSup>
          <m:r>
            <w:rPr>
              <w:rFonts w:ascii="Cambria Math" w:hAnsi="Cambria Math"/>
            </w:rPr>
            <m:t>(t)+</m:t>
          </m:r>
          <m:sSubSup>
            <m:sSubSupPr>
              <m:ctrlPr>
                <w:rPr>
                  <w:rFonts w:ascii="Cambria Math" w:hAnsi="Cambria Math"/>
                  <w:i/>
                  <w:sz w:val="24"/>
                  <w:lang w:val="en-US" w:eastAsia="en-US"/>
                </w:rPr>
              </m:ctrlPr>
            </m:sSubSupPr>
            <m:e>
              <m:r>
                <w:rPr>
                  <w:rFonts w:ascii="Cambria Math" w:hAnsi="Cambria Math"/>
                </w:rPr>
                <m:t>ε</m:t>
              </m:r>
            </m:e>
            <m:sub>
              <m:r>
                <w:rPr>
                  <w:rFonts w:ascii="Cambria Math" w:hAnsi="Cambria Math"/>
                </w:rPr>
                <m:t>jauge</m:t>
              </m:r>
            </m:sub>
            <m:sup>
              <m:r>
                <w:rPr>
                  <w:rFonts w:ascii="Cambria Math" w:hAnsi="Cambria Math"/>
                </w:rPr>
                <m:t>err</m:t>
              </m:r>
            </m:sup>
          </m:sSubSup>
          <m:r>
            <w:rPr>
              <w:rFonts w:ascii="Cambria Math" w:hAnsi="Cambria Math"/>
            </w:rPr>
            <m:t>(t)</m:t>
          </m:r>
        </m:oMath>
      </m:oMathPara>
    </w:p>
    <w:p w:rsidR="00BA6AB0" w:rsidRPr="00396F98" w:rsidRDefault="00BA6AB0">
      <w:pPr>
        <w:spacing w:before="240" w:after="240"/>
      </w:pPr>
      <w:r w:rsidRPr="00396F98">
        <w:t>Cependant,</w:t>
      </w:r>
      <m:oMath>
        <m:r>
          <w:rPr>
            <w:rFonts w:ascii="Cambria Math" w:hAnsi="Cambria Math"/>
          </w:rPr>
          <m:t xml:space="preserve">  </m:t>
        </m:r>
        <m:sSubSup>
          <m:sSubSupPr>
            <m:ctrlPr>
              <w:rPr>
                <w:rFonts w:ascii="Cambria Math" w:hAnsi="Cambria Math"/>
                <w:i/>
                <w:sz w:val="24"/>
                <w:lang w:val="en-US" w:eastAsia="en-US"/>
              </w:rPr>
            </m:ctrlPr>
          </m:sSubSupPr>
          <m:e>
            <m:r>
              <w:rPr>
                <w:rFonts w:ascii="Cambria Math" w:hAnsi="Cambria Math"/>
              </w:rPr>
              <m:t>ε</m:t>
            </m:r>
          </m:e>
          <m:sub>
            <m:r>
              <w:rPr>
                <w:rFonts w:ascii="Cambria Math" w:hAnsi="Cambria Math"/>
              </w:rPr>
              <m:t>Invar</m:t>
            </m:r>
          </m:sub>
          <m:sup>
            <m:r>
              <w:rPr>
                <w:rFonts w:ascii="Cambria Math" w:hAnsi="Cambria Math"/>
              </w:rPr>
              <m:t>vrai</m:t>
            </m:r>
          </m:sup>
        </m:sSubSup>
        <m:d>
          <m:dPr>
            <m:ctrlPr>
              <w:rPr>
                <w:rFonts w:ascii="Cambria Math" w:hAnsi="Cambria Math"/>
                <w:i/>
                <w:sz w:val="24"/>
                <w:lang w:val="en-US" w:eastAsia="en-US"/>
              </w:rPr>
            </m:ctrlPr>
          </m:dPr>
          <m:e>
            <m:r>
              <w:rPr>
                <w:rFonts w:ascii="Cambria Math" w:hAnsi="Cambria Math"/>
              </w:rPr>
              <m:t>t</m:t>
            </m:r>
          </m:e>
        </m:d>
        <m:r>
          <w:rPr>
            <w:rFonts w:ascii="Cambria Math"/>
          </w:rPr>
          <m:t>=</m:t>
        </m:r>
        <m:sSub>
          <m:sSubPr>
            <m:ctrlPr>
              <w:rPr>
                <w:rFonts w:ascii="Cambria Math" w:hAnsi="Cambria Math"/>
                <w:i/>
                <w:sz w:val="24"/>
                <w:lang w:val="en-US" w:eastAsia="en-US"/>
              </w:rPr>
            </m:ctrlPr>
          </m:sSubPr>
          <m:e>
            <m:r>
              <w:rPr>
                <w:rFonts w:ascii="Cambria Math" w:hAnsi="Cambria Math"/>
              </w:rPr>
              <m:t>α</m:t>
            </m:r>
          </m:e>
          <m:sub>
            <m:r>
              <w:rPr>
                <w:rFonts w:ascii="Cambria Math"/>
              </w:rPr>
              <m:t>Invar</m:t>
            </m:r>
          </m:sub>
        </m:sSub>
        <m:r>
          <w:rPr>
            <w:rFonts w:ascii="Cambria Math"/>
          </w:rPr>
          <m:t xml:space="preserve"> </m:t>
        </m:r>
        <m:r>
          <w:rPr>
            <w:rFonts w:ascii="Cambria Math" w:hAnsi="Cambria Math"/>
          </w:rPr>
          <m:t xml:space="preserve">∆θ ~ </m:t>
        </m:r>
        <m:r>
          <w:rPr>
            <w:rFonts w:ascii="Cambria Math"/>
          </w:rPr>
          <m:t>0</m:t>
        </m:r>
        <m:r>
          <w:rPr>
            <w:rFonts w:ascii="Cambria Math" w:hAnsi="Cambria Math"/>
          </w:rPr>
          <m:t>,</m:t>
        </m:r>
      </m:oMath>
      <w:r w:rsidRPr="00396F98">
        <w:t xml:space="preserve"> alors:</w:t>
      </w:r>
    </w:p>
    <w:p w:rsidR="00BA6AB0" w:rsidRPr="00216D41" w:rsidRDefault="00123BBF">
      <w:pPr>
        <w:spacing w:before="120" w:after="120"/>
      </w:pPr>
      <m:oMathPara>
        <m:oMath>
          <m:sSubSup>
            <m:sSubSupPr>
              <m:ctrlPr>
                <w:rPr>
                  <w:rFonts w:ascii="Cambria Math" w:hAnsi="Cambria Math"/>
                  <w:i/>
                  <w:sz w:val="24"/>
                  <w:lang w:val="en-US" w:eastAsia="en-US"/>
                </w:rPr>
              </m:ctrlPr>
            </m:sSubSupPr>
            <m:e>
              <m:r>
                <w:rPr>
                  <w:rFonts w:ascii="Cambria Math" w:hAnsi="Cambria Math"/>
                </w:rPr>
                <m:t>ε</m:t>
              </m:r>
            </m:e>
            <m:sub>
              <m:r>
                <w:rPr>
                  <w:rFonts w:ascii="Cambria Math" w:hAnsi="Cambria Math"/>
                </w:rPr>
                <m:t>EB</m:t>
              </m:r>
            </m:sub>
            <m:sup>
              <m:r>
                <w:rPr>
                  <w:rFonts w:ascii="Cambria Math" w:hAnsi="Cambria Math"/>
                </w:rPr>
                <m:t>vrai</m:t>
              </m:r>
            </m:sup>
          </m:sSubSup>
          <m:r>
            <w:rPr>
              <w:rFonts w:ascii="Cambria Math"/>
            </w:rPr>
            <m:t>(t)=</m:t>
          </m:r>
          <m:sSubSup>
            <m:sSubSupPr>
              <m:ctrlPr>
                <w:rPr>
                  <w:rFonts w:ascii="Cambria Math" w:hAnsi="Cambria Math"/>
                  <w:i/>
                  <w:sz w:val="24"/>
                  <w:lang w:val="en-US" w:eastAsia="en-US"/>
                </w:rPr>
              </m:ctrlPr>
            </m:sSubSupPr>
            <m:e>
              <m:r>
                <w:rPr>
                  <w:rFonts w:ascii="Cambria Math"/>
                </w:rPr>
                <m:t>ε</m:t>
              </m:r>
            </m:e>
            <m:sub>
              <m:r>
                <w:rPr>
                  <w:rFonts w:ascii="Cambria Math"/>
                </w:rPr>
                <m:t>EB</m:t>
              </m:r>
            </m:sub>
            <m:sup>
              <m:r>
                <w:rPr>
                  <w:rFonts w:ascii="Cambria Math"/>
                </w:rPr>
                <m:t>measure</m:t>
              </m:r>
            </m:sup>
          </m:sSubSup>
          <m:r>
            <w:rPr>
              <w:rFonts w:ascii="Cambria Math"/>
            </w:rPr>
            <m:t>(t)</m:t>
          </m:r>
          <m:r>
            <w:rPr>
              <w:rFonts w:ascii="Cambria Math"/>
            </w:rPr>
            <m:t>-</m:t>
          </m:r>
          <m:sSubSup>
            <m:sSubSupPr>
              <m:ctrlPr>
                <w:rPr>
                  <w:rFonts w:ascii="Cambria Math" w:hAnsi="Cambria Math"/>
                  <w:i/>
                  <w:sz w:val="24"/>
                  <w:lang w:val="en-US" w:eastAsia="en-US"/>
                </w:rPr>
              </m:ctrlPr>
            </m:sSubSupPr>
            <m:e>
              <m:r>
                <w:rPr>
                  <w:rFonts w:ascii="Cambria Math"/>
                </w:rPr>
                <m:t>ε</m:t>
              </m:r>
            </m:e>
            <m:sub>
              <m:r>
                <w:rPr>
                  <w:rFonts w:ascii="Cambria Math"/>
                </w:rPr>
                <m:t>Invar</m:t>
              </m:r>
            </m:sub>
            <m:sup>
              <m:r>
                <w:rPr>
                  <w:rFonts w:ascii="Cambria Math"/>
                </w:rPr>
                <m:t>measure</m:t>
              </m:r>
            </m:sup>
          </m:sSubSup>
          <m:r>
            <w:rPr>
              <w:rFonts w:ascii="Cambria Math"/>
            </w:rPr>
            <m:t>(t)</m:t>
          </m:r>
        </m:oMath>
      </m:oMathPara>
    </w:p>
    <w:p w:rsidR="00BA6AB0" w:rsidRPr="00396F98" w:rsidRDefault="00BA6AB0">
      <w:pPr>
        <w:jc w:val="both"/>
      </w:pPr>
      <w:r w:rsidRPr="00396F98">
        <w:t xml:space="preserve">où </w:t>
      </w:r>
      <m:oMath>
        <m:sSubSup>
          <m:sSubSupPr>
            <m:ctrlPr>
              <w:rPr>
                <w:rFonts w:ascii="Cambria Math" w:hAnsi="Cambria Math"/>
                <w:i/>
                <w:lang w:val="en-US"/>
              </w:rPr>
            </m:ctrlPr>
          </m:sSubSupPr>
          <m:e>
            <m:r>
              <w:rPr>
                <w:rFonts w:ascii="Cambria Math" w:hAnsi="Cambria Math"/>
              </w:rPr>
              <m:t>ε</m:t>
            </m:r>
          </m:e>
          <m:sub>
            <m:r>
              <w:rPr>
                <w:rFonts w:ascii="Cambria Math" w:hAnsi="Cambria Math"/>
              </w:rPr>
              <m:t>EB</m:t>
            </m:r>
          </m:sub>
          <m:sup>
            <m:r>
              <w:rPr>
                <w:rFonts w:ascii="Cambria Math" w:hAnsi="Cambria Math"/>
              </w:rPr>
              <m:t>vrai</m:t>
            </m:r>
          </m:sup>
        </m:sSubSup>
      </m:oMath>
      <w:r w:rsidRPr="00396F98">
        <w:t xml:space="preserve"> est la vraie valeur de la déformation (déformation corrigée) de l’éprouvette EB et </w:t>
      </w:r>
      <m:oMath>
        <m:sSubSup>
          <m:sSubSupPr>
            <m:ctrlPr>
              <w:rPr>
                <w:rFonts w:ascii="Cambria Math" w:hAnsi="Cambria Math"/>
                <w:i/>
                <w:lang w:val="en-US"/>
              </w:rPr>
            </m:ctrlPr>
          </m:sSubSupPr>
          <m:e>
            <m:r>
              <w:rPr>
                <w:rFonts w:ascii="Cambria Math" w:hAnsi="Cambria Math"/>
              </w:rPr>
              <m:t>ε</m:t>
            </m:r>
          </m:e>
          <m:sub>
            <m:r>
              <w:rPr>
                <w:rFonts w:ascii="Cambria Math" w:hAnsi="Cambria Math"/>
              </w:rPr>
              <m:t>jauge</m:t>
            </m:r>
          </m:sub>
          <m:sup>
            <m:r>
              <w:rPr>
                <w:rFonts w:ascii="Cambria Math" w:hAnsi="Cambria Math"/>
              </w:rPr>
              <m:t>err</m:t>
            </m:r>
          </m:sup>
        </m:sSubSup>
      </m:oMath>
      <w:r w:rsidRPr="00396F98">
        <w:t xml:space="preserve"> est l'erreur de mesure due à la sensibilité de la jauge de déformation induite par la variation de température.</w:t>
      </w:r>
    </w:p>
    <w:p w:rsidR="00BA6AB0" w:rsidRPr="00396F98" w:rsidRDefault="00BA6AB0"/>
    <w:p w:rsidR="00BA6AB0" w:rsidRPr="00396F98" w:rsidRDefault="00BA6AB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46"/>
        <w:gridCol w:w="4536"/>
      </w:tblGrid>
      <w:tr w:rsidR="00BA6AB0" w:rsidRPr="00396F98">
        <w:tc>
          <w:tcPr>
            <w:tcW w:w="4603" w:type="dxa"/>
          </w:tcPr>
          <w:p w:rsidR="00BA6AB0" w:rsidRPr="00396F98" w:rsidRDefault="00216D41">
            <w:pPr>
              <w:tabs>
                <w:tab w:val="left" w:pos="1095"/>
              </w:tabs>
            </w:pPr>
            <w:r>
              <w:rPr>
                <w:noProof/>
              </w:rPr>
              <w:drawing>
                <wp:inline distT="0" distB="0" distL="0" distR="0">
                  <wp:extent cx="2867025" cy="2724150"/>
                  <wp:effectExtent l="0" t="0" r="9525" b="0"/>
                  <wp:docPr id="14" name="Image 5" descr="D:\vuv\Documents\_synchro\These doctorale\Article\Conferences\BCRRA 2017\Présentation7f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 descr="D:\vuv\Documents\_synchro\These doctorale\Article\Conferences\BCRRA 2017\Présentation7fr.png"/>
                          <pic:cNvPicPr>
                            <a:picLocks noChangeAspect="1" noChangeArrowheads="1"/>
                          </pic:cNvPicPr>
                        </pic:nvPicPr>
                        <pic:blipFill>
                          <a:blip r:embed="rId12">
                            <a:extLst>
                              <a:ext uri="{28A0092B-C50C-407E-A947-70E740481C1C}">
                                <a14:useLocalDpi xmlns:a14="http://schemas.microsoft.com/office/drawing/2010/main" val="0"/>
                              </a:ext>
                            </a:extLst>
                          </a:blip>
                          <a:srcRect t="14330" r="15300"/>
                          <a:stretch>
                            <a:fillRect/>
                          </a:stretch>
                        </pic:blipFill>
                        <pic:spPr bwMode="auto">
                          <a:xfrm>
                            <a:off x="0" y="0"/>
                            <a:ext cx="2867025" cy="2724150"/>
                          </a:xfrm>
                          <a:prstGeom prst="rect">
                            <a:avLst/>
                          </a:prstGeom>
                          <a:noFill/>
                          <a:ln>
                            <a:noFill/>
                          </a:ln>
                        </pic:spPr>
                      </pic:pic>
                    </a:graphicData>
                  </a:graphic>
                </wp:inline>
              </w:drawing>
            </w:r>
          </w:p>
        </w:tc>
        <w:tc>
          <w:tcPr>
            <w:tcW w:w="4603" w:type="dxa"/>
          </w:tcPr>
          <w:p w:rsidR="00BA6AB0" w:rsidRPr="00396F98" w:rsidRDefault="00216D41">
            <w:r>
              <w:rPr>
                <w:noProof/>
              </w:rPr>
              <w:drawing>
                <wp:inline distT="0" distB="0" distL="0" distR="0">
                  <wp:extent cx="2676525" cy="2667000"/>
                  <wp:effectExtent l="0" t="0" r="9525" b="0"/>
                  <wp:docPr id="15" name="Image 12" descr="D:\vuv\Documents\_synchro\These doctorale\Article\Conferences\BCRRA 2017\Présentation8f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2" descr="D:\vuv\Documents\_synchro\These doctorale\Article\Conferences\BCRRA 2017\Présentation8fr.png"/>
                          <pic:cNvPicPr>
                            <a:picLocks noChangeAspect="1" noChangeArrowheads="1"/>
                          </pic:cNvPicPr>
                        </pic:nvPicPr>
                        <pic:blipFill>
                          <a:blip r:embed="rId13">
                            <a:extLst>
                              <a:ext uri="{28A0092B-C50C-407E-A947-70E740481C1C}">
                                <a14:useLocalDpi xmlns:a14="http://schemas.microsoft.com/office/drawing/2010/main" val="0"/>
                              </a:ext>
                            </a:extLst>
                          </a:blip>
                          <a:srcRect l="20058" t="10173" r="18678" b="8430"/>
                          <a:stretch>
                            <a:fillRect/>
                          </a:stretch>
                        </pic:blipFill>
                        <pic:spPr bwMode="auto">
                          <a:xfrm>
                            <a:off x="0" y="0"/>
                            <a:ext cx="2676525" cy="2667000"/>
                          </a:xfrm>
                          <a:prstGeom prst="rect">
                            <a:avLst/>
                          </a:prstGeom>
                          <a:noFill/>
                          <a:ln>
                            <a:noFill/>
                          </a:ln>
                        </pic:spPr>
                      </pic:pic>
                    </a:graphicData>
                  </a:graphic>
                </wp:inline>
              </w:drawing>
            </w:r>
          </w:p>
        </w:tc>
      </w:tr>
      <w:tr w:rsidR="00BA6AB0" w:rsidRPr="00396F98">
        <w:tc>
          <w:tcPr>
            <w:tcW w:w="4603" w:type="dxa"/>
          </w:tcPr>
          <w:p w:rsidR="00BA6AB0" w:rsidRPr="00015D6C" w:rsidRDefault="00BA6AB0">
            <w:pPr>
              <w:jc w:val="both"/>
              <w:rPr>
                <w:sz w:val="20"/>
              </w:rPr>
            </w:pPr>
            <w:r w:rsidRPr="00015D6C">
              <w:rPr>
                <w:sz w:val="20"/>
              </w:rPr>
              <w:t xml:space="preserve">Figure </w:t>
            </w:r>
            <w:r w:rsidRPr="00015D6C">
              <w:rPr>
                <w:sz w:val="20"/>
              </w:rPr>
              <w:fldChar w:fldCharType="begin"/>
            </w:r>
            <w:r w:rsidRPr="00015D6C">
              <w:rPr>
                <w:sz w:val="20"/>
              </w:rPr>
              <w:instrText xml:space="preserve"> SEQ Figure \* ARABIC </w:instrText>
            </w:r>
            <w:r w:rsidRPr="00015D6C">
              <w:rPr>
                <w:sz w:val="20"/>
              </w:rPr>
              <w:fldChar w:fldCharType="separate"/>
            </w:r>
            <w:r w:rsidR="00123BBF">
              <w:rPr>
                <w:noProof/>
                <w:sz w:val="20"/>
              </w:rPr>
              <w:t>3</w:t>
            </w:r>
            <w:r w:rsidRPr="00015D6C">
              <w:rPr>
                <w:sz w:val="20"/>
              </w:rPr>
              <w:fldChar w:fldCharType="end"/>
            </w:r>
            <w:r w:rsidRPr="00015D6C">
              <w:rPr>
                <w:sz w:val="20"/>
              </w:rPr>
              <w:t>. Installation de l’essai CTFS</w:t>
            </w:r>
          </w:p>
        </w:tc>
        <w:tc>
          <w:tcPr>
            <w:tcW w:w="4603" w:type="dxa"/>
          </w:tcPr>
          <w:p w:rsidR="00BA6AB0" w:rsidRPr="00015D6C" w:rsidRDefault="00BA6AB0">
            <w:pPr>
              <w:jc w:val="both"/>
              <w:rPr>
                <w:sz w:val="20"/>
              </w:rPr>
            </w:pPr>
            <w:r w:rsidRPr="00015D6C">
              <w:rPr>
                <w:bCs/>
                <w:sz w:val="20"/>
              </w:rPr>
              <w:t xml:space="preserve">Figure </w:t>
            </w:r>
            <w:r w:rsidRPr="00015D6C">
              <w:rPr>
                <w:bCs/>
                <w:sz w:val="20"/>
              </w:rPr>
              <w:fldChar w:fldCharType="begin"/>
            </w:r>
            <w:r w:rsidRPr="00015D6C">
              <w:rPr>
                <w:bCs/>
                <w:sz w:val="20"/>
              </w:rPr>
              <w:instrText xml:space="preserve"> SEQ Figure \* ARABIC </w:instrText>
            </w:r>
            <w:r w:rsidRPr="00015D6C">
              <w:rPr>
                <w:bCs/>
                <w:sz w:val="20"/>
              </w:rPr>
              <w:fldChar w:fldCharType="separate"/>
            </w:r>
            <w:r w:rsidR="00123BBF">
              <w:rPr>
                <w:bCs/>
                <w:noProof/>
                <w:sz w:val="20"/>
              </w:rPr>
              <w:t>4</w:t>
            </w:r>
            <w:r w:rsidRPr="00015D6C">
              <w:rPr>
                <w:sz w:val="20"/>
              </w:rPr>
              <w:fldChar w:fldCharType="end"/>
            </w:r>
            <w:r w:rsidRPr="00015D6C">
              <w:rPr>
                <w:bCs/>
                <w:sz w:val="20"/>
              </w:rPr>
              <w:t>. Installation de l’essai TSRST</w:t>
            </w:r>
          </w:p>
        </w:tc>
      </w:tr>
    </w:tbl>
    <w:p w:rsidR="00BA6AB0" w:rsidRPr="00396F98" w:rsidRDefault="00BA6AB0"/>
    <w:p w:rsidR="00BA6AB0" w:rsidRPr="00396F98" w:rsidRDefault="00BA6AB0">
      <w:pPr>
        <w:pStyle w:val="Titre1"/>
      </w:pPr>
      <w:r w:rsidRPr="00396F98">
        <w:t>2.2.2 Essai de retrait – gonflement empêché (</w:t>
      </w:r>
      <w:r w:rsidR="00E04A34" w:rsidRPr="00396F98">
        <w:t>pseudo-</w:t>
      </w:r>
      <w:r w:rsidRPr="00396F98">
        <w:t>TSRST)</w:t>
      </w:r>
    </w:p>
    <w:p w:rsidR="00BA6AB0" w:rsidRPr="00396F98" w:rsidRDefault="00BA6AB0">
      <w:pPr>
        <w:jc w:val="both"/>
      </w:pPr>
      <w:r w:rsidRPr="00396F98">
        <w:t>L</w:t>
      </w:r>
      <w:r w:rsidR="00E04A34" w:rsidRPr="00396F98">
        <w:t>’</w:t>
      </w:r>
      <w:r w:rsidRPr="00396F98">
        <w:t xml:space="preserve">essai de retrait-gonflement </w:t>
      </w:r>
      <w:r w:rsidR="00E04A34" w:rsidRPr="00396F98">
        <w:t xml:space="preserve">empêché </w:t>
      </w:r>
      <w:r w:rsidRPr="00396F98">
        <w:t xml:space="preserve">est une adaptation de </w:t>
      </w:r>
      <w:r w:rsidR="00E04A34" w:rsidRPr="00396F98">
        <w:t>l’essai</w:t>
      </w:r>
      <w:r w:rsidR="00015D6C">
        <w:t xml:space="preserve"> normalisé européen (TSRST)</w:t>
      </w:r>
      <w:r w:rsidR="00E04A34" w:rsidRPr="00396F98">
        <w:t>,</w:t>
      </w:r>
      <w:r w:rsidRPr="00396F98">
        <w:t xml:space="preserve"> NF EN 12967- 46</w:t>
      </w:r>
      <w:r w:rsidR="00E04A34" w:rsidRPr="00396F98">
        <w:t xml:space="preserve">. Des éprouvettes sèches et </w:t>
      </w:r>
      <w:r w:rsidR="00BE3FDA" w:rsidRPr="00396F98">
        <w:t>saturées</w:t>
      </w:r>
      <w:r w:rsidR="00E04A34" w:rsidRPr="00396F98">
        <w:t xml:space="preserve"> sont manipulées en respectant </w:t>
      </w:r>
      <w:r w:rsidR="000D4F36" w:rsidRPr="00396F98">
        <w:t>le</w:t>
      </w:r>
      <w:r w:rsidR="00E04A34" w:rsidRPr="00396F98">
        <w:t xml:space="preserve"> même protocole.</w:t>
      </w:r>
      <w:r w:rsidRPr="00396F98">
        <w:t xml:space="preserve"> L’éprouvette cylindrique (</w:t>
      </w:r>
      <w:r w:rsidRPr="00396F98">
        <w:rPr>
          <w:sz w:val="24"/>
        </w:rPr>
        <w:t>ϕ</w:t>
      </w:r>
      <w:r w:rsidRPr="00396F98">
        <w:t>50 mm x 160 mm de hauteur) est  installée</w:t>
      </w:r>
      <w:r w:rsidR="00E04A34" w:rsidRPr="00396F98">
        <w:t xml:space="preserve"> </w:t>
      </w:r>
      <w:r w:rsidRPr="00396F98">
        <w:t>entre deux pistons, le tout dans  une chambre climatique</w:t>
      </w:r>
      <w:r w:rsidR="00E04A34" w:rsidRPr="00396F98">
        <w:t xml:space="preserve"> contrôlée</w:t>
      </w:r>
      <w:r w:rsidRPr="00396F98">
        <w:t xml:space="preserve">. Lors de cet essai, l’éprouvette est ensuite soumise à une diminution de température, de variation 10°C/h comme indiqué sur la figure 2.  Lors de cet essai, l’éprouvette est instrumentée sur sa surface, par une seule jauge de déformation longitudinale installée dans le sens axial, comme pour l’essai précédent, ces données brutes sont corrigées en suivant le même procédé.. Le principe de l’essai, est de maintenir l’éprouvette à sa hauteur </w:t>
      </w:r>
      <w:r w:rsidR="00E04A34" w:rsidRPr="00396F98">
        <w:t>initiale</w:t>
      </w:r>
      <w:r w:rsidRPr="00396F98">
        <w:t xml:space="preserve"> de début d’essai, en empêchant tout retrait, malgré l’abaissement brutal de la température. Le </w:t>
      </w:r>
      <w:r w:rsidR="000D4F36" w:rsidRPr="00396F98">
        <w:t>maintien</w:t>
      </w:r>
      <w:r w:rsidRPr="00396F98">
        <w:t xml:space="preserve"> en position de l’éprouvette conduit à la rupture de celle-ci, à une température plus ou moins basse en fonction de sa susceptibilité thermique. Afin d'éliminer l'effet de la variabilité d'un échantillon à l'autre, la même éprouvette a d'abord été soumis à l’essai CTFS puis à l’essai TSRST après avoir été ré-saturé</w:t>
      </w:r>
      <w:r w:rsidR="00BE3FDA" w:rsidRPr="00396F98">
        <w:t>e</w:t>
      </w:r>
      <w:r w:rsidRPr="00396F98">
        <w:t xml:space="preserve"> au niveau initial.</w:t>
      </w:r>
    </w:p>
    <w:p w:rsidR="00BA6AB0" w:rsidRPr="00396F98" w:rsidRDefault="00BA6AB0">
      <w:pPr>
        <w:pStyle w:val="Titre1"/>
      </w:pPr>
      <w:r w:rsidRPr="00396F98">
        <w:lastRenderedPageBreak/>
        <w:t>2.3</w:t>
      </w:r>
      <w:r w:rsidRPr="00396F98">
        <w:tab/>
        <w:t>Résultat et interprétations</w:t>
      </w:r>
    </w:p>
    <w:p w:rsidR="00BA6AB0" w:rsidRPr="00396F98" w:rsidRDefault="00BA6AB0">
      <w:pPr>
        <w:pStyle w:val="Titre1"/>
      </w:pPr>
      <w:r w:rsidRPr="00396F98">
        <w:t>2.3.1 Essai de gel à déformation libre (CTFS)</w:t>
      </w:r>
    </w:p>
    <w:p w:rsidR="00BA6AB0" w:rsidRPr="00396F98" w:rsidRDefault="00BA6AB0">
      <w:pPr>
        <w:jc w:val="both"/>
      </w:pPr>
      <w:r w:rsidRPr="00396F98">
        <w:t xml:space="preserve">Les résultats expérimentaux typiques de l’essai CTFS sont présentés ci-dessous montrant l'évolution de la déformation (μdef)  en fonction du temps d’exposition (exprimé en heure). La figure 5 montre la comparaison entre les déformations radiales et axiales pour les conditions sèches et </w:t>
      </w:r>
      <w:r w:rsidR="00BE3FDA" w:rsidRPr="00396F98">
        <w:t>saturées</w:t>
      </w:r>
      <w:r w:rsidRPr="00396F98">
        <w:t xml:space="preserve">. Ici, l’éprouvette considérée possède une porosité de n = 7,7% et sa saturation en eau à l’état </w:t>
      </w:r>
      <w:r w:rsidR="00BE3FDA" w:rsidRPr="00396F98">
        <w:t>saturé</w:t>
      </w:r>
      <w:r w:rsidRPr="00396F98">
        <w:t xml:space="preserve"> est  de l’ordre de Sr = 65%.</w:t>
      </w:r>
    </w:p>
    <w:p w:rsidR="00BA6AB0" w:rsidRPr="00396F98" w:rsidRDefault="00BA6AB0">
      <w:pPr>
        <w:jc w:val="both"/>
        <w:rPr>
          <w:b/>
          <w:noProof/>
        </w:rPr>
      </w:pPr>
      <w:r w:rsidRPr="00396F98">
        <w:t xml:space="preserve">Comme prévu, lorsque la température diminue, les courbes de déformation à l’état sec présentent une contraction thermique isotrope. La variation de déformation pour une variation de température </w:t>
      </w:r>
      <m:oMath>
        <m:r>
          <w:rPr>
            <w:rFonts w:ascii="Cambria Math" w:hAnsi="Cambria Math"/>
          </w:rPr>
          <m:t>Δθ=-20 ° C</m:t>
        </m:r>
      </m:oMath>
      <w:r w:rsidRPr="00396F98">
        <w:t xml:space="preserve"> est d'environ -500 μdef, conduisant à un coefficient de dilatation thermique α égal à</w:t>
      </w:r>
      <m:oMath>
        <m:r>
          <w:rPr>
            <w:rFonts w:ascii="Cambria Math" w:hAnsi="Cambria Math"/>
          </w:rPr>
          <m:t xml:space="preserve"> 25 μm/m/°C</m:t>
        </m:r>
      </m:oMath>
      <w:r w:rsidRPr="00396F98">
        <w:t>, qui est l'ordre de grandeur typique trouvé dans la littérature pour l’enrobé bitumineux.</w:t>
      </w:r>
      <w:r w:rsidRPr="00396F98">
        <w:rPr>
          <w:b/>
          <w:noProof/>
        </w:rPr>
        <w:t xml:space="preserve"> </w:t>
      </w:r>
    </w:p>
    <w:p w:rsidR="00BA6AB0" w:rsidRPr="00396F98" w:rsidRDefault="00BA6AB0">
      <w:pPr>
        <w:jc w:val="both"/>
      </w:pPr>
    </w:p>
    <w:p w:rsidR="00BA6AB0" w:rsidRPr="00396F98" w:rsidRDefault="00BA6AB0">
      <w:pPr>
        <w:jc w:val="both"/>
      </w:pPr>
    </w:p>
    <w:p w:rsidR="00BA6AB0" w:rsidRPr="00396F98" w:rsidRDefault="00216D41">
      <w:pPr>
        <w:jc w:val="center"/>
        <w:rPr>
          <w:noProof/>
        </w:rPr>
      </w:pPr>
      <w:r>
        <w:rPr>
          <w:noProof/>
        </w:rPr>
        <w:drawing>
          <wp:inline distT="0" distB="0" distL="0" distR="0">
            <wp:extent cx="5381625" cy="3162300"/>
            <wp:effectExtent l="0" t="0" r="9525" b="0"/>
            <wp:docPr id="20"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81625" cy="3162300"/>
                    </a:xfrm>
                    <a:prstGeom prst="rect">
                      <a:avLst/>
                    </a:prstGeom>
                    <a:noFill/>
                    <a:ln>
                      <a:noFill/>
                    </a:ln>
                  </pic:spPr>
                </pic:pic>
              </a:graphicData>
            </a:graphic>
          </wp:inline>
        </w:drawing>
      </w:r>
    </w:p>
    <w:p w:rsidR="00BA6AB0" w:rsidRPr="00396F98" w:rsidRDefault="00BA6AB0">
      <w:pPr>
        <w:pStyle w:val="Lgende"/>
        <w:jc w:val="both"/>
        <w:rPr>
          <w:b w:val="0"/>
          <w:color w:val="auto"/>
          <w:sz w:val="22"/>
          <w:szCs w:val="22"/>
          <w:lang w:val="fr-FR"/>
        </w:rPr>
      </w:pPr>
    </w:p>
    <w:p w:rsidR="00BA6AB0" w:rsidRPr="00015D6C" w:rsidRDefault="00BA6AB0">
      <w:pPr>
        <w:pStyle w:val="Lgende"/>
        <w:jc w:val="both"/>
        <w:rPr>
          <w:b w:val="0"/>
          <w:color w:val="auto"/>
          <w:sz w:val="20"/>
          <w:szCs w:val="22"/>
          <w:lang w:val="fr-FR"/>
        </w:rPr>
      </w:pPr>
      <w:r w:rsidRPr="00015D6C">
        <w:rPr>
          <w:b w:val="0"/>
          <w:color w:val="auto"/>
          <w:sz w:val="20"/>
          <w:szCs w:val="22"/>
          <w:lang w:val="fr-FR"/>
        </w:rPr>
        <w:t xml:space="preserve">Figure </w:t>
      </w:r>
      <w:r w:rsidRPr="00015D6C">
        <w:rPr>
          <w:b w:val="0"/>
          <w:color w:val="auto"/>
          <w:sz w:val="20"/>
          <w:szCs w:val="22"/>
        </w:rPr>
        <w:fldChar w:fldCharType="begin"/>
      </w:r>
      <w:r w:rsidRPr="00015D6C">
        <w:rPr>
          <w:b w:val="0"/>
          <w:color w:val="auto"/>
          <w:sz w:val="20"/>
          <w:szCs w:val="22"/>
          <w:lang w:val="fr-FR"/>
        </w:rPr>
        <w:instrText xml:space="preserve"> SEQ Figure \* ARABIC </w:instrText>
      </w:r>
      <w:r w:rsidRPr="00015D6C">
        <w:rPr>
          <w:b w:val="0"/>
          <w:color w:val="auto"/>
          <w:sz w:val="20"/>
          <w:szCs w:val="22"/>
        </w:rPr>
        <w:fldChar w:fldCharType="separate"/>
      </w:r>
      <w:r w:rsidR="00123BBF">
        <w:rPr>
          <w:b w:val="0"/>
          <w:noProof/>
          <w:color w:val="auto"/>
          <w:sz w:val="20"/>
          <w:szCs w:val="22"/>
          <w:lang w:val="fr-FR"/>
        </w:rPr>
        <w:t>5</w:t>
      </w:r>
      <w:r w:rsidRPr="00015D6C">
        <w:rPr>
          <w:b w:val="0"/>
          <w:color w:val="auto"/>
          <w:sz w:val="20"/>
          <w:szCs w:val="22"/>
        </w:rPr>
        <w:fldChar w:fldCharType="end"/>
      </w:r>
      <w:r w:rsidRPr="00015D6C">
        <w:rPr>
          <w:b w:val="0"/>
          <w:color w:val="auto"/>
          <w:sz w:val="20"/>
          <w:szCs w:val="22"/>
          <w:lang w:val="fr-FR"/>
        </w:rPr>
        <w:t>: Evolution de la déformation axiale et radiale de l’éprouvette EB à l’état sec et saturé  (n = 7.7% et Sr = 65%) de l’essai CTFS.</w:t>
      </w:r>
    </w:p>
    <w:p w:rsidR="00BA6AB0" w:rsidRPr="00396F98" w:rsidRDefault="00BA6AB0">
      <w:pPr>
        <w:jc w:val="center"/>
        <w:rPr>
          <w:noProof/>
        </w:rPr>
      </w:pPr>
    </w:p>
    <w:p w:rsidR="00BA6AB0" w:rsidRPr="00396F98" w:rsidRDefault="00BA6AB0">
      <w:pPr>
        <w:jc w:val="both"/>
      </w:pPr>
    </w:p>
    <w:p w:rsidR="00BA6AB0" w:rsidRPr="00396F98" w:rsidRDefault="00BA6AB0">
      <w:pPr>
        <w:jc w:val="both"/>
        <w:rPr>
          <w:noProof/>
        </w:rPr>
      </w:pPr>
      <w:r w:rsidRPr="00396F98">
        <w:t xml:space="preserve">Dans des conditions </w:t>
      </w:r>
      <w:r w:rsidR="00BE3FDA" w:rsidRPr="00396F98">
        <w:t>saturées</w:t>
      </w:r>
      <w:r w:rsidRPr="00396F98">
        <w:t>, l'évolution  des déformations axiales et radiales de  l’éprouvette est similaire à celle obtenue dans la condition sèche. Mais après un certain moment, apparait  une phase «chaotique» comportant une succession de pics formés par une alternance de de dilatation puis contraction. Enfin, leur évolution devient plus lisse pour finir  homothétique à la courbe de température,  dont la stabilisation forme</w:t>
      </w:r>
      <w:r w:rsidR="000D4F36" w:rsidRPr="00396F98">
        <w:t xml:space="preserve"> </w:t>
      </w:r>
      <w:r w:rsidRPr="00396F98">
        <w:t>un plateau final. L’évolution des déformations axiales et radiales</w:t>
      </w:r>
      <w:r w:rsidR="00A5643B" w:rsidRPr="00396F98">
        <w:t xml:space="preserve"> pendant la phase « chaotique »</w:t>
      </w:r>
      <w:r w:rsidRPr="00396F98">
        <w:t xml:space="preserve"> </w:t>
      </w:r>
      <w:r w:rsidR="000D4F36" w:rsidRPr="00396F98">
        <w:t>n’est</w:t>
      </w:r>
      <w:r w:rsidRPr="00396F98">
        <w:t xml:space="preserve"> pas exactement </w:t>
      </w:r>
      <w:r w:rsidR="000D4F36" w:rsidRPr="00396F98">
        <w:t>identique</w:t>
      </w:r>
      <w:r w:rsidRPr="00396F98">
        <w:t>, cependant elles se superposent en  fin d’essai.</w:t>
      </w:r>
    </w:p>
    <w:p w:rsidR="00BA6AB0" w:rsidRPr="00396F98" w:rsidRDefault="00BA6AB0">
      <w:pPr>
        <w:jc w:val="both"/>
      </w:pPr>
      <w:r w:rsidRPr="00396F98">
        <w:t xml:space="preserve">La comparaison entre les deux plateaux de déformation obtenus dans les conditions sèches et </w:t>
      </w:r>
      <w:r w:rsidR="00BE3FDA" w:rsidRPr="00396F98">
        <w:t>saturées</w:t>
      </w:r>
      <w:r w:rsidRPr="00396F98">
        <w:t xml:space="preserve">, montre une différence positive (liée au gonflement) d'environ 130 </w:t>
      </w:r>
      <w:r w:rsidR="00E04A34" w:rsidRPr="00396F98">
        <w:t>μdef</w:t>
      </w:r>
      <w:r w:rsidRPr="00396F98">
        <w:t xml:space="preserve">. Cette différence, résulte clairement de la phase </w:t>
      </w:r>
      <w:r w:rsidR="00A5643B" w:rsidRPr="00396F98">
        <w:t>« chaotique »</w:t>
      </w:r>
      <w:r w:rsidRPr="00396F98">
        <w:t xml:space="preserve">. Cette phase </w:t>
      </w:r>
      <w:r w:rsidR="00A5643B" w:rsidRPr="00396F98">
        <w:t>« </w:t>
      </w:r>
      <w:r w:rsidRPr="00396F98">
        <w:t xml:space="preserve">chaotique» peut sans doute être associée au </w:t>
      </w:r>
      <w:r w:rsidRPr="00396F98">
        <w:lastRenderedPageBreak/>
        <w:t>changement de phase de l'eau, et à son passage en glace dans l'ensemble de l’éprouvette. Cette transformation est connue pour induire une augmentation de volume de 9% de l’eau libre. Pour pratiquement l’ensemble des mesures</w:t>
      </w:r>
      <w:r w:rsidR="00E04A34" w:rsidRPr="00396F98">
        <w:t>,</w:t>
      </w:r>
      <w:r w:rsidRPr="00396F98">
        <w:t xml:space="preserve"> la phase de gonflement ("chaotique") apparait d</w:t>
      </w:r>
      <w:r w:rsidR="00E04A34" w:rsidRPr="00396F98">
        <w:t>è</w:t>
      </w:r>
      <w:r w:rsidRPr="00396F98">
        <w:t xml:space="preserve">s que la température </w:t>
      </w:r>
      <w:r w:rsidR="00E04A34" w:rsidRPr="00396F98">
        <w:t>à sa surface</w:t>
      </w:r>
      <w:r w:rsidRPr="00396F98">
        <w:t xml:space="preserve"> est inférieure à -2 ° C et non</w:t>
      </w:r>
      <w:r w:rsidR="000D4F36" w:rsidRPr="00396F98">
        <w:t xml:space="preserve"> à</w:t>
      </w:r>
      <w:r w:rsidRPr="00396F98">
        <w:t xml:space="preserve">  0 ° C, ceci est probablement dû</w:t>
      </w:r>
      <w:r w:rsidR="000D4F36" w:rsidRPr="00396F98">
        <w:t xml:space="preserve"> </w:t>
      </w:r>
      <w:r w:rsidRPr="00396F98">
        <w:t>à des différents facteurs: forces capillaires, surfusion, eau impure, etc.</w:t>
      </w:r>
    </w:p>
    <w:p w:rsidR="00BA6AB0" w:rsidRPr="00396F98" w:rsidRDefault="00BA6AB0">
      <w:pPr>
        <w:pStyle w:val="Titre1"/>
      </w:pPr>
      <w:r w:rsidRPr="00396F98">
        <w:t>2.3.2 Essai de retrait – gonflement empêché (</w:t>
      </w:r>
      <w:r w:rsidR="00F43466" w:rsidRPr="00396F98">
        <w:t xml:space="preserve">type </w:t>
      </w:r>
      <w:r w:rsidRPr="00396F98">
        <w:t>TSRST)</w:t>
      </w:r>
    </w:p>
    <w:p w:rsidR="00BA6AB0" w:rsidRPr="00396F98" w:rsidRDefault="00BA6AB0">
      <w:pPr>
        <w:jc w:val="both"/>
      </w:pPr>
      <w:r w:rsidRPr="00396F98">
        <w:t xml:space="preserve">On considère deux échantillons de l’EB carottés dans une même plaque préfabriquée. L’un échantillon dont  la porosité est de n = 5,9%, est soumis à l’essai TSRST à l’état sec; l'autre avec n = 5,1% est soumis successivement à l’essai CTFS puis à l’essai TSRST à l’état </w:t>
      </w:r>
      <w:r w:rsidR="00BE3FDA" w:rsidRPr="00396F98">
        <w:t>saturé</w:t>
      </w:r>
      <w:r w:rsidRPr="00396F98">
        <w:t xml:space="preserve"> après avoir été saturé une seconde fois pour atteindre le  niveau initial de Sr = 60%.</w:t>
      </w:r>
    </w:p>
    <w:p w:rsidR="00BA6AB0" w:rsidRPr="00396F98" w:rsidRDefault="00BA6AB0">
      <w:pPr>
        <w:jc w:val="both"/>
      </w:pPr>
      <w:r w:rsidRPr="00396F98">
        <w:t xml:space="preserve">Les résultats de l’essai CTFS effectué sur la deuxième éprouvette sont présentés dans la figure 6, ils ont permis de mettre en </w:t>
      </w:r>
      <w:r w:rsidR="00E04A34" w:rsidRPr="00396F98">
        <w:t>évidence,</w:t>
      </w:r>
      <w:r w:rsidRPr="00396F98">
        <w:t xml:space="preserve"> une différence de 150 </w:t>
      </w:r>
      <w:r w:rsidR="000D4F36" w:rsidRPr="00396F98">
        <w:t>μdef</w:t>
      </w:r>
      <w:r w:rsidRPr="00396F98">
        <w:t xml:space="preserve"> entre la mesure de  déformation  axiale sur </w:t>
      </w:r>
      <w:r w:rsidR="000D4F36" w:rsidRPr="00396F98">
        <w:t>les éprouvettes</w:t>
      </w:r>
      <w:r w:rsidRPr="00396F98">
        <w:t xml:space="preserve"> sèche</w:t>
      </w:r>
      <w:r w:rsidR="000D4F36" w:rsidRPr="00396F98">
        <w:t>s</w:t>
      </w:r>
      <w:r w:rsidRPr="00396F98">
        <w:t xml:space="preserve"> et saturée</w:t>
      </w:r>
      <w:r w:rsidR="000D4F36" w:rsidRPr="00396F98">
        <w:t>s</w:t>
      </w:r>
      <w:r w:rsidRPr="00396F98">
        <w:t>. Les résultats du TSRST po</w:t>
      </w:r>
      <w:r w:rsidR="00BE3FDA" w:rsidRPr="00396F98">
        <w:t>ur les deux échantillons secs et saturés</w:t>
      </w:r>
      <w:r w:rsidRPr="00396F98">
        <w:t xml:space="preserve"> sont présentés dans la figure 7. Elle montre  l'évolution de la contrainte (force imposée divisée par la surface horizontale de l'échantillon) en fonction de la variation de la température à laquelle </w:t>
      </w:r>
      <w:r w:rsidR="00F43466" w:rsidRPr="00396F98">
        <w:t>les échantillons</w:t>
      </w:r>
      <w:r w:rsidRPr="00396F98">
        <w:t xml:space="preserve"> ont été soumise</w:t>
      </w:r>
      <w:r w:rsidR="00F43466" w:rsidRPr="00396F98">
        <w:t>s</w:t>
      </w:r>
      <w:r w:rsidRPr="00396F98">
        <w:t xml:space="preserve"> (+ 20°C à - 30°C).</w:t>
      </w:r>
    </w:p>
    <w:p w:rsidR="00BA6AB0" w:rsidRPr="00396F98" w:rsidRDefault="00BA6AB0">
      <w:pPr>
        <w:jc w:val="both"/>
      </w:pPr>
    </w:p>
    <w:p w:rsidR="00BA6AB0" w:rsidRPr="00396F98" w:rsidRDefault="00BA6AB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6"/>
        <w:gridCol w:w="4656"/>
      </w:tblGrid>
      <w:tr w:rsidR="00BA6AB0" w:rsidRPr="00396F98">
        <w:tc>
          <w:tcPr>
            <w:tcW w:w="4603" w:type="dxa"/>
          </w:tcPr>
          <w:p w:rsidR="00BA6AB0" w:rsidRPr="00396F98" w:rsidRDefault="00216D41">
            <w:r>
              <w:rPr>
                <w:noProof/>
              </w:rPr>
              <w:drawing>
                <wp:inline distT="0" distB="0" distL="0" distR="0">
                  <wp:extent cx="2857500" cy="2171700"/>
                  <wp:effectExtent l="0" t="0" r="0" b="0"/>
                  <wp:docPr id="21"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57500" cy="2171700"/>
                          </a:xfrm>
                          <a:prstGeom prst="rect">
                            <a:avLst/>
                          </a:prstGeom>
                          <a:noFill/>
                          <a:ln>
                            <a:noFill/>
                          </a:ln>
                        </pic:spPr>
                      </pic:pic>
                    </a:graphicData>
                  </a:graphic>
                </wp:inline>
              </w:drawing>
            </w:r>
          </w:p>
        </w:tc>
        <w:tc>
          <w:tcPr>
            <w:tcW w:w="4603" w:type="dxa"/>
          </w:tcPr>
          <w:p w:rsidR="00BA6AB0" w:rsidRPr="00396F98" w:rsidRDefault="00216D41">
            <w:r>
              <w:rPr>
                <w:noProof/>
              </w:rPr>
              <w:drawing>
                <wp:inline distT="0" distB="0" distL="0" distR="0">
                  <wp:extent cx="2876550" cy="2171700"/>
                  <wp:effectExtent l="0" t="0" r="0" b="0"/>
                  <wp:docPr id="22"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76550" cy="2171700"/>
                          </a:xfrm>
                          <a:prstGeom prst="rect">
                            <a:avLst/>
                          </a:prstGeom>
                          <a:noFill/>
                          <a:ln>
                            <a:noFill/>
                          </a:ln>
                        </pic:spPr>
                      </pic:pic>
                    </a:graphicData>
                  </a:graphic>
                </wp:inline>
              </w:drawing>
            </w:r>
          </w:p>
        </w:tc>
      </w:tr>
      <w:tr w:rsidR="00BA6AB0" w:rsidRPr="00396F98">
        <w:tc>
          <w:tcPr>
            <w:tcW w:w="4603" w:type="dxa"/>
          </w:tcPr>
          <w:p w:rsidR="00BA6AB0" w:rsidRPr="00015D6C" w:rsidRDefault="00BA6AB0">
            <w:pPr>
              <w:pStyle w:val="Lgende"/>
              <w:spacing w:line="220" w:lineRule="exact"/>
              <w:jc w:val="both"/>
              <w:rPr>
                <w:b w:val="0"/>
                <w:color w:val="auto"/>
                <w:sz w:val="20"/>
                <w:szCs w:val="20"/>
                <w:lang w:val="fr-FR"/>
              </w:rPr>
            </w:pPr>
            <w:r w:rsidRPr="00015D6C">
              <w:rPr>
                <w:b w:val="0"/>
                <w:color w:val="auto"/>
                <w:sz w:val="20"/>
                <w:szCs w:val="20"/>
                <w:lang w:val="fr-FR"/>
              </w:rPr>
              <w:t xml:space="preserve">Figure </w:t>
            </w:r>
            <w:r w:rsidRPr="00015D6C">
              <w:rPr>
                <w:b w:val="0"/>
                <w:color w:val="auto"/>
                <w:sz w:val="20"/>
                <w:szCs w:val="20"/>
              </w:rPr>
              <w:fldChar w:fldCharType="begin"/>
            </w:r>
            <w:r w:rsidRPr="00015D6C">
              <w:rPr>
                <w:b w:val="0"/>
                <w:color w:val="auto"/>
                <w:sz w:val="20"/>
                <w:szCs w:val="20"/>
                <w:lang w:val="fr-FR"/>
              </w:rPr>
              <w:instrText xml:space="preserve"> SEQ Figure \* ARABIC </w:instrText>
            </w:r>
            <w:r w:rsidRPr="00015D6C">
              <w:rPr>
                <w:b w:val="0"/>
                <w:color w:val="auto"/>
                <w:sz w:val="20"/>
                <w:szCs w:val="20"/>
              </w:rPr>
              <w:fldChar w:fldCharType="separate"/>
            </w:r>
            <w:r w:rsidR="00123BBF">
              <w:rPr>
                <w:b w:val="0"/>
                <w:noProof/>
                <w:color w:val="auto"/>
                <w:sz w:val="20"/>
                <w:szCs w:val="20"/>
                <w:lang w:val="fr-FR"/>
              </w:rPr>
              <w:t>6</w:t>
            </w:r>
            <w:r w:rsidRPr="00015D6C">
              <w:rPr>
                <w:b w:val="0"/>
                <w:color w:val="auto"/>
                <w:sz w:val="20"/>
                <w:szCs w:val="20"/>
              </w:rPr>
              <w:fldChar w:fldCharType="end"/>
            </w:r>
            <w:r w:rsidRPr="00015D6C">
              <w:rPr>
                <w:b w:val="0"/>
                <w:color w:val="auto"/>
                <w:sz w:val="20"/>
                <w:szCs w:val="20"/>
                <w:lang w:val="fr-FR"/>
              </w:rPr>
              <w:t>: Evolution de la déformation axial de la deuxième éprouvette (</w:t>
            </w:r>
            <m:oMath>
              <m:r>
                <w:rPr>
                  <w:rFonts w:ascii="Cambria Math" w:hAnsi="Cambria Math"/>
                  <w:color w:val="auto"/>
                  <w:sz w:val="20"/>
                  <w:szCs w:val="20"/>
                  <w:lang w:val="fr-FR"/>
                </w:rPr>
                <m:t>Ø50×160</m:t>
              </m:r>
              <m:r>
                <w:rPr>
                  <w:rFonts w:ascii="Cambria Math" w:hAnsi="Cambria Math"/>
                  <w:color w:val="auto"/>
                  <w:sz w:val="20"/>
                  <w:szCs w:val="20"/>
                </w:rPr>
                <m:t>mm</m:t>
              </m:r>
            </m:oMath>
            <w:r w:rsidRPr="00015D6C">
              <w:rPr>
                <w:b w:val="0"/>
                <w:color w:val="auto"/>
                <w:sz w:val="20"/>
                <w:szCs w:val="20"/>
                <w:lang w:val="fr-FR"/>
              </w:rPr>
              <w:t xml:space="preserve">) avec </w:t>
            </w:r>
            <m:oMath>
              <m:r>
                <w:rPr>
                  <w:rFonts w:ascii="Cambria Math" w:hAnsi="Cambria Math"/>
                  <w:color w:val="auto"/>
                  <w:sz w:val="20"/>
                  <w:szCs w:val="20"/>
                </w:rPr>
                <m:t>n</m:t>
              </m:r>
              <m:r>
                <w:rPr>
                  <w:rFonts w:ascii="Cambria Math" w:hAnsi="Cambria Math"/>
                  <w:color w:val="auto"/>
                  <w:sz w:val="20"/>
                  <w:szCs w:val="20"/>
                  <w:lang w:val="fr-FR"/>
                </w:rPr>
                <m:t xml:space="preserve">=5.1 % </m:t>
              </m:r>
            </m:oMath>
            <w:r w:rsidRPr="00015D6C">
              <w:rPr>
                <w:rFonts w:eastAsia="Times New Roman"/>
                <w:b w:val="0"/>
                <w:color w:val="auto"/>
                <w:sz w:val="20"/>
                <w:szCs w:val="20"/>
                <w:lang w:val="fr-FR"/>
              </w:rPr>
              <w:t xml:space="preserve"> </w:t>
            </w:r>
            <w:r w:rsidRPr="00015D6C">
              <w:rPr>
                <w:b w:val="0"/>
                <w:color w:val="auto"/>
                <w:sz w:val="20"/>
                <w:szCs w:val="20"/>
                <w:lang w:val="fr-FR"/>
              </w:rPr>
              <w:t xml:space="preserve">et </w:t>
            </w:r>
            <w:r w:rsidRPr="00015D6C">
              <w:rPr>
                <w:rFonts w:ascii="Cambria Math" w:hAnsi="Cambria Math"/>
                <w:b w:val="0"/>
                <w:color w:val="auto"/>
                <w:sz w:val="20"/>
                <w:szCs w:val="20"/>
                <w:lang w:val="fr-FR"/>
              </w:rPr>
              <w:t>S</w:t>
            </w:r>
            <w:r w:rsidRPr="00015D6C">
              <w:rPr>
                <w:rFonts w:ascii="Cambria Math" w:hAnsi="Cambria Math"/>
                <w:b w:val="0"/>
                <w:color w:val="auto"/>
                <w:sz w:val="20"/>
                <w:szCs w:val="20"/>
                <w:vertAlign w:val="subscript"/>
                <w:lang w:val="fr-FR"/>
              </w:rPr>
              <w:t xml:space="preserve">r </w:t>
            </w:r>
            <w:r w:rsidRPr="00015D6C">
              <w:rPr>
                <w:rFonts w:ascii="Cambria Math" w:hAnsi="Cambria Math"/>
                <w:b w:val="0"/>
                <w:color w:val="auto"/>
                <w:sz w:val="20"/>
                <w:szCs w:val="20"/>
                <w:lang w:val="fr-FR"/>
              </w:rPr>
              <w:t>=</w:t>
            </w:r>
            <w:r w:rsidRPr="00015D6C">
              <w:rPr>
                <w:rFonts w:eastAsia="Times New Roman"/>
                <w:b w:val="0"/>
                <w:color w:val="auto"/>
                <w:sz w:val="20"/>
                <w:szCs w:val="20"/>
                <w:lang w:val="fr-FR"/>
              </w:rPr>
              <w:t xml:space="preserve"> 60%</w:t>
            </w:r>
            <w:r w:rsidRPr="00015D6C">
              <w:rPr>
                <w:b w:val="0"/>
                <w:color w:val="auto"/>
                <w:sz w:val="20"/>
                <w:szCs w:val="20"/>
                <w:lang w:val="fr-FR"/>
              </w:rPr>
              <w:t xml:space="preserve">  à l’essai CTFS.</w:t>
            </w:r>
          </w:p>
        </w:tc>
        <w:tc>
          <w:tcPr>
            <w:tcW w:w="4603" w:type="dxa"/>
          </w:tcPr>
          <w:p w:rsidR="00BA6AB0" w:rsidRPr="00396F98" w:rsidRDefault="00BA6AB0">
            <w:pPr>
              <w:pStyle w:val="Lgende"/>
              <w:spacing w:line="220" w:lineRule="exact"/>
              <w:jc w:val="both"/>
              <w:rPr>
                <w:b w:val="0"/>
                <w:color w:val="auto"/>
                <w:sz w:val="20"/>
                <w:lang w:val="fr-FR"/>
              </w:rPr>
            </w:pPr>
            <w:r w:rsidRPr="00396F98">
              <w:rPr>
                <w:b w:val="0"/>
                <w:color w:val="auto"/>
                <w:sz w:val="20"/>
                <w:lang w:val="fr-FR"/>
              </w:rPr>
              <w:t xml:space="preserve">Figure </w:t>
            </w:r>
            <w:r w:rsidRPr="00396F98">
              <w:rPr>
                <w:b w:val="0"/>
                <w:color w:val="auto"/>
                <w:sz w:val="20"/>
              </w:rPr>
              <w:fldChar w:fldCharType="begin"/>
            </w:r>
            <w:r w:rsidRPr="00396F98">
              <w:rPr>
                <w:b w:val="0"/>
                <w:color w:val="auto"/>
                <w:sz w:val="20"/>
                <w:lang w:val="fr-FR"/>
              </w:rPr>
              <w:instrText xml:space="preserve"> SEQ Figure \* ARABIC </w:instrText>
            </w:r>
            <w:r w:rsidRPr="00396F98">
              <w:rPr>
                <w:b w:val="0"/>
                <w:color w:val="auto"/>
                <w:sz w:val="20"/>
              </w:rPr>
              <w:fldChar w:fldCharType="separate"/>
            </w:r>
            <w:r w:rsidR="00123BBF">
              <w:rPr>
                <w:b w:val="0"/>
                <w:noProof/>
                <w:color w:val="auto"/>
                <w:sz w:val="20"/>
                <w:lang w:val="fr-FR"/>
              </w:rPr>
              <w:t>7</w:t>
            </w:r>
            <w:r w:rsidRPr="00396F98">
              <w:rPr>
                <w:b w:val="0"/>
                <w:color w:val="auto"/>
                <w:sz w:val="20"/>
              </w:rPr>
              <w:fldChar w:fldCharType="end"/>
            </w:r>
            <w:r w:rsidRPr="00396F98">
              <w:rPr>
                <w:b w:val="0"/>
                <w:color w:val="auto"/>
                <w:sz w:val="20"/>
                <w:lang w:val="fr-FR"/>
              </w:rPr>
              <w:t>: Contrainte verticale en fonction de la température de l’enrobé sec et saturé (S</w:t>
            </w:r>
            <w:r w:rsidRPr="00396F98">
              <w:rPr>
                <w:b w:val="0"/>
                <w:color w:val="auto"/>
                <w:sz w:val="20"/>
                <w:vertAlign w:val="subscript"/>
                <w:lang w:val="fr-FR"/>
              </w:rPr>
              <w:t xml:space="preserve">r </w:t>
            </w:r>
            <w:r w:rsidRPr="00396F98">
              <w:rPr>
                <w:b w:val="0"/>
                <w:color w:val="auto"/>
                <w:sz w:val="20"/>
                <w:lang w:val="fr-FR"/>
              </w:rPr>
              <w:t>= 60%) à l’essai TSRST.</w:t>
            </w:r>
          </w:p>
        </w:tc>
      </w:tr>
    </w:tbl>
    <w:p w:rsidR="00BA6AB0" w:rsidRPr="00396F98" w:rsidRDefault="00BA6AB0"/>
    <w:p w:rsidR="00BA6AB0" w:rsidRPr="00396F98" w:rsidRDefault="00BA6AB0"/>
    <w:p w:rsidR="00BA6AB0" w:rsidRPr="00396F98" w:rsidRDefault="00BA6AB0">
      <w:pPr>
        <w:jc w:val="both"/>
      </w:pPr>
      <w:r w:rsidRPr="00396F98">
        <w:t xml:space="preserve">L’éprouvette sèche présente une réponse bien connue pour l’enrobé bitumineux lors d’un essai TSRST. La contrainte axiale en traction augmente au fur à mesure que la température diminue pour compenser la contraction thermique. En raison du durcissement du matériau avec la diminution de la température (perte de capacité de relaxation), la contrainte en traction augmente constamment </w:t>
      </w:r>
      <w:r w:rsidR="00A5643B" w:rsidRPr="00396F98">
        <w:t>dès</w:t>
      </w:r>
      <w:r w:rsidRPr="00396F98">
        <w:t xml:space="preserve"> lors que la température diminue. L’essai se termine brutalement par la rupture</w:t>
      </w:r>
      <w:r w:rsidR="00F43466" w:rsidRPr="00396F98">
        <w:t xml:space="preserve"> </w:t>
      </w:r>
      <w:r w:rsidRPr="00396F98">
        <w:t>de l'échantillon (environ 4 MPa à -21°C)</w:t>
      </w:r>
    </w:p>
    <w:p w:rsidR="00BA6AB0" w:rsidRPr="00396F98" w:rsidRDefault="00BA6AB0">
      <w:pPr>
        <w:jc w:val="both"/>
      </w:pPr>
      <w:r w:rsidRPr="00396F98">
        <w:t xml:space="preserve">Au début d'essai et tant que la température est supérieure au point de congélation -8°C, les réponses en contrainte des éprouvettes </w:t>
      </w:r>
      <w:r w:rsidR="00BE3FDA" w:rsidRPr="00396F98">
        <w:t>saturée</w:t>
      </w:r>
      <w:r w:rsidRPr="00396F98">
        <w:t xml:space="preserve">s et sèches sont assez similaires. Pour une variation de température de -8°C à -10°C, une diminution de la valeur de contrainte est observée pour l'échantillon </w:t>
      </w:r>
      <w:r w:rsidR="00BE3FDA" w:rsidRPr="00396F98">
        <w:t>saturé</w:t>
      </w:r>
      <w:r w:rsidRPr="00396F98">
        <w:t>, ce qui entraîne une légère compression à -10°C.</w:t>
      </w:r>
    </w:p>
    <w:p w:rsidR="00BA6AB0" w:rsidRPr="00396F98" w:rsidRDefault="00BA6AB0">
      <w:pPr>
        <w:jc w:val="both"/>
      </w:pPr>
      <w:r w:rsidRPr="00396F98">
        <w:lastRenderedPageBreak/>
        <w:t xml:space="preserve">Ensuite, les courbes de contrainte de l'échantillon </w:t>
      </w:r>
      <w:r w:rsidR="00BE3FDA" w:rsidRPr="00396F98">
        <w:t>saturé</w:t>
      </w:r>
      <w:r w:rsidRPr="00396F98">
        <w:t xml:space="preserve"> et de l’échantillon sec </w:t>
      </w:r>
      <w:r w:rsidR="000D4F36" w:rsidRPr="00396F98">
        <w:t>reviennent</w:t>
      </w:r>
      <w:r w:rsidRPr="00396F98">
        <w:t xml:space="preserve"> similaires, en restant parallèles mais à des niveaux différents. L’endommagement de l'échantillon </w:t>
      </w:r>
      <w:r w:rsidR="00BE3FDA" w:rsidRPr="00396F98">
        <w:t>saturé</w:t>
      </w:r>
      <w:r w:rsidRPr="00396F98">
        <w:t xml:space="preserve"> se  produit à la même valeur de contrainte que l'échantillon sec (4 MPa) mais à une température inférieure (-26°C au lieu de -21°C). A ce stade, le décalage entre ces deux courbes peut être interprété par une contrainte de compression d’amplitude de 1,4 MPa développée dans l'échantillon au cours du changement de phase de l'eau en glace. Dans les premiers temps de l’étude, l'effet de gonflement semblait être un avantage car il se produisait une température  plus faible. Cependant, dans une structure de chaussée cet effet pourrait avoir plutôt des conséquences </w:t>
      </w:r>
      <w:r w:rsidR="00F43466" w:rsidRPr="00396F98">
        <w:t>néfastes, en</w:t>
      </w:r>
      <w:r w:rsidRPr="00396F98">
        <w:t xml:space="preserve"> raison de la redistribution du stress induite par la formation de glace.</w:t>
      </w:r>
    </w:p>
    <w:p w:rsidR="00BA6AB0" w:rsidRPr="00396F98" w:rsidRDefault="00BA6AB0">
      <w:pPr>
        <w:jc w:val="both"/>
      </w:pPr>
      <w:r w:rsidRPr="00396F98">
        <w:t xml:space="preserve">La comparaison des résultats de l’essai CTFS et TSRST pour cet échantillon </w:t>
      </w:r>
      <w:r w:rsidR="00BE3FDA" w:rsidRPr="00396F98">
        <w:t>saturé</w:t>
      </w:r>
      <w:r w:rsidRPr="00396F98">
        <w:t xml:space="preserve"> indique que le «contrainte de gonflement» de 1,4 MPa peut être considéré comme l'effet de contrebalance de la «déformation de gonflement» de 150 </w:t>
      </w:r>
      <w:r w:rsidR="000D4F36" w:rsidRPr="00396F98">
        <w:t>μdef</w:t>
      </w:r>
      <w:r w:rsidRPr="00396F98">
        <w:t xml:space="preserve"> par un module sécant de 10 000 MPa lors du changement de phase de l’eau.</w:t>
      </w:r>
    </w:p>
    <w:p w:rsidR="00BA6AB0" w:rsidRPr="00396F98" w:rsidRDefault="00BA6AB0">
      <w:pPr>
        <w:pStyle w:val="Titre1"/>
        <w:jc w:val="both"/>
      </w:pPr>
      <w:r w:rsidRPr="00396F98">
        <w:t>3. Développement de la loi de comportement thermo-viscoélastique</w:t>
      </w:r>
    </w:p>
    <w:p w:rsidR="00BA6AB0" w:rsidRPr="00396F98" w:rsidRDefault="00BA6AB0">
      <w:pPr>
        <w:pStyle w:val="Titre1"/>
        <w:jc w:val="both"/>
      </w:pPr>
      <w:r w:rsidRPr="00396F98">
        <w:t>3.1 Développement de la loi constitutive</w:t>
      </w:r>
    </w:p>
    <w:p w:rsidR="00BA6AB0" w:rsidRPr="00396F98" w:rsidRDefault="00BA6AB0">
      <w:pPr>
        <w:jc w:val="both"/>
        <w:rPr>
          <w:rFonts w:eastAsia="Times New Roman"/>
          <w:szCs w:val="22"/>
        </w:rPr>
      </w:pPr>
      <w:r w:rsidRPr="00396F98">
        <w:rPr>
          <w:rFonts w:eastAsia="Times New Roman"/>
          <w:szCs w:val="22"/>
        </w:rPr>
        <w:t xml:space="preserve">Afin de </w:t>
      </w:r>
      <w:r w:rsidRPr="00396F98">
        <w:rPr>
          <w:rFonts w:eastAsia="Times New Roman" w:hint="eastAsia"/>
          <w:szCs w:val="22"/>
        </w:rPr>
        <w:t xml:space="preserve">modéliser le comportement de </w:t>
      </w:r>
      <w:r w:rsidRPr="00396F98">
        <w:rPr>
          <w:rFonts w:eastAsia="Times New Roman"/>
          <w:szCs w:val="22"/>
        </w:rPr>
        <w:t>l’enrobé bitumineux</w:t>
      </w:r>
      <w:r w:rsidRPr="00396F98">
        <w:rPr>
          <w:rFonts w:eastAsia="Times New Roman" w:hint="eastAsia"/>
          <w:szCs w:val="22"/>
        </w:rPr>
        <w:t xml:space="preserve"> à basse température, nous suggérons d</w:t>
      </w:r>
      <w:r w:rsidRPr="00396F98">
        <w:rPr>
          <w:rFonts w:eastAsia="Times New Roman"/>
          <w:szCs w:val="22"/>
        </w:rPr>
        <w:t xml:space="preserve">’utiliser </w:t>
      </w:r>
      <w:r w:rsidRPr="00396F98">
        <w:rPr>
          <w:rFonts w:eastAsia="Times New Roman" w:hint="eastAsia"/>
          <w:szCs w:val="22"/>
        </w:rPr>
        <w:t>du modèle Huet</w:t>
      </w:r>
      <w:r w:rsidRPr="00396F98">
        <w:rPr>
          <w:rFonts w:eastAsia="Times New Roman"/>
          <w:szCs w:val="22"/>
        </w:rPr>
        <w:t>,</w:t>
      </w:r>
      <w:r w:rsidRPr="00396F98">
        <w:rPr>
          <w:rFonts w:eastAsia="Times New Roman" w:hint="eastAsia"/>
          <w:szCs w:val="22"/>
        </w:rPr>
        <w:t xml:space="preserve"> composé d'un ressort élastique linéaire E</w:t>
      </w:r>
      <w:r w:rsidRPr="00396F98">
        <w:rPr>
          <w:rFonts w:eastAsia="Times New Roman" w:hint="eastAsia"/>
          <w:szCs w:val="22"/>
          <w:vertAlign w:val="subscript"/>
        </w:rPr>
        <w:t>∞</w:t>
      </w:r>
      <w:r w:rsidRPr="00396F98">
        <w:rPr>
          <w:rFonts w:eastAsia="Times New Roman" w:hint="eastAsia"/>
          <w:szCs w:val="22"/>
        </w:rPr>
        <w:t xml:space="preserve"> et de deux </w:t>
      </w:r>
      <w:r w:rsidRPr="00396F98">
        <w:rPr>
          <w:rFonts w:eastAsia="Times New Roman"/>
          <w:szCs w:val="22"/>
        </w:rPr>
        <w:t>amortisseurs</w:t>
      </w:r>
      <w:r w:rsidRPr="00396F98">
        <w:rPr>
          <w:rFonts w:eastAsia="Times New Roman" w:hint="eastAsia"/>
          <w:szCs w:val="22"/>
        </w:rPr>
        <w:t xml:space="preserve"> paraboliques avec de</w:t>
      </w:r>
      <w:r w:rsidRPr="00396F98">
        <w:rPr>
          <w:rFonts w:eastAsia="Times New Roman"/>
          <w:szCs w:val="22"/>
        </w:rPr>
        <w:t>ux</w:t>
      </w:r>
      <w:r w:rsidRPr="00396F98">
        <w:rPr>
          <w:rFonts w:eastAsia="Times New Roman" w:hint="eastAsia"/>
          <w:szCs w:val="22"/>
        </w:rPr>
        <w:t xml:space="preserve"> exposants h et k (0 &lt;h &lt;k &lt;1) en série</w:t>
      </w:r>
      <w:r w:rsidRPr="00396F98">
        <w:rPr>
          <w:rFonts w:eastAsia="Times New Roman"/>
          <w:szCs w:val="22"/>
        </w:rPr>
        <w:t>.</w:t>
      </w:r>
      <w:r w:rsidRPr="00396F98">
        <w:rPr>
          <w:rFonts w:eastAsia="Times New Roman" w:hint="eastAsia"/>
          <w:szCs w:val="22"/>
        </w:rPr>
        <w:t xml:space="preserve"> En suppos</w:t>
      </w:r>
      <w:r w:rsidRPr="00396F98">
        <w:rPr>
          <w:rFonts w:eastAsia="Times New Roman"/>
          <w:szCs w:val="22"/>
        </w:rPr>
        <w:t xml:space="preserve">ant que le matériau est isotrope et caractérisé par un coefficient de Poisson constant et réel, la loi constitutive du comportement 3D de l’enrobé bitumineux à température constante peut ensuite être écrite par la loi de convolution suivante reliant la déformation aux valeurs historiques de contrainte </w:t>
      </w:r>
      <m:oMath>
        <m:bar>
          <m:barPr>
            <m:ctrlPr>
              <w:rPr>
                <w:rFonts w:ascii="Cambria Math" w:eastAsia="Times New Roman" w:hAnsi="Cambria Math"/>
                <w:i/>
                <w:szCs w:val="22"/>
              </w:rPr>
            </m:ctrlPr>
          </m:barPr>
          <m:e>
            <m:bar>
              <m:barPr>
                <m:ctrlPr>
                  <w:rPr>
                    <w:rFonts w:ascii="Cambria Math" w:eastAsia="Times New Roman" w:hAnsi="Cambria Math"/>
                    <w:i/>
                    <w:szCs w:val="22"/>
                  </w:rPr>
                </m:ctrlPr>
              </m:barPr>
              <m:e>
                <m:r>
                  <w:rPr>
                    <w:rFonts w:ascii="Cambria Math" w:eastAsia="Times New Roman" w:hAnsi="Cambria Math"/>
                    <w:szCs w:val="22"/>
                  </w:rPr>
                  <m:t>σ</m:t>
                </m:r>
              </m:e>
            </m:bar>
          </m:e>
        </m:bar>
        <m:d>
          <m:dPr>
            <m:ctrlPr>
              <w:rPr>
                <w:rFonts w:ascii="Cambria Math" w:eastAsia="Times New Roman" w:hAnsi="Cambria Math"/>
                <w:i/>
                <w:szCs w:val="22"/>
              </w:rPr>
            </m:ctrlPr>
          </m:dPr>
          <m:e>
            <m:r>
              <w:rPr>
                <w:rFonts w:ascii="Cambria Math" w:eastAsia="Times New Roman" w:hAnsi="Cambria Math"/>
                <w:szCs w:val="22"/>
              </w:rPr>
              <m:t>t</m:t>
            </m:r>
          </m:e>
        </m:d>
      </m:oMath>
      <w:r w:rsidRPr="00396F98">
        <w:rPr>
          <w:rFonts w:eastAsia="Times New Roman"/>
          <w:szCs w:val="22"/>
        </w:rPr>
        <w:t>:</w:t>
      </w:r>
    </w:p>
    <w:p w:rsidR="00BA6AB0" w:rsidRPr="00396F98" w:rsidRDefault="00BA6AB0">
      <w:pPr>
        <w:rPr>
          <w:rFonts w:eastAsia="Times New Roman"/>
          <w:szCs w:val="22"/>
        </w:rPr>
      </w:pPr>
    </w:p>
    <w:p w:rsidR="00BA6AB0" w:rsidRPr="00015D6C" w:rsidRDefault="00BA6AB0">
      <w:pPr>
        <w:pStyle w:val="Lgende"/>
        <w:rPr>
          <w:b w:val="0"/>
          <w:color w:val="auto"/>
          <w:sz w:val="20"/>
          <w:szCs w:val="20"/>
          <w:lang w:val="fr-FR"/>
        </w:rPr>
      </w:pPr>
      <w:r w:rsidRPr="00396F98">
        <w:rPr>
          <w:rFonts w:eastAsia="Times New Roman"/>
          <w:color w:val="auto"/>
          <w:szCs w:val="22"/>
          <w:lang w:val="fr-FR"/>
        </w:rPr>
        <w:tab/>
      </w:r>
      <w:r w:rsidRPr="00396F98">
        <w:rPr>
          <w:rFonts w:eastAsia="Times New Roman"/>
          <w:color w:val="auto"/>
          <w:szCs w:val="22"/>
          <w:lang w:val="fr-FR"/>
        </w:rPr>
        <w:tab/>
      </w:r>
      <w:r w:rsidRPr="00396F98">
        <w:rPr>
          <w:rFonts w:eastAsia="Times New Roman"/>
          <w:b w:val="0"/>
          <w:color w:val="auto"/>
          <w:sz w:val="20"/>
          <w:szCs w:val="20"/>
          <w:lang w:val="fr-FR"/>
        </w:rPr>
        <w:tab/>
      </w:r>
      <m:oMath>
        <m:bar>
          <m:barPr>
            <m:ctrlPr>
              <w:rPr>
                <w:rFonts w:ascii="Cambria Math" w:hAnsi="Cambria Math"/>
                <w:b w:val="0"/>
                <w:i/>
                <w:color w:val="auto"/>
                <w:sz w:val="20"/>
                <w:szCs w:val="20"/>
              </w:rPr>
            </m:ctrlPr>
          </m:barPr>
          <m:e>
            <m:bar>
              <m:barPr>
                <m:ctrlPr>
                  <w:rPr>
                    <w:rFonts w:ascii="Cambria Math" w:hAnsi="Cambria Math"/>
                    <w:b w:val="0"/>
                    <w:i/>
                    <w:color w:val="auto"/>
                    <w:sz w:val="20"/>
                    <w:szCs w:val="20"/>
                  </w:rPr>
                </m:ctrlPr>
              </m:barPr>
              <m:e>
                <m:r>
                  <w:rPr>
                    <w:rFonts w:ascii="Cambria Math" w:hAnsi="Cambria Math"/>
                    <w:color w:val="auto"/>
                    <w:sz w:val="20"/>
                    <w:szCs w:val="20"/>
                  </w:rPr>
                  <m:t>ε</m:t>
                </m:r>
              </m:e>
            </m:bar>
          </m:e>
        </m:bar>
        <m:d>
          <m:dPr>
            <m:ctrlPr>
              <w:rPr>
                <w:rFonts w:ascii="Cambria Math" w:hAnsi="Cambria Math"/>
                <w:b w:val="0"/>
                <w:i/>
                <w:color w:val="auto"/>
                <w:sz w:val="20"/>
                <w:szCs w:val="20"/>
              </w:rPr>
            </m:ctrlPr>
          </m:dPr>
          <m:e>
            <m:r>
              <w:rPr>
                <w:rFonts w:ascii="Cambria Math" w:hAnsi="Cambria Math"/>
                <w:color w:val="auto"/>
                <w:sz w:val="20"/>
                <w:szCs w:val="20"/>
              </w:rPr>
              <m:t>t</m:t>
            </m:r>
          </m:e>
        </m:d>
        <m:r>
          <w:rPr>
            <w:rFonts w:ascii="Cambria Math" w:hAnsi="Cambria Math"/>
            <w:color w:val="auto"/>
            <w:sz w:val="20"/>
            <w:szCs w:val="20"/>
            <w:lang w:val="fr-FR"/>
          </w:rPr>
          <m:t>=</m:t>
        </m:r>
        <m:sSub>
          <m:sSubPr>
            <m:ctrlPr>
              <w:rPr>
                <w:rFonts w:ascii="Cambria Math" w:hAnsi="Cambria Math"/>
                <w:b w:val="0"/>
                <w:i/>
                <w:color w:val="auto"/>
                <w:sz w:val="20"/>
                <w:szCs w:val="20"/>
              </w:rPr>
            </m:ctrlPr>
          </m:sSubPr>
          <m:e>
            <m:r>
              <w:rPr>
                <w:rFonts w:ascii="Cambria Math" w:hAnsi="Cambria Math"/>
                <w:color w:val="auto"/>
                <w:sz w:val="20"/>
                <w:szCs w:val="20"/>
              </w:rPr>
              <m:t>J</m:t>
            </m:r>
          </m:e>
          <m:sub>
            <m:r>
              <w:rPr>
                <w:rFonts w:ascii="Cambria Math" w:hAnsi="Cambria Math"/>
                <w:color w:val="auto"/>
                <w:sz w:val="20"/>
                <w:szCs w:val="20"/>
              </w:rPr>
              <m:t>H</m:t>
            </m:r>
          </m:sub>
        </m:sSub>
        <m:d>
          <m:dPr>
            <m:ctrlPr>
              <w:rPr>
                <w:rFonts w:ascii="Cambria Math" w:hAnsi="Cambria Math"/>
                <w:b w:val="0"/>
                <w:i/>
                <w:color w:val="auto"/>
                <w:sz w:val="20"/>
                <w:szCs w:val="20"/>
              </w:rPr>
            </m:ctrlPr>
          </m:dPr>
          <m:e>
            <m:f>
              <m:fPr>
                <m:ctrlPr>
                  <w:rPr>
                    <w:rFonts w:ascii="Cambria Math" w:hAnsi="Cambria Math"/>
                    <w:b w:val="0"/>
                    <w:i/>
                    <w:color w:val="auto"/>
                    <w:sz w:val="20"/>
                    <w:szCs w:val="20"/>
                  </w:rPr>
                </m:ctrlPr>
              </m:fPr>
              <m:num>
                <m:r>
                  <w:rPr>
                    <w:rFonts w:ascii="Cambria Math" w:hAnsi="Cambria Math"/>
                    <w:color w:val="auto"/>
                    <w:sz w:val="20"/>
                    <w:szCs w:val="20"/>
                  </w:rPr>
                  <m:t>t</m:t>
                </m:r>
              </m:num>
              <m:den>
                <m:r>
                  <w:rPr>
                    <w:rFonts w:ascii="Cambria Math" w:hAnsi="Cambria Math"/>
                    <w:color w:val="auto"/>
                    <w:sz w:val="20"/>
                    <w:szCs w:val="20"/>
                  </w:rPr>
                  <m:t>a</m:t>
                </m:r>
                <m:r>
                  <w:rPr>
                    <w:rFonts w:ascii="Cambria Math" w:hAnsi="Cambria Math"/>
                    <w:color w:val="auto"/>
                    <w:sz w:val="20"/>
                    <w:szCs w:val="20"/>
                    <w:lang w:val="fr-FR"/>
                  </w:rPr>
                  <m:t>(</m:t>
                </m:r>
                <m:r>
                  <w:rPr>
                    <w:rFonts w:ascii="Cambria Math" w:hAnsi="Cambria Math"/>
                    <w:color w:val="auto"/>
                    <w:sz w:val="20"/>
                    <w:szCs w:val="20"/>
                  </w:rPr>
                  <m:t>θ</m:t>
                </m:r>
                <m:r>
                  <w:rPr>
                    <w:rFonts w:ascii="Cambria Math" w:hAnsi="Cambria Math"/>
                    <w:color w:val="auto"/>
                    <w:sz w:val="20"/>
                    <w:szCs w:val="20"/>
                    <w:lang w:val="fr-FR"/>
                  </w:rPr>
                  <m:t>)</m:t>
                </m:r>
              </m:den>
            </m:f>
          </m:e>
        </m:d>
        <m:r>
          <w:rPr>
            <w:rFonts w:ascii="Cambria Math" w:hAnsi="Cambria Math"/>
            <w:color w:val="auto"/>
            <w:sz w:val="20"/>
            <w:szCs w:val="20"/>
            <w:lang w:val="fr-FR"/>
          </w:rPr>
          <m:t>⊗</m:t>
        </m:r>
        <m:d>
          <m:dPr>
            <m:begChr m:val="["/>
            <m:endChr m:val="]"/>
            <m:ctrlPr>
              <w:rPr>
                <w:rFonts w:ascii="Cambria Math" w:hAnsi="Cambria Math"/>
                <w:b w:val="0"/>
                <w:i/>
                <w:color w:val="auto"/>
                <w:sz w:val="20"/>
                <w:szCs w:val="20"/>
              </w:rPr>
            </m:ctrlPr>
          </m:dPr>
          <m:e>
            <m:d>
              <m:dPr>
                <m:ctrlPr>
                  <w:rPr>
                    <w:rFonts w:ascii="Cambria Math" w:hAnsi="Cambria Math"/>
                    <w:b w:val="0"/>
                    <w:i/>
                    <w:color w:val="auto"/>
                    <w:sz w:val="20"/>
                    <w:szCs w:val="20"/>
                  </w:rPr>
                </m:ctrlPr>
              </m:dPr>
              <m:e>
                <m:r>
                  <w:rPr>
                    <w:rFonts w:ascii="Cambria Math" w:hAnsi="Cambria Math"/>
                    <w:color w:val="auto"/>
                    <w:sz w:val="20"/>
                    <w:szCs w:val="20"/>
                    <w:lang w:val="fr-FR"/>
                  </w:rPr>
                  <m:t>1+</m:t>
                </m:r>
                <m:r>
                  <w:rPr>
                    <w:rFonts w:ascii="Cambria Math" w:hAnsi="Cambria Math"/>
                    <w:color w:val="auto"/>
                    <w:sz w:val="20"/>
                    <w:szCs w:val="20"/>
                  </w:rPr>
                  <m:t>ν</m:t>
                </m:r>
              </m:e>
            </m:d>
            <m:r>
              <w:rPr>
                <w:rFonts w:ascii="Cambria Math" w:hAnsi="Cambria Math"/>
                <w:color w:val="auto"/>
                <w:sz w:val="20"/>
                <w:szCs w:val="20"/>
                <w:lang w:val="fr-FR"/>
              </w:rPr>
              <m:t xml:space="preserve"> </m:t>
            </m:r>
            <m:bar>
              <m:barPr>
                <m:ctrlPr>
                  <w:rPr>
                    <w:rFonts w:ascii="Cambria Math" w:hAnsi="Cambria Math"/>
                    <w:b w:val="0"/>
                    <w:i/>
                    <w:color w:val="auto"/>
                    <w:sz w:val="20"/>
                    <w:szCs w:val="20"/>
                  </w:rPr>
                </m:ctrlPr>
              </m:barPr>
              <m:e>
                <m:bar>
                  <m:barPr>
                    <m:ctrlPr>
                      <w:rPr>
                        <w:rFonts w:ascii="Cambria Math" w:hAnsi="Cambria Math"/>
                        <w:b w:val="0"/>
                        <w:i/>
                        <w:color w:val="auto"/>
                        <w:sz w:val="20"/>
                        <w:szCs w:val="20"/>
                      </w:rPr>
                    </m:ctrlPr>
                  </m:barPr>
                  <m:e>
                    <m:acc>
                      <m:accPr>
                        <m:chr m:val="̇"/>
                        <m:ctrlPr>
                          <w:rPr>
                            <w:rFonts w:ascii="Cambria Math" w:hAnsi="Cambria Math"/>
                            <w:b w:val="0"/>
                            <w:i/>
                            <w:color w:val="auto"/>
                            <w:sz w:val="20"/>
                            <w:szCs w:val="20"/>
                          </w:rPr>
                        </m:ctrlPr>
                      </m:accPr>
                      <m:e>
                        <m:r>
                          <w:rPr>
                            <w:rFonts w:ascii="Cambria Math" w:hAnsi="Cambria Math"/>
                            <w:color w:val="auto"/>
                            <w:sz w:val="20"/>
                            <w:szCs w:val="20"/>
                          </w:rPr>
                          <m:t>σ</m:t>
                        </m:r>
                      </m:e>
                    </m:acc>
                  </m:e>
                </m:bar>
              </m:e>
            </m:bar>
            <m:d>
              <m:dPr>
                <m:ctrlPr>
                  <w:rPr>
                    <w:rFonts w:ascii="Cambria Math" w:hAnsi="Cambria Math"/>
                    <w:b w:val="0"/>
                    <w:i/>
                    <w:color w:val="auto"/>
                    <w:sz w:val="20"/>
                    <w:szCs w:val="20"/>
                  </w:rPr>
                </m:ctrlPr>
              </m:dPr>
              <m:e>
                <m:r>
                  <w:rPr>
                    <w:rFonts w:ascii="Cambria Math" w:hAnsi="Cambria Math"/>
                    <w:color w:val="auto"/>
                    <w:sz w:val="20"/>
                    <w:szCs w:val="20"/>
                  </w:rPr>
                  <m:t>t</m:t>
                </m:r>
              </m:e>
            </m:d>
            <m:r>
              <w:rPr>
                <w:rFonts w:ascii="Cambria Math" w:hAnsi="Cambria Math"/>
                <w:color w:val="auto"/>
                <w:sz w:val="20"/>
                <w:szCs w:val="20"/>
                <w:lang w:val="fr-FR"/>
              </w:rPr>
              <m:t>-</m:t>
            </m:r>
            <m:r>
              <w:rPr>
                <w:rFonts w:ascii="Cambria Math" w:hAnsi="Cambria Math"/>
                <w:color w:val="auto"/>
                <w:sz w:val="20"/>
                <w:szCs w:val="20"/>
              </w:rPr>
              <m:t>ν</m:t>
            </m:r>
            <m:r>
              <w:rPr>
                <w:rFonts w:ascii="Cambria Math" w:hAnsi="Cambria Math"/>
                <w:color w:val="auto"/>
                <w:sz w:val="20"/>
                <w:szCs w:val="20"/>
                <w:lang w:val="fr-FR"/>
              </w:rPr>
              <m:t xml:space="preserve"> </m:t>
            </m:r>
            <m:r>
              <w:rPr>
                <w:rFonts w:ascii="Cambria Math" w:hAnsi="Cambria Math"/>
                <w:color w:val="auto"/>
                <w:sz w:val="20"/>
                <w:szCs w:val="20"/>
              </w:rPr>
              <m:t>tr</m:t>
            </m:r>
            <m:d>
              <m:dPr>
                <m:ctrlPr>
                  <w:rPr>
                    <w:rFonts w:ascii="Cambria Math" w:hAnsi="Cambria Math"/>
                    <w:b w:val="0"/>
                    <w:i/>
                    <w:color w:val="auto"/>
                    <w:sz w:val="20"/>
                    <w:szCs w:val="20"/>
                  </w:rPr>
                </m:ctrlPr>
              </m:dPr>
              <m:e>
                <m:r>
                  <w:rPr>
                    <w:rFonts w:ascii="Cambria Math" w:hAnsi="Cambria Math"/>
                    <w:color w:val="auto"/>
                    <w:sz w:val="20"/>
                    <w:szCs w:val="20"/>
                    <w:lang w:val="fr-FR"/>
                  </w:rPr>
                  <m:t xml:space="preserve"> </m:t>
                </m:r>
                <m:bar>
                  <m:barPr>
                    <m:ctrlPr>
                      <w:rPr>
                        <w:rFonts w:ascii="Cambria Math" w:hAnsi="Cambria Math"/>
                        <w:b w:val="0"/>
                        <w:i/>
                        <w:color w:val="auto"/>
                        <w:sz w:val="20"/>
                        <w:szCs w:val="20"/>
                      </w:rPr>
                    </m:ctrlPr>
                  </m:barPr>
                  <m:e>
                    <m:bar>
                      <m:barPr>
                        <m:ctrlPr>
                          <w:rPr>
                            <w:rFonts w:ascii="Cambria Math" w:hAnsi="Cambria Math"/>
                            <w:b w:val="0"/>
                            <w:i/>
                            <w:color w:val="auto"/>
                            <w:sz w:val="20"/>
                            <w:szCs w:val="20"/>
                          </w:rPr>
                        </m:ctrlPr>
                      </m:barPr>
                      <m:e>
                        <m:acc>
                          <m:accPr>
                            <m:chr m:val="̇"/>
                            <m:ctrlPr>
                              <w:rPr>
                                <w:rFonts w:ascii="Cambria Math" w:hAnsi="Cambria Math"/>
                                <w:b w:val="0"/>
                                <w:i/>
                                <w:color w:val="auto"/>
                                <w:sz w:val="20"/>
                                <w:szCs w:val="20"/>
                              </w:rPr>
                            </m:ctrlPr>
                          </m:accPr>
                          <m:e>
                            <m:r>
                              <w:rPr>
                                <w:rFonts w:ascii="Cambria Math" w:hAnsi="Cambria Math"/>
                                <w:color w:val="auto"/>
                                <w:sz w:val="20"/>
                                <w:szCs w:val="20"/>
                              </w:rPr>
                              <m:t>σ</m:t>
                            </m:r>
                          </m:e>
                        </m:acc>
                      </m:e>
                    </m:bar>
                  </m:e>
                </m:bar>
                <m:d>
                  <m:dPr>
                    <m:ctrlPr>
                      <w:rPr>
                        <w:rFonts w:ascii="Cambria Math" w:hAnsi="Cambria Math"/>
                        <w:b w:val="0"/>
                        <w:i/>
                        <w:color w:val="auto"/>
                        <w:sz w:val="20"/>
                        <w:szCs w:val="20"/>
                      </w:rPr>
                    </m:ctrlPr>
                  </m:dPr>
                  <m:e>
                    <m:r>
                      <w:rPr>
                        <w:rFonts w:ascii="Cambria Math" w:hAnsi="Cambria Math"/>
                        <w:color w:val="auto"/>
                        <w:sz w:val="20"/>
                        <w:szCs w:val="20"/>
                      </w:rPr>
                      <m:t>t</m:t>
                    </m:r>
                  </m:e>
                </m:d>
              </m:e>
            </m:d>
            <m:r>
              <w:rPr>
                <w:rFonts w:ascii="Cambria Math" w:hAnsi="Cambria Math"/>
                <w:color w:val="auto"/>
                <w:sz w:val="20"/>
                <w:szCs w:val="20"/>
                <w:lang w:val="fr-FR"/>
              </w:rPr>
              <m:t xml:space="preserve"> </m:t>
            </m:r>
            <m:bar>
              <m:barPr>
                <m:ctrlPr>
                  <w:rPr>
                    <w:rFonts w:ascii="Cambria Math" w:hAnsi="Cambria Math"/>
                    <w:b w:val="0"/>
                    <w:i/>
                    <w:color w:val="auto"/>
                    <w:sz w:val="20"/>
                    <w:szCs w:val="20"/>
                  </w:rPr>
                </m:ctrlPr>
              </m:barPr>
              <m:e>
                <m:bar>
                  <m:barPr>
                    <m:ctrlPr>
                      <w:rPr>
                        <w:rFonts w:ascii="Cambria Math" w:hAnsi="Cambria Math"/>
                        <w:b w:val="0"/>
                        <w:i/>
                        <w:color w:val="auto"/>
                        <w:sz w:val="20"/>
                        <w:szCs w:val="20"/>
                      </w:rPr>
                    </m:ctrlPr>
                  </m:barPr>
                  <m:e>
                    <m:r>
                      <w:rPr>
                        <w:rFonts w:ascii="Cambria Math" w:hAnsi="Cambria Math"/>
                        <w:color w:val="auto"/>
                        <w:sz w:val="20"/>
                        <w:szCs w:val="20"/>
                      </w:rPr>
                      <m:t>I</m:t>
                    </m:r>
                  </m:e>
                </m:bar>
              </m:e>
            </m:bar>
          </m:e>
        </m:d>
      </m:oMath>
      <w:r w:rsidRPr="00015D6C">
        <w:rPr>
          <w:b w:val="0"/>
          <w:color w:val="auto"/>
          <w:sz w:val="20"/>
          <w:szCs w:val="20"/>
          <w:lang w:val="fr-FR"/>
        </w:rPr>
        <w:t xml:space="preserve"> </w:t>
      </w:r>
      <w:r w:rsidRPr="00015D6C">
        <w:rPr>
          <w:b w:val="0"/>
          <w:color w:val="auto"/>
          <w:sz w:val="20"/>
          <w:szCs w:val="20"/>
          <w:lang w:val="fr-FR"/>
        </w:rPr>
        <w:tab/>
      </w:r>
      <w:r w:rsidRPr="00015D6C">
        <w:rPr>
          <w:b w:val="0"/>
          <w:color w:val="auto"/>
          <w:sz w:val="20"/>
          <w:szCs w:val="20"/>
          <w:lang w:val="fr-FR"/>
        </w:rPr>
        <w:tab/>
      </w:r>
      <w:r w:rsidRPr="00015D6C">
        <w:rPr>
          <w:b w:val="0"/>
          <w:color w:val="auto"/>
          <w:sz w:val="20"/>
          <w:szCs w:val="20"/>
          <w:lang w:val="fr-FR"/>
        </w:rPr>
        <w:tab/>
      </w:r>
      <w:r w:rsidR="00015D6C">
        <w:rPr>
          <w:b w:val="0"/>
          <w:color w:val="auto"/>
          <w:sz w:val="20"/>
          <w:szCs w:val="20"/>
          <w:lang w:val="fr-FR"/>
        </w:rPr>
        <w:tab/>
      </w:r>
      <w:r w:rsidRPr="00015D6C">
        <w:rPr>
          <w:b w:val="0"/>
          <w:color w:val="auto"/>
          <w:sz w:val="20"/>
          <w:szCs w:val="20"/>
          <w:lang w:val="fr-FR"/>
        </w:rPr>
        <w:t>(</w:t>
      </w:r>
      <w:r w:rsidRPr="00015D6C">
        <w:rPr>
          <w:b w:val="0"/>
          <w:color w:val="auto"/>
          <w:sz w:val="20"/>
          <w:szCs w:val="20"/>
        </w:rPr>
        <w:fldChar w:fldCharType="begin"/>
      </w:r>
      <w:r w:rsidRPr="00015D6C">
        <w:rPr>
          <w:b w:val="0"/>
          <w:color w:val="auto"/>
          <w:sz w:val="20"/>
          <w:szCs w:val="20"/>
          <w:lang w:val="fr-FR"/>
        </w:rPr>
        <w:instrText xml:space="preserve"> SEQ ( \* ARABIC </w:instrText>
      </w:r>
      <w:r w:rsidRPr="00015D6C">
        <w:rPr>
          <w:b w:val="0"/>
          <w:color w:val="auto"/>
          <w:sz w:val="20"/>
          <w:szCs w:val="20"/>
        </w:rPr>
        <w:fldChar w:fldCharType="separate"/>
      </w:r>
      <w:r w:rsidR="00123BBF">
        <w:rPr>
          <w:b w:val="0"/>
          <w:noProof/>
          <w:color w:val="auto"/>
          <w:sz w:val="20"/>
          <w:szCs w:val="20"/>
          <w:lang w:val="fr-FR"/>
        </w:rPr>
        <w:t>1</w:t>
      </w:r>
      <w:r w:rsidRPr="00015D6C">
        <w:rPr>
          <w:b w:val="0"/>
          <w:color w:val="auto"/>
          <w:sz w:val="20"/>
          <w:szCs w:val="20"/>
        </w:rPr>
        <w:fldChar w:fldCharType="end"/>
      </w:r>
      <w:r w:rsidRPr="00015D6C">
        <w:rPr>
          <w:b w:val="0"/>
          <w:color w:val="auto"/>
          <w:sz w:val="20"/>
          <w:szCs w:val="20"/>
          <w:lang w:val="fr-FR"/>
        </w:rPr>
        <w:t>)</w:t>
      </w:r>
    </w:p>
    <w:p w:rsidR="00BA6AB0" w:rsidRPr="00396F98" w:rsidRDefault="00BA6AB0">
      <w:pPr>
        <w:spacing w:before="240" w:after="240" w:line="240" w:lineRule="auto"/>
      </w:pPr>
      <w:r w:rsidRPr="00396F98">
        <w:t xml:space="preserve">Où  </w:t>
      </w:r>
      <m:oMath>
        <m:sSub>
          <m:sSubPr>
            <m:ctrlPr>
              <w:rPr>
                <w:rFonts w:ascii="Cambria Math" w:hAnsi="Cambria Math"/>
                <w:i/>
                <w:sz w:val="24"/>
                <w:lang w:val="en-US" w:eastAsia="en-US"/>
              </w:rPr>
            </m:ctrlPr>
          </m:sSubPr>
          <m:e>
            <m:r>
              <w:rPr>
                <w:rFonts w:ascii="Cambria Math" w:hAnsi="Cambria Math"/>
              </w:rPr>
              <m:t>J</m:t>
            </m:r>
          </m:e>
          <m:sub>
            <m:r>
              <w:rPr>
                <w:rFonts w:ascii="Cambria Math" w:hAnsi="Cambria Math"/>
              </w:rPr>
              <m:t>H</m:t>
            </m:r>
          </m:sub>
        </m:sSub>
        <m:d>
          <m:dPr>
            <m:ctrlPr>
              <w:rPr>
                <w:rFonts w:ascii="Cambria Math" w:hAnsi="Cambria Math"/>
                <w:i/>
                <w:sz w:val="24"/>
                <w:lang w:val="en-US" w:eastAsia="en-US"/>
              </w:rPr>
            </m:ctrlPr>
          </m:dPr>
          <m:e>
            <m:f>
              <m:fPr>
                <m:ctrlPr>
                  <w:rPr>
                    <w:rFonts w:ascii="Cambria Math" w:hAnsi="Cambria Math"/>
                    <w:i/>
                    <w:sz w:val="24"/>
                    <w:lang w:val="en-US" w:eastAsia="en-US"/>
                  </w:rPr>
                </m:ctrlPr>
              </m:fPr>
              <m:num>
                <m:r>
                  <w:rPr>
                    <w:rFonts w:ascii="Cambria Math" w:hAnsi="Cambria Math"/>
                  </w:rPr>
                  <m:t>t</m:t>
                </m:r>
              </m:num>
              <m:den>
                <m:r>
                  <w:rPr>
                    <w:rFonts w:ascii="Cambria Math" w:hAnsi="Cambria Math"/>
                  </w:rPr>
                  <m:t>a(θ)</m:t>
                </m:r>
              </m:den>
            </m:f>
          </m:e>
        </m:d>
      </m:oMath>
      <w:r w:rsidRPr="00396F98">
        <w:t xml:space="preserve"> est la fonction du fluage du modèle Huet:</w:t>
      </w:r>
    </w:p>
    <w:p w:rsidR="00BA6AB0" w:rsidRPr="00396F98" w:rsidRDefault="00123BBF">
      <w:pPr>
        <w:spacing w:before="240" w:after="240" w:line="240" w:lineRule="auto"/>
        <w:rPr>
          <w:rFonts w:ascii="Cambria Math" w:hAnsi="Cambria Math" w:hint="eastAsia"/>
          <w:i/>
          <w:sz w:val="20"/>
          <w:szCs w:val="18"/>
        </w:rPr>
      </w:pPr>
      <m:oMath>
        <m:sSub>
          <m:sSubPr>
            <m:ctrlPr>
              <w:rPr>
                <w:rFonts w:ascii="Cambria Math" w:hAnsi="Cambria Math"/>
                <w:i/>
                <w:sz w:val="24"/>
                <w:szCs w:val="18"/>
                <w:lang w:val="en-US" w:eastAsia="en-US"/>
              </w:rPr>
            </m:ctrlPr>
          </m:sSubPr>
          <m:e>
            <m:r>
              <w:rPr>
                <w:rFonts w:ascii="Cambria Math" w:hAnsi="Cambria Math"/>
                <w:szCs w:val="18"/>
              </w:rPr>
              <m:t>J</m:t>
            </m:r>
          </m:e>
          <m:sub>
            <m:r>
              <w:rPr>
                <w:rFonts w:ascii="Cambria Math" w:hAnsi="Cambria Math"/>
                <w:szCs w:val="18"/>
              </w:rPr>
              <m:t>H</m:t>
            </m:r>
          </m:sub>
        </m:sSub>
        <m:d>
          <m:dPr>
            <m:ctrlPr>
              <w:rPr>
                <w:rFonts w:ascii="Cambria Math" w:hAnsi="Cambria Math"/>
                <w:i/>
                <w:sz w:val="24"/>
                <w:szCs w:val="18"/>
                <w:lang w:val="en-US" w:eastAsia="en-US"/>
              </w:rPr>
            </m:ctrlPr>
          </m:dPr>
          <m:e>
            <m:r>
              <w:rPr>
                <w:rFonts w:ascii="Cambria Math" w:hAnsi="Cambria Math"/>
                <w:szCs w:val="18"/>
              </w:rPr>
              <m:t>u</m:t>
            </m:r>
          </m:e>
        </m:d>
        <m:r>
          <w:rPr>
            <w:rFonts w:ascii="Cambria Math" w:hAnsi="Cambria Math"/>
            <w:szCs w:val="18"/>
          </w:rPr>
          <m:t>=</m:t>
        </m:r>
        <m:f>
          <m:fPr>
            <m:ctrlPr>
              <w:rPr>
                <w:rFonts w:ascii="Cambria Math" w:hAnsi="Cambria Math"/>
                <w:i/>
                <w:sz w:val="24"/>
                <w:szCs w:val="18"/>
                <w:lang w:val="en-US" w:eastAsia="en-US"/>
              </w:rPr>
            </m:ctrlPr>
          </m:fPr>
          <m:num>
            <m:r>
              <w:rPr>
                <w:rFonts w:ascii="Cambria Math" w:hAnsi="Cambria Math"/>
                <w:szCs w:val="18"/>
              </w:rPr>
              <m:t>1</m:t>
            </m:r>
          </m:num>
          <m:den>
            <m:sSub>
              <m:sSubPr>
                <m:ctrlPr>
                  <w:rPr>
                    <w:rFonts w:ascii="Cambria Math" w:hAnsi="Cambria Math"/>
                    <w:i/>
                    <w:sz w:val="24"/>
                    <w:szCs w:val="18"/>
                    <w:lang w:val="en-US" w:eastAsia="en-US"/>
                  </w:rPr>
                </m:ctrlPr>
              </m:sSubPr>
              <m:e>
                <m:r>
                  <w:rPr>
                    <w:rFonts w:ascii="Cambria Math" w:hAnsi="Cambria Math"/>
                    <w:szCs w:val="18"/>
                  </w:rPr>
                  <m:t>E</m:t>
                </m:r>
              </m:e>
              <m:sub>
                <m:r>
                  <w:rPr>
                    <w:rFonts w:ascii="Cambria Math" w:hAnsi="Cambria Math"/>
                    <w:szCs w:val="18"/>
                  </w:rPr>
                  <m:t>∞</m:t>
                </m:r>
              </m:sub>
            </m:sSub>
          </m:den>
        </m:f>
        <m:r>
          <w:rPr>
            <w:rFonts w:ascii="Cambria Math" w:hAnsi="Cambria Math"/>
            <w:szCs w:val="18"/>
          </w:rPr>
          <m:t>(1+</m:t>
        </m:r>
        <m:f>
          <m:fPr>
            <m:ctrlPr>
              <w:rPr>
                <w:rFonts w:ascii="Cambria Math" w:hAnsi="Cambria Math"/>
                <w:i/>
                <w:sz w:val="24"/>
                <w:szCs w:val="18"/>
                <w:lang w:val="en-US" w:eastAsia="en-US"/>
              </w:rPr>
            </m:ctrlPr>
          </m:fPr>
          <m:num>
            <m:sSup>
              <m:sSupPr>
                <m:ctrlPr>
                  <w:rPr>
                    <w:rFonts w:ascii="Cambria Math" w:hAnsi="Cambria Math"/>
                    <w:i/>
                    <w:sz w:val="24"/>
                    <w:szCs w:val="18"/>
                    <w:lang w:val="en-US" w:eastAsia="en-US"/>
                  </w:rPr>
                </m:ctrlPr>
              </m:sSupPr>
              <m:e>
                <m:r>
                  <w:rPr>
                    <w:rFonts w:ascii="Cambria Math" w:hAnsi="Cambria Math"/>
                    <w:szCs w:val="18"/>
                  </w:rPr>
                  <m:t>u</m:t>
                </m:r>
              </m:e>
              <m:sup>
                <m:r>
                  <w:rPr>
                    <w:rFonts w:ascii="Cambria Math" w:hAnsi="Cambria Math"/>
                    <w:szCs w:val="18"/>
                  </w:rPr>
                  <m:t>h</m:t>
                </m:r>
              </m:sup>
            </m:sSup>
          </m:num>
          <m:den>
            <m:r>
              <w:rPr>
                <w:rFonts w:ascii="Cambria Math" w:hAnsi="Cambria Math"/>
                <w:szCs w:val="18"/>
              </w:rPr>
              <m:t>Γ</m:t>
            </m:r>
            <m:d>
              <m:dPr>
                <m:ctrlPr>
                  <w:rPr>
                    <w:rFonts w:ascii="Cambria Math" w:hAnsi="Cambria Math"/>
                    <w:i/>
                    <w:sz w:val="24"/>
                    <w:szCs w:val="18"/>
                    <w:lang w:val="en-US" w:eastAsia="en-US"/>
                  </w:rPr>
                </m:ctrlPr>
              </m:dPr>
              <m:e>
                <m:r>
                  <w:rPr>
                    <w:rFonts w:ascii="Cambria Math" w:hAnsi="Cambria Math"/>
                    <w:szCs w:val="18"/>
                  </w:rPr>
                  <m:t>1+</m:t>
                </m:r>
                <m:r>
                  <w:rPr>
                    <w:rFonts w:ascii="Cambria Math" w:hAnsi="Cambria Math"/>
                    <w:szCs w:val="18"/>
                  </w:rPr>
                  <m:t>h</m:t>
                </m:r>
              </m:e>
            </m:d>
          </m:den>
        </m:f>
        <m:r>
          <w:rPr>
            <w:rFonts w:ascii="Cambria Math" w:hAnsi="Cambria Math"/>
            <w:szCs w:val="18"/>
          </w:rPr>
          <m:t>+δ</m:t>
        </m:r>
        <m:f>
          <m:fPr>
            <m:ctrlPr>
              <w:rPr>
                <w:rFonts w:ascii="Cambria Math" w:hAnsi="Cambria Math"/>
                <w:i/>
                <w:sz w:val="24"/>
                <w:szCs w:val="18"/>
                <w:lang w:val="en-US" w:eastAsia="en-US"/>
              </w:rPr>
            </m:ctrlPr>
          </m:fPr>
          <m:num>
            <m:sSup>
              <m:sSupPr>
                <m:ctrlPr>
                  <w:rPr>
                    <w:rFonts w:ascii="Cambria Math" w:hAnsi="Cambria Math"/>
                    <w:i/>
                    <w:sz w:val="24"/>
                    <w:szCs w:val="18"/>
                    <w:lang w:val="en-US" w:eastAsia="en-US"/>
                  </w:rPr>
                </m:ctrlPr>
              </m:sSupPr>
              <m:e>
                <m:r>
                  <w:rPr>
                    <w:rFonts w:ascii="Cambria Math" w:hAnsi="Cambria Math"/>
                    <w:szCs w:val="18"/>
                  </w:rPr>
                  <m:t>u</m:t>
                </m:r>
              </m:e>
              <m:sup>
                <m:r>
                  <w:rPr>
                    <w:rFonts w:ascii="Cambria Math" w:hAnsi="Cambria Math"/>
                    <w:szCs w:val="18"/>
                  </w:rPr>
                  <m:t>k</m:t>
                </m:r>
              </m:sup>
            </m:sSup>
          </m:num>
          <m:den>
            <m:r>
              <w:rPr>
                <w:rFonts w:ascii="Cambria Math" w:hAnsi="Cambria Math"/>
                <w:szCs w:val="18"/>
              </w:rPr>
              <m:t>Γ</m:t>
            </m:r>
            <m:d>
              <m:dPr>
                <m:ctrlPr>
                  <w:rPr>
                    <w:rFonts w:ascii="Cambria Math" w:hAnsi="Cambria Math"/>
                    <w:i/>
                    <w:sz w:val="24"/>
                    <w:szCs w:val="18"/>
                    <w:lang w:val="en-US" w:eastAsia="en-US"/>
                  </w:rPr>
                </m:ctrlPr>
              </m:dPr>
              <m:e>
                <m:r>
                  <w:rPr>
                    <w:rFonts w:ascii="Cambria Math" w:hAnsi="Cambria Math"/>
                    <w:szCs w:val="18"/>
                  </w:rPr>
                  <m:t>1+k</m:t>
                </m:r>
              </m:e>
            </m:d>
          </m:den>
        </m:f>
        <m:r>
          <w:rPr>
            <w:rFonts w:ascii="Cambria Math" w:hAnsi="Cambria Math"/>
            <w:szCs w:val="18"/>
          </w:rPr>
          <m:t>)</m:t>
        </m:r>
      </m:oMath>
      <w:r w:rsidR="00BA6AB0" w:rsidRPr="00396F98">
        <w:rPr>
          <w:rFonts w:ascii="Cambria Math" w:hAnsi="Cambria Math"/>
          <w:i/>
          <w:sz w:val="20"/>
          <w:szCs w:val="18"/>
        </w:rPr>
        <w:t xml:space="preserve"> </w:t>
      </w:r>
      <w:r w:rsidR="00BA6AB0" w:rsidRPr="00396F98">
        <w:rPr>
          <w:rFonts w:ascii="Cambria Math" w:hAnsi="Cambria Math"/>
          <w:i/>
          <w:sz w:val="20"/>
          <w:szCs w:val="18"/>
        </w:rPr>
        <w:tab/>
      </w:r>
      <w:r w:rsidR="00BA6AB0" w:rsidRPr="00396F98">
        <w:rPr>
          <w:rFonts w:ascii="Cambria Math" w:hAnsi="Cambria Math"/>
          <w:i/>
          <w:sz w:val="20"/>
          <w:szCs w:val="18"/>
        </w:rPr>
        <w:tab/>
      </w:r>
      <w:r w:rsidR="00BA6AB0" w:rsidRPr="00396F98">
        <w:rPr>
          <w:rFonts w:ascii="Cambria Math" w:hAnsi="Cambria Math"/>
          <w:i/>
          <w:sz w:val="20"/>
          <w:szCs w:val="18"/>
        </w:rPr>
        <w:tab/>
      </w:r>
      <w:r w:rsidR="00BA6AB0" w:rsidRPr="00396F98">
        <w:rPr>
          <w:rFonts w:ascii="Cambria Math" w:hAnsi="Cambria Math"/>
          <w:i/>
          <w:sz w:val="20"/>
          <w:szCs w:val="18"/>
        </w:rPr>
        <w:tab/>
      </w:r>
      <w:r w:rsidR="00BA6AB0" w:rsidRPr="00396F98">
        <w:rPr>
          <w:rFonts w:ascii="Cambria Math" w:hAnsi="Cambria Math"/>
          <w:i/>
          <w:sz w:val="20"/>
          <w:szCs w:val="18"/>
        </w:rPr>
        <w:tab/>
      </w:r>
      <w:r w:rsidR="00BA6AB0" w:rsidRPr="00396F98">
        <w:rPr>
          <w:rFonts w:ascii="Cambria Math" w:hAnsi="Cambria Math"/>
          <w:i/>
          <w:sz w:val="20"/>
          <w:szCs w:val="18"/>
        </w:rPr>
        <w:tab/>
      </w:r>
    </w:p>
    <w:p w:rsidR="00BA6AB0" w:rsidRPr="00396F98" w:rsidRDefault="00BA6AB0">
      <w:pPr>
        <w:jc w:val="both"/>
      </w:pPr>
      <w:r w:rsidRPr="00396F98">
        <w:t xml:space="preserve">Où  </w:t>
      </w:r>
      <m:oMath>
        <m:r>
          <w:rPr>
            <w:rFonts w:ascii="Cambria Math" w:hAnsi="Cambria Math"/>
          </w:rPr>
          <m:t>Γ</m:t>
        </m:r>
        <m:d>
          <m:dPr>
            <m:ctrlPr>
              <w:rPr>
                <w:rFonts w:ascii="Cambria Math" w:hAnsi="Cambria Math"/>
                <w:i/>
                <w:sz w:val="24"/>
                <w:lang w:val="en-US" w:eastAsia="en-US"/>
              </w:rPr>
            </m:ctrlPr>
          </m:dPr>
          <m:e>
            <m:r>
              <w:rPr>
                <w:rFonts w:ascii="Cambria Math" w:hAnsi="Cambria Math"/>
              </w:rPr>
              <m:t>x</m:t>
            </m:r>
          </m:e>
        </m:d>
        <m:r>
          <w:rPr>
            <w:rFonts w:ascii="Cambria Math" w:hAnsi="Cambria Math"/>
          </w:rPr>
          <m:t>=</m:t>
        </m:r>
        <m:nary>
          <m:naryPr>
            <m:limLoc m:val="undOvr"/>
            <m:ctrlPr>
              <w:rPr>
                <w:rFonts w:ascii="Cambria Math" w:hAnsi="Cambria Math"/>
                <w:i/>
                <w:sz w:val="24"/>
                <w:lang w:val="en-US" w:eastAsia="en-US"/>
              </w:rPr>
            </m:ctrlPr>
          </m:naryPr>
          <m:sub>
            <m:r>
              <w:rPr>
                <w:rFonts w:ascii="Cambria Math" w:hAnsi="Cambria Math"/>
              </w:rPr>
              <m:t>0</m:t>
            </m:r>
          </m:sub>
          <m:sup>
            <m:r>
              <w:rPr>
                <w:rFonts w:ascii="Cambria Math" w:hAnsi="Cambria Math"/>
              </w:rPr>
              <m:t>∞</m:t>
            </m:r>
          </m:sup>
          <m:e>
            <m:sSup>
              <m:sSupPr>
                <m:ctrlPr>
                  <w:rPr>
                    <w:rFonts w:ascii="Cambria Math" w:hAnsi="Cambria Math"/>
                    <w:i/>
                    <w:sz w:val="24"/>
                    <w:lang w:val="en-US" w:eastAsia="en-US"/>
                  </w:rPr>
                </m:ctrlPr>
              </m:sSupPr>
              <m:e>
                <m:r>
                  <w:rPr>
                    <w:rFonts w:ascii="Cambria Math" w:hAnsi="Cambria Math"/>
                  </w:rPr>
                  <m:t>t</m:t>
                </m:r>
              </m:e>
              <m:sup>
                <m:r>
                  <w:rPr>
                    <w:rFonts w:ascii="Cambria Math" w:hAnsi="Cambria Math"/>
                  </w:rPr>
                  <m:t>x-1</m:t>
                </m:r>
              </m:sup>
            </m:sSup>
            <m:sSup>
              <m:sSupPr>
                <m:ctrlPr>
                  <w:rPr>
                    <w:rFonts w:ascii="Cambria Math" w:hAnsi="Cambria Math"/>
                    <w:i/>
                    <w:sz w:val="24"/>
                    <w:lang w:val="en-US" w:eastAsia="en-US"/>
                  </w:rPr>
                </m:ctrlPr>
              </m:sSupPr>
              <m:e>
                <m:r>
                  <w:rPr>
                    <w:rFonts w:ascii="Cambria Math" w:hAnsi="Cambria Math"/>
                  </w:rPr>
                  <m:t>e</m:t>
                </m:r>
              </m:e>
              <m:sup>
                <m:r>
                  <w:rPr>
                    <w:rFonts w:ascii="Cambria Math" w:hAnsi="Cambria Math"/>
                  </w:rPr>
                  <m:t>-t</m:t>
                </m:r>
              </m:sup>
            </m:sSup>
            <m:r>
              <w:rPr>
                <w:rFonts w:ascii="Cambria Math" w:hAnsi="Cambria Math"/>
              </w:rPr>
              <m:t>dt</m:t>
            </m:r>
          </m:e>
        </m:nary>
        <m:r>
          <w:rPr>
            <w:rFonts w:ascii="Cambria Math" w:hAnsi="Cambria Math"/>
          </w:rPr>
          <m:t xml:space="preserve"> with x &gt; 0</m:t>
        </m:r>
      </m:oMath>
      <w:r w:rsidRPr="00396F98">
        <w:t xml:space="preserve"> est la fonction d’Euler; a (</w:t>
      </w:r>
      <w:r w:rsidRPr="00396F98">
        <w:rPr>
          <w:lang w:val="en-US"/>
        </w:rPr>
        <w:t>θ</w:t>
      </w:r>
      <w:r w:rsidRPr="00396F98">
        <w:t xml:space="preserve">) est le facteur de décalage du principe d'équivalence temps-température et </w:t>
      </w:r>
      <m:oMath>
        <m:r>
          <w:rPr>
            <w:rFonts w:ascii="Cambria Math" w:hAnsi="Cambria Math"/>
          </w:rPr>
          <m:t xml:space="preserve"> </m:t>
        </m:r>
        <m:bar>
          <m:barPr>
            <m:ctrlPr>
              <w:rPr>
                <w:rFonts w:ascii="Cambria Math" w:hAnsi="Cambria Math"/>
                <w:i/>
              </w:rPr>
            </m:ctrlPr>
          </m:barPr>
          <m:e>
            <m:bar>
              <m:barPr>
                <m:ctrlPr>
                  <w:rPr>
                    <w:rFonts w:ascii="Cambria Math" w:hAnsi="Cambria Math"/>
                    <w:i/>
                  </w:rPr>
                </m:ctrlPr>
              </m:barPr>
              <m:e>
                <m:r>
                  <w:rPr>
                    <w:rFonts w:ascii="Cambria Math" w:hAnsi="Cambria Math"/>
                  </w:rPr>
                  <m:t>I</m:t>
                </m:r>
              </m:e>
            </m:bar>
          </m:e>
        </m:bar>
      </m:oMath>
      <w:r w:rsidRPr="00396F98">
        <w:t xml:space="preserve"> est le tenseur de l'unité 3 × 3.</w:t>
      </w:r>
    </w:p>
    <w:p w:rsidR="00BA6AB0" w:rsidRPr="00396F98" w:rsidRDefault="00BA6AB0">
      <w:pPr>
        <w:spacing w:line="240" w:lineRule="auto"/>
      </w:pPr>
    </w:p>
    <w:p w:rsidR="00BA6AB0" w:rsidRPr="00396F98" w:rsidRDefault="00216D41">
      <w:pPr>
        <w:pStyle w:val="Lgende"/>
        <w:jc w:val="center"/>
        <w:rPr>
          <w:b w:val="0"/>
          <w:color w:val="auto"/>
          <w:sz w:val="20"/>
        </w:rPr>
      </w:pPr>
      <w:r>
        <w:rPr>
          <w:b w:val="0"/>
          <w:i/>
          <w:noProof/>
          <w:color w:val="auto"/>
          <w:lang w:val="fr-FR" w:eastAsia="fr-FR"/>
        </w:rPr>
        <w:drawing>
          <wp:inline distT="0" distB="0" distL="0" distR="0">
            <wp:extent cx="2247900" cy="657225"/>
            <wp:effectExtent l="0" t="0" r="0" b="9525"/>
            <wp:docPr id="3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9"/>
                    <pic:cNvPicPr>
                      <a:picLocks noChangeAspect="1" noChangeArrowheads="1"/>
                    </pic:cNvPicPr>
                  </pic:nvPicPr>
                  <pic:blipFill>
                    <a:blip r:embed="rId17">
                      <a:extLst>
                        <a:ext uri="{28A0092B-C50C-407E-A947-70E740481C1C}">
                          <a14:useLocalDpi xmlns:a14="http://schemas.microsoft.com/office/drawing/2010/main" val="0"/>
                        </a:ext>
                      </a:extLst>
                    </a:blip>
                    <a:srcRect t="13408" b="37430"/>
                    <a:stretch>
                      <a:fillRect/>
                    </a:stretch>
                  </pic:blipFill>
                  <pic:spPr bwMode="auto">
                    <a:xfrm>
                      <a:off x="0" y="0"/>
                      <a:ext cx="2247900" cy="657225"/>
                    </a:xfrm>
                    <a:prstGeom prst="rect">
                      <a:avLst/>
                    </a:prstGeom>
                    <a:noFill/>
                    <a:ln>
                      <a:noFill/>
                    </a:ln>
                  </pic:spPr>
                </pic:pic>
              </a:graphicData>
            </a:graphic>
          </wp:inline>
        </w:drawing>
      </w:r>
    </w:p>
    <w:p w:rsidR="00BA6AB0" w:rsidRDefault="00BA6AB0">
      <w:pPr>
        <w:pStyle w:val="Lgende"/>
        <w:spacing w:line="220" w:lineRule="exact"/>
        <w:jc w:val="center"/>
        <w:rPr>
          <w:b w:val="0"/>
          <w:color w:val="auto"/>
          <w:sz w:val="20"/>
          <w:lang w:val="fr-FR"/>
        </w:rPr>
      </w:pPr>
      <w:r w:rsidRPr="00396F98">
        <w:rPr>
          <w:b w:val="0"/>
          <w:color w:val="auto"/>
          <w:sz w:val="20"/>
          <w:lang w:val="fr-FR"/>
        </w:rPr>
        <w:t xml:space="preserve">Figure </w:t>
      </w:r>
      <w:r w:rsidRPr="00396F98">
        <w:rPr>
          <w:b w:val="0"/>
          <w:color w:val="auto"/>
          <w:sz w:val="20"/>
        </w:rPr>
        <w:fldChar w:fldCharType="begin"/>
      </w:r>
      <w:r w:rsidRPr="00396F98">
        <w:rPr>
          <w:b w:val="0"/>
          <w:color w:val="auto"/>
          <w:sz w:val="20"/>
          <w:lang w:val="fr-FR"/>
        </w:rPr>
        <w:instrText xml:space="preserve"> SEQ Figure \* ARABIC </w:instrText>
      </w:r>
      <w:r w:rsidRPr="00396F98">
        <w:rPr>
          <w:b w:val="0"/>
          <w:color w:val="auto"/>
          <w:sz w:val="20"/>
        </w:rPr>
        <w:fldChar w:fldCharType="separate"/>
      </w:r>
      <w:r w:rsidR="00123BBF">
        <w:rPr>
          <w:b w:val="0"/>
          <w:noProof/>
          <w:color w:val="auto"/>
          <w:sz w:val="20"/>
          <w:lang w:val="fr-FR"/>
        </w:rPr>
        <w:t>8</w:t>
      </w:r>
      <w:r w:rsidRPr="00396F98">
        <w:rPr>
          <w:b w:val="0"/>
          <w:color w:val="auto"/>
          <w:sz w:val="20"/>
        </w:rPr>
        <w:fldChar w:fldCharType="end"/>
      </w:r>
      <w:r w:rsidRPr="00396F98">
        <w:rPr>
          <w:b w:val="0"/>
          <w:color w:val="auto"/>
          <w:sz w:val="20"/>
          <w:lang w:val="fr-FR"/>
        </w:rPr>
        <w:t>. Huet model</w:t>
      </w:r>
    </w:p>
    <w:p w:rsidR="00015D6C" w:rsidRPr="00015D6C" w:rsidRDefault="00015D6C" w:rsidP="00015D6C">
      <w:pPr>
        <w:rPr>
          <w:lang w:eastAsia="en-US"/>
        </w:rPr>
      </w:pPr>
    </w:p>
    <w:p w:rsidR="00BA6AB0" w:rsidRPr="00396F98" w:rsidRDefault="00BA6AB0">
      <w:pPr>
        <w:jc w:val="both"/>
      </w:pPr>
      <w:r w:rsidRPr="00396F98">
        <w:t xml:space="preserve">La variation de la température (pour des valeurs positives) confère deux  </w:t>
      </w:r>
      <w:r w:rsidR="00F43466" w:rsidRPr="00396F98">
        <w:t xml:space="preserve">effets au </w:t>
      </w:r>
      <w:r w:rsidRPr="00396F98">
        <w:t xml:space="preserve">comportement </w:t>
      </w:r>
      <w:r w:rsidR="000D4F36" w:rsidRPr="00396F98">
        <w:t xml:space="preserve">de </w:t>
      </w:r>
      <w:r w:rsidRPr="00396F98">
        <w:t xml:space="preserve">l’enrobé bitumineux sec </w:t>
      </w:r>
      <w:r w:rsidR="00F43466" w:rsidRPr="00396F98">
        <w:t>et</w:t>
      </w:r>
      <w:r w:rsidRPr="00396F98">
        <w:t xml:space="preserve"> </w:t>
      </w:r>
      <w:r w:rsidR="00BE3FDA" w:rsidRPr="00396F98">
        <w:t>saturé</w:t>
      </w:r>
      <w:r w:rsidRPr="00396F98">
        <w:t xml:space="preserve">. Le premier est la dilatation thermique, qui peut être simplement modélisée par la déformation thermique supplémentaire </w:t>
      </w:r>
      <m:oMath>
        <m:sSup>
          <m:sSupPr>
            <m:ctrlPr>
              <w:rPr>
                <w:rFonts w:ascii="Cambria Math" w:hAnsi="Cambria Math"/>
                <w:i/>
              </w:rPr>
            </m:ctrlPr>
          </m:sSupPr>
          <m:e>
            <m:bar>
              <m:barPr>
                <m:ctrlPr>
                  <w:rPr>
                    <w:rFonts w:ascii="Cambria Math" w:hAnsi="Cambria Math"/>
                    <w:i/>
                  </w:rPr>
                </m:ctrlPr>
              </m:barPr>
              <m:e>
                <m:bar>
                  <m:barPr>
                    <m:ctrlPr>
                      <w:rPr>
                        <w:rFonts w:ascii="Cambria Math" w:hAnsi="Cambria Math"/>
                        <w:i/>
                      </w:rPr>
                    </m:ctrlPr>
                  </m:barPr>
                  <m:e>
                    <m:r>
                      <w:rPr>
                        <w:rFonts w:ascii="Cambria Math" w:hAnsi="Cambria Math"/>
                      </w:rPr>
                      <m:t>ε</m:t>
                    </m:r>
                  </m:e>
                </m:bar>
              </m:e>
            </m:bar>
          </m:e>
          <m:sup>
            <m:r>
              <w:rPr>
                <w:rFonts w:ascii="Cambria Math" w:hAnsi="Cambria Math"/>
              </w:rPr>
              <m:t>th</m:t>
            </m:r>
          </m:sup>
        </m:sSup>
        <m:d>
          <m:dPr>
            <m:ctrlPr>
              <w:rPr>
                <w:rFonts w:ascii="Cambria Math" w:hAnsi="Cambria Math"/>
                <w:i/>
              </w:rPr>
            </m:ctrlPr>
          </m:dPr>
          <m:e>
            <m:r>
              <w:rPr>
                <w:rFonts w:ascii="Cambria Math" w:hAnsi="Cambria Math"/>
              </w:rPr>
              <m:t>θ(t)</m:t>
            </m:r>
          </m:e>
        </m:d>
        <m:r>
          <w:rPr>
            <w:rFonts w:ascii="Cambria Math" w:hAnsi="Cambria Math"/>
          </w:rPr>
          <m:t xml:space="preserve">=α Δθ </m:t>
        </m:r>
        <m:bar>
          <m:barPr>
            <m:ctrlPr>
              <w:rPr>
                <w:rFonts w:ascii="Cambria Math" w:hAnsi="Cambria Math"/>
                <w:i/>
              </w:rPr>
            </m:ctrlPr>
          </m:barPr>
          <m:e>
            <m:bar>
              <m:barPr>
                <m:ctrlPr>
                  <w:rPr>
                    <w:rFonts w:ascii="Cambria Math" w:hAnsi="Cambria Math"/>
                    <w:i/>
                  </w:rPr>
                </m:ctrlPr>
              </m:barPr>
              <m:e>
                <m:r>
                  <w:rPr>
                    <w:rFonts w:ascii="Cambria Math" w:hAnsi="Cambria Math"/>
                  </w:rPr>
                  <m:t>I</m:t>
                </m:r>
              </m:e>
            </m:bar>
          </m:e>
        </m:bar>
        <m:r>
          <w:rPr>
            <w:rFonts w:ascii="Cambria Math" w:hAnsi="Cambria Math"/>
          </w:rPr>
          <m:t xml:space="preserve"> </m:t>
        </m:r>
      </m:oMath>
      <w:r w:rsidRPr="00396F98">
        <w:t xml:space="preserve">où α (μm/m/°C) est le </w:t>
      </w:r>
      <w:r w:rsidRPr="00396F98">
        <w:lastRenderedPageBreak/>
        <w:t xml:space="preserve">coefficient de dilatation thermique et </w:t>
      </w:r>
      <m:oMath>
        <m:r>
          <w:rPr>
            <w:rFonts w:ascii="Cambria Math" w:hAnsi="Cambria Math"/>
          </w:rPr>
          <m:t>Δθ</m:t>
        </m:r>
      </m:oMath>
      <w:r w:rsidRPr="00396F98">
        <w:t xml:space="preserve"> est la variation de température. L'autre effet est le changement dans la fonction du fluage suivant le temps en raison de la </w:t>
      </w:r>
      <w:r w:rsidR="000D4F36" w:rsidRPr="00396F98">
        <w:t xml:space="preserve">fonction </w:t>
      </w:r>
      <m:oMath>
        <m:r>
          <w:rPr>
            <w:rFonts w:ascii="Cambria Math" w:hAnsi="Cambria Math"/>
          </w:rPr>
          <m:t>a</m:t>
        </m:r>
        <m:d>
          <m:dPr>
            <m:ctrlPr>
              <w:rPr>
                <w:rFonts w:ascii="Cambria Math" w:hAnsi="Cambria Math"/>
                <w:bCs/>
                <w:i/>
              </w:rPr>
            </m:ctrlPr>
          </m:dPr>
          <m:e>
            <m:r>
              <w:rPr>
                <w:rFonts w:ascii="Cambria Math" w:hAnsi="Cambria Math"/>
              </w:rPr>
              <m:t>θ</m:t>
            </m:r>
            <m:d>
              <m:dPr>
                <m:ctrlPr>
                  <w:rPr>
                    <w:rFonts w:ascii="Cambria Math" w:hAnsi="Cambria Math"/>
                    <w:bCs/>
                    <w:i/>
                  </w:rPr>
                </m:ctrlPr>
              </m:dPr>
              <m:e>
                <m:r>
                  <w:rPr>
                    <w:rFonts w:ascii="Cambria Math" w:hAnsi="Cambria Math"/>
                  </w:rPr>
                  <m:t>t</m:t>
                </m:r>
              </m:e>
            </m:d>
          </m:e>
        </m:d>
      </m:oMath>
      <w:r w:rsidRPr="00396F98">
        <w:t xml:space="preserve">. Cet effet peut être pris en compte en introduisant une nouvelle notation "temps équivalent" </w:t>
      </w:r>
      <m:oMath>
        <m:sSub>
          <m:sSubPr>
            <m:ctrlPr>
              <w:rPr>
                <w:rFonts w:ascii="Cambria Math" w:hAnsi="Cambria Math"/>
                <w:bCs/>
                <w:i/>
              </w:rPr>
            </m:ctrlPr>
          </m:sSubPr>
          <m:e>
            <m:r>
              <w:rPr>
                <w:rFonts w:ascii="Cambria Math" w:hAnsi="Cambria Math"/>
              </w:rPr>
              <m:t>t</m:t>
            </m:r>
          </m:e>
          <m:sub>
            <m:r>
              <w:rPr>
                <w:rFonts w:ascii="Cambria Math" w:hAnsi="Cambria Math"/>
              </w:rPr>
              <m:t>e</m:t>
            </m:r>
          </m:sub>
        </m:sSub>
        <m:d>
          <m:dPr>
            <m:ctrlPr>
              <w:rPr>
                <w:rFonts w:ascii="Cambria Math" w:hAnsi="Cambria Math"/>
                <w:bCs/>
                <w:i/>
              </w:rPr>
            </m:ctrlPr>
          </m:dPr>
          <m:e>
            <m:r>
              <w:rPr>
                <w:rFonts w:ascii="Cambria Math" w:hAnsi="Cambria Math"/>
              </w:rPr>
              <m:t>t</m:t>
            </m:r>
          </m:e>
        </m:d>
      </m:oMath>
      <w:r w:rsidRPr="00396F98">
        <w:t xml:space="preserve"> </w:t>
      </w:r>
      <w:r w:rsidRPr="00396F98">
        <w:fldChar w:fldCharType="begin"/>
      </w:r>
      <w:r w:rsidRPr="00396F98">
        <w:instrText xml:space="preserve"> ADDIN ZOTERO_ITEM CSL_CITATION {"citationID":"Kw8KtvVQ","properties":{"formattedCitation":"(HECK JV, 2001)","plainCitation":"(HECK JV, 2001)","dontUpdate":true},"citationItems":[{"id":177,"uris":["http://zotero.org/users/3051895/items/9CVQ8AR6"],"uri":["http://zotero.org/users/3051895/items/9CVQ8AR6"],"itemData":{"id":177,"type":"thesis","title":"Modélisation des déformations réversibles et permanentes des enrobés bitumineux - Application à l'ornièrage des chaussées","publisher":"Université de Nantes","genre":"Thèse","author":[{"family":"Heck JV","given":""}],"issued":{"date-parts":[["2001"]]}}}],"schema":"https://github.com/citation-style-language/schema/raw/master/csl-citation.json"} </w:instrText>
      </w:r>
      <w:r w:rsidRPr="00396F98">
        <w:fldChar w:fldCharType="separate"/>
      </w:r>
      <w:r w:rsidRPr="00396F98">
        <w:t>(Heck, 2001)</w:t>
      </w:r>
      <w:r w:rsidRPr="00396F98">
        <w:fldChar w:fldCharType="end"/>
      </w:r>
      <w:r w:rsidRPr="00396F98">
        <w:t xml:space="preserve"> défini par l'équation ci-dessous :</w:t>
      </w:r>
    </w:p>
    <w:p w:rsidR="00BA6AB0" w:rsidRPr="00396F98" w:rsidRDefault="00BA6AB0">
      <w:pPr>
        <w:jc w:val="both"/>
        <w:rPr>
          <w:bCs/>
        </w:rPr>
      </w:pPr>
      <w:r w:rsidRPr="00396F98">
        <w:rPr>
          <w:bCs/>
          <w:sz w:val="24"/>
        </w:rPr>
        <w:tab/>
      </w:r>
      <w:r w:rsidRPr="00396F98">
        <w:rPr>
          <w:bCs/>
          <w:sz w:val="24"/>
        </w:rPr>
        <w:tab/>
      </w:r>
      <w:r w:rsidRPr="00396F98">
        <w:rPr>
          <w:bCs/>
          <w:sz w:val="24"/>
        </w:rPr>
        <w:tab/>
      </w:r>
      <w:r w:rsidRPr="00396F98">
        <w:rPr>
          <w:bCs/>
          <w:sz w:val="24"/>
        </w:rPr>
        <w:tab/>
      </w:r>
      <m:oMath>
        <m:sSub>
          <m:sSubPr>
            <m:ctrlPr>
              <w:rPr>
                <w:rFonts w:ascii="Cambria Math" w:hAnsi="Cambria Math"/>
                <w:bCs/>
                <w:i/>
                <w:sz w:val="24"/>
              </w:rPr>
            </m:ctrlPr>
          </m:sSubPr>
          <m:e>
            <m:r>
              <w:rPr>
                <w:rFonts w:ascii="Cambria Math" w:hAnsi="Cambria Math"/>
              </w:rPr>
              <m:t>t</m:t>
            </m:r>
          </m:e>
          <m:sub>
            <m:r>
              <w:rPr>
                <w:rFonts w:ascii="Cambria Math" w:hAnsi="Cambria Math"/>
              </w:rPr>
              <m:t>e</m:t>
            </m:r>
          </m:sub>
        </m:sSub>
        <m:d>
          <m:dPr>
            <m:ctrlPr>
              <w:rPr>
                <w:rFonts w:ascii="Cambria Math" w:hAnsi="Cambria Math"/>
                <w:bCs/>
                <w:i/>
                <w:sz w:val="24"/>
              </w:rPr>
            </m:ctrlPr>
          </m:dPr>
          <m:e>
            <m:r>
              <w:rPr>
                <w:rFonts w:ascii="Cambria Math" w:hAnsi="Cambria Math"/>
              </w:rPr>
              <m:t>t</m:t>
            </m:r>
          </m:e>
        </m:d>
        <m:r>
          <w:rPr>
            <w:rFonts w:ascii="Cambria Math" w:hAnsi="Cambria Math"/>
          </w:rPr>
          <m:t>=</m:t>
        </m:r>
        <m:nary>
          <m:naryPr>
            <m:limLoc m:val="subSup"/>
            <m:ctrlPr>
              <w:rPr>
                <w:rFonts w:ascii="Cambria Math" w:hAnsi="Cambria Math"/>
                <w:bCs/>
                <w:i/>
                <w:sz w:val="24"/>
              </w:rPr>
            </m:ctrlPr>
          </m:naryPr>
          <m:sub>
            <m:r>
              <w:rPr>
                <w:rFonts w:ascii="Cambria Math" w:hAnsi="Cambria Math"/>
              </w:rPr>
              <m:t>0</m:t>
            </m:r>
          </m:sub>
          <m:sup>
            <m:r>
              <w:rPr>
                <w:rFonts w:ascii="Cambria Math" w:hAnsi="Cambria Math"/>
              </w:rPr>
              <m:t>t</m:t>
            </m:r>
          </m:sup>
          <m:e>
            <m:f>
              <m:fPr>
                <m:ctrlPr>
                  <w:rPr>
                    <w:rFonts w:ascii="Cambria Math" w:hAnsi="Cambria Math"/>
                    <w:bCs/>
                    <w:i/>
                    <w:sz w:val="24"/>
                  </w:rPr>
                </m:ctrlPr>
              </m:fPr>
              <m:num>
                <m:r>
                  <w:rPr>
                    <w:rFonts w:ascii="Cambria Math" w:hAnsi="Cambria Math"/>
                  </w:rPr>
                  <m:t>dτ</m:t>
                </m:r>
              </m:num>
              <m:den>
                <m:r>
                  <w:rPr>
                    <w:rFonts w:ascii="Cambria Math" w:hAnsi="Cambria Math"/>
                  </w:rPr>
                  <m:t>a</m:t>
                </m:r>
                <m:d>
                  <m:dPr>
                    <m:ctrlPr>
                      <w:rPr>
                        <w:rFonts w:ascii="Cambria Math" w:hAnsi="Cambria Math"/>
                        <w:bCs/>
                        <w:i/>
                        <w:sz w:val="24"/>
                      </w:rPr>
                    </m:ctrlPr>
                  </m:dPr>
                  <m:e>
                    <m:r>
                      <w:rPr>
                        <w:rFonts w:ascii="Cambria Math" w:hAnsi="Cambria Math"/>
                      </w:rPr>
                      <m:t>θ</m:t>
                    </m:r>
                    <m:d>
                      <m:dPr>
                        <m:ctrlPr>
                          <w:rPr>
                            <w:rFonts w:ascii="Cambria Math" w:hAnsi="Cambria Math"/>
                            <w:bCs/>
                            <w:i/>
                            <w:sz w:val="24"/>
                          </w:rPr>
                        </m:ctrlPr>
                      </m:dPr>
                      <m:e>
                        <m:r>
                          <w:rPr>
                            <w:rFonts w:ascii="Cambria Math" w:hAnsi="Cambria Math"/>
                          </w:rPr>
                          <m:t>τ</m:t>
                        </m:r>
                      </m:e>
                    </m:d>
                  </m:e>
                </m:d>
              </m:den>
            </m:f>
          </m:e>
        </m:nary>
      </m:oMath>
      <w:r w:rsidRPr="00396F98">
        <w:rPr>
          <w:bCs/>
        </w:rPr>
        <w:tab/>
      </w:r>
      <w:r w:rsidRPr="00396F98">
        <w:rPr>
          <w:bCs/>
        </w:rPr>
        <w:tab/>
      </w:r>
      <w:r w:rsidRPr="00396F98">
        <w:rPr>
          <w:bCs/>
        </w:rPr>
        <w:tab/>
      </w:r>
      <w:r w:rsidRPr="00396F98">
        <w:rPr>
          <w:bCs/>
        </w:rPr>
        <w:tab/>
      </w:r>
      <w:r w:rsidRPr="00396F98">
        <w:rPr>
          <w:bCs/>
        </w:rPr>
        <w:tab/>
      </w:r>
      <w:r w:rsidRPr="00396F98">
        <w:rPr>
          <w:bCs/>
        </w:rPr>
        <w:tab/>
        <w:t>(</w:t>
      </w:r>
      <w:r w:rsidRPr="00396F98">
        <w:rPr>
          <w:bCs/>
        </w:rPr>
        <w:fldChar w:fldCharType="begin"/>
      </w:r>
      <w:r w:rsidRPr="00396F98">
        <w:rPr>
          <w:bCs/>
        </w:rPr>
        <w:instrText xml:space="preserve"> SEQ ( \* ARABIC </w:instrText>
      </w:r>
      <w:r w:rsidRPr="00396F98">
        <w:rPr>
          <w:bCs/>
        </w:rPr>
        <w:fldChar w:fldCharType="separate"/>
      </w:r>
      <w:r w:rsidR="00123BBF">
        <w:rPr>
          <w:bCs/>
          <w:noProof/>
        </w:rPr>
        <w:t>2</w:t>
      </w:r>
      <w:r w:rsidRPr="00396F98">
        <w:rPr>
          <w:bCs/>
        </w:rPr>
        <w:fldChar w:fldCharType="end"/>
      </w:r>
      <w:r w:rsidRPr="00396F98">
        <w:rPr>
          <w:bCs/>
        </w:rPr>
        <w:t>)</w:t>
      </w:r>
    </w:p>
    <w:p w:rsidR="00BA6AB0" w:rsidRPr="00396F98" w:rsidRDefault="00BA6AB0">
      <w:pPr>
        <w:jc w:val="both"/>
      </w:pPr>
      <w:r w:rsidRPr="00396F98">
        <w:t>Avec cette définition, la loi constitutive du comportement 3D de l’enrobé bitumineux à température variable s’écrit comme suit:</w:t>
      </w:r>
    </w:p>
    <w:p w:rsidR="00BA6AB0" w:rsidRPr="00396F98" w:rsidRDefault="00BA6AB0">
      <w:pPr>
        <w:jc w:val="both"/>
      </w:pPr>
    </w:p>
    <w:p w:rsidR="00BA6AB0" w:rsidRPr="00396F98" w:rsidRDefault="00BA6AB0">
      <w:pPr>
        <w:jc w:val="both"/>
        <w:rPr>
          <w:rFonts w:eastAsia="Times New Roman"/>
          <w:sz w:val="20"/>
        </w:rPr>
      </w:pPr>
      <w:r w:rsidRPr="00396F98">
        <w:rPr>
          <w:sz w:val="19"/>
          <w:szCs w:val="19"/>
        </w:rPr>
        <w:tab/>
      </w:r>
      <w:r w:rsidRPr="00396F98">
        <w:rPr>
          <w:sz w:val="19"/>
          <w:szCs w:val="19"/>
        </w:rPr>
        <w:tab/>
      </w:r>
      <m:oMath>
        <m:bar>
          <m:barPr>
            <m:ctrlPr>
              <w:rPr>
                <w:rFonts w:ascii="Cambria Math" w:hAnsi="Cambria Math"/>
                <w:i/>
                <w:noProof/>
                <w:sz w:val="19"/>
                <w:szCs w:val="19"/>
              </w:rPr>
            </m:ctrlPr>
          </m:barPr>
          <m:e>
            <m:bar>
              <m:barPr>
                <m:ctrlPr>
                  <w:rPr>
                    <w:rFonts w:ascii="Cambria Math" w:hAnsi="Cambria Math"/>
                    <w:i/>
                    <w:noProof/>
                    <w:sz w:val="19"/>
                    <w:szCs w:val="19"/>
                  </w:rPr>
                </m:ctrlPr>
              </m:barPr>
              <m:e>
                <m:r>
                  <w:rPr>
                    <w:rFonts w:ascii="Cambria Math" w:hAnsi="Cambria Math"/>
                    <w:noProof/>
                    <w:sz w:val="19"/>
                    <w:szCs w:val="19"/>
                  </w:rPr>
                  <m:t>ε</m:t>
                </m:r>
              </m:e>
            </m:bar>
          </m:e>
        </m:bar>
        <m:d>
          <m:dPr>
            <m:ctrlPr>
              <w:rPr>
                <w:rFonts w:ascii="Cambria Math" w:hAnsi="Cambria Math"/>
                <w:i/>
                <w:noProof/>
                <w:sz w:val="19"/>
                <w:szCs w:val="19"/>
              </w:rPr>
            </m:ctrlPr>
          </m:dPr>
          <m:e>
            <m:r>
              <w:rPr>
                <w:rFonts w:ascii="Cambria Math" w:hAnsi="Cambria Math"/>
                <w:noProof/>
                <w:sz w:val="19"/>
                <w:szCs w:val="19"/>
              </w:rPr>
              <m:t>t</m:t>
            </m:r>
          </m:e>
        </m:d>
        <m:r>
          <w:rPr>
            <w:rFonts w:ascii="Cambria Math" w:hAnsi="Cambria Math"/>
            <w:noProof/>
            <w:sz w:val="19"/>
            <w:szCs w:val="19"/>
          </w:rPr>
          <m:t>=</m:t>
        </m:r>
        <m:nary>
          <m:naryPr>
            <m:limLoc m:val="subSup"/>
            <m:ctrlPr>
              <w:rPr>
                <w:rFonts w:ascii="Cambria Math" w:hAnsi="Cambria Math"/>
                <w:i/>
                <w:noProof/>
                <w:sz w:val="19"/>
                <w:szCs w:val="19"/>
              </w:rPr>
            </m:ctrlPr>
          </m:naryPr>
          <m:sub>
            <m:r>
              <w:rPr>
                <w:rFonts w:ascii="Cambria Math" w:hAnsi="Cambria Math"/>
                <w:noProof/>
                <w:sz w:val="19"/>
                <w:szCs w:val="19"/>
              </w:rPr>
              <m:t>0</m:t>
            </m:r>
          </m:sub>
          <m:sup>
            <m:r>
              <w:rPr>
                <w:rFonts w:ascii="Cambria Math" w:hAnsi="Cambria Math"/>
                <w:noProof/>
                <w:sz w:val="19"/>
                <w:szCs w:val="19"/>
              </w:rPr>
              <m:t>t</m:t>
            </m:r>
          </m:sup>
          <m:e>
            <m:sSub>
              <m:sSubPr>
                <m:ctrlPr>
                  <w:rPr>
                    <w:rFonts w:ascii="Cambria Math" w:hAnsi="Cambria Math"/>
                    <w:i/>
                    <w:noProof/>
                    <w:sz w:val="19"/>
                    <w:szCs w:val="19"/>
                  </w:rPr>
                </m:ctrlPr>
              </m:sSubPr>
              <m:e>
                <m:r>
                  <w:rPr>
                    <w:rFonts w:ascii="Cambria Math" w:hAnsi="Cambria Math"/>
                    <w:noProof/>
                    <w:sz w:val="19"/>
                    <w:szCs w:val="19"/>
                  </w:rPr>
                  <m:t>J</m:t>
                </m:r>
              </m:e>
              <m:sub>
                <m:r>
                  <w:rPr>
                    <w:rFonts w:ascii="Cambria Math" w:hAnsi="Cambria Math"/>
                    <w:noProof/>
                    <w:sz w:val="19"/>
                    <w:szCs w:val="19"/>
                  </w:rPr>
                  <m:t>H</m:t>
                </m:r>
              </m:sub>
            </m:sSub>
            <m:d>
              <m:dPr>
                <m:ctrlPr>
                  <w:rPr>
                    <w:rFonts w:ascii="Cambria Math" w:hAnsi="Cambria Math"/>
                    <w:i/>
                    <w:noProof/>
                    <w:sz w:val="19"/>
                    <w:szCs w:val="19"/>
                  </w:rPr>
                </m:ctrlPr>
              </m:dPr>
              <m:e>
                <m:sSub>
                  <m:sSubPr>
                    <m:ctrlPr>
                      <w:rPr>
                        <w:rFonts w:ascii="Cambria Math" w:hAnsi="Cambria Math"/>
                        <w:i/>
                        <w:noProof/>
                        <w:sz w:val="19"/>
                        <w:szCs w:val="19"/>
                      </w:rPr>
                    </m:ctrlPr>
                  </m:sSubPr>
                  <m:e>
                    <m:r>
                      <w:rPr>
                        <w:rFonts w:ascii="Cambria Math" w:hAnsi="Cambria Math"/>
                        <w:noProof/>
                        <w:sz w:val="19"/>
                        <w:szCs w:val="19"/>
                      </w:rPr>
                      <m:t>t</m:t>
                    </m:r>
                  </m:e>
                  <m:sub>
                    <m:r>
                      <w:rPr>
                        <w:rFonts w:ascii="Cambria Math" w:hAnsi="Cambria Math"/>
                        <w:noProof/>
                        <w:sz w:val="19"/>
                        <w:szCs w:val="19"/>
                      </w:rPr>
                      <m:t>e</m:t>
                    </m:r>
                  </m:sub>
                </m:sSub>
                <m:d>
                  <m:dPr>
                    <m:ctrlPr>
                      <w:rPr>
                        <w:rFonts w:ascii="Cambria Math" w:hAnsi="Cambria Math"/>
                        <w:i/>
                        <w:noProof/>
                        <w:sz w:val="19"/>
                        <w:szCs w:val="19"/>
                      </w:rPr>
                    </m:ctrlPr>
                  </m:dPr>
                  <m:e>
                    <m:r>
                      <w:rPr>
                        <w:rFonts w:ascii="Cambria Math" w:hAnsi="Cambria Math"/>
                        <w:noProof/>
                        <w:sz w:val="19"/>
                        <w:szCs w:val="19"/>
                      </w:rPr>
                      <m:t>t</m:t>
                    </m:r>
                  </m:e>
                </m:d>
                <m:r>
                  <w:rPr>
                    <w:rFonts w:ascii="Cambria Math" w:hAnsi="Cambria Math"/>
                    <w:noProof/>
                    <w:sz w:val="19"/>
                    <w:szCs w:val="19"/>
                  </w:rPr>
                  <m:t>-</m:t>
                </m:r>
                <m:sSub>
                  <m:sSubPr>
                    <m:ctrlPr>
                      <w:rPr>
                        <w:rFonts w:ascii="Cambria Math" w:hAnsi="Cambria Math"/>
                        <w:i/>
                        <w:noProof/>
                        <w:sz w:val="19"/>
                        <w:szCs w:val="19"/>
                      </w:rPr>
                    </m:ctrlPr>
                  </m:sSubPr>
                  <m:e>
                    <m:r>
                      <w:rPr>
                        <w:rFonts w:ascii="Cambria Math" w:hAnsi="Cambria Math"/>
                        <w:noProof/>
                        <w:sz w:val="19"/>
                        <w:szCs w:val="19"/>
                      </w:rPr>
                      <m:t>t</m:t>
                    </m:r>
                  </m:e>
                  <m:sub>
                    <m:r>
                      <w:rPr>
                        <w:rFonts w:ascii="Cambria Math" w:hAnsi="Cambria Math"/>
                        <w:noProof/>
                        <w:sz w:val="19"/>
                        <w:szCs w:val="19"/>
                      </w:rPr>
                      <m:t>e</m:t>
                    </m:r>
                  </m:sub>
                </m:sSub>
                <m:d>
                  <m:dPr>
                    <m:ctrlPr>
                      <w:rPr>
                        <w:rFonts w:ascii="Cambria Math" w:hAnsi="Cambria Math"/>
                        <w:i/>
                        <w:noProof/>
                        <w:sz w:val="19"/>
                        <w:szCs w:val="19"/>
                      </w:rPr>
                    </m:ctrlPr>
                  </m:dPr>
                  <m:e>
                    <m:r>
                      <w:rPr>
                        <w:rFonts w:ascii="Cambria Math" w:hAnsi="Cambria Math"/>
                        <w:noProof/>
                        <w:sz w:val="19"/>
                        <w:szCs w:val="19"/>
                      </w:rPr>
                      <m:t>τ</m:t>
                    </m:r>
                  </m:e>
                </m:d>
              </m:e>
            </m:d>
          </m:e>
        </m:nary>
        <m:d>
          <m:dPr>
            <m:begChr m:val="["/>
            <m:endChr m:val="]"/>
            <m:ctrlPr>
              <w:rPr>
                <w:rFonts w:ascii="Cambria Math" w:hAnsi="Cambria Math"/>
                <w:i/>
                <w:noProof/>
                <w:sz w:val="19"/>
                <w:szCs w:val="19"/>
              </w:rPr>
            </m:ctrlPr>
          </m:dPr>
          <m:e>
            <m:d>
              <m:dPr>
                <m:ctrlPr>
                  <w:rPr>
                    <w:rFonts w:ascii="Cambria Math" w:hAnsi="Cambria Math"/>
                    <w:i/>
                    <w:noProof/>
                    <w:sz w:val="19"/>
                    <w:szCs w:val="19"/>
                  </w:rPr>
                </m:ctrlPr>
              </m:dPr>
              <m:e>
                <m:r>
                  <w:rPr>
                    <w:rFonts w:ascii="Cambria Math" w:hAnsi="Cambria Math"/>
                    <w:noProof/>
                    <w:sz w:val="19"/>
                    <w:szCs w:val="19"/>
                  </w:rPr>
                  <m:t>1+ν</m:t>
                </m:r>
              </m:e>
            </m:d>
            <m:r>
              <w:rPr>
                <w:rFonts w:ascii="Cambria Math" w:hAnsi="Cambria Math"/>
                <w:noProof/>
                <w:sz w:val="19"/>
                <w:szCs w:val="19"/>
              </w:rPr>
              <m:t xml:space="preserve"> </m:t>
            </m:r>
            <m:bar>
              <m:barPr>
                <m:ctrlPr>
                  <w:rPr>
                    <w:rFonts w:ascii="Cambria Math" w:hAnsi="Cambria Math"/>
                    <w:i/>
                    <w:noProof/>
                    <w:sz w:val="19"/>
                    <w:szCs w:val="19"/>
                  </w:rPr>
                </m:ctrlPr>
              </m:barPr>
              <m:e>
                <m:bar>
                  <m:barPr>
                    <m:ctrlPr>
                      <w:rPr>
                        <w:rFonts w:ascii="Cambria Math" w:hAnsi="Cambria Math"/>
                        <w:i/>
                        <w:noProof/>
                        <w:sz w:val="19"/>
                        <w:szCs w:val="19"/>
                      </w:rPr>
                    </m:ctrlPr>
                  </m:barPr>
                  <m:e>
                    <m:acc>
                      <m:accPr>
                        <m:chr m:val="̇"/>
                        <m:ctrlPr>
                          <w:rPr>
                            <w:rFonts w:ascii="Cambria Math" w:hAnsi="Cambria Math"/>
                            <w:i/>
                            <w:noProof/>
                            <w:sz w:val="19"/>
                            <w:szCs w:val="19"/>
                          </w:rPr>
                        </m:ctrlPr>
                      </m:accPr>
                      <m:e>
                        <m:r>
                          <w:rPr>
                            <w:rFonts w:ascii="Cambria Math" w:hAnsi="Cambria Math"/>
                            <w:noProof/>
                            <w:sz w:val="19"/>
                            <w:szCs w:val="19"/>
                          </w:rPr>
                          <m:t>σ</m:t>
                        </m:r>
                      </m:e>
                    </m:acc>
                  </m:e>
                </m:bar>
              </m:e>
            </m:bar>
            <m:d>
              <m:dPr>
                <m:ctrlPr>
                  <w:rPr>
                    <w:rFonts w:ascii="Cambria Math" w:hAnsi="Cambria Math"/>
                    <w:i/>
                    <w:noProof/>
                    <w:sz w:val="19"/>
                    <w:szCs w:val="19"/>
                  </w:rPr>
                </m:ctrlPr>
              </m:dPr>
              <m:e>
                <m:r>
                  <w:rPr>
                    <w:rFonts w:ascii="Cambria Math" w:hAnsi="Cambria Math"/>
                    <w:noProof/>
                    <w:sz w:val="19"/>
                    <w:szCs w:val="19"/>
                  </w:rPr>
                  <m:t>τ</m:t>
                </m:r>
              </m:e>
            </m:d>
            <m:r>
              <w:rPr>
                <w:rFonts w:ascii="Cambria Math" w:hAnsi="Cambria Math"/>
                <w:noProof/>
                <w:sz w:val="19"/>
                <w:szCs w:val="19"/>
              </w:rPr>
              <m:t>-ν t</m:t>
            </m:r>
            <m:r>
              <w:rPr>
                <w:rFonts w:ascii="Cambria Math" w:hAnsi="Cambria Math"/>
                <w:noProof/>
                <w:sz w:val="19"/>
                <w:szCs w:val="19"/>
              </w:rPr>
              <m:t>r</m:t>
            </m:r>
            <m:d>
              <m:dPr>
                <m:ctrlPr>
                  <w:rPr>
                    <w:rFonts w:ascii="Cambria Math" w:hAnsi="Cambria Math"/>
                    <w:i/>
                    <w:noProof/>
                    <w:sz w:val="19"/>
                    <w:szCs w:val="19"/>
                  </w:rPr>
                </m:ctrlPr>
              </m:dPr>
              <m:e>
                <m:r>
                  <w:rPr>
                    <w:rFonts w:ascii="Cambria Math" w:hAnsi="Cambria Math"/>
                    <w:noProof/>
                    <w:sz w:val="19"/>
                    <w:szCs w:val="19"/>
                  </w:rPr>
                  <m:t xml:space="preserve"> </m:t>
                </m:r>
                <m:bar>
                  <m:barPr>
                    <m:ctrlPr>
                      <w:rPr>
                        <w:rFonts w:ascii="Cambria Math" w:hAnsi="Cambria Math"/>
                        <w:i/>
                        <w:noProof/>
                        <w:sz w:val="19"/>
                        <w:szCs w:val="19"/>
                      </w:rPr>
                    </m:ctrlPr>
                  </m:barPr>
                  <m:e>
                    <m:bar>
                      <m:barPr>
                        <m:ctrlPr>
                          <w:rPr>
                            <w:rFonts w:ascii="Cambria Math" w:hAnsi="Cambria Math"/>
                            <w:i/>
                            <w:noProof/>
                            <w:sz w:val="19"/>
                            <w:szCs w:val="19"/>
                          </w:rPr>
                        </m:ctrlPr>
                      </m:barPr>
                      <m:e>
                        <m:acc>
                          <m:accPr>
                            <m:chr m:val="̇"/>
                            <m:ctrlPr>
                              <w:rPr>
                                <w:rFonts w:ascii="Cambria Math" w:hAnsi="Cambria Math"/>
                                <w:i/>
                                <w:noProof/>
                                <w:sz w:val="19"/>
                                <w:szCs w:val="19"/>
                              </w:rPr>
                            </m:ctrlPr>
                          </m:accPr>
                          <m:e>
                            <m:r>
                              <w:rPr>
                                <w:rFonts w:ascii="Cambria Math" w:hAnsi="Cambria Math"/>
                                <w:noProof/>
                                <w:sz w:val="19"/>
                                <w:szCs w:val="19"/>
                              </w:rPr>
                              <m:t>σ</m:t>
                            </m:r>
                          </m:e>
                        </m:acc>
                      </m:e>
                    </m:bar>
                  </m:e>
                </m:bar>
                <m:d>
                  <m:dPr>
                    <m:ctrlPr>
                      <w:rPr>
                        <w:rFonts w:ascii="Cambria Math" w:hAnsi="Cambria Math"/>
                        <w:i/>
                        <w:noProof/>
                        <w:sz w:val="19"/>
                        <w:szCs w:val="19"/>
                      </w:rPr>
                    </m:ctrlPr>
                  </m:dPr>
                  <m:e>
                    <m:r>
                      <w:rPr>
                        <w:rFonts w:ascii="Cambria Math" w:hAnsi="Cambria Math"/>
                        <w:noProof/>
                        <w:sz w:val="19"/>
                        <w:szCs w:val="19"/>
                      </w:rPr>
                      <m:t>τ</m:t>
                    </m:r>
                  </m:e>
                </m:d>
              </m:e>
            </m:d>
            <m:r>
              <w:rPr>
                <w:rFonts w:ascii="Cambria Math" w:hAnsi="Cambria Math"/>
                <w:noProof/>
                <w:sz w:val="19"/>
                <w:szCs w:val="19"/>
              </w:rPr>
              <m:t xml:space="preserve"> </m:t>
            </m:r>
            <m:bar>
              <m:barPr>
                <m:ctrlPr>
                  <w:rPr>
                    <w:rFonts w:ascii="Cambria Math" w:hAnsi="Cambria Math"/>
                    <w:i/>
                    <w:noProof/>
                    <w:sz w:val="19"/>
                    <w:szCs w:val="19"/>
                  </w:rPr>
                </m:ctrlPr>
              </m:barPr>
              <m:e>
                <m:bar>
                  <m:barPr>
                    <m:ctrlPr>
                      <w:rPr>
                        <w:rFonts w:ascii="Cambria Math" w:hAnsi="Cambria Math"/>
                        <w:i/>
                        <w:noProof/>
                        <w:sz w:val="19"/>
                        <w:szCs w:val="19"/>
                      </w:rPr>
                    </m:ctrlPr>
                  </m:barPr>
                  <m:e>
                    <m:r>
                      <w:rPr>
                        <w:rFonts w:ascii="Cambria Math" w:hAnsi="Cambria Math"/>
                        <w:noProof/>
                        <w:sz w:val="19"/>
                        <w:szCs w:val="19"/>
                      </w:rPr>
                      <m:t>I</m:t>
                    </m:r>
                  </m:e>
                </m:bar>
              </m:e>
            </m:bar>
          </m:e>
        </m:d>
        <m:r>
          <w:rPr>
            <w:rFonts w:ascii="Cambria Math" w:hAnsi="Cambria Math"/>
            <w:noProof/>
            <w:sz w:val="19"/>
            <w:szCs w:val="19"/>
          </w:rPr>
          <m:t xml:space="preserve">dτ+  </m:t>
        </m:r>
        <m:sSup>
          <m:sSupPr>
            <m:ctrlPr>
              <w:rPr>
                <w:rFonts w:ascii="Cambria Math" w:hAnsi="Cambria Math"/>
                <w:i/>
                <w:noProof/>
                <w:sz w:val="19"/>
                <w:szCs w:val="19"/>
              </w:rPr>
            </m:ctrlPr>
          </m:sSupPr>
          <m:e>
            <m:bar>
              <m:barPr>
                <m:ctrlPr>
                  <w:rPr>
                    <w:rFonts w:ascii="Cambria Math" w:hAnsi="Cambria Math"/>
                    <w:i/>
                    <w:noProof/>
                    <w:sz w:val="19"/>
                    <w:szCs w:val="19"/>
                  </w:rPr>
                </m:ctrlPr>
              </m:barPr>
              <m:e>
                <m:bar>
                  <m:barPr>
                    <m:ctrlPr>
                      <w:rPr>
                        <w:rFonts w:ascii="Cambria Math" w:hAnsi="Cambria Math"/>
                        <w:i/>
                        <w:noProof/>
                        <w:sz w:val="19"/>
                        <w:szCs w:val="19"/>
                      </w:rPr>
                    </m:ctrlPr>
                  </m:barPr>
                  <m:e>
                    <m:r>
                      <w:rPr>
                        <w:rFonts w:ascii="Cambria Math" w:hAnsi="Cambria Math"/>
                        <w:noProof/>
                        <w:sz w:val="19"/>
                        <w:szCs w:val="19"/>
                      </w:rPr>
                      <m:t>ε</m:t>
                    </m:r>
                  </m:e>
                </m:bar>
              </m:e>
            </m:bar>
          </m:e>
          <m:sup>
            <m:r>
              <w:rPr>
                <w:rFonts w:ascii="Cambria Math" w:hAnsi="Cambria Math"/>
                <w:noProof/>
                <w:sz w:val="19"/>
                <w:szCs w:val="19"/>
              </w:rPr>
              <m:t>th</m:t>
            </m:r>
          </m:sup>
        </m:sSup>
        <m:d>
          <m:dPr>
            <m:ctrlPr>
              <w:rPr>
                <w:rFonts w:ascii="Cambria Math" w:hAnsi="Cambria Math"/>
                <w:i/>
                <w:noProof/>
                <w:sz w:val="19"/>
                <w:szCs w:val="19"/>
              </w:rPr>
            </m:ctrlPr>
          </m:dPr>
          <m:e>
            <m:r>
              <w:rPr>
                <w:rFonts w:ascii="Cambria Math" w:hAnsi="Cambria Math"/>
                <w:noProof/>
                <w:sz w:val="19"/>
                <w:szCs w:val="19"/>
              </w:rPr>
              <m:t>θ(t)</m:t>
            </m:r>
          </m:e>
        </m:d>
        <m:r>
          <m:rPr>
            <m:sty m:val="bi"/>
          </m:rPr>
          <w:rPr>
            <w:rFonts w:ascii="Cambria Math" w:hAnsi="Cambria Math"/>
            <w:noProof/>
          </w:rPr>
          <m:t xml:space="preserve">  </m:t>
        </m:r>
      </m:oMath>
      <w:r w:rsidRPr="00396F98">
        <w:rPr>
          <w:rFonts w:eastAsia="Times New Roman"/>
          <w:sz w:val="20"/>
        </w:rPr>
        <w:tab/>
      </w:r>
      <w:r w:rsidRPr="00396F98">
        <w:rPr>
          <w:rFonts w:eastAsia="Times New Roman"/>
          <w:sz w:val="20"/>
        </w:rPr>
        <w:tab/>
        <w:t>(</w:t>
      </w:r>
      <w:r w:rsidRPr="00396F98">
        <w:rPr>
          <w:rFonts w:eastAsia="Times New Roman"/>
          <w:sz w:val="20"/>
        </w:rPr>
        <w:fldChar w:fldCharType="begin"/>
      </w:r>
      <w:r w:rsidRPr="00396F98">
        <w:rPr>
          <w:rFonts w:eastAsia="Times New Roman"/>
          <w:sz w:val="20"/>
        </w:rPr>
        <w:instrText xml:space="preserve"> SEQ ( \* ARABIC </w:instrText>
      </w:r>
      <w:r w:rsidRPr="00396F98">
        <w:rPr>
          <w:rFonts w:eastAsia="Times New Roman"/>
          <w:sz w:val="20"/>
        </w:rPr>
        <w:fldChar w:fldCharType="separate"/>
      </w:r>
      <w:r w:rsidR="00123BBF">
        <w:rPr>
          <w:rFonts w:eastAsia="Times New Roman"/>
          <w:noProof/>
          <w:sz w:val="20"/>
        </w:rPr>
        <w:t>3</w:t>
      </w:r>
      <w:r w:rsidRPr="00396F98">
        <w:rPr>
          <w:rFonts w:eastAsia="Times New Roman"/>
          <w:sz w:val="20"/>
        </w:rPr>
        <w:fldChar w:fldCharType="end"/>
      </w:r>
      <w:r w:rsidRPr="00396F98">
        <w:rPr>
          <w:rFonts w:eastAsia="Times New Roman"/>
          <w:sz w:val="20"/>
        </w:rPr>
        <w:t>)</w:t>
      </w:r>
      <w:r w:rsidRPr="00396F98">
        <w:rPr>
          <w:rFonts w:eastAsia="Times New Roman"/>
          <w:sz w:val="20"/>
        </w:rPr>
        <w:tab/>
      </w:r>
      <w:r w:rsidRPr="00396F98">
        <w:rPr>
          <w:rFonts w:eastAsia="Times New Roman"/>
          <w:sz w:val="20"/>
        </w:rPr>
        <w:tab/>
      </w:r>
      <w:r w:rsidRPr="00396F98">
        <w:rPr>
          <w:rFonts w:eastAsia="Times New Roman"/>
          <w:sz w:val="20"/>
        </w:rPr>
        <w:tab/>
      </w:r>
    </w:p>
    <w:p w:rsidR="00BA6AB0" w:rsidRPr="00396F98" w:rsidRDefault="00BA6AB0">
      <w:pPr>
        <w:jc w:val="both"/>
      </w:pPr>
      <w:r w:rsidRPr="00396F98">
        <w:t xml:space="preserve">Dans le cas de l’enrobé partiellement saturé, comme montré dans les résultats expérimentaux précédents, la variation de température peut provoquer un troisième effet dû au changement de phase de l'eau liquide en glace solide. Nous proposons de modéliser cet effet par une fonction tangente hyperbolique de </w:t>
      </w:r>
      <m:oMath>
        <m:sSub>
          <m:sSubPr>
            <m:ctrlPr>
              <w:rPr>
                <w:rFonts w:ascii="Cambria Math" w:hAnsi="Cambria Math"/>
                <w:bCs/>
                <w:i/>
                <w:lang w:val="en-US"/>
              </w:rPr>
            </m:ctrlPr>
          </m:sSubPr>
          <m:e>
            <m:bar>
              <m:barPr>
                <m:ctrlPr>
                  <w:rPr>
                    <w:rFonts w:ascii="Cambria Math" w:hAnsi="Cambria Math"/>
                    <w:bCs/>
                    <w:i/>
                    <w:lang w:val="en-US"/>
                  </w:rPr>
                </m:ctrlPr>
              </m:barPr>
              <m:e>
                <m:bar>
                  <m:barPr>
                    <m:ctrlPr>
                      <w:rPr>
                        <w:rFonts w:ascii="Cambria Math" w:hAnsi="Cambria Math"/>
                        <w:bCs/>
                        <w:i/>
                        <w:lang w:val="en-US"/>
                      </w:rPr>
                    </m:ctrlPr>
                  </m:barPr>
                  <m:e>
                    <m:r>
                      <w:rPr>
                        <w:rFonts w:ascii="Cambria Math" w:hAnsi="Cambria Math"/>
                      </w:rPr>
                      <m:t>ε</m:t>
                    </m:r>
                  </m:e>
                </m:bar>
              </m:e>
            </m:bar>
          </m:e>
          <m:sub>
            <m:r>
              <w:rPr>
                <w:rFonts w:ascii="Cambria Math" w:hAnsi="Cambria Math"/>
              </w:rPr>
              <m:t>g</m:t>
            </m:r>
          </m:sub>
        </m:sSub>
        <m:d>
          <m:dPr>
            <m:ctrlPr>
              <w:rPr>
                <w:rFonts w:ascii="Cambria Math" w:hAnsi="Cambria Math"/>
                <w:bCs/>
                <w:i/>
                <w:lang w:val="en-US"/>
              </w:rPr>
            </m:ctrlPr>
          </m:dPr>
          <m:e>
            <m:r>
              <w:rPr>
                <w:rFonts w:ascii="Cambria Math" w:hAnsi="Cambria Math"/>
              </w:rPr>
              <m:t>θ</m:t>
            </m:r>
            <m:d>
              <m:dPr>
                <m:ctrlPr>
                  <w:rPr>
                    <w:rFonts w:ascii="Cambria Math" w:hAnsi="Cambria Math"/>
                    <w:bCs/>
                    <w:i/>
                    <w:lang w:val="en-US"/>
                  </w:rPr>
                </m:ctrlPr>
              </m:dPr>
              <m:e>
                <m:r>
                  <w:rPr>
                    <w:rFonts w:ascii="Cambria Math" w:hAnsi="Cambria Math"/>
                  </w:rPr>
                  <m:t>t</m:t>
                </m:r>
              </m:e>
            </m:d>
          </m:e>
        </m:d>
        <m:r>
          <w:rPr>
            <w:rFonts w:ascii="Cambria Math" w:hAnsi="Cambria Math"/>
          </w:rPr>
          <m:t xml:space="preserve"> </m:t>
        </m:r>
      </m:oMath>
      <w:r w:rsidRPr="00396F98">
        <w:t xml:space="preserve"> liée à la température : </w:t>
      </w:r>
    </w:p>
    <w:p w:rsidR="00BA6AB0" w:rsidRPr="00396F98" w:rsidRDefault="00BA6AB0">
      <w:pPr>
        <w:jc w:val="both"/>
      </w:pPr>
    </w:p>
    <w:p w:rsidR="00BA6AB0" w:rsidRPr="00396F98" w:rsidRDefault="00BA6AB0">
      <w:pPr>
        <w:jc w:val="both"/>
        <w:rPr>
          <w:i/>
          <w:sz w:val="20"/>
          <w:szCs w:val="18"/>
        </w:rPr>
      </w:pPr>
      <w:r w:rsidRPr="00396F98">
        <w:rPr>
          <w:sz w:val="20"/>
          <w:szCs w:val="18"/>
        </w:rPr>
        <w:tab/>
      </w:r>
      <w:r w:rsidRPr="00396F98">
        <w:rPr>
          <w:sz w:val="20"/>
          <w:szCs w:val="18"/>
        </w:rPr>
        <w:tab/>
      </w:r>
      <w:r w:rsidRPr="00396F98">
        <w:rPr>
          <w:sz w:val="20"/>
          <w:szCs w:val="18"/>
        </w:rPr>
        <w:tab/>
      </w:r>
      <m:oMath>
        <m:sSub>
          <m:sSubPr>
            <m:ctrlPr>
              <w:rPr>
                <w:rFonts w:ascii="Cambria Math" w:hAnsi="Cambria Math"/>
                <w:i/>
                <w:sz w:val="20"/>
                <w:szCs w:val="18"/>
              </w:rPr>
            </m:ctrlPr>
          </m:sSubPr>
          <m:e>
            <m:bar>
              <m:barPr>
                <m:ctrlPr>
                  <w:rPr>
                    <w:rFonts w:ascii="Cambria Math" w:hAnsi="Cambria Math"/>
                    <w:i/>
                    <w:sz w:val="20"/>
                    <w:szCs w:val="18"/>
                  </w:rPr>
                </m:ctrlPr>
              </m:barPr>
              <m:e>
                <m:bar>
                  <m:barPr>
                    <m:ctrlPr>
                      <w:rPr>
                        <w:rFonts w:ascii="Cambria Math" w:hAnsi="Cambria Math"/>
                        <w:i/>
                        <w:sz w:val="20"/>
                        <w:szCs w:val="18"/>
                      </w:rPr>
                    </m:ctrlPr>
                  </m:barPr>
                  <m:e>
                    <m:r>
                      <w:rPr>
                        <w:rFonts w:ascii="Cambria Math" w:hAnsi="Cambria Math"/>
                        <w:sz w:val="20"/>
                        <w:szCs w:val="18"/>
                      </w:rPr>
                      <m:t>ε</m:t>
                    </m:r>
                  </m:e>
                </m:bar>
              </m:e>
            </m:bar>
          </m:e>
          <m:sub>
            <m:r>
              <w:rPr>
                <w:rFonts w:ascii="Cambria Math" w:hAnsi="Cambria Math"/>
                <w:sz w:val="20"/>
                <w:szCs w:val="18"/>
              </w:rPr>
              <m:t>g</m:t>
            </m:r>
          </m:sub>
        </m:sSub>
        <m:d>
          <m:dPr>
            <m:ctrlPr>
              <w:rPr>
                <w:rFonts w:ascii="Cambria Math" w:hAnsi="Cambria Math"/>
                <w:i/>
                <w:sz w:val="20"/>
                <w:szCs w:val="18"/>
              </w:rPr>
            </m:ctrlPr>
          </m:dPr>
          <m:e>
            <m:r>
              <w:rPr>
                <w:rFonts w:ascii="Cambria Math" w:hAnsi="Cambria Math"/>
                <w:sz w:val="20"/>
                <w:szCs w:val="18"/>
              </w:rPr>
              <m:t>θ</m:t>
            </m:r>
            <m:d>
              <m:dPr>
                <m:ctrlPr>
                  <w:rPr>
                    <w:rFonts w:ascii="Cambria Math" w:hAnsi="Cambria Math"/>
                    <w:i/>
                    <w:sz w:val="20"/>
                    <w:szCs w:val="18"/>
                  </w:rPr>
                </m:ctrlPr>
              </m:dPr>
              <m:e>
                <m:r>
                  <w:rPr>
                    <w:rFonts w:ascii="Cambria Math" w:hAnsi="Cambria Math"/>
                    <w:sz w:val="20"/>
                    <w:szCs w:val="18"/>
                  </w:rPr>
                  <m:t>t</m:t>
                </m:r>
              </m:e>
            </m:d>
          </m:e>
        </m:d>
        <m:r>
          <w:rPr>
            <w:rFonts w:ascii="Cambria Math" w:hAnsi="Cambria Math"/>
            <w:sz w:val="20"/>
            <w:szCs w:val="18"/>
          </w:rPr>
          <m:t>=</m:t>
        </m:r>
        <m:sSub>
          <m:sSubPr>
            <m:ctrlPr>
              <w:rPr>
                <w:rFonts w:ascii="Cambria Math" w:hAnsi="Cambria Math"/>
                <w:i/>
                <w:sz w:val="20"/>
                <w:szCs w:val="18"/>
              </w:rPr>
            </m:ctrlPr>
          </m:sSubPr>
          <m:e>
            <m:r>
              <w:rPr>
                <w:rFonts w:ascii="Cambria Math" w:hAnsi="Cambria Math"/>
                <w:sz w:val="20"/>
                <w:szCs w:val="18"/>
              </w:rPr>
              <m:t>ε</m:t>
            </m:r>
          </m:e>
          <m:sub>
            <m:r>
              <w:rPr>
                <w:rFonts w:ascii="Cambria Math" w:hAnsi="Cambria Math"/>
                <w:sz w:val="20"/>
                <w:szCs w:val="18"/>
              </w:rPr>
              <m:t>g0</m:t>
            </m:r>
          </m:sub>
        </m:sSub>
        <m:f>
          <m:fPr>
            <m:ctrlPr>
              <w:rPr>
                <w:rFonts w:ascii="Cambria Math" w:hAnsi="Cambria Math"/>
                <w:i/>
                <w:sz w:val="20"/>
                <w:szCs w:val="18"/>
              </w:rPr>
            </m:ctrlPr>
          </m:fPr>
          <m:num>
            <m:r>
              <w:rPr>
                <w:rFonts w:ascii="Cambria Math" w:hAnsi="Cambria Math"/>
                <w:sz w:val="20"/>
                <w:szCs w:val="18"/>
              </w:rPr>
              <m:t>1-tanh</m:t>
            </m:r>
            <m:d>
              <m:dPr>
                <m:begChr m:val="["/>
                <m:endChr m:val="]"/>
                <m:ctrlPr>
                  <w:rPr>
                    <w:rFonts w:ascii="Cambria Math" w:hAnsi="Cambria Math"/>
                    <w:i/>
                    <w:sz w:val="20"/>
                    <w:szCs w:val="18"/>
                  </w:rPr>
                </m:ctrlPr>
              </m:dPr>
              <m:e>
                <m:r>
                  <w:rPr>
                    <w:rFonts w:ascii="Cambria Math" w:hAnsi="Cambria Math"/>
                    <w:sz w:val="20"/>
                    <w:szCs w:val="18"/>
                  </w:rPr>
                  <m:t>m</m:t>
                </m:r>
                <m:d>
                  <m:dPr>
                    <m:ctrlPr>
                      <w:rPr>
                        <w:rFonts w:ascii="Cambria Math" w:hAnsi="Cambria Math"/>
                        <w:i/>
                        <w:sz w:val="20"/>
                        <w:szCs w:val="18"/>
                      </w:rPr>
                    </m:ctrlPr>
                  </m:dPr>
                  <m:e>
                    <m:r>
                      <w:rPr>
                        <w:rFonts w:ascii="Cambria Math" w:hAnsi="Cambria Math"/>
                        <w:sz w:val="20"/>
                        <w:szCs w:val="18"/>
                      </w:rPr>
                      <m:t>θ</m:t>
                    </m:r>
                    <m:d>
                      <m:dPr>
                        <m:ctrlPr>
                          <w:rPr>
                            <w:rFonts w:ascii="Cambria Math" w:hAnsi="Cambria Math"/>
                            <w:i/>
                            <w:sz w:val="20"/>
                            <w:szCs w:val="18"/>
                          </w:rPr>
                        </m:ctrlPr>
                      </m:dPr>
                      <m:e>
                        <m:r>
                          <w:rPr>
                            <w:rFonts w:ascii="Cambria Math" w:hAnsi="Cambria Math"/>
                            <w:sz w:val="20"/>
                            <w:szCs w:val="18"/>
                          </w:rPr>
                          <m:t>t</m:t>
                        </m:r>
                      </m:e>
                    </m:d>
                    <m:r>
                      <w:rPr>
                        <w:rFonts w:ascii="Cambria Math" w:hAnsi="Cambria Math"/>
                        <w:sz w:val="20"/>
                        <w:szCs w:val="18"/>
                      </w:rPr>
                      <m:t>-</m:t>
                    </m:r>
                    <m:sSub>
                      <m:sSubPr>
                        <m:ctrlPr>
                          <w:rPr>
                            <w:rFonts w:ascii="Cambria Math" w:hAnsi="Cambria Math"/>
                            <w:i/>
                            <w:sz w:val="20"/>
                            <w:szCs w:val="18"/>
                          </w:rPr>
                        </m:ctrlPr>
                      </m:sSubPr>
                      <m:e>
                        <m:r>
                          <w:rPr>
                            <w:rFonts w:ascii="Cambria Math" w:hAnsi="Cambria Math"/>
                            <w:sz w:val="20"/>
                            <w:szCs w:val="18"/>
                          </w:rPr>
                          <m:t>θ</m:t>
                        </m:r>
                      </m:e>
                      <m:sub>
                        <m:r>
                          <w:rPr>
                            <w:rFonts w:ascii="Cambria Math" w:hAnsi="Cambria Math"/>
                            <w:sz w:val="20"/>
                            <w:szCs w:val="18"/>
                          </w:rPr>
                          <m:t>g</m:t>
                        </m:r>
                      </m:sub>
                    </m:sSub>
                  </m:e>
                </m:d>
              </m:e>
            </m:d>
          </m:num>
          <m:den>
            <m:r>
              <w:rPr>
                <w:rFonts w:ascii="Cambria Math" w:hAnsi="Cambria Math"/>
                <w:sz w:val="20"/>
                <w:szCs w:val="18"/>
              </w:rPr>
              <m:t>2</m:t>
            </m:r>
          </m:den>
        </m:f>
        <m:bar>
          <m:barPr>
            <m:ctrlPr>
              <w:rPr>
                <w:rFonts w:ascii="Cambria Math" w:hAnsi="Cambria Math"/>
                <w:i/>
                <w:sz w:val="20"/>
                <w:szCs w:val="18"/>
              </w:rPr>
            </m:ctrlPr>
          </m:barPr>
          <m:e>
            <m:bar>
              <m:barPr>
                <m:ctrlPr>
                  <w:rPr>
                    <w:rFonts w:ascii="Cambria Math" w:hAnsi="Cambria Math"/>
                    <w:i/>
                    <w:sz w:val="20"/>
                    <w:szCs w:val="18"/>
                  </w:rPr>
                </m:ctrlPr>
              </m:barPr>
              <m:e>
                <m:r>
                  <w:rPr>
                    <w:rFonts w:ascii="Cambria Math" w:hAnsi="Cambria Math"/>
                    <w:sz w:val="20"/>
                    <w:szCs w:val="18"/>
                  </w:rPr>
                  <m:t xml:space="preserve"> I</m:t>
                </m:r>
              </m:e>
            </m:bar>
          </m:e>
        </m:bar>
      </m:oMath>
      <w:r w:rsidRPr="00396F98">
        <w:rPr>
          <w:i/>
          <w:sz w:val="20"/>
          <w:szCs w:val="18"/>
        </w:rPr>
        <w:t xml:space="preserve">  </w:t>
      </w:r>
      <w:r w:rsidRPr="00396F98">
        <w:rPr>
          <w:i/>
          <w:sz w:val="20"/>
          <w:szCs w:val="18"/>
        </w:rPr>
        <w:tab/>
      </w:r>
      <w:r w:rsidRPr="00396F98">
        <w:rPr>
          <w:i/>
          <w:sz w:val="20"/>
          <w:szCs w:val="18"/>
        </w:rPr>
        <w:tab/>
      </w:r>
      <w:r w:rsidRPr="00396F98">
        <w:rPr>
          <w:i/>
          <w:sz w:val="20"/>
          <w:szCs w:val="18"/>
        </w:rPr>
        <w:tab/>
      </w:r>
      <w:r w:rsidRPr="00396F98">
        <w:rPr>
          <w:i/>
          <w:sz w:val="20"/>
          <w:szCs w:val="18"/>
        </w:rPr>
        <w:tab/>
      </w:r>
      <w:r w:rsidRPr="00396F98">
        <w:rPr>
          <w:i/>
          <w:sz w:val="20"/>
          <w:szCs w:val="18"/>
        </w:rPr>
        <w:tab/>
      </w:r>
      <w:r w:rsidRPr="00396F98">
        <w:rPr>
          <w:sz w:val="20"/>
          <w:szCs w:val="18"/>
        </w:rPr>
        <w:t>(</w:t>
      </w:r>
      <w:r w:rsidRPr="00396F98">
        <w:rPr>
          <w:sz w:val="20"/>
          <w:szCs w:val="18"/>
        </w:rPr>
        <w:fldChar w:fldCharType="begin"/>
      </w:r>
      <w:r w:rsidRPr="00396F98">
        <w:rPr>
          <w:sz w:val="20"/>
          <w:szCs w:val="18"/>
        </w:rPr>
        <w:instrText xml:space="preserve"> SEQ ( \* ARABIC </w:instrText>
      </w:r>
      <w:r w:rsidRPr="00396F98">
        <w:rPr>
          <w:sz w:val="20"/>
          <w:szCs w:val="18"/>
        </w:rPr>
        <w:fldChar w:fldCharType="separate"/>
      </w:r>
      <w:r w:rsidR="00123BBF">
        <w:rPr>
          <w:noProof/>
          <w:sz w:val="20"/>
          <w:szCs w:val="18"/>
        </w:rPr>
        <w:t>4</w:t>
      </w:r>
      <w:r w:rsidRPr="00396F98">
        <w:rPr>
          <w:sz w:val="20"/>
          <w:szCs w:val="18"/>
        </w:rPr>
        <w:fldChar w:fldCharType="end"/>
      </w:r>
      <w:r w:rsidRPr="00396F98">
        <w:rPr>
          <w:sz w:val="20"/>
          <w:szCs w:val="18"/>
        </w:rPr>
        <w:t>)</w:t>
      </w:r>
    </w:p>
    <w:p w:rsidR="00BA6AB0" w:rsidRPr="00396F98" w:rsidRDefault="00BA6AB0">
      <w:pPr>
        <w:jc w:val="both"/>
        <w:rPr>
          <w:i/>
          <w:sz w:val="20"/>
          <w:szCs w:val="18"/>
        </w:rPr>
      </w:pPr>
    </w:p>
    <w:p w:rsidR="00BA6AB0" w:rsidRPr="00396F98" w:rsidRDefault="00BA6AB0">
      <w:pPr>
        <w:jc w:val="both"/>
      </w:pPr>
      <w:r w:rsidRPr="00396F98">
        <w:t xml:space="preserve">Cette fonction est caractérisée principalement par deux variables : l’amplitude de la déformation de gonflement </w:t>
      </w:r>
      <m:oMath>
        <m:sSub>
          <m:sSubPr>
            <m:ctrlPr>
              <w:rPr>
                <w:rFonts w:ascii="Cambria Math" w:hAnsi="Cambria Math"/>
                <w:i/>
              </w:rPr>
            </m:ctrlPr>
          </m:sSubPr>
          <m:e>
            <m:r>
              <w:rPr>
                <w:rFonts w:ascii="Cambria Math" w:hAnsi="Cambria Math"/>
              </w:rPr>
              <m:t>ε</m:t>
            </m:r>
          </m:e>
          <m:sub>
            <m:r>
              <w:rPr>
                <w:rFonts w:ascii="Cambria Math" w:hAnsi="Cambria Math"/>
              </w:rPr>
              <m:t>g0</m:t>
            </m:r>
          </m:sub>
        </m:sSub>
      </m:oMath>
      <w:r w:rsidRPr="00396F98">
        <w:t xml:space="preserve"> et la température de changement de phase </w:t>
      </w:r>
      <m:oMath>
        <m:sSub>
          <m:sSubPr>
            <m:ctrlPr>
              <w:rPr>
                <w:rFonts w:ascii="Cambria Math" w:hAnsi="Cambria Math"/>
                <w:i/>
              </w:rPr>
            </m:ctrlPr>
          </m:sSubPr>
          <m:e>
            <m:r>
              <w:rPr>
                <w:rFonts w:ascii="Cambria Math" w:hAnsi="Cambria Math"/>
              </w:rPr>
              <m:t>θ</m:t>
            </m:r>
          </m:e>
          <m:sub>
            <m:r>
              <w:rPr>
                <w:rFonts w:ascii="Cambria Math" w:hAnsi="Cambria Math"/>
              </w:rPr>
              <m:t>g</m:t>
            </m:r>
          </m:sub>
        </m:sSub>
      </m:oMath>
      <w:r w:rsidRPr="00396F98">
        <w:t xml:space="preserve">. En réalité, l'amplitude </w:t>
      </w:r>
      <m:oMath>
        <m:sSub>
          <m:sSubPr>
            <m:ctrlPr>
              <w:rPr>
                <w:rFonts w:ascii="Cambria Math" w:hAnsi="Cambria Math"/>
                <w:i/>
              </w:rPr>
            </m:ctrlPr>
          </m:sSubPr>
          <m:e>
            <m:r>
              <w:rPr>
                <w:rFonts w:ascii="Cambria Math" w:hAnsi="Cambria Math"/>
              </w:rPr>
              <m:t>ε</m:t>
            </m:r>
          </m:e>
          <m:sub>
            <m:r>
              <w:rPr>
                <w:rFonts w:ascii="Cambria Math" w:hAnsi="Cambria Math"/>
              </w:rPr>
              <m:t>g0</m:t>
            </m:r>
          </m:sub>
        </m:sSub>
      </m:oMath>
      <w:r w:rsidRPr="00396F98">
        <w:t xml:space="preserve"> est facilement quantifiée à partir des plateaux de déformation dans l’essai CTFS. Cependant, la température de changement de phase de l'eau porale est variable et dépend de différentes conditions. Par exemple, la figure 6 (CTFS) montre deux pics de déformation de gonflement à </w:t>
      </w:r>
      <m:oMath>
        <m:sSub>
          <m:sSubPr>
            <m:ctrlPr>
              <w:rPr>
                <w:rFonts w:ascii="Cambria Math" w:hAnsi="Cambria Math"/>
                <w:i/>
              </w:rPr>
            </m:ctrlPr>
          </m:sSubPr>
          <m:e>
            <m:r>
              <w:rPr>
                <w:rFonts w:ascii="Cambria Math" w:hAnsi="Cambria Math"/>
              </w:rPr>
              <m:t>θ</m:t>
            </m:r>
          </m:e>
          <m:sub>
            <m:r>
              <w:rPr>
                <w:rFonts w:ascii="Cambria Math" w:hAnsi="Cambria Math"/>
              </w:rPr>
              <m:t>g</m:t>
            </m:r>
          </m:sub>
        </m:sSub>
      </m:oMath>
      <w:r w:rsidRPr="00396F98">
        <w:t xml:space="preserve"> = -5°C et à </w:t>
      </w:r>
      <m:oMath>
        <m:sSub>
          <m:sSubPr>
            <m:ctrlPr>
              <w:rPr>
                <w:rFonts w:ascii="Cambria Math" w:hAnsi="Cambria Math"/>
                <w:i/>
              </w:rPr>
            </m:ctrlPr>
          </m:sSubPr>
          <m:e>
            <m:r>
              <w:rPr>
                <w:rFonts w:ascii="Cambria Math" w:hAnsi="Cambria Math"/>
              </w:rPr>
              <m:t>θ</m:t>
            </m:r>
          </m:e>
          <m:sub>
            <m:r>
              <w:rPr>
                <w:rFonts w:ascii="Cambria Math" w:hAnsi="Cambria Math"/>
              </w:rPr>
              <m:t>g</m:t>
            </m:r>
          </m:sub>
        </m:sSub>
      </m:oMath>
      <w:r w:rsidRPr="00396F98">
        <w:t xml:space="preserve">= -8°C. D'autre part, on observe deux pics de "contrainte de gonflement" à </w:t>
      </w:r>
      <m:oMath>
        <m:sSub>
          <m:sSubPr>
            <m:ctrlPr>
              <w:rPr>
                <w:rFonts w:ascii="Cambria Math" w:hAnsi="Cambria Math"/>
                <w:i/>
              </w:rPr>
            </m:ctrlPr>
          </m:sSubPr>
          <m:e>
            <m:r>
              <w:rPr>
                <w:rFonts w:ascii="Cambria Math" w:hAnsi="Cambria Math"/>
              </w:rPr>
              <m:t>θ</m:t>
            </m:r>
          </m:e>
          <m:sub>
            <m:r>
              <w:rPr>
                <w:rFonts w:ascii="Cambria Math" w:hAnsi="Cambria Math"/>
              </w:rPr>
              <m:t>g</m:t>
            </m:r>
          </m:sub>
        </m:sSub>
      </m:oMath>
      <w:r w:rsidRPr="00396F98">
        <w:t xml:space="preserve"> = -5°C et à </w:t>
      </w:r>
      <m:oMath>
        <m:sSub>
          <m:sSubPr>
            <m:ctrlPr>
              <w:rPr>
                <w:rFonts w:ascii="Cambria Math" w:hAnsi="Cambria Math"/>
                <w:i/>
              </w:rPr>
            </m:ctrlPr>
          </m:sSubPr>
          <m:e>
            <m:r>
              <w:rPr>
                <w:rFonts w:ascii="Cambria Math" w:hAnsi="Cambria Math"/>
              </w:rPr>
              <m:t>θ</m:t>
            </m:r>
          </m:e>
          <m:sub>
            <m:r>
              <w:rPr>
                <w:rFonts w:ascii="Cambria Math" w:hAnsi="Cambria Math"/>
              </w:rPr>
              <m:t>g</m:t>
            </m:r>
          </m:sub>
        </m:sSub>
      </m:oMath>
      <w:r w:rsidRPr="00396F98">
        <w:t xml:space="preserve"> = -10°C dans la figure 7 (TSRST). Cependant, dans le modèle on ne considère qu’une seule valeur du point de congélation, on choisit donc </w:t>
      </w:r>
      <m:oMath>
        <m:sSub>
          <m:sSubPr>
            <m:ctrlPr>
              <w:rPr>
                <w:rFonts w:ascii="Cambria Math" w:hAnsi="Cambria Math"/>
                <w:i/>
              </w:rPr>
            </m:ctrlPr>
          </m:sSubPr>
          <m:e>
            <m:r>
              <w:rPr>
                <w:rFonts w:ascii="Cambria Math" w:hAnsi="Cambria Math"/>
              </w:rPr>
              <m:t>θ</m:t>
            </m:r>
          </m:e>
          <m:sub>
            <m:r>
              <w:rPr>
                <w:rFonts w:ascii="Cambria Math" w:hAnsi="Cambria Math"/>
              </w:rPr>
              <m:t>g</m:t>
            </m:r>
          </m:sub>
        </m:sSub>
      </m:oMath>
      <w:r w:rsidRPr="00396F98">
        <w:t xml:space="preserve"> = -6°C pour l’essai CTFS et </w:t>
      </w:r>
      <m:oMath>
        <m:sSub>
          <m:sSubPr>
            <m:ctrlPr>
              <w:rPr>
                <w:rFonts w:ascii="Cambria Math" w:hAnsi="Cambria Math"/>
                <w:i/>
              </w:rPr>
            </m:ctrlPr>
          </m:sSubPr>
          <m:e>
            <m:r>
              <w:rPr>
                <w:rFonts w:ascii="Cambria Math" w:hAnsi="Cambria Math"/>
              </w:rPr>
              <m:t>θ</m:t>
            </m:r>
          </m:e>
          <m:sub>
            <m:r>
              <w:rPr>
                <w:rFonts w:ascii="Cambria Math" w:hAnsi="Cambria Math"/>
              </w:rPr>
              <m:t>g</m:t>
            </m:r>
          </m:sub>
        </m:sSub>
      </m:oMath>
      <w:r w:rsidRPr="00396F98">
        <w:t xml:space="preserve"> = -10°C pour l’essai TSRST.</w:t>
      </w:r>
    </w:p>
    <w:p w:rsidR="00BA6AB0" w:rsidRPr="00396F98" w:rsidRDefault="00BA6AB0">
      <w:pPr>
        <w:jc w:val="both"/>
      </w:pPr>
      <w:r w:rsidRPr="00396F98">
        <w:t xml:space="preserve">Enfin, nous obtenons la loi constitutive pour le comportement 3D de l’EB sec et </w:t>
      </w:r>
      <w:r w:rsidR="00BE3FDA" w:rsidRPr="00396F98">
        <w:t>saturé</w:t>
      </w:r>
      <w:r w:rsidRPr="00396F98">
        <w:t xml:space="preserve"> à température variable:</w:t>
      </w:r>
    </w:p>
    <w:p w:rsidR="00BA6AB0" w:rsidRPr="00396F98" w:rsidRDefault="00BA6AB0">
      <w:pPr>
        <w:spacing w:line="240" w:lineRule="auto"/>
        <w:rPr>
          <w:rFonts w:eastAsia="Times New Roman"/>
          <w:bCs/>
        </w:rPr>
      </w:pPr>
      <w:r w:rsidRPr="00396F98">
        <w:rPr>
          <w:bCs/>
          <w:sz w:val="19"/>
          <w:szCs w:val="19"/>
          <w:lang w:eastAsia="en-US"/>
        </w:rPr>
        <w:tab/>
      </w:r>
      <m:oMath>
        <m:bar>
          <m:barPr>
            <m:ctrlPr>
              <w:rPr>
                <w:rFonts w:ascii="Cambria Math" w:eastAsia="Times New Roman" w:hAnsi="Cambria Math"/>
                <w:bCs/>
                <w:i/>
                <w:sz w:val="19"/>
                <w:szCs w:val="19"/>
                <w:lang w:val="en-US" w:eastAsia="en-US"/>
              </w:rPr>
            </m:ctrlPr>
          </m:barPr>
          <m:e>
            <m:bar>
              <m:barPr>
                <m:ctrlPr>
                  <w:rPr>
                    <w:rFonts w:ascii="Cambria Math" w:eastAsia="Times New Roman" w:hAnsi="Cambria Math"/>
                    <w:bCs/>
                    <w:i/>
                    <w:sz w:val="19"/>
                    <w:szCs w:val="19"/>
                    <w:lang w:val="en-US" w:eastAsia="en-US"/>
                  </w:rPr>
                </m:ctrlPr>
              </m:barPr>
              <m:e>
                <m:r>
                  <w:rPr>
                    <w:rFonts w:ascii="Cambria Math" w:eastAsia="Times New Roman" w:hAnsi="Cambria Math"/>
                    <w:sz w:val="19"/>
                    <w:szCs w:val="19"/>
                  </w:rPr>
                  <m:t>ε</m:t>
                </m:r>
              </m:e>
            </m:bar>
          </m:e>
        </m:bar>
        <m:d>
          <m:dPr>
            <m:ctrlPr>
              <w:rPr>
                <w:rFonts w:ascii="Cambria Math" w:eastAsia="Times New Roman" w:hAnsi="Cambria Math"/>
                <w:bCs/>
                <w:i/>
                <w:sz w:val="19"/>
                <w:szCs w:val="19"/>
                <w:lang w:val="en-US" w:eastAsia="en-US"/>
              </w:rPr>
            </m:ctrlPr>
          </m:dPr>
          <m:e>
            <m:r>
              <w:rPr>
                <w:rFonts w:ascii="Cambria Math" w:eastAsia="Times New Roman" w:hAnsi="Cambria Math"/>
                <w:sz w:val="19"/>
                <w:szCs w:val="19"/>
              </w:rPr>
              <m:t>t</m:t>
            </m:r>
          </m:e>
        </m:d>
        <m:r>
          <w:rPr>
            <w:rFonts w:ascii="Cambria Math" w:eastAsia="Times New Roman" w:hAnsi="Cambria Math"/>
            <w:sz w:val="19"/>
            <w:szCs w:val="19"/>
          </w:rPr>
          <m:t>=</m:t>
        </m:r>
        <m:nary>
          <m:naryPr>
            <m:limLoc m:val="subSup"/>
            <m:ctrlPr>
              <w:rPr>
                <w:rFonts w:ascii="Cambria Math" w:eastAsia="Times New Roman" w:hAnsi="Cambria Math"/>
                <w:bCs/>
                <w:i/>
                <w:sz w:val="19"/>
                <w:szCs w:val="19"/>
                <w:lang w:val="en-US" w:eastAsia="en-US"/>
              </w:rPr>
            </m:ctrlPr>
          </m:naryPr>
          <m:sub>
            <m:r>
              <w:rPr>
                <w:rFonts w:ascii="Cambria Math" w:eastAsia="Times New Roman" w:hAnsi="Cambria Math"/>
                <w:sz w:val="19"/>
                <w:szCs w:val="19"/>
              </w:rPr>
              <m:t>0</m:t>
            </m:r>
          </m:sub>
          <m:sup>
            <m:r>
              <w:rPr>
                <w:rFonts w:ascii="Cambria Math" w:eastAsia="Times New Roman" w:hAnsi="Cambria Math"/>
                <w:sz w:val="19"/>
                <w:szCs w:val="19"/>
              </w:rPr>
              <m:t>t</m:t>
            </m:r>
          </m:sup>
          <m:e>
            <m:sSub>
              <m:sSubPr>
                <m:ctrlPr>
                  <w:rPr>
                    <w:rFonts w:ascii="Cambria Math" w:eastAsia="Times New Roman" w:hAnsi="Cambria Math"/>
                    <w:bCs/>
                    <w:i/>
                    <w:sz w:val="19"/>
                    <w:szCs w:val="19"/>
                    <w:lang w:val="en-US" w:eastAsia="en-US"/>
                  </w:rPr>
                </m:ctrlPr>
              </m:sSubPr>
              <m:e>
                <m:r>
                  <w:rPr>
                    <w:rFonts w:ascii="Cambria Math" w:eastAsia="Times New Roman" w:hAnsi="Cambria Math"/>
                    <w:sz w:val="19"/>
                    <w:szCs w:val="19"/>
                  </w:rPr>
                  <m:t>J</m:t>
                </m:r>
              </m:e>
              <m:sub>
                <m:r>
                  <w:rPr>
                    <w:rFonts w:ascii="Cambria Math" w:eastAsia="Times New Roman" w:hAnsi="Cambria Math"/>
                    <w:sz w:val="19"/>
                    <w:szCs w:val="19"/>
                  </w:rPr>
                  <m:t>H</m:t>
                </m:r>
              </m:sub>
            </m:sSub>
            <m:d>
              <m:dPr>
                <m:ctrlPr>
                  <w:rPr>
                    <w:rFonts w:ascii="Cambria Math" w:eastAsia="Times New Roman" w:hAnsi="Cambria Math"/>
                    <w:bCs/>
                    <w:i/>
                    <w:sz w:val="19"/>
                    <w:szCs w:val="19"/>
                    <w:lang w:val="en-US" w:eastAsia="en-US"/>
                  </w:rPr>
                </m:ctrlPr>
              </m:dPr>
              <m:e>
                <m:sSub>
                  <m:sSubPr>
                    <m:ctrlPr>
                      <w:rPr>
                        <w:rFonts w:ascii="Cambria Math" w:eastAsia="Times New Roman" w:hAnsi="Cambria Math"/>
                        <w:bCs/>
                        <w:i/>
                        <w:sz w:val="19"/>
                        <w:szCs w:val="19"/>
                        <w:lang w:val="en-US" w:eastAsia="en-US"/>
                      </w:rPr>
                    </m:ctrlPr>
                  </m:sSubPr>
                  <m:e>
                    <m:r>
                      <w:rPr>
                        <w:rFonts w:ascii="Cambria Math" w:eastAsia="Times New Roman" w:hAnsi="Cambria Math"/>
                        <w:sz w:val="19"/>
                        <w:szCs w:val="19"/>
                      </w:rPr>
                      <m:t>t</m:t>
                    </m:r>
                  </m:e>
                  <m:sub>
                    <m:r>
                      <w:rPr>
                        <w:rFonts w:ascii="Cambria Math" w:eastAsia="Times New Roman" w:hAnsi="Cambria Math"/>
                        <w:sz w:val="19"/>
                        <w:szCs w:val="19"/>
                      </w:rPr>
                      <m:t>e</m:t>
                    </m:r>
                  </m:sub>
                </m:sSub>
                <m:d>
                  <m:dPr>
                    <m:ctrlPr>
                      <w:rPr>
                        <w:rFonts w:ascii="Cambria Math" w:eastAsia="Times New Roman" w:hAnsi="Cambria Math"/>
                        <w:bCs/>
                        <w:i/>
                        <w:sz w:val="19"/>
                        <w:szCs w:val="19"/>
                        <w:lang w:val="en-US" w:eastAsia="en-US"/>
                      </w:rPr>
                    </m:ctrlPr>
                  </m:dPr>
                  <m:e>
                    <m:r>
                      <w:rPr>
                        <w:rFonts w:ascii="Cambria Math" w:eastAsia="Times New Roman" w:hAnsi="Cambria Math"/>
                        <w:sz w:val="19"/>
                        <w:szCs w:val="19"/>
                      </w:rPr>
                      <m:t>t</m:t>
                    </m:r>
                  </m:e>
                </m:d>
                <m:r>
                  <w:rPr>
                    <w:rFonts w:ascii="Cambria Math" w:eastAsia="Times New Roman" w:hAnsi="Cambria Math"/>
                    <w:sz w:val="19"/>
                    <w:szCs w:val="19"/>
                  </w:rPr>
                  <m:t>-</m:t>
                </m:r>
                <m:sSub>
                  <m:sSubPr>
                    <m:ctrlPr>
                      <w:rPr>
                        <w:rFonts w:ascii="Cambria Math" w:eastAsia="Times New Roman" w:hAnsi="Cambria Math"/>
                        <w:bCs/>
                        <w:i/>
                        <w:sz w:val="19"/>
                        <w:szCs w:val="19"/>
                        <w:lang w:val="en-US" w:eastAsia="en-US"/>
                      </w:rPr>
                    </m:ctrlPr>
                  </m:sSubPr>
                  <m:e>
                    <m:r>
                      <w:rPr>
                        <w:rFonts w:ascii="Cambria Math" w:eastAsia="Times New Roman" w:hAnsi="Cambria Math"/>
                        <w:sz w:val="19"/>
                        <w:szCs w:val="19"/>
                      </w:rPr>
                      <m:t>t</m:t>
                    </m:r>
                  </m:e>
                  <m:sub>
                    <m:r>
                      <w:rPr>
                        <w:rFonts w:ascii="Cambria Math" w:eastAsia="Times New Roman" w:hAnsi="Cambria Math"/>
                        <w:sz w:val="19"/>
                        <w:szCs w:val="19"/>
                      </w:rPr>
                      <m:t>e</m:t>
                    </m:r>
                  </m:sub>
                </m:sSub>
                <m:d>
                  <m:dPr>
                    <m:ctrlPr>
                      <w:rPr>
                        <w:rFonts w:ascii="Cambria Math" w:eastAsia="Times New Roman" w:hAnsi="Cambria Math"/>
                        <w:bCs/>
                        <w:i/>
                        <w:sz w:val="19"/>
                        <w:szCs w:val="19"/>
                        <w:lang w:val="en-US" w:eastAsia="en-US"/>
                      </w:rPr>
                    </m:ctrlPr>
                  </m:dPr>
                  <m:e>
                    <m:r>
                      <w:rPr>
                        <w:rFonts w:ascii="Cambria Math" w:eastAsia="Times New Roman" w:hAnsi="Cambria Math"/>
                        <w:sz w:val="19"/>
                        <w:szCs w:val="19"/>
                      </w:rPr>
                      <m:t>τ</m:t>
                    </m:r>
                  </m:e>
                </m:d>
              </m:e>
            </m:d>
          </m:e>
        </m:nary>
        <m:d>
          <m:dPr>
            <m:begChr m:val="["/>
            <m:endChr m:val="]"/>
            <m:ctrlPr>
              <w:rPr>
                <w:rFonts w:ascii="Cambria Math" w:eastAsia="Times New Roman" w:hAnsi="Cambria Math"/>
                <w:bCs/>
                <w:i/>
                <w:sz w:val="19"/>
                <w:szCs w:val="19"/>
                <w:lang w:val="en-US" w:eastAsia="en-US"/>
              </w:rPr>
            </m:ctrlPr>
          </m:dPr>
          <m:e>
            <m:d>
              <m:dPr>
                <m:ctrlPr>
                  <w:rPr>
                    <w:rFonts w:ascii="Cambria Math" w:eastAsia="Times New Roman" w:hAnsi="Cambria Math"/>
                    <w:bCs/>
                    <w:i/>
                    <w:sz w:val="19"/>
                    <w:szCs w:val="19"/>
                    <w:lang w:val="en-US" w:eastAsia="en-US"/>
                  </w:rPr>
                </m:ctrlPr>
              </m:dPr>
              <m:e>
                <m:r>
                  <w:rPr>
                    <w:rFonts w:ascii="Cambria Math" w:eastAsia="Times New Roman" w:hAnsi="Cambria Math"/>
                    <w:sz w:val="19"/>
                    <w:szCs w:val="19"/>
                  </w:rPr>
                  <m:t>1+ν</m:t>
                </m:r>
              </m:e>
            </m:d>
            <m:r>
              <w:rPr>
                <w:rFonts w:ascii="Cambria Math" w:eastAsia="Times New Roman" w:hAnsi="Cambria Math"/>
                <w:sz w:val="19"/>
                <w:szCs w:val="19"/>
              </w:rPr>
              <m:t xml:space="preserve"> </m:t>
            </m:r>
            <m:bar>
              <m:barPr>
                <m:ctrlPr>
                  <w:rPr>
                    <w:rFonts w:ascii="Cambria Math" w:eastAsia="Times New Roman" w:hAnsi="Cambria Math"/>
                    <w:bCs/>
                    <w:i/>
                    <w:sz w:val="19"/>
                    <w:szCs w:val="19"/>
                    <w:lang w:val="en-US" w:eastAsia="en-US"/>
                  </w:rPr>
                </m:ctrlPr>
              </m:barPr>
              <m:e>
                <m:bar>
                  <m:barPr>
                    <m:ctrlPr>
                      <w:rPr>
                        <w:rFonts w:ascii="Cambria Math" w:eastAsia="Times New Roman" w:hAnsi="Cambria Math"/>
                        <w:bCs/>
                        <w:i/>
                        <w:sz w:val="19"/>
                        <w:szCs w:val="19"/>
                        <w:lang w:val="en-US" w:eastAsia="en-US"/>
                      </w:rPr>
                    </m:ctrlPr>
                  </m:barPr>
                  <m:e>
                    <m:acc>
                      <m:accPr>
                        <m:chr m:val="̇"/>
                        <m:ctrlPr>
                          <w:rPr>
                            <w:rFonts w:ascii="Cambria Math" w:eastAsia="Times New Roman" w:hAnsi="Cambria Math"/>
                            <w:bCs/>
                            <w:i/>
                            <w:sz w:val="19"/>
                            <w:szCs w:val="19"/>
                            <w:lang w:val="en-US" w:eastAsia="en-US"/>
                          </w:rPr>
                        </m:ctrlPr>
                      </m:accPr>
                      <m:e>
                        <m:r>
                          <w:rPr>
                            <w:rFonts w:ascii="Cambria Math" w:eastAsia="Times New Roman" w:hAnsi="Cambria Math"/>
                            <w:sz w:val="19"/>
                            <w:szCs w:val="19"/>
                          </w:rPr>
                          <m:t>σ</m:t>
                        </m:r>
                      </m:e>
                    </m:acc>
                  </m:e>
                </m:bar>
              </m:e>
            </m:bar>
            <m:d>
              <m:dPr>
                <m:ctrlPr>
                  <w:rPr>
                    <w:rFonts w:ascii="Cambria Math" w:eastAsia="Times New Roman" w:hAnsi="Cambria Math"/>
                    <w:bCs/>
                    <w:i/>
                    <w:sz w:val="19"/>
                    <w:szCs w:val="19"/>
                    <w:lang w:val="en-US" w:eastAsia="en-US"/>
                  </w:rPr>
                </m:ctrlPr>
              </m:dPr>
              <m:e>
                <m:r>
                  <w:rPr>
                    <w:rFonts w:ascii="Cambria Math" w:eastAsia="Times New Roman" w:hAnsi="Cambria Math"/>
                    <w:sz w:val="19"/>
                    <w:szCs w:val="19"/>
                  </w:rPr>
                  <m:t>τ</m:t>
                </m:r>
              </m:e>
            </m:d>
            <m:r>
              <w:rPr>
                <w:rFonts w:ascii="Cambria Math" w:eastAsia="Times New Roman" w:hAnsi="Cambria Math"/>
                <w:sz w:val="19"/>
                <w:szCs w:val="19"/>
              </w:rPr>
              <m:t>-ν tr</m:t>
            </m:r>
            <m:d>
              <m:dPr>
                <m:ctrlPr>
                  <w:rPr>
                    <w:rFonts w:ascii="Cambria Math" w:eastAsia="Times New Roman" w:hAnsi="Cambria Math"/>
                    <w:bCs/>
                    <w:i/>
                    <w:sz w:val="19"/>
                    <w:szCs w:val="19"/>
                    <w:lang w:val="en-US" w:eastAsia="en-US"/>
                  </w:rPr>
                </m:ctrlPr>
              </m:dPr>
              <m:e>
                <m:r>
                  <w:rPr>
                    <w:rFonts w:ascii="Cambria Math" w:eastAsia="Times New Roman" w:hAnsi="Cambria Math"/>
                    <w:sz w:val="19"/>
                    <w:szCs w:val="19"/>
                  </w:rPr>
                  <m:t xml:space="preserve"> </m:t>
                </m:r>
                <m:bar>
                  <m:barPr>
                    <m:ctrlPr>
                      <w:rPr>
                        <w:rFonts w:ascii="Cambria Math" w:eastAsia="Times New Roman" w:hAnsi="Cambria Math"/>
                        <w:bCs/>
                        <w:i/>
                        <w:sz w:val="19"/>
                        <w:szCs w:val="19"/>
                        <w:lang w:val="en-US" w:eastAsia="en-US"/>
                      </w:rPr>
                    </m:ctrlPr>
                  </m:barPr>
                  <m:e>
                    <m:bar>
                      <m:barPr>
                        <m:ctrlPr>
                          <w:rPr>
                            <w:rFonts w:ascii="Cambria Math" w:eastAsia="Times New Roman" w:hAnsi="Cambria Math"/>
                            <w:bCs/>
                            <w:i/>
                            <w:sz w:val="19"/>
                            <w:szCs w:val="19"/>
                            <w:lang w:val="en-US" w:eastAsia="en-US"/>
                          </w:rPr>
                        </m:ctrlPr>
                      </m:barPr>
                      <m:e>
                        <m:acc>
                          <m:accPr>
                            <m:chr m:val="̇"/>
                            <m:ctrlPr>
                              <w:rPr>
                                <w:rFonts w:ascii="Cambria Math" w:eastAsia="Times New Roman" w:hAnsi="Cambria Math"/>
                                <w:bCs/>
                                <w:i/>
                                <w:sz w:val="19"/>
                                <w:szCs w:val="19"/>
                                <w:lang w:val="en-US" w:eastAsia="en-US"/>
                              </w:rPr>
                            </m:ctrlPr>
                          </m:accPr>
                          <m:e>
                            <m:r>
                              <w:rPr>
                                <w:rFonts w:ascii="Cambria Math" w:eastAsia="Times New Roman" w:hAnsi="Cambria Math"/>
                                <w:sz w:val="19"/>
                                <w:szCs w:val="19"/>
                              </w:rPr>
                              <m:t>σ</m:t>
                            </m:r>
                          </m:e>
                        </m:acc>
                      </m:e>
                    </m:bar>
                  </m:e>
                </m:bar>
                <m:d>
                  <m:dPr>
                    <m:ctrlPr>
                      <w:rPr>
                        <w:rFonts w:ascii="Cambria Math" w:eastAsia="Times New Roman" w:hAnsi="Cambria Math"/>
                        <w:bCs/>
                        <w:i/>
                        <w:sz w:val="19"/>
                        <w:szCs w:val="19"/>
                        <w:lang w:val="en-US" w:eastAsia="en-US"/>
                      </w:rPr>
                    </m:ctrlPr>
                  </m:dPr>
                  <m:e>
                    <m:r>
                      <w:rPr>
                        <w:rFonts w:ascii="Cambria Math" w:eastAsia="Times New Roman" w:hAnsi="Cambria Math"/>
                        <w:sz w:val="19"/>
                        <w:szCs w:val="19"/>
                      </w:rPr>
                      <m:t>τ</m:t>
                    </m:r>
                  </m:e>
                </m:d>
              </m:e>
            </m:d>
            <m:r>
              <w:rPr>
                <w:rFonts w:ascii="Cambria Math" w:eastAsia="Times New Roman" w:hAnsi="Cambria Math"/>
                <w:sz w:val="19"/>
                <w:szCs w:val="19"/>
              </w:rPr>
              <m:t xml:space="preserve"> </m:t>
            </m:r>
            <m:bar>
              <m:barPr>
                <m:ctrlPr>
                  <w:rPr>
                    <w:rFonts w:ascii="Cambria Math" w:eastAsia="Times New Roman" w:hAnsi="Cambria Math"/>
                    <w:bCs/>
                    <w:i/>
                    <w:sz w:val="19"/>
                    <w:szCs w:val="19"/>
                    <w:lang w:val="en-US" w:eastAsia="en-US"/>
                  </w:rPr>
                </m:ctrlPr>
              </m:barPr>
              <m:e>
                <m:bar>
                  <m:barPr>
                    <m:ctrlPr>
                      <w:rPr>
                        <w:rFonts w:ascii="Cambria Math" w:eastAsia="Times New Roman" w:hAnsi="Cambria Math"/>
                        <w:bCs/>
                        <w:i/>
                        <w:sz w:val="19"/>
                        <w:szCs w:val="19"/>
                        <w:lang w:val="en-US" w:eastAsia="en-US"/>
                      </w:rPr>
                    </m:ctrlPr>
                  </m:barPr>
                  <m:e>
                    <m:r>
                      <w:rPr>
                        <w:rFonts w:ascii="Cambria Math" w:eastAsia="Times New Roman" w:hAnsi="Cambria Math"/>
                        <w:sz w:val="19"/>
                        <w:szCs w:val="19"/>
                      </w:rPr>
                      <m:t>I</m:t>
                    </m:r>
                  </m:e>
                </m:bar>
              </m:e>
            </m:bar>
          </m:e>
        </m:d>
        <m:r>
          <w:rPr>
            <w:rFonts w:ascii="Cambria Math" w:eastAsia="Times New Roman" w:hAnsi="Cambria Math"/>
            <w:sz w:val="19"/>
            <w:szCs w:val="19"/>
          </w:rPr>
          <m:t xml:space="preserve">dτ+ </m:t>
        </m:r>
        <m:sSup>
          <m:sSupPr>
            <m:ctrlPr>
              <w:rPr>
                <w:rFonts w:ascii="Cambria Math" w:eastAsia="Times New Roman" w:hAnsi="Cambria Math"/>
                <w:bCs/>
                <w:i/>
                <w:sz w:val="19"/>
                <w:szCs w:val="19"/>
                <w:lang w:val="en-US" w:eastAsia="en-US"/>
              </w:rPr>
            </m:ctrlPr>
          </m:sSupPr>
          <m:e>
            <m:bar>
              <m:barPr>
                <m:ctrlPr>
                  <w:rPr>
                    <w:rFonts w:ascii="Cambria Math" w:eastAsia="Times New Roman" w:hAnsi="Cambria Math"/>
                    <w:bCs/>
                    <w:i/>
                    <w:sz w:val="19"/>
                    <w:szCs w:val="19"/>
                    <w:lang w:val="en-US" w:eastAsia="en-US"/>
                  </w:rPr>
                </m:ctrlPr>
              </m:barPr>
              <m:e>
                <m:bar>
                  <m:barPr>
                    <m:ctrlPr>
                      <w:rPr>
                        <w:rFonts w:ascii="Cambria Math" w:eastAsia="Times New Roman" w:hAnsi="Cambria Math"/>
                        <w:bCs/>
                        <w:i/>
                        <w:sz w:val="19"/>
                        <w:szCs w:val="19"/>
                        <w:lang w:val="en-US" w:eastAsia="en-US"/>
                      </w:rPr>
                    </m:ctrlPr>
                  </m:barPr>
                  <m:e>
                    <m:r>
                      <w:rPr>
                        <w:rFonts w:ascii="Cambria Math" w:eastAsia="Times New Roman" w:hAnsi="Cambria Math"/>
                        <w:sz w:val="19"/>
                        <w:szCs w:val="19"/>
                      </w:rPr>
                      <m:t>ε</m:t>
                    </m:r>
                  </m:e>
                </m:bar>
              </m:e>
            </m:bar>
          </m:e>
          <m:sup>
            <m:r>
              <w:rPr>
                <w:rFonts w:ascii="Cambria Math" w:eastAsia="Times New Roman" w:hAnsi="Cambria Math"/>
                <w:sz w:val="19"/>
                <w:szCs w:val="19"/>
              </w:rPr>
              <m:t>th</m:t>
            </m:r>
          </m:sup>
        </m:sSup>
        <m:d>
          <m:dPr>
            <m:ctrlPr>
              <w:rPr>
                <w:rFonts w:ascii="Cambria Math" w:eastAsia="Times New Roman" w:hAnsi="Cambria Math"/>
                <w:bCs/>
                <w:i/>
                <w:sz w:val="19"/>
                <w:szCs w:val="19"/>
                <w:lang w:val="en-US" w:eastAsia="en-US"/>
              </w:rPr>
            </m:ctrlPr>
          </m:dPr>
          <m:e>
            <m:r>
              <w:rPr>
                <w:rFonts w:ascii="Cambria Math" w:eastAsia="Times New Roman" w:hAnsi="Cambria Math"/>
                <w:sz w:val="19"/>
                <w:szCs w:val="19"/>
              </w:rPr>
              <m:t>θ(t)</m:t>
            </m:r>
          </m:e>
        </m:d>
        <m:r>
          <w:rPr>
            <w:rFonts w:ascii="Cambria Math" w:eastAsia="Times New Roman" w:hAnsi="Cambria Math"/>
            <w:sz w:val="19"/>
            <w:szCs w:val="19"/>
          </w:rPr>
          <m:t>+</m:t>
        </m:r>
        <m:sSub>
          <m:sSubPr>
            <m:ctrlPr>
              <w:rPr>
                <w:rFonts w:ascii="Cambria Math" w:eastAsia="Times New Roman" w:hAnsi="Cambria Math"/>
                <w:bCs/>
                <w:i/>
                <w:sz w:val="19"/>
                <w:szCs w:val="19"/>
                <w:lang w:val="en-US" w:eastAsia="en-US"/>
              </w:rPr>
            </m:ctrlPr>
          </m:sSubPr>
          <m:e>
            <m:bar>
              <m:barPr>
                <m:ctrlPr>
                  <w:rPr>
                    <w:rFonts w:ascii="Cambria Math" w:eastAsia="Times New Roman" w:hAnsi="Cambria Math"/>
                    <w:bCs/>
                    <w:i/>
                    <w:sz w:val="19"/>
                    <w:szCs w:val="19"/>
                    <w:lang w:val="en-US" w:eastAsia="en-US"/>
                  </w:rPr>
                </m:ctrlPr>
              </m:barPr>
              <m:e>
                <m:bar>
                  <m:barPr>
                    <m:ctrlPr>
                      <w:rPr>
                        <w:rFonts w:ascii="Cambria Math" w:eastAsia="Times New Roman" w:hAnsi="Cambria Math"/>
                        <w:bCs/>
                        <w:i/>
                        <w:sz w:val="19"/>
                        <w:szCs w:val="19"/>
                        <w:lang w:val="en-US" w:eastAsia="en-US"/>
                      </w:rPr>
                    </m:ctrlPr>
                  </m:barPr>
                  <m:e>
                    <m:r>
                      <w:rPr>
                        <w:rFonts w:ascii="Cambria Math" w:eastAsia="Times New Roman" w:hAnsi="Cambria Math"/>
                        <w:sz w:val="19"/>
                        <w:szCs w:val="19"/>
                      </w:rPr>
                      <m:t>ε</m:t>
                    </m:r>
                  </m:e>
                </m:bar>
              </m:e>
            </m:bar>
          </m:e>
          <m:sub>
            <m:r>
              <w:rPr>
                <w:rFonts w:ascii="Cambria Math" w:eastAsia="Times New Roman" w:hAnsi="Cambria Math"/>
                <w:sz w:val="19"/>
                <w:szCs w:val="19"/>
              </w:rPr>
              <m:t>g</m:t>
            </m:r>
          </m:sub>
        </m:sSub>
        <m:d>
          <m:dPr>
            <m:ctrlPr>
              <w:rPr>
                <w:rFonts w:ascii="Cambria Math" w:eastAsia="Times New Roman" w:hAnsi="Cambria Math"/>
                <w:bCs/>
                <w:i/>
                <w:sz w:val="19"/>
                <w:szCs w:val="19"/>
                <w:lang w:val="en-US" w:eastAsia="en-US"/>
              </w:rPr>
            </m:ctrlPr>
          </m:dPr>
          <m:e>
            <m:r>
              <w:rPr>
                <w:rFonts w:ascii="Cambria Math" w:eastAsia="Times New Roman" w:hAnsi="Cambria Math"/>
                <w:sz w:val="19"/>
                <w:szCs w:val="19"/>
              </w:rPr>
              <m:t>θ</m:t>
            </m:r>
            <m:d>
              <m:dPr>
                <m:ctrlPr>
                  <w:rPr>
                    <w:rFonts w:ascii="Cambria Math" w:eastAsia="Times New Roman" w:hAnsi="Cambria Math"/>
                    <w:bCs/>
                    <w:i/>
                    <w:sz w:val="19"/>
                    <w:szCs w:val="19"/>
                    <w:lang w:val="en-US" w:eastAsia="en-US"/>
                  </w:rPr>
                </m:ctrlPr>
              </m:dPr>
              <m:e>
                <m:r>
                  <w:rPr>
                    <w:rFonts w:ascii="Cambria Math" w:eastAsia="Times New Roman" w:hAnsi="Cambria Math"/>
                    <w:sz w:val="19"/>
                    <w:szCs w:val="19"/>
                  </w:rPr>
                  <m:t>t</m:t>
                </m:r>
              </m:e>
            </m:d>
          </m:e>
        </m:d>
        <m:r>
          <w:rPr>
            <w:rFonts w:ascii="Cambria Math" w:eastAsia="Times New Roman" w:hAnsi="Cambria Math"/>
            <w:sz w:val="19"/>
            <w:szCs w:val="19"/>
          </w:rPr>
          <m:t xml:space="preserve">      </m:t>
        </m:r>
      </m:oMath>
      <w:r w:rsidRPr="00396F98">
        <w:rPr>
          <w:rFonts w:eastAsia="Times New Roman"/>
          <w:bCs/>
          <w:i/>
        </w:rPr>
        <w:tab/>
      </w:r>
      <w:r w:rsidRPr="00396F98">
        <w:rPr>
          <w:rFonts w:eastAsia="Times New Roman"/>
          <w:bCs/>
          <w:i/>
        </w:rPr>
        <w:tab/>
      </w:r>
      <w:r w:rsidRPr="00396F98">
        <w:rPr>
          <w:rFonts w:eastAsia="Times New Roman"/>
          <w:bCs/>
        </w:rPr>
        <w:t>(</w:t>
      </w:r>
      <w:r w:rsidRPr="00396F98">
        <w:rPr>
          <w:rFonts w:eastAsia="Times New Roman"/>
          <w:bCs/>
        </w:rPr>
        <w:fldChar w:fldCharType="begin"/>
      </w:r>
      <w:r w:rsidRPr="00396F98">
        <w:rPr>
          <w:rFonts w:eastAsia="Times New Roman"/>
          <w:bCs/>
        </w:rPr>
        <w:instrText xml:space="preserve"> SEQ ( \* ARABIC </w:instrText>
      </w:r>
      <w:r w:rsidRPr="00396F98">
        <w:rPr>
          <w:rFonts w:eastAsia="Times New Roman"/>
          <w:bCs/>
        </w:rPr>
        <w:fldChar w:fldCharType="separate"/>
      </w:r>
      <w:r w:rsidR="00123BBF">
        <w:rPr>
          <w:rFonts w:eastAsia="Times New Roman"/>
          <w:bCs/>
          <w:noProof/>
        </w:rPr>
        <w:t>5</w:t>
      </w:r>
      <w:r w:rsidRPr="00396F98">
        <w:rPr>
          <w:rFonts w:eastAsia="Times New Roman"/>
          <w:bCs/>
        </w:rPr>
        <w:fldChar w:fldCharType="end"/>
      </w:r>
      <w:r w:rsidRPr="00396F98">
        <w:rPr>
          <w:rFonts w:eastAsia="Times New Roman"/>
          <w:bCs/>
        </w:rPr>
        <w:t>)</w:t>
      </w:r>
    </w:p>
    <w:p w:rsidR="00BA6AB0" w:rsidRPr="00396F98" w:rsidRDefault="00BA6AB0">
      <w:pPr>
        <w:spacing w:line="240" w:lineRule="auto"/>
        <w:rPr>
          <w:rFonts w:eastAsia="Times New Roman"/>
          <w:bCs/>
        </w:rPr>
      </w:pPr>
    </w:p>
    <w:p w:rsidR="00BA6AB0" w:rsidRPr="00396F98" w:rsidRDefault="00216D41">
      <w:pPr>
        <w:spacing w:line="240" w:lineRule="auto"/>
        <w:jc w:val="center"/>
        <w:rPr>
          <w:rFonts w:eastAsia="Times New Roman"/>
          <w:bCs/>
        </w:rPr>
      </w:pPr>
      <w:r>
        <w:rPr>
          <w:noProof/>
        </w:rPr>
        <mc:AlternateContent>
          <mc:Choice Requires="wpg">
            <w:drawing>
              <wp:anchor distT="0" distB="0" distL="114300" distR="114300" simplePos="0" relativeHeight="251657216" behindDoc="0" locked="0" layoutInCell="1" allowOverlap="1">
                <wp:simplePos x="0" y="0"/>
                <wp:positionH relativeFrom="column">
                  <wp:posOffset>2279015</wp:posOffset>
                </wp:positionH>
                <wp:positionV relativeFrom="paragraph">
                  <wp:posOffset>348615</wp:posOffset>
                </wp:positionV>
                <wp:extent cx="770890" cy="419100"/>
                <wp:effectExtent l="57150" t="38100" r="67310" b="76200"/>
                <wp:wrapNone/>
                <wp:docPr id="4" name="Groupe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0890" cy="419100"/>
                          <a:chOff x="0" y="0"/>
                          <a:chExt cx="770890" cy="419100"/>
                        </a:xfrm>
                      </wpg:grpSpPr>
                      <wps:wsp>
                        <wps:cNvPr id="5" name="Connecteur droit avec flèche 24"/>
                        <wps:cNvCnPr>
                          <a:cxnSpLocks noChangeShapeType="1"/>
                        </wps:cNvCnPr>
                        <wps:spPr bwMode="auto">
                          <a:xfrm flipH="1" flipV="1">
                            <a:off x="0" y="0"/>
                            <a:ext cx="351790" cy="419100"/>
                          </a:xfrm>
                          <a:prstGeom prst="straightConnector1">
                            <a:avLst/>
                          </a:prstGeom>
                          <a:noFill/>
                          <a:ln w="6350" algn="ctr">
                            <a:solidFill>
                              <a:srgbClr val="000000"/>
                            </a:solidFill>
                            <a:round/>
                            <a:headEnd/>
                            <a:tailEnd type="arrow" w="med" len="me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6" name="Connecteur droit avec flèche 25"/>
                        <wps:cNvCnPr>
                          <a:cxnSpLocks noChangeShapeType="1"/>
                        </wps:cNvCnPr>
                        <wps:spPr bwMode="auto">
                          <a:xfrm flipH="1" flipV="1">
                            <a:off x="419100" y="0"/>
                            <a:ext cx="351790" cy="419100"/>
                          </a:xfrm>
                          <a:prstGeom prst="straightConnector1">
                            <a:avLst/>
                          </a:prstGeom>
                          <a:noFill/>
                          <a:ln w="6350" algn="ctr">
                            <a:solidFill>
                              <a:srgbClr val="000000"/>
                            </a:solidFill>
                            <a:round/>
                            <a:headEnd/>
                            <a:tailEnd type="arrow" w="med" len="me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id="Groupe 23" o:spid="_x0000_s1026" style="position:absolute;margin-left:179.45pt;margin-top:27.45pt;width:60.7pt;height:33pt;z-index:251657216;mso-width-relative:margin;mso-height-relative:margin" coordsize="7708,4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">
                <v:shapetype id="_x0000_t32" coordsize="21600,21600" o:spt="32" o:oned="t" path="m,l21600,21600e" filled="f">
                  <v:path arrowok="t" fillok="f" o:connecttype="none"/>
                  <o:lock v:ext="edit" shapetype="t"/>
                </v:shapetype>
                <v:shape id="Connecteur droit avec flèche 24" o:spid="_x0000_s1027" type="#_x0000_t32" style="position:absolute;width:3517;height:419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4+SOsUAAADaAAAADwAAAGRycy9kb3ducmV2LnhtbESPT2vCQBTE74LfYXlCL6Ib659K6iql&#10;IPbSg1Gsx2f2NQlm34bsxqTf3hUKHoeZ+Q2z2nSmFDeqXWFZwWQcgSBOrS44U3A8bEdLEM4jaywt&#10;k4I/crBZ93srjLVteU+3xGciQNjFqCD3voqldGlOBt3YVsTB+7W1QR9knUldYxvgppSvUbSQBgsO&#10;CzlW9JlTek0ao0A3zSVrk+/T7PyTvO2K4XI3nKZKvQy6j3cQnjr/DP+3v7SCOTyuhBsg1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4+SOsUAAADaAAAADwAAAAAAAAAA&#10;AAAAAAChAgAAZHJzL2Rvd25yZXYueG1sUEsFBgAAAAAEAAQA+QAAAJMDAAAAAA==&#10;" strokeweight=".5pt">
                  <v:stroke endarrow="open"/>
                  <v:shadow on="t" color="black" opacity="24903f" origin=",.5" offset="0,.55556mm"/>
                </v:shape>
                <v:shape id="Connecteur droit avec flèche 25" o:spid="_x0000_s1028" type="#_x0000_t32" style="position:absolute;left:4191;width:3517;height:419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10MTcQAAADaAAAADwAAAGRycy9kb3ducmV2LnhtbESPQWvCQBSE7wX/w/IEL1I3arGSZiMi&#10;iF56aCrq8TX7TILZtyG7Mem/7xYKPQ4z8w2TbAZTiwe1rrKsYD6LQBDnVldcKDh97p/XIJxH1lhb&#10;JgXf5GCTjp4SjLXt+YMemS9EgLCLUUHpfRNL6fKSDLqZbYiDd7OtQR9kW0jdYh/gppaLKFpJgxWH&#10;hRIb2pWU37POKNBd91X02fv55XrJXg/VdH2YLnOlJuNh+wbC0+D/w3/to1awgt8r4QbI9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XQxNxAAAANoAAAAPAAAAAAAAAAAA&#10;AAAAAKECAABkcnMvZG93bnJldi54bWxQSwUGAAAAAAQABAD5AAAAkgMAAAAA&#10;" strokeweight=".5pt">
                  <v:stroke endarrow="open"/>
                  <v:shadow on="t" color="black" opacity="24903f" origin=",.5" offset="0,.55556mm"/>
                </v:shape>
              </v:group>
            </w:pict>
          </mc:Fallback>
        </mc:AlternateContent>
      </w:r>
      <w:r>
        <w:rPr>
          <w:noProof/>
        </w:rPr>
        <mc:AlternateContent>
          <mc:Choice Requires="wps">
            <w:drawing>
              <wp:anchor distT="0" distB="0" distL="114300" distR="114300" simplePos="0" relativeHeight="251658240" behindDoc="0" locked="0" layoutInCell="1" allowOverlap="1">
                <wp:simplePos x="0" y="0"/>
                <wp:positionH relativeFrom="column">
                  <wp:posOffset>3891280</wp:posOffset>
                </wp:positionH>
                <wp:positionV relativeFrom="paragraph">
                  <wp:posOffset>189230</wp:posOffset>
                </wp:positionV>
                <wp:extent cx="361950" cy="247650"/>
                <wp:effectExtent l="0" t="0" r="4445" b="1270"/>
                <wp:wrapNone/>
                <wp:docPr id="3" name="Zone de texte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4765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BA6AB0" w:rsidRDefault="00BA6AB0">
                            <w:pPr>
                              <w:rPr>
                                <w:i/>
                                <w:vertAlign w:val="subscript"/>
                              </w:rPr>
                            </w:pPr>
                            <w:r>
                              <w:rPr>
                                <w:i/>
                              </w:rPr>
                              <w:t>ɛ</w:t>
                            </w:r>
                            <w:r>
                              <w:rPr>
                                <w:i/>
                                <w:vertAlign w:val="subscript"/>
                              </w:rPr>
                              <w:t>g</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Zone de texte 22" o:spid="_x0000_s1026" type="#_x0000_t202" style="position:absolute;left:0;text-align:left;margin-left:306.4pt;margin-top:14.9pt;width:28.5pt;height:1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" stroked="f" strokeweight=".5pt">
                <v:textbox>
                  <w:txbxContent>
                    <w:p w:rsidR="00BA6AB0" w:rsidRDefault="00BA6AB0">
                      <w:pPr>
                        <w:rPr>
                          <w:i/>
                          <w:vertAlign w:val="subscript"/>
                        </w:rPr>
                      </w:pPr>
                      <w:r>
                        <w:rPr>
                          <w:i/>
                        </w:rPr>
                        <w:t>ɛ</w:t>
                      </w:r>
                      <w:r>
                        <w:rPr>
                          <w:i/>
                          <w:vertAlign w:val="subscript"/>
                        </w:rPr>
                        <w:t>g</w:t>
                      </w:r>
                    </w:p>
                  </w:txbxContent>
                </v:textbox>
              </v:shape>
            </w:pict>
          </mc:Fallback>
        </mc:AlternateContent>
      </w:r>
      <w:r>
        <w:rPr>
          <w:b/>
          <w:noProof/>
        </w:rPr>
        <w:drawing>
          <wp:inline distT="0" distB="0" distL="0" distR="0">
            <wp:extent cx="3124200" cy="838200"/>
            <wp:effectExtent l="0" t="0" r="0" b="0"/>
            <wp:docPr id="76" name="Image 16" descr="D:\vuv\Dropbox\These doctorale\Article\share với són\Presentatio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6" descr="D:\vuv\Dropbox\These doctorale\Article\share với són\Presentation1.png"/>
                    <pic:cNvPicPr>
                      <a:picLocks noChangeAspect="1" noChangeArrowheads="1"/>
                    </pic:cNvPicPr>
                  </pic:nvPicPr>
                  <pic:blipFill>
                    <a:blip r:embed="rId18" cstate="print">
                      <a:extLst>
                        <a:ext uri="{28A0092B-C50C-407E-A947-70E740481C1C}">
                          <a14:useLocalDpi xmlns:a14="http://schemas.microsoft.com/office/drawing/2010/main" val="0"/>
                        </a:ext>
                      </a:extLst>
                    </a:blip>
                    <a:srcRect l="4234" t="22585" r="6189" b="34564"/>
                    <a:stretch>
                      <a:fillRect/>
                    </a:stretch>
                  </pic:blipFill>
                  <pic:spPr bwMode="auto">
                    <a:xfrm>
                      <a:off x="0" y="0"/>
                      <a:ext cx="3124200" cy="838200"/>
                    </a:xfrm>
                    <a:prstGeom prst="rect">
                      <a:avLst/>
                    </a:prstGeom>
                    <a:noFill/>
                    <a:ln>
                      <a:noFill/>
                    </a:ln>
                  </pic:spPr>
                </pic:pic>
              </a:graphicData>
            </a:graphic>
          </wp:inline>
        </w:drawing>
      </w:r>
    </w:p>
    <w:p w:rsidR="00BA6AB0" w:rsidRPr="00396F98" w:rsidRDefault="00BA6AB0">
      <w:pPr>
        <w:spacing w:line="240" w:lineRule="auto"/>
        <w:jc w:val="center"/>
        <w:rPr>
          <w:rFonts w:eastAsia="Times New Roman"/>
          <w:bCs/>
        </w:rPr>
      </w:pPr>
    </w:p>
    <w:p w:rsidR="00BA6AB0" w:rsidRPr="00396F98" w:rsidRDefault="00BA6AB0">
      <w:pPr>
        <w:spacing w:line="240" w:lineRule="auto"/>
        <w:jc w:val="center"/>
        <w:rPr>
          <w:rFonts w:eastAsia="Times New Roman"/>
          <w:bCs/>
        </w:rPr>
      </w:pPr>
      <w:r w:rsidRPr="00396F98">
        <w:rPr>
          <w:rFonts w:eastAsia="Times New Roman"/>
          <w:bCs/>
        </w:rPr>
        <w:t xml:space="preserve">Figure </w:t>
      </w:r>
      <w:r w:rsidRPr="00396F98">
        <w:rPr>
          <w:rFonts w:eastAsia="Times New Roman"/>
          <w:bCs/>
          <w:i/>
        </w:rPr>
        <w:fldChar w:fldCharType="begin"/>
      </w:r>
      <w:r w:rsidRPr="00396F98">
        <w:rPr>
          <w:rFonts w:eastAsia="Times New Roman"/>
          <w:bCs/>
        </w:rPr>
        <w:instrText xml:space="preserve"> SEQ Figure \* ARABIC </w:instrText>
      </w:r>
      <w:r w:rsidRPr="00396F98">
        <w:rPr>
          <w:rFonts w:eastAsia="Times New Roman"/>
          <w:bCs/>
          <w:i/>
        </w:rPr>
        <w:fldChar w:fldCharType="separate"/>
      </w:r>
      <w:r w:rsidR="00123BBF">
        <w:rPr>
          <w:rFonts w:eastAsia="Times New Roman"/>
          <w:bCs/>
          <w:noProof/>
        </w:rPr>
        <w:t>9</w:t>
      </w:r>
      <w:r w:rsidRPr="00396F98">
        <w:rPr>
          <w:rFonts w:eastAsia="Times New Roman"/>
          <w:bCs/>
        </w:rPr>
        <w:fldChar w:fldCharType="end"/>
      </w:r>
      <w:r w:rsidRPr="00396F98">
        <w:rPr>
          <w:rFonts w:eastAsia="Times New Roman"/>
          <w:bCs/>
        </w:rPr>
        <w:t>: Modèle Huet généralisé pour l’enrobé partiellement saturé</w:t>
      </w:r>
    </w:p>
    <w:p w:rsidR="00BA6AB0" w:rsidRPr="00396F98" w:rsidRDefault="00BA6AB0">
      <w:pPr>
        <w:spacing w:line="240" w:lineRule="auto"/>
        <w:rPr>
          <w:rFonts w:eastAsia="Times New Roman"/>
          <w:bCs/>
          <w:i/>
          <w:sz w:val="20"/>
        </w:rPr>
      </w:pPr>
    </w:p>
    <w:p w:rsidR="00BA6AB0" w:rsidRPr="00396F98" w:rsidRDefault="00BA6AB0">
      <w:pPr>
        <w:pStyle w:val="Titre1"/>
        <w:jc w:val="both"/>
      </w:pPr>
      <w:r w:rsidRPr="00396F98">
        <w:t>3.1 Modélisation des essais expérimentaux</w:t>
      </w:r>
    </w:p>
    <w:p w:rsidR="00BA6AB0" w:rsidRPr="00396F98" w:rsidRDefault="00BA6AB0">
      <w:pPr>
        <w:jc w:val="both"/>
      </w:pPr>
      <w:r w:rsidRPr="00396F98">
        <w:t xml:space="preserve">La loi constitutive dans l'équation (5) peut être résolue numériquement pour toute variation de </w:t>
      </w:r>
      <w:r w:rsidR="00F43466" w:rsidRPr="00396F98">
        <w:t>température</w:t>
      </w:r>
      <w:r w:rsidRPr="00396F98">
        <w:t>, ainsi que pour un couple de déformation et de contrainte en fonction du temps. En particulier, elle peut être utilisée pour la simulation des essais CTFS et TSRTS, en négligeant la variation spatiale de la température dans l’éprouvette cylindrique que l’on suppose homogène.</w:t>
      </w:r>
    </w:p>
    <w:p w:rsidR="00BA6AB0" w:rsidRPr="00396F98" w:rsidRDefault="00BA6AB0">
      <w:pPr>
        <w:jc w:val="both"/>
      </w:pPr>
      <w:r w:rsidRPr="00396F98">
        <w:lastRenderedPageBreak/>
        <w:t xml:space="preserve">Pour cette simulation, les paramètres utilisés sont issus  </w:t>
      </w:r>
      <w:r w:rsidR="00F43466" w:rsidRPr="00396F98">
        <w:t>des essais</w:t>
      </w:r>
      <w:r w:rsidRPr="00396F98">
        <w:t xml:space="preserve"> de module complexe, de l’essai CFTS à l’état sec</w:t>
      </w:r>
      <w:r w:rsidR="00F43466" w:rsidRPr="00396F98">
        <w:t xml:space="preserve"> et </w:t>
      </w:r>
      <w:r w:rsidR="00BE3FDA" w:rsidRPr="00396F98">
        <w:t>saturé</w:t>
      </w:r>
      <w:r w:rsidRPr="00396F98">
        <w:t>, puis: E</w:t>
      </w:r>
      <w:r w:rsidRPr="00396F98">
        <w:rPr>
          <w:rFonts w:hint="eastAsia"/>
          <w:vertAlign w:val="subscript"/>
        </w:rPr>
        <w:t>∞</w:t>
      </w:r>
      <w:r w:rsidRPr="00396F98">
        <w:t xml:space="preserve"> ≈ 35GPa ; h = 0,57 ; k = 0,21 ; δ = 1,96 ; ν = 0,3 ; α = 25 μm/m/°C. Les résultats expérimentaux pr</w:t>
      </w:r>
      <w:r w:rsidRPr="00396F98">
        <w:rPr>
          <w:rFonts w:hint="eastAsia"/>
        </w:rPr>
        <w:t>é</w:t>
      </w:r>
      <w:r w:rsidRPr="00396F98">
        <w:t xml:space="preserve">sentés dans la figure 6 (CTFS) et dans la figure 7 (TSRST) sont sélectionnés pour la comparaison. Ainsi, l'amplitude de la déformation de gonflement est de </w:t>
      </w:r>
      <m:oMath>
        <m:sSub>
          <m:sSubPr>
            <m:ctrlPr>
              <w:rPr>
                <w:rFonts w:ascii="Cambria Math" w:hAnsi="Cambria Math"/>
                <w:i/>
              </w:rPr>
            </m:ctrlPr>
          </m:sSubPr>
          <m:e>
            <m:r>
              <w:rPr>
                <w:rFonts w:ascii="Cambria Math" w:hAnsi="Cambria Math"/>
              </w:rPr>
              <m:t>ε</m:t>
            </m:r>
          </m:e>
          <m:sub>
            <m:r>
              <w:rPr>
                <w:rFonts w:ascii="Cambria Math" w:hAnsi="Cambria Math"/>
              </w:rPr>
              <m:t>g0</m:t>
            </m:r>
          </m:sub>
        </m:sSub>
      </m:oMath>
      <w:r w:rsidRPr="00396F98">
        <w:t xml:space="preserve">= 150 μdef. </w:t>
      </w:r>
      <w:r w:rsidR="00F43466" w:rsidRPr="00396F98">
        <w:t xml:space="preserve">Les données entrées en </w:t>
      </w:r>
      <w:r w:rsidRPr="00396F98">
        <w:t xml:space="preserve">température </w:t>
      </w:r>
      <w:r w:rsidR="00F43466" w:rsidRPr="00396F98">
        <w:t xml:space="preserve">imposée à la surface des éprouvettes </w:t>
      </w:r>
      <w:r w:rsidRPr="00396F98">
        <w:t xml:space="preserve">pour les deux essais </w:t>
      </w:r>
      <w:r w:rsidR="00F43466" w:rsidRPr="00396F98">
        <w:t>sont</w:t>
      </w:r>
      <w:r w:rsidRPr="00396F98">
        <w:t xml:space="preserve"> démontrée dans la figure 2. Les tenseurs de déformation thermique et gonflement sont supposés isotropes.</w:t>
      </w:r>
    </w:p>
    <w:p w:rsidR="00BA6AB0" w:rsidRPr="00396F98" w:rsidRDefault="00BA6AB0">
      <w:pPr>
        <w:jc w:val="both"/>
      </w:pPr>
      <w:r w:rsidRPr="00396F98">
        <w:t>Les résultats des simulations sont présentés dans les figures 10 à 11 pour l’essai CTFS et TSRST. Pour les deux essais à l'état sec, les valeurs issues de la modélisation sont proches des résultats expérimentaux. Evidemment, ce modèle ne considère que le comportement réversible de l’EB et ne peut pas tenir en compte l’endommagement qui se produit à la fin de l’essai TSRST.</w:t>
      </w:r>
    </w:p>
    <w:p w:rsidR="00BA6AB0" w:rsidRPr="00396F98" w:rsidRDefault="00BA6AB0">
      <w:pPr>
        <w:jc w:val="both"/>
      </w:pPr>
    </w:p>
    <w:p w:rsidR="00BA6AB0" w:rsidRPr="00396F98" w:rsidRDefault="00BA6AB0">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6"/>
        <w:gridCol w:w="4896"/>
      </w:tblGrid>
      <w:tr w:rsidR="00BA6AB0" w:rsidRPr="00396F98">
        <w:tc>
          <w:tcPr>
            <w:tcW w:w="4603" w:type="dxa"/>
          </w:tcPr>
          <w:p w:rsidR="00BA6AB0" w:rsidRPr="00396F98" w:rsidRDefault="00216D41">
            <w:pPr>
              <w:ind w:left="-142"/>
              <w:jc w:val="both"/>
            </w:pPr>
            <w:r>
              <w:rPr>
                <w:noProof/>
              </w:rPr>
              <w:drawing>
                <wp:inline distT="0" distB="0" distL="0" distR="0">
                  <wp:extent cx="2686050" cy="2324100"/>
                  <wp:effectExtent l="0" t="0" r="0" b="0"/>
                  <wp:docPr id="79"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86050" cy="2324100"/>
                          </a:xfrm>
                          <a:prstGeom prst="rect">
                            <a:avLst/>
                          </a:prstGeom>
                          <a:noFill/>
                          <a:ln>
                            <a:noFill/>
                          </a:ln>
                        </pic:spPr>
                      </pic:pic>
                    </a:graphicData>
                  </a:graphic>
                </wp:inline>
              </w:drawing>
            </w:r>
          </w:p>
        </w:tc>
        <w:tc>
          <w:tcPr>
            <w:tcW w:w="4603" w:type="dxa"/>
          </w:tcPr>
          <w:p w:rsidR="00BA6AB0" w:rsidRPr="00396F98" w:rsidRDefault="00216D41">
            <w:pPr>
              <w:jc w:val="both"/>
            </w:pPr>
            <w:r>
              <w:rPr>
                <w:noProof/>
              </w:rPr>
              <w:drawing>
                <wp:inline distT="0" distB="0" distL="0" distR="0">
                  <wp:extent cx="2962275" cy="2324100"/>
                  <wp:effectExtent l="0" t="0" r="9525" b="0"/>
                  <wp:docPr id="80"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62275" cy="2324100"/>
                          </a:xfrm>
                          <a:prstGeom prst="rect">
                            <a:avLst/>
                          </a:prstGeom>
                          <a:noFill/>
                          <a:ln>
                            <a:noFill/>
                          </a:ln>
                        </pic:spPr>
                      </pic:pic>
                    </a:graphicData>
                  </a:graphic>
                </wp:inline>
              </w:drawing>
            </w:r>
          </w:p>
        </w:tc>
      </w:tr>
      <w:tr w:rsidR="00BA6AB0" w:rsidRPr="00396F98">
        <w:tc>
          <w:tcPr>
            <w:tcW w:w="4603" w:type="dxa"/>
          </w:tcPr>
          <w:p w:rsidR="00BA6AB0" w:rsidRPr="00396F98" w:rsidRDefault="00BA6AB0">
            <w:pPr>
              <w:jc w:val="both"/>
            </w:pPr>
            <w:r w:rsidRPr="00396F98">
              <w:rPr>
                <w:sz w:val="20"/>
              </w:rPr>
              <w:t xml:space="preserve">Figure </w:t>
            </w:r>
            <w:r w:rsidRPr="00396F98">
              <w:rPr>
                <w:sz w:val="20"/>
              </w:rPr>
              <w:fldChar w:fldCharType="begin"/>
            </w:r>
            <w:r w:rsidRPr="00396F98">
              <w:rPr>
                <w:sz w:val="20"/>
              </w:rPr>
              <w:instrText xml:space="preserve"> SEQ Figure \* ARABIC </w:instrText>
            </w:r>
            <w:r w:rsidRPr="00396F98">
              <w:rPr>
                <w:sz w:val="20"/>
              </w:rPr>
              <w:fldChar w:fldCharType="separate"/>
            </w:r>
            <w:r w:rsidR="00123BBF">
              <w:rPr>
                <w:noProof/>
                <w:sz w:val="20"/>
              </w:rPr>
              <w:t>10</w:t>
            </w:r>
            <w:r w:rsidRPr="00396F98">
              <w:rPr>
                <w:sz w:val="20"/>
              </w:rPr>
              <w:fldChar w:fldCharType="end"/>
            </w:r>
            <w:r w:rsidRPr="00396F98">
              <w:rPr>
                <w:sz w:val="20"/>
              </w:rPr>
              <w:t>: Comparaison des résultats expérimentaux et numériques d’un essai CTFS à l’état sec et saturé</w:t>
            </w:r>
          </w:p>
        </w:tc>
        <w:tc>
          <w:tcPr>
            <w:tcW w:w="4603" w:type="dxa"/>
          </w:tcPr>
          <w:p w:rsidR="00BA6AB0" w:rsidRPr="00396F98" w:rsidRDefault="00BA6AB0">
            <w:pPr>
              <w:pStyle w:val="Lgende"/>
              <w:spacing w:line="220" w:lineRule="exact"/>
              <w:jc w:val="both"/>
              <w:rPr>
                <w:b w:val="0"/>
                <w:color w:val="auto"/>
                <w:sz w:val="20"/>
                <w:lang w:val="fr-FR"/>
              </w:rPr>
            </w:pPr>
            <w:r w:rsidRPr="00396F98">
              <w:rPr>
                <w:b w:val="0"/>
                <w:color w:val="auto"/>
                <w:sz w:val="20"/>
                <w:lang w:val="fr-FR"/>
              </w:rPr>
              <w:t xml:space="preserve">Figure </w:t>
            </w:r>
            <w:r w:rsidRPr="00396F98">
              <w:rPr>
                <w:b w:val="0"/>
                <w:color w:val="auto"/>
                <w:sz w:val="20"/>
              </w:rPr>
              <w:fldChar w:fldCharType="begin"/>
            </w:r>
            <w:r w:rsidRPr="00396F98">
              <w:rPr>
                <w:b w:val="0"/>
                <w:color w:val="auto"/>
                <w:sz w:val="20"/>
                <w:lang w:val="fr-FR"/>
              </w:rPr>
              <w:instrText xml:space="preserve"> SEQ Figure \* ARABIC </w:instrText>
            </w:r>
            <w:r w:rsidRPr="00396F98">
              <w:rPr>
                <w:b w:val="0"/>
                <w:color w:val="auto"/>
                <w:sz w:val="20"/>
              </w:rPr>
              <w:fldChar w:fldCharType="separate"/>
            </w:r>
            <w:r w:rsidR="00123BBF">
              <w:rPr>
                <w:b w:val="0"/>
                <w:noProof/>
                <w:color w:val="auto"/>
                <w:sz w:val="20"/>
                <w:lang w:val="fr-FR"/>
              </w:rPr>
              <w:t>11</w:t>
            </w:r>
            <w:r w:rsidRPr="00396F98">
              <w:rPr>
                <w:b w:val="0"/>
                <w:color w:val="auto"/>
                <w:sz w:val="20"/>
              </w:rPr>
              <w:fldChar w:fldCharType="end"/>
            </w:r>
            <w:r w:rsidRPr="00396F98">
              <w:rPr>
                <w:b w:val="0"/>
                <w:color w:val="auto"/>
                <w:sz w:val="20"/>
                <w:lang w:val="fr-FR"/>
              </w:rPr>
              <w:t>: Comparaison des résultats expérimentaux et numériques d’un essai TSRST à l’état sec et saturé</w:t>
            </w:r>
          </w:p>
        </w:tc>
      </w:tr>
    </w:tbl>
    <w:p w:rsidR="00BA6AB0" w:rsidRPr="00396F98" w:rsidRDefault="00BA6AB0">
      <w:pPr>
        <w:jc w:val="both"/>
      </w:pPr>
    </w:p>
    <w:p w:rsidR="00BA6AB0" w:rsidRPr="00396F98" w:rsidRDefault="00BA6AB0">
      <w:pPr>
        <w:pStyle w:val="Lgende"/>
        <w:rPr>
          <w:rFonts w:eastAsia="MS Mincho"/>
          <w:b w:val="0"/>
          <w:bCs w:val="0"/>
          <w:color w:val="auto"/>
          <w:sz w:val="22"/>
          <w:szCs w:val="24"/>
          <w:lang w:val="fr-FR" w:eastAsia="fr-FR"/>
        </w:rPr>
      </w:pPr>
    </w:p>
    <w:p w:rsidR="00BA6AB0" w:rsidRPr="00396F98" w:rsidRDefault="00BA6AB0">
      <w:pPr>
        <w:pStyle w:val="Lgende"/>
        <w:spacing w:line="276" w:lineRule="auto"/>
        <w:jc w:val="both"/>
        <w:rPr>
          <w:rFonts w:eastAsia="MS Mincho"/>
          <w:b w:val="0"/>
          <w:bCs w:val="0"/>
          <w:color w:val="auto"/>
          <w:sz w:val="22"/>
          <w:szCs w:val="24"/>
          <w:lang w:val="fr-FR" w:eastAsia="fr-FR"/>
        </w:rPr>
      </w:pPr>
      <w:r w:rsidRPr="00396F98">
        <w:rPr>
          <w:rFonts w:eastAsia="MS Mincho"/>
          <w:b w:val="0"/>
          <w:bCs w:val="0"/>
          <w:color w:val="auto"/>
          <w:sz w:val="22"/>
          <w:szCs w:val="24"/>
          <w:lang w:val="fr-FR" w:eastAsia="fr-FR"/>
        </w:rPr>
        <w:t xml:space="preserve">Lors de ces deux essais, l'évolution globale des résultats expérimentaux en conditions </w:t>
      </w:r>
      <w:r w:rsidR="00BE3FDA" w:rsidRPr="00396F98">
        <w:rPr>
          <w:rFonts w:eastAsia="MS Mincho"/>
          <w:b w:val="0"/>
          <w:bCs w:val="0"/>
          <w:color w:val="auto"/>
          <w:sz w:val="22"/>
          <w:szCs w:val="24"/>
          <w:lang w:val="fr-FR" w:eastAsia="fr-FR"/>
        </w:rPr>
        <w:t>saturée</w:t>
      </w:r>
      <w:r w:rsidRPr="00396F98">
        <w:rPr>
          <w:rFonts w:eastAsia="MS Mincho"/>
          <w:b w:val="0"/>
          <w:bCs w:val="0"/>
          <w:color w:val="auto"/>
          <w:sz w:val="22"/>
          <w:szCs w:val="24"/>
          <w:lang w:val="fr-FR" w:eastAsia="fr-FR"/>
        </w:rPr>
        <w:t xml:space="preserve">s est également très bien reproduite par le modèle. En particulier, la  </w:t>
      </w:r>
      <w:r w:rsidR="00F43466" w:rsidRPr="00396F98">
        <w:rPr>
          <w:rFonts w:eastAsia="MS Mincho"/>
          <w:b w:val="0"/>
          <w:bCs w:val="0"/>
          <w:color w:val="auto"/>
          <w:sz w:val="22"/>
          <w:szCs w:val="24"/>
          <w:lang w:val="fr-FR" w:eastAsia="fr-FR"/>
        </w:rPr>
        <w:t xml:space="preserve">bonne </w:t>
      </w:r>
      <w:r w:rsidRPr="00396F98">
        <w:rPr>
          <w:rFonts w:eastAsia="MS Mincho"/>
          <w:b w:val="0"/>
          <w:bCs w:val="0"/>
          <w:color w:val="auto"/>
          <w:sz w:val="22"/>
          <w:szCs w:val="24"/>
          <w:lang w:val="fr-FR" w:eastAsia="fr-FR"/>
        </w:rPr>
        <w:t>valeur de l’amplitude de gonflement</w:t>
      </w:r>
      <w:r w:rsidR="00F43466" w:rsidRPr="00396F98">
        <w:rPr>
          <w:rFonts w:eastAsia="MS Mincho"/>
          <w:b w:val="0"/>
          <w:bCs w:val="0"/>
          <w:color w:val="auto"/>
          <w:sz w:val="22"/>
          <w:szCs w:val="24"/>
          <w:lang w:val="fr-FR" w:eastAsia="fr-FR"/>
        </w:rPr>
        <w:t xml:space="preserve"> choisit</w:t>
      </w:r>
      <w:r w:rsidRPr="00396F98">
        <w:rPr>
          <w:rFonts w:eastAsia="MS Mincho"/>
          <w:b w:val="0"/>
          <w:bCs w:val="0"/>
          <w:color w:val="auto"/>
          <w:sz w:val="22"/>
          <w:szCs w:val="24"/>
          <w:lang w:val="fr-FR" w:eastAsia="fr-FR"/>
        </w:rPr>
        <w:t xml:space="preserve"> </w:t>
      </w:r>
      <m:oMath>
        <m:sSub>
          <m:sSubPr>
            <m:ctrlPr>
              <w:rPr>
                <w:rFonts w:ascii="Cambria Math" w:hAnsi="Cambria Math"/>
                <w:b w:val="0"/>
                <w:i/>
                <w:color w:val="auto"/>
                <w:sz w:val="22"/>
                <w:szCs w:val="22"/>
              </w:rPr>
            </m:ctrlPr>
          </m:sSubPr>
          <m:e>
            <m:r>
              <w:rPr>
                <w:rFonts w:ascii="Cambria Math" w:hAnsi="Cambria Math"/>
                <w:color w:val="auto"/>
                <w:sz w:val="22"/>
                <w:szCs w:val="22"/>
              </w:rPr>
              <m:t>ε</m:t>
            </m:r>
          </m:e>
          <m:sub>
            <m:r>
              <w:rPr>
                <w:rFonts w:ascii="Cambria Math" w:hAnsi="Cambria Math"/>
                <w:color w:val="auto"/>
                <w:sz w:val="22"/>
                <w:szCs w:val="22"/>
              </w:rPr>
              <m:t>g0</m:t>
            </m:r>
          </m:sub>
        </m:sSub>
      </m:oMath>
      <w:r w:rsidRPr="00396F98">
        <w:rPr>
          <w:rFonts w:eastAsia="MS Mincho"/>
          <w:b w:val="0"/>
          <w:bCs w:val="0"/>
          <w:color w:val="auto"/>
          <w:sz w:val="22"/>
          <w:szCs w:val="24"/>
          <w:lang w:val="fr-FR" w:eastAsia="fr-FR"/>
        </w:rPr>
        <w:t xml:space="preserve"> permet de rendre compte de la déformation de gonflement observée à l’essai CTFS et de la chute de contrainte observée à l’essai TSRST. Après cette </w:t>
      </w:r>
      <w:r w:rsidR="00F43466" w:rsidRPr="00396F98">
        <w:rPr>
          <w:rFonts w:eastAsia="MS Mincho"/>
          <w:b w:val="0"/>
          <w:bCs w:val="0"/>
          <w:color w:val="auto"/>
          <w:sz w:val="22"/>
          <w:szCs w:val="24"/>
          <w:lang w:val="fr-FR" w:eastAsia="fr-FR"/>
        </w:rPr>
        <w:t>chute</w:t>
      </w:r>
      <w:r w:rsidRPr="00396F98">
        <w:rPr>
          <w:rFonts w:eastAsia="MS Mincho"/>
          <w:b w:val="0"/>
          <w:bCs w:val="0"/>
          <w:color w:val="auto"/>
          <w:sz w:val="22"/>
          <w:szCs w:val="24"/>
          <w:lang w:val="fr-FR" w:eastAsia="fr-FR"/>
        </w:rPr>
        <w:t xml:space="preserve">, la réponse numérique de la contrainte axiale suit la même tendance que la réponse expérimentale en étant toutefois  légèrement supérieure (et sans </w:t>
      </w:r>
      <w:r w:rsidR="00A5643B" w:rsidRPr="00396F98">
        <w:rPr>
          <w:rFonts w:eastAsia="MS Mincho"/>
          <w:b w:val="0"/>
          <w:bCs w:val="0"/>
          <w:color w:val="auto"/>
          <w:sz w:val="22"/>
          <w:szCs w:val="24"/>
          <w:lang w:val="fr-FR" w:eastAsia="fr-FR"/>
        </w:rPr>
        <w:t>rupture</w:t>
      </w:r>
      <w:r w:rsidRPr="00396F98">
        <w:rPr>
          <w:rFonts w:eastAsia="MS Mincho"/>
          <w:b w:val="0"/>
          <w:bCs w:val="0"/>
          <w:color w:val="auto"/>
          <w:sz w:val="22"/>
          <w:szCs w:val="24"/>
          <w:lang w:val="fr-FR" w:eastAsia="fr-FR"/>
        </w:rPr>
        <w:t xml:space="preserve"> à la fin</w:t>
      </w:r>
      <w:r w:rsidR="00F43466" w:rsidRPr="00396F98">
        <w:rPr>
          <w:rFonts w:eastAsia="MS Mincho"/>
          <w:b w:val="0"/>
          <w:bCs w:val="0"/>
          <w:color w:val="auto"/>
          <w:sz w:val="22"/>
          <w:szCs w:val="24"/>
          <w:lang w:val="fr-FR" w:eastAsia="fr-FR"/>
        </w:rPr>
        <w:t xml:space="preserve"> de </w:t>
      </w:r>
      <w:r w:rsidR="00A5643B" w:rsidRPr="00396F98">
        <w:rPr>
          <w:rFonts w:eastAsia="MS Mincho"/>
          <w:b w:val="0"/>
          <w:bCs w:val="0"/>
          <w:color w:val="auto"/>
          <w:sz w:val="22"/>
          <w:szCs w:val="24"/>
          <w:lang w:val="fr-FR" w:eastAsia="fr-FR"/>
        </w:rPr>
        <w:t>la modélisation</w:t>
      </w:r>
      <w:r w:rsidRPr="00396F98">
        <w:rPr>
          <w:rFonts w:eastAsia="MS Mincho"/>
          <w:b w:val="0"/>
          <w:bCs w:val="0"/>
          <w:color w:val="auto"/>
          <w:sz w:val="22"/>
          <w:szCs w:val="24"/>
          <w:lang w:val="fr-FR" w:eastAsia="fr-FR"/>
        </w:rPr>
        <w:t>).</w:t>
      </w:r>
    </w:p>
    <w:p w:rsidR="00BA6AB0" w:rsidRPr="00396F98" w:rsidRDefault="00BA6AB0">
      <w:pPr>
        <w:pStyle w:val="Titre1"/>
      </w:pPr>
      <w:r w:rsidRPr="00396F98">
        <w:t>6. Conclusion</w:t>
      </w:r>
    </w:p>
    <w:p w:rsidR="00BA6AB0" w:rsidRPr="00396F98" w:rsidRDefault="00BA6AB0">
      <w:pPr>
        <w:jc w:val="both"/>
      </w:pPr>
      <w:r w:rsidRPr="00396F98">
        <w:t xml:space="preserve">Cette étude s'inscrit dans le cadre d'un programme de recherche lancé suite à l'apparition de dégradations brutalement (séries de nids de poule) dans les enrobés bitumineux (EB), </w:t>
      </w:r>
      <w:r w:rsidR="00F43466" w:rsidRPr="00396F98">
        <w:t>consécutif</w:t>
      </w:r>
      <w:r w:rsidRPr="00396F98">
        <w:t xml:space="preserve"> à des événements successifs de pluie et de très basses températures. L’objectif du</w:t>
      </w:r>
      <w:r w:rsidR="000D4F36" w:rsidRPr="00396F98">
        <w:t xml:space="preserve"> </w:t>
      </w:r>
      <w:r w:rsidRPr="00396F98">
        <w:t xml:space="preserve">programme présenté dans cet article est de traiter  le comportement des enrobés bitumineux au gel et au dégel. Cet article se concentre en particulier, sur deux essais expérimentaux réalisés au sein du Laboratoire MIT de l’IFSTTAR dont le but est d’étudier le comportement au de l’enrobé bitumineux partiellement saturé en eau. Ces essais ont clairement fait ressortir les effets du changement de phase de l'eau porale en </w:t>
      </w:r>
      <w:r w:rsidRPr="00396F98">
        <w:lastRenderedPageBreak/>
        <w:t xml:space="preserve">glace et l’évolution de la déformation et de la contrainte. </w:t>
      </w:r>
      <w:r w:rsidR="00F43466" w:rsidRPr="00396F98">
        <w:t>Les effets</w:t>
      </w:r>
      <w:r w:rsidRPr="00396F98">
        <w:t xml:space="preserve"> de </w:t>
      </w:r>
      <w:r w:rsidR="00F43466" w:rsidRPr="00396F98">
        <w:t>c</w:t>
      </w:r>
      <w:r w:rsidRPr="00396F98">
        <w:t xml:space="preserve">elle-ci sont caractérisés par une déformation de gonflement dans l'essai de gel à déformation libre (CTFS) et par une prise en compte de ses caractéristiques dans la modélisation du comportement de l’EB </w:t>
      </w:r>
      <w:r w:rsidR="00BE3FDA" w:rsidRPr="00396F98">
        <w:t>saturé</w:t>
      </w:r>
      <w:r w:rsidRPr="00396F98">
        <w:t xml:space="preserve"> au gel. Cette loi thermo-viscoélastique comprend un terme supplémentaire lié à  la contrainte de gonflement qui peut être déterminée à partir de l’essai CTFS. Cette loi a été utilisée pour la simulation des deux </w:t>
      </w:r>
      <w:r w:rsidR="00F43466" w:rsidRPr="00396F98">
        <w:t>essais présentés</w:t>
      </w:r>
      <w:r w:rsidRPr="00396F98">
        <w:t xml:space="preserve">. Un bon accord a été obtenu entre les résultats numériques et les résultats expérimentaux que ce soit pour les EB secs ou </w:t>
      </w:r>
      <w:r w:rsidR="00BE3FDA" w:rsidRPr="00396F98">
        <w:t>saturé</w:t>
      </w:r>
      <w:r w:rsidRPr="00396F98">
        <w:t>s. Cette loi a en outre démontré une bonne capacité à modéliser précisément les réponses en déformation et contrainte d’un</w:t>
      </w:r>
      <w:r w:rsidR="000D4F36" w:rsidRPr="00396F98">
        <w:t xml:space="preserve"> </w:t>
      </w:r>
      <w:r w:rsidRPr="00396F98">
        <w:t xml:space="preserve">enrobé </w:t>
      </w:r>
      <w:r w:rsidR="00BE3FDA" w:rsidRPr="00396F98">
        <w:t>saturé</w:t>
      </w:r>
      <w:r w:rsidRPr="00396F98">
        <w:t>.</w:t>
      </w:r>
    </w:p>
    <w:p w:rsidR="00BA6AB0" w:rsidRPr="00396F98" w:rsidRDefault="00BA6AB0">
      <w:pPr>
        <w:jc w:val="both"/>
      </w:pPr>
      <w:r w:rsidRPr="00396F98">
        <w:t>La loi constitutive développée sera mise en place dans un code d'éléments finis afin de résoudre le problème semi-couplé thermo-mécanique (avec le saut Stefan). Ce code sera utilisé à l'avenir pour simuler la réponse mécanique des enrobés bitumineux multicouches en vue d'expliquer l'origine de la série de nids de poule observés in situ.</w:t>
      </w:r>
    </w:p>
    <w:p w:rsidR="00BA6AB0" w:rsidRPr="00396F98" w:rsidRDefault="00BA6AB0" w:rsidP="000D4F36">
      <w:pPr>
        <w:pStyle w:val="Titre1"/>
        <w:jc w:val="both"/>
      </w:pPr>
      <w:r w:rsidRPr="00396F98">
        <w:t xml:space="preserve">Références </w:t>
      </w:r>
    </w:p>
    <w:p w:rsidR="00BA6AB0" w:rsidRPr="00396F98" w:rsidRDefault="00BA6AB0" w:rsidP="000D4F36">
      <w:pPr>
        <w:pStyle w:val="Bibliographie"/>
        <w:jc w:val="both"/>
        <w:rPr>
          <w:lang w:val="en-US"/>
        </w:rPr>
      </w:pPr>
      <w:r w:rsidRPr="00396F98">
        <w:rPr>
          <w:szCs w:val="22"/>
          <w:lang w:val="en-US"/>
        </w:rPr>
        <w:fldChar w:fldCharType="begin"/>
      </w:r>
      <w:r w:rsidRPr="00396F98">
        <w:rPr>
          <w:szCs w:val="22"/>
        </w:rPr>
        <w:instrText xml:space="preserve"> ADDIN ZOTERO_BIBL {"custom":[]} CSL_BIBLIOGRAPHY </w:instrText>
      </w:r>
      <w:r w:rsidRPr="00396F98">
        <w:rPr>
          <w:szCs w:val="22"/>
          <w:lang w:val="en-US"/>
        </w:rPr>
        <w:fldChar w:fldCharType="separate"/>
      </w:r>
      <w:r w:rsidRPr="00396F98">
        <w:t xml:space="preserve">Beaudoin, J.J., MacInnis, C., 1974. </w:t>
      </w:r>
      <w:r w:rsidRPr="00396F98">
        <w:rPr>
          <w:lang w:val="en-US"/>
        </w:rPr>
        <w:t>The mechanism of frost damage in hardened cement paste. Cem. Concr. Res. 4, 139–147.</w:t>
      </w:r>
    </w:p>
    <w:p w:rsidR="00BA6AB0" w:rsidRPr="00396F98" w:rsidRDefault="00BA6AB0" w:rsidP="000D4F36">
      <w:pPr>
        <w:pStyle w:val="Bibliographie"/>
        <w:jc w:val="both"/>
        <w:rPr>
          <w:lang w:val="en-US"/>
        </w:rPr>
      </w:pPr>
      <w:r w:rsidRPr="00396F98">
        <w:rPr>
          <w:lang w:val="en-US"/>
        </w:rPr>
        <w:t>Blachère, J.R., Young, J.E., 1975. Freeze and thawing tests and theories of frost damage.pdf. J. Test. Eval. 273–277.</w:t>
      </w:r>
    </w:p>
    <w:p w:rsidR="00BA6AB0" w:rsidRPr="00396F98" w:rsidRDefault="00BA6AB0" w:rsidP="000D4F36">
      <w:pPr>
        <w:pStyle w:val="Bibliographie"/>
        <w:jc w:val="both"/>
        <w:rPr>
          <w:lang w:val="en-US"/>
        </w:rPr>
      </w:pPr>
      <w:r w:rsidRPr="00396F98">
        <w:rPr>
          <w:lang w:val="en-US"/>
        </w:rPr>
        <w:t>Buckingham, E., 1907. Studies on the movement of soil moisture. Washington, Govt. Print. Off.</w:t>
      </w:r>
    </w:p>
    <w:p w:rsidR="00BA6AB0" w:rsidRPr="00396F98" w:rsidRDefault="00BA6AB0" w:rsidP="000D4F36">
      <w:pPr>
        <w:pStyle w:val="Bibliographie"/>
        <w:jc w:val="both"/>
      </w:pPr>
      <w:r w:rsidRPr="00396F98">
        <w:rPr>
          <w:lang w:val="en-US"/>
        </w:rPr>
        <w:t xml:space="preserve">Chen, X., Huang, B., 2008. Evaluation of moisture damage in hot mix asphalt using simple performance and superpave indirect tensile tests. </w:t>
      </w:r>
      <w:r w:rsidRPr="00396F98">
        <w:t>Constr. Build. Mater. 22, 1950–1962.</w:t>
      </w:r>
    </w:p>
    <w:p w:rsidR="00BA6AB0" w:rsidRPr="00396F98" w:rsidRDefault="00BA6AB0" w:rsidP="000D4F36">
      <w:pPr>
        <w:pStyle w:val="Bibliographie"/>
        <w:jc w:val="both"/>
      </w:pPr>
      <w:r w:rsidRPr="00396F98">
        <w:t>Heck JV, 2001. Modélisation des déformations réversibles et permanentes des enrobés bitumineux - Application à l’</w:t>
      </w:r>
      <w:r w:rsidR="00A5643B" w:rsidRPr="00396F98">
        <w:t>orniérage</w:t>
      </w:r>
      <w:r w:rsidRPr="00396F98">
        <w:t xml:space="preserve"> des chaussées (Thèse). Université de Nantes.</w:t>
      </w:r>
    </w:p>
    <w:p w:rsidR="00BA6AB0" w:rsidRPr="00396F98" w:rsidRDefault="00BA6AB0" w:rsidP="000D4F36">
      <w:pPr>
        <w:pStyle w:val="Bibliographie"/>
        <w:jc w:val="both"/>
        <w:rPr>
          <w:lang w:val="en-US"/>
        </w:rPr>
      </w:pPr>
      <w:r w:rsidRPr="00396F98">
        <w:t xml:space="preserve">Lamothe, S., Perraton, D., Di Benedetto, H., 2015. </w:t>
      </w:r>
      <w:r w:rsidRPr="00396F98">
        <w:rPr>
          <w:lang w:val="en-US"/>
        </w:rPr>
        <w:t>Contraction and expansion of partially saturated hot mix asphalt samples exposed to freeze–thaw cycles. Road Mater. Pavement Des. 16, 277–299.</w:t>
      </w:r>
    </w:p>
    <w:p w:rsidR="00BA6AB0" w:rsidRPr="00396F98" w:rsidRDefault="00BA6AB0" w:rsidP="000D4F36">
      <w:pPr>
        <w:pStyle w:val="Bibliographie"/>
        <w:jc w:val="both"/>
        <w:rPr>
          <w:lang w:val="en-US"/>
        </w:rPr>
      </w:pPr>
      <w:r w:rsidRPr="00396F98">
        <w:rPr>
          <w:lang w:val="en-US"/>
        </w:rPr>
        <w:t>Macadam, J.L., 1821. Remarks on the present system of road. London : Printed for Longman, Hurst, Rees, Orme, and Brown ...</w:t>
      </w:r>
    </w:p>
    <w:p w:rsidR="00BA6AB0" w:rsidRPr="00396F98" w:rsidRDefault="00BA6AB0" w:rsidP="000D4F36">
      <w:pPr>
        <w:pStyle w:val="Bibliographie"/>
        <w:jc w:val="both"/>
        <w:rPr>
          <w:lang w:val="en-US"/>
        </w:rPr>
      </w:pPr>
      <w:r w:rsidRPr="00396F98">
        <w:t xml:space="preserve">Mauduit, C., Hammoum, F., Piau, J.-M., Mauduit, V., Ludwig, S., Hamon, D., 2010. </w:t>
      </w:r>
      <w:r w:rsidRPr="00396F98">
        <w:rPr>
          <w:lang w:val="en-US"/>
        </w:rPr>
        <w:t>Quantifying expansion effects induced by Freeze-Thaw cycles in partially water saturated bituminous mix: Laboratory Experiments. Road Mater. Pavement Des. 11, 443–457.</w:t>
      </w:r>
    </w:p>
    <w:p w:rsidR="00BA6AB0" w:rsidRPr="00396F98" w:rsidRDefault="00BA6AB0" w:rsidP="000D4F36">
      <w:pPr>
        <w:pStyle w:val="Bibliographie"/>
        <w:jc w:val="both"/>
        <w:rPr>
          <w:lang w:val="en-US"/>
        </w:rPr>
      </w:pPr>
      <w:r w:rsidRPr="00396F98">
        <w:rPr>
          <w:lang w:val="de-DE"/>
        </w:rPr>
        <w:t xml:space="preserve">Özgan, E., Serin, S., 2013. </w:t>
      </w:r>
      <w:r w:rsidRPr="00396F98">
        <w:rPr>
          <w:lang w:val="en-US"/>
        </w:rPr>
        <w:t>Investigation of certain engineering characteristics of asphalt concrete exposed to freeze–thaw cycles. Cold Reg. Sci. Technol. 85, 131–136.</w:t>
      </w:r>
    </w:p>
    <w:p w:rsidR="00BA6AB0" w:rsidRPr="00396F98" w:rsidRDefault="00BA6AB0" w:rsidP="000D4F36">
      <w:pPr>
        <w:pStyle w:val="Bibliographie"/>
        <w:jc w:val="both"/>
        <w:rPr>
          <w:lang w:val="en-US"/>
        </w:rPr>
      </w:pPr>
      <w:r w:rsidRPr="00396F98">
        <w:rPr>
          <w:lang w:val="en-US"/>
        </w:rPr>
        <w:t>Powers, T.C., 1975. Freezing Effects in Concrete. Spec. Publ. 47, 1–12.</w:t>
      </w:r>
    </w:p>
    <w:p w:rsidR="00BA6AB0" w:rsidRPr="00396F98" w:rsidRDefault="00BA6AB0" w:rsidP="000D4F36">
      <w:pPr>
        <w:pStyle w:val="Bibliographie"/>
        <w:jc w:val="both"/>
        <w:rPr>
          <w:lang w:val="en-US"/>
        </w:rPr>
      </w:pPr>
      <w:r w:rsidRPr="00396F98">
        <w:rPr>
          <w:lang w:val="en-US"/>
        </w:rPr>
        <w:t>S.Caro, E.Masad, A.Bhasin, D.N.Little, 2008. Moisture susceptibility of asphalt mixtures part 1: Mechanisms. Int. J. Pavement Eng. 9, 81–98. doi:10.1080/10298430701792128</w:t>
      </w:r>
    </w:p>
    <w:p w:rsidR="00BA6AB0" w:rsidRPr="00396F98" w:rsidRDefault="00BA6AB0" w:rsidP="000D4F36">
      <w:pPr>
        <w:pStyle w:val="Bibliographie"/>
        <w:jc w:val="both"/>
        <w:rPr>
          <w:lang w:val="en-US"/>
        </w:rPr>
      </w:pPr>
      <w:r w:rsidRPr="00396F98">
        <w:rPr>
          <w:lang w:val="en-US"/>
        </w:rPr>
        <w:t>Taber, S., 1930. The Mechanics of Frost Heaving. J. Geol. 38, 303–317.</w:t>
      </w:r>
    </w:p>
    <w:p w:rsidR="00BA6AB0" w:rsidRPr="00396F98" w:rsidRDefault="00BA6AB0" w:rsidP="000D4F36">
      <w:pPr>
        <w:pStyle w:val="Bibliographie"/>
        <w:jc w:val="both"/>
        <w:rPr>
          <w:szCs w:val="22"/>
          <w:lang w:val="en-US"/>
        </w:rPr>
      </w:pPr>
      <w:r w:rsidRPr="00396F98">
        <w:rPr>
          <w:lang w:val="en-US"/>
        </w:rPr>
        <w:t xml:space="preserve">Xu, H., Guo, W., Tan, Y., 2015. Internal structure evolution of asphalt mixtures during freeze–thaw cycles. </w:t>
      </w:r>
      <w:r w:rsidRPr="00396F98">
        <w:t>Mater. Des. 86, 436–446.</w:t>
      </w:r>
      <w:r w:rsidRPr="00396F98">
        <w:rPr>
          <w:szCs w:val="22"/>
          <w:lang w:val="en-US"/>
        </w:rPr>
        <w:fldChar w:fldCharType="end"/>
      </w:r>
    </w:p>
    <w:sectPr w:rsidR="00BA6AB0" w:rsidRPr="00396F98">
      <w:headerReference w:type="even" r:id="rId21"/>
      <w:headerReference w:type="default" r:id="rId22"/>
      <w:footerReference w:type="even" r:id="rId23"/>
      <w:footerReference w:type="default" r:id="rId24"/>
      <w:headerReference w:type="first" r:id="rId25"/>
      <w:footerReference w:type="first" r:id="rId26"/>
      <w:pgSz w:w="11900" w:h="16840"/>
      <w:pgMar w:top="1417" w:right="1417" w:bottom="1417" w:left="141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0AB3" w:rsidRDefault="00380AB3">
      <w:r>
        <w:separator/>
      </w:r>
    </w:p>
  </w:endnote>
  <w:endnote w:type="continuationSeparator" w:id="0">
    <w:p w:rsidR="00380AB3" w:rsidRDefault="00380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6AB0" w:rsidRDefault="00BA6AB0">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6AB0" w:rsidRDefault="00BA6AB0">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6AB0" w:rsidRDefault="00BA6AB0">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0AB3" w:rsidRDefault="00380AB3">
      <w:r>
        <w:separator/>
      </w:r>
    </w:p>
  </w:footnote>
  <w:footnote w:type="continuationSeparator" w:id="0">
    <w:p w:rsidR="00380AB3" w:rsidRDefault="00380AB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6AB0" w:rsidRDefault="00BA6AB0">
    <w:pPr>
      <w:pStyle w:val="En-tte"/>
      <w:pBdr>
        <w:between w:val="single" w:sz="4" w:space="1" w:color="4F81BD"/>
      </w:pBdr>
      <w:jc w:val="center"/>
    </w:pPr>
    <w:r>
      <w:t>[Tapez le titre du document]</w:t>
    </w:r>
  </w:p>
  <w:p w:rsidR="00BA6AB0" w:rsidRDefault="00BA6AB0">
    <w:pPr>
      <w:pStyle w:val="En-tte"/>
      <w:pBdr>
        <w:between w:val="single" w:sz="4" w:space="1" w:color="4F81BD"/>
      </w:pBdr>
      <w:jc w:val="center"/>
    </w:pPr>
    <w:r>
      <w:t>[Tapez la date]</w:t>
    </w:r>
  </w:p>
  <w:p w:rsidR="00BA6AB0" w:rsidRDefault="00BA6AB0">
    <w:pPr>
      <w:pStyle w:val="En-tt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6AB0" w:rsidRDefault="00BA6AB0">
    <w:pPr>
      <w:pBdr>
        <w:bottom w:val="single" w:sz="12" w:space="1" w:color="auto"/>
      </w:pBdr>
      <w:rPr>
        <w:rFonts w:eastAsia="Times New Roman"/>
        <w:i/>
      </w:rPr>
    </w:pPr>
    <w:r>
      <w:rPr>
        <w:rFonts w:eastAsia="Times New Roman"/>
        <w:i/>
      </w:rPr>
      <w:t>23</w:t>
    </w:r>
    <w:r>
      <w:rPr>
        <w:rFonts w:eastAsia="Times New Roman"/>
        <w:i/>
        <w:vertAlign w:val="superscript"/>
      </w:rPr>
      <w:t>ème</w:t>
    </w:r>
    <w:r>
      <w:rPr>
        <w:rFonts w:eastAsia="Times New Roman"/>
        <w:i/>
      </w:rPr>
      <w:t xml:space="preserve"> Congrès Français de Mécanique                              Lille, 28 Août au 1</w:t>
    </w:r>
    <w:r>
      <w:rPr>
        <w:rFonts w:eastAsia="Times New Roman"/>
        <w:i/>
        <w:vertAlign w:val="superscript"/>
      </w:rPr>
      <w:t>er</w:t>
    </w:r>
    <w:r>
      <w:rPr>
        <w:rFonts w:eastAsia="Times New Roman"/>
        <w:i/>
      </w:rPr>
      <w:t xml:space="preserve"> Septembre 2017</w:t>
    </w:r>
  </w:p>
  <w:p w:rsidR="00BA6AB0" w:rsidRDefault="00BA6AB0">
    <w:pPr>
      <w:pStyle w:val="En-tte"/>
      <w:jc w:val="center"/>
      <w:rPr>
        <w:rFonts w:ascii="Times" w:hAnsi="Times"/>
        <w:sz w:val="18"/>
        <w:szCs w:val="1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6AB0" w:rsidRDefault="00BA6AB0">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62355E"/>
    <w:multiLevelType w:val="hybridMultilevel"/>
    <w:tmpl w:val="D22A35E6"/>
    <w:lvl w:ilvl="0" w:tplc="049AE67C">
      <w:start w:val="1"/>
      <w:numFmt w:val="lowerRoman"/>
      <w:lvlText w:val="%1)"/>
      <w:lvlJc w:val="left"/>
      <w:pPr>
        <w:ind w:left="1080" w:hanging="72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1">
    <w:nsid w:val="68FB2456"/>
    <w:multiLevelType w:val="hybridMultilevel"/>
    <w:tmpl w:val="6E8C6EDC"/>
    <w:lvl w:ilvl="0" w:tplc="D118116A">
      <w:start w:val="1"/>
      <w:numFmt w:val="decimal"/>
      <w:lvlText w:val="[%1]."/>
      <w:lvlJc w:val="left"/>
      <w:pPr>
        <w:ind w:left="284" w:hanging="284"/>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70B642DE"/>
    <w:multiLevelType w:val="hybridMultilevel"/>
    <w:tmpl w:val="099E4BD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defaultTabStop w:val="708"/>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F0F"/>
    <w:rsid w:val="00015D6C"/>
    <w:rsid w:val="000D4F36"/>
    <w:rsid w:val="00123BBF"/>
    <w:rsid w:val="00196F4A"/>
    <w:rsid w:val="001B1F0F"/>
    <w:rsid w:val="00216D41"/>
    <w:rsid w:val="002B3772"/>
    <w:rsid w:val="00320463"/>
    <w:rsid w:val="00380AB3"/>
    <w:rsid w:val="00396F98"/>
    <w:rsid w:val="00475DB4"/>
    <w:rsid w:val="004E6B5F"/>
    <w:rsid w:val="00A5643B"/>
    <w:rsid w:val="00BA2CF3"/>
    <w:rsid w:val="00BA6AB0"/>
    <w:rsid w:val="00BE3FDA"/>
    <w:rsid w:val="00BE7C43"/>
    <w:rsid w:val="00D01072"/>
    <w:rsid w:val="00D73A93"/>
    <w:rsid w:val="00DC4849"/>
    <w:rsid w:val="00E04A34"/>
    <w:rsid w:val="00E211F4"/>
    <w:rsid w:val="00F4346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276" w:lineRule="auto"/>
    </w:pPr>
    <w:rPr>
      <w:rFonts w:ascii="Times New Roman" w:hAnsi="Times New Roman"/>
      <w:sz w:val="22"/>
      <w:szCs w:val="24"/>
    </w:rPr>
  </w:style>
  <w:style w:type="paragraph" w:styleId="Titre1">
    <w:name w:val="heading 1"/>
    <w:basedOn w:val="Normal"/>
    <w:next w:val="Normal"/>
    <w:qFormat/>
    <w:pPr>
      <w:keepNext/>
      <w:keepLines/>
      <w:spacing w:before="360" w:after="360"/>
      <w:outlineLvl w:val="0"/>
    </w:pPr>
    <w:rPr>
      <w:rFonts w:eastAsia="Times New Roman"/>
      <w:b/>
      <w:bCs/>
      <w:sz w:val="32"/>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semiHidden/>
    <w:unhideWhenUsed/>
    <w:pPr>
      <w:tabs>
        <w:tab w:val="center" w:pos="4536"/>
        <w:tab w:val="right" w:pos="9072"/>
      </w:tabs>
    </w:pPr>
  </w:style>
  <w:style w:type="character" w:customStyle="1" w:styleId="En-tteCar">
    <w:name w:val="En-tête Car"/>
    <w:rPr>
      <w:lang w:val="fr-FR"/>
    </w:rPr>
  </w:style>
  <w:style w:type="paragraph" w:styleId="Pieddepage">
    <w:name w:val="footer"/>
    <w:basedOn w:val="Normal"/>
    <w:semiHidden/>
    <w:unhideWhenUsed/>
    <w:pPr>
      <w:tabs>
        <w:tab w:val="center" w:pos="4536"/>
        <w:tab w:val="right" w:pos="9072"/>
      </w:tabs>
    </w:pPr>
  </w:style>
  <w:style w:type="character" w:customStyle="1" w:styleId="PieddepageCar">
    <w:name w:val="Pied de page Car"/>
    <w:rPr>
      <w:lang w:val="fr-FR"/>
    </w:rPr>
  </w:style>
  <w:style w:type="paragraph" w:customStyle="1" w:styleId="Listecouleur-Accent11">
    <w:name w:val="Liste couleur - Accent 11"/>
    <w:basedOn w:val="Normal"/>
    <w:qFormat/>
    <w:pPr>
      <w:ind w:left="720"/>
      <w:contextualSpacing/>
    </w:pPr>
  </w:style>
  <w:style w:type="paragraph" w:styleId="Paragraphedeliste">
    <w:name w:val="List Paragraph"/>
    <w:basedOn w:val="Normal"/>
    <w:qFormat/>
    <w:pPr>
      <w:ind w:left="720"/>
      <w:contextualSpacing/>
    </w:pPr>
  </w:style>
  <w:style w:type="paragraph" w:styleId="Lgende">
    <w:name w:val="caption"/>
    <w:basedOn w:val="Normal"/>
    <w:next w:val="Normal"/>
    <w:qFormat/>
    <w:pPr>
      <w:spacing w:line="240" w:lineRule="auto"/>
    </w:pPr>
    <w:rPr>
      <w:rFonts w:eastAsia="Calibri"/>
      <w:b/>
      <w:bCs/>
      <w:color w:val="4F81BD"/>
      <w:sz w:val="18"/>
      <w:szCs w:val="18"/>
      <w:lang w:val="en-US" w:eastAsia="en-US"/>
    </w:rPr>
  </w:style>
  <w:style w:type="paragraph" w:styleId="Textedebulles">
    <w:name w:val="Balloon Text"/>
    <w:basedOn w:val="Normal"/>
    <w:semiHidden/>
    <w:unhideWhenUsed/>
    <w:pPr>
      <w:spacing w:line="240" w:lineRule="auto"/>
    </w:pPr>
    <w:rPr>
      <w:rFonts w:ascii="Tahoma" w:hAnsi="Tahoma" w:cs="Tahoma"/>
      <w:sz w:val="16"/>
      <w:szCs w:val="16"/>
    </w:rPr>
  </w:style>
  <w:style w:type="character" w:customStyle="1" w:styleId="TextedebullesCar">
    <w:name w:val="Texte de bulles Car"/>
    <w:semiHidden/>
    <w:rPr>
      <w:rFonts w:ascii="Tahoma" w:hAnsi="Tahoma" w:cs="Tahoma"/>
      <w:sz w:val="16"/>
      <w:szCs w:val="16"/>
    </w:rPr>
  </w:style>
  <w:style w:type="character" w:customStyle="1" w:styleId="Titre1Car">
    <w:name w:val="Titre 1 Car"/>
    <w:rPr>
      <w:rFonts w:ascii="Times New Roman" w:eastAsia="Times New Roman" w:hAnsi="Times New Roman" w:cs="Times New Roman"/>
      <w:b/>
      <w:bCs/>
      <w:sz w:val="32"/>
      <w:szCs w:val="28"/>
    </w:rPr>
  </w:style>
  <w:style w:type="paragraph" w:customStyle="1" w:styleId="Firstparagraph">
    <w:name w:val="First paragraph"/>
    <w:basedOn w:val="Normal"/>
    <w:next w:val="Normal"/>
    <w:pPr>
      <w:overflowPunct w:val="0"/>
      <w:autoSpaceDE w:val="0"/>
      <w:autoSpaceDN w:val="0"/>
      <w:adjustRightInd w:val="0"/>
      <w:spacing w:line="260" w:lineRule="exact"/>
      <w:jc w:val="both"/>
    </w:pPr>
    <w:rPr>
      <w:rFonts w:eastAsia="Times New Roman"/>
      <w:sz w:val="24"/>
      <w:szCs w:val="20"/>
      <w:lang w:val="en-US" w:eastAsia="en-US"/>
    </w:rPr>
  </w:style>
  <w:style w:type="paragraph" w:styleId="Bibliographie">
    <w:name w:val="Bibliography"/>
    <w:basedOn w:val="Normal"/>
    <w:next w:val="Normal"/>
    <w:pPr>
      <w:spacing w:line="240" w:lineRule="auto"/>
      <w:ind w:left="720" w:hanging="720"/>
    </w:pPr>
  </w:style>
  <w:style w:type="character" w:styleId="Lienhypertexte">
    <w:name w:val="Hyperlink"/>
    <w:semiHidden/>
    <w:unhideWhenUsed/>
    <w:rPr>
      <w:color w:val="0000FF"/>
      <w:u w:val="single"/>
    </w:rPr>
  </w:style>
  <w:style w:type="paragraph" w:styleId="NormalWeb">
    <w:name w:val="Normal (Web)"/>
    <w:basedOn w:val="Normal"/>
    <w:semiHidden/>
    <w:unhideWhenUsed/>
    <w:pPr>
      <w:spacing w:before="100" w:beforeAutospacing="1" w:after="100" w:afterAutospacing="1" w:line="240" w:lineRule="auto"/>
    </w:pPr>
    <w:rPr>
      <w:rFonts w:eastAsia="Times New Roman"/>
      <w:sz w:val="24"/>
    </w:rPr>
  </w:style>
  <w:style w:type="character" w:styleId="Textedelespacerserv">
    <w:name w:val="Placeholder Text"/>
    <w:unhideWhenUsed/>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276" w:lineRule="auto"/>
    </w:pPr>
    <w:rPr>
      <w:rFonts w:ascii="Times New Roman" w:hAnsi="Times New Roman"/>
      <w:sz w:val="22"/>
      <w:szCs w:val="24"/>
    </w:rPr>
  </w:style>
  <w:style w:type="paragraph" w:styleId="Titre1">
    <w:name w:val="heading 1"/>
    <w:basedOn w:val="Normal"/>
    <w:next w:val="Normal"/>
    <w:qFormat/>
    <w:pPr>
      <w:keepNext/>
      <w:keepLines/>
      <w:spacing w:before="360" w:after="360"/>
      <w:outlineLvl w:val="0"/>
    </w:pPr>
    <w:rPr>
      <w:rFonts w:eastAsia="Times New Roman"/>
      <w:b/>
      <w:bCs/>
      <w:sz w:val="32"/>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semiHidden/>
    <w:unhideWhenUsed/>
    <w:pPr>
      <w:tabs>
        <w:tab w:val="center" w:pos="4536"/>
        <w:tab w:val="right" w:pos="9072"/>
      </w:tabs>
    </w:pPr>
  </w:style>
  <w:style w:type="character" w:customStyle="1" w:styleId="En-tteCar">
    <w:name w:val="En-tête Car"/>
    <w:rPr>
      <w:lang w:val="fr-FR"/>
    </w:rPr>
  </w:style>
  <w:style w:type="paragraph" w:styleId="Pieddepage">
    <w:name w:val="footer"/>
    <w:basedOn w:val="Normal"/>
    <w:semiHidden/>
    <w:unhideWhenUsed/>
    <w:pPr>
      <w:tabs>
        <w:tab w:val="center" w:pos="4536"/>
        <w:tab w:val="right" w:pos="9072"/>
      </w:tabs>
    </w:pPr>
  </w:style>
  <w:style w:type="character" w:customStyle="1" w:styleId="PieddepageCar">
    <w:name w:val="Pied de page Car"/>
    <w:rPr>
      <w:lang w:val="fr-FR"/>
    </w:rPr>
  </w:style>
  <w:style w:type="paragraph" w:customStyle="1" w:styleId="Listecouleur-Accent11">
    <w:name w:val="Liste couleur - Accent 11"/>
    <w:basedOn w:val="Normal"/>
    <w:qFormat/>
    <w:pPr>
      <w:ind w:left="720"/>
      <w:contextualSpacing/>
    </w:pPr>
  </w:style>
  <w:style w:type="paragraph" w:styleId="Paragraphedeliste">
    <w:name w:val="List Paragraph"/>
    <w:basedOn w:val="Normal"/>
    <w:qFormat/>
    <w:pPr>
      <w:ind w:left="720"/>
      <w:contextualSpacing/>
    </w:pPr>
  </w:style>
  <w:style w:type="paragraph" w:styleId="Lgende">
    <w:name w:val="caption"/>
    <w:basedOn w:val="Normal"/>
    <w:next w:val="Normal"/>
    <w:qFormat/>
    <w:pPr>
      <w:spacing w:line="240" w:lineRule="auto"/>
    </w:pPr>
    <w:rPr>
      <w:rFonts w:eastAsia="Calibri"/>
      <w:b/>
      <w:bCs/>
      <w:color w:val="4F81BD"/>
      <w:sz w:val="18"/>
      <w:szCs w:val="18"/>
      <w:lang w:val="en-US" w:eastAsia="en-US"/>
    </w:rPr>
  </w:style>
  <w:style w:type="paragraph" w:styleId="Textedebulles">
    <w:name w:val="Balloon Text"/>
    <w:basedOn w:val="Normal"/>
    <w:semiHidden/>
    <w:unhideWhenUsed/>
    <w:pPr>
      <w:spacing w:line="240" w:lineRule="auto"/>
    </w:pPr>
    <w:rPr>
      <w:rFonts w:ascii="Tahoma" w:hAnsi="Tahoma" w:cs="Tahoma"/>
      <w:sz w:val="16"/>
      <w:szCs w:val="16"/>
    </w:rPr>
  </w:style>
  <w:style w:type="character" w:customStyle="1" w:styleId="TextedebullesCar">
    <w:name w:val="Texte de bulles Car"/>
    <w:semiHidden/>
    <w:rPr>
      <w:rFonts w:ascii="Tahoma" w:hAnsi="Tahoma" w:cs="Tahoma"/>
      <w:sz w:val="16"/>
      <w:szCs w:val="16"/>
    </w:rPr>
  </w:style>
  <w:style w:type="character" w:customStyle="1" w:styleId="Titre1Car">
    <w:name w:val="Titre 1 Car"/>
    <w:rPr>
      <w:rFonts w:ascii="Times New Roman" w:eastAsia="Times New Roman" w:hAnsi="Times New Roman" w:cs="Times New Roman"/>
      <w:b/>
      <w:bCs/>
      <w:sz w:val="32"/>
      <w:szCs w:val="28"/>
    </w:rPr>
  </w:style>
  <w:style w:type="paragraph" w:customStyle="1" w:styleId="Firstparagraph">
    <w:name w:val="First paragraph"/>
    <w:basedOn w:val="Normal"/>
    <w:next w:val="Normal"/>
    <w:pPr>
      <w:overflowPunct w:val="0"/>
      <w:autoSpaceDE w:val="0"/>
      <w:autoSpaceDN w:val="0"/>
      <w:adjustRightInd w:val="0"/>
      <w:spacing w:line="260" w:lineRule="exact"/>
      <w:jc w:val="both"/>
    </w:pPr>
    <w:rPr>
      <w:rFonts w:eastAsia="Times New Roman"/>
      <w:sz w:val="24"/>
      <w:szCs w:val="20"/>
      <w:lang w:val="en-US" w:eastAsia="en-US"/>
    </w:rPr>
  </w:style>
  <w:style w:type="paragraph" w:styleId="Bibliographie">
    <w:name w:val="Bibliography"/>
    <w:basedOn w:val="Normal"/>
    <w:next w:val="Normal"/>
    <w:pPr>
      <w:spacing w:line="240" w:lineRule="auto"/>
      <w:ind w:left="720" w:hanging="720"/>
    </w:pPr>
  </w:style>
  <w:style w:type="character" w:styleId="Lienhypertexte">
    <w:name w:val="Hyperlink"/>
    <w:semiHidden/>
    <w:unhideWhenUsed/>
    <w:rPr>
      <w:color w:val="0000FF"/>
      <w:u w:val="single"/>
    </w:rPr>
  </w:style>
  <w:style w:type="paragraph" w:styleId="NormalWeb">
    <w:name w:val="Normal (Web)"/>
    <w:basedOn w:val="Normal"/>
    <w:semiHidden/>
    <w:unhideWhenUsed/>
    <w:pPr>
      <w:spacing w:before="100" w:beforeAutospacing="1" w:after="100" w:afterAutospacing="1" w:line="240" w:lineRule="auto"/>
    </w:pPr>
    <w:rPr>
      <w:rFonts w:eastAsia="Times New Roman"/>
      <w:sz w:val="24"/>
    </w:rPr>
  </w:style>
  <w:style w:type="character" w:styleId="Textedelespacerserv">
    <w:name w:val="Placeholder Text"/>
    <w:unhideWhenUse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an-thang.vu@ifsttar.fr"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3.xml"/><Relationship Id="rId3" Type="http://schemas.microsoft.com/office/2007/relationships/stylesWithEffects" Target="stylesWithEffect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3.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chart" Target="charts/chart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olivier.chupin@ifsttar.fr" TargetMode="External"/><Relationship Id="rId14" Type="http://schemas.openxmlformats.org/officeDocument/2006/relationships/image" Target="media/image3.png"/><Relationship Id="rId22" Type="http://schemas.openxmlformats.org/officeDocument/2006/relationships/header" Target="header2.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file:///D:\vuv\Dropbox\These%20doctorale\Experimental\0.%20Formule+plan%20de%20compactage\F21F\AF2014-29%20F21F.xls"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882716583503986"/>
          <c:y val="9.2402449693788288E-2"/>
          <c:w val="0.74472614000173043"/>
          <c:h val="0.77781318511656616"/>
        </c:manualLayout>
      </c:layout>
      <c:scatterChart>
        <c:scatterStyle val="smoothMarker"/>
        <c:varyColors val="0"/>
        <c:ser>
          <c:idx val="0"/>
          <c:order val="0"/>
          <c:spPr>
            <a:ln w="19050">
              <a:solidFill>
                <a:schemeClr val="tx1"/>
              </a:solidFill>
            </a:ln>
          </c:spPr>
          <c:marker>
            <c:symbol val="none"/>
          </c:marker>
          <c:xVal>
            <c:numRef>
              <c:f>'mise en page'!$O$19:$O$34</c:f>
              <c:numCache>
                <c:formatCode>General</c:formatCode>
                <c:ptCount val="16"/>
                <c:pt idx="0">
                  <c:v>6.3E-2</c:v>
                </c:pt>
                <c:pt idx="1">
                  <c:v>0.125</c:v>
                </c:pt>
                <c:pt idx="2">
                  <c:v>0.25</c:v>
                </c:pt>
                <c:pt idx="3">
                  <c:v>0.5</c:v>
                </c:pt>
                <c:pt idx="4">
                  <c:v>1</c:v>
                </c:pt>
                <c:pt idx="5">
                  <c:v>2</c:v>
                </c:pt>
                <c:pt idx="6">
                  <c:v>3.15</c:v>
                </c:pt>
                <c:pt idx="7">
                  <c:v>4</c:v>
                </c:pt>
                <c:pt idx="8">
                  <c:v>5</c:v>
                </c:pt>
                <c:pt idx="9">
                  <c:v>6.3</c:v>
                </c:pt>
                <c:pt idx="10">
                  <c:v>8</c:v>
                </c:pt>
                <c:pt idx="11">
                  <c:v>10</c:v>
                </c:pt>
                <c:pt idx="12">
                  <c:v>12.5</c:v>
                </c:pt>
                <c:pt idx="13">
                  <c:v>14</c:v>
                </c:pt>
                <c:pt idx="14">
                  <c:v>16</c:v>
                </c:pt>
                <c:pt idx="15">
                  <c:v>20</c:v>
                </c:pt>
              </c:numCache>
            </c:numRef>
          </c:xVal>
          <c:yVal>
            <c:numRef>
              <c:f>'mise en page'!$P$19:$P$34</c:f>
              <c:numCache>
                <c:formatCode>General</c:formatCode>
                <c:ptCount val="16"/>
                <c:pt idx="0">
                  <c:v>6.6511034825513384</c:v>
                </c:pt>
                <c:pt idx="1">
                  <c:v>8.9419755665010232</c:v>
                </c:pt>
                <c:pt idx="2">
                  <c:v>11.853847016675187</c:v>
                </c:pt>
                <c:pt idx="3">
                  <c:v>16.465475768766517</c:v>
                </c:pt>
                <c:pt idx="4">
                  <c:v>22.825296094740363</c:v>
                </c:pt>
                <c:pt idx="5">
                  <c:v>32.636206444956713</c:v>
                </c:pt>
                <c:pt idx="6">
                  <c:v>38.439491049648076</c:v>
                </c:pt>
                <c:pt idx="7">
                  <c:v>42.518748882048627</c:v>
                </c:pt>
                <c:pt idx="8">
                  <c:v>47.745542452106946</c:v>
                </c:pt>
                <c:pt idx="9">
                  <c:v>54.800874932413343</c:v>
                </c:pt>
                <c:pt idx="10">
                  <c:v>62.170895156175192</c:v>
                </c:pt>
                <c:pt idx="11">
                  <c:v>73.405348286338253</c:v>
                </c:pt>
                <c:pt idx="12">
                  <c:v>89.087264669700005</c:v>
                </c:pt>
                <c:pt idx="13">
                  <c:v>96.647647563702492</c:v>
                </c:pt>
                <c:pt idx="14">
                  <c:v>100</c:v>
                </c:pt>
                <c:pt idx="15">
                  <c:v>100</c:v>
                </c:pt>
              </c:numCache>
            </c:numRef>
          </c:yVal>
          <c:smooth val="1"/>
          <c:extLst xmlns:c16r2="http://schemas.microsoft.com/office/drawing/2015/06/chart">
            <c:ext xmlns:c16="http://schemas.microsoft.com/office/drawing/2014/chart" uri="{C3380CC4-5D6E-409C-BE32-E72D297353CC}">
              <c16:uniqueId val="{00000000-F222-4FE6-A9E9-F0C79FA8C016}"/>
            </c:ext>
          </c:extLst>
        </c:ser>
        <c:dLbls>
          <c:showLegendKey val="0"/>
          <c:showVal val="0"/>
          <c:showCatName val="0"/>
          <c:showSerName val="0"/>
          <c:showPercent val="0"/>
          <c:showBubbleSize val="0"/>
        </c:dLbls>
        <c:axId val="94921856"/>
        <c:axId val="94923392"/>
      </c:scatterChart>
      <c:valAx>
        <c:axId val="94921856"/>
        <c:scaling>
          <c:logBase val="10"/>
          <c:orientation val="minMax"/>
          <c:min val="1.0000000000000002E-2"/>
        </c:scaling>
        <c:delete val="0"/>
        <c:axPos val="b"/>
        <c:minorGridlines/>
        <c:numFmt formatCode="General" sourceLinked="1"/>
        <c:majorTickMark val="none"/>
        <c:minorTickMark val="none"/>
        <c:tickLblPos val="nextTo"/>
        <c:txPr>
          <a:bodyPr rot="0" vert="horz"/>
          <a:lstStyle/>
          <a:p>
            <a:pPr>
              <a:defRPr sz="1000" b="0" i="0" u="none" strike="noStrike" baseline="0">
                <a:solidFill>
                  <a:srgbClr val="000000"/>
                </a:solidFill>
                <a:latin typeface="Calibri"/>
                <a:ea typeface="Calibri"/>
                <a:cs typeface="Calibri"/>
              </a:defRPr>
            </a:pPr>
            <a:endParaRPr lang="fr-FR"/>
          </a:p>
        </c:txPr>
        <c:crossAx val="94923392"/>
        <c:crosses val="autoZero"/>
        <c:crossBetween val="midCat"/>
      </c:valAx>
      <c:valAx>
        <c:axId val="94923392"/>
        <c:scaling>
          <c:orientation val="minMax"/>
          <c:max val="100"/>
        </c:scaling>
        <c:delete val="0"/>
        <c:axPos val="l"/>
        <c:majorGridlines/>
        <c:title>
          <c:tx>
            <c:rich>
              <a:bodyPr/>
              <a:lstStyle/>
              <a:p>
                <a:pPr>
                  <a:defRPr sz="1000" b="0">
                    <a:latin typeface="Times New Roman" panose="02020603050405020304" pitchFamily="18" charset="0"/>
                    <a:cs typeface="Times New Roman" panose="02020603050405020304" pitchFamily="18" charset="0"/>
                  </a:defRPr>
                </a:pPr>
                <a:r>
                  <a:rPr lang="fr-FR" sz="1000" b="0" baseline="0">
                    <a:latin typeface="Times New Roman" panose="02020603050405020304" pitchFamily="18" charset="0"/>
                    <a:cs typeface="Times New Roman" panose="02020603050405020304" pitchFamily="18" charset="0"/>
                  </a:rPr>
                  <a:t>Passage (%)</a:t>
                </a:r>
                <a:endParaRPr lang="fr-FR" sz="1000" b="0">
                  <a:latin typeface="Times New Roman" panose="02020603050405020304" pitchFamily="18" charset="0"/>
                  <a:cs typeface="Times New Roman" panose="02020603050405020304" pitchFamily="18" charset="0"/>
                </a:endParaRPr>
              </a:p>
            </c:rich>
          </c:tx>
          <c:layout>
            <c:manualLayout>
              <c:xMode val="edge"/>
              <c:yMode val="edge"/>
              <c:x val="0"/>
              <c:y val="0.27198585155396349"/>
            </c:manualLayout>
          </c:layout>
          <c:overlay val="0"/>
        </c:title>
        <c:numFmt formatCode="General" sourceLinked="1"/>
        <c:majorTickMark val="none"/>
        <c:minorTickMark val="none"/>
        <c:tickLblPos val="nextTo"/>
        <c:crossAx val="94921856"/>
        <c:crossesAt val="1.0000000000000002E-2"/>
        <c:crossBetween val="midCat"/>
      </c:valAx>
    </c:plotArea>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89321557196438"/>
          <c:y val="8.3437709821156072E-2"/>
          <c:w val="0.78209542300363144"/>
          <c:h val="0.88321500796007057"/>
        </c:manualLayout>
      </c:layout>
      <c:scatterChart>
        <c:scatterStyle val="smoothMarker"/>
        <c:varyColors val="0"/>
        <c:ser>
          <c:idx val="1"/>
          <c:order val="1"/>
          <c:tx>
            <c:v>CTFS</c:v>
          </c:tx>
          <c:spPr>
            <a:ln w="22225">
              <a:solidFill>
                <a:schemeClr val="tx1"/>
              </a:solidFill>
            </a:ln>
          </c:spPr>
          <c:marker>
            <c:symbol val="none"/>
          </c:marker>
          <c:xVal>
            <c:numRef>
              <c:f>'D:\vuv\Dropbox\These doctorale\Experimental\2. Essai geldégel à déformation libre 3 formules\F21F\5.2.Taille d''éprouvette-gonflement-sens de carottage\[Bilan taille éprouvette-epsgel.xlsx]BCRRA'!$M$2:$M$29206</c:f>
              <c:numCache>
                <c:formatCode>General</c:formatCode>
                <c:ptCount val="29205"/>
                <c:pt idx="0">
                  <c:v>-14.8</c:v>
                </c:pt>
                <c:pt idx="1">
                  <c:v>-14.794449444180808</c:v>
                </c:pt>
                <c:pt idx="2">
                  <c:v>-14.788891666139049</c:v>
                </c:pt>
                <c:pt idx="3">
                  <c:v>-14.783341110319856</c:v>
                </c:pt>
                <c:pt idx="4">
                  <c:v>-14.7777833322781</c:v>
                </c:pt>
                <c:pt idx="5">
                  <c:v>-14.772229165347623</c:v>
                </c:pt>
                <c:pt idx="6">
                  <c:v>-14.766674720639358</c:v>
                </c:pt>
                <c:pt idx="7">
                  <c:v>-14.761115275930853</c:v>
                </c:pt>
                <c:pt idx="8">
                  <c:v>-14.755561942333751</c:v>
                </c:pt>
                <c:pt idx="9">
                  <c:v>-14.750007497625484</c:v>
                </c:pt>
                <c:pt idx="10">
                  <c:v>-14.744450830694889</c:v>
                </c:pt>
                <c:pt idx="11">
                  <c:v>-14.738897774875579</c:v>
                </c:pt>
                <c:pt idx="12">
                  <c:v>-14.733338885722656</c:v>
                </c:pt>
                <c:pt idx="13">
                  <c:v>-14.727784718792181</c:v>
                </c:pt>
                <c:pt idx="14">
                  <c:v>-14.722226662972632</c:v>
                </c:pt>
                <c:pt idx="15">
                  <c:v>-14.716674996042276</c:v>
                </c:pt>
                <c:pt idx="16">
                  <c:v>-14.711117218000517</c:v>
                </c:pt>
                <c:pt idx="17">
                  <c:v>-14.70555693995864</c:v>
                </c:pt>
                <c:pt idx="18">
                  <c:v>-14.700001661917002</c:v>
                </c:pt>
                <c:pt idx="19">
                  <c:v>-14.694451106097809</c:v>
                </c:pt>
                <c:pt idx="20">
                  <c:v>-14.68889055027814</c:v>
                </c:pt>
                <c:pt idx="21">
                  <c:v>-14.683335550014293</c:v>
                </c:pt>
                <c:pt idx="22">
                  <c:v>-14.677778883083699</c:v>
                </c:pt>
                <c:pt idx="23">
                  <c:v>-14.672223327264268</c:v>
                </c:pt>
                <c:pt idx="24">
                  <c:v>-14.666668882556001</c:v>
                </c:pt>
                <c:pt idx="25">
                  <c:v>-14.661117215625644</c:v>
                </c:pt>
                <c:pt idx="26">
                  <c:v>-14.655559437583888</c:v>
                </c:pt>
                <c:pt idx="27">
                  <c:v>-14.650002770653293</c:v>
                </c:pt>
                <c:pt idx="28">
                  <c:v>-14.644444437055952</c:v>
                </c:pt>
                <c:pt idx="29">
                  <c:v>-14.638892492347805</c:v>
                </c:pt>
                <c:pt idx="30">
                  <c:v>-14.633341380973031</c:v>
                </c:pt>
                <c:pt idx="31">
                  <c:v>-14.627782491820108</c:v>
                </c:pt>
                <c:pt idx="32">
                  <c:v>-14.622231380445333</c:v>
                </c:pt>
                <c:pt idx="33">
                  <c:v>-14.61667471351474</c:v>
                </c:pt>
                <c:pt idx="34">
                  <c:v>-14.611112213250536</c:v>
                </c:pt>
                <c:pt idx="35">
                  <c:v>-14.605563324098087</c:v>
                </c:pt>
                <c:pt idx="36">
                  <c:v>-14.600001934945047</c:v>
                </c:pt>
                <c:pt idx="37">
                  <c:v>-14.594445268014454</c:v>
                </c:pt>
                <c:pt idx="38">
                  <c:v>-14.588887489972695</c:v>
                </c:pt>
                <c:pt idx="39">
                  <c:v>-14.583337767486874</c:v>
                </c:pt>
                <c:pt idx="40">
                  <c:v>-14.577781100556281</c:v>
                </c:pt>
                <c:pt idx="41">
                  <c:v>-14.572224433625687</c:v>
                </c:pt>
                <c:pt idx="42">
                  <c:v>-14.566668044472884</c:v>
                </c:pt>
                <c:pt idx="43">
                  <c:v>-14.561114988653571</c:v>
                </c:pt>
                <c:pt idx="44">
                  <c:v>-14.555556932834023</c:v>
                </c:pt>
                <c:pt idx="45">
                  <c:v>-14.54999748812552</c:v>
                </c:pt>
                <c:pt idx="46">
                  <c:v>-14.544447765639699</c:v>
                </c:pt>
                <c:pt idx="47">
                  <c:v>-14.538888876486777</c:v>
                </c:pt>
                <c:pt idx="48">
                  <c:v>-14.53333693177863</c:v>
                </c:pt>
                <c:pt idx="49">
                  <c:v>-14.527780264848035</c:v>
                </c:pt>
                <c:pt idx="50">
                  <c:v>-14.522223597917442</c:v>
                </c:pt>
                <c:pt idx="51">
                  <c:v>-14.516664430986728</c:v>
                </c:pt>
                <c:pt idx="52">
                  <c:v>-14.511109152945089</c:v>
                </c:pt>
                <c:pt idx="53">
                  <c:v>-14.50555387490345</c:v>
                </c:pt>
                <c:pt idx="54">
                  <c:v>-14.500000819084137</c:v>
                </c:pt>
                <c:pt idx="55">
                  <c:v>-14.494443041042381</c:v>
                </c:pt>
                <c:pt idx="56">
                  <c:v>-14.48888748522295</c:v>
                </c:pt>
                <c:pt idx="57">
                  <c:v>-14.483329984958983</c:v>
                </c:pt>
                <c:pt idx="58">
                  <c:v>-14.477780262473162</c:v>
                </c:pt>
                <c:pt idx="59">
                  <c:v>-14.472219706653496</c:v>
                </c:pt>
                <c:pt idx="60">
                  <c:v>-14.466670539723257</c:v>
                </c:pt>
                <c:pt idx="61">
                  <c:v>-14.461111372792544</c:v>
                </c:pt>
                <c:pt idx="62">
                  <c:v>-14.455556372528696</c:v>
                </c:pt>
                <c:pt idx="63">
                  <c:v>-14.449999983375893</c:v>
                </c:pt>
                <c:pt idx="64">
                  <c:v>-14.444447760889954</c:v>
                </c:pt>
                <c:pt idx="65">
                  <c:v>-14.438892482848315</c:v>
                </c:pt>
                <c:pt idx="66">
                  <c:v>-14.433329982584111</c:v>
                </c:pt>
                <c:pt idx="67">
                  <c:v>-14.427776093431426</c:v>
                </c:pt>
                <c:pt idx="68">
                  <c:v>-14.422221648723159</c:v>
                </c:pt>
                <c:pt idx="69">
                  <c:v>-14.41666359290361</c:v>
                </c:pt>
                <c:pt idx="70">
                  <c:v>-14.41111387041779</c:v>
                </c:pt>
                <c:pt idx="71">
                  <c:v>-14.405556092376033</c:v>
                </c:pt>
                <c:pt idx="72">
                  <c:v>-14.399998036556484</c:v>
                </c:pt>
                <c:pt idx="73">
                  <c:v>-14.394442202959262</c:v>
                </c:pt>
                <c:pt idx="74">
                  <c:v>-14.388888869362159</c:v>
                </c:pt>
                <c:pt idx="75">
                  <c:v>-14.383324980209</c:v>
                </c:pt>
                <c:pt idx="76">
                  <c:v>-14.377773591056435</c:v>
                </c:pt>
                <c:pt idx="77">
                  <c:v>-14.372221646348287</c:v>
                </c:pt>
                <c:pt idx="78">
                  <c:v>-14.366666368306648</c:v>
                </c:pt>
                <c:pt idx="79">
                  <c:v>-14.361106368042561</c:v>
                </c:pt>
                <c:pt idx="80">
                  <c:v>-14.355555256667786</c:v>
                </c:pt>
                <c:pt idx="81">
                  <c:v>-14.349996367514866</c:v>
                </c:pt>
                <c:pt idx="82">
                  <c:v>-14.344438589473107</c:v>
                </c:pt>
                <c:pt idx="83">
                  <c:v>-14.33887831143123</c:v>
                </c:pt>
                <c:pt idx="84">
                  <c:v>-14.333331644501111</c:v>
                </c:pt>
                <c:pt idx="85">
                  <c:v>-14.327776922015053</c:v>
                </c:pt>
                <c:pt idx="86">
                  <c:v>-14.322218310639922</c:v>
                </c:pt>
                <c:pt idx="87">
                  <c:v>-14.316662754820491</c:v>
                </c:pt>
                <c:pt idx="88">
                  <c:v>-14.311110810112345</c:v>
                </c:pt>
                <c:pt idx="89">
                  <c:v>-14.305555532070706</c:v>
                </c:pt>
                <c:pt idx="90">
                  <c:v>-14.299997754028947</c:v>
                </c:pt>
                <c:pt idx="91">
                  <c:v>-14.294444420431844</c:v>
                </c:pt>
                <c:pt idx="92">
                  <c:v>-14.288882197945432</c:v>
                </c:pt>
                <c:pt idx="93">
                  <c:v>-14.283325531014837</c:v>
                </c:pt>
                <c:pt idx="94">
                  <c:v>-14.27777358630669</c:v>
                </c:pt>
                <c:pt idx="95">
                  <c:v>-14.272208863820158</c:v>
                </c:pt>
                <c:pt idx="96">
                  <c:v>-14.266654696889681</c:v>
                </c:pt>
                <c:pt idx="97">
                  <c:v>-14.261108585515144</c:v>
                </c:pt>
                <c:pt idx="98">
                  <c:v>-14.255553029695713</c:v>
                </c:pt>
                <c:pt idx="99">
                  <c:v>-14.249996918320702</c:v>
                </c:pt>
                <c:pt idx="100">
                  <c:v>-14.244442195834644</c:v>
                </c:pt>
                <c:pt idx="101">
                  <c:v>-14.238886084459633</c:v>
                </c:pt>
                <c:pt idx="102">
                  <c:v>-14.233331639751366</c:v>
                </c:pt>
                <c:pt idx="103">
                  <c:v>-14.227774972820772</c:v>
                </c:pt>
                <c:pt idx="104">
                  <c:v>-14.222219694779133</c:v>
                </c:pt>
                <c:pt idx="105">
                  <c:v>-14.216661916737374</c:v>
                </c:pt>
                <c:pt idx="106">
                  <c:v>-14.211100249806542</c:v>
                </c:pt>
                <c:pt idx="107">
                  <c:v>-14.205554416209797</c:v>
                </c:pt>
                <c:pt idx="108">
                  <c:v>-14.19999691594583</c:v>
                </c:pt>
                <c:pt idx="109">
                  <c:v>-14.194441637904189</c:v>
                </c:pt>
                <c:pt idx="110">
                  <c:v>-14.188884970973596</c:v>
                </c:pt>
                <c:pt idx="111">
                  <c:v>-14.18333080404312</c:v>
                </c:pt>
                <c:pt idx="112">
                  <c:v>-14.177766914889961</c:v>
                </c:pt>
                <c:pt idx="113">
                  <c:v>-14.17221969240426</c:v>
                </c:pt>
                <c:pt idx="114">
                  <c:v>-14.166666636584948</c:v>
                </c:pt>
                <c:pt idx="115">
                  <c:v>-14.161109969654355</c:v>
                </c:pt>
                <c:pt idx="116">
                  <c:v>-14.155552747168178</c:v>
                </c:pt>
                <c:pt idx="117">
                  <c:v>-14.149993024681883</c:v>
                </c:pt>
                <c:pt idx="118">
                  <c:v>-14.144441635529317</c:v>
                </c:pt>
                <c:pt idx="119">
                  <c:v>-14.138887190821052</c:v>
                </c:pt>
                <c:pt idx="120">
                  <c:v>-14.133329135001501</c:v>
                </c:pt>
                <c:pt idx="121">
                  <c:v>-14.12777607918219</c:v>
                </c:pt>
                <c:pt idx="122">
                  <c:v>-14.122208023362166</c:v>
                </c:pt>
                <c:pt idx="123">
                  <c:v>-14.116662467543211</c:v>
                </c:pt>
                <c:pt idx="124">
                  <c:v>-14.11110663394599</c:v>
                </c:pt>
                <c:pt idx="125">
                  <c:v>-14.105543022570622</c:v>
                </c:pt>
                <c:pt idx="126">
                  <c:v>-14.099986355640027</c:v>
                </c:pt>
                <c:pt idx="127">
                  <c:v>-14.094432188709552</c:v>
                </c:pt>
                <c:pt idx="128">
                  <c:v>-14.088885244001641</c:v>
                </c:pt>
                <c:pt idx="129">
                  <c:v>-14.083330799293375</c:v>
                </c:pt>
                <c:pt idx="130">
                  <c:v>-14.077774410140572</c:v>
                </c:pt>
                <c:pt idx="131">
                  <c:v>-14.072213020987531</c:v>
                </c:pt>
                <c:pt idx="132">
                  <c:v>-14.066663298501711</c:v>
                </c:pt>
                <c:pt idx="133">
                  <c:v>-14.061108020460072</c:v>
                </c:pt>
                <c:pt idx="134">
                  <c:v>-14.055544964640285</c:v>
                </c:pt>
                <c:pt idx="135">
                  <c:v>-14.049989131043064</c:v>
                </c:pt>
                <c:pt idx="136">
                  <c:v>-14.044440519668408</c:v>
                </c:pt>
                <c:pt idx="137">
                  <c:v>-14.038871074959429</c:v>
                </c:pt>
                <c:pt idx="138">
                  <c:v>-14.033322463584774</c:v>
                </c:pt>
                <c:pt idx="139">
                  <c:v>-14.027773296654535</c:v>
                </c:pt>
                <c:pt idx="140">
                  <c:v>-14.022213018612659</c:v>
                </c:pt>
                <c:pt idx="141">
                  <c:v>-14.016664407238002</c:v>
                </c:pt>
                <c:pt idx="142">
                  <c:v>-14.011105795862871</c:v>
                </c:pt>
                <c:pt idx="143">
                  <c:v>-14.005542184487503</c:v>
                </c:pt>
                <c:pt idx="144">
                  <c:v>-13.999987739779236</c:v>
                </c:pt>
                <c:pt idx="145">
                  <c:v>-13.994430517293061</c:v>
                </c:pt>
                <c:pt idx="146">
                  <c:v>-13.988875794807003</c:v>
                </c:pt>
                <c:pt idx="147">
                  <c:v>-13.983321627876528</c:v>
                </c:pt>
                <c:pt idx="148">
                  <c:v>-13.977758016501159</c:v>
                </c:pt>
                <c:pt idx="149">
                  <c:v>-13.972207460681966</c:v>
                </c:pt>
                <c:pt idx="150">
                  <c:v>-13.96664968264021</c:v>
                </c:pt>
                <c:pt idx="151">
                  <c:v>-13.961094404598569</c:v>
                </c:pt>
                <c:pt idx="152">
                  <c:v>-13.955541348779258</c:v>
                </c:pt>
                <c:pt idx="153">
                  <c:v>-13.949988015182155</c:v>
                </c:pt>
                <c:pt idx="154">
                  <c:v>-13.944432181584935</c:v>
                </c:pt>
                <c:pt idx="155">
                  <c:v>-13.938871625765266</c:v>
                </c:pt>
                <c:pt idx="156">
                  <c:v>-13.933318292168163</c:v>
                </c:pt>
                <c:pt idx="157">
                  <c:v>-13.927764125237688</c:v>
                </c:pt>
                <c:pt idx="158">
                  <c:v>-13.922206624973722</c:v>
                </c:pt>
                <c:pt idx="159">
                  <c:v>-13.916648569154173</c:v>
                </c:pt>
                <c:pt idx="160">
                  <c:v>-13.91109829111277</c:v>
                </c:pt>
                <c:pt idx="161">
                  <c:v>-13.905541346404386</c:v>
                </c:pt>
                <c:pt idx="162">
                  <c:v>-13.899984679473791</c:v>
                </c:pt>
                <c:pt idx="163">
                  <c:v>-13.894431345876688</c:v>
                </c:pt>
                <c:pt idx="164">
                  <c:v>-13.888871623390393</c:v>
                </c:pt>
                <c:pt idx="165">
                  <c:v>-13.883317456459919</c:v>
                </c:pt>
                <c:pt idx="166">
                  <c:v>-13.877757178418042</c:v>
                </c:pt>
                <c:pt idx="167">
                  <c:v>-13.872204122598729</c:v>
                </c:pt>
                <c:pt idx="168">
                  <c:v>-13.866648844557091</c:v>
                </c:pt>
                <c:pt idx="169">
                  <c:v>-13.86109578873778</c:v>
                </c:pt>
                <c:pt idx="170">
                  <c:v>-13.855538010696021</c:v>
                </c:pt>
                <c:pt idx="171">
                  <c:v>-13.849981343765426</c:v>
                </c:pt>
                <c:pt idx="172">
                  <c:v>-13.844428565723906</c:v>
                </c:pt>
                <c:pt idx="173">
                  <c:v>-13.838871898793313</c:v>
                </c:pt>
                <c:pt idx="174">
                  <c:v>-13.833320787418538</c:v>
                </c:pt>
                <c:pt idx="175">
                  <c:v>-13.827756064932005</c:v>
                </c:pt>
                <c:pt idx="176">
                  <c:v>-13.822209953557469</c:v>
                </c:pt>
                <c:pt idx="177">
                  <c:v>-13.8166463421821</c:v>
                </c:pt>
                <c:pt idx="178">
                  <c:v>-13.811092453029415</c:v>
                </c:pt>
                <c:pt idx="179">
                  <c:v>-13.805541619432431</c:v>
                </c:pt>
                <c:pt idx="180">
                  <c:v>-13.7999830080573</c:v>
                </c:pt>
                <c:pt idx="181">
                  <c:v>-13.794430785571361</c:v>
                </c:pt>
                <c:pt idx="182">
                  <c:v>-13.78887189641844</c:v>
                </c:pt>
                <c:pt idx="183">
                  <c:v>-13.783314396154472</c:v>
                </c:pt>
                <c:pt idx="184">
                  <c:v>-13.777759951446207</c:v>
                </c:pt>
                <c:pt idx="185">
                  <c:v>-13.772206617849104</c:v>
                </c:pt>
                <c:pt idx="186">
                  <c:v>-13.766652173140837</c:v>
                </c:pt>
                <c:pt idx="187">
                  <c:v>-13.761092172876751</c:v>
                </c:pt>
                <c:pt idx="188">
                  <c:v>-13.755538283724068</c:v>
                </c:pt>
                <c:pt idx="189">
                  <c:v>-13.749976894571025</c:v>
                </c:pt>
                <c:pt idx="190">
                  <c:v>-13.744423838751715</c:v>
                </c:pt>
                <c:pt idx="191">
                  <c:v>-13.738870782932404</c:v>
                </c:pt>
                <c:pt idx="192">
                  <c:v>-13.733312449335063</c:v>
                </c:pt>
                <c:pt idx="193">
                  <c:v>-13.72775883796017</c:v>
                </c:pt>
                <c:pt idx="194">
                  <c:v>-13.722197171029338</c:v>
                </c:pt>
                <c:pt idx="195">
                  <c:v>-13.716642170765489</c:v>
                </c:pt>
                <c:pt idx="196">
                  <c:v>-13.711084670501522</c:v>
                </c:pt>
                <c:pt idx="197">
                  <c:v>-13.705533559126748</c:v>
                </c:pt>
                <c:pt idx="198">
                  <c:v>-13.699978003307317</c:v>
                </c:pt>
                <c:pt idx="199">
                  <c:v>-13.694424114154632</c:v>
                </c:pt>
                <c:pt idx="200">
                  <c:v>-13.688867169446247</c:v>
                </c:pt>
                <c:pt idx="201">
                  <c:v>-13.683303835848671</c:v>
                </c:pt>
                <c:pt idx="202">
                  <c:v>-13.677760224474252</c:v>
                </c:pt>
                <c:pt idx="203">
                  <c:v>-13.672199668654585</c:v>
                </c:pt>
                <c:pt idx="204">
                  <c:v>-13.666649390613182</c:v>
                </c:pt>
                <c:pt idx="205">
                  <c:v>-13.661091334793634</c:v>
                </c:pt>
                <c:pt idx="206">
                  <c:v>-13.655534945640831</c:v>
                </c:pt>
                <c:pt idx="207">
                  <c:v>-13.649978278710236</c:v>
                </c:pt>
                <c:pt idx="208">
                  <c:v>-13.644422722890805</c:v>
                </c:pt>
                <c:pt idx="209">
                  <c:v>-13.638866333738003</c:v>
                </c:pt>
                <c:pt idx="210">
                  <c:v>-13.633310777918572</c:v>
                </c:pt>
                <c:pt idx="211">
                  <c:v>-13.627755499876933</c:v>
                </c:pt>
                <c:pt idx="212">
                  <c:v>-13.622199944057503</c:v>
                </c:pt>
                <c:pt idx="213">
                  <c:v>-13.616648277127146</c:v>
                </c:pt>
                <c:pt idx="214">
                  <c:v>-13.611093832418879</c:v>
                </c:pt>
                <c:pt idx="215">
                  <c:v>-13.605531332154674</c:v>
                </c:pt>
                <c:pt idx="216">
                  <c:v>-13.599976054113036</c:v>
                </c:pt>
                <c:pt idx="217">
                  <c:v>-13.594421887182561</c:v>
                </c:pt>
                <c:pt idx="218">
                  <c:v>-13.58887216469674</c:v>
                </c:pt>
                <c:pt idx="219">
                  <c:v>-13.583313553321609</c:v>
                </c:pt>
                <c:pt idx="220">
                  <c:v>-13.577759108613343</c:v>
                </c:pt>
                <c:pt idx="221">
                  <c:v>-13.57219994168263</c:v>
                </c:pt>
                <c:pt idx="222">
                  <c:v>-13.566646052529945</c:v>
                </c:pt>
                <c:pt idx="223">
                  <c:v>-13.561090496710515</c:v>
                </c:pt>
                <c:pt idx="224">
                  <c:v>-13.55553049644643</c:v>
                </c:pt>
                <c:pt idx="225">
                  <c:v>-13.549977440627117</c:v>
                </c:pt>
                <c:pt idx="226">
                  <c:v>-13.54441966258536</c:v>
                </c:pt>
                <c:pt idx="227">
                  <c:v>-13.53885855121011</c:v>
                </c:pt>
                <c:pt idx="228">
                  <c:v>-13.533306606501963</c:v>
                </c:pt>
                <c:pt idx="229">
                  <c:v>-13.527752161793696</c:v>
                </c:pt>
                <c:pt idx="230">
                  <c:v>-13.522195772640893</c:v>
                </c:pt>
                <c:pt idx="231">
                  <c:v>-13.516641605710417</c:v>
                </c:pt>
                <c:pt idx="232">
                  <c:v>-13.511085772113196</c:v>
                </c:pt>
                <c:pt idx="233">
                  <c:v>-13.505528549627019</c:v>
                </c:pt>
                <c:pt idx="234">
                  <c:v>-13.499976327141081</c:v>
                </c:pt>
                <c:pt idx="235">
                  <c:v>-13.494420771321652</c:v>
                </c:pt>
                <c:pt idx="236">
                  <c:v>-13.488864937724429</c:v>
                </c:pt>
                <c:pt idx="237">
                  <c:v>-13.483310215238372</c:v>
                </c:pt>
                <c:pt idx="238">
                  <c:v>-13.47775132608545</c:v>
                </c:pt>
                <c:pt idx="239">
                  <c:v>-13.472192436932529</c:v>
                </c:pt>
                <c:pt idx="240">
                  <c:v>-13.466636603335306</c:v>
                </c:pt>
                <c:pt idx="241">
                  <c:v>-13.461072714182148</c:v>
                </c:pt>
                <c:pt idx="242">
                  <c:v>-13.455529658363311</c:v>
                </c:pt>
                <c:pt idx="243">
                  <c:v>-13.44996799143248</c:v>
                </c:pt>
                <c:pt idx="244">
                  <c:v>-13.444422157835733</c:v>
                </c:pt>
                <c:pt idx="245">
                  <c:v>-13.438865490905139</c:v>
                </c:pt>
                <c:pt idx="246">
                  <c:v>-13.433303268418726</c:v>
                </c:pt>
                <c:pt idx="247">
                  <c:v>-13.427746601488131</c:v>
                </c:pt>
                <c:pt idx="248">
                  <c:v>-13.422197434557894</c:v>
                </c:pt>
                <c:pt idx="249">
                  <c:v>-13.416639656516136</c:v>
                </c:pt>
                <c:pt idx="250">
                  <c:v>-13.411084100696705</c:v>
                </c:pt>
                <c:pt idx="251">
                  <c:v>-13.405524100432618</c:v>
                </c:pt>
                <c:pt idx="252">
                  <c:v>-13.399961600168414</c:v>
                </c:pt>
                <c:pt idx="253">
                  <c:v>-13.394417988793997</c:v>
                </c:pt>
                <c:pt idx="254">
                  <c:v>-13.388857432974328</c:v>
                </c:pt>
                <c:pt idx="255">
                  <c:v>-13.383298543821407</c:v>
                </c:pt>
                <c:pt idx="256">
                  <c:v>-13.377749099113377</c:v>
                </c:pt>
                <c:pt idx="257">
                  <c:v>-13.372190209960456</c:v>
                </c:pt>
                <c:pt idx="258">
                  <c:v>-13.366635487474399</c:v>
                </c:pt>
                <c:pt idx="259">
                  <c:v>-13.361079931654968</c:v>
                </c:pt>
                <c:pt idx="260">
                  <c:v>-13.355528820280194</c:v>
                </c:pt>
                <c:pt idx="261">
                  <c:v>-13.349967431127153</c:v>
                </c:pt>
                <c:pt idx="262">
                  <c:v>-13.344409653085394</c:v>
                </c:pt>
                <c:pt idx="263">
                  <c:v>-13.338848819487936</c:v>
                </c:pt>
                <c:pt idx="264">
                  <c:v>-13.333294930335251</c:v>
                </c:pt>
                <c:pt idx="265">
                  <c:v>-13.327735763404538</c:v>
                </c:pt>
                <c:pt idx="266">
                  <c:v>-13.322182429807436</c:v>
                </c:pt>
                <c:pt idx="267">
                  <c:v>-13.316624373987887</c:v>
                </c:pt>
                <c:pt idx="268">
                  <c:v>-13.311070207057412</c:v>
                </c:pt>
                <c:pt idx="269">
                  <c:v>-13.305516040126935</c:v>
                </c:pt>
                <c:pt idx="270">
                  <c:v>-13.299958262085179</c:v>
                </c:pt>
                <c:pt idx="271">
                  <c:v>-13.294402984043538</c:v>
                </c:pt>
                <c:pt idx="272">
                  <c:v>-13.288850483779809</c:v>
                </c:pt>
                <c:pt idx="273">
                  <c:v>-13.28329798351608</c:v>
                </c:pt>
                <c:pt idx="274">
                  <c:v>-13.277737983251994</c:v>
                </c:pt>
                <c:pt idx="275">
                  <c:v>-13.272182427432563</c:v>
                </c:pt>
                <c:pt idx="276">
                  <c:v>-13.26662576050197</c:v>
                </c:pt>
                <c:pt idx="277">
                  <c:v>-13.261071871349285</c:v>
                </c:pt>
                <c:pt idx="278">
                  <c:v>-13.255510204418453</c:v>
                </c:pt>
                <c:pt idx="279">
                  <c:v>-13.249962981932752</c:v>
                </c:pt>
                <c:pt idx="280">
                  <c:v>-13.244400759446339</c:v>
                </c:pt>
                <c:pt idx="281">
                  <c:v>-13.238844925849117</c:v>
                </c:pt>
                <c:pt idx="282">
                  <c:v>-13.233291314474224</c:v>
                </c:pt>
                <c:pt idx="283">
                  <c:v>-13.227741314210613</c:v>
                </c:pt>
                <c:pt idx="284">
                  <c:v>-13.222181869502108</c:v>
                </c:pt>
                <c:pt idx="285">
                  <c:v>-13.21662659146047</c:v>
                </c:pt>
                <c:pt idx="286">
                  <c:v>-13.211070480085457</c:v>
                </c:pt>
                <c:pt idx="287">
                  <c:v>-13.205509090932416</c:v>
                </c:pt>
                <c:pt idx="288">
                  <c:v>-13.199958812891015</c:v>
                </c:pt>
                <c:pt idx="289">
                  <c:v>-13.194400757071467</c:v>
                </c:pt>
                <c:pt idx="290">
                  <c:v>-13.188848812363318</c:v>
                </c:pt>
                <c:pt idx="291">
                  <c:v>-13.183296034321797</c:v>
                </c:pt>
                <c:pt idx="292">
                  <c:v>-13.177734089613175</c:v>
                </c:pt>
                <c:pt idx="293">
                  <c:v>-13.172184089349564</c:v>
                </c:pt>
                <c:pt idx="294">
                  <c:v>-13.166628255752343</c:v>
                </c:pt>
                <c:pt idx="295">
                  <c:v>-13.161069644377212</c:v>
                </c:pt>
                <c:pt idx="296">
                  <c:v>-13.155514088557782</c:v>
                </c:pt>
                <c:pt idx="297">
                  <c:v>-13.149957699404979</c:v>
                </c:pt>
                <c:pt idx="298">
                  <c:v>-13.144396032474146</c:v>
                </c:pt>
                <c:pt idx="299">
                  <c:v>-13.13883880998797</c:v>
                </c:pt>
                <c:pt idx="300">
                  <c:v>-13.133287698613195</c:v>
                </c:pt>
                <c:pt idx="301">
                  <c:v>-13.127729920571438</c:v>
                </c:pt>
                <c:pt idx="302">
                  <c:v>-13.122173253640844</c:v>
                </c:pt>
                <c:pt idx="303">
                  <c:v>-13.116619086710369</c:v>
                </c:pt>
                <c:pt idx="304">
                  <c:v>-13.1110615864464</c:v>
                </c:pt>
                <c:pt idx="305">
                  <c:v>-13.105508252849299</c:v>
                </c:pt>
                <c:pt idx="306">
                  <c:v>-13.099949641474169</c:v>
                </c:pt>
                <c:pt idx="307">
                  <c:v>-13.094392696765782</c:v>
                </c:pt>
                <c:pt idx="308">
                  <c:v>-13.088845752057873</c:v>
                </c:pt>
                <c:pt idx="309">
                  <c:v>-13.08328686290495</c:v>
                </c:pt>
                <c:pt idx="310">
                  <c:v>-13.077727973752028</c:v>
                </c:pt>
                <c:pt idx="311">
                  <c:v>-13.072172695710389</c:v>
                </c:pt>
                <c:pt idx="312">
                  <c:v>-13.06662297322457</c:v>
                </c:pt>
                <c:pt idx="313">
                  <c:v>-13.061064084071647</c:v>
                </c:pt>
                <c:pt idx="314">
                  <c:v>-13.055508528252217</c:v>
                </c:pt>
                <c:pt idx="315">
                  <c:v>-13.049952972432786</c:v>
                </c:pt>
                <c:pt idx="316">
                  <c:v>-13.044397694391147</c:v>
                </c:pt>
                <c:pt idx="317">
                  <c:v>-13.038842138571717</c:v>
                </c:pt>
                <c:pt idx="318">
                  <c:v>-13.033285471641124</c:v>
                </c:pt>
                <c:pt idx="319">
                  <c:v>-13.027736304710885</c:v>
                </c:pt>
                <c:pt idx="320">
                  <c:v>-13.022177415557962</c:v>
                </c:pt>
                <c:pt idx="321">
                  <c:v>-13.01662074862737</c:v>
                </c:pt>
                <c:pt idx="322">
                  <c:v>-13.011060748363283</c:v>
                </c:pt>
                <c:pt idx="323">
                  <c:v>-13.00549574809896</c:v>
                </c:pt>
                <c:pt idx="324">
                  <c:v>-12.999946303390931</c:v>
                </c:pt>
                <c:pt idx="325">
                  <c:v>-12.994389636460337</c:v>
                </c:pt>
                <c:pt idx="326">
                  <c:v>-12.98883796952998</c:v>
                </c:pt>
                <c:pt idx="327">
                  <c:v>-12.983281302599385</c:v>
                </c:pt>
                <c:pt idx="328">
                  <c:v>-12.977725746779956</c:v>
                </c:pt>
                <c:pt idx="329">
                  <c:v>-12.972169079849362</c:v>
                </c:pt>
                <c:pt idx="330">
                  <c:v>-12.966611579585393</c:v>
                </c:pt>
                <c:pt idx="331">
                  <c:v>-12.961061579321782</c:v>
                </c:pt>
                <c:pt idx="332">
                  <c:v>-12.955501856835488</c:v>
                </c:pt>
                <c:pt idx="333">
                  <c:v>-12.949942967682567</c:v>
                </c:pt>
                <c:pt idx="334">
                  <c:v>-12.944392411863374</c:v>
                </c:pt>
                <c:pt idx="335">
                  <c:v>-12.938837689377316</c:v>
                </c:pt>
                <c:pt idx="336">
                  <c:v>-12.933280189113349</c:v>
                </c:pt>
                <c:pt idx="337">
                  <c:v>-12.927728244405202</c:v>
                </c:pt>
                <c:pt idx="338">
                  <c:v>-12.922173799696935</c:v>
                </c:pt>
                <c:pt idx="339">
                  <c:v>-12.916613521655059</c:v>
                </c:pt>
                <c:pt idx="340">
                  <c:v>-12.911053799168764</c:v>
                </c:pt>
                <c:pt idx="341">
                  <c:v>-12.905506576683063</c:v>
                </c:pt>
                <c:pt idx="342">
                  <c:v>-12.89994185419653</c:v>
                </c:pt>
                <c:pt idx="343">
                  <c:v>-12.89439490948862</c:v>
                </c:pt>
                <c:pt idx="344">
                  <c:v>-12.888837964780235</c:v>
                </c:pt>
                <c:pt idx="345">
                  <c:v>-12.883286297849878</c:v>
                </c:pt>
                <c:pt idx="346">
                  <c:v>-12.87772851980812</c:v>
                </c:pt>
                <c:pt idx="347">
                  <c:v>-12.872167130655079</c:v>
                </c:pt>
                <c:pt idx="348">
                  <c:v>-12.866618519280424</c:v>
                </c:pt>
                <c:pt idx="349">
                  <c:v>-12.861058796794129</c:v>
                </c:pt>
                <c:pt idx="350">
                  <c:v>-12.855503240974699</c:v>
                </c:pt>
                <c:pt idx="351">
                  <c:v>-12.849945740710732</c:v>
                </c:pt>
                <c:pt idx="352">
                  <c:v>-12.844388796002345</c:v>
                </c:pt>
                <c:pt idx="353">
                  <c:v>-12.83883712907199</c:v>
                </c:pt>
                <c:pt idx="354">
                  <c:v>-12.833279351030232</c:v>
                </c:pt>
                <c:pt idx="355">
                  <c:v>-12.827712406321371</c:v>
                </c:pt>
                <c:pt idx="356">
                  <c:v>-12.822171572724862</c:v>
                </c:pt>
                <c:pt idx="357">
                  <c:v>-12.816609350238449</c:v>
                </c:pt>
                <c:pt idx="358">
                  <c:v>-12.811057683308093</c:v>
                </c:pt>
                <c:pt idx="359">
                  <c:v>-12.805501016377498</c:v>
                </c:pt>
                <c:pt idx="360">
                  <c:v>-12.799947960558185</c:v>
                </c:pt>
                <c:pt idx="361">
                  <c:v>-12.794389349183056</c:v>
                </c:pt>
                <c:pt idx="362">
                  <c:v>-12.788833793363626</c:v>
                </c:pt>
                <c:pt idx="363">
                  <c:v>-12.783279626433149</c:v>
                </c:pt>
                <c:pt idx="364">
                  <c:v>-12.777724070613719</c:v>
                </c:pt>
                <c:pt idx="365">
                  <c:v>-12.772169625905454</c:v>
                </c:pt>
                <c:pt idx="366">
                  <c:v>-12.766615736752769</c:v>
                </c:pt>
                <c:pt idx="367">
                  <c:v>-12.761056569822056</c:v>
                </c:pt>
                <c:pt idx="368">
                  <c:v>-12.755504902891699</c:v>
                </c:pt>
                <c:pt idx="369">
                  <c:v>-12.749941013738539</c:v>
                </c:pt>
                <c:pt idx="370">
                  <c:v>-12.744386846808064</c:v>
                </c:pt>
                <c:pt idx="371">
                  <c:v>-12.738831013210843</c:v>
                </c:pt>
                <c:pt idx="372">
                  <c:v>-12.733274624058041</c:v>
                </c:pt>
                <c:pt idx="373">
                  <c:v>-12.727711568238252</c:v>
                </c:pt>
                <c:pt idx="374">
                  <c:v>-12.722169901308371</c:v>
                </c:pt>
                <c:pt idx="375">
                  <c:v>-12.716609901044286</c:v>
                </c:pt>
                <c:pt idx="376">
                  <c:v>-12.711053234113692</c:v>
                </c:pt>
                <c:pt idx="377">
                  <c:v>-12.705495456071933</c:v>
                </c:pt>
                <c:pt idx="378">
                  <c:v>-12.699948233586232</c:v>
                </c:pt>
                <c:pt idx="379">
                  <c:v>-12.694391566655638</c:v>
                </c:pt>
                <c:pt idx="380">
                  <c:v>-12.688838233058537</c:v>
                </c:pt>
                <c:pt idx="381">
                  <c:v>-12.683276010572122</c:v>
                </c:pt>
                <c:pt idx="382">
                  <c:v>-12.677725454752929</c:v>
                </c:pt>
                <c:pt idx="383">
                  <c:v>-12.672166565600007</c:v>
                </c:pt>
                <c:pt idx="384">
                  <c:v>-12.66660878755825</c:v>
                </c:pt>
                <c:pt idx="385">
                  <c:v>-12.661055731738937</c:v>
                </c:pt>
                <c:pt idx="386">
                  <c:v>-12.655501564808462</c:v>
                </c:pt>
                <c:pt idx="387">
                  <c:v>-12.649947397877987</c:v>
                </c:pt>
                <c:pt idx="388">
                  <c:v>-12.644390730947393</c:v>
                </c:pt>
                <c:pt idx="389">
                  <c:v>-12.638836286239126</c:v>
                </c:pt>
                <c:pt idx="390">
                  <c:v>-12.633279619308531</c:v>
                </c:pt>
                <c:pt idx="391">
                  <c:v>-12.627726285711429</c:v>
                </c:pt>
                <c:pt idx="392">
                  <c:v>-12.622156285446868</c:v>
                </c:pt>
                <c:pt idx="393">
                  <c:v>-12.616611562961285</c:v>
                </c:pt>
                <c:pt idx="394">
                  <c:v>-12.611051284919409</c:v>
                </c:pt>
                <c:pt idx="395">
                  <c:v>-12.60549906243347</c:v>
                </c:pt>
                <c:pt idx="396">
                  <c:v>-12.599942673280667</c:v>
                </c:pt>
                <c:pt idx="397">
                  <c:v>-12.594390173016938</c:v>
                </c:pt>
                <c:pt idx="398">
                  <c:v>-12.588832950530762</c:v>
                </c:pt>
                <c:pt idx="399">
                  <c:v>-12.583276283600167</c:v>
                </c:pt>
                <c:pt idx="400">
                  <c:v>-12.577710450002471</c:v>
                </c:pt>
                <c:pt idx="401">
                  <c:v>-12.572168227517007</c:v>
                </c:pt>
                <c:pt idx="402">
                  <c:v>-12.566600171696983</c:v>
                </c:pt>
                <c:pt idx="403">
                  <c:v>-12.561049893655582</c:v>
                </c:pt>
                <c:pt idx="404">
                  <c:v>-12.555486560058004</c:v>
                </c:pt>
                <c:pt idx="405">
                  <c:v>-12.549928782016247</c:v>
                </c:pt>
                <c:pt idx="406">
                  <c:v>-12.544372115085652</c:v>
                </c:pt>
                <c:pt idx="407">
                  <c:v>-12.538814059266103</c:v>
                </c:pt>
                <c:pt idx="408">
                  <c:v>-12.533263225669121</c:v>
                </c:pt>
                <c:pt idx="409">
                  <c:v>-12.527708225405272</c:v>
                </c:pt>
                <c:pt idx="410">
                  <c:v>-12.522156558474915</c:v>
                </c:pt>
                <c:pt idx="411">
                  <c:v>-12.51659711376641</c:v>
                </c:pt>
                <c:pt idx="412">
                  <c:v>-12.511041002391398</c:v>
                </c:pt>
                <c:pt idx="413">
                  <c:v>-12.505486557683131</c:v>
                </c:pt>
                <c:pt idx="414">
                  <c:v>-12.49993350186382</c:v>
                </c:pt>
                <c:pt idx="415">
                  <c:v>-12.494373501599735</c:v>
                </c:pt>
                <c:pt idx="416">
                  <c:v>-12.488820445780423</c:v>
                </c:pt>
                <c:pt idx="417">
                  <c:v>-12.483260723294128</c:v>
                </c:pt>
                <c:pt idx="418">
                  <c:v>-12.477710723030517</c:v>
                </c:pt>
                <c:pt idx="419">
                  <c:v>-12.472152667210969</c:v>
                </c:pt>
                <c:pt idx="420">
                  <c:v>-12.466589333613392</c:v>
                </c:pt>
                <c:pt idx="421">
                  <c:v>-12.461041000016525</c:v>
                </c:pt>
                <c:pt idx="422">
                  <c:v>-12.455481277530231</c:v>
                </c:pt>
                <c:pt idx="423">
                  <c:v>-12.449927110599756</c:v>
                </c:pt>
                <c:pt idx="424">
                  <c:v>-12.444371554780325</c:v>
                </c:pt>
                <c:pt idx="425">
                  <c:v>-12.438813776738566</c:v>
                </c:pt>
                <c:pt idx="426">
                  <c:v>-12.433263776474956</c:v>
                </c:pt>
                <c:pt idx="427">
                  <c:v>-12.427705442877617</c:v>
                </c:pt>
                <c:pt idx="428">
                  <c:v>-12.422154609280632</c:v>
                </c:pt>
                <c:pt idx="429">
                  <c:v>-12.416592109016428</c:v>
                </c:pt>
                <c:pt idx="430">
                  <c:v>-12.411040164308281</c:v>
                </c:pt>
                <c:pt idx="431">
                  <c:v>-12.405485997377806</c:v>
                </c:pt>
                <c:pt idx="432">
                  <c:v>-12.399924886002555</c:v>
                </c:pt>
                <c:pt idx="433">
                  <c:v>-12.394363219071725</c:v>
                </c:pt>
                <c:pt idx="434">
                  <c:v>-12.38881266325253</c:v>
                </c:pt>
                <c:pt idx="435">
                  <c:v>-12.383258496322055</c:v>
                </c:pt>
                <c:pt idx="436">
                  <c:v>-12.377698218280178</c:v>
                </c:pt>
                <c:pt idx="437">
                  <c:v>-12.372147662460986</c:v>
                </c:pt>
                <c:pt idx="438">
                  <c:v>-12.366593495530511</c:v>
                </c:pt>
                <c:pt idx="439">
                  <c:v>-12.361032661933052</c:v>
                </c:pt>
                <c:pt idx="440">
                  <c:v>-12.355481272780485</c:v>
                </c:pt>
                <c:pt idx="441">
                  <c:v>-12.349930439183503</c:v>
                </c:pt>
                <c:pt idx="442">
                  <c:v>-12.34436849447488</c:v>
                </c:pt>
                <c:pt idx="443">
                  <c:v>-12.338806549766257</c:v>
                </c:pt>
                <c:pt idx="444">
                  <c:v>-12.333257105058228</c:v>
                </c:pt>
                <c:pt idx="445">
                  <c:v>-12.327700715905426</c:v>
                </c:pt>
                <c:pt idx="446">
                  <c:v>-12.322146548974949</c:v>
                </c:pt>
                <c:pt idx="447">
                  <c:v>-12.316590159822146</c:v>
                </c:pt>
                <c:pt idx="448">
                  <c:v>-12.311029604002478</c:v>
                </c:pt>
                <c:pt idx="449">
                  <c:v>-12.305481548183405</c:v>
                </c:pt>
                <c:pt idx="450">
                  <c:v>-12.2999190479192</c:v>
                </c:pt>
                <c:pt idx="451">
                  <c:v>-12.294361269877442</c:v>
                </c:pt>
                <c:pt idx="452">
                  <c:v>-12.288815436280697</c:v>
                </c:pt>
                <c:pt idx="453">
                  <c:v>-12.283258769350102</c:v>
                </c:pt>
                <c:pt idx="454">
                  <c:v>-12.277695713530315</c:v>
                </c:pt>
                <c:pt idx="455">
                  <c:v>-12.272138213266349</c:v>
                </c:pt>
                <c:pt idx="456">
                  <c:v>-12.266588490780528</c:v>
                </c:pt>
                <c:pt idx="457">
                  <c:v>-12.261028490516441</c:v>
                </c:pt>
                <c:pt idx="458">
                  <c:v>-12.255472934697011</c:v>
                </c:pt>
                <c:pt idx="459">
                  <c:v>-12.249919323322118</c:v>
                </c:pt>
                <c:pt idx="460">
                  <c:v>-12.244363767502687</c:v>
                </c:pt>
                <c:pt idx="461">
                  <c:v>-12.238802100571856</c:v>
                </c:pt>
                <c:pt idx="462">
                  <c:v>-12.233249600308127</c:v>
                </c:pt>
                <c:pt idx="463">
                  <c:v>-12.227696544488815</c:v>
                </c:pt>
                <c:pt idx="464">
                  <c:v>-12.22214265533613</c:v>
                </c:pt>
                <c:pt idx="465">
                  <c:v>-12.216588210627865</c:v>
                </c:pt>
                <c:pt idx="466">
                  <c:v>-12.211024321474705</c:v>
                </c:pt>
                <c:pt idx="467">
                  <c:v>-12.205469043433066</c:v>
                </c:pt>
                <c:pt idx="468">
                  <c:v>-12.199917098724917</c:v>
                </c:pt>
                <c:pt idx="469">
                  <c:v>-12.194359876238742</c:v>
                </c:pt>
                <c:pt idx="470">
                  <c:v>-12.188811542641876</c:v>
                </c:pt>
                <c:pt idx="471">
                  <c:v>-12.183239042377197</c:v>
                </c:pt>
                <c:pt idx="472">
                  <c:v>-12.177697931002896</c:v>
                </c:pt>
                <c:pt idx="473">
                  <c:v>-12.172139597405558</c:v>
                </c:pt>
                <c:pt idx="474">
                  <c:v>-12.166587097141829</c:v>
                </c:pt>
                <c:pt idx="475">
                  <c:v>-12.161027930211116</c:v>
                </c:pt>
                <c:pt idx="476">
                  <c:v>-12.155472374391685</c:v>
                </c:pt>
                <c:pt idx="477">
                  <c:v>-12.149917096350045</c:v>
                </c:pt>
                <c:pt idx="478">
                  <c:v>-12.144359596086078</c:v>
                </c:pt>
                <c:pt idx="479">
                  <c:v>-12.138811262489213</c:v>
                </c:pt>
                <c:pt idx="480">
                  <c:v>-12.133248762225008</c:v>
                </c:pt>
                <c:pt idx="481">
                  <c:v>-12.127689317516506</c:v>
                </c:pt>
                <c:pt idx="482">
                  <c:v>-12.122138206141731</c:v>
                </c:pt>
                <c:pt idx="483">
                  <c:v>-12.116583483655672</c:v>
                </c:pt>
                <c:pt idx="484">
                  <c:v>-12.111016538946812</c:v>
                </c:pt>
                <c:pt idx="485">
                  <c:v>-12.105471816461229</c:v>
                </c:pt>
                <c:pt idx="486">
                  <c:v>-12.099915149530636</c:v>
                </c:pt>
                <c:pt idx="487">
                  <c:v>-12.094359871488997</c:v>
                </c:pt>
                <c:pt idx="488">
                  <c:v>-12.088794593446883</c:v>
                </c:pt>
                <c:pt idx="489">
                  <c:v>-12.083239593183034</c:v>
                </c:pt>
                <c:pt idx="490">
                  <c:v>-12.077695426253033</c:v>
                </c:pt>
                <c:pt idx="491">
                  <c:v>-12.07213598154453</c:v>
                </c:pt>
                <c:pt idx="492">
                  <c:v>-12.06657514794707</c:v>
                </c:pt>
                <c:pt idx="493">
                  <c:v>-12.061012092127285</c:v>
                </c:pt>
                <c:pt idx="494">
                  <c:v>-12.055459036307973</c:v>
                </c:pt>
                <c:pt idx="495">
                  <c:v>-12.049899036043886</c:v>
                </c:pt>
                <c:pt idx="496">
                  <c:v>-12.044343480224457</c:v>
                </c:pt>
                <c:pt idx="497">
                  <c:v>-12.03878903551619</c:v>
                </c:pt>
                <c:pt idx="498">
                  <c:v>-12.033234035252342</c:v>
                </c:pt>
                <c:pt idx="499">
                  <c:v>-12.027679868321867</c:v>
                </c:pt>
                <c:pt idx="500">
                  <c:v>-12.022121256946736</c:v>
                </c:pt>
                <c:pt idx="501">
                  <c:v>-12.016566534460678</c:v>
                </c:pt>
                <c:pt idx="502">
                  <c:v>-12.011013478641367</c:v>
                </c:pt>
                <c:pt idx="503">
                  <c:v>-12.005455700599608</c:v>
                </c:pt>
                <c:pt idx="504">
                  <c:v>-11.999903755891461</c:v>
                </c:pt>
                <c:pt idx="505">
                  <c:v>-11.994349311183194</c:v>
                </c:pt>
                <c:pt idx="506">
                  <c:v>-11.988788199807946</c:v>
                </c:pt>
                <c:pt idx="507">
                  <c:v>-11.983234032877469</c:v>
                </c:pt>
                <c:pt idx="508">
                  <c:v>-11.977673477057802</c:v>
                </c:pt>
                <c:pt idx="509">
                  <c:v>-11.972124310127564</c:v>
                </c:pt>
                <c:pt idx="510">
                  <c:v>-11.966566254308015</c:v>
                </c:pt>
                <c:pt idx="511">
                  <c:v>-11.961008754044048</c:v>
                </c:pt>
                <c:pt idx="512">
                  <c:v>-11.955449864891126</c:v>
                </c:pt>
                <c:pt idx="513">
                  <c:v>-11.949904031294379</c:v>
                </c:pt>
                <c:pt idx="514">
                  <c:v>-11.944346253252622</c:v>
                </c:pt>
                <c:pt idx="515">
                  <c:v>-11.938787086321909</c:v>
                </c:pt>
                <c:pt idx="516">
                  <c:v>-11.933230419391315</c:v>
                </c:pt>
                <c:pt idx="517">
                  <c:v>-11.927670141349438</c:v>
                </c:pt>
                <c:pt idx="518">
                  <c:v>-11.922118474419081</c:v>
                </c:pt>
                <c:pt idx="519">
                  <c:v>-11.916567918599888</c:v>
                </c:pt>
                <c:pt idx="520">
                  <c:v>-11.911007640558012</c:v>
                </c:pt>
                <c:pt idx="521">
                  <c:v>-11.905448751405089</c:v>
                </c:pt>
                <c:pt idx="522">
                  <c:v>-11.899888751141003</c:v>
                </c:pt>
                <c:pt idx="523">
                  <c:v>-11.894336806432856</c:v>
                </c:pt>
                <c:pt idx="524">
                  <c:v>-11.888775695057607</c:v>
                </c:pt>
                <c:pt idx="525">
                  <c:v>-11.883224028127248</c:v>
                </c:pt>
                <c:pt idx="526">
                  <c:v>-11.87766041675188</c:v>
                </c:pt>
                <c:pt idx="527">
                  <c:v>-11.872109583154897</c:v>
                </c:pt>
                <c:pt idx="528">
                  <c:v>-11.86655180511314</c:v>
                </c:pt>
                <c:pt idx="529">
                  <c:v>-11.860992638182426</c:v>
                </c:pt>
                <c:pt idx="530">
                  <c:v>-11.855444026807771</c:v>
                </c:pt>
                <c:pt idx="531">
                  <c:v>-11.849885970988222</c:v>
                </c:pt>
                <c:pt idx="532">
                  <c:v>-11.844331248502163</c:v>
                </c:pt>
                <c:pt idx="533">
                  <c:v>-11.838767914904587</c:v>
                </c:pt>
                <c:pt idx="534">
                  <c:v>-11.833220414641094</c:v>
                </c:pt>
                <c:pt idx="535">
                  <c:v>-11.827657081043517</c:v>
                </c:pt>
                <c:pt idx="536">
                  <c:v>-11.822101803001878</c:v>
                </c:pt>
                <c:pt idx="537">
                  <c:v>-11.816545413849074</c:v>
                </c:pt>
                <c:pt idx="538">
                  <c:v>-11.810988191362899</c:v>
                </c:pt>
                <c:pt idx="539">
                  <c:v>-11.805443468877316</c:v>
                </c:pt>
                <c:pt idx="540">
                  <c:v>-11.799876246390664</c:v>
                </c:pt>
                <c:pt idx="541">
                  <c:v>-11.794331523905083</c:v>
                </c:pt>
                <c:pt idx="542">
                  <c:v>-11.788771523640996</c:v>
                </c:pt>
                <c:pt idx="543">
                  <c:v>-11.783210134487955</c:v>
                </c:pt>
                <c:pt idx="544">
                  <c:v>-11.777665412002374</c:v>
                </c:pt>
                <c:pt idx="545">
                  <c:v>-11.772107356182824</c:v>
                </c:pt>
                <c:pt idx="546">
                  <c:v>-11.766547355918739</c:v>
                </c:pt>
                <c:pt idx="547">
                  <c:v>-11.760998466766292</c:v>
                </c:pt>
                <c:pt idx="548">
                  <c:v>-11.755443188724652</c:v>
                </c:pt>
                <c:pt idx="549">
                  <c:v>-11.749880132904865</c:v>
                </c:pt>
                <c:pt idx="550">
                  <c:v>-11.7443256881966</c:v>
                </c:pt>
                <c:pt idx="551">
                  <c:v>-11.738774854599615</c:v>
                </c:pt>
                <c:pt idx="552">
                  <c:v>-11.733218465446813</c:v>
                </c:pt>
                <c:pt idx="553">
                  <c:v>-11.727649020737832</c:v>
                </c:pt>
                <c:pt idx="554">
                  <c:v>-11.722100409363177</c:v>
                </c:pt>
                <c:pt idx="555">
                  <c:v>-11.716545131321539</c:v>
                </c:pt>
                <c:pt idx="556">
                  <c:v>-11.710985131057452</c:v>
                </c:pt>
                <c:pt idx="557">
                  <c:v>-11.705429575238021</c:v>
                </c:pt>
                <c:pt idx="558">
                  <c:v>-11.699880130529992</c:v>
                </c:pt>
                <c:pt idx="559">
                  <c:v>-11.694319852488116</c:v>
                </c:pt>
                <c:pt idx="560">
                  <c:v>-11.688762352224149</c:v>
                </c:pt>
                <c:pt idx="561">
                  <c:v>-11.683214851960656</c:v>
                </c:pt>
                <c:pt idx="562">
                  <c:v>-11.677652629474244</c:v>
                </c:pt>
                <c:pt idx="563">
                  <c:v>-11.672094851432485</c:v>
                </c:pt>
                <c:pt idx="564">
                  <c:v>-11.666544017835502</c:v>
                </c:pt>
                <c:pt idx="565">
                  <c:v>-11.660983739793625</c:v>
                </c:pt>
                <c:pt idx="566">
                  <c:v>-11.655430961752105</c:v>
                </c:pt>
                <c:pt idx="567">
                  <c:v>-11.649877628155002</c:v>
                </c:pt>
                <c:pt idx="568">
                  <c:v>-11.644319294557661</c:v>
                </c:pt>
                <c:pt idx="569">
                  <c:v>-11.638762905404858</c:v>
                </c:pt>
                <c:pt idx="570">
                  <c:v>-11.633202627362982</c:v>
                </c:pt>
                <c:pt idx="571">
                  <c:v>-11.627649293765879</c:v>
                </c:pt>
                <c:pt idx="572">
                  <c:v>-11.622094849057612</c:v>
                </c:pt>
                <c:pt idx="573">
                  <c:v>-11.616542904349465</c:v>
                </c:pt>
                <c:pt idx="574">
                  <c:v>-11.610980681863051</c:v>
                </c:pt>
                <c:pt idx="575">
                  <c:v>-11.605428737154904</c:v>
                </c:pt>
                <c:pt idx="576">
                  <c:v>-11.599870125779773</c:v>
                </c:pt>
                <c:pt idx="577">
                  <c:v>-11.594316792182671</c:v>
                </c:pt>
                <c:pt idx="578">
                  <c:v>-11.588759014140912</c:v>
                </c:pt>
                <c:pt idx="579">
                  <c:v>-11.583201236099153</c:v>
                </c:pt>
                <c:pt idx="580">
                  <c:v>-11.577648180279843</c:v>
                </c:pt>
                <c:pt idx="581">
                  <c:v>-11.572095124460532</c:v>
                </c:pt>
                <c:pt idx="582">
                  <c:v>-11.566536513085399</c:v>
                </c:pt>
                <c:pt idx="583">
                  <c:v>-11.560981790599342</c:v>
                </c:pt>
                <c:pt idx="584">
                  <c:v>-11.555424290335376</c:v>
                </c:pt>
                <c:pt idx="585">
                  <c:v>-11.549871234516065</c:v>
                </c:pt>
                <c:pt idx="586">
                  <c:v>-11.544316789807798</c:v>
                </c:pt>
                <c:pt idx="587">
                  <c:v>-11.538763733988485</c:v>
                </c:pt>
                <c:pt idx="588">
                  <c:v>-11.533203455946609</c:v>
                </c:pt>
                <c:pt idx="589">
                  <c:v>-11.527647622349388</c:v>
                </c:pt>
                <c:pt idx="590">
                  <c:v>-11.522088177640885</c:v>
                </c:pt>
                <c:pt idx="591">
                  <c:v>-11.516532066265873</c:v>
                </c:pt>
                <c:pt idx="592">
                  <c:v>-11.51097873266877</c:v>
                </c:pt>
                <c:pt idx="593">
                  <c:v>-11.505426510182831</c:v>
                </c:pt>
                <c:pt idx="594">
                  <c:v>-11.499866509918744</c:v>
                </c:pt>
                <c:pt idx="595">
                  <c:v>-11.494311787432688</c:v>
                </c:pt>
                <c:pt idx="596">
                  <c:v>-11.488752342724183</c:v>
                </c:pt>
                <c:pt idx="597">
                  <c:v>-11.483197064682544</c:v>
                </c:pt>
                <c:pt idx="598">
                  <c:v>-11.477644008863233</c:v>
                </c:pt>
                <c:pt idx="599">
                  <c:v>-11.472080397487865</c:v>
                </c:pt>
                <c:pt idx="600">
                  <c:v>-11.466540119446938</c:v>
                </c:pt>
                <c:pt idx="601">
                  <c:v>-11.460975119182613</c:v>
                </c:pt>
                <c:pt idx="602">
                  <c:v>-11.455420952252139</c:v>
                </c:pt>
                <c:pt idx="603">
                  <c:v>-11.449873451988648</c:v>
                </c:pt>
                <c:pt idx="604">
                  <c:v>-11.444309007279905</c:v>
                </c:pt>
                <c:pt idx="605">
                  <c:v>-11.438754284793848</c:v>
                </c:pt>
                <c:pt idx="606">
                  <c:v>-11.433198728974418</c:v>
                </c:pt>
                <c:pt idx="607">
                  <c:v>-11.427645117599525</c:v>
                </c:pt>
                <c:pt idx="608">
                  <c:v>-11.422092895113586</c:v>
                </c:pt>
                <c:pt idx="609">
                  <c:v>-11.416537617071945</c:v>
                </c:pt>
                <c:pt idx="610">
                  <c:v>-11.410969561251923</c:v>
                </c:pt>
                <c:pt idx="611">
                  <c:v>-11.405425672099714</c:v>
                </c:pt>
                <c:pt idx="612">
                  <c:v>-11.399871505169237</c:v>
                </c:pt>
                <c:pt idx="613">
                  <c:v>-11.394318449349926</c:v>
                </c:pt>
                <c:pt idx="614">
                  <c:v>-11.388759560197004</c:v>
                </c:pt>
                <c:pt idx="615">
                  <c:v>-11.383199282155127</c:v>
                </c:pt>
                <c:pt idx="616">
                  <c:v>-11.37764178189116</c:v>
                </c:pt>
                <c:pt idx="617">
                  <c:v>-11.372090948294176</c:v>
                </c:pt>
                <c:pt idx="618">
                  <c:v>-11.366526781363227</c:v>
                </c:pt>
                <c:pt idx="619">
                  <c:v>-11.360982336655434</c:v>
                </c:pt>
                <c:pt idx="620">
                  <c:v>-11.355426225280421</c:v>
                </c:pt>
                <c:pt idx="621">
                  <c:v>-11.349865669460755</c:v>
                </c:pt>
                <c:pt idx="622">
                  <c:v>-11.344310391419114</c:v>
                </c:pt>
                <c:pt idx="623">
                  <c:v>-11.338759557822131</c:v>
                </c:pt>
                <c:pt idx="624">
                  <c:v>-11.333204002002701</c:v>
                </c:pt>
                <c:pt idx="625">
                  <c:v>-11.327649835072226</c:v>
                </c:pt>
                <c:pt idx="626">
                  <c:v>-11.322091223697095</c:v>
                </c:pt>
                <c:pt idx="627">
                  <c:v>-11.316527612321726</c:v>
                </c:pt>
                <c:pt idx="628">
                  <c:v>-11.310977889835907</c:v>
                </c:pt>
                <c:pt idx="629">
                  <c:v>-11.305425111794385</c:v>
                </c:pt>
                <c:pt idx="630">
                  <c:v>-11.299867333752628</c:v>
                </c:pt>
                <c:pt idx="631">
                  <c:v>-11.294308444599706</c:v>
                </c:pt>
                <c:pt idx="632">
                  <c:v>-11.288753999891439</c:v>
                </c:pt>
                <c:pt idx="633">
                  <c:v>-11.283195110738518</c:v>
                </c:pt>
                <c:pt idx="634">
                  <c:v>-11.277645666030489</c:v>
                </c:pt>
                <c:pt idx="635">
                  <c:v>-11.272083999099657</c:v>
                </c:pt>
                <c:pt idx="636">
                  <c:v>-11.26653483216942</c:v>
                </c:pt>
                <c:pt idx="637">
                  <c:v>-11.260972331905215</c:v>
                </c:pt>
                <c:pt idx="638">
                  <c:v>-11.255422887197184</c:v>
                </c:pt>
                <c:pt idx="639">
                  <c:v>-11.249865109155428</c:v>
                </c:pt>
                <c:pt idx="640">
                  <c:v>-11.244303442224595</c:v>
                </c:pt>
                <c:pt idx="641">
                  <c:v>-11.238754553072148</c:v>
                </c:pt>
                <c:pt idx="642">
                  <c:v>-11.233196497252599</c:v>
                </c:pt>
                <c:pt idx="643">
                  <c:v>-11.227642052544333</c:v>
                </c:pt>
                <c:pt idx="644">
                  <c:v>-11.222087885613858</c:v>
                </c:pt>
                <c:pt idx="645">
                  <c:v>-11.216530663127681</c:v>
                </c:pt>
                <c:pt idx="646">
                  <c:v>-11.210975940641625</c:v>
                </c:pt>
                <c:pt idx="647">
                  <c:v>-11.20541927371103</c:v>
                </c:pt>
                <c:pt idx="648">
                  <c:v>-11.199858162335781</c:v>
                </c:pt>
                <c:pt idx="649">
                  <c:v>-11.194307050961006</c:v>
                </c:pt>
                <c:pt idx="650">
                  <c:v>-11.188750939585994</c:v>
                </c:pt>
                <c:pt idx="651">
                  <c:v>-11.183192883766445</c:v>
                </c:pt>
                <c:pt idx="652">
                  <c:v>-11.177637605724804</c:v>
                </c:pt>
                <c:pt idx="653">
                  <c:v>-11.172084272127702</c:v>
                </c:pt>
                <c:pt idx="654">
                  <c:v>-11.166520938530125</c:v>
                </c:pt>
                <c:pt idx="655">
                  <c:v>-11.16097260493326</c:v>
                </c:pt>
                <c:pt idx="656">
                  <c:v>-11.155418715780575</c:v>
                </c:pt>
                <c:pt idx="657">
                  <c:v>-11.149851215516133</c:v>
                </c:pt>
                <c:pt idx="658">
                  <c:v>-11.144295659696704</c:v>
                </c:pt>
                <c:pt idx="659">
                  <c:v>-11.138736770543781</c:v>
                </c:pt>
                <c:pt idx="660">
                  <c:v>-11.133181214724351</c:v>
                </c:pt>
                <c:pt idx="661">
                  <c:v>-11.127618158904564</c:v>
                </c:pt>
                <c:pt idx="662">
                  <c:v>-11.122084825308413</c:v>
                </c:pt>
                <c:pt idx="663">
                  <c:v>-11.116510380599195</c:v>
                </c:pt>
                <c:pt idx="664">
                  <c:v>-11.110963435891286</c:v>
                </c:pt>
                <c:pt idx="665">
                  <c:v>-11.105406491182901</c:v>
                </c:pt>
                <c:pt idx="666">
                  <c:v>-11.09985676869708</c:v>
                </c:pt>
                <c:pt idx="667">
                  <c:v>-11.09429232398834</c:v>
                </c:pt>
                <c:pt idx="668">
                  <c:v>-11.088733712613209</c:v>
                </c:pt>
                <c:pt idx="669">
                  <c:v>-11.083182601238434</c:v>
                </c:pt>
                <c:pt idx="670">
                  <c:v>-11.077629823196913</c:v>
                </c:pt>
                <c:pt idx="671">
                  <c:v>-11.072069545155037</c:v>
                </c:pt>
                <c:pt idx="672">
                  <c:v>-11.066515378224562</c:v>
                </c:pt>
                <c:pt idx="673">
                  <c:v>-11.060964822405367</c:v>
                </c:pt>
                <c:pt idx="674">
                  <c:v>-11.055402599918954</c:v>
                </c:pt>
                <c:pt idx="675">
                  <c:v>-11.049844821877196</c:v>
                </c:pt>
                <c:pt idx="676">
                  <c:v>-11.044293432724631</c:v>
                </c:pt>
                <c:pt idx="677">
                  <c:v>-11.038733988016126</c:v>
                </c:pt>
                <c:pt idx="678">
                  <c:v>-11.03317370997425</c:v>
                </c:pt>
                <c:pt idx="679">
                  <c:v>-11.027620654154939</c:v>
                </c:pt>
                <c:pt idx="680">
                  <c:v>-11.022063987224344</c:v>
                </c:pt>
                <c:pt idx="681">
                  <c:v>-11.016511486960614</c:v>
                </c:pt>
                <c:pt idx="682">
                  <c:v>-11.010951764474321</c:v>
                </c:pt>
                <c:pt idx="683">
                  <c:v>-11.005392875321398</c:v>
                </c:pt>
                <c:pt idx="684">
                  <c:v>-10.999837319501967</c:v>
                </c:pt>
                <c:pt idx="685">
                  <c:v>-10.994278985904627</c:v>
                </c:pt>
                <c:pt idx="686">
                  <c:v>-10.988722318974034</c:v>
                </c:pt>
                <c:pt idx="687">
                  <c:v>-10.983171207599259</c:v>
                </c:pt>
                <c:pt idx="688">
                  <c:v>-10.977612596224127</c:v>
                </c:pt>
                <c:pt idx="689">
                  <c:v>-10.972053429293414</c:v>
                </c:pt>
                <c:pt idx="690">
                  <c:v>-10.966497040140611</c:v>
                </c:pt>
                <c:pt idx="691">
                  <c:v>-10.960941484321181</c:v>
                </c:pt>
                <c:pt idx="692">
                  <c:v>-10.955389817390824</c:v>
                </c:pt>
                <c:pt idx="693">
                  <c:v>-10.949830650460111</c:v>
                </c:pt>
                <c:pt idx="694">
                  <c:v>-10.944274261307308</c:v>
                </c:pt>
                <c:pt idx="695">
                  <c:v>-10.938711205487522</c:v>
                </c:pt>
                <c:pt idx="696">
                  <c:v>-10.933161205223911</c:v>
                </c:pt>
                <c:pt idx="697">
                  <c:v>-10.927601204959824</c:v>
                </c:pt>
                <c:pt idx="698">
                  <c:v>-10.922045649140395</c:v>
                </c:pt>
                <c:pt idx="699">
                  <c:v>-10.916488982209801</c:v>
                </c:pt>
                <c:pt idx="700">
                  <c:v>-10.9109417597241</c:v>
                </c:pt>
                <c:pt idx="701">
                  <c:v>-10.905377037237567</c:v>
                </c:pt>
                <c:pt idx="702">
                  <c:v>-10.899833425863148</c:v>
                </c:pt>
                <c:pt idx="703">
                  <c:v>-10.894276203376972</c:v>
                </c:pt>
                <c:pt idx="704">
                  <c:v>-10.888722314224289</c:v>
                </c:pt>
                <c:pt idx="705">
                  <c:v>-10.883154536182055</c:v>
                </c:pt>
                <c:pt idx="706">
                  <c:v>-10.877609535918682</c:v>
                </c:pt>
                <c:pt idx="707">
                  <c:v>-10.872055091210415</c:v>
                </c:pt>
                <c:pt idx="708">
                  <c:v>-10.86649509094633</c:v>
                </c:pt>
                <c:pt idx="709">
                  <c:v>-10.860934535126662</c:v>
                </c:pt>
                <c:pt idx="710">
                  <c:v>-10.855386757085379</c:v>
                </c:pt>
                <c:pt idx="711">
                  <c:v>-10.849819534598728</c:v>
                </c:pt>
                <c:pt idx="712">
                  <c:v>-10.844272034335235</c:v>
                </c:pt>
                <c:pt idx="713">
                  <c:v>-10.838720089627088</c:v>
                </c:pt>
                <c:pt idx="714">
                  <c:v>-10.83316231158533</c:v>
                </c:pt>
                <c:pt idx="715">
                  <c:v>-10.827601200210079</c:v>
                </c:pt>
                <c:pt idx="716">
                  <c:v>-10.822055088835542</c:v>
                </c:pt>
                <c:pt idx="717">
                  <c:v>-10.816497310793785</c:v>
                </c:pt>
                <c:pt idx="718">
                  <c:v>-10.810929532751551</c:v>
                </c:pt>
                <c:pt idx="719">
                  <c:v>-10.80537369915433</c:v>
                </c:pt>
                <c:pt idx="720">
                  <c:v>-10.799823421112929</c:v>
                </c:pt>
                <c:pt idx="721">
                  <c:v>-10.794273143071527</c:v>
                </c:pt>
                <c:pt idx="722">
                  <c:v>-10.78872147614117</c:v>
                </c:pt>
                <c:pt idx="723">
                  <c:v>-10.783149809209863</c:v>
                </c:pt>
                <c:pt idx="724">
                  <c:v>-10.777595364501597</c:v>
                </c:pt>
                <c:pt idx="725">
                  <c:v>-10.77204925312706</c:v>
                </c:pt>
                <c:pt idx="726">
                  <c:v>-10.766488141751811</c:v>
                </c:pt>
                <c:pt idx="727">
                  <c:v>-10.76093286371017</c:v>
                </c:pt>
                <c:pt idx="728">
                  <c:v>-10.755385641224469</c:v>
                </c:pt>
                <c:pt idx="729">
                  <c:v>-10.749830085405041</c:v>
                </c:pt>
                <c:pt idx="730">
                  <c:v>-10.744261751807224</c:v>
                </c:pt>
                <c:pt idx="731">
                  <c:v>-10.738709251543494</c:v>
                </c:pt>
                <c:pt idx="732">
                  <c:v>-10.733152306835109</c:v>
                </c:pt>
                <c:pt idx="733">
                  <c:v>-10.727601751015918</c:v>
                </c:pt>
                <c:pt idx="734">
                  <c:v>-10.722038972973921</c:v>
                </c:pt>
                <c:pt idx="735">
                  <c:v>-10.716480083821001</c:v>
                </c:pt>
                <c:pt idx="736">
                  <c:v>-10.710932861335298</c:v>
                </c:pt>
                <c:pt idx="737">
                  <c:v>-10.705377583293659</c:v>
                </c:pt>
                <c:pt idx="738">
                  <c:v>-10.699820916363064</c:v>
                </c:pt>
                <c:pt idx="739">
                  <c:v>-10.694265360543636</c:v>
                </c:pt>
                <c:pt idx="740">
                  <c:v>-10.688702860279431</c:v>
                </c:pt>
                <c:pt idx="741">
                  <c:v>-10.683156748904892</c:v>
                </c:pt>
                <c:pt idx="742">
                  <c:v>-10.677591193084988</c:v>
                </c:pt>
                <c:pt idx="743">
                  <c:v>-10.672037859487885</c:v>
                </c:pt>
                <c:pt idx="744">
                  <c:v>-10.666478970334964</c:v>
                </c:pt>
                <c:pt idx="745">
                  <c:v>-10.660924803404487</c:v>
                </c:pt>
                <c:pt idx="746">
                  <c:v>-10.655374247585295</c:v>
                </c:pt>
                <c:pt idx="747">
                  <c:v>-10.649812858432254</c:v>
                </c:pt>
                <c:pt idx="748">
                  <c:v>-10.644250080390258</c:v>
                </c:pt>
                <c:pt idx="749">
                  <c:v>-10.638704246793512</c:v>
                </c:pt>
                <c:pt idx="750">
                  <c:v>-10.633140913195934</c:v>
                </c:pt>
                <c:pt idx="751">
                  <c:v>-10.627593690710233</c:v>
                </c:pt>
                <c:pt idx="752">
                  <c:v>-10.622040357113132</c:v>
                </c:pt>
                <c:pt idx="753">
                  <c:v>-10.616473412404272</c:v>
                </c:pt>
                <c:pt idx="754">
                  <c:v>-10.610922856585077</c:v>
                </c:pt>
                <c:pt idx="755">
                  <c:v>-10.60536202298762</c:v>
                </c:pt>
                <c:pt idx="756">
                  <c:v>-10.59980118939016</c:v>
                </c:pt>
                <c:pt idx="757">
                  <c:v>-10.594257578015743</c:v>
                </c:pt>
                <c:pt idx="758">
                  <c:v>-10.588703133307476</c:v>
                </c:pt>
                <c:pt idx="759">
                  <c:v>-10.583140910821061</c:v>
                </c:pt>
                <c:pt idx="760">
                  <c:v>-10.577585632779423</c:v>
                </c:pt>
                <c:pt idx="761">
                  <c:v>-10.572030076959994</c:v>
                </c:pt>
                <c:pt idx="762">
                  <c:v>-10.566473965584979</c:v>
                </c:pt>
                <c:pt idx="763">
                  <c:v>-10.560923687543578</c:v>
                </c:pt>
                <c:pt idx="764">
                  <c:v>-10.555360631723792</c:v>
                </c:pt>
                <c:pt idx="765">
                  <c:v>-10.549813964793673</c:v>
                </c:pt>
                <c:pt idx="766">
                  <c:v>-10.544250631196096</c:v>
                </c:pt>
                <c:pt idx="767">
                  <c:v>-10.538695353154456</c:v>
                </c:pt>
                <c:pt idx="768">
                  <c:v>-10.533135075112579</c:v>
                </c:pt>
                <c:pt idx="769">
                  <c:v>-10.527573408181748</c:v>
                </c:pt>
                <c:pt idx="770">
                  <c:v>-10.522017574584527</c:v>
                </c:pt>
                <c:pt idx="771">
                  <c:v>-10.516461740987305</c:v>
                </c:pt>
                <c:pt idx="772">
                  <c:v>-10.51091340739044</c:v>
                </c:pt>
                <c:pt idx="773">
                  <c:v>-10.505363962682411</c:v>
                </c:pt>
                <c:pt idx="774">
                  <c:v>-10.499804795751698</c:v>
                </c:pt>
                <c:pt idx="775">
                  <c:v>-10.49424701770994</c:v>
                </c:pt>
                <c:pt idx="776">
                  <c:v>-10.488692017446091</c:v>
                </c:pt>
                <c:pt idx="777">
                  <c:v>-10.483133683848752</c:v>
                </c:pt>
                <c:pt idx="778">
                  <c:v>-10.47758340580735</c:v>
                </c:pt>
                <c:pt idx="779">
                  <c:v>-10.472013961098371</c:v>
                </c:pt>
                <c:pt idx="780">
                  <c:v>-10.466468960834998</c:v>
                </c:pt>
                <c:pt idx="781">
                  <c:v>-10.460915071682313</c:v>
                </c:pt>
                <c:pt idx="782">
                  <c:v>-10.455352293640317</c:v>
                </c:pt>
                <c:pt idx="783">
                  <c:v>-10.449801460043334</c:v>
                </c:pt>
                <c:pt idx="784">
                  <c:v>-10.444248404224023</c:v>
                </c:pt>
                <c:pt idx="785">
                  <c:v>-10.438689515071101</c:v>
                </c:pt>
                <c:pt idx="786">
                  <c:v>-10.433135070362834</c:v>
                </c:pt>
                <c:pt idx="787">
                  <c:v>-10.427580070098987</c:v>
                </c:pt>
                <c:pt idx="788">
                  <c:v>-10.422017847612572</c:v>
                </c:pt>
                <c:pt idx="789">
                  <c:v>-10.416471180682453</c:v>
                </c:pt>
                <c:pt idx="790">
                  <c:v>-10.410913958196277</c:v>
                </c:pt>
                <c:pt idx="791">
                  <c:v>-10.405357291265682</c:v>
                </c:pt>
                <c:pt idx="792">
                  <c:v>-10.399802846557417</c:v>
                </c:pt>
                <c:pt idx="793">
                  <c:v>-10.394240068515421</c:v>
                </c:pt>
                <c:pt idx="794">
                  <c:v>-10.388684790473782</c:v>
                </c:pt>
                <c:pt idx="795">
                  <c:v>-10.383119790209458</c:v>
                </c:pt>
                <c:pt idx="796">
                  <c:v>-10.377569512168055</c:v>
                </c:pt>
                <c:pt idx="797">
                  <c:v>-10.37201756745991</c:v>
                </c:pt>
                <c:pt idx="798">
                  <c:v>-10.366462567196059</c:v>
                </c:pt>
                <c:pt idx="799">
                  <c:v>-10.360902844709766</c:v>
                </c:pt>
                <c:pt idx="800">
                  <c:v>-10.355355066668483</c:v>
                </c:pt>
                <c:pt idx="801">
                  <c:v>-10.349802288626961</c:v>
                </c:pt>
                <c:pt idx="802">
                  <c:v>-10.344241732807294</c:v>
                </c:pt>
                <c:pt idx="803">
                  <c:v>-10.338678121431926</c:v>
                </c:pt>
                <c:pt idx="804">
                  <c:v>-10.333119510056793</c:v>
                </c:pt>
                <c:pt idx="805">
                  <c:v>-10.327570898682138</c:v>
                </c:pt>
                <c:pt idx="806">
                  <c:v>-10.322011731751426</c:v>
                </c:pt>
                <c:pt idx="807">
                  <c:v>-10.316455620376413</c:v>
                </c:pt>
                <c:pt idx="808">
                  <c:v>-10.310892842334418</c:v>
                </c:pt>
                <c:pt idx="809">
                  <c:v>-10.305346730959879</c:v>
                </c:pt>
                <c:pt idx="810">
                  <c:v>-10.299791452918242</c:v>
                </c:pt>
                <c:pt idx="811">
                  <c:v>-10.294231452654156</c:v>
                </c:pt>
                <c:pt idx="812">
                  <c:v>-10.288682841279499</c:v>
                </c:pt>
                <c:pt idx="813">
                  <c:v>-10.283123674348786</c:v>
                </c:pt>
                <c:pt idx="814">
                  <c:v>-10.277563951862492</c:v>
                </c:pt>
                <c:pt idx="815">
                  <c:v>-10.272008673820853</c:v>
                </c:pt>
                <c:pt idx="816">
                  <c:v>-10.266454506890376</c:v>
                </c:pt>
                <c:pt idx="817">
                  <c:v>-10.260893117737336</c:v>
                </c:pt>
                <c:pt idx="818">
                  <c:v>-10.255342561918145</c:v>
                </c:pt>
                <c:pt idx="819">
                  <c:v>-10.249781172765102</c:v>
                </c:pt>
                <c:pt idx="820">
                  <c:v>-10.244225616945673</c:v>
                </c:pt>
                <c:pt idx="821">
                  <c:v>-10.238677561126599</c:v>
                </c:pt>
                <c:pt idx="822">
                  <c:v>-10.233124227529496</c:v>
                </c:pt>
                <c:pt idx="823">
                  <c:v>-10.227564227265411</c:v>
                </c:pt>
                <c:pt idx="824">
                  <c:v>-10.222011449223888</c:v>
                </c:pt>
                <c:pt idx="825">
                  <c:v>-10.21645617118225</c:v>
                </c:pt>
                <c:pt idx="826">
                  <c:v>-10.210898948696073</c:v>
                </c:pt>
                <c:pt idx="827">
                  <c:v>-10.205340059543152</c:v>
                </c:pt>
                <c:pt idx="828">
                  <c:v>-10.199787281501631</c:v>
                </c:pt>
                <c:pt idx="829">
                  <c:v>-10.194229503459873</c:v>
                </c:pt>
                <c:pt idx="830">
                  <c:v>-10.188670892084742</c:v>
                </c:pt>
                <c:pt idx="831">
                  <c:v>-10.183110614042866</c:v>
                </c:pt>
                <c:pt idx="832">
                  <c:v>-10.177544502667377</c:v>
                </c:pt>
                <c:pt idx="833">
                  <c:v>-10.172007835737734</c:v>
                </c:pt>
                <c:pt idx="834">
                  <c:v>-10.166450057695975</c:v>
                </c:pt>
                <c:pt idx="835">
                  <c:v>-10.16089839076562</c:v>
                </c:pt>
                <c:pt idx="836">
                  <c:v>-10.155340334946072</c:v>
                </c:pt>
                <c:pt idx="837">
                  <c:v>-10.149782834682103</c:v>
                </c:pt>
                <c:pt idx="838">
                  <c:v>-10.144227278862672</c:v>
                </c:pt>
                <c:pt idx="839">
                  <c:v>-10.13867394526557</c:v>
                </c:pt>
                <c:pt idx="840">
                  <c:v>-10.133115056112649</c:v>
                </c:pt>
                <c:pt idx="841">
                  <c:v>-10.12755144473728</c:v>
                </c:pt>
                <c:pt idx="842">
                  <c:v>-10.122002277807042</c:v>
                </c:pt>
                <c:pt idx="843">
                  <c:v>-10.116450888654477</c:v>
                </c:pt>
                <c:pt idx="844">
                  <c:v>-10.110894777279464</c:v>
                </c:pt>
                <c:pt idx="845">
                  <c:v>-10.105339221460035</c:v>
                </c:pt>
                <c:pt idx="846">
                  <c:v>-10.099783665640604</c:v>
                </c:pt>
                <c:pt idx="847">
                  <c:v>-10.094223665376518</c:v>
                </c:pt>
                <c:pt idx="848">
                  <c:v>-10.088664776223595</c:v>
                </c:pt>
                <c:pt idx="849">
                  <c:v>-10.083115331515568</c:v>
                </c:pt>
                <c:pt idx="850">
                  <c:v>-10.077559775696137</c:v>
                </c:pt>
                <c:pt idx="851">
                  <c:v>-10.072000886543215</c:v>
                </c:pt>
                <c:pt idx="852">
                  <c:v>-10.066446441834948</c:v>
                </c:pt>
                <c:pt idx="853">
                  <c:v>-10.060892830460055</c:v>
                </c:pt>
                <c:pt idx="854">
                  <c:v>-10.055333941307133</c:v>
                </c:pt>
                <c:pt idx="855">
                  <c:v>-10.049777829932122</c:v>
                </c:pt>
                <c:pt idx="856">
                  <c:v>-10.044209218556514</c:v>
                </c:pt>
                <c:pt idx="857">
                  <c:v>-10.038668384960006</c:v>
                </c:pt>
                <c:pt idx="858">
                  <c:v>-10.033111718029412</c:v>
                </c:pt>
                <c:pt idx="859">
                  <c:v>-10.027556162209981</c:v>
                </c:pt>
                <c:pt idx="860">
                  <c:v>-10.021989773056703</c:v>
                </c:pt>
                <c:pt idx="861">
                  <c:v>-10.016438383904138</c:v>
                </c:pt>
                <c:pt idx="862">
                  <c:v>-10.010886716973781</c:v>
                </c:pt>
                <c:pt idx="863">
                  <c:v>-10.005336994487962</c:v>
                </c:pt>
                <c:pt idx="864">
                  <c:v>-9.9997742164459655</c:v>
                </c:pt>
                <c:pt idx="865">
                  <c:v>-9.9942197717376988</c:v>
                </c:pt>
                <c:pt idx="866">
                  <c:v>-9.9886708825852519</c:v>
                </c:pt>
                <c:pt idx="867">
                  <c:v>-9.9831114378767474</c:v>
                </c:pt>
                <c:pt idx="868">
                  <c:v>-9.9775564376129005</c:v>
                </c:pt>
                <c:pt idx="869">
                  <c:v>-9.9719975484599779</c:v>
                </c:pt>
                <c:pt idx="870">
                  <c:v>-9.9664322704178634</c:v>
                </c:pt>
                <c:pt idx="871">
                  <c:v>-9.9608861590433264</c:v>
                </c:pt>
                <c:pt idx="872">
                  <c:v>-9.9553256032236597</c:v>
                </c:pt>
                <c:pt idx="873">
                  <c:v>-9.949773658515511</c:v>
                </c:pt>
                <c:pt idx="874">
                  <c:v>-9.9442186582516623</c:v>
                </c:pt>
                <c:pt idx="875">
                  <c:v>-9.9386628246544415</c:v>
                </c:pt>
                <c:pt idx="876">
                  <c:v>-9.9331081021683829</c:v>
                </c:pt>
                <c:pt idx="877">
                  <c:v>-9.927551990793372</c:v>
                </c:pt>
                <c:pt idx="878">
                  <c:v>-9.9219861571956756</c:v>
                </c:pt>
                <c:pt idx="879">
                  <c:v>-9.916427268042753</c:v>
                </c:pt>
                <c:pt idx="880">
                  <c:v>-9.9108717122233223</c:v>
                </c:pt>
                <c:pt idx="881">
                  <c:v>-9.9053139341815655</c:v>
                </c:pt>
                <c:pt idx="882">
                  <c:v>-9.8997528228063167</c:v>
                </c:pt>
                <c:pt idx="883">
                  <c:v>-9.894200600320378</c:v>
                </c:pt>
                <c:pt idx="884">
                  <c:v>-9.8886517111679311</c:v>
                </c:pt>
                <c:pt idx="885">
                  <c:v>-9.8830944886817527</c:v>
                </c:pt>
                <c:pt idx="886">
                  <c:v>-9.87752643286173</c:v>
                </c:pt>
                <c:pt idx="887">
                  <c:v>-9.871978932598239</c:v>
                </c:pt>
                <c:pt idx="888">
                  <c:v>-9.8664292101124182</c:v>
                </c:pt>
                <c:pt idx="889">
                  <c:v>-9.8608589320700659</c:v>
                </c:pt>
                <c:pt idx="890">
                  <c:v>-9.8553128206955289</c:v>
                </c:pt>
                <c:pt idx="891">
                  <c:v>-9.8497492093201604</c:v>
                </c:pt>
                <c:pt idx="892">
                  <c:v>-9.8442019868344595</c:v>
                </c:pt>
                <c:pt idx="893">
                  <c:v>-9.8386430976815369</c:v>
                </c:pt>
                <c:pt idx="894">
                  <c:v>-9.8330889307510621</c:v>
                </c:pt>
                <c:pt idx="895">
                  <c:v>-9.8275264304868575</c:v>
                </c:pt>
                <c:pt idx="896">
                  <c:v>-9.8219714302230088</c:v>
                </c:pt>
                <c:pt idx="897">
                  <c:v>-9.8164103188477583</c:v>
                </c:pt>
                <c:pt idx="898">
                  <c:v>-9.8108511519170456</c:v>
                </c:pt>
                <c:pt idx="899">
                  <c:v>-9.8053008738756446</c:v>
                </c:pt>
                <c:pt idx="900">
                  <c:v>-9.7997414291671419</c:v>
                </c:pt>
                <c:pt idx="901">
                  <c:v>-9.7941811511252634</c:v>
                </c:pt>
                <c:pt idx="902">
                  <c:v>-9.7886225397501327</c:v>
                </c:pt>
                <c:pt idx="903">
                  <c:v>-9.78306920615303</c:v>
                </c:pt>
                <c:pt idx="904">
                  <c:v>-9.7775080947777795</c:v>
                </c:pt>
                <c:pt idx="905">
                  <c:v>-9.7719622611810344</c:v>
                </c:pt>
                <c:pt idx="906">
                  <c:v>-9.7664017053613676</c:v>
                </c:pt>
                <c:pt idx="907">
                  <c:v>-9.7608419828750712</c:v>
                </c:pt>
                <c:pt idx="908">
                  <c:v>-9.7552908715002964</c:v>
                </c:pt>
                <c:pt idx="909">
                  <c:v>-9.7497355934586576</c:v>
                </c:pt>
                <c:pt idx="910">
                  <c:v>-9.744173093194453</c:v>
                </c:pt>
                <c:pt idx="911">
                  <c:v>-9.7386217040418863</c:v>
                </c:pt>
                <c:pt idx="912">
                  <c:v>-9.7330692037781574</c:v>
                </c:pt>
                <c:pt idx="913">
                  <c:v>-9.7275086479584907</c:v>
                </c:pt>
                <c:pt idx="914">
                  <c:v>-9.7219619810283717</c:v>
                </c:pt>
                <c:pt idx="915">
                  <c:v>-9.7164053140977771</c:v>
                </c:pt>
                <c:pt idx="916">
                  <c:v>-9.7108408693890347</c:v>
                </c:pt>
                <c:pt idx="917">
                  <c:v>-9.705285313569604</c:v>
                </c:pt>
                <c:pt idx="918">
                  <c:v>-9.6997322577502931</c:v>
                </c:pt>
                <c:pt idx="919">
                  <c:v>-9.6941744797085363</c:v>
                </c:pt>
                <c:pt idx="920">
                  <c:v>-9.6886142016666597</c:v>
                </c:pt>
                <c:pt idx="921">
                  <c:v>-9.683062256958511</c:v>
                </c:pt>
                <c:pt idx="922">
                  <c:v>-9.6775089233614082</c:v>
                </c:pt>
                <c:pt idx="923">
                  <c:v>-9.6719494786529054</c:v>
                </c:pt>
                <c:pt idx="924">
                  <c:v>-9.6663972561669667</c:v>
                </c:pt>
                <c:pt idx="925">
                  <c:v>-9.6608350336805522</c:v>
                </c:pt>
                <c:pt idx="926">
                  <c:v>-9.6552797556389134</c:v>
                </c:pt>
                <c:pt idx="927">
                  <c:v>-9.6497311442642566</c:v>
                </c:pt>
                <c:pt idx="928">
                  <c:v>-9.6441733662224998</c:v>
                </c:pt>
                <c:pt idx="929">
                  <c:v>-9.6386097548471312</c:v>
                </c:pt>
                <c:pt idx="930">
                  <c:v>-9.6330553101388645</c:v>
                </c:pt>
                <c:pt idx="931">
                  <c:v>-9.6274980876526879</c:v>
                </c:pt>
                <c:pt idx="932">
                  <c:v>-9.6219239207212617</c:v>
                </c:pt>
                <c:pt idx="933">
                  <c:v>-9.6163758649021887</c:v>
                </c:pt>
                <c:pt idx="934">
                  <c:v>-9.6108314201943976</c:v>
                </c:pt>
                <c:pt idx="935">
                  <c:v>-9.605274197708221</c:v>
                </c:pt>
                <c:pt idx="936">
                  <c:v>-9.5997111418884344</c:v>
                </c:pt>
                <c:pt idx="937">
                  <c:v>-9.5941653082916893</c:v>
                </c:pt>
                <c:pt idx="938">
                  <c:v>-9.5886047524720208</c:v>
                </c:pt>
                <c:pt idx="939">
                  <c:v>-9.5830511410971262</c:v>
                </c:pt>
                <c:pt idx="940">
                  <c:v>-9.5774989186111874</c:v>
                </c:pt>
                <c:pt idx="941">
                  <c:v>-9.5719403072360585</c:v>
                </c:pt>
                <c:pt idx="942">
                  <c:v>-9.5663764180828981</c:v>
                </c:pt>
                <c:pt idx="943">
                  <c:v>-9.5608191955967214</c:v>
                </c:pt>
                <c:pt idx="944">
                  <c:v>-9.5552647508884547</c:v>
                </c:pt>
                <c:pt idx="945">
                  <c:v>-9.5497044728465781</c:v>
                </c:pt>
                <c:pt idx="946">
                  <c:v>-9.5441408614712095</c:v>
                </c:pt>
                <c:pt idx="947">
                  <c:v>-9.5385878056518987</c:v>
                </c:pt>
                <c:pt idx="948">
                  <c:v>-9.5330394720550338</c:v>
                </c:pt>
                <c:pt idx="949">
                  <c:v>-9.5274828051244391</c:v>
                </c:pt>
                <c:pt idx="950">
                  <c:v>-9.5219266937494282</c:v>
                </c:pt>
                <c:pt idx="951">
                  <c:v>-9.5163661379297597</c:v>
                </c:pt>
                <c:pt idx="952">
                  <c:v>-9.5108144709994029</c:v>
                </c:pt>
                <c:pt idx="953">
                  <c:v>-9.5052555818464803</c:v>
                </c:pt>
                <c:pt idx="954">
                  <c:v>-9.4996972482491415</c:v>
                </c:pt>
                <c:pt idx="955">
                  <c:v>-9.4941469702077388</c:v>
                </c:pt>
                <c:pt idx="956">
                  <c:v>-9.4885878032770261</c:v>
                </c:pt>
                <c:pt idx="957">
                  <c:v>-9.4830300252352693</c:v>
                </c:pt>
                <c:pt idx="958">
                  <c:v>-9.4774805805272386</c:v>
                </c:pt>
                <c:pt idx="959">
                  <c:v>-9.4719253024855998</c:v>
                </c:pt>
                <c:pt idx="960">
                  <c:v>-9.4663616911102313</c:v>
                </c:pt>
                <c:pt idx="961">
                  <c:v>-9.4608083575131285</c:v>
                </c:pt>
                <c:pt idx="962">
                  <c:v>-9.4552497461379978</c:v>
                </c:pt>
                <c:pt idx="963">
                  <c:v>-9.449702245874505</c:v>
                </c:pt>
                <c:pt idx="964">
                  <c:v>-9.4441419678326284</c:v>
                </c:pt>
                <c:pt idx="965">
                  <c:v>-9.4385880786799454</c:v>
                </c:pt>
                <c:pt idx="966">
                  <c:v>-9.4330269673046949</c:v>
                </c:pt>
                <c:pt idx="967">
                  <c:v>-9.4274664114850282</c:v>
                </c:pt>
                <c:pt idx="968">
                  <c:v>-9.4219241889995633</c:v>
                </c:pt>
                <c:pt idx="969">
                  <c:v>-9.4163594665130308</c:v>
                </c:pt>
                <c:pt idx="970">
                  <c:v>-9.4108008551379001</c:v>
                </c:pt>
                <c:pt idx="971">
                  <c:v>-9.4052519659854532</c:v>
                </c:pt>
                <c:pt idx="972">
                  <c:v>-9.3996955768326487</c:v>
                </c:pt>
                <c:pt idx="973">
                  <c:v>-9.3941402987910116</c:v>
                </c:pt>
                <c:pt idx="974">
                  <c:v>-9.388582520749253</c:v>
                </c:pt>
                <c:pt idx="975">
                  <c:v>-9.3830283538187764</c:v>
                </c:pt>
                <c:pt idx="976">
                  <c:v>-9.3774594646653799</c:v>
                </c:pt>
                <c:pt idx="977">
                  <c:v>-9.3719150199575889</c:v>
                </c:pt>
                <c:pt idx="978">
                  <c:v>-9.3663575196936222</c:v>
                </c:pt>
                <c:pt idx="979">
                  <c:v>-9.3607936305404618</c:v>
                </c:pt>
                <c:pt idx="980">
                  <c:v>-9.3552427969434788</c:v>
                </c:pt>
                <c:pt idx="981">
                  <c:v>-9.3496841855683464</c:v>
                </c:pt>
                <c:pt idx="982">
                  <c:v>-9.3441316853046175</c:v>
                </c:pt>
                <c:pt idx="983">
                  <c:v>-9.3385805739298426</c:v>
                </c:pt>
                <c:pt idx="984">
                  <c:v>-9.3330236292214579</c:v>
                </c:pt>
                <c:pt idx="985">
                  <c:v>-9.3274661289574912</c:v>
                </c:pt>
                <c:pt idx="986">
                  <c:v>-9.3219125175825965</c:v>
                </c:pt>
                <c:pt idx="987">
                  <c:v>-9.3163502950961838</c:v>
                </c:pt>
                <c:pt idx="988">
                  <c:v>-9.3107955726101252</c:v>
                </c:pt>
                <c:pt idx="989">
                  <c:v>-9.3052289056790585</c:v>
                </c:pt>
                <c:pt idx="990">
                  <c:v>-9.2996747387485819</c:v>
                </c:pt>
                <c:pt idx="991">
                  <c:v>-9.2941191829291512</c:v>
                </c:pt>
                <c:pt idx="992">
                  <c:v>-9.2885650159986763</c:v>
                </c:pt>
                <c:pt idx="993">
                  <c:v>-9.2830133490683195</c:v>
                </c:pt>
                <c:pt idx="994">
                  <c:v>-9.277446126581669</c:v>
                </c:pt>
                <c:pt idx="995">
                  <c:v>-9.2718952929846843</c:v>
                </c:pt>
                <c:pt idx="996">
                  <c:v>-9.2663377927207176</c:v>
                </c:pt>
                <c:pt idx="997">
                  <c:v>-9.2607847369014067</c:v>
                </c:pt>
                <c:pt idx="998">
                  <c:v>-9.2552264033040661</c:v>
                </c:pt>
                <c:pt idx="999">
                  <c:v>-9.2496714030402174</c:v>
                </c:pt>
                <c:pt idx="1000">
                  <c:v>-9.2441136249984588</c:v>
                </c:pt>
                <c:pt idx="1001">
                  <c:v>-9.2385597358457758</c:v>
                </c:pt>
                <c:pt idx="1002">
                  <c:v>-9.2330041800263452</c:v>
                </c:pt>
                <c:pt idx="1003">
                  <c:v>-9.2274458464290046</c:v>
                </c:pt>
                <c:pt idx="1004">
                  <c:v>-9.2218847350537558</c:v>
                </c:pt>
                <c:pt idx="1005">
                  <c:v>-9.2163230681229233</c:v>
                </c:pt>
                <c:pt idx="1006">
                  <c:v>-9.2107727900815206</c:v>
                </c:pt>
                <c:pt idx="1007">
                  <c:v>-9.2052222342623296</c:v>
                </c:pt>
                <c:pt idx="1008">
                  <c:v>-9.199663345109407</c:v>
                </c:pt>
                <c:pt idx="1009">
                  <c:v>-9.1941058448454402</c:v>
                </c:pt>
                <c:pt idx="1010">
                  <c:v>-9.1885569556929916</c:v>
                </c:pt>
                <c:pt idx="1011">
                  <c:v>-9.1829902887619248</c:v>
                </c:pt>
                <c:pt idx="1012">
                  <c:v>-9.1774297329422563</c:v>
                </c:pt>
                <c:pt idx="1013">
                  <c:v>-9.1718786215674815</c:v>
                </c:pt>
                <c:pt idx="1014">
                  <c:v>-9.1663319546373607</c:v>
                </c:pt>
                <c:pt idx="1015">
                  <c:v>-9.1607777877068877</c:v>
                </c:pt>
                <c:pt idx="1016">
                  <c:v>-9.1552105652202354</c:v>
                </c:pt>
                <c:pt idx="1017">
                  <c:v>-9.1496619538455803</c:v>
                </c:pt>
                <c:pt idx="1018">
                  <c:v>-9.1441008424703298</c:v>
                </c:pt>
                <c:pt idx="1019">
                  <c:v>-9.138551397762301</c:v>
                </c:pt>
                <c:pt idx="1020">
                  <c:v>-9.133002786387646</c:v>
                </c:pt>
                <c:pt idx="1021">
                  <c:v>-9.1274416750123955</c:v>
                </c:pt>
                <c:pt idx="1022">
                  <c:v>-9.1218791747481909</c:v>
                </c:pt>
                <c:pt idx="1023">
                  <c:v>-9.1163194522618944</c:v>
                </c:pt>
                <c:pt idx="1024">
                  <c:v>-9.1107602853311818</c:v>
                </c:pt>
                <c:pt idx="1025">
                  <c:v>-9.1052188961790925</c:v>
                </c:pt>
                <c:pt idx="1026">
                  <c:v>-9.0996644514708258</c:v>
                </c:pt>
                <c:pt idx="1027">
                  <c:v>-9.0941000067620834</c:v>
                </c:pt>
                <c:pt idx="1028">
                  <c:v>-9.0885452842760266</c:v>
                </c:pt>
                <c:pt idx="1029">
                  <c:v>-9.0829891729010157</c:v>
                </c:pt>
                <c:pt idx="1030">
                  <c:v>-9.0774216726365715</c:v>
                </c:pt>
                <c:pt idx="1031">
                  <c:v>-9.0718850057069282</c:v>
                </c:pt>
                <c:pt idx="1032">
                  <c:v>-9.0663263943317975</c:v>
                </c:pt>
                <c:pt idx="1033">
                  <c:v>-9.060760838511893</c:v>
                </c:pt>
                <c:pt idx="1034">
                  <c:v>-9.0552027826923442</c:v>
                </c:pt>
                <c:pt idx="1035">
                  <c:v>-9.0496513935397775</c:v>
                </c:pt>
                <c:pt idx="1036">
                  <c:v>-9.0441047266096586</c:v>
                </c:pt>
                <c:pt idx="1037">
                  <c:v>-9.0385330596783504</c:v>
                </c:pt>
                <c:pt idx="1038">
                  <c:v>-9.0329833371925314</c:v>
                </c:pt>
                <c:pt idx="1039">
                  <c:v>-9.0274266702619386</c:v>
                </c:pt>
                <c:pt idx="1040">
                  <c:v>-9.021871392220298</c:v>
                </c:pt>
                <c:pt idx="1041">
                  <c:v>-9.0163113919562115</c:v>
                </c:pt>
                <c:pt idx="1042">
                  <c:v>-9.0107561139145727</c:v>
                </c:pt>
                <c:pt idx="1043">
                  <c:v>-9.0051955580949041</c:v>
                </c:pt>
                <c:pt idx="1044">
                  <c:v>-8.9996452800535032</c:v>
                </c:pt>
                <c:pt idx="1045">
                  <c:v>-8.9940841686782527</c:v>
                </c:pt>
                <c:pt idx="1046">
                  <c:v>-8.9885388906370896</c:v>
                </c:pt>
                <c:pt idx="1047">
                  <c:v>-8.9829738903727652</c:v>
                </c:pt>
                <c:pt idx="1048">
                  <c:v>-8.9774208345534543</c:v>
                </c:pt>
                <c:pt idx="1049">
                  <c:v>-8.9718666676229795</c:v>
                </c:pt>
                <c:pt idx="1050">
                  <c:v>-8.9663030562476109</c:v>
                </c:pt>
                <c:pt idx="1051">
                  <c:v>-8.9607525004284181</c:v>
                </c:pt>
                <c:pt idx="1052">
                  <c:v>-8.9552030557203892</c:v>
                </c:pt>
                <c:pt idx="1053">
                  <c:v>-8.9496416665673486</c:v>
                </c:pt>
                <c:pt idx="1054">
                  <c:v>-8.944082777414426</c:v>
                </c:pt>
                <c:pt idx="1055">
                  <c:v>-8.9385238882615035</c:v>
                </c:pt>
                <c:pt idx="1056">
                  <c:v>-8.9329686102198647</c:v>
                </c:pt>
                <c:pt idx="1057">
                  <c:v>-8.9274197210674178</c:v>
                </c:pt>
                <c:pt idx="1058">
                  <c:v>-8.921866943025897</c:v>
                </c:pt>
                <c:pt idx="1059">
                  <c:v>-8.9163033316505285</c:v>
                </c:pt>
                <c:pt idx="1060">
                  <c:v>-8.9107561091648275</c:v>
                </c:pt>
                <c:pt idx="1061">
                  <c:v>-8.9051927755672509</c:v>
                </c:pt>
                <c:pt idx="1062">
                  <c:v>-8.8996394419701481</c:v>
                </c:pt>
                <c:pt idx="1063">
                  <c:v>-8.8940883305953733</c:v>
                </c:pt>
                <c:pt idx="1064">
                  <c:v>-8.8885294414424507</c:v>
                </c:pt>
                <c:pt idx="1065">
                  <c:v>-8.8829716634006921</c:v>
                </c:pt>
                <c:pt idx="1066">
                  <c:v>-8.8774047186918335</c:v>
                </c:pt>
                <c:pt idx="1067">
                  <c:v>-8.8718574962061325</c:v>
                </c:pt>
                <c:pt idx="1068">
                  <c:v>-8.8663019403867018</c:v>
                </c:pt>
                <c:pt idx="1069">
                  <c:v>-8.8607469401228531</c:v>
                </c:pt>
                <c:pt idx="1070">
                  <c:v>-8.8551902731922603</c:v>
                </c:pt>
                <c:pt idx="1071">
                  <c:v>-8.8496280507058458</c:v>
                </c:pt>
                <c:pt idx="1072">
                  <c:v>-8.8440808282201449</c:v>
                </c:pt>
                <c:pt idx="1073">
                  <c:v>-8.8385147168446565</c:v>
                </c:pt>
                <c:pt idx="1074">
                  <c:v>-8.8329708276924475</c:v>
                </c:pt>
                <c:pt idx="1075">
                  <c:v>-8.8274119385395267</c:v>
                </c:pt>
                <c:pt idx="1076">
                  <c:v>-8.8218638827204519</c:v>
                </c:pt>
                <c:pt idx="1077">
                  <c:v>-8.8163019380118293</c:v>
                </c:pt>
                <c:pt idx="1078">
                  <c:v>-8.8107352710807589</c:v>
                </c:pt>
                <c:pt idx="1079">
                  <c:v>-8.8051774930390021</c:v>
                </c:pt>
                <c:pt idx="1080">
                  <c:v>-8.7996261038864354</c:v>
                </c:pt>
                <c:pt idx="1081">
                  <c:v>-8.7940619369554867</c:v>
                </c:pt>
                <c:pt idx="1082">
                  <c:v>-8.7885008255802362</c:v>
                </c:pt>
                <c:pt idx="1083">
                  <c:v>-8.7829455475385956</c:v>
                </c:pt>
                <c:pt idx="1084">
                  <c:v>-8.7773911028303306</c:v>
                </c:pt>
                <c:pt idx="1085">
                  <c:v>-8.7718311025662441</c:v>
                </c:pt>
                <c:pt idx="1086">
                  <c:v>-8.7662755467468152</c:v>
                </c:pt>
                <c:pt idx="1087">
                  <c:v>-8.7607227687052927</c:v>
                </c:pt>
                <c:pt idx="1088">
                  <c:v>-8.7551661017746998</c:v>
                </c:pt>
                <c:pt idx="1089">
                  <c:v>-8.7496116570664331</c:v>
                </c:pt>
                <c:pt idx="1090">
                  <c:v>-8.7440563790247943</c:v>
                </c:pt>
                <c:pt idx="1091">
                  <c:v>-8.7384933232050077</c:v>
                </c:pt>
                <c:pt idx="1092">
                  <c:v>-8.7329499896083789</c:v>
                </c:pt>
                <c:pt idx="1093">
                  <c:v>-8.72739137823325</c:v>
                </c:pt>
                <c:pt idx="1094">
                  <c:v>-8.7218336001914913</c:v>
                </c:pt>
                <c:pt idx="1095">
                  <c:v>-8.7162816554833427</c:v>
                </c:pt>
                <c:pt idx="1096">
                  <c:v>-8.7107202663303021</c:v>
                </c:pt>
                <c:pt idx="1097">
                  <c:v>-8.7051530438436515</c:v>
                </c:pt>
                <c:pt idx="1098">
                  <c:v>-8.6996097102470245</c:v>
                </c:pt>
                <c:pt idx="1099">
                  <c:v>-8.6940552655387577</c:v>
                </c:pt>
                <c:pt idx="1100">
                  <c:v>-8.6884952652746712</c:v>
                </c:pt>
                <c:pt idx="1101">
                  <c:v>-8.6829408205664045</c:v>
                </c:pt>
                <c:pt idx="1102">
                  <c:v>-8.6773852647469738</c:v>
                </c:pt>
                <c:pt idx="1103">
                  <c:v>-8.6718285978163809</c:v>
                </c:pt>
                <c:pt idx="1104">
                  <c:v>-8.6662747086636962</c:v>
                </c:pt>
                <c:pt idx="1105">
                  <c:v>-8.6607041528435538</c:v>
                </c:pt>
                <c:pt idx="1106">
                  <c:v>-8.6551624859136709</c:v>
                </c:pt>
                <c:pt idx="1107">
                  <c:v>-8.6495944300936465</c:v>
                </c:pt>
                <c:pt idx="1108">
                  <c:v>-8.6440366520518896</c:v>
                </c:pt>
                <c:pt idx="1109">
                  <c:v>-8.6384822073436229</c:v>
                </c:pt>
                <c:pt idx="1110">
                  <c:v>-8.6329280404131481</c:v>
                </c:pt>
                <c:pt idx="1111">
                  <c:v>-8.6273699845935994</c:v>
                </c:pt>
                <c:pt idx="1112">
                  <c:v>-8.6218160954409147</c:v>
                </c:pt>
                <c:pt idx="1113">
                  <c:v>-8.6162655396217218</c:v>
                </c:pt>
                <c:pt idx="1114">
                  <c:v>-8.6107038726908911</c:v>
                </c:pt>
                <c:pt idx="1115">
                  <c:v>-8.6051405390933127</c:v>
                </c:pt>
                <c:pt idx="1116">
                  <c:v>-8.599582483273764</c:v>
                </c:pt>
                <c:pt idx="1117">
                  <c:v>-8.5940308163434072</c:v>
                </c:pt>
                <c:pt idx="1118">
                  <c:v>-8.5884763716351404</c:v>
                </c:pt>
                <c:pt idx="1119">
                  <c:v>-8.5829163713710557</c:v>
                </c:pt>
                <c:pt idx="1120">
                  <c:v>-8.577361926662789</c:v>
                </c:pt>
                <c:pt idx="1121">
                  <c:v>-8.5718030375098664</c:v>
                </c:pt>
                <c:pt idx="1122">
                  <c:v>-8.5662594261354474</c:v>
                </c:pt>
                <c:pt idx="1123">
                  <c:v>-8.5607030369826447</c:v>
                </c:pt>
                <c:pt idx="1124">
                  <c:v>-8.5551380367183221</c:v>
                </c:pt>
                <c:pt idx="1125">
                  <c:v>-8.5495852586767995</c:v>
                </c:pt>
                <c:pt idx="1126">
                  <c:v>-8.5440297028573706</c:v>
                </c:pt>
                <c:pt idx="1127">
                  <c:v>-8.538467758148748</c:v>
                </c:pt>
                <c:pt idx="1128">
                  <c:v>-8.5329199801074651</c:v>
                </c:pt>
                <c:pt idx="1129">
                  <c:v>-8.5273530353986047</c:v>
                </c:pt>
                <c:pt idx="1130">
                  <c:v>-8.5218077573574398</c:v>
                </c:pt>
                <c:pt idx="1131">
                  <c:v>-8.5162502570934731</c:v>
                </c:pt>
                <c:pt idx="1132">
                  <c:v>-8.5106997012742802</c:v>
                </c:pt>
                <c:pt idx="1133">
                  <c:v>-8.5051394232324036</c:v>
                </c:pt>
                <c:pt idx="1134">
                  <c:v>-8.499581645190645</c:v>
                </c:pt>
                <c:pt idx="1135">
                  <c:v>-8.4940169227041125</c:v>
                </c:pt>
                <c:pt idx="1136">
                  <c:v>-8.4884685891072476</c:v>
                </c:pt>
                <c:pt idx="1137">
                  <c:v>-8.4829077555097889</c:v>
                </c:pt>
                <c:pt idx="1138">
                  <c:v>-8.477359977468506</c:v>
                </c:pt>
                <c:pt idx="1139">
                  <c:v>-8.4717949772041834</c:v>
                </c:pt>
                <c:pt idx="1140">
                  <c:v>-8.4662458102739446</c:v>
                </c:pt>
                <c:pt idx="1141">
                  <c:v>-8.4606835877875319</c:v>
                </c:pt>
                <c:pt idx="1142">
                  <c:v>-8.4551269208569373</c:v>
                </c:pt>
                <c:pt idx="1143">
                  <c:v>-8.4495744205932084</c:v>
                </c:pt>
                <c:pt idx="1144">
                  <c:v>-8.4440285869964615</c:v>
                </c:pt>
                <c:pt idx="1145">
                  <c:v>-8.4384630311765569</c:v>
                </c:pt>
                <c:pt idx="1146">
                  <c:v>-8.4329102531350344</c:v>
                </c:pt>
                <c:pt idx="1147">
                  <c:v>-8.4273483084264136</c:v>
                </c:pt>
                <c:pt idx="1148">
                  <c:v>-8.4218069192743208</c:v>
                </c:pt>
                <c:pt idx="1149">
                  <c:v>-8.4162505301215198</c:v>
                </c:pt>
                <c:pt idx="1150">
                  <c:v>-8.4106999743023252</c:v>
                </c:pt>
                <c:pt idx="1151">
                  <c:v>-8.4051396962604485</c:v>
                </c:pt>
                <c:pt idx="1152">
                  <c:v>-8.3995744182183358</c:v>
                </c:pt>
                <c:pt idx="1153">
                  <c:v>-8.3940255290658889</c:v>
                </c:pt>
                <c:pt idx="1154">
                  <c:v>-8.3884644176906384</c:v>
                </c:pt>
                <c:pt idx="1155">
                  <c:v>-8.3829180285383096</c:v>
                </c:pt>
                <c:pt idx="1156">
                  <c:v>-8.3773616393855068</c:v>
                </c:pt>
                <c:pt idx="1157">
                  <c:v>-8.3718033057881662</c:v>
                </c:pt>
                <c:pt idx="1158">
                  <c:v>-8.3662460833019914</c:v>
                </c:pt>
                <c:pt idx="1159">
                  <c:v>-8.3606908052603508</c:v>
                </c:pt>
                <c:pt idx="1160">
                  <c:v>-8.355129971662894</c:v>
                </c:pt>
                <c:pt idx="1161">
                  <c:v>-8.3495763602879993</c:v>
                </c:pt>
                <c:pt idx="1162">
                  <c:v>-8.3440169155794948</c:v>
                </c:pt>
                <c:pt idx="1163">
                  <c:v>-8.3384658042047199</c:v>
                </c:pt>
                <c:pt idx="1164">
                  <c:v>-8.332914415052155</c:v>
                </c:pt>
                <c:pt idx="1165">
                  <c:v>-8.3273558036770243</c:v>
                </c:pt>
                <c:pt idx="1166">
                  <c:v>-8.3218049700800414</c:v>
                </c:pt>
                <c:pt idx="1167">
                  <c:v>-8.3162363587044332</c:v>
                </c:pt>
                <c:pt idx="1168">
                  <c:v>-8.3106896917743143</c:v>
                </c:pt>
                <c:pt idx="1169">
                  <c:v>-8.3051305248436016</c:v>
                </c:pt>
                <c:pt idx="1170">
                  <c:v>-8.2995694134683511</c:v>
                </c:pt>
                <c:pt idx="1171">
                  <c:v>-8.2940074687597303</c:v>
                </c:pt>
                <c:pt idx="1172">
                  <c:v>-8.2884574684961194</c:v>
                </c:pt>
                <c:pt idx="1173">
                  <c:v>-8.2828994126765707</c:v>
                </c:pt>
                <c:pt idx="1174">
                  <c:v>-8.2773466346350482</c:v>
                </c:pt>
                <c:pt idx="1175">
                  <c:v>-8.2717899677044553</c:v>
                </c:pt>
                <c:pt idx="1176">
                  <c:v>-8.2662391341074724</c:v>
                </c:pt>
                <c:pt idx="1177">
                  <c:v>-8.260672467176402</c:v>
                </c:pt>
                <c:pt idx="1178">
                  <c:v>-8.2551166335791812</c:v>
                </c:pt>
                <c:pt idx="1179">
                  <c:v>-8.2495682999823163</c:v>
                </c:pt>
                <c:pt idx="1180">
                  <c:v>-8.2440149663852136</c:v>
                </c:pt>
                <c:pt idx="1181">
                  <c:v>-8.2384574661212469</c:v>
                </c:pt>
                <c:pt idx="1182">
                  <c:v>-8.2329032991907702</c:v>
                </c:pt>
                <c:pt idx="1183">
                  <c:v>-8.22732191003678</c:v>
                </c:pt>
                <c:pt idx="1184">
                  <c:v>-8.221786354218299</c:v>
                </c:pt>
                <c:pt idx="1185">
                  <c:v>-8.2162296872877061</c:v>
                </c:pt>
                <c:pt idx="1186">
                  <c:v>-8.2106744092460673</c:v>
                </c:pt>
                <c:pt idx="1187">
                  <c:v>-8.2051191312044267</c:v>
                </c:pt>
                <c:pt idx="1188">
                  <c:v>-8.1995660753851158</c:v>
                </c:pt>
                <c:pt idx="1189">
                  <c:v>-8.194011908454641</c:v>
                </c:pt>
                <c:pt idx="1190">
                  <c:v>-8.1884530193017184</c:v>
                </c:pt>
                <c:pt idx="1191">
                  <c:v>-8.1828924634820517</c:v>
                </c:pt>
                <c:pt idx="1192">
                  <c:v>-8.1773374632182012</c:v>
                </c:pt>
                <c:pt idx="1193">
                  <c:v>-8.1717819073987705</c:v>
                </c:pt>
                <c:pt idx="1194">
                  <c:v>-8.1662299626906254</c:v>
                </c:pt>
                <c:pt idx="1195">
                  <c:v>-8.1606732957600308</c:v>
                </c:pt>
                <c:pt idx="1196">
                  <c:v>-8.1551110732736163</c:v>
                </c:pt>
                <c:pt idx="1197">
                  <c:v>-8.1495521841206937</c:v>
                </c:pt>
                <c:pt idx="1198">
                  <c:v>-8.1440035727460387</c:v>
                </c:pt>
                <c:pt idx="1199">
                  <c:v>-8.138446072482072</c:v>
                </c:pt>
                <c:pt idx="1200">
                  <c:v>-8.1328977388852053</c:v>
                </c:pt>
                <c:pt idx="1201">
                  <c:v>-8.1273341275098367</c:v>
                </c:pt>
                <c:pt idx="1202">
                  <c:v>-8.1217866272463457</c:v>
                </c:pt>
                <c:pt idx="1203">
                  <c:v>-8.1162277380934249</c:v>
                </c:pt>
                <c:pt idx="1204">
                  <c:v>-8.1106724600517843</c:v>
                </c:pt>
                <c:pt idx="1205">
                  <c:v>-8.1051157931211897</c:v>
                </c:pt>
                <c:pt idx="1206">
                  <c:v>-8.099559126190595</c:v>
                </c:pt>
                <c:pt idx="1207">
                  <c:v>-8.0940024592600022</c:v>
                </c:pt>
                <c:pt idx="1208">
                  <c:v>-8.0884482923295273</c:v>
                </c:pt>
                <c:pt idx="1209">
                  <c:v>-8.0828907920655588</c:v>
                </c:pt>
                <c:pt idx="1210">
                  <c:v>-8.0773352362461281</c:v>
                </c:pt>
                <c:pt idx="1211">
                  <c:v>-8.0717785693155353</c:v>
                </c:pt>
                <c:pt idx="1212">
                  <c:v>-8.0662263468295965</c:v>
                </c:pt>
                <c:pt idx="1213">
                  <c:v>-8.0606699576767937</c:v>
                </c:pt>
                <c:pt idx="1214">
                  <c:v>-8.0551110685238712</c:v>
                </c:pt>
                <c:pt idx="1215">
                  <c:v>-8.0495555127044405</c:v>
                </c:pt>
                <c:pt idx="1216">
                  <c:v>-8.04399440132919</c:v>
                </c:pt>
                <c:pt idx="1217">
                  <c:v>-8.0384438455099989</c:v>
                </c:pt>
                <c:pt idx="1218">
                  <c:v>-8.0328894008017322</c:v>
                </c:pt>
                <c:pt idx="1219">
                  <c:v>-8.0273205116483339</c:v>
                </c:pt>
                <c:pt idx="1220">
                  <c:v>-8.0217813447185726</c:v>
                </c:pt>
                <c:pt idx="1221">
                  <c:v>-8.0162221777878599</c:v>
                </c:pt>
                <c:pt idx="1222">
                  <c:v>-8.0106710664130851</c:v>
                </c:pt>
                <c:pt idx="1223">
                  <c:v>-8.0051113439267887</c:v>
                </c:pt>
                <c:pt idx="1224">
                  <c:v>-7.9995588436630598</c:v>
                </c:pt>
                <c:pt idx="1225">
                  <c:v>-7.9939980100656012</c:v>
                </c:pt>
                <c:pt idx="1226">
                  <c:v>-7.9884471764686174</c:v>
                </c:pt>
                <c:pt idx="1227">
                  <c:v>-7.9828930095381425</c:v>
                </c:pt>
                <c:pt idx="1228">
                  <c:v>-7.9773360648297569</c:v>
                </c:pt>
                <c:pt idx="1229">
                  <c:v>-7.9717821756770721</c:v>
                </c:pt>
                <c:pt idx="1230">
                  <c:v>-7.9662241198575234</c:v>
                </c:pt>
                <c:pt idx="1231">
                  <c:v>-7.9606710640382117</c:v>
                </c:pt>
                <c:pt idx="1232">
                  <c:v>-7.955110230440753</c:v>
                </c:pt>
                <c:pt idx="1233">
                  <c:v>-7.9495502301766674</c:v>
                </c:pt>
                <c:pt idx="1234">
                  <c:v>-7.9439946743572367</c:v>
                </c:pt>
                <c:pt idx="1235">
                  <c:v>-7.9384321740930321</c:v>
                </c:pt>
                <c:pt idx="1236">
                  <c:v>-7.9328860627184952</c:v>
                </c:pt>
                <c:pt idx="1237">
                  <c:v>-7.9273216180097537</c:v>
                </c:pt>
                <c:pt idx="1238">
                  <c:v>-7.9217777288575446</c:v>
                </c:pt>
                <c:pt idx="1239">
                  <c:v>-7.9162077285929833</c:v>
                </c:pt>
                <c:pt idx="1240">
                  <c:v>-7.9106468949955246</c:v>
                </c:pt>
                <c:pt idx="1241">
                  <c:v>-7.9051088391769255</c:v>
                </c:pt>
                <c:pt idx="1242">
                  <c:v>-7.8995538389130777</c:v>
                </c:pt>
                <c:pt idx="1243">
                  <c:v>-7.894000505315975</c:v>
                </c:pt>
                <c:pt idx="1244">
                  <c:v>-7.8884324494959506</c:v>
                </c:pt>
                <c:pt idx="1245">
                  <c:v>-7.8828827270101307</c:v>
                </c:pt>
                <c:pt idx="1246">
                  <c:v>-7.8773224489682541</c:v>
                </c:pt>
                <c:pt idx="1247">
                  <c:v>-7.8717766153715081</c:v>
                </c:pt>
                <c:pt idx="1248">
                  <c:v>-7.8662032817734557</c:v>
                </c:pt>
                <c:pt idx="1249">
                  <c:v>-7.8606610592879917</c:v>
                </c:pt>
                <c:pt idx="1250">
                  <c:v>-7.8551002256905331</c:v>
                </c:pt>
                <c:pt idx="1251">
                  <c:v>-7.8495407809820295</c:v>
                </c:pt>
                <c:pt idx="1252">
                  <c:v>-7.8439871696071357</c:v>
                </c:pt>
                <c:pt idx="1253">
                  <c:v>-7.838430224898751</c:v>
                </c:pt>
                <c:pt idx="1254">
                  <c:v>-7.8328607801897716</c:v>
                </c:pt>
                <c:pt idx="1255">
                  <c:v>-7.8273121688151157</c:v>
                </c:pt>
                <c:pt idx="1256">
                  <c:v>-7.8217485574397472</c:v>
                </c:pt>
                <c:pt idx="1257">
                  <c:v>-7.8161896682868255</c:v>
                </c:pt>
                <c:pt idx="1258">
                  <c:v>-7.8106518902460174</c:v>
                </c:pt>
                <c:pt idx="1259">
                  <c:v>-7.8050846677593659</c:v>
                </c:pt>
                <c:pt idx="1260">
                  <c:v>-7.7995352230513371</c:v>
                </c:pt>
                <c:pt idx="1261">
                  <c:v>-7.7939721672315505</c:v>
                </c:pt>
                <c:pt idx="1262">
                  <c:v>-7.7884171669677027</c:v>
                </c:pt>
                <c:pt idx="1263">
                  <c:v>-7.7828571667036162</c:v>
                </c:pt>
                <c:pt idx="1264">
                  <c:v>-7.7773132775514071</c:v>
                </c:pt>
                <c:pt idx="1265">
                  <c:v>-7.7717579995097674</c:v>
                </c:pt>
                <c:pt idx="1266">
                  <c:v>-7.7661963325789358</c:v>
                </c:pt>
                <c:pt idx="1267">
                  <c:v>-7.760644665648579</c:v>
                </c:pt>
                <c:pt idx="1268">
                  <c:v>-7.7550846653844934</c:v>
                </c:pt>
                <c:pt idx="1269">
                  <c:v>-7.7495293873428546</c:v>
                </c:pt>
                <c:pt idx="1270">
                  <c:v>-7.743970498189932</c:v>
                </c:pt>
                <c:pt idx="1271">
                  <c:v>-7.7384185534817842</c:v>
                </c:pt>
                <c:pt idx="1272">
                  <c:v>-7.7328602198844445</c:v>
                </c:pt>
                <c:pt idx="1273">
                  <c:v>-7.727292441842212</c:v>
                </c:pt>
                <c:pt idx="1274">
                  <c:v>-7.7217368860227813</c:v>
                </c:pt>
                <c:pt idx="1275">
                  <c:v>-7.7161946635373173</c:v>
                </c:pt>
                <c:pt idx="1276">
                  <c:v>-7.7106391077178875</c:v>
                </c:pt>
                <c:pt idx="1277">
                  <c:v>-7.7050704963422811</c:v>
                </c:pt>
                <c:pt idx="1278">
                  <c:v>-7.699530773856937</c:v>
                </c:pt>
                <c:pt idx="1279">
                  <c:v>-7.6939610513701666</c:v>
                </c:pt>
                <c:pt idx="1280">
                  <c:v>-7.6884032733284089</c:v>
                </c:pt>
                <c:pt idx="1281">
                  <c:v>-7.6828635508430638</c:v>
                </c:pt>
                <c:pt idx="1282">
                  <c:v>-7.6773049394679331</c:v>
                </c:pt>
                <c:pt idx="1283">
                  <c:v>-7.6717443836482646</c:v>
                </c:pt>
                <c:pt idx="1284">
                  <c:v>-7.66618188338406</c:v>
                </c:pt>
                <c:pt idx="1285">
                  <c:v>-7.6606343831205681</c:v>
                </c:pt>
                <c:pt idx="1286">
                  <c:v>-7.6550710495229906</c:v>
                </c:pt>
                <c:pt idx="1287">
                  <c:v>-7.6495166048147247</c:v>
                </c:pt>
                <c:pt idx="1288">
                  <c:v>-7.6439649378843679</c:v>
                </c:pt>
                <c:pt idx="1289">
                  <c:v>-7.6384068820648183</c:v>
                </c:pt>
                <c:pt idx="1290">
                  <c:v>-7.6328435484672408</c:v>
                </c:pt>
                <c:pt idx="1291">
                  <c:v>-7.6272893815367659</c:v>
                </c:pt>
                <c:pt idx="1292">
                  <c:v>-7.6217368812730362</c:v>
                </c:pt>
                <c:pt idx="1293">
                  <c:v>-7.6161691032308028</c:v>
                </c:pt>
                <c:pt idx="1294">
                  <c:v>-7.6106254918563847</c:v>
                </c:pt>
                <c:pt idx="1295">
                  <c:v>-7.6050618804810162</c:v>
                </c:pt>
                <c:pt idx="1296">
                  <c:v>-7.5995063246615855</c:v>
                </c:pt>
                <c:pt idx="1297">
                  <c:v>-7.5939507688421557</c:v>
                </c:pt>
                <c:pt idx="1298">
                  <c:v>-7.5883941019115611</c:v>
                </c:pt>
                <c:pt idx="1299">
                  <c:v>-7.5828377127587583</c:v>
                </c:pt>
                <c:pt idx="1300">
                  <c:v>-7.5772871569395654</c:v>
                </c:pt>
                <c:pt idx="1301">
                  <c:v>-7.5717327122312987</c:v>
                </c:pt>
                <c:pt idx="1302">
                  <c:v>-7.5661718786338401</c:v>
                </c:pt>
                <c:pt idx="1303">
                  <c:v>-7.5606229894813932</c:v>
                </c:pt>
                <c:pt idx="1304">
                  <c:v>-7.5550643781062625</c:v>
                </c:pt>
                <c:pt idx="1305">
                  <c:v>-7.5495099333979958</c:v>
                </c:pt>
                <c:pt idx="1306">
                  <c:v>-7.5439463220226273</c:v>
                </c:pt>
                <c:pt idx="1307">
                  <c:v>-7.5383899328698245</c:v>
                </c:pt>
                <c:pt idx="1308">
                  <c:v>-7.5328377103838857</c:v>
                </c:pt>
                <c:pt idx="1309">
                  <c:v>-7.5272918767871397</c:v>
                </c:pt>
                <c:pt idx="1310">
                  <c:v>-7.5217315987452622</c:v>
                </c:pt>
                <c:pt idx="1311">
                  <c:v>-7.5161727095923405</c:v>
                </c:pt>
                <c:pt idx="1312">
                  <c:v>-7.5106149315505828</c:v>
                </c:pt>
                <c:pt idx="1313">
                  <c:v>-7.5050574312866152</c:v>
                </c:pt>
                <c:pt idx="1314">
                  <c:v>-7.4995040976895133</c:v>
                </c:pt>
                <c:pt idx="1315">
                  <c:v>-7.4939485418700826</c:v>
                </c:pt>
                <c:pt idx="1316">
                  <c:v>-7.4883863193836691</c:v>
                </c:pt>
                <c:pt idx="1317">
                  <c:v>-7.4828354857866852</c:v>
                </c:pt>
                <c:pt idx="1318">
                  <c:v>-7.4772718744113167</c:v>
                </c:pt>
                <c:pt idx="1319">
                  <c:v>-7.4717190963697959</c:v>
                </c:pt>
                <c:pt idx="1320">
                  <c:v>-7.4661635405503661</c:v>
                </c:pt>
                <c:pt idx="1321">
                  <c:v>-7.4606093736198904</c:v>
                </c:pt>
                <c:pt idx="1322">
                  <c:v>-7.4550410400220759</c:v>
                </c:pt>
                <c:pt idx="1323">
                  <c:v>-7.449496039758702</c:v>
                </c:pt>
                <c:pt idx="1324">
                  <c:v>-7.4439329839389154</c:v>
                </c:pt>
                <c:pt idx="1325">
                  <c:v>-7.4383843725642596</c:v>
                </c:pt>
                <c:pt idx="1326">
                  <c:v>-7.4328310389671568</c:v>
                </c:pt>
                <c:pt idx="1327">
                  <c:v>-7.427275483147727</c:v>
                </c:pt>
                <c:pt idx="1328">
                  <c:v>-7.4217165939948053</c:v>
                </c:pt>
                <c:pt idx="1329">
                  <c:v>-7.4161493715081539</c:v>
                </c:pt>
                <c:pt idx="1330">
                  <c:v>-7.4106082601338539</c:v>
                </c:pt>
                <c:pt idx="1331">
                  <c:v>-7.4050515932032601</c:v>
                </c:pt>
                <c:pt idx="1332">
                  <c:v>-7.3994985373839484</c:v>
                </c:pt>
                <c:pt idx="1333">
                  <c:v>-7.3939396482310267</c:v>
                </c:pt>
                <c:pt idx="1334">
                  <c:v>-7.3883765924112401</c:v>
                </c:pt>
                <c:pt idx="1335">
                  <c:v>-7.3828218699251824</c:v>
                </c:pt>
                <c:pt idx="1336">
                  <c:v>-7.3772696474392436</c:v>
                </c:pt>
                <c:pt idx="1337">
                  <c:v>-7.3717165916199328</c:v>
                </c:pt>
                <c:pt idx="1338">
                  <c:v>-7.3661471469109534</c:v>
                </c:pt>
                <c:pt idx="1339">
                  <c:v>-7.3605929799804786</c:v>
                </c:pt>
                <c:pt idx="1340">
                  <c:v>-7.3550388130500028</c:v>
                </c:pt>
                <c:pt idx="1341">
                  <c:v>-7.3494796461192902</c:v>
                </c:pt>
                <c:pt idx="1342">
                  <c:v>-7.3439302014112613</c:v>
                </c:pt>
                <c:pt idx="1343">
                  <c:v>-7.3383782567031135</c:v>
                </c:pt>
                <c:pt idx="1344">
                  <c:v>-7.3328240897726378</c:v>
                </c:pt>
                <c:pt idx="1345">
                  <c:v>-7.3272604783972692</c:v>
                </c:pt>
                <c:pt idx="1346">
                  <c:v>-7.3217027003555115</c:v>
                </c:pt>
                <c:pt idx="1347">
                  <c:v>-7.3161496445361998</c:v>
                </c:pt>
                <c:pt idx="1348">
                  <c:v>-7.3105907553832781</c:v>
                </c:pt>
                <c:pt idx="1349">
                  <c:v>-7.3050388106751303</c:v>
                </c:pt>
                <c:pt idx="1350">
                  <c:v>-7.2994810326333717</c:v>
                </c:pt>
                <c:pt idx="1351">
                  <c:v>-7.2939146434800941</c:v>
                </c:pt>
                <c:pt idx="1352">
                  <c:v>-7.2883699209945112</c:v>
                </c:pt>
                <c:pt idx="1353">
                  <c:v>-7.2828149207306634</c:v>
                </c:pt>
                <c:pt idx="1354">
                  <c:v>-7.2772543649109958</c:v>
                </c:pt>
                <c:pt idx="1355">
                  <c:v>-7.2716938090913272</c:v>
                </c:pt>
                <c:pt idx="1356">
                  <c:v>-7.2661471421612083</c:v>
                </c:pt>
                <c:pt idx="1357">
                  <c:v>-7.2605824196746758</c:v>
                </c:pt>
                <c:pt idx="1358">
                  <c:v>-7.2550224194105901</c:v>
                </c:pt>
                <c:pt idx="1359">
                  <c:v>-7.2494715858136063</c:v>
                </c:pt>
                <c:pt idx="1360">
                  <c:v>-7.2439129744384756</c:v>
                </c:pt>
                <c:pt idx="1361">
                  <c:v>-7.2383607519525368</c:v>
                </c:pt>
                <c:pt idx="1362">
                  <c:v>-7.2327949183548403</c:v>
                </c:pt>
                <c:pt idx="1363">
                  <c:v>-7.2272524180915863</c:v>
                </c:pt>
                <c:pt idx="1364">
                  <c:v>-7.2216910289385456</c:v>
                </c:pt>
                <c:pt idx="1365">
                  <c:v>-7.2161310286744591</c:v>
                </c:pt>
                <c:pt idx="1366">
                  <c:v>-7.2105674172990915</c:v>
                </c:pt>
                <c:pt idx="1367">
                  <c:v>-7.2050063059238409</c:v>
                </c:pt>
                <c:pt idx="1368">
                  <c:v>-7.1994513056599931</c:v>
                </c:pt>
                <c:pt idx="1369">
                  <c:v>-7.1938929720626534</c:v>
                </c:pt>
                <c:pt idx="1370">
                  <c:v>-7.1883388051321777</c:v>
                </c:pt>
                <c:pt idx="1371">
                  <c:v>-7.182779915979256</c:v>
                </c:pt>
                <c:pt idx="1372">
                  <c:v>-7.1772232490486614</c:v>
                </c:pt>
                <c:pt idx="1373">
                  <c:v>-7.1716707487849316</c:v>
                </c:pt>
                <c:pt idx="1374">
                  <c:v>-7.1661124151875919</c:v>
                </c:pt>
                <c:pt idx="1375">
                  <c:v>-7.1605513038123423</c:v>
                </c:pt>
                <c:pt idx="1376">
                  <c:v>-7.1549957479929116</c:v>
                </c:pt>
                <c:pt idx="1377">
                  <c:v>-7.1494471366182557</c:v>
                </c:pt>
                <c:pt idx="1378">
                  <c:v>-7.1438910252432439</c:v>
                </c:pt>
                <c:pt idx="1379">
                  <c:v>-7.1383365805349772</c:v>
                </c:pt>
                <c:pt idx="1380">
                  <c:v>-7.1327796358265925</c:v>
                </c:pt>
                <c:pt idx="1381">
                  <c:v>-7.1272176911179699</c:v>
                </c:pt>
                <c:pt idx="1382">
                  <c:v>-7.12166796863215</c:v>
                </c:pt>
                <c:pt idx="1383">
                  <c:v>-7.1160993572565436</c:v>
                </c:pt>
                <c:pt idx="1384">
                  <c:v>-7.1105546347709616</c:v>
                </c:pt>
                <c:pt idx="1385">
                  <c:v>-7.1050004678404859</c:v>
                </c:pt>
                <c:pt idx="1386">
                  <c:v>-7.0994265786868516</c:v>
                </c:pt>
                <c:pt idx="1387">
                  <c:v>-7.0938904673127894</c:v>
                </c:pt>
                <c:pt idx="1388">
                  <c:v>-7.0883329670488218</c:v>
                </c:pt>
                <c:pt idx="1389">
                  <c:v>-7.082776300118228</c:v>
                </c:pt>
                <c:pt idx="1390">
                  <c:v>-7.0772187998542604</c:v>
                </c:pt>
                <c:pt idx="1391">
                  <c:v>-7.0716610218125027</c:v>
                </c:pt>
                <c:pt idx="1392">
                  <c:v>-7.0660962993259702</c:v>
                </c:pt>
                <c:pt idx="1393">
                  <c:v>-7.0605385212842124</c:v>
                </c:pt>
                <c:pt idx="1394">
                  <c:v>-7.0549949099097935</c:v>
                </c:pt>
                <c:pt idx="1395">
                  <c:v>-7.049426576311979</c:v>
                </c:pt>
                <c:pt idx="1396">
                  <c:v>-7.043885187159888</c:v>
                </c:pt>
                <c:pt idx="1397">
                  <c:v>-7.0383318535627852</c:v>
                </c:pt>
                <c:pt idx="1398">
                  <c:v>-7.0327732421876545</c:v>
                </c:pt>
                <c:pt idx="1399">
                  <c:v>-7.027209353034495</c:v>
                </c:pt>
                <c:pt idx="1400">
                  <c:v>-7.0216504638815733</c:v>
                </c:pt>
                <c:pt idx="1401">
                  <c:v>-7.0160951858399336</c:v>
                </c:pt>
                <c:pt idx="1402">
                  <c:v>-7.0105546300212165</c:v>
                </c:pt>
                <c:pt idx="1403">
                  <c:v>-7.0049971297572489</c:v>
                </c:pt>
                <c:pt idx="1404">
                  <c:v>-6.9994301850483893</c:v>
                </c:pt>
                <c:pt idx="1405">
                  <c:v>-6.9938840736738515</c:v>
                </c:pt>
                <c:pt idx="1406">
                  <c:v>-6.9883229622986018</c:v>
                </c:pt>
                <c:pt idx="1407">
                  <c:v>-6.9827615731455612</c:v>
                </c:pt>
                <c:pt idx="1408">
                  <c:v>-6.9772057395483404</c:v>
                </c:pt>
                <c:pt idx="1409">
                  <c:v>-6.9716565726181017</c:v>
                </c:pt>
                <c:pt idx="1410">
                  <c:v>-6.9660943501316881</c:v>
                </c:pt>
                <c:pt idx="1411">
                  <c:v>-6.9605499054238971</c:v>
                </c:pt>
                <c:pt idx="1412">
                  <c:v>-6.9549940718266754</c:v>
                </c:pt>
                <c:pt idx="1413">
                  <c:v>-6.9494290715623528</c:v>
                </c:pt>
                <c:pt idx="1414">
                  <c:v>-6.9438854601879338</c:v>
                </c:pt>
                <c:pt idx="1415">
                  <c:v>-6.9383182377012833</c:v>
                </c:pt>
                <c:pt idx="1416">
                  <c:v>-6.9327715707711635</c:v>
                </c:pt>
                <c:pt idx="1417">
                  <c:v>-6.9272168482851066</c:v>
                </c:pt>
                <c:pt idx="1418">
                  <c:v>-6.9216576813543931</c:v>
                </c:pt>
                <c:pt idx="1419">
                  <c:v>-6.9160954588679795</c:v>
                </c:pt>
                <c:pt idx="1420">
                  <c:v>-6.9105465697155326</c:v>
                </c:pt>
                <c:pt idx="1421">
                  <c:v>-6.9049999027854136</c:v>
                </c:pt>
                <c:pt idx="1422">
                  <c:v>-6.8994354580766721</c:v>
                </c:pt>
                <c:pt idx="1423">
                  <c:v>-6.8938757355903775</c:v>
                </c:pt>
                <c:pt idx="1424">
                  <c:v>-6.8883299019936315</c:v>
                </c:pt>
                <c:pt idx="1425">
                  <c:v>-6.8827762906187377</c:v>
                </c:pt>
                <c:pt idx="1426">
                  <c:v>-6.8772132347989512</c:v>
                </c:pt>
                <c:pt idx="1427">
                  <c:v>-6.8716599012018484</c:v>
                </c:pt>
                <c:pt idx="1428">
                  <c:v>-6.8660929564929889</c:v>
                </c:pt>
                <c:pt idx="1429">
                  <c:v>-6.8605518451186889</c:v>
                </c:pt>
                <c:pt idx="1430">
                  <c:v>-6.8549949004103032</c:v>
                </c:pt>
                <c:pt idx="1431">
                  <c:v>-6.8494243445901608</c:v>
                </c:pt>
                <c:pt idx="1432">
                  <c:v>-6.8438843443270247</c:v>
                </c:pt>
                <c:pt idx="1433">
                  <c:v>-6.8383298996187589</c:v>
                </c:pt>
                <c:pt idx="1434">
                  <c:v>-6.8327757326882832</c:v>
                </c:pt>
                <c:pt idx="1435">
                  <c:v>-6.8272076768682588</c:v>
                </c:pt>
                <c:pt idx="1436">
                  <c:v>-6.821653232159993</c:v>
                </c:pt>
                <c:pt idx="1437">
                  <c:v>-6.8160987874517263</c:v>
                </c:pt>
                <c:pt idx="1438">
                  <c:v>-6.8105421205211325</c:v>
                </c:pt>
                <c:pt idx="1439">
                  <c:v>-6.8049871202572838</c:v>
                </c:pt>
                <c:pt idx="1440">
                  <c:v>-6.7994279533265711</c:v>
                </c:pt>
                <c:pt idx="1441">
                  <c:v>-6.7938765641740044</c:v>
                </c:pt>
                <c:pt idx="1442">
                  <c:v>-6.7883135083542179</c:v>
                </c:pt>
                <c:pt idx="1443">
                  <c:v>-6.782755730312461</c:v>
                </c:pt>
                <c:pt idx="1444">
                  <c:v>-6.7771960078261664</c:v>
                </c:pt>
                <c:pt idx="1445">
                  <c:v>-6.7716404520067357</c:v>
                </c:pt>
                <c:pt idx="1446">
                  <c:v>-6.7660921184098708</c:v>
                </c:pt>
                <c:pt idx="1447">
                  <c:v>-6.7605329514791581</c:v>
                </c:pt>
                <c:pt idx="1448">
                  <c:v>-6.7549773956597274</c:v>
                </c:pt>
                <c:pt idx="1449">
                  <c:v>-6.7494223953958787</c:v>
                </c:pt>
                <c:pt idx="1450">
                  <c:v>-6.7438610062428381</c:v>
                </c:pt>
                <c:pt idx="1451">
                  <c:v>-6.7383076726457354</c:v>
                </c:pt>
                <c:pt idx="1452">
                  <c:v>-6.7327476723816506</c:v>
                </c:pt>
                <c:pt idx="1453">
                  <c:v>-6.7272021165626938</c:v>
                </c:pt>
                <c:pt idx="1454">
                  <c:v>-6.7216440607431451</c:v>
                </c:pt>
                <c:pt idx="1455">
                  <c:v>-6.7160885049237145</c:v>
                </c:pt>
                <c:pt idx="1456">
                  <c:v>-6.7105262824373018</c:v>
                </c:pt>
                <c:pt idx="1457">
                  <c:v>-6.7049643377286792</c:v>
                </c:pt>
                <c:pt idx="1458">
                  <c:v>-6.6994085041314584</c:v>
                </c:pt>
                <c:pt idx="1459">
                  <c:v>-6.6938496149785358</c:v>
                </c:pt>
                <c:pt idx="1460">
                  <c:v>-6.688301003603879</c:v>
                </c:pt>
                <c:pt idx="1461">
                  <c:v>-6.6827468366734042</c:v>
                </c:pt>
                <c:pt idx="1462">
                  <c:v>-6.6771807252979176</c:v>
                </c:pt>
                <c:pt idx="1463">
                  <c:v>-6.6716346139233806</c:v>
                </c:pt>
                <c:pt idx="1464">
                  <c:v>-6.6660718358813842</c:v>
                </c:pt>
                <c:pt idx="1465">
                  <c:v>-6.6605179467286995</c:v>
                </c:pt>
                <c:pt idx="1466">
                  <c:v>-6.6549662797983427</c:v>
                </c:pt>
                <c:pt idx="1467">
                  <c:v>-6.6494057239786759</c:v>
                </c:pt>
                <c:pt idx="1468">
                  <c:v>-6.6438462792701714</c:v>
                </c:pt>
                <c:pt idx="1469">
                  <c:v>-6.6383029456735443</c:v>
                </c:pt>
                <c:pt idx="1470">
                  <c:v>-6.6327373898536379</c:v>
                </c:pt>
                <c:pt idx="1471">
                  <c:v>-6.6271785007007171</c:v>
                </c:pt>
                <c:pt idx="1472">
                  <c:v>-6.6216273893259423</c:v>
                </c:pt>
                <c:pt idx="1473">
                  <c:v>-6.6160668335062738</c:v>
                </c:pt>
                <c:pt idx="1474">
                  <c:v>-6.610514611020335</c:v>
                </c:pt>
                <c:pt idx="1475">
                  <c:v>-6.604961277423234</c:v>
                </c:pt>
                <c:pt idx="1476">
                  <c:v>-6.5994046104926394</c:v>
                </c:pt>
                <c:pt idx="1477">
                  <c:v>-6.5938459991175087</c:v>
                </c:pt>
                <c:pt idx="1478">
                  <c:v>-6.588289332186914</c:v>
                </c:pt>
                <c:pt idx="1479">
                  <c:v>-6.5827409985900491</c:v>
                </c:pt>
                <c:pt idx="1480">
                  <c:v>-6.5771690538809509</c:v>
                </c:pt>
                <c:pt idx="1481">
                  <c:v>-6.5716243313953697</c:v>
                </c:pt>
                <c:pt idx="1482">
                  <c:v>-6.5660665533536111</c:v>
                </c:pt>
                <c:pt idx="1483">
                  <c:v>-6.5605121086453444</c:v>
                </c:pt>
                <c:pt idx="1484">
                  <c:v>-6.5549490528255578</c:v>
                </c:pt>
                <c:pt idx="1485">
                  <c:v>-6.5493915525615911</c:v>
                </c:pt>
                <c:pt idx="1486">
                  <c:v>-6.5438312745197145</c:v>
                </c:pt>
                <c:pt idx="1487">
                  <c:v>-6.5382790520337757</c:v>
                </c:pt>
                <c:pt idx="1488">
                  <c:v>-6.5327284962145828</c:v>
                </c:pt>
                <c:pt idx="1489">
                  <c:v>-6.5271762737286441</c:v>
                </c:pt>
                <c:pt idx="1490">
                  <c:v>-6.5216209956870053</c:v>
                </c:pt>
                <c:pt idx="1491">
                  <c:v>-6.5160618287562926</c:v>
                </c:pt>
                <c:pt idx="1492">
                  <c:v>-6.5105098840481439</c:v>
                </c:pt>
                <c:pt idx="1493">
                  <c:v>-6.5049618282290709</c:v>
                </c:pt>
                <c:pt idx="1494">
                  <c:v>-6.4993984946314924</c:v>
                </c:pt>
                <c:pt idx="1495">
                  <c:v>-6.4938473832567176</c:v>
                </c:pt>
                <c:pt idx="1496">
                  <c:v>-6.488284882992513</c:v>
                </c:pt>
                <c:pt idx="1497">
                  <c:v>-6.4827304382842463</c:v>
                </c:pt>
                <c:pt idx="1498">
                  <c:v>-6.4771784935760994</c:v>
                </c:pt>
                <c:pt idx="1499">
                  <c:v>-6.4716207155343408</c:v>
                </c:pt>
                <c:pt idx="1500">
                  <c:v>-6.4660593263813002</c:v>
                </c:pt>
                <c:pt idx="1501">
                  <c:v>-6.4605112705622272</c:v>
                </c:pt>
                <c:pt idx="1502">
                  <c:v>-6.4549534925204686</c:v>
                </c:pt>
                <c:pt idx="1503">
                  <c:v>-6.4494040478124397</c:v>
                </c:pt>
                <c:pt idx="1504">
                  <c:v>-6.4438451586595171</c:v>
                </c:pt>
                <c:pt idx="1505">
                  <c:v>-6.4382896028400864</c:v>
                </c:pt>
                <c:pt idx="1506">
                  <c:v>-6.4327365470207756</c:v>
                </c:pt>
                <c:pt idx="1507">
                  <c:v>-6.4271762689788989</c:v>
                </c:pt>
                <c:pt idx="1508">
                  <c:v>-6.4216257131597061</c:v>
                </c:pt>
                <c:pt idx="1509">
                  <c:v>-6.4160637684510835</c:v>
                </c:pt>
                <c:pt idx="1510">
                  <c:v>-6.4105112681873546</c:v>
                </c:pt>
                <c:pt idx="1511">
                  <c:v>-6.40495460125676</c:v>
                </c:pt>
                <c:pt idx="1512">
                  <c:v>-6.3993937676593013</c:v>
                </c:pt>
                <c:pt idx="1513">
                  <c:v>-6.3938407118399887</c:v>
                </c:pt>
                <c:pt idx="1514">
                  <c:v>-6.388280989353694</c:v>
                </c:pt>
                <c:pt idx="1515">
                  <c:v>-6.3827343224235751</c:v>
                </c:pt>
                <c:pt idx="1516">
                  <c:v>-6.3771754332706525</c:v>
                </c:pt>
                <c:pt idx="1517">
                  <c:v>-6.3716273774515795</c:v>
                </c:pt>
                <c:pt idx="1518">
                  <c:v>-6.3660670994097028</c:v>
                </c:pt>
                <c:pt idx="1519">
                  <c:v>-6.3605065435900343</c:v>
                </c:pt>
                <c:pt idx="1520">
                  <c:v>-6.3549590433265433</c:v>
                </c:pt>
                <c:pt idx="1521">
                  <c:v>-6.3494004319514108</c:v>
                </c:pt>
                <c:pt idx="1522">
                  <c:v>-6.3438379316872062</c:v>
                </c:pt>
                <c:pt idx="1523">
                  <c:v>-6.3382782092009116</c:v>
                </c:pt>
                <c:pt idx="1524">
                  <c:v>-6.3327262644927647</c:v>
                </c:pt>
                <c:pt idx="1525">
                  <c:v>-6.327170708673334</c:v>
                </c:pt>
                <c:pt idx="1526">
                  <c:v>-6.3216118195204132</c:v>
                </c:pt>
                <c:pt idx="1527">
                  <c:v>-6.3160601525900564</c:v>
                </c:pt>
                <c:pt idx="1528">
                  <c:v>-6.3105012634371338</c:v>
                </c:pt>
                <c:pt idx="1529">
                  <c:v>-6.3049457076177031</c:v>
                </c:pt>
                <c:pt idx="1530">
                  <c:v>-6.2993920962428103</c:v>
                </c:pt>
                <c:pt idx="1531">
                  <c:v>-6.2938276515340679</c:v>
                </c:pt>
                <c:pt idx="1532">
                  <c:v>-6.288273484603593</c:v>
                </c:pt>
                <c:pt idx="1533">
                  <c:v>-6.2827123732283425</c:v>
                </c:pt>
                <c:pt idx="1534">
                  <c:v>-6.2771648729648515</c:v>
                </c:pt>
                <c:pt idx="1535">
                  <c:v>-6.271598483811573</c:v>
                </c:pt>
                <c:pt idx="1536">
                  <c:v>-6.2660470946590081</c:v>
                </c:pt>
                <c:pt idx="1537">
                  <c:v>-6.2604859832837576</c:v>
                </c:pt>
                <c:pt idx="1538">
                  <c:v>-6.2549318163532828</c:v>
                </c:pt>
                <c:pt idx="1539">
                  <c:v>-6.2493718160891962</c:v>
                </c:pt>
                <c:pt idx="1540">
                  <c:v>-6.2438220936033773</c:v>
                </c:pt>
                <c:pt idx="1541">
                  <c:v>-6.2382759822288385</c:v>
                </c:pt>
                <c:pt idx="1542">
                  <c:v>-6.2327170930759177</c:v>
                </c:pt>
                <c:pt idx="1543">
                  <c:v>-6.2271501483670573</c:v>
                </c:pt>
                <c:pt idx="1544">
                  <c:v>-6.2215968147699545</c:v>
                </c:pt>
                <c:pt idx="1545">
                  <c:v>-6.2160518145065815</c:v>
                </c:pt>
                <c:pt idx="1546">
                  <c:v>-6.2104945920204049</c:v>
                </c:pt>
                <c:pt idx="1547">
                  <c:v>-6.2049334806451562</c:v>
                </c:pt>
                <c:pt idx="1548">
                  <c:v>-6.1993798692702615</c:v>
                </c:pt>
                <c:pt idx="1549">
                  <c:v>-6.193815702339311</c:v>
                </c:pt>
                <c:pt idx="1550">
                  <c:v>-6.1882734798538479</c:v>
                </c:pt>
                <c:pt idx="1551">
                  <c:v>-6.1827159795898812</c:v>
                </c:pt>
                <c:pt idx="1552">
                  <c:v>-6.1771557015480045</c:v>
                </c:pt>
                <c:pt idx="1553">
                  <c:v>-6.1716048679510198</c:v>
                </c:pt>
                <c:pt idx="1554">
                  <c:v>-6.166049589909381</c:v>
                </c:pt>
                <c:pt idx="1555">
                  <c:v>-6.1604895896452945</c:v>
                </c:pt>
                <c:pt idx="1556">
                  <c:v>-6.1549315338257458</c:v>
                </c:pt>
                <c:pt idx="1557">
                  <c:v>-6.1493868113401646</c:v>
                </c:pt>
                <c:pt idx="1558">
                  <c:v>-6.1438126444087384</c:v>
                </c:pt>
                <c:pt idx="1559">
                  <c:v>-6.1382648663674555</c:v>
                </c:pt>
                <c:pt idx="1560">
                  <c:v>-6.1327054216589509</c:v>
                </c:pt>
                <c:pt idx="1561">
                  <c:v>-6.127159310284414</c:v>
                </c:pt>
                <c:pt idx="1562">
                  <c:v>-6.1216043100205653</c:v>
                </c:pt>
                <c:pt idx="1563">
                  <c:v>-6.1160506986456724</c:v>
                </c:pt>
                <c:pt idx="1564">
                  <c:v>-6.1104931983817057</c:v>
                </c:pt>
                <c:pt idx="1565">
                  <c:v>-6.1049315314508732</c:v>
                </c:pt>
                <c:pt idx="1566">
                  <c:v>-6.0993695867422506</c:v>
                </c:pt>
                <c:pt idx="1567">
                  <c:v>-6.0938165309229397</c:v>
                </c:pt>
                <c:pt idx="1568">
                  <c:v>-6.0882573639922271</c:v>
                </c:pt>
                <c:pt idx="1569">
                  <c:v>-6.0827040303951243</c:v>
                </c:pt>
                <c:pt idx="1570">
                  <c:v>-6.0771423634642918</c:v>
                </c:pt>
                <c:pt idx="1571">
                  <c:v>-6.0715937520896368</c:v>
                </c:pt>
                <c:pt idx="1572">
                  <c:v>-6.0660284740475223</c:v>
                </c:pt>
                <c:pt idx="1573">
                  <c:v>-6.0604834737841493</c:v>
                </c:pt>
                <c:pt idx="1574">
                  <c:v>-6.0549254179645988</c:v>
                </c:pt>
                <c:pt idx="1575">
                  <c:v>-6.0493648621449321</c:v>
                </c:pt>
                <c:pt idx="1576">
                  <c:v>-6.0437976396582815</c:v>
                </c:pt>
                <c:pt idx="1577">
                  <c:v>-6.0382540282838626</c:v>
                </c:pt>
                <c:pt idx="1578">
                  <c:v>-6.0327009724645499</c:v>
                </c:pt>
                <c:pt idx="1579">
                  <c:v>-6.0271362499780192</c:v>
                </c:pt>
                <c:pt idx="1580">
                  <c:v>-6.0215829163809165</c:v>
                </c:pt>
                <c:pt idx="1581">
                  <c:v>-6.016021805005666</c:v>
                </c:pt>
                <c:pt idx="1582">
                  <c:v>-6.0104584714080893</c:v>
                </c:pt>
                <c:pt idx="1583">
                  <c:v>-6.0049109711445965</c:v>
                </c:pt>
                <c:pt idx="1584">
                  <c:v>-5.9993556931029577</c:v>
                </c:pt>
                <c:pt idx="1585">
                  <c:v>-5.9938023595058549</c:v>
                </c:pt>
                <c:pt idx="1586">
                  <c:v>-5.9882470814642161</c:v>
                </c:pt>
                <c:pt idx="1587">
                  <c:v>-5.9826893034224575</c:v>
                </c:pt>
                <c:pt idx="1588">
                  <c:v>-5.9771340253808187</c:v>
                </c:pt>
                <c:pt idx="1589">
                  <c:v>-5.9715709695610322</c:v>
                </c:pt>
                <c:pt idx="1590">
                  <c:v>-5.9660254137420754</c:v>
                </c:pt>
                <c:pt idx="1591">
                  <c:v>-5.9604595801443807</c:v>
                </c:pt>
                <c:pt idx="1592">
                  <c:v>-5.9549006909914581</c:v>
                </c:pt>
                <c:pt idx="1593">
                  <c:v>-5.9493581907282032</c:v>
                </c:pt>
                <c:pt idx="1594">
                  <c:v>-5.9438018015754004</c:v>
                </c:pt>
                <c:pt idx="1595">
                  <c:v>-5.938233190199794</c:v>
                </c:pt>
                <c:pt idx="1596">
                  <c:v>-5.9326787454915273</c:v>
                </c:pt>
                <c:pt idx="1597">
                  <c:v>-5.9271354118949002</c:v>
                </c:pt>
                <c:pt idx="1598">
                  <c:v>-5.9215693005194137</c:v>
                </c:pt>
                <c:pt idx="1599">
                  <c:v>-5.916012633588819</c:v>
                </c:pt>
                <c:pt idx="1600">
                  <c:v>-5.9104573555471802</c:v>
                </c:pt>
                <c:pt idx="1601">
                  <c:v>-5.9049156886172973</c:v>
                </c:pt>
                <c:pt idx="1602">
                  <c:v>-5.8993567994643765</c:v>
                </c:pt>
                <c:pt idx="1603">
                  <c:v>-5.8937923547556341</c:v>
                </c:pt>
                <c:pt idx="1604">
                  <c:v>-5.8882367989362052</c:v>
                </c:pt>
                <c:pt idx="1605">
                  <c:v>-5.8826917986728304</c:v>
                </c:pt>
                <c:pt idx="1606">
                  <c:v>-5.8771329095199096</c:v>
                </c:pt>
                <c:pt idx="1607">
                  <c:v>-5.8715706870334952</c:v>
                </c:pt>
                <c:pt idx="1608">
                  <c:v>-5.8660226312144221</c:v>
                </c:pt>
                <c:pt idx="1609">
                  <c:v>-5.8604562420611437</c:v>
                </c:pt>
                <c:pt idx="1610">
                  <c:v>-5.8549123529089329</c:v>
                </c:pt>
                <c:pt idx="1611">
                  <c:v>-5.8493467970890283</c:v>
                </c:pt>
                <c:pt idx="1612">
                  <c:v>-5.8437973523809994</c:v>
                </c:pt>
                <c:pt idx="1613">
                  <c:v>-5.8382365187835408</c:v>
                </c:pt>
                <c:pt idx="1614">
                  <c:v>-5.8326754074082903</c:v>
                </c:pt>
                <c:pt idx="1615">
                  <c:v>-5.8271215182556073</c:v>
                </c:pt>
                <c:pt idx="1616">
                  <c:v>-5.8215709624364145</c:v>
                </c:pt>
                <c:pt idx="1617">
                  <c:v>-5.8160154066169838</c:v>
                </c:pt>
                <c:pt idx="1618">
                  <c:v>-5.8104490174637053</c:v>
                </c:pt>
                <c:pt idx="1619">
                  <c:v>-5.8048995727556765</c:v>
                </c:pt>
                <c:pt idx="1620">
                  <c:v>-5.7993554058256755</c:v>
                </c:pt>
                <c:pt idx="1621">
                  <c:v>-5.7937865166722791</c:v>
                </c:pt>
                <c:pt idx="1622">
                  <c:v>-5.7882376275198322</c:v>
                </c:pt>
                <c:pt idx="1623">
                  <c:v>-5.7826881828118033</c:v>
                </c:pt>
                <c:pt idx="1624">
                  <c:v>-5.7771304047700447</c:v>
                </c:pt>
                <c:pt idx="1625">
                  <c:v>-5.7715623489500203</c:v>
                </c:pt>
                <c:pt idx="1626">
                  <c:v>-5.7660054042416355</c:v>
                </c:pt>
                <c:pt idx="1627">
                  <c:v>-5.7604598484226806</c:v>
                </c:pt>
                <c:pt idx="1628">
                  <c:v>-5.7548948481583579</c:v>
                </c:pt>
                <c:pt idx="1629">
                  <c:v>-5.7493376256721813</c:v>
                </c:pt>
                <c:pt idx="1630">
                  <c:v>-5.7437973476312543</c:v>
                </c:pt>
                <c:pt idx="1631">
                  <c:v>-5.7382376251449596</c:v>
                </c:pt>
                <c:pt idx="1632">
                  <c:v>-5.7326834582144848</c:v>
                </c:pt>
                <c:pt idx="1633">
                  <c:v>-5.7271265135060982</c:v>
                </c:pt>
                <c:pt idx="1634">
                  <c:v>-5.7215798465759793</c:v>
                </c:pt>
                <c:pt idx="1635">
                  <c:v>-5.716004290755599</c:v>
                </c:pt>
                <c:pt idx="1636">
                  <c:v>-5.7104584571588539</c:v>
                </c:pt>
                <c:pt idx="1637">
                  <c:v>-5.7049026235616314</c:v>
                </c:pt>
                <c:pt idx="1638">
                  <c:v>-5.6993417899641727</c:v>
                </c:pt>
                <c:pt idx="1639">
                  <c:v>-5.6937887341448619</c:v>
                </c:pt>
                <c:pt idx="1640">
                  <c:v>-5.6882359561033411</c:v>
                </c:pt>
                <c:pt idx="1641">
                  <c:v>-5.6826804002839104</c:v>
                </c:pt>
                <c:pt idx="1642">
                  <c:v>-5.6771226222421536</c:v>
                </c:pt>
                <c:pt idx="1643">
                  <c:v>-5.6715706775340049</c:v>
                </c:pt>
                <c:pt idx="1644">
                  <c:v>-5.6660140106034103</c:v>
                </c:pt>
                <c:pt idx="1645">
                  <c:v>-5.6604587325617715</c:v>
                </c:pt>
                <c:pt idx="1646">
                  <c:v>-5.6548948434086128</c:v>
                </c:pt>
                <c:pt idx="1647">
                  <c:v>-5.649345676478374</c:v>
                </c:pt>
                <c:pt idx="1648">
                  <c:v>-5.6437912317701073</c:v>
                </c:pt>
                <c:pt idx="1649">
                  <c:v>-5.6382262315057847</c:v>
                </c:pt>
                <c:pt idx="1650">
                  <c:v>-5.6326662312416982</c:v>
                </c:pt>
                <c:pt idx="1651">
                  <c:v>-5.6271270643119351</c:v>
                </c:pt>
                <c:pt idx="1652">
                  <c:v>-5.6215623418254026</c:v>
                </c:pt>
                <c:pt idx="1653">
                  <c:v>-5.6160095637838836</c:v>
                </c:pt>
                <c:pt idx="1654">
                  <c:v>-5.6104590079646908</c:v>
                </c:pt>
                <c:pt idx="1655">
                  <c:v>-5.6048984521450222</c:v>
                </c:pt>
                <c:pt idx="1656">
                  <c:v>-5.5993442852145474</c:v>
                </c:pt>
                <c:pt idx="1657">
                  <c:v>-5.5937862293949987</c:v>
                </c:pt>
                <c:pt idx="1658">
                  <c:v>-5.5882298402421942</c:v>
                </c:pt>
                <c:pt idx="1659">
                  <c:v>-5.5826667844224076</c:v>
                </c:pt>
                <c:pt idx="1660">
                  <c:v>-5.5771098397140229</c:v>
                </c:pt>
                <c:pt idx="1661">
                  <c:v>-5.5715601172282039</c:v>
                </c:pt>
                <c:pt idx="1662">
                  <c:v>-5.5660081725200552</c:v>
                </c:pt>
                <c:pt idx="1663">
                  <c:v>-5.5604526167006245</c:v>
                </c:pt>
                <c:pt idx="1664">
                  <c:v>-5.5548959497700316</c:v>
                </c:pt>
                <c:pt idx="1665">
                  <c:v>-5.5493315050612892</c:v>
                </c:pt>
                <c:pt idx="1666">
                  <c:v>-5.5437734492417405</c:v>
                </c:pt>
                <c:pt idx="1667">
                  <c:v>-5.5382240045337117</c:v>
                </c:pt>
                <c:pt idx="1668">
                  <c:v>-5.5326620598250891</c:v>
                </c:pt>
                <c:pt idx="1669">
                  <c:v>-5.5271123373392683</c:v>
                </c:pt>
                <c:pt idx="1670">
                  <c:v>-5.5215545592975115</c:v>
                </c:pt>
                <c:pt idx="1671">
                  <c:v>-5.5159990034780808</c:v>
                </c:pt>
                <c:pt idx="1672">
                  <c:v>-5.510450392103424</c:v>
                </c:pt>
                <c:pt idx="1673">
                  <c:v>-5.5048728918385077</c:v>
                </c:pt>
                <c:pt idx="1674">
                  <c:v>-5.4993198360191968</c:v>
                </c:pt>
                <c:pt idx="1675">
                  <c:v>-5.4937784468671058</c:v>
                </c:pt>
                <c:pt idx="1676">
                  <c:v>-5.4882276132701211</c:v>
                </c:pt>
                <c:pt idx="1677">
                  <c:v>-5.4826601130056805</c:v>
                </c:pt>
                <c:pt idx="1678">
                  <c:v>-5.4771109460754417</c:v>
                </c:pt>
                <c:pt idx="1679">
                  <c:v>-5.471557056922757</c:v>
                </c:pt>
                <c:pt idx="1680">
                  <c:v>-5.4660037233256542</c:v>
                </c:pt>
                <c:pt idx="1681">
                  <c:v>-5.4604437230615694</c:v>
                </c:pt>
                <c:pt idx="1682">
                  <c:v>-5.454873167241427</c:v>
                </c:pt>
                <c:pt idx="1683">
                  <c:v>-5.4493326114227081</c:v>
                </c:pt>
                <c:pt idx="1684">
                  <c:v>-5.4437715000474594</c:v>
                </c:pt>
                <c:pt idx="1685">
                  <c:v>-5.4382195553393107</c:v>
                </c:pt>
                <c:pt idx="1686">
                  <c:v>-5.4326656661866259</c:v>
                </c:pt>
                <c:pt idx="1687">
                  <c:v>-5.4271003881445115</c:v>
                </c:pt>
                <c:pt idx="1688">
                  <c:v>-5.4215520545476465</c:v>
                </c:pt>
                <c:pt idx="1689">
                  <c:v>-5.4159998320617078</c:v>
                </c:pt>
                <c:pt idx="1690">
                  <c:v>-5.410438720686459</c:v>
                </c:pt>
                <c:pt idx="1691">
                  <c:v>-5.4048664981995707</c:v>
                </c:pt>
                <c:pt idx="1692">
                  <c:v>-5.399312886824676</c:v>
                </c:pt>
                <c:pt idx="1693">
                  <c:v>-5.3937670532279309</c:v>
                </c:pt>
                <c:pt idx="1694">
                  <c:v>-5.3882126085196642</c:v>
                </c:pt>
                <c:pt idx="1695">
                  <c:v>-5.3826606638115173</c:v>
                </c:pt>
                <c:pt idx="1696">
                  <c:v>-5.3770953857694028</c:v>
                </c:pt>
                <c:pt idx="1697">
                  <c:v>-5.3715487188392839</c:v>
                </c:pt>
                <c:pt idx="1698">
                  <c:v>-5.3659820519082135</c:v>
                </c:pt>
                <c:pt idx="1699">
                  <c:v>-5.3604309405334387</c:v>
                </c:pt>
                <c:pt idx="1700">
                  <c:v>-5.3548859402700657</c:v>
                </c:pt>
                <c:pt idx="1701">
                  <c:v>-5.3493281622283071</c:v>
                </c:pt>
                <c:pt idx="1702">
                  <c:v>-5.3437739952978323</c:v>
                </c:pt>
                <c:pt idx="1703">
                  <c:v>-5.3382159394782835</c:v>
                </c:pt>
                <c:pt idx="1704">
                  <c:v>-5.3326531614362871</c:v>
                </c:pt>
                <c:pt idx="1705">
                  <c:v>-5.3271076056173321</c:v>
                </c:pt>
                <c:pt idx="1706">
                  <c:v>-5.3215392720195176</c:v>
                </c:pt>
                <c:pt idx="1707">
                  <c:v>-5.3159734384218211</c:v>
                </c:pt>
                <c:pt idx="1708">
                  <c:v>-5.3104292714918202</c:v>
                </c:pt>
                <c:pt idx="1709">
                  <c:v>-5.3048720490056454</c:v>
                </c:pt>
                <c:pt idx="1710">
                  <c:v>-5.2993170487417967</c:v>
                </c:pt>
                <c:pt idx="1711">
                  <c:v>-5.293757881811084</c:v>
                </c:pt>
                <c:pt idx="1712">
                  <c:v>-5.2882151037700371</c:v>
                </c:pt>
                <c:pt idx="1713">
                  <c:v>-5.2826489923945505</c:v>
                </c:pt>
                <c:pt idx="1714">
                  <c:v>-5.2770920476861658</c:v>
                </c:pt>
                <c:pt idx="1715">
                  <c:v>-5.2715395474224351</c:v>
                </c:pt>
                <c:pt idx="1716">
                  <c:v>-5.2659828804918423</c:v>
                </c:pt>
                <c:pt idx="1717">
                  <c:v>-5.2604298246725296</c:v>
                </c:pt>
                <c:pt idx="1718">
                  <c:v>-5.2548726021863548</c:v>
                </c:pt>
                <c:pt idx="1719">
                  <c:v>-5.2493237130339079</c:v>
                </c:pt>
                <c:pt idx="1720">
                  <c:v>-5.2437623238808655</c:v>
                </c:pt>
                <c:pt idx="1721">
                  <c:v>-5.2382131569506285</c:v>
                </c:pt>
                <c:pt idx="1722">
                  <c:v>-5.2326528789087519</c:v>
                </c:pt>
                <c:pt idx="1723">
                  <c:v>-5.2270959342003671</c:v>
                </c:pt>
                <c:pt idx="1724">
                  <c:v>-5.2215412117143085</c:v>
                </c:pt>
                <c:pt idx="1725">
                  <c:v>-5.2159814892280139</c:v>
                </c:pt>
                <c:pt idx="1726">
                  <c:v>-5.2104276000753291</c:v>
                </c:pt>
                <c:pt idx="1727">
                  <c:v>-5.2048689887001984</c:v>
                </c:pt>
                <c:pt idx="1728">
                  <c:v>-5.1993050995470398</c:v>
                </c:pt>
                <c:pt idx="1729">
                  <c:v>-5.193755377061219</c:v>
                </c:pt>
                <c:pt idx="1730">
                  <c:v>-5.1881906545746865</c:v>
                </c:pt>
                <c:pt idx="1731">
                  <c:v>-5.1826462098668955</c:v>
                </c:pt>
                <c:pt idx="1732">
                  <c:v>-5.1770848207138549</c:v>
                </c:pt>
                <c:pt idx="1733">
                  <c:v>-5.1715148204492944</c:v>
                </c:pt>
                <c:pt idx="1734">
                  <c:v>-5.1659723201860395</c:v>
                </c:pt>
                <c:pt idx="1735">
                  <c:v>-5.1604184310333547</c:v>
                </c:pt>
                <c:pt idx="1736">
                  <c:v>-5.154860375213806</c:v>
                </c:pt>
                <c:pt idx="1737">
                  <c:v>-5.1493067638389132</c:v>
                </c:pt>
                <c:pt idx="1738">
                  <c:v>-5.1437425969079626</c:v>
                </c:pt>
                <c:pt idx="1739">
                  <c:v>-5.1381989855335437</c:v>
                </c:pt>
                <c:pt idx="1740">
                  <c:v>-5.132639818602831</c:v>
                </c:pt>
                <c:pt idx="1741">
                  <c:v>-5.1270692627826886</c:v>
                </c:pt>
                <c:pt idx="1742">
                  <c:v>-5.1215253736304778</c:v>
                </c:pt>
                <c:pt idx="1743">
                  <c:v>-5.1159584289216191</c:v>
                </c:pt>
                <c:pt idx="1744">
                  <c:v>-5.1104089842135902</c:v>
                </c:pt>
                <c:pt idx="1745">
                  <c:v>-5.1048475950605496</c:v>
                </c:pt>
                <c:pt idx="1746">
                  <c:v>-5.0993006503526388</c:v>
                </c:pt>
                <c:pt idx="1747">
                  <c:v>-5.0937364834216883</c:v>
                </c:pt>
                <c:pt idx="1748">
                  <c:v>-5.0881895387137774</c:v>
                </c:pt>
                <c:pt idx="1749">
                  <c:v>-5.0826317606720206</c:v>
                </c:pt>
                <c:pt idx="1750">
                  <c:v>-5.0770612048518782</c:v>
                </c:pt>
                <c:pt idx="1751">
                  <c:v>-5.0715031490323277</c:v>
                </c:pt>
                <c:pt idx="1752">
                  <c:v>-5.0659684265472205</c:v>
                </c:pt>
                <c:pt idx="1753">
                  <c:v>-5.0604125929499997</c:v>
                </c:pt>
                <c:pt idx="1754">
                  <c:v>-5.0548548149082411</c:v>
                </c:pt>
                <c:pt idx="1755">
                  <c:v>-5.0492981479776482</c:v>
                </c:pt>
                <c:pt idx="1756">
                  <c:v>-5.0437337032689058</c:v>
                </c:pt>
                <c:pt idx="1757">
                  <c:v>-5.0381862030054148</c:v>
                </c:pt>
                <c:pt idx="1758">
                  <c:v>-5.0326237027412102</c:v>
                </c:pt>
                <c:pt idx="1759">
                  <c:v>-5.0270637024771236</c:v>
                </c:pt>
                <c:pt idx="1760">
                  <c:v>-5.0215198133249146</c:v>
                </c:pt>
                <c:pt idx="1761">
                  <c:v>-5.0159659241722299</c:v>
                </c:pt>
                <c:pt idx="1762">
                  <c:v>-5.0104075905748893</c:v>
                </c:pt>
                <c:pt idx="1763">
                  <c:v>-5.0048573125334883</c:v>
                </c:pt>
                <c:pt idx="1764">
                  <c:v>-4.9992831456020621</c:v>
                </c:pt>
                <c:pt idx="1765">
                  <c:v>-4.993741478672181</c:v>
                </c:pt>
                <c:pt idx="1766">
                  <c:v>-4.9881837006304224</c:v>
                </c:pt>
                <c:pt idx="1767">
                  <c:v>-4.9826309225889016</c:v>
                </c:pt>
                <c:pt idx="1768">
                  <c:v>-4.9770662001023691</c:v>
                </c:pt>
                <c:pt idx="1769">
                  <c:v>-4.9715117553941042</c:v>
                </c:pt>
                <c:pt idx="1770">
                  <c:v>-4.9659506440188537</c:v>
                </c:pt>
                <c:pt idx="1771">
                  <c:v>-4.9604031437553608</c:v>
                </c:pt>
                <c:pt idx="1772">
                  <c:v>-4.9548353657131283</c:v>
                </c:pt>
                <c:pt idx="1773">
                  <c:v>-4.9492878654496355</c:v>
                </c:pt>
                <c:pt idx="1774">
                  <c:v>-4.9437439762974265</c:v>
                </c:pt>
                <c:pt idx="1775">
                  <c:v>-4.938177031588566</c:v>
                </c:pt>
                <c:pt idx="1776">
                  <c:v>-4.9326156424355254</c:v>
                </c:pt>
                <c:pt idx="1777">
                  <c:v>-4.9270675866164524</c:v>
                </c:pt>
                <c:pt idx="1778">
                  <c:v>-4.9215028641299199</c:v>
                </c:pt>
                <c:pt idx="1779">
                  <c:v>-4.915952863866309</c:v>
                </c:pt>
                <c:pt idx="1780">
                  <c:v>-4.9103998080469964</c:v>
                </c:pt>
                <c:pt idx="1781">
                  <c:v>-4.9048459188943134</c:v>
                </c:pt>
                <c:pt idx="1782">
                  <c:v>-4.8992911964082548</c:v>
                </c:pt>
                <c:pt idx="1783">
                  <c:v>-4.8937209183659043</c:v>
                </c:pt>
                <c:pt idx="1784">
                  <c:v>-4.8881664736576376</c:v>
                </c:pt>
                <c:pt idx="1785">
                  <c:v>-4.8826156400606529</c:v>
                </c:pt>
                <c:pt idx="1786">
                  <c:v>-4.8770564731299402</c:v>
                </c:pt>
                <c:pt idx="1787">
                  <c:v>-4.8715036950884194</c:v>
                </c:pt>
                <c:pt idx="1788">
                  <c:v>-4.8659492503801545</c:v>
                </c:pt>
                <c:pt idx="1789">
                  <c:v>-4.8603884167826941</c:v>
                </c:pt>
                <c:pt idx="1790">
                  <c:v>-4.8548386942968751</c:v>
                </c:pt>
                <c:pt idx="1791">
                  <c:v>-4.8492867495887282</c:v>
                </c:pt>
                <c:pt idx="1792">
                  <c:v>-4.8437289715469696</c:v>
                </c:pt>
                <c:pt idx="1793">
                  <c:v>-4.8381717490607929</c:v>
                </c:pt>
                <c:pt idx="1794">
                  <c:v>-4.8326134154634524</c:v>
                </c:pt>
                <c:pt idx="1795">
                  <c:v>-4.8270639707554235</c:v>
                </c:pt>
                <c:pt idx="1796">
                  <c:v>-4.8214978593799369</c:v>
                </c:pt>
                <c:pt idx="1797">
                  <c:v>-4.8159473035607441</c:v>
                </c:pt>
                <c:pt idx="1798">
                  <c:v>-4.8103814699630476</c:v>
                </c:pt>
                <c:pt idx="1799">
                  <c:v>-4.8048303585882728</c:v>
                </c:pt>
                <c:pt idx="1800">
                  <c:v>-4.7992764694355881</c:v>
                </c:pt>
                <c:pt idx="1801">
                  <c:v>-4.7937181358382492</c:v>
                </c:pt>
                <c:pt idx="1802">
                  <c:v>-4.7881645244633546</c:v>
                </c:pt>
                <c:pt idx="1803">
                  <c:v>-4.7826145241997438</c:v>
                </c:pt>
                <c:pt idx="1804">
                  <c:v>-4.7770614683804329</c:v>
                </c:pt>
                <c:pt idx="1805">
                  <c:v>-4.7715003570051824</c:v>
                </c:pt>
                <c:pt idx="1806">
                  <c:v>-4.7659470234080814</c:v>
                </c:pt>
                <c:pt idx="1807">
                  <c:v>-4.7603859120328309</c:v>
                </c:pt>
                <c:pt idx="1808">
                  <c:v>-4.7548317451023561</c:v>
                </c:pt>
                <c:pt idx="1809">
                  <c:v>-4.7492820226165353</c:v>
                </c:pt>
                <c:pt idx="1810">
                  <c:v>-4.7437253556859407</c:v>
                </c:pt>
                <c:pt idx="1811">
                  <c:v>-4.738163133199528</c:v>
                </c:pt>
                <c:pt idx="1812">
                  <c:v>-4.7326064662689333</c:v>
                </c:pt>
                <c:pt idx="1813">
                  <c:v>-4.7270411882268188</c:v>
                </c:pt>
                <c:pt idx="1814">
                  <c:v>-4.7214984101857738</c:v>
                </c:pt>
                <c:pt idx="1815">
                  <c:v>-4.7159367432549431</c:v>
                </c:pt>
                <c:pt idx="1816">
                  <c:v>-4.7103884096580764</c:v>
                </c:pt>
                <c:pt idx="1817">
                  <c:v>-4.7048303538385277</c:v>
                </c:pt>
                <c:pt idx="1818">
                  <c:v>-4.6992764646858429</c:v>
                </c:pt>
                <c:pt idx="1819">
                  <c:v>-4.6937197977552501</c:v>
                </c:pt>
                <c:pt idx="1820">
                  <c:v>-4.6881595197133734</c:v>
                </c:pt>
                <c:pt idx="1821">
                  <c:v>-4.6826036861161509</c:v>
                </c:pt>
                <c:pt idx="1822">
                  <c:v>-4.6770509080746301</c:v>
                </c:pt>
                <c:pt idx="1823">
                  <c:v>-4.6714939633662453</c:v>
                </c:pt>
                <c:pt idx="1824">
                  <c:v>-4.6659403519913525</c:v>
                </c:pt>
                <c:pt idx="1825">
                  <c:v>-4.6603814628384299</c:v>
                </c:pt>
                <c:pt idx="1826">
                  <c:v>-4.6548164625741073</c:v>
                </c:pt>
                <c:pt idx="1827">
                  <c:v>-4.6492750734220163</c:v>
                </c:pt>
                <c:pt idx="1828">
                  <c:v>-4.6437172953802577</c:v>
                </c:pt>
                <c:pt idx="1829">
                  <c:v>-4.6381514617825612</c:v>
                </c:pt>
                <c:pt idx="1830">
                  <c:v>-4.6325914615184765</c:v>
                </c:pt>
                <c:pt idx="1831">
                  <c:v>-4.6270453501439395</c:v>
                </c:pt>
                <c:pt idx="1832">
                  <c:v>-4.6214803498796151</c:v>
                </c:pt>
                <c:pt idx="1833">
                  <c:v>-4.6159300718382141</c:v>
                </c:pt>
                <c:pt idx="1834">
                  <c:v>-4.6103734049076195</c:v>
                </c:pt>
                <c:pt idx="1835">
                  <c:v>-4.604806182420969</c:v>
                </c:pt>
                <c:pt idx="1836">
                  <c:v>-4.5992611821575959</c:v>
                </c:pt>
                <c:pt idx="1837">
                  <c:v>-4.5937059041159554</c:v>
                </c:pt>
                <c:pt idx="1838">
                  <c:v>-4.5881431260739607</c:v>
                </c:pt>
                <c:pt idx="1839">
                  <c:v>-4.58259062581023</c:v>
                </c:pt>
                <c:pt idx="1840">
                  <c:v>-4.5770395144354552</c:v>
                </c:pt>
                <c:pt idx="1841">
                  <c:v>-4.5714803475047425</c:v>
                </c:pt>
                <c:pt idx="1842">
                  <c:v>-4.5659228472407758</c:v>
                </c:pt>
                <c:pt idx="1843">
                  <c:v>-4.5603742358661208</c:v>
                </c:pt>
                <c:pt idx="1844">
                  <c:v>-4.5548109022685423</c:v>
                </c:pt>
                <c:pt idx="1845">
                  <c:v>-4.5492542353379477</c:v>
                </c:pt>
                <c:pt idx="1846">
                  <c:v>-4.5436989572963089</c:v>
                </c:pt>
                <c:pt idx="1847">
                  <c:v>-4.5381386792544323</c:v>
                </c:pt>
                <c:pt idx="1848">
                  <c:v>-4.5325895123241935</c:v>
                </c:pt>
                <c:pt idx="1849">
                  <c:v>-4.5270328453936006</c:v>
                </c:pt>
                <c:pt idx="1850">
                  <c:v>-4.5214806229076618</c:v>
                </c:pt>
                <c:pt idx="1851">
                  <c:v>-4.5159217337547393</c:v>
                </c:pt>
                <c:pt idx="1852">
                  <c:v>-4.5103664557131005</c:v>
                </c:pt>
                <c:pt idx="1853">
                  <c:v>-4.5048083998935518</c:v>
                </c:pt>
                <c:pt idx="1854">
                  <c:v>-4.4992447885181832</c:v>
                </c:pt>
                <c:pt idx="1855">
                  <c:v>-4.4936928438100345</c:v>
                </c:pt>
                <c:pt idx="1856">
                  <c:v>-4.4881320102125759</c:v>
                </c:pt>
                <c:pt idx="1857">
                  <c:v>-4.4825808988378011</c:v>
                </c:pt>
                <c:pt idx="1858">
                  <c:v>-4.4770200652403425</c:v>
                </c:pt>
                <c:pt idx="1859">
                  <c:v>-4.4714678427544037</c:v>
                </c:pt>
                <c:pt idx="1860">
                  <c:v>-4.4659020091567072</c:v>
                </c:pt>
                <c:pt idx="1861">
                  <c:v>-4.460359508893454</c:v>
                </c:pt>
                <c:pt idx="1862">
                  <c:v>-4.4548017308516954</c:v>
                </c:pt>
                <c:pt idx="1863">
                  <c:v>-4.4492464528100566</c:v>
                </c:pt>
                <c:pt idx="1864">
                  <c:v>-4.4436872858793421</c:v>
                </c:pt>
                <c:pt idx="1865">
                  <c:v>-4.4381353411711952</c:v>
                </c:pt>
                <c:pt idx="1866">
                  <c:v>-4.4325686742401267</c:v>
                </c:pt>
                <c:pt idx="1867">
                  <c:v>-4.4270281184214078</c:v>
                </c:pt>
                <c:pt idx="1868">
                  <c:v>-4.4214550626011473</c:v>
                </c:pt>
                <c:pt idx="1869">
                  <c:v>-4.4159122845601004</c:v>
                </c:pt>
                <c:pt idx="1870">
                  <c:v>-4.4103547842961337</c:v>
                </c:pt>
                <c:pt idx="1871">
                  <c:v>-4.4047906173651832</c:v>
                </c:pt>
                <c:pt idx="1872">
                  <c:v>-4.3992400615459903</c:v>
                </c:pt>
                <c:pt idx="1873">
                  <c:v>-4.3936758946150398</c:v>
                </c:pt>
                <c:pt idx="1874">
                  <c:v>-4.3881308943516668</c:v>
                </c:pt>
                <c:pt idx="1875">
                  <c:v>-4.3825600607537343</c:v>
                </c:pt>
                <c:pt idx="1876">
                  <c:v>-4.3770097827123315</c:v>
                </c:pt>
                <c:pt idx="1877">
                  <c:v>-4.3714572824486027</c:v>
                </c:pt>
                <c:pt idx="1878">
                  <c:v>-4.3659020044069621</c:v>
                </c:pt>
                <c:pt idx="1879">
                  <c:v>-4.3603442263652052</c:v>
                </c:pt>
                <c:pt idx="1880">
                  <c:v>-4.3547781149897169</c:v>
                </c:pt>
                <c:pt idx="1881">
                  <c:v>-4.349228114726106</c:v>
                </c:pt>
                <c:pt idx="1882">
                  <c:v>-4.3436725589066771</c:v>
                </c:pt>
                <c:pt idx="1883">
                  <c:v>-4.3381236697542302</c:v>
                </c:pt>
                <c:pt idx="1884">
                  <c:v>-4.332555891711996</c:v>
                </c:pt>
                <c:pt idx="1885">
                  <c:v>-4.3270083914485049</c:v>
                </c:pt>
                <c:pt idx="1886">
                  <c:v>-4.3214586689626842</c:v>
                </c:pt>
                <c:pt idx="1887">
                  <c:v>-4.3158928353649877</c:v>
                </c:pt>
                <c:pt idx="1888">
                  <c:v>-4.3103408906568408</c:v>
                </c:pt>
                <c:pt idx="1889">
                  <c:v>-4.3047867237263659</c:v>
                </c:pt>
                <c:pt idx="1890">
                  <c:v>-4.2992292234623974</c:v>
                </c:pt>
                <c:pt idx="1891">
                  <c:v>-4.2936758898652947</c:v>
                </c:pt>
                <c:pt idx="1892">
                  <c:v>-4.2881206118236559</c:v>
                </c:pt>
                <c:pt idx="1893">
                  <c:v>-4.2825628337818973</c:v>
                </c:pt>
                <c:pt idx="1894">
                  <c:v>-4.2770125557404963</c:v>
                </c:pt>
                <c:pt idx="1895">
                  <c:v>-4.2714506110318737</c:v>
                </c:pt>
                <c:pt idx="1896">
                  <c:v>-4.2658903329899971</c:v>
                </c:pt>
                <c:pt idx="1897">
                  <c:v>-4.2603381105040583</c:v>
                </c:pt>
                <c:pt idx="1898">
                  <c:v>-4.2547764435732258</c:v>
                </c:pt>
                <c:pt idx="1899">
                  <c:v>-4.2492125544200672</c:v>
                </c:pt>
                <c:pt idx="1900">
                  <c:v>-4.2436722763791401</c:v>
                </c:pt>
                <c:pt idx="1901">
                  <c:v>-4.2381169983375013</c:v>
                </c:pt>
                <c:pt idx="1902">
                  <c:v>-4.232543109183867</c:v>
                </c:pt>
                <c:pt idx="1903">
                  <c:v>-4.2269931089202561</c:v>
                </c:pt>
                <c:pt idx="1904">
                  <c:v>-4.2214389419897795</c:v>
                </c:pt>
                <c:pt idx="1905">
                  <c:v>-4.2158942195041984</c:v>
                </c:pt>
                <c:pt idx="1906">
                  <c:v>-4.2103347747956938</c:v>
                </c:pt>
                <c:pt idx="1907">
                  <c:v>-4.2047714411981172</c:v>
                </c:pt>
                <c:pt idx="1908">
                  <c:v>-4.1992183853788045</c:v>
                </c:pt>
                <c:pt idx="1909">
                  <c:v>-4.1936592184480919</c:v>
                </c:pt>
                <c:pt idx="1910">
                  <c:v>-4.1881117181846008</c:v>
                </c:pt>
                <c:pt idx="1911">
                  <c:v>-4.1825511623649323</c:v>
                </c:pt>
                <c:pt idx="1912">
                  <c:v>-4.1769925509898016</c:v>
                </c:pt>
                <c:pt idx="1913">
                  <c:v>-4.1714414396150268</c:v>
                </c:pt>
                <c:pt idx="1914">
                  <c:v>-4.1658822726843141</c:v>
                </c:pt>
                <c:pt idx="1915">
                  <c:v>-4.1603306057539573</c:v>
                </c:pt>
                <c:pt idx="1916">
                  <c:v>-4.1547739388233627</c:v>
                </c:pt>
                <c:pt idx="1917">
                  <c:v>-4.149214216337068</c:v>
                </c:pt>
                <c:pt idx="1918">
                  <c:v>-4.1436467160726256</c:v>
                </c:pt>
                <c:pt idx="1919">
                  <c:v>-4.1380997713647147</c:v>
                </c:pt>
                <c:pt idx="1920">
                  <c:v>-4.1325547711013417</c:v>
                </c:pt>
                <c:pt idx="1921">
                  <c:v>-4.1269956041706291</c:v>
                </c:pt>
                <c:pt idx="1922">
                  <c:v>-4.1214406039067804</c:v>
                </c:pt>
                <c:pt idx="1923">
                  <c:v>-4.1158811591982776</c:v>
                </c:pt>
                <c:pt idx="1924">
                  <c:v>-4.110325881156637</c:v>
                </c:pt>
                <c:pt idx="1925">
                  <c:v>-4.1047611586701063</c:v>
                </c:pt>
                <c:pt idx="1926">
                  <c:v>-4.0992069917396297</c:v>
                </c:pt>
                <c:pt idx="1927">
                  <c:v>-4.0936400470307692</c:v>
                </c:pt>
                <c:pt idx="1928">
                  <c:v>-4.0880950467673962</c:v>
                </c:pt>
                <c:pt idx="1929">
                  <c:v>-4.0825372687256376</c:v>
                </c:pt>
                <c:pt idx="1930">
                  <c:v>-4.0769767129059709</c:v>
                </c:pt>
                <c:pt idx="1931">
                  <c:v>-4.0714250459756141</c:v>
                </c:pt>
                <c:pt idx="1932">
                  <c:v>-4.0658658790449014</c:v>
                </c:pt>
                <c:pt idx="1933">
                  <c:v>-4.0603119898922166</c:v>
                </c:pt>
                <c:pt idx="1934">
                  <c:v>-4.0547550451838319</c:v>
                </c:pt>
                <c:pt idx="1935">
                  <c:v>-4.0492044893646391</c:v>
                </c:pt>
                <c:pt idx="1936">
                  <c:v>-4.0436467113228804</c:v>
                </c:pt>
                <c:pt idx="1937">
                  <c:v>-4.0380847666142579</c:v>
                </c:pt>
                <c:pt idx="1938">
                  <c:v>-4.0325386552397209</c:v>
                </c:pt>
                <c:pt idx="1939">
                  <c:v>-4.0269769883088884</c:v>
                </c:pt>
                <c:pt idx="1940">
                  <c:v>-4.0214289324898154</c:v>
                </c:pt>
                <c:pt idx="1941">
                  <c:v>-4.0158569877807171</c:v>
                </c:pt>
                <c:pt idx="1942">
                  <c:v>-4.0103083764060621</c:v>
                </c:pt>
                <c:pt idx="1943">
                  <c:v>-4.0047583761424512</c:v>
                </c:pt>
                <c:pt idx="1944">
                  <c:v>-3.9992008758784827</c:v>
                </c:pt>
                <c:pt idx="1945">
                  <c:v>-3.9936430978367259</c:v>
                </c:pt>
                <c:pt idx="1946">
                  <c:v>-3.9880867086839231</c:v>
                </c:pt>
                <c:pt idx="1947">
                  <c:v>-3.9825325417534465</c:v>
                </c:pt>
                <c:pt idx="1948">
                  <c:v>-3.9769708748226158</c:v>
                </c:pt>
                <c:pt idx="1949">
                  <c:v>-3.9714155967809752</c:v>
                </c:pt>
                <c:pt idx="1950">
                  <c:v>-3.9658683742952743</c:v>
                </c:pt>
                <c:pt idx="1951">
                  <c:v>-3.9603169851427094</c:v>
                </c:pt>
                <c:pt idx="1952">
                  <c:v>-3.954748373767103</c:v>
                </c:pt>
                <c:pt idx="1953">
                  <c:v>-3.949205873503848</c:v>
                </c:pt>
                <c:pt idx="1954">
                  <c:v>-3.9436455954619714</c:v>
                </c:pt>
                <c:pt idx="1955">
                  <c:v>-3.9380889285313767</c:v>
                </c:pt>
                <c:pt idx="1956">
                  <c:v>-3.9325330949341559</c:v>
                </c:pt>
                <c:pt idx="1957">
                  <c:v>-3.9269714280033252</c:v>
                </c:pt>
                <c:pt idx="1958">
                  <c:v>-3.9214228166286684</c:v>
                </c:pt>
                <c:pt idx="1959">
                  <c:v>-3.9158650385869098</c:v>
                </c:pt>
                <c:pt idx="1960">
                  <c:v>-3.9103075383229431</c:v>
                </c:pt>
                <c:pt idx="1961">
                  <c:v>-3.9047508713923484</c:v>
                </c:pt>
                <c:pt idx="1962">
                  <c:v>-3.8991978155730376</c:v>
                </c:pt>
                <c:pt idx="1963">
                  <c:v>-3.8936386486423249</c:v>
                </c:pt>
                <c:pt idx="1964">
                  <c:v>-3.8880844817118501</c:v>
                </c:pt>
                <c:pt idx="1965">
                  <c:v>-3.8825267036700915</c:v>
                </c:pt>
                <c:pt idx="1966">
                  <c:v>-3.8769655922948409</c:v>
                </c:pt>
                <c:pt idx="1967">
                  <c:v>-3.871419480920304</c:v>
                </c:pt>
                <c:pt idx="1968">
                  <c:v>-3.8658555917671453</c:v>
                </c:pt>
                <c:pt idx="1969">
                  <c:v>-3.8602992026143426</c:v>
                </c:pt>
                <c:pt idx="1970">
                  <c:v>-3.8547472579061939</c:v>
                </c:pt>
                <c:pt idx="1971">
                  <c:v>-3.8491905909755992</c:v>
                </c:pt>
                <c:pt idx="1972">
                  <c:v>-3.8436339240450064</c:v>
                </c:pt>
                <c:pt idx="1973">
                  <c:v>-3.8380786460033658</c:v>
                </c:pt>
                <c:pt idx="1974">
                  <c:v>-3.8325117012945071</c:v>
                </c:pt>
                <c:pt idx="1975">
                  <c:v>-3.8269689232534603</c:v>
                </c:pt>
                <c:pt idx="1976">
                  <c:v>-3.8214100341005395</c:v>
                </c:pt>
                <c:pt idx="1977">
                  <c:v>-3.8158561449478547</c:v>
                </c:pt>
                <c:pt idx="1978">
                  <c:v>-3.810301700239588</c:v>
                </c:pt>
                <c:pt idx="1979">
                  <c:v>-3.8047447555312033</c:v>
                </c:pt>
                <c:pt idx="1980">
                  <c:v>-3.7991803108224609</c:v>
                </c:pt>
                <c:pt idx="1981">
                  <c:v>-3.793630866114432</c:v>
                </c:pt>
                <c:pt idx="1982">
                  <c:v>-3.7880755880727932</c:v>
                </c:pt>
                <c:pt idx="1983">
                  <c:v>-3.7825103100306787</c:v>
                </c:pt>
                <c:pt idx="1984">
                  <c:v>-3.7769628097671859</c:v>
                </c:pt>
                <c:pt idx="1985">
                  <c:v>-3.771407809503339</c:v>
                </c:pt>
                <c:pt idx="1986">
                  <c:v>-3.7658569759063543</c:v>
                </c:pt>
                <c:pt idx="1987">
                  <c:v>-3.7602975311978515</c:v>
                </c:pt>
                <c:pt idx="1988">
                  <c:v>-3.754734197600273</c:v>
                </c:pt>
                <c:pt idx="1989">
                  <c:v>-3.7491836417810802</c:v>
                </c:pt>
                <c:pt idx="1990">
                  <c:v>-3.7436211415168756</c:v>
                </c:pt>
                <c:pt idx="1991">
                  <c:v>-3.7380755856979206</c:v>
                </c:pt>
                <c:pt idx="1992">
                  <c:v>-3.7325100298780161</c:v>
                </c:pt>
                <c:pt idx="1993">
                  <c:v>-3.7269550296141674</c:v>
                </c:pt>
                <c:pt idx="1994">
                  <c:v>-3.721387807127515</c:v>
                </c:pt>
                <c:pt idx="1995">
                  <c:v>-3.7158358624193681</c:v>
                </c:pt>
                <c:pt idx="1996">
                  <c:v>-3.7102864177113393</c:v>
                </c:pt>
                <c:pt idx="1997">
                  <c:v>-3.7047216952248068</c:v>
                </c:pt>
                <c:pt idx="1998">
                  <c:v>-3.6991786394059698</c:v>
                </c:pt>
                <c:pt idx="1999">
                  <c:v>-3.693622805808749</c:v>
                </c:pt>
                <c:pt idx="2000">
                  <c:v>-3.6880680833226922</c:v>
                </c:pt>
                <c:pt idx="2001">
                  <c:v>-3.6825114163920976</c:v>
                </c:pt>
                <c:pt idx="2002">
                  <c:v>-3.676949471683475</c:v>
                </c:pt>
                <c:pt idx="2003">
                  <c:v>-3.6713880825304344</c:v>
                </c:pt>
                <c:pt idx="2004">
                  <c:v>-3.6658372489334496</c:v>
                </c:pt>
                <c:pt idx="2005">
                  <c:v>-3.6602855820030946</c:v>
                </c:pt>
                <c:pt idx="2006">
                  <c:v>-3.6547336372949459</c:v>
                </c:pt>
                <c:pt idx="2007">
                  <c:v>-3.6491769703643513</c:v>
                </c:pt>
                <c:pt idx="2008">
                  <c:v>-3.6436225256560864</c:v>
                </c:pt>
                <c:pt idx="2009">
                  <c:v>-3.6380608587252539</c:v>
                </c:pt>
                <c:pt idx="2010">
                  <c:v>-3.6325005806833772</c:v>
                </c:pt>
                <c:pt idx="2011">
                  <c:v>-3.6269414137526645</c:v>
                </c:pt>
                <c:pt idx="2012">
                  <c:v>-3.6213964134892915</c:v>
                </c:pt>
                <c:pt idx="2013">
                  <c:v>-3.615837524336369</c:v>
                </c:pt>
                <c:pt idx="2014">
                  <c:v>-3.6102819685169383</c:v>
                </c:pt>
                <c:pt idx="2015">
                  <c:v>-3.6047275238086716</c:v>
                </c:pt>
                <c:pt idx="2016">
                  <c:v>-3.5991725235448246</c:v>
                </c:pt>
                <c:pt idx="2017">
                  <c:v>-3.593616967725394</c:v>
                </c:pt>
                <c:pt idx="2018">
                  <c:v>-3.5880494674609515</c:v>
                </c:pt>
                <c:pt idx="2019">
                  <c:v>-3.5824997449751308</c:v>
                </c:pt>
                <c:pt idx="2020">
                  <c:v>-3.5769389113776722</c:v>
                </c:pt>
                <c:pt idx="2021">
                  <c:v>-3.5713891888918532</c:v>
                </c:pt>
                <c:pt idx="2022">
                  <c:v>-3.5658386330726604</c:v>
                </c:pt>
                <c:pt idx="2023">
                  <c:v>-3.5602747439194999</c:v>
                </c:pt>
                <c:pt idx="2024">
                  <c:v>-3.5547252992114711</c:v>
                </c:pt>
                <c:pt idx="2025">
                  <c:v>-3.5491652989473863</c:v>
                </c:pt>
                <c:pt idx="2026">
                  <c:v>-3.5436122431280737</c:v>
                </c:pt>
                <c:pt idx="2027">
                  <c:v>-3.5380591873087628</c:v>
                </c:pt>
                <c:pt idx="2028">
                  <c:v>-3.5324922425999024</c:v>
                </c:pt>
                <c:pt idx="2029">
                  <c:v>-3.5269461312253654</c:v>
                </c:pt>
                <c:pt idx="2030">
                  <c:v>-3.5213905754059347</c:v>
                </c:pt>
                <c:pt idx="2031">
                  <c:v>-3.5158380751422058</c:v>
                </c:pt>
                <c:pt idx="2032">
                  <c:v>-3.5102772415447472</c:v>
                </c:pt>
                <c:pt idx="2033">
                  <c:v>-3.5047255746143904</c:v>
                </c:pt>
                <c:pt idx="2034">
                  <c:v>-3.4991622410168119</c:v>
                </c:pt>
                <c:pt idx="2035">
                  <c:v>-3.4936075185307551</c:v>
                </c:pt>
                <c:pt idx="2036">
                  <c:v>-3.4880508516001605</c:v>
                </c:pt>
                <c:pt idx="2037">
                  <c:v>-3.4824947402251496</c:v>
                </c:pt>
                <c:pt idx="2038">
                  <c:v>-3.476935295516645</c:v>
                </c:pt>
                <c:pt idx="2039">
                  <c:v>-3.4713722396968585</c:v>
                </c:pt>
                <c:pt idx="2040">
                  <c:v>-3.4658294616558134</c:v>
                </c:pt>
                <c:pt idx="2041">
                  <c:v>-3.4602641836136989</c:v>
                </c:pt>
                <c:pt idx="2042">
                  <c:v>-3.4547058500163583</c:v>
                </c:pt>
                <c:pt idx="2043">
                  <c:v>-3.4491494608635556</c:v>
                </c:pt>
                <c:pt idx="2044">
                  <c:v>-3.4435950161552888</c:v>
                </c:pt>
                <c:pt idx="2045">
                  <c:v>-3.4380464047806338</c:v>
                </c:pt>
                <c:pt idx="2046">
                  <c:v>-3.4324880711832932</c:v>
                </c:pt>
                <c:pt idx="2047">
                  <c:v>-3.4269422375865464</c:v>
                </c:pt>
                <c:pt idx="2048">
                  <c:v>-3.4213858484337436</c:v>
                </c:pt>
                <c:pt idx="2049">
                  <c:v>-3.415829181503149</c:v>
                </c:pt>
                <c:pt idx="2050">
                  <c:v>-3.4102702923502282</c:v>
                </c:pt>
                <c:pt idx="2051">
                  <c:v>-3.4047150143085876</c:v>
                </c:pt>
                <c:pt idx="2052">
                  <c:v>-3.3991561251556668</c:v>
                </c:pt>
                <c:pt idx="2053">
                  <c:v>-3.393608069336592</c:v>
                </c:pt>
                <c:pt idx="2054">
                  <c:v>-3.3880419579611054</c:v>
                </c:pt>
                <c:pt idx="2055">
                  <c:v>-3.3824947354754045</c:v>
                </c:pt>
                <c:pt idx="2056">
                  <c:v>-3.3769414018783017</c:v>
                </c:pt>
                <c:pt idx="2057">
                  <c:v>-3.3713675127246674</c:v>
                </c:pt>
                <c:pt idx="2058">
                  <c:v>-3.3658247346836205</c:v>
                </c:pt>
                <c:pt idx="2059">
                  <c:v>-3.3602702899753556</c:v>
                </c:pt>
                <c:pt idx="2060">
                  <c:v>-3.3547164008226709</c:v>
                </c:pt>
                <c:pt idx="2061">
                  <c:v>-3.3491491783360203</c:v>
                </c:pt>
                <c:pt idx="2062">
                  <c:v>-3.3436041780726455</c:v>
                </c:pt>
                <c:pt idx="2063">
                  <c:v>-3.3380372333637851</c:v>
                </c:pt>
                <c:pt idx="2064">
                  <c:v>-3.3324816775443562</c:v>
                </c:pt>
                <c:pt idx="2065">
                  <c:v>-3.3269250106137616</c:v>
                </c:pt>
                <c:pt idx="2066">
                  <c:v>-3.3213694547943309</c:v>
                </c:pt>
                <c:pt idx="2067">
                  <c:v>-3.3158233434197939</c:v>
                </c:pt>
                <c:pt idx="2068">
                  <c:v>-3.3102683431559452</c:v>
                </c:pt>
                <c:pt idx="2069">
                  <c:v>-3.3047150095588425</c:v>
                </c:pt>
                <c:pt idx="2070">
                  <c:v>-3.2991575092948757</c:v>
                </c:pt>
                <c:pt idx="2071">
                  <c:v>-3.2935913979193892</c:v>
                </c:pt>
                <c:pt idx="2072">
                  <c:v>-3.2880416754335684</c:v>
                </c:pt>
                <c:pt idx="2073">
                  <c:v>-3.2824838973918116</c:v>
                </c:pt>
                <c:pt idx="2074">
                  <c:v>-3.2769263971278431</c:v>
                </c:pt>
                <c:pt idx="2075">
                  <c:v>-3.2713744524196962</c:v>
                </c:pt>
                <c:pt idx="2076">
                  <c:v>-3.2658211188225934</c:v>
                </c:pt>
                <c:pt idx="2077">
                  <c:v>-3.2602613963362987</c:v>
                </c:pt>
                <c:pt idx="2078">
                  <c:v>-3.2547163960729257</c:v>
                </c:pt>
                <c:pt idx="2079">
                  <c:v>-3.2491502846974374</c:v>
                </c:pt>
                <c:pt idx="2080">
                  <c:v>-3.2436019511005725</c:v>
                </c:pt>
                <c:pt idx="2081">
                  <c:v>-3.2380238952800742</c:v>
                </c:pt>
                <c:pt idx="2082">
                  <c:v>-3.2324805616834471</c:v>
                </c:pt>
                <c:pt idx="2083">
                  <c:v>-3.2269250058640164</c:v>
                </c:pt>
                <c:pt idx="2084">
                  <c:v>-3.2213616722664398</c:v>
                </c:pt>
                <c:pt idx="2085">
                  <c:v>-3.2158072275581731</c:v>
                </c:pt>
                <c:pt idx="2086">
                  <c:v>-3.2102480606274604</c:v>
                </c:pt>
                <c:pt idx="2087">
                  <c:v>-3.2046894492523279</c:v>
                </c:pt>
                <c:pt idx="2088">
                  <c:v>-3.1991408378776729</c:v>
                </c:pt>
                <c:pt idx="2089">
                  <c:v>-3.1935794487246323</c:v>
                </c:pt>
                <c:pt idx="2090">
                  <c:v>-3.1880222262384557</c:v>
                </c:pt>
                <c:pt idx="2091">
                  <c:v>-3.1824688926413529</c:v>
                </c:pt>
                <c:pt idx="2092">
                  <c:v>-3.1769077812661042</c:v>
                </c:pt>
                <c:pt idx="2093">
                  <c:v>-3.1713383365571239</c:v>
                </c:pt>
                <c:pt idx="2094">
                  <c:v>-3.165785002960023</c:v>
                </c:pt>
                <c:pt idx="2095">
                  <c:v>-3.1602369471409482</c:v>
                </c:pt>
                <c:pt idx="2096">
                  <c:v>-3.1546788913213994</c:v>
                </c:pt>
                <c:pt idx="2097">
                  <c:v>-3.1491072243900931</c:v>
                </c:pt>
                <c:pt idx="2098">
                  <c:v>-3.1435577796820642</c:v>
                </c:pt>
                <c:pt idx="2099">
                  <c:v>-3.1380025016404236</c:v>
                </c:pt>
                <c:pt idx="2100">
                  <c:v>-3.1324550013769326</c:v>
                </c:pt>
                <c:pt idx="2101">
                  <c:v>-3.126895001112846</c:v>
                </c:pt>
                <c:pt idx="2102">
                  <c:v>-3.121353611960755</c:v>
                </c:pt>
                <c:pt idx="2103">
                  <c:v>-3.1157969450301621</c:v>
                </c:pt>
                <c:pt idx="2104">
                  <c:v>-3.1102322225436296</c:v>
                </c:pt>
                <c:pt idx="2105">
                  <c:v>-3.104673055612917</c:v>
                </c:pt>
                <c:pt idx="2106">
                  <c:v>-3.0991188886824403</c:v>
                </c:pt>
                <c:pt idx="2107">
                  <c:v>-3.0935658328631295</c:v>
                </c:pt>
                <c:pt idx="2108">
                  <c:v>-3.0880094437103267</c:v>
                </c:pt>
                <c:pt idx="2109">
                  <c:v>-3.08245499900206</c:v>
                </c:pt>
                <c:pt idx="2110">
                  <c:v>-3.0768891654043635</c:v>
                </c:pt>
                <c:pt idx="2111">
                  <c:v>-3.0713269429179491</c:v>
                </c:pt>
                <c:pt idx="2112">
                  <c:v>-3.0657888870993499</c:v>
                </c:pt>
                <c:pt idx="2113">
                  <c:v>-3.0602286090574733</c:v>
                </c:pt>
                <c:pt idx="2114">
                  <c:v>-3.0546733310158345</c:v>
                </c:pt>
                <c:pt idx="2115">
                  <c:v>-3.0491166640852398</c:v>
                </c:pt>
                <c:pt idx="2116">
                  <c:v>-3.0435580527101092</c:v>
                </c:pt>
                <c:pt idx="2117">
                  <c:v>-3.0380038857796343</c:v>
                </c:pt>
                <c:pt idx="2118">
                  <c:v>-3.0324480521824135</c:v>
                </c:pt>
                <c:pt idx="2119">
                  <c:v>-3.026884440807045</c:v>
                </c:pt>
                <c:pt idx="2120">
                  <c:v>-3.0213302738765684</c:v>
                </c:pt>
                <c:pt idx="2121">
                  <c:v>-3.0157816625019134</c:v>
                </c:pt>
                <c:pt idx="2122">
                  <c:v>-3.0102277733492286</c:v>
                </c:pt>
                <c:pt idx="2123">
                  <c:v>-3.0046649953072322</c:v>
                </c:pt>
                <c:pt idx="2124">
                  <c:v>-2.9991016617096555</c:v>
                </c:pt>
                <c:pt idx="2125">
                  <c:v>-2.9935588836686104</c:v>
                </c:pt>
                <c:pt idx="2126">
                  <c:v>-2.9879952722932419</c:v>
                </c:pt>
                <c:pt idx="2127">
                  <c:v>-2.9824436053628851</c:v>
                </c:pt>
                <c:pt idx="2128">
                  <c:v>-2.9768811050986805</c:v>
                </c:pt>
                <c:pt idx="2129">
                  <c:v>-2.971321660390176</c:v>
                </c:pt>
                <c:pt idx="2130">
                  <c:v>-2.9657608267927174</c:v>
                </c:pt>
                <c:pt idx="2131">
                  <c:v>-2.9602186043072543</c:v>
                </c:pt>
                <c:pt idx="2132">
                  <c:v>-2.954649715153856</c:v>
                </c:pt>
                <c:pt idx="2133">
                  <c:v>-2.9491038815571109</c:v>
                </c:pt>
                <c:pt idx="2134">
                  <c:v>-2.9435369368482505</c:v>
                </c:pt>
                <c:pt idx="2135">
                  <c:v>-2.9379974921406973</c:v>
                </c:pt>
                <c:pt idx="2136">
                  <c:v>-2.9324299918762549</c:v>
                </c:pt>
                <c:pt idx="2137">
                  <c:v>-2.9268833249461359</c:v>
                </c:pt>
                <c:pt idx="2138">
                  <c:v>-2.9213280469044953</c:v>
                </c:pt>
                <c:pt idx="2139">
                  <c:v>-2.9157599910844727</c:v>
                </c:pt>
                <c:pt idx="2140">
                  <c:v>-2.9102036019316682</c:v>
                </c:pt>
                <c:pt idx="2141">
                  <c:v>-2.9046572127793411</c:v>
                </c:pt>
                <c:pt idx="2142">
                  <c:v>-2.8990941569595545</c:v>
                </c:pt>
                <c:pt idx="2143">
                  <c:v>-2.8935386011401238</c:v>
                </c:pt>
                <c:pt idx="2144">
                  <c:v>-2.8879847119874391</c:v>
                </c:pt>
                <c:pt idx="2145">
                  <c:v>-2.8824227672788165</c:v>
                </c:pt>
                <c:pt idx="2146">
                  <c:v>-2.8768638781258939</c:v>
                </c:pt>
                <c:pt idx="2147">
                  <c:v>-2.8713116556399569</c:v>
                </c:pt>
                <c:pt idx="2148">
                  <c:v>-2.8657616553763461</c:v>
                </c:pt>
                <c:pt idx="2149">
                  <c:v>-2.8602052662235415</c:v>
                </c:pt>
                <c:pt idx="2150">
                  <c:v>-2.8546460992928289</c:v>
                </c:pt>
                <c:pt idx="2151">
                  <c:v>-2.8490863768065342</c:v>
                </c:pt>
                <c:pt idx="2152">
                  <c:v>-2.8435280432091936</c:v>
                </c:pt>
                <c:pt idx="2153">
                  <c:v>-2.8379780429455828</c:v>
                </c:pt>
                <c:pt idx="2154">
                  <c:v>-2.8324235982373178</c:v>
                </c:pt>
                <c:pt idx="2155">
                  <c:v>-2.826873042418125</c:v>
                </c:pt>
                <c:pt idx="2156">
                  <c:v>-2.8213038754869366</c:v>
                </c:pt>
                <c:pt idx="2157">
                  <c:v>-2.8157588752235636</c:v>
                </c:pt>
                <c:pt idx="2158">
                  <c:v>-2.8101858194033014</c:v>
                </c:pt>
                <c:pt idx="2159">
                  <c:v>-2.8046360969174824</c:v>
                </c:pt>
                <c:pt idx="2160">
                  <c:v>-2.7990863744316616</c:v>
                </c:pt>
                <c:pt idx="2161">
                  <c:v>-2.793528596389903</c:v>
                </c:pt>
                <c:pt idx="2162">
                  <c:v>-2.7879777627929201</c:v>
                </c:pt>
                <c:pt idx="2163">
                  <c:v>-2.7824202625289534</c:v>
                </c:pt>
                <c:pt idx="2164">
                  <c:v>-2.7768649844873128</c:v>
                </c:pt>
                <c:pt idx="2165">
                  <c:v>-2.7713038731120641</c:v>
                </c:pt>
                <c:pt idx="2166">
                  <c:v>-2.7657472061814694</c:v>
                </c:pt>
                <c:pt idx="2167">
                  <c:v>-2.7601949836955306</c:v>
                </c:pt>
                <c:pt idx="2168">
                  <c:v>-2.7546363723203999</c:v>
                </c:pt>
                <c:pt idx="2169">
                  <c:v>-2.7490797053898053</c:v>
                </c:pt>
                <c:pt idx="2170">
                  <c:v>-2.7435241495703764</c:v>
                </c:pt>
                <c:pt idx="2171">
                  <c:v>-2.7379663715286178</c:v>
                </c:pt>
                <c:pt idx="2172">
                  <c:v>-2.732411093486979</c:v>
                </c:pt>
                <c:pt idx="2173">
                  <c:v>-2.7268541487785924</c:v>
                </c:pt>
                <c:pt idx="2174">
                  <c:v>-2.7212874818475239</c:v>
                </c:pt>
                <c:pt idx="2175">
                  <c:v>-2.715737481583913</c:v>
                </c:pt>
                <c:pt idx="2176">
                  <c:v>-2.7101847035423923</c:v>
                </c:pt>
                <c:pt idx="2177">
                  <c:v>-2.7046216477226057</c:v>
                </c:pt>
                <c:pt idx="2178">
                  <c:v>-2.6990749807924868</c:v>
                </c:pt>
                <c:pt idx="2179">
                  <c:v>-2.6935230360843399</c:v>
                </c:pt>
                <c:pt idx="2180">
                  <c:v>-2.6879688691538632</c:v>
                </c:pt>
                <c:pt idx="2181">
                  <c:v>-2.6823894244444091</c:v>
                </c:pt>
                <c:pt idx="2182">
                  <c:v>-2.6768522019591838</c:v>
                </c:pt>
                <c:pt idx="2183">
                  <c:v>-2.6712972016953351</c:v>
                </c:pt>
                <c:pt idx="2184">
                  <c:v>-2.6657410903203225</c:v>
                </c:pt>
                <c:pt idx="2185">
                  <c:v>-2.6601649789443602</c:v>
                </c:pt>
                <c:pt idx="2186">
                  <c:v>-2.654626645347971</c:v>
                </c:pt>
                <c:pt idx="2187">
                  <c:v>-2.6490680339728403</c:v>
                </c:pt>
                <c:pt idx="2188">
                  <c:v>-2.6435063670420078</c:v>
                </c:pt>
                <c:pt idx="2189">
                  <c:v>-2.637946922333505</c:v>
                </c:pt>
                <c:pt idx="2190">
                  <c:v>-2.6323902554029104</c:v>
                </c:pt>
                <c:pt idx="2191">
                  <c:v>-2.6268335884723157</c:v>
                </c:pt>
                <c:pt idx="2192">
                  <c:v>-2.6212838659864968</c:v>
                </c:pt>
                <c:pt idx="2193">
                  <c:v>-2.6157185879443823</c:v>
                </c:pt>
                <c:pt idx="2194">
                  <c:v>-2.6101613654582057</c:v>
                </c:pt>
                <c:pt idx="2195">
                  <c:v>-2.6046077540833128</c:v>
                </c:pt>
                <c:pt idx="2196">
                  <c:v>-2.599056642708538</c:v>
                </c:pt>
                <c:pt idx="2197">
                  <c:v>-2.5935021980002713</c:v>
                </c:pt>
                <c:pt idx="2198">
                  <c:v>-2.5879396977360667</c:v>
                </c:pt>
                <c:pt idx="2199">
                  <c:v>-2.5823908085836198</c:v>
                </c:pt>
                <c:pt idx="2200">
                  <c:v>-2.5768299749861612</c:v>
                </c:pt>
                <c:pt idx="2201">
                  <c:v>-2.5712794191669683</c:v>
                </c:pt>
                <c:pt idx="2202">
                  <c:v>-2.5657227522363737</c:v>
                </c:pt>
                <c:pt idx="2203">
                  <c:v>-2.5601719186393908</c:v>
                </c:pt>
                <c:pt idx="2204">
                  <c:v>-2.5546094183751862</c:v>
                </c:pt>
                <c:pt idx="2205">
                  <c:v>-2.5490402514439978</c:v>
                </c:pt>
                <c:pt idx="2206">
                  <c:v>-2.5434996956252789</c:v>
                </c:pt>
                <c:pt idx="2207">
                  <c:v>-2.5379352509165383</c:v>
                </c:pt>
                <c:pt idx="2208">
                  <c:v>-2.5323796950971076</c:v>
                </c:pt>
                <c:pt idx="2209">
                  <c:v>-2.5268313615002427</c:v>
                </c:pt>
                <c:pt idx="2210">
                  <c:v>-2.521274694569648</c:v>
                </c:pt>
                <c:pt idx="2211">
                  <c:v>-2.5157138609721894</c:v>
                </c:pt>
                <c:pt idx="2212">
                  <c:v>-2.5101602495972966</c:v>
                </c:pt>
                <c:pt idx="2213">
                  <c:v>-2.5046096937781037</c:v>
                </c:pt>
                <c:pt idx="2214">
                  <c:v>-2.499049137958437</c:v>
                </c:pt>
                <c:pt idx="2215">
                  <c:v>-2.4934924710278423</c:v>
                </c:pt>
                <c:pt idx="2216">
                  <c:v>-2.4879333040971296</c:v>
                </c:pt>
                <c:pt idx="2217">
                  <c:v>-2.4823877482781729</c:v>
                </c:pt>
                <c:pt idx="2218">
                  <c:v>-2.4768266369029242</c:v>
                </c:pt>
                <c:pt idx="2219">
                  <c:v>-2.4712771921948953</c:v>
                </c:pt>
                <c:pt idx="2220">
                  <c:v>-2.4657191363753466</c:v>
                </c:pt>
                <c:pt idx="2221">
                  <c:v>-2.4601610805557979</c:v>
                </c:pt>
                <c:pt idx="2222">
                  <c:v>-2.4546083025142771</c:v>
                </c:pt>
                <c:pt idx="2223">
                  <c:v>-2.4490458022500725</c:v>
                </c:pt>
                <c:pt idx="2224">
                  <c:v>-2.4434963575420436</c:v>
                </c:pt>
                <c:pt idx="2225">
                  <c:v>-2.4379410795004031</c:v>
                </c:pt>
                <c:pt idx="2226">
                  <c:v>-2.4323716347914246</c:v>
                </c:pt>
                <c:pt idx="2227">
                  <c:v>-2.4268230234167696</c:v>
                </c:pt>
                <c:pt idx="2228">
                  <c:v>-2.4212699675974569</c:v>
                </c:pt>
                <c:pt idx="2229">
                  <c:v>-2.4157135784446542</c:v>
                </c:pt>
                <c:pt idx="2230">
                  <c:v>-2.4101624670698794</c:v>
                </c:pt>
                <c:pt idx="2231">
                  <c:v>-2.404593300138691</c:v>
                </c:pt>
                <c:pt idx="2232">
                  <c:v>-2.39904607765299</c:v>
                </c:pt>
                <c:pt idx="2233">
                  <c:v>-2.3934832996109954</c:v>
                </c:pt>
                <c:pt idx="2234">
                  <c:v>-2.3879235771247007</c:v>
                </c:pt>
                <c:pt idx="2235">
                  <c:v>-2.382370243527598</c:v>
                </c:pt>
                <c:pt idx="2236">
                  <c:v>-2.3768146877081673</c:v>
                </c:pt>
                <c:pt idx="2237">
                  <c:v>-2.3712510763327987</c:v>
                </c:pt>
                <c:pt idx="2238">
                  <c:v>-2.3657155205143177</c:v>
                </c:pt>
                <c:pt idx="2239">
                  <c:v>-2.3601471869165032</c:v>
                </c:pt>
                <c:pt idx="2240">
                  <c:v>-2.3545957977639382</c:v>
                </c:pt>
                <c:pt idx="2241">
                  <c:v>-2.3490366308332256</c:v>
                </c:pt>
                <c:pt idx="2242">
                  <c:v>-2.343476075013557</c:v>
                </c:pt>
                <c:pt idx="2243">
                  <c:v>-2.3379266303055282</c:v>
                </c:pt>
                <c:pt idx="2244">
                  <c:v>-2.3323710744860975</c:v>
                </c:pt>
                <c:pt idx="2245">
                  <c:v>-2.3268169075556226</c:v>
                </c:pt>
                <c:pt idx="2246">
                  <c:v>-2.3212624628473559</c:v>
                </c:pt>
                <c:pt idx="2247">
                  <c:v>-2.3157007959165234</c:v>
                </c:pt>
                <c:pt idx="2248">
                  <c:v>-2.3101452400970945</c:v>
                </c:pt>
                <c:pt idx="2249">
                  <c:v>-2.304584128721844</c:v>
                </c:pt>
                <c:pt idx="2250">
                  <c:v>-2.2990319062359053</c:v>
                </c:pt>
                <c:pt idx="2251">
                  <c:v>-2.2934730170829845</c:v>
                </c:pt>
                <c:pt idx="2252">
                  <c:v>-2.2879224612637916</c:v>
                </c:pt>
                <c:pt idx="2253">
                  <c:v>-2.282365794333197</c:v>
                </c:pt>
                <c:pt idx="2254">
                  <c:v>-2.2768127385138843</c:v>
                </c:pt>
                <c:pt idx="2255">
                  <c:v>-2.2712396826936239</c:v>
                </c:pt>
                <c:pt idx="2256">
                  <c:v>-2.265693849096877</c:v>
                </c:pt>
                <c:pt idx="2257">
                  <c:v>-2.2601382932774463</c:v>
                </c:pt>
                <c:pt idx="2258">
                  <c:v>-2.2545802374578976</c:v>
                </c:pt>
                <c:pt idx="2259">
                  <c:v>-2.2490310705276606</c:v>
                </c:pt>
                <c:pt idx="2260">
                  <c:v>-2.2434630147076362</c:v>
                </c:pt>
                <c:pt idx="2261">
                  <c:v>-2.2379155144441434</c:v>
                </c:pt>
                <c:pt idx="2262">
                  <c:v>-2.2323505141798208</c:v>
                </c:pt>
                <c:pt idx="2263">
                  <c:v>-2.2267963472493459</c:v>
                </c:pt>
                <c:pt idx="2264">
                  <c:v>-2.2212435692078252</c:v>
                </c:pt>
                <c:pt idx="2265">
                  <c:v>-2.2156869022772305</c:v>
                </c:pt>
                <c:pt idx="2266">
                  <c:v>-2.210125235346398</c:v>
                </c:pt>
                <c:pt idx="2267">
                  <c:v>-2.2045816239719809</c:v>
                </c:pt>
                <c:pt idx="2268">
                  <c:v>-2.1990230125968502</c:v>
                </c:pt>
                <c:pt idx="2269">
                  <c:v>-2.1934696789997474</c:v>
                </c:pt>
                <c:pt idx="2270">
                  <c:v>-2.1879085676244969</c:v>
                </c:pt>
                <c:pt idx="2271">
                  <c:v>-2.1823530118050662</c:v>
                </c:pt>
                <c:pt idx="2272">
                  <c:v>-2.1767860670962076</c:v>
                </c:pt>
                <c:pt idx="2273">
                  <c:v>-2.1712419001662067</c:v>
                </c:pt>
                <c:pt idx="2274">
                  <c:v>-2.1656924554581778</c:v>
                </c:pt>
                <c:pt idx="2275">
                  <c:v>-2.1601271774160633</c:v>
                </c:pt>
                <c:pt idx="2276">
                  <c:v>-2.1545699549298867</c:v>
                </c:pt>
                <c:pt idx="2277">
                  <c:v>-2.1490193991106938</c:v>
                </c:pt>
                <c:pt idx="2278">
                  <c:v>-2.1434532877352073</c:v>
                </c:pt>
                <c:pt idx="2279">
                  <c:v>-2.1378988430269406</c:v>
                </c:pt>
                <c:pt idx="2280">
                  <c:v>-2.1323366205405279</c:v>
                </c:pt>
                <c:pt idx="2281">
                  <c:v>-2.126786064721335</c:v>
                </c:pt>
                <c:pt idx="2282">
                  <c:v>-2.1212277311239944</c:v>
                </c:pt>
                <c:pt idx="2283">
                  <c:v>-2.1156880086386494</c:v>
                </c:pt>
                <c:pt idx="2284">
                  <c:v>-2.1101196750408349</c:v>
                </c:pt>
                <c:pt idx="2285">
                  <c:v>-2.1045655081103583</c:v>
                </c:pt>
                <c:pt idx="2286">
                  <c:v>-2.0990063411796456</c:v>
                </c:pt>
                <c:pt idx="2287">
                  <c:v>-2.0934480075823068</c:v>
                </c:pt>
                <c:pt idx="2288">
                  <c:v>-2.087903007318932</c:v>
                </c:pt>
                <c:pt idx="2289">
                  <c:v>-2.0823391181657733</c:v>
                </c:pt>
                <c:pt idx="2290">
                  <c:v>-2.0767835623463426</c:v>
                </c:pt>
                <c:pt idx="2291">
                  <c:v>-2.07122439541563</c:v>
                </c:pt>
                <c:pt idx="2292">
                  <c:v>-2.065683006263539</c:v>
                </c:pt>
                <c:pt idx="2293">
                  <c:v>-2.0601160615546785</c:v>
                </c:pt>
                <c:pt idx="2294">
                  <c:v>-2.0545724501802614</c:v>
                </c:pt>
                <c:pt idx="2295">
                  <c:v>-2.0490141165829208</c:v>
                </c:pt>
                <c:pt idx="2296">
                  <c:v>-2.0434591163190721</c:v>
                </c:pt>
                <c:pt idx="2297">
                  <c:v>-2.0379071716109252</c:v>
                </c:pt>
                <c:pt idx="2298">
                  <c:v>-2.0323388380131089</c:v>
                </c:pt>
                <c:pt idx="2299">
                  <c:v>-2.0267955044164818</c:v>
                </c:pt>
                <c:pt idx="2300">
                  <c:v>-2.0212293930409952</c:v>
                </c:pt>
                <c:pt idx="2301">
                  <c:v>-2.0156710594436547</c:v>
                </c:pt>
                <c:pt idx="2302">
                  <c:v>-2.0101185591799258</c:v>
                </c:pt>
                <c:pt idx="2303">
                  <c:v>-2.0045552255823473</c:v>
                </c:pt>
                <c:pt idx="2304">
                  <c:v>-1.9989927253181428</c:v>
                </c:pt>
                <c:pt idx="2305">
                  <c:v>-1.9934407806099959</c:v>
                </c:pt>
                <c:pt idx="2306">
                  <c:v>-1.987894391457667</c:v>
                </c:pt>
                <c:pt idx="2307">
                  <c:v>-1.9823427245273102</c:v>
                </c:pt>
                <c:pt idx="2308">
                  <c:v>-1.9767860575967173</c:v>
                </c:pt>
                <c:pt idx="2309">
                  <c:v>-1.9712238351103029</c:v>
                </c:pt>
                <c:pt idx="2310">
                  <c:v>-1.9656641126240082</c:v>
                </c:pt>
                <c:pt idx="2311">
                  <c:v>-1.9601185568050532</c:v>
                </c:pt>
                <c:pt idx="2312">
                  <c:v>-1.9545591120965486</c:v>
                </c:pt>
                <c:pt idx="2313">
                  <c:v>-1.9489960562767621</c:v>
                </c:pt>
                <c:pt idx="2314">
                  <c:v>-1.9434338337903494</c:v>
                </c:pt>
                <c:pt idx="2315">
                  <c:v>-1.9378813335266187</c:v>
                </c:pt>
                <c:pt idx="2316">
                  <c:v>-1.9323324443741718</c:v>
                </c:pt>
                <c:pt idx="2317">
                  <c:v>-1.9267674441098492</c:v>
                </c:pt>
                <c:pt idx="2318">
                  <c:v>-1.9212107771792546</c:v>
                </c:pt>
                <c:pt idx="2319">
                  <c:v>-1.9156610546934356</c:v>
                </c:pt>
                <c:pt idx="2320">
                  <c:v>-1.910099109984813</c:v>
                </c:pt>
                <c:pt idx="2321">
                  <c:v>-1.9045446652765463</c:v>
                </c:pt>
                <c:pt idx="2322">
                  <c:v>-1.8989838316790877</c:v>
                </c:pt>
                <c:pt idx="2323">
                  <c:v>-1.893428275859657</c:v>
                </c:pt>
                <c:pt idx="2324">
                  <c:v>-1.8878771644848822</c:v>
                </c:pt>
                <c:pt idx="2325">
                  <c:v>-1.8823257753323155</c:v>
                </c:pt>
                <c:pt idx="2326">
                  <c:v>-1.8767560528455469</c:v>
                </c:pt>
                <c:pt idx="2327">
                  <c:v>-1.8712168859157838</c:v>
                </c:pt>
                <c:pt idx="2328">
                  <c:v>-1.8656482745401775</c:v>
                </c:pt>
                <c:pt idx="2329">
                  <c:v>-1.8601002187211026</c:v>
                </c:pt>
                <c:pt idx="2330">
                  <c:v>-1.8545246629007224</c:v>
                </c:pt>
                <c:pt idx="2331">
                  <c:v>-1.8489857737487512</c:v>
                </c:pt>
                <c:pt idx="2332">
                  <c:v>-1.8434218845955925</c:v>
                </c:pt>
                <c:pt idx="2333">
                  <c:v>-1.8378721621097718</c:v>
                </c:pt>
                <c:pt idx="2334">
                  <c:v>-1.8323238285129069</c:v>
                </c:pt>
                <c:pt idx="2335">
                  <c:v>-1.8267604949153302</c:v>
                </c:pt>
                <c:pt idx="2336">
                  <c:v>-1.8212107724295095</c:v>
                </c:pt>
                <c:pt idx="2337">
                  <c:v>-1.8156479943875148</c:v>
                </c:pt>
                <c:pt idx="2338">
                  <c:v>-1.8101043830130958</c:v>
                </c:pt>
                <c:pt idx="2339">
                  <c:v>-1.8045368827486534</c:v>
                </c:pt>
                <c:pt idx="2340">
                  <c:v>-1.7989763269289849</c:v>
                </c:pt>
                <c:pt idx="2341">
                  <c:v>-1.7934210488873461</c:v>
                </c:pt>
                <c:pt idx="2342">
                  <c:v>-1.7878641041789614</c:v>
                </c:pt>
                <c:pt idx="2343">
                  <c:v>-1.7823102150262766</c:v>
                </c:pt>
                <c:pt idx="2344">
                  <c:v>-1.7767429925396261</c:v>
                </c:pt>
                <c:pt idx="2345">
                  <c:v>-1.7711968811650891</c:v>
                </c:pt>
                <c:pt idx="2346">
                  <c:v>-1.7656449364569404</c:v>
                </c:pt>
                <c:pt idx="2347">
                  <c:v>-1.7600827139705277</c:v>
                </c:pt>
                <c:pt idx="2348">
                  <c:v>-1.7545296581512151</c:v>
                </c:pt>
                <c:pt idx="2349">
                  <c:v>-1.7489718801094583</c:v>
                </c:pt>
                <c:pt idx="2350">
                  <c:v>-1.7434152131788636</c:v>
                </c:pt>
                <c:pt idx="2351">
                  <c:v>-1.7378641018040888</c:v>
                </c:pt>
                <c:pt idx="2352">
                  <c:v>-1.7323068793179122</c:v>
                </c:pt>
                <c:pt idx="2353">
                  <c:v>-1.7267452123870815</c:v>
                </c:pt>
                <c:pt idx="2354">
                  <c:v>-1.7211899343454409</c:v>
                </c:pt>
                <c:pt idx="2355">
                  <c:v>-1.715639378526248</c:v>
                </c:pt>
                <c:pt idx="2356">
                  <c:v>-1.7100579893722578</c:v>
                </c:pt>
                <c:pt idx="2357">
                  <c:v>-1.7045260446650605</c:v>
                </c:pt>
                <c:pt idx="2358">
                  <c:v>-1.6989518777336343</c:v>
                </c:pt>
                <c:pt idx="2359">
                  <c:v>-1.6934149330261992</c:v>
                </c:pt>
                <c:pt idx="2360">
                  <c:v>-1.6878529883175766</c:v>
                </c:pt>
                <c:pt idx="2361">
                  <c:v>-1.6822996547204738</c:v>
                </c:pt>
                <c:pt idx="2362">
                  <c:v>-1.6767452100122089</c:v>
                </c:pt>
                <c:pt idx="2363">
                  <c:v>-1.6711702097474106</c:v>
                </c:pt>
                <c:pt idx="2364">
                  <c:v>-1.6656243761506637</c:v>
                </c:pt>
                <c:pt idx="2365">
                  <c:v>-1.660074653664843</c:v>
                </c:pt>
                <c:pt idx="2366">
                  <c:v>-1.6545052089558645</c:v>
                </c:pt>
                <c:pt idx="2367">
                  <c:v>-1.6489490975808536</c:v>
                </c:pt>
                <c:pt idx="2368">
                  <c:v>-1.6434035417618968</c:v>
                </c:pt>
                <c:pt idx="2369">
                  <c:v>-1.6378527081649139</c:v>
                </c:pt>
                <c:pt idx="2370">
                  <c:v>-1.6322954856787373</c:v>
                </c:pt>
                <c:pt idx="2371">
                  <c:v>-1.6267413187482624</c:v>
                </c:pt>
                <c:pt idx="2372">
                  <c:v>-1.6211727073726561</c:v>
                </c:pt>
                <c:pt idx="2373">
                  <c:v>-1.6156202071089272</c:v>
                </c:pt>
                <c:pt idx="2374">
                  <c:v>-1.6100646512894965</c:v>
                </c:pt>
                <c:pt idx="2375">
                  <c:v>-1.6045207621372874</c:v>
                </c:pt>
                <c:pt idx="2376">
                  <c:v>-1.5989521507616811</c:v>
                </c:pt>
                <c:pt idx="2377">
                  <c:v>-1.5933965949422504</c:v>
                </c:pt>
                <c:pt idx="2378">
                  <c:v>-1.5878552057901594</c:v>
                </c:pt>
                <c:pt idx="2379">
                  <c:v>-1.5822910388592089</c:v>
                </c:pt>
                <c:pt idx="2380">
                  <c:v>-1.5767213163724403</c:v>
                </c:pt>
                <c:pt idx="2381">
                  <c:v>-1.5711829827760493</c:v>
                </c:pt>
                <c:pt idx="2382">
                  <c:v>-1.5656288158455745</c:v>
                </c:pt>
                <c:pt idx="2383">
                  <c:v>-1.5600757600262618</c:v>
                </c:pt>
                <c:pt idx="2384">
                  <c:v>-1.5545054819839113</c:v>
                </c:pt>
                <c:pt idx="2385">
                  <c:v>-1.5489624261650743</c:v>
                </c:pt>
                <c:pt idx="2386">
                  <c:v>-1.5434060370122715</c:v>
                </c:pt>
                <c:pt idx="2387">
                  <c:v>-1.537847147859349</c:v>
                </c:pt>
                <c:pt idx="2388">
                  <c:v>-1.5322774253725786</c:v>
                </c:pt>
                <c:pt idx="2389">
                  <c:v>-1.5267382584428155</c:v>
                </c:pt>
                <c:pt idx="2390">
                  <c:v>-1.5211713137339569</c:v>
                </c:pt>
                <c:pt idx="2391">
                  <c:v>-1.515626591248374</c:v>
                </c:pt>
                <c:pt idx="2392">
                  <c:v>-1.5100593687617234</c:v>
                </c:pt>
                <c:pt idx="2393">
                  <c:v>-1.5045088129425306</c:v>
                </c:pt>
                <c:pt idx="2394">
                  <c:v>-1.498952423789726</c:v>
                </c:pt>
                <c:pt idx="2395">
                  <c:v>-1.4933854790808674</c:v>
                </c:pt>
                <c:pt idx="2396">
                  <c:v>-1.4878285343724809</c:v>
                </c:pt>
                <c:pt idx="2397">
                  <c:v>-1.4822868674425997</c:v>
                </c:pt>
                <c:pt idx="2398">
                  <c:v>-1.4767213116226952</c:v>
                </c:pt>
                <c:pt idx="2399">
                  <c:v>-1.4711702002479203</c:v>
                </c:pt>
                <c:pt idx="2400">
                  <c:v>-1.4656126999839518</c:v>
                </c:pt>
                <c:pt idx="2401">
                  <c:v>-1.4600654774982509</c:v>
                </c:pt>
                <c:pt idx="2402">
                  <c:v>-1.4544990883449742</c:v>
                </c:pt>
                <c:pt idx="2403">
                  <c:v>-1.4489368658585597</c:v>
                </c:pt>
                <c:pt idx="2404">
                  <c:v>-1.443380476705757</c:v>
                </c:pt>
                <c:pt idx="2405">
                  <c:v>-1.4378265875530722</c:v>
                </c:pt>
                <c:pt idx="2406">
                  <c:v>-1.4322693650668956</c:v>
                </c:pt>
                <c:pt idx="2407">
                  <c:v>-1.4267124203585109</c:v>
                </c:pt>
                <c:pt idx="2408">
                  <c:v>-1.4211565867612901</c:v>
                </c:pt>
                <c:pt idx="2409">
                  <c:v>-1.4156054753865153</c:v>
                </c:pt>
                <c:pt idx="2410">
                  <c:v>-1.4100363084553269</c:v>
                </c:pt>
                <c:pt idx="2411">
                  <c:v>-1.4044818637470602</c:v>
                </c:pt>
                <c:pt idx="2412">
                  <c:v>-1.3989249190386754</c:v>
                </c:pt>
                <c:pt idx="2413">
                  <c:v>-1.3933804743308844</c:v>
                </c:pt>
                <c:pt idx="2414">
                  <c:v>-1.387814085177606</c:v>
                </c:pt>
                <c:pt idx="2415">
                  <c:v>-1.3822693626920231</c:v>
                </c:pt>
                <c:pt idx="2416">
                  <c:v>-1.3767096402057284</c:v>
                </c:pt>
                <c:pt idx="2417">
                  <c:v>-1.3711413066079139</c:v>
                </c:pt>
                <c:pt idx="2418">
                  <c:v>-1.3655879730108111</c:v>
                </c:pt>
                <c:pt idx="2419">
                  <c:v>-1.3600349171915003</c:v>
                </c:pt>
                <c:pt idx="2420">
                  <c:v>-1.3544888058169615</c:v>
                </c:pt>
                <c:pt idx="2421">
                  <c:v>-1.3489229722192668</c:v>
                </c:pt>
                <c:pt idx="2422">
                  <c:v>-1.343371860844492</c:v>
                </c:pt>
                <c:pt idx="2423">
                  <c:v>-1.3378135272471514</c:v>
                </c:pt>
                <c:pt idx="2424">
                  <c:v>-1.3322582492055126</c:v>
                </c:pt>
                <c:pt idx="2425">
                  <c:v>-1.3266965822746801</c:v>
                </c:pt>
                <c:pt idx="2426">
                  <c:v>-1.3211424153442053</c:v>
                </c:pt>
                <c:pt idx="2427">
                  <c:v>-1.3155835261912827</c:v>
                </c:pt>
                <c:pt idx="2428">
                  <c:v>-1.3100304703719718</c:v>
                </c:pt>
                <c:pt idx="2429">
                  <c:v>-1.3044704701078853</c:v>
                </c:pt>
                <c:pt idx="2430">
                  <c:v>-1.2989171365107826</c:v>
                </c:pt>
                <c:pt idx="2431">
                  <c:v>-1.2933501918019221</c:v>
                </c:pt>
                <c:pt idx="2432">
                  <c:v>-1.287808524872041</c:v>
                </c:pt>
                <c:pt idx="2433">
                  <c:v>-1.2822463023856283</c:v>
                </c:pt>
                <c:pt idx="2434">
                  <c:v>-1.2766863021215418</c:v>
                </c:pt>
                <c:pt idx="2435">
                  <c:v>-1.2711318574132751</c:v>
                </c:pt>
                <c:pt idx="2436">
                  <c:v>-1.2655799127051282</c:v>
                </c:pt>
                <c:pt idx="2437">
                  <c:v>-1.2600163013297596</c:v>
                </c:pt>
                <c:pt idx="2438">
                  <c:v>-1.2544701899552226</c:v>
                </c:pt>
                <c:pt idx="2439">
                  <c:v>-1.2489038008019442</c:v>
                </c:pt>
                <c:pt idx="2440">
                  <c:v>-1.2433457449823955</c:v>
                </c:pt>
                <c:pt idx="2441">
                  <c:v>-1.2377921336075008</c:v>
                </c:pt>
                <c:pt idx="2442">
                  <c:v>-1.2322460222329639</c:v>
                </c:pt>
                <c:pt idx="2443">
                  <c:v>-1.2266862997466692</c:v>
                </c:pt>
                <c:pt idx="2444">
                  <c:v>-1.2211176883710628</c:v>
                </c:pt>
                <c:pt idx="2445">
                  <c:v>-1.2155762992189718</c:v>
                </c:pt>
                <c:pt idx="2446">
                  <c:v>-1.2100060211766213</c:v>
                </c:pt>
                <c:pt idx="2447">
                  <c:v>-1.2044643542467384</c:v>
                </c:pt>
                <c:pt idx="2448">
                  <c:v>-1.1989149095387095</c:v>
                </c:pt>
                <c:pt idx="2449">
                  <c:v>-1.193341853718449</c:v>
                </c:pt>
                <c:pt idx="2450">
                  <c:v>-1.1877924090104202</c:v>
                </c:pt>
                <c:pt idx="2451">
                  <c:v>-1.1822307420795877</c:v>
                </c:pt>
                <c:pt idx="2452">
                  <c:v>-1.1766804640381867</c:v>
                </c:pt>
                <c:pt idx="2453">
                  <c:v>-1.171130741552366</c:v>
                </c:pt>
                <c:pt idx="2454">
                  <c:v>-1.1655740746217731</c:v>
                </c:pt>
                <c:pt idx="2455">
                  <c:v>-1.1600171299133866</c:v>
                </c:pt>
                <c:pt idx="2456">
                  <c:v>-1.1544457407598721</c:v>
                </c:pt>
                <c:pt idx="2457">
                  <c:v>-1.1488971293852153</c:v>
                </c:pt>
                <c:pt idx="2458">
                  <c:v>-1.1433501846773044</c:v>
                </c:pt>
                <c:pt idx="2459">
                  <c:v>-1.137780184412744</c:v>
                </c:pt>
                <c:pt idx="2460">
                  <c:v>-1.1322415730385629</c:v>
                </c:pt>
                <c:pt idx="2461">
                  <c:v>-1.1266862949969241</c:v>
                </c:pt>
                <c:pt idx="2462">
                  <c:v>-1.1211310169552853</c:v>
                </c:pt>
                <c:pt idx="2463">
                  <c:v>-1.1155615722463068</c:v>
                </c:pt>
                <c:pt idx="2464">
                  <c:v>-1.1100029608711743</c:v>
                </c:pt>
                <c:pt idx="2465">
                  <c:v>-1.1044599050523392</c:v>
                </c:pt>
                <c:pt idx="2466">
                  <c:v>-1.098888238121031</c:v>
                </c:pt>
                <c:pt idx="2467">
                  <c:v>-1.093338515635212</c:v>
                </c:pt>
                <c:pt idx="2468">
                  <c:v>-1.0877782375933354</c:v>
                </c:pt>
                <c:pt idx="2469">
                  <c:v>-1.0822215706627407</c:v>
                </c:pt>
                <c:pt idx="2470">
                  <c:v>-1.0766735148436677</c:v>
                </c:pt>
                <c:pt idx="2471">
                  <c:v>-1.071117959024237</c:v>
                </c:pt>
                <c:pt idx="2472">
                  <c:v>-1.0655660143160883</c:v>
                </c:pt>
                <c:pt idx="2473">
                  <c:v>-1.0600082362743315</c:v>
                </c:pt>
                <c:pt idx="2474">
                  <c:v>-1.054449624899199</c:v>
                </c:pt>
                <c:pt idx="2475">
                  <c:v>-1.0488882357461584</c:v>
                </c:pt>
                <c:pt idx="2476">
                  <c:v>-1.0433374021491755</c:v>
                </c:pt>
                <c:pt idx="2477">
                  <c:v>-1.0377843463298646</c:v>
                </c:pt>
                <c:pt idx="2478">
                  <c:v>-1.0322287905104339</c:v>
                </c:pt>
                <c:pt idx="2479">
                  <c:v>-1.0266749013577492</c:v>
                </c:pt>
                <c:pt idx="2480">
                  <c:v>-1.0211096233156347</c:v>
                </c:pt>
                <c:pt idx="2481">
                  <c:v>-1.0155607341631878</c:v>
                </c:pt>
                <c:pt idx="2482">
                  <c:v>-1.0100037894548031</c:v>
                </c:pt>
                <c:pt idx="2483">
                  <c:v>-1.0044493447465364</c:v>
                </c:pt>
                <c:pt idx="2484">
                  <c:v>-0.99889156670477774</c:v>
                </c:pt>
                <c:pt idx="2485">
                  <c:v>-0.99333601088534884</c:v>
                </c:pt>
                <c:pt idx="2486">
                  <c:v>-0.98778323284382807</c:v>
                </c:pt>
                <c:pt idx="2487">
                  <c:v>-0.98221739924613161</c:v>
                </c:pt>
                <c:pt idx="2488">
                  <c:v>-0.97666378787123698</c:v>
                </c:pt>
                <c:pt idx="2489">
                  <c:v>-0.97111100982971799</c:v>
                </c:pt>
                <c:pt idx="2490">
                  <c:v>-0.96555684289924137</c:v>
                </c:pt>
                <c:pt idx="2491">
                  <c:v>-0.96000017596864673</c:v>
                </c:pt>
                <c:pt idx="2492">
                  <c:v>-0.9544423979268899</c:v>
                </c:pt>
                <c:pt idx="2493">
                  <c:v>-0.94888906432978715</c:v>
                </c:pt>
                <c:pt idx="2494">
                  <c:v>-0.94332211962092671</c:v>
                </c:pt>
                <c:pt idx="2495">
                  <c:v>-0.9377807304688357</c:v>
                </c:pt>
                <c:pt idx="2496">
                  <c:v>-0.93222295242707887</c:v>
                </c:pt>
                <c:pt idx="2497">
                  <c:v>-0.92666628549648422</c:v>
                </c:pt>
                <c:pt idx="2498">
                  <c:v>-0.92111045189926344</c:v>
                </c:pt>
                <c:pt idx="2499">
                  <c:v>-0.91555211830192285</c:v>
                </c:pt>
                <c:pt idx="2500">
                  <c:v>-0.91000128470493813</c:v>
                </c:pt>
                <c:pt idx="2501">
                  <c:v>-0.90443517332945156</c:v>
                </c:pt>
                <c:pt idx="2502">
                  <c:v>-0.89888933973270468</c:v>
                </c:pt>
                <c:pt idx="2503">
                  <c:v>-0.89333017280199201</c:v>
                </c:pt>
                <c:pt idx="2504">
                  <c:v>-0.88777600587151717</c:v>
                </c:pt>
                <c:pt idx="2505">
                  <c:v>-0.8822137833851027</c:v>
                </c:pt>
                <c:pt idx="2506">
                  <c:v>-0.87666517201044769</c:v>
                </c:pt>
                <c:pt idx="2507">
                  <c:v>-0.87110044952391519</c:v>
                </c:pt>
                <c:pt idx="2508">
                  <c:v>-0.86554850481576828</c:v>
                </c:pt>
                <c:pt idx="2509">
                  <c:v>-0.85999461566308355</c:v>
                </c:pt>
                <c:pt idx="2510">
                  <c:v>-0.85444350428830873</c:v>
                </c:pt>
                <c:pt idx="2511">
                  <c:v>-0.84886433735664468</c:v>
                </c:pt>
                <c:pt idx="2512">
                  <c:v>-0.84332239264897346</c:v>
                </c:pt>
                <c:pt idx="2513">
                  <c:v>-0.83777600349664461</c:v>
                </c:pt>
                <c:pt idx="2514">
                  <c:v>-0.83221961434384184</c:v>
                </c:pt>
                <c:pt idx="2515">
                  <c:v>-0.82665878074638321</c:v>
                </c:pt>
                <c:pt idx="2516">
                  <c:v>-0.82110405826032462</c:v>
                </c:pt>
                <c:pt idx="2517">
                  <c:v>-0.81554266910728401</c:v>
                </c:pt>
                <c:pt idx="2518">
                  <c:v>-0.80998350217657133</c:v>
                </c:pt>
                <c:pt idx="2519">
                  <c:v>-0.80442127969015864</c:v>
                </c:pt>
                <c:pt idx="2520">
                  <c:v>-0.79888239053818566</c:v>
                </c:pt>
                <c:pt idx="2521">
                  <c:v>-0.79332100138514505</c:v>
                </c:pt>
                <c:pt idx="2522">
                  <c:v>-0.78775766778756839</c:v>
                </c:pt>
                <c:pt idx="2523">
                  <c:v>-0.78220627863500169</c:v>
                </c:pt>
                <c:pt idx="2524">
                  <c:v>-0.77665600059360074</c:v>
                </c:pt>
                <c:pt idx="2525">
                  <c:v>-0.77109933366300609</c:v>
                </c:pt>
                <c:pt idx="2526">
                  <c:v>-0.76552905562065376</c:v>
                </c:pt>
                <c:pt idx="2527">
                  <c:v>-0.75998849980193661</c:v>
                </c:pt>
                <c:pt idx="2528">
                  <c:v>-0.75443322176029781</c:v>
                </c:pt>
                <c:pt idx="2529">
                  <c:v>-0.74887766594086713</c:v>
                </c:pt>
                <c:pt idx="2530">
                  <c:v>-0.74331155456538056</c:v>
                </c:pt>
                <c:pt idx="2531">
                  <c:v>-0.73776155430176971</c:v>
                </c:pt>
                <c:pt idx="2532">
                  <c:v>-0.73220905403803904</c:v>
                </c:pt>
                <c:pt idx="2533">
                  <c:v>-0.72664183155138851</c:v>
                </c:pt>
                <c:pt idx="2534">
                  <c:v>-0.72108877573207586</c:v>
                </c:pt>
                <c:pt idx="2535">
                  <c:v>-0.7155290532457812</c:v>
                </c:pt>
                <c:pt idx="2536">
                  <c:v>-0.70997683075984241</c:v>
                </c:pt>
                <c:pt idx="2537">
                  <c:v>-0.70441905271808558</c:v>
                </c:pt>
                <c:pt idx="2538">
                  <c:v>-0.69886599689877293</c:v>
                </c:pt>
                <c:pt idx="2539">
                  <c:v>-0.693311552190508</c:v>
                </c:pt>
                <c:pt idx="2540">
                  <c:v>-0.6877565519266593</c:v>
                </c:pt>
                <c:pt idx="2541">
                  <c:v>-0.68218932944000699</c:v>
                </c:pt>
                <c:pt idx="2542">
                  <c:v>-0.67664516251000784</c:v>
                </c:pt>
                <c:pt idx="2543">
                  <c:v>-0.67107849557893751</c:v>
                </c:pt>
                <c:pt idx="2544">
                  <c:v>-0.66552543975962664</c:v>
                </c:pt>
                <c:pt idx="2545">
                  <c:v>-0.65996682838449594</c:v>
                </c:pt>
                <c:pt idx="2546">
                  <c:v>-0.65441349478739319</c:v>
                </c:pt>
                <c:pt idx="2547">
                  <c:v>-0.64884627230074265</c:v>
                </c:pt>
                <c:pt idx="2548">
                  <c:v>-0.64329904981504171</c:v>
                </c:pt>
                <c:pt idx="2549">
                  <c:v>-0.63774571621793896</c:v>
                </c:pt>
                <c:pt idx="2550">
                  <c:v>-0.63218460484268846</c:v>
                </c:pt>
                <c:pt idx="2551">
                  <c:v>-0.62663877124594158</c:v>
                </c:pt>
                <c:pt idx="2552">
                  <c:v>-0.62107571542615503</c:v>
                </c:pt>
                <c:pt idx="2553">
                  <c:v>-0.6155279373848721</c:v>
                </c:pt>
                <c:pt idx="2554">
                  <c:v>-0.60996765934299546</c:v>
                </c:pt>
                <c:pt idx="2555">
                  <c:v>-0.60441210352356478</c:v>
                </c:pt>
                <c:pt idx="2556">
                  <c:v>-0.59883849214772233</c:v>
                </c:pt>
                <c:pt idx="2557">
                  <c:v>-0.5933009918847052</c:v>
                </c:pt>
                <c:pt idx="2558">
                  <c:v>-0.58773904717608261</c:v>
                </c:pt>
                <c:pt idx="2559">
                  <c:v>-0.58217376913396812</c:v>
                </c:pt>
                <c:pt idx="2560">
                  <c:v>-0.57661404664767346</c:v>
                </c:pt>
                <c:pt idx="2561">
                  <c:v>-0.57107293527337433</c:v>
                </c:pt>
                <c:pt idx="2562">
                  <c:v>-0.56551737945394365</c:v>
                </c:pt>
                <c:pt idx="2563">
                  <c:v>-0.55995849030102107</c:v>
                </c:pt>
                <c:pt idx="2564">
                  <c:v>-0.55439182336995252</c:v>
                </c:pt>
                <c:pt idx="2565">
                  <c:v>-0.54885098977344349</c:v>
                </c:pt>
                <c:pt idx="2566">
                  <c:v>-0.54329654506517677</c:v>
                </c:pt>
                <c:pt idx="2567">
                  <c:v>-0.53772543368945236</c:v>
                </c:pt>
                <c:pt idx="2568">
                  <c:v>-0.53218015564828747</c:v>
                </c:pt>
                <c:pt idx="2569">
                  <c:v>-0.52661376649500902</c:v>
                </c:pt>
                <c:pt idx="2570">
                  <c:v>-0.5210626551202342</c:v>
                </c:pt>
                <c:pt idx="2571">
                  <c:v>-0.51551598819011524</c:v>
                </c:pt>
                <c:pt idx="2572">
                  <c:v>-0.50996071014847644</c:v>
                </c:pt>
                <c:pt idx="2573">
                  <c:v>-0.5044065432180016</c:v>
                </c:pt>
                <c:pt idx="2574">
                  <c:v>-0.49884987628740696</c:v>
                </c:pt>
                <c:pt idx="2575">
                  <c:v>-0.49327932046726453</c:v>
                </c:pt>
                <c:pt idx="2576">
                  <c:v>-0.48773043131481764</c:v>
                </c:pt>
                <c:pt idx="2577">
                  <c:v>-0.48217820882887885</c:v>
                </c:pt>
                <c:pt idx="2578">
                  <c:v>-0.47661820856479231</c:v>
                </c:pt>
                <c:pt idx="2579">
                  <c:v>-0.47106126385640756</c:v>
                </c:pt>
                <c:pt idx="2580">
                  <c:v>-0.4654920969252192</c:v>
                </c:pt>
                <c:pt idx="2581">
                  <c:v>-0.45994792999522005</c:v>
                </c:pt>
                <c:pt idx="2582">
                  <c:v>-0.45439181862020739</c:v>
                </c:pt>
                <c:pt idx="2583">
                  <c:v>-0.44882792946704697</c:v>
                </c:pt>
                <c:pt idx="2584">
                  <c:v>-0.44327154031424421</c:v>
                </c:pt>
                <c:pt idx="2585">
                  <c:v>-0.43771098449457746</c:v>
                </c:pt>
                <c:pt idx="2586">
                  <c:v>-0.43217042867585853</c:v>
                </c:pt>
                <c:pt idx="2587">
                  <c:v>-0.42661403952305577</c:v>
                </c:pt>
                <c:pt idx="2588">
                  <c:v>-0.42104542814744939</c:v>
                </c:pt>
                <c:pt idx="2589">
                  <c:v>-0.41549737232837636</c:v>
                </c:pt>
                <c:pt idx="2590">
                  <c:v>-0.40993014984172405</c:v>
                </c:pt>
                <c:pt idx="2591">
                  <c:v>-0.40438098291148705</c:v>
                </c:pt>
                <c:pt idx="2592">
                  <c:v>-0.3988276493143843</c:v>
                </c:pt>
                <c:pt idx="2593">
                  <c:v>-0.39326876016146173</c:v>
                </c:pt>
                <c:pt idx="2594">
                  <c:v>-0.38771098211970489</c:v>
                </c:pt>
                <c:pt idx="2595">
                  <c:v>-0.38215431518911025</c:v>
                </c:pt>
                <c:pt idx="2596">
                  <c:v>-0.37658737048024982</c:v>
                </c:pt>
                <c:pt idx="2597">
                  <c:v>-0.37103681466105698</c:v>
                </c:pt>
                <c:pt idx="2598">
                  <c:v>-0.36548598106407404</c:v>
                </c:pt>
                <c:pt idx="2599">
                  <c:v>-0.35992292524428748</c:v>
                </c:pt>
                <c:pt idx="2600">
                  <c:v>-0.35437709164754061</c:v>
                </c:pt>
                <c:pt idx="2601">
                  <c:v>-0.34882681360613788</c:v>
                </c:pt>
                <c:pt idx="2602">
                  <c:v>-0.34325681334157743</c:v>
                </c:pt>
                <c:pt idx="2603">
                  <c:v>-0.33770125752214675</c:v>
                </c:pt>
                <c:pt idx="2604">
                  <c:v>-0.33215570170319175</c:v>
                </c:pt>
                <c:pt idx="2605">
                  <c:v>-0.32659014588328716</c:v>
                </c:pt>
                <c:pt idx="2606">
                  <c:v>-0.32104459006433217</c:v>
                </c:pt>
                <c:pt idx="2607">
                  <c:v>-0.3154790342444258</c:v>
                </c:pt>
                <c:pt idx="2608">
                  <c:v>-0.3099234784249969</c:v>
                </c:pt>
                <c:pt idx="2609">
                  <c:v>-0.30437625593929418</c:v>
                </c:pt>
                <c:pt idx="2610">
                  <c:v>-0.29880542234136165</c:v>
                </c:pt>
                <c:pt idx="2611">
                  <c:v>-0.29325681096670486</c:v>
                </c:pt>
                <c:pt idx="2612">
                  <c:v>-0.28770819959204985</c:v>
                </c:pt>
                <c:pt idx="2613">
                  <c:v>-0.28215569932831919</c:v>
                </c:pt>
                <c:pt idx="2614">
                  <c:v>-0.2765901435084146</c:v>
                </c:pt>
                <c:pt idx="2615">
                  <c:v>-0.27102958768874608</c:v>
                </c:pt>
                <c:pt idx="2616">
                  <c:v>-0.26546819853570547</c:v>
                </c:pt>
                <c:pt idx="2617">
                  <c:v>-0.25993153160606219</c:v>
                </c:pt>
                <c:pt idx="2618">
                  <c:v>-0.25437736467558558</c:v>
                </c:pt>
                <c:pt idx="2619">
                  <c:v>-0.24880791996660712</c:v>
                </c:pt>
                <c:pt idx="2620">
                  <c:v>-0.2432568085918323</c:v>
                </c:pt>
                <c:pt idx="2621">
                  <c:v>-0.23770986388392323</c:v>
                </c:pt>
                <c:pt idx="2622">
                  <c:v>-0.23213819695261506</c:v>
                </c:pt>
                <c:pt idx="2623">
                  <c:v>-0.22658264113318616</c:v>
                </c:pt>
                <c:pt idx="2624">
                  <c:v>-0.22103430753632125</c:v>
                </c:pt>
                <c:pt idx="2625">
                  <c:v>-0.21547791838351671</c:v>
                </c:pt>
                <c:pt idx="2626">
                  <c:v>-0.20991041811907607</c:v>
                </c:pt>
                <c:pt idx="2627">
                  <c:v>-0.20435041785498953</c:v>
                </c:pt>
                <c:pt idx="2628">
                  <c:v>-0.19880791759173455</c:v>
                </c:pt>
                <c:pt idx="2629">
                  <c:v>-0.19325125066113991</c:v>
                </c:pt>
                <c:pt idx="2630">
                  <c:v>-0.18769152817484525</c:v>
                </c:pt>
                <c:pt idx="2631">
                  <c:v>-0.18213486124425238</c:v>
                </c:pt>
                <c:pt idx="2632">
                  <c:v>-0.17658041653598566</c:v>
                </c:pt>
                <c:pt idx="2633">
                  <c:v>-0.17102374960539102</c:v>
                </c:pt>
                <c:pt idx="2634">
                  <c:v>-0.16546152711897832</c:v>
                </c:pt>
                <c:pt idx="2635">
                  <c:v>-0.15991069352199361</c:v>
                </c:pt>
                <c:pt idx="2636">
                  <c:v>-0.15435430436919084</c:v>
                </c:pt>
                <c:pt idx="2637">
                  <c:v>-0.14879485966068628</c:v>
                </c:pt>
                <c:pt idx="2638">
                  <c:v>-0.1432459705082394</c:v>
                </c:pt>
                <c:pt idx="2639">
                  <c:v>-0.13769374802230061</c:v>
                </c:pt>
                <c:pt idx="2640">
                  <c:v>-0.13212652553565007</c:v>
                </c:pt>
                <c:pt idx="2641">
                  <c:v>-0.12657096971621939</c:v>
                </c:pt>
                <c:pt idx="2642">
                  <c:v>-0.12101346945225266</c:v>
                </c:pt>
                <c:pt idx="2643">
                  <c:v>-0.11546846918887965</c:v>
                </c:pt>
                <c:pt idx="2644">
                  <c:v>-0.10990708003583904</c:v>
                </c:pt>
                <c:pt idx="2645">
                  <c:v>-0.10435513532769036</c:v>
                </c:pt>
                <c:pt idx="2646">
                  <c:v>-9.8791801730113704E-2</c:v>
                </c:pt>
                <c:pt idx="2647">
                  <c:v>-9.3238468133010954E-2</c:v>
                </c:pt>
                <c:pt idx="2648">
                  <c:v>-8.7685967869282067E-2</c:v>
                </c:pt>
                <c:pt idx="2649">
                  <c:v>-8.2129023160895542E-2</c:v>
                </c:pt>
                <c:pt idx="2650">
                  <c:v>-7.6569300674600882E-2</c:v>
                </c:pt>
                <c:pt idx="2651">
                  <c:v>-7.1014022632962082E-2</c:v>
                </c:pt>
                <c:pt idx="2652">
                  <c:v>-6.5461522369233194E-2</c:v>
                </c:pt>
                <c:pt idx="2653">
                  <c:v>-5.9903744327474584E-2</c:v>
                </c:pt>
                <c:pt idx="2654">
                  <c:v>-5.4346799619089836E-2</c:v>
                </c:pt>
                <c:pt idx="2655">
                  <c:v>-4.8796799355478981E-2</c:v>
                </c:pt>
                <c:pt idx="2656">
                  <c:v>-4.3236243535810459E-2</c:v>
                </c:pt>
                <c:pt idx="2657">
                  <c:v>-3.7682076605335624E-2</c:v>
                </c:pt>
                <c:pt idx="2658">
                  <c:v>-3.2114854118683311E-2</c:v>
                </c:pt>
                <c:pt idx="2659">
                  <c:v>-2.6559020521462529E-2</c:v>
                </c:pt>
                <c:pt idx="2660">
                  <c:v>-2.1006242479941761E-2</c:v>
                </c:pt>
                <c:pt idx="2661">
                  <c:v>-1.5446242215856998E-2</c:v>
                </c:pt>
                <c:pt idx="2662">
                  <c:v>-9.8951308410821781E-3</c:v>
                </c:pt>
                <c:pt idx="2663">
                  <c:v>-4.3304083545496752E-3</c:v>
                </c:pt>
                <c:pt idx="2664">
                  <c:v>1.2104252419593564E-3</c:v>
                </c:pt>
                <c:pt idx="2665">
                  <c:v>6.7790366175657368E-3</c:v>
                </c:pt>
                <c:pt idx="2666">
                  <c:v>1.2334314659204537E-2</c:v>
                </c:pt>
                <c:pt idx="2667">
                  <c:v>1.7892648256545129E-2</c:v>
                </c:pt>
                <c:pt idx="2668">
                  <c:v>2.3449037409347895E-2</c:v>
                </c:pt>
                <c:pt idx="2669">
                  <c:v>2.9001815450868662E-2</c:v>
                </c:pt>
                <c:pt idx="2670">
                  <c:v>3.4554593492389429E-2</c:v>
                </c:pt>
                <c:pt idx="2671">
                  <c:v>4.0116815978802123E-2</c:v>
                </c:pt>
                <c:pt idx="2672">
                  <c:v>4.566514957566703E-2</c:v>
                </c:pt>
                <c:pt idx="2673">
                  <c:v>5.1224594284171587E-2</c:v>
                </c:pt>
                <c:pt idx="2674">
                  <c:v>5.6778761214646423E-2</c:v>
                </c:pt>
                <c:pt idx="2675">
                  <c:v>6.2336539256405032E-2</c:v>
                </c:pt>
                <c:pt idx="2676">
                  <c:v>6.7897650631655537E-2</c:v>
                </c:pt>
                <c:pt idx="2677">
                  <c:v>7.3448762006430357E-2</c:v>
                </c:pt>
                <c:pt idx="2678">
                  <c:v>7.900654004818719E-2</c:v>
                </c:pt>
                <c:pt idx="2679">
                  <c:v>8.4559318089707958E-2</c:v>
                </c:pt>
                <c:pt idx="2680">
                  <c:v>9.0130151687642268E-2</c:v>
                </c:pt>
                <c:pt idx="2681">
                  <c:v>9.5672374173105368E-2</c:v>
                </c:pt>
                <c:pt idx="2682">
                  <c:v>0.10124376332662166</c:v>
                </c:pt>
                <c:pt idx="2683">
                  <c:v>0.10679181914569469</c:v>
                </c:pt>
                <c:pt idx="2684">
                  <c:v>0.11234043052035148</c:v>
                </c:pt>
                <c:pt idx="2685">
                  <c:v>0.11790015300664614</c:v>
                </c:pt>
                <c:pt idx="2686">
                  <c:v>0.12345681993724078</c:v>
                </c:pt>
                <c:pt idx="2687">
                  <c:v>0.12901570909016158</c:v>
                </c:pt>
                <c:pt idx="2688">
                  <c:v>0.13456876490947423</c:v>
                </c:pt>
                <c:pt idx="2689">
                  <c:v>0.14011932072866706</c:v>
                </c:pt>
                <c:pt idx="2690">
                  <c:v>0.14567737654821578</c:v>
                </c:pt>
                <c:pt idx="2691">
                  <c:v>0.1512418212569564</c:v>
                </c:pt>
                <c:pt idx="2692">
                  <c:v>0.15678432152021138</c:v>
                </c:pt>
                <c:pt idx="2693">
                  <c:v>0.16234459956208802</c:v>
                </c:pt>
                <c:pt idx="2694">
                  <c:v>0.16791043315978449</c:v>
                </c:pt>
                <c:pt idx="2695">
                  <c:v>0.17345654453432147</c:v>
                </c:pt>
                <c:pt idx="2696">
                  <c:v>0.17902404479876388</c:v>
                </c:pt>
                <c:pt idx="2697">
                  <c:v>0.18458043395156665</c:v>
                </c:pt>
                <c:pt idx="2698">
                  <c:v>0.19012598977052164</c:v>
                </c:pt>
                <c:pt idx="2699">
                  <c:v>0.1956821011455343</c:v>
                </c:pt>
                <c:pt idx="2700">
                  <c:v>0.20124765696544067</c:v>
                </c:pt>
                <c:pt idx="2701">
                  <c:v>0.20680710167394345</c:v>
                </c:pt>
                <c:pt idx="2702">
                  <c:v>0.21236793527140208</c:v>
                </c:pt>
                <c:pt idx="2703">
                  <c:v>0.21792460220199672</c:v>
                </c:pt>
                <c:pt idx="2704">
                  <c:v>0.2234707135765337</c:v>
                </c:pt>
                <c:pt idx="2705">
                  <c:v>0.22902515828480041</c:v>
                </c:pt>
                <c:pt idx="2706">
                  <c:v>0.23458293632655902</c:v>
                </c:pt>
                <c:pt idx="2707">
                  <c:v>0.24014738103529965</c:v>
                </c:pt>
                <c:pt idx="2708">
                  <c:v>0.24569599240995643</c:v>
                </c:pt>
                <c:pt idx="2709">
                  <c:v>0.251265714896725</c:v>
                </c:pt>
                <c:pt idx="2710">
                  <c:v>0.25681265960463584</c:v>
                </c:pt>
                <c:pt idx="2711">
                  <c:v>0.26237154875755841</c:v>
                </c:pt>
                <c:pt idx="2712">
                  <c:v>0.26791404902081162</c:v>
                </c:pt>
                <c:pt idx="2713">
                  <c:v>0.27348043817409007</c:v>
                </c:pt>
                <c:pt idx="2714">
                  <c:v>0.27902849399316487</c:v>
                </c:pt>
                <c:pt idx="2715">
                  <c:v>0.28459710536877125</c:v>
                </c:pt>
                <c:pt idx="2716">
                  <c:v>0.29014655007680012</c:v>
                </c:pt>
                <c:pt idx="2717">
                  <c:v>0.29570293922960289</c:v>
                </c:pt>
                <c:pt idx="2718">
                  <c:v>0.3012515506042579</c:v>
                </c:pt>
                <c:pt idx="2719">
                  <c:v>0.3068159953130003</c:v>
                </c:pt>
                <c:pt idx="2720">
                  <c:v>0.31238682891093461</c:v>
                </c:pt>
                <c:pt idx="2721">
                  <c:v>0.31791877361813192</c:v>
                </c:pt>
                <c:pt idx="2722">
                  <c:v>0.32347905166000857</c:v>
                </c:pt>
                <c:pt idx="2723">
                  <c:v>0.32903710747955728</c:v>
                </c:pt>
                <c:pt idx="2724">
                  <c:v>0.33461294107772943</c:v>
                </c:pt>
                <c:pt idx="2725">
                  <c:v>0.34015377467423669</c:v>
                </c:pt>
                <c:pt idx="2726">
                  <c:v>0.34572155271647098</c:v>
                </c:pt>
                <c:pt idx="2727">
                  <c:v>0.35126183075739803</c:v>
                </c:pt>
                <c:pt idx="2728">
                  <c:v>0.3568184976879909</c:v>
                </c:pt>
                <c:pt idx="2729">
                  <c:v>0.36237516461858554</c:v>
                </c:pt>
                <c:pt idx="2730">
                  <c:v>0.36794544266093787</c:v>
                </c:pt>
                <c:pt idx="2731">
                  <c:v>0.37350433181385867</c:v>
                </c:pt>
                <c:pt idx="2732">
                  <c:v>0.37906488763352719</c:v>
                </c:pt>
                <c:pt idx="2733">
                  <c:v>0.38461766567504796</c:v>
                </c:pt>
                <c:pt idx="2734">
                  <c:v>0.3901554437158552</c:v>
                </c:pt>
                <c:pt idx="2735">
                  <c:v>0.39573211064739944</c:v>
                </c:pt>
                <c:pt idx="2736">
                  <c:v>0.40127377757728233</c:v>
                </c:pt>
                <c:pt idx="2737">
                  <c:v>0.40683572228590492</c:v>
                </c:pt>
                <c:pt idx="2738">
                  <c:v>0.41238794477184371</c:v>
                </c:pt>
                <c:pt idx="2739">
                  <c:v>0.41795738948082217</c:v>
                </c:pt>
                <c:pt idx="2740">
                  <c:v>0.42351627863374297</c:v>
                </c:pt>
                <c:pt idx="2741">
                  <c:v>0.42906683445293581</c:v>
                </c:pt>
                <c:pt idx="2742">
                  <c:v>0.43461905693887459</c:v>
                </c:pt>
                <c:pt idx="2743">
                  <c:v>0.44020100164844678</c:v>
                </c:pt>
                <c:pt idx="2744">
                  <c:v>0.4457390574670459</c:v>
                </c:pt>
                <c:pt idx="2745">
                  <c:v>0.45129100217519458</c:v>
                </c:pt>
                <c:pt idx="2746">
                  <c:v>0.45684072466101355</c:v>
                </c:pt>
                <c:pt idx="2747">
                  <c:v>0.4623973915916082</c:v>
                </c:pt>
                <c:pt idx="2748">
                  <c:v>0.46796072518918663</c:v>
                </c:pt>
                <c:pt idx="2749">
                  <c:v>0.47353461434282096</c:v>
                </c:pt>
                <c:pt idx="2750">
                  <c:v>0.47908683682875974</c:v>
                </c:pt>
                <c:pt idx="2751">
                  <c:v>0.48463600375899674</c:v>
                </c:pt>
                <c:pt idx="2752">
                  <c:v>0.49018128180016163</c:v>
                </c:pt>
                <c:pt idx="2753">
                  <c:v>0.49574461539773829</c:v>
                </c:pt>
                <c:pt idx="2754">
                  <c:v>0.50129211566123111</c:v>
                </c:pt>
                <c:pt idx="2755">
                  <c:v>0.50685794925892758</c:v>
                </c:pt>
                <c:pt idx="2756">
                  <c:v>0.51241628285626639</c:v>
                </c:pt>
                <c:pt idx="2757">
                  <c:v>0.51795850534173127</c:v>
                </c:pt>
                <c:pt idx="2758">
                  <c:v>0.52351128338325204</c:v>
                </c:pt>
                <c:pt idx="2759">
                  <c:v>0.5290676725360548</c:v>
                </c:pt>
                <c:pt idx="2760">
                  <c:v>0.53465017280120897</c:v>
                </c:pt>
                <c:pt idx="2761">
                  <c:v>0.54019406195341801</c:v>
                </c:pt>
                <c:pt idx="2762">
                  <c:v>0.54574961777284869</c:v>
                </c:pt>
                <c:pt idx="2763">
                  <c:v>0.55129045136935773</c:v>
                </c:pt>
                <c:pt idx="2764">
                  <c:v>0.55685600718926231</c:v>
                </c:pt>
                <c:pt idx="2765">
                  <c:v>0.56240322967496326</c:v>
                </c:pt>
                <c:pt idx="2766">
                  <c:v>0.56796100771672187</c:v>
                </c:pt>
                <c:pt idx="2767">
                  <c:v>0.57352878575895438</c:v>
                </c:pt>
                <c:pt idx="2768">
                  <c:v>0.57909378602327877</c:v>
                </c:pt>
                <c:pt idx="2769">
                  <c:v>0.58463628628653375</c:v>
                </c:pt>
                <c:pt idx="2770">
                  <c:v>0.59020767544004826</c:v>
                </c:pt>
                <c:pt idx="2771">
                  <c:v>0.59575600903691317</c:v>
                </c:pt>
                <c:pt idx="2772">
                  <c:v>0.60131184263413573</c:v>
                </c:pt>
                <c:pt idx="2773">
                  <c:v>0.60687656512066646</c:v>
                </c:pt>
                <c:pt idx="2774">
                  <c:v>0.6124296209399791</c:v>
                </c:pt>
                <c:pt idx="2775">
                  <c:v>0.61797462120335211</c:v>
                </c:pt>
                <c:pt idx="2776">
                  <c:v>0.62353017702278279</c:v>
                </c:pt>
                <c:pt idx="2777">
                  <c:v>0.62908684395337744</c:v>
                </c:pt>
                <c:pt idx="2778">
                  <c:v>0.63465295532886401</c:v>
                </c:pt>
                <c:pt idx="2779">
                  <c:v>0.64022240003784248</c:v>
                </c:pt>
                <c:pt idx="2780">
                  <c:v>0.64577462252378126</c:v>
                </c:pt>
                <c:pt idx="2781">
                  <c:v>0.65131295612017226</c:v>
                </c:pt>
                <c:pt idx="2782">
                  <c:v>0.65688601194043272</c:v>
                </c:pt>
                <c:pt idx="2783">
                  <c:v>0.66245434553824722</c:v>
                </c:pt>
                <c:pt idx="2784">
                  <c:v>0.66800712357976799</c:v>
                </c:pt>
                <c:pt idx="2785">
                  <c:v>0.6735685127328086</c:v>
                </c:pt>
                <c:pt idx="2786">
                  <c:v>0.67910879077373565</c:v>
                </c:pt>
                <c:pt idx="2787">
                  <c:v>0.68467017992677626</c:v>
                </c:pt>
                <c:pt idx="2788">
                  <c:v>0.69023268019098083</c:v>
                </c:pt>
                <c:pt idx="2789">
                  <c:v>0.69578684712145744</c:v>
                </c:pt>
                <c:pt idx="2790">
                  <c:v>0.70132268071772863</c:v>
                </c:pt>
                <c:pt idx="2791">
                  <c:v>0.70689073653775125</c:v>
                </c:pt>
                <c:pt idx="2792">
                  <c:v>0.71245295902416572</c:v>
                </c:pt>
                <c:pt idx="2793">
                  <c:v>0.71800962595476037</c:v>
                </c:pt>
                <c:pt idx="2794">
                  <c:v>0.72355129288464148</c:v>
                </c:pt>
                <c:pt idx="2795">
                  <c:v>0.729115459815592</c:v>
                </c:pt>
                <c:pt idx="2796">
                  <c:v>0.73467851563537856</c:v>
                </c:pt>
                <c:pt idx="2797">
                  <c:v>0.74022657145445159</c:v>
                </c:pt>
                <c:pt idx="2798">
                  <c:v>0.7457843494962102</c:v>
                </c:pt>
                <c:pt idx="2799">
                  <c:v>0.75134101642680484</c:v>
                </c:pt>
                <c:pt idx="2800">
                  <c:v>0.75690018335751752</c:v>
                </c:pt>
                <c:pt idx="2801">
                  <c:v>0.76246129473276802</c:v>
                </c:pt>
                <c:pt idx="2802">
                  <c:v>0.76800712832951312</c:v>
                </c:pt>
                <c:pt idx="2803">
                  <c:v>0.77358490637222133</c:v>
                </c:pt>
                <c:pt idx="2804">
                  <c:v>0.77913129552455018</c:v>
                </c:pt>
                <c:pt idx="2805">
                  <c:v>0.7847024069002746</c:v>
                </c:pt>
                <c:pt idx="2806">
                  <c:v>0.79025351827504942</c:v>
                </c:pt>
                <c:pt idx="2807">
                  <c:v>0.79581824076158192</c:v>
                </c:pt>
                <c:pt idx="2808">
                  <c:v>0.80136796324740089</c:v>
                </c:pt>
                <c:pt idx="2809">
                  <c:v>0.8069326857339334</c:v>
                </c:pt>
                <c:pt idx="2810">
                  <c:v>0.81246935266357845</c:v>
                </c:pt>
                <c:pt idx="2811">
                  <c:v>0.81803296403894699</c:v>
                </c:pt>
                <c:pt idx="2812">
                  <c:v>0.82359157541407768</c:v>
                </c:pt>
                <c:pt idx="2813">
                  <c:v>0.82914213123327052</c:v>
                </c:pt>
                <c:pt idx="2814">
                  <c:v>0.83469102038571741</c:v>
                </c:pt>
                <c:pt idx="2815">
                  <c:v>0.84024713176073007</c:v>
                </c:pt>
                <c:pt idx="2816">
                  <c:v>0.84579740980213103</c:v>
                </c:pt>
                <c:pt idx="2817">
                  <c:v>0.85135046562144367</c:v>
                </c:pt>
                <c:pt idx="2818">
                  <c:v>0.85691379921902033</c:v>
                </c:pt>
                <c:pt idx="2819">
                  <c:v>0.86247657726101501</c:v>
                </c:pt>
                <c:pt idx="2820">
                  <c:v>0.86803991085859344</c:v>
                </c:pt>
                <c:pt idx="2821">
                  <c:v>0.87359657778918809</c:v>
                </c:pt>
                <c:pt idx="2822">
                  <c:v>0.87915546694210889</c:v>
                </c:pt>
                <c:pt idx="2823">
                  <c:v>0.88473324498481709</c:v>
                </c:pt>
                <c:pt idx="2824">
                  <c:v>0.89028046747051803</c:v>
                </c:pt>
                <c:pt idx="2825">
                  <c:v>0.89582935662296492</c:v>
                </c:pt>
                <c:pt idx="2826">
                  <c:v>0.90137852355320369</c:v>
                </c:pt>
                <c:pt idx="2827">
                  <c:v>0.9069401904840344</c:v>
                </c:pt>
                <c:pt idx="2828">
                  <c:v>0.91249574630346508</c:v>
                </c:pt>
                <c:pt idx="2829">
                  <c:v>0.9180468576782399</c:v>
                </c:pt>
                <c:pt idx="2830">
                  <c:v>0.92360824683128051</c:v>
                </c:pt>
                <c:pt idx="2831">
                  <c:v>0.92916602487303912</c:v>
                </c:pt>
                <c:pt idx="2832">
                  <c:v>0.93472963624840766</c:v>
                </c:pt>
                <c:pt idx="2833">
                  <c:v>0.94028852540132846</c:v>
                </c:pt>
                <c:pt idx="2834">
                  <c:v>0.94584047010947714</c:v>
                </c:pt>
                <c:pt idx="2835">
                  <c:v>0.95140241481809973</c:v>
                </c:pt>
                <c:pt idx="2836">
                  <c:v>0.95696185952660429</c:v>
                </c:pt>
                <c:pt idx="2837">
                  <c:v>0.96250213756752956</c:v>
                </c:pt>
                <c:pt idx="2838">
                  <c:v>0.96805963783149807</c:v>
                </c:pt>
                <c:pt idx="2839">
                  <c:v>0.97362102698453867</c:v>
                </c:pt>
                <c:pt idx="2840">
                  <c:v>0.97918352724874325</c:v>
                </c:pt>
                <c:pt idx="2841">
                  <c:v>0.98475047195760368</c:v>
                </c:pt>
                <c:pt idx="2842">
                  <c:v>0.99029074999852895</c:v>
                </c:pt>
                <c:pt idx="2843">
                  <c:v>0.99584852804028756</c:v>
                </c:pt>
                <c:pt idx="2844">
                  <c:v>1.0014063060820462</c:v>
                </c:pt>
                <c:pt idx="2845">
                  <c:v>1.0069701952352048</c:v>
                </c:pt>
                <c:pt idx="2846">
                  <c:v>1.0125149177207877</c:v>
                </c:pt>
                <c:pt idx="2847">
                  <c:v>1.0180724179847545</c:v>
                </c:pt>
                <c:pt idx="2848">
                  <c:v>1.0236421404715248</c:v>
                </c:pt>
                <c:pt idx="2849">
                  <c:v>1.0291832518458239</c:v>
                </c:pt>
                <c:pt idx="2850">
                  <c:v>1.0347471409989843</c:v>
                </c:pt>
                <c:pt idx="2851">
                  <c:v>1.0403038079295772</c:v>
                </c:pt>
                <c:pt idx="2852">
                  <c:v>1.0458740859719295</c:v>
                </c:pt>
                <c:pt idx="2853">
                  <c:v>1.0514271417912404</c:v>
                </c:pt>
                <c:pt idx="2854">
                  <c:v>1.0569618642763494</c:v>
                </c:pt>
                <c:pt idx="2855">
                  <c:v>1.0625318645409099</c:v>
                </c:pt>
                <c:pt idx="2856">
                  <c:v>1.0680935314717406</c:v>
                </c:pt>
                <c:pt idx="2857">
                  <c:v>1.0736290872902217</c:v>
                </c:pt>
                <c:pt idx="2858">
                  <c:v>1.0792079764440938</c:v>
                </c:pt>
                <c:pt idx="2859">
                  <c:v>1.0847460322626929</c:v>
                </c:pt>
                <c:pt idx="2860">
                  <c:v>1.0903224214164453</c:v>
                </c:pt>
                <c:pt idx="2861">
                  <c:v>1.0958685327909823</c:v>
                </c:pt>
                <c:pt idx="2862">
                  <c:v>1.1014238108326229</c:v>
                </c:pt>
                <c:pt idx="2863">
                  <c:v>1.1069807555410076</c:v>
                </c:pt>
                <c:pt idx="2864">
                  <c:v>1.1125429780274203</c:v>
                </c:pt>
                <c:pt idx="2865">
                  <c:v>1.1180877005130032</c:v>
                </c:pt>
                <c:pt idx="2866">
                  <c:v>1.1236538118884898</c:v>
                </c:pt>
                <c:pt idx="2867">
                  <c:v>1.1292090899301304</c:v>
                </c:pt>
                <c:pt idx="2868">
                  <c:v>1.1347588124159493</c:v>
                </c:pt>
                <c:pt idx="2869">
                  <c:v>1.1403396460143576</c:v>
                </c:pt>
                <c:pt idx="2870">
                  <c:v>1.1458710351659747</c:v>
                </c:pt>
                <c:pt idx="2871">
                  <c:v>1.1514271465409855</c:v>
                </c:pt>
                <c:pt idx="2872">
                  <c:v>1.1569771468045964</c:v>
                </c:pt>
                <c:pt idx="2873">
                  <c:v>1.1625443692912487</c:v>
                </c:pt>
                <c:pt idx="2874">
                  <c:v>1.1681010362218416</c:v>
                </c:pt>
                <c:pt idx="2875">
                  <c:v>1.1736457587074245</c:v>
                </c:pt>
                <c:pt idx="2876">
                  <c:v>1.179211592305121</c:v>
                </c:pt>
                <c:pt idx="2877">
                  <c:v>1.1847890925700373</c:v>
                </c:pt>
                <c:pt idx="2878">
                  <c:v>1.1903318706110841</c:v>
                </c:pt>
                <c:pt idx="2879">
                  <c:v>1.1958727042075932</c:v>
                </c:pt>
                <c:pt idx="2880">
                  <c:v>1.2014424266943635</c:v>
                </c:pt>
                <c:pt idx="2881">
                  <c:v>1.2069874269577348</c:v>
                </c:pt>
                <c:pt idx="2882">
                  <c:v>1.2125404827770474</c:v>
                </c:pt>
                <c:pt idx="2883">
                  <c:v>1.2181088163748619</c:v>
                </c:pt>
                <c:pt idx="2884">
                  <c:v>1.2236565944161448</c:v>
                </c:pt>
                <c:pt idx="2885">
                  <c:v>1.2292238169027954</c:v>
                </c:pt>
                <c:pt idx="2886">
                  <c:v>1.2348132616127252</c:v>
                </c:pt>
                <c:pt idx="2887">
                  <c:v>1.2403338174304928</c:v>
                </c:pt>
                <c:pt idx="2888">
                  <c:v>1.2458765954715396</c:v>
                </c:pt>
                <c:pt idx="2889">
                  <c:v>1.2514504846251739</c:v>
                </c:pt>
                <c:pt idx="2890">
                  <c:v>1.2570060404446046</c:v>
                </c:pt>
                <c:pt idx="2891">
                  <c:v>1.2625521518191398</c:v>
                </c:pt>
                <c:pt idx="2892">
                  <c:v>1.2681188187502102</c:v>
                </c:pt>
                <c:pt idx="2893">
                  <c:v>1.2736549301242732</c:v>
                </c:pt>
                <c:pt idx="2894">
                  <c:v>1.2792290970556977</c:v>
                </c:pt>
                <c:pt idx="2895">
                  <c:v>1.2847835417639644</c:v>
                </c:pt>
                <c:pt idx="2896">
                  <c:v>1.2903299309162932</c:v>
                </c:pt>
                <c:pt idx="2897">
                  <c:v>1.2958813200688581</c:v>
                </c:pt>
                <c:pt idx="2898">
                  <c:v>1.3014540981113285</c:v>
                </c:pt>
                <c:pt idx="2899">
                  <c:v>1.306985209485152</c:v>
                </c:pt>
                <c:pt idx="2900">
                  <c:v>1.3125721541949638</c:v>
                </c:pt>
                <c:pt idx="2901">
                  <c:v>1.318109932235771</c:v>
                </c:pt>
                <c:pt idx="2902">
                  <c:v>1.3236746547223035</c:v>
                </c:pt>
                <c:pt idx="2903">
                  <c:v>1.3292385438754621</c:v>
                </c:pt>
                <c:pt idx="2904">
                  <c:v>1.3347927108059388</c:v>
                </c:pt>
                <c:pt idx="2905">
                  <c:v>1.3403454888474577</c:v>
                </c:pt>
                <c:pt idx="2906">
                  <c:v>1.3459177113343479</c:v>
                </c:pt>
                <c:pt idx="2907">
                  <c:v>1.351451600486083</c:v>
                </c:pt>
                <c:pt idx="2908">
                  <c:v>1.3570177118615696</c:v>
                </c:pt>
                <c:pt idx="2909">
                  <c:v>1.3625791010146102</c:v>
                </c:pt>
                <c:pt idx="2910">
                  <c:v>1.3681204901666995</c:v>
                </c:pt>
                <c:pt idx="2911">
                  <c:v>1.3736746570971761</c:v>
                </c:pt>
                <c:pt idx="2912">
                  <c:v>1.3792382684725446</c:v>
                </c:pt>
                <c:pt idx="2913">
                  <c:v>1.3848066020703591</c:v>
                </c:pt>
                <c:pt idx="2914">
                  <c:v>1.3903652134454916</c:v>
                </c:pt>
                <c:pt idx="2915">
                  <c:v>1.395901047041761</c:v>
                </c:pt>
                <c:pt idx="2916">
                  <c:v>1.4014832695291268</c:v>
                </c:pt>
                <c:pt idx="2917">
                  <c:v>1.4070363253484359</c:v>
                </c:pt>
                <c:pt idx="2918">
                  <c:v>1.4125896589455387</c:v>
                </c:pt>
                <c:pt idx="2919">
                  <c:v>1.4181332703199594</c:v>
                </c:pt>
                <c:pt idx="2920">
                  <c:v>1.4237041039178919</c:v>
                </c:pt>
                <c:pt idx="2921">
                  <c:v>1.4292404930697451</c:v>
                </c:pt>
                <c:pt idx="2922">
                  <c:v>1.4348046600006938</c:v>
                </c:pt>
                <c:pt idx="2923">
                  <c:v>1.4403754935986299</c:v>
                </c:pt>
                <c:pt idx="2924">
                  <c:v>1.4459196605286309</c:v>
                </c:pt>
                <c:pt idx="2925">
                  <c:v>1.4514854941263273</c:v>
                </c:pt>
                <c:pt idx="2926">
                  <c:v>1.4570443832792463</c:v>
                </c:pt>
                <c:pt idx="2927">
                  <c:v>1.4625857724313391</c:v>
                </c:pt>
                <c:pt idx="2928">
                  <c:v>1.4681632726962555</c:v>
                </c:pt>
                <c:pt idx="2929">
                  <c:v>1.4736968840702005</c:v>
                </c:pt>
                <c:pt idx="2930">
                  <c:v>1.4792546621119556</c:v>
                </c:pt>
                <c:pt idx="2931">
                  <c:v>1.4848346623769935</c:v>
                </c:pt>
                <c:pt idx="2932">
                  <c:v>1.4903863293073485</c:v>
                </c:pt>
                <c:pt idx="2933">
                  <c:v>1.495953551793999</c:v>
                </c:pt>
                <c:pt idx="2934">
                  <c:v>1.5014785520564224</c:v>
                </c:pt>
                <c:pt idx="2935">
                  <c:v>1.5070521634322667</c:v>
                </c:pt>
                <c:pt idx="2936">
                  <c:v>1.5125888303619099</c:v>
                </c:pt>
                <c:pt idx="2937">
                  <c:v>1.518163275071128</c:v>
                </c:pt>
                <c:pt idx="2938">
                  <c:v>1.5237296642244047</c:v>
                </c:pt>
                <c:pt idx="2939">
                  <c:v>1.5292816089325534</c:v>
                </c:pt>
                <c:pt idx="2940">
                  <c:v>1.534839386974312</c:v>
                </c:pt>
                <c:pt idx="2941">
                  <c:v>1.5403735539038372</c:v>
                </c:pt>
                <c:pt idx="2942">
                  <c:v>1.5459524430577076</c:v>
                </c:pt>
                <c:pt idx="2943">
                  <c:v>1.5514893877651446</c:v>
                </c:pt>
                <c:pt idx="2944">
                  <c:v>1.5570568880295852</c:v>
                </c:pt>
                <c:pt idx="2945">
                  <c:v>1.5625988327372582</c:v>
                </c:pt>
                <c:pt idx="2946">
                  <c:v>1.5681804996690403</c:v>
                </c:pt>
                <c:pt idx="2947">
                  <c:v>1.5737307777104412</c:v>
                </c:pt>
                <c:pt idx="2948">
                  <c:v>1.5792827224185899</c:v>
                </c:pt>
                <c:pt idx="2949">
                  <c:v>1.5848302226820827</c:v>
                </c:pt>
                <c:pt idx="2950">
                  <c:v>1.5903860562793035</c:v>
                </c:pt>
                <c:pt idx="2951">
                  <c:v>1.5959546676549081</c:v>
                </c:pt>
                <c:pt idx="2952">
                  <c:v>1.6015030012517748</c:v>
                </c:pt>
                <c:pt idx="2953">
                  <c:v>1.6070680015160974</c:v>
                </c:pt>
                <c:pt idx="2954">
                  <c:v>1.6126291128913479</c:v>
                </c:pt>
                <c:pt idx="2955">
                  <c:v>1.6181835575996146</c:v>
                </c:pt>
                <c:pt idx="2956">
                  <c:v>1.6237213356404219</c:v>
                </c:pt>
                <c:pt idx="2957">
                  <c:v>1.6292882803492823</c:v>
                </c:pt>
                <c:pt idx="2958">
                  <c:v>1.634851058391277</c:v>
                </c:pt>
                <c:pt idx="2959">
                  <c:v>1.6404016142104716</c:v>
                </c:pt>
                <c:pt idx="2960">
                  <c:v>1.6459691144749122</c:v>
                </c:pt>
                <c:pt idx="2961">
                  <c:v>1.6515113369603753</c:v>
                </c:pt>
                <c:pt idx="2962">
                  <c:v>1.6570727261134159</c:v>
                </c:pt>
                <c:pt idx="2963">
                  <c:v>1.6626127263765547</c:v>
                </c:pt>
                <c:pt idx="2964">
                  <c:v>1.6681746710851755</c:v>
                </c:pt>
                <c:pt idx="2965">
                  <c:v>1.6737330046825143</c:v>
                </c:pt>
                <c:pt idx="2966">
                  <c:v>1.679279116057053</c:v>
                </c:pt>
                <c:pt idx="2967">
                  <c:v>1.6848449496547495</c:v>
                </c:pt>
                <c:pt idx="2968">
                  <c:v>1.6903971721406883</c:v>
                </c:pt>
                <c:pt idx="2969">
                  <c:v>1.6959546724046533</c:v>
                </c:pt>
                <c:pt idx="2970">
                  <c:v>1.7015341171141074</c:v>
                </c:pt>
                <c:pt idx="2971">
                  <c:v>1.7070713395993344</c:v>
                </c:pt>
                <c:pt idx="2972">
                  <c:v>1.712633839863539</c:v>
                </c:pt>
                <c:pt idx="2973">
                  <c:v>1.7182007845723994</c:v>
                </c:pt>
                <c:pt idx="2974">
                  <c:v>1.7237621737254401</c:v>
                </c:pt>
                <c:pt idx="2975">
                  <c:v>1.7293085628777689</c:v>
                </c:pt>
                <c:pt idx="2976">
                  <c:v>1.7348743964754654</c:v>
                </c:pt>
                <c:pt idx="2977">
                  <c:v>1.7404143967386005</c:v>
                </c:pt>
                <c:pt idx="2978">
                  <c:v>1.7459816192252511</c:v>
                </c:pt>
                <c:pt idx="2979">
                  <c:v>1.751562730601453</c:v>
                </c:pt>
                <c:pt idx="2980">
                  <c:v>1.7570888419750368</c:v>
                </c:pt>
                <c:pt idx="2981">
                  <c:v>1.7626546755727333</c:v>
                </c:pt>
                <c:pt idx="2982">
                  <c:v>1.7682149536146099</c:v>
                </c:pt>
                <c:pt idx="2983">
                  <c:v>1.7737771761010244</c:v>
                </c:pt>
                <c:pt idx="2984">
                  <c:v>1.7793318985870812</c:v>
                </c:pt>
                <c:pt idx="2985">
                  <c:v>1.7848988432959416</c:v>
                </c:pt>
                <c:pt idx="2986">
                  <c:v>1.7904424546703623</c:v>
                </c:pt>
                <c:pt idx="2987">
                  <c:v>1.7960191216019048</c:v>
                </c:pt>
                <c:pt idx="2988">
                  <c:v>1.8015652329764436</c:v>
                </c:pt>
                <c:pt idx="2989">
                  <c:v>1.8071213443514544</c:v>
                </c:pt>
                <c:pt idx="2990">
                  <c:v>1.8126663446148292</c:v>
                </c:pt>
                <c:pt idx="2991">
                  <c:v>1.8182288448790338</c:v>
                </c:pt>
                <c:pt idx="2992">
                  <c:v>1.8237960673656843</c:v>
                </c:pt>
                <c:pt idx="2993">
                  <c:v>1.8293655120746628</c:v>
                </c:pt>
                <c:pt idx="2994">
                  <c:v>1.8349021790043061</c:v>
                </c:pt>
                <c:pt idx="2995">
                  <c:v>1.8404621792683926</c:v>
                </c:pt>
                <c:pt idx="2996">
                  <c:v>1.8460366239776107</c:v>
                </c:pt>
                <c:pt idx="2997">
                  <c:v>1.8515788464630738</c:v>
                </c:pt>
                <c:pt idx="2998">
                  <c:v>1.8571366245048324</c:v>
                </c:pt>
                <c:pt idx="2999">
                  <c:v>1.8627002358802009</c:v>
                </c:pt>
                <c:pt idx="3000">
                  <c:v>1.868249680588228</c:v>
                </c:pt>
                <c:pt idx="3001">
                  <c:v>1.8738099586301047</c:v>
                </c:pt>
                <c:pt idx="3002">
                  <c:v>1.8793757922278012</c:v>
                </c:pt>
                <c:pt idx="3003">
                  <c:v>1.8849252369358318</c:v>
                </c:pt>
                <c:pt idx="3004">
                  <c:v>1.8904624594210553</c:v>
                </c:pt>
                <c:pt idx="3005">
                  <c:v>1.8960141263514139</c:v>
                </c:pt>
                <c:pt idx="3006">
                  <c:v>1.9015685710596806</c:v>
                </c:pt>
                <c:pt idx="3007">
                  <c:v>1.907136626879705</c:v>
                </c:pt>
                <c:pt idx="3008">
                  <c:v>1.9127007938106537</c:v>
                </c:pt>
                <c:pt idx="3009">
                  <c:v>1.9182588496302024</c:v>
                </c:pt>
                <c:pt idx="3010">
                  <c:v>1.9238099610049773</c:v>
                </c:pt>
                <c:pt idx="3011">
                  <c:v>1.9293699612690638</c:v>
                </c:pt>
                <c:pt idx="3012">
                  <c:v>1.9349277393108224</c:v>
                </c:pt>
                <c:pt idx="3013">
                  <c:v>1.9404832951302531</c:v>
                </c:pt>
                <c:pt idx="3014">
                  <c:v>1.9460457953944577</c:v>
                </c:pt>
                <c:pt idx="3015">
                  <c:v>1.9515916289912028</c:v>
                </c:pt>
                <c:pt idx="3016">
                  <c:v>1.9571649625892533</c:v>
                </c:pt>
                <c:pt idx="3017">
                  <c:v>1.9627235739643858</c:v>
                </c:pt>
                <c:pt idx="3018">
                  <c:v>1.9682630186719408</c:v>
                </c:pt>
                <c:pt idx="3019">
                  <c:v>1.9738099633798498</c:v>
                </c:pt>
                <c:pt idx="3020">
                  <c:v>1.9793782969776643</c:v>
                </c:pt>
                <c:pt idx="3021">
                  <c:v>1.984931352796977</c:v>
                </c:pt>
                <c:pt idx="3022">
                  <c:v>1.990513019728759</c:v>
                </c:pt>
                <c:pt idx="3023">
                  <c:v>1.9960574644365501</c:v>
                </c:pt>
                <c:pt idx="3024">
                  <c:v>2.0016127424781907</c:v>
                </c:pt>
                <c:pt idx="3025">
                  <c:v>2.0071480205188799</c:v>
                </c:pt>
                <c:pt idx="3026">
                  <c:v>2.0127080207829628</c:v>
                </c:pt>
                <c:pt idx="3027">
                  <c:v>2.0182694099360035</c:v>
                </c:pt>
                <c:pt idx="3028">
                  <c:v>2.0238407990895197</c:v>
                </c:pt>
                <c:pt idx="3029">
                  <c:v>2.0293899660197567</c:v>
                </c:pt>
                <c:pt idx="3030">
                  <c:v>2.0349444107280235</c:v>
                </c:pt>
                <c:pt idx="3031">
                  <c:v>2.0404894109913982</c:v>
                </c:pt>
                <c:pt idx="3032">
                  <c:v>2.0460702445898065</c:v>
                </c:pt>
                <c:pt idx="3033">
                  <c:v>2.0516238559646993</c:v>
                </c:pt>
                <c:pt idx="3034">
                  <c:v>2.0571849673399498</c:v>
                </c:pt>
                <c:pt idx="3035">
                  <c:v>2.0627341342701868</c:v>
                </c:pt>
                <c:pt idx="3036">
                  <c:v>2.0682874678672896</c:v>
                </c:pt>
                <c:pt idx="3037">
                  <c:v>2.0738421903533464</c:v>
                </c:pt>
                <c:pt idx="3038">
                  <c:v>2.0793910795057933</c:v>
                </c:pt>
                <c:pt idx="3039">
                  <c:v>2.0849594131036113</c:v>
                </c:pt>
                <c:pt idx="3040">
                  <c:v>2.0904952466998807</c:v>
                </c:pt>
                <c:pt idx="3041">
                  <c:v>2.096072469187007</c:v>
                </c:pt>
                <c:pt idx="3042">
                  <c:v>2.1016277472286475</c:v>
                </c:pt>
                <c:pt idx="3043">
                  <c:v>2.1071855252704061</c:v>
                </c:pt>
                <c:pt idx="3044">
                  <c:v>2.1127388588675053</c:v>
                </c:pt>
                <c:pt idx="3045">
                  <c:v>2.1182860813532081</c:v>
                </c:pt>
                <c:pt idx="3046">
                  <c:v>2.1238624705069604</c:v>
                </c:pt>
                <c:pt idx="3047">
                  <c:v>2.129416637437437</c:v>
                </c:pt>
                <c:pt idx="3048">
                  <c:v>2.1349708043679136</c:v>
                </c:pt>
                <c:pt idx="3049">
                  <c:v>2.140511360186629</c:v>
                </c:pt>
                <c:pt idx="3050">
                  <c:v>2.1460813604511912</c:v>
                </c:pt>
                <c:pt idx="3051">
                  <c:v>2.1516491384934255</c:v>
                </c:pt>
                <c:pt idx="3052">
                  <c:v>2.1572080276463446</c:v>
                </c:pt>
                <c:pt idx="3053">
                  <c:v>2.1627527501319292</c:v>
                </c:pt>
                <c:pt idx="3054">
                  <c:v>2.1683196948407897</c:v>
                </c:pt>
                <c:pt idx="3055">
                  <c:v>2.173857750659387</c:v>
                </c:pt>
                <c:pt idx="3056">
                  <c:v>2.1794144175899817</c:v>
                </c:pt>
                <c:pt idx="3057">
                  <c:v>2.1849830289655863</c:v>
                </c:pt>
                <c:pt idx="3058">
                  <c:v>2.1905321958958268</c:v>
                </c:pt>
                <c:pt idx="3059">
                  <c:v>2.1960760850480341</c:v>
                </c:pt>
                <c:pt idx="3060">
                  <c:v>2.2016455297570126</c:v>
                </c:pt>
                <c:pt idx="3061">
                  <c:v>2.2072066411322631</c:v>
                </c:pt>
                <c:pt idx="3062">
                  <c:v>2.2127363636171324</c:v>
                </c:pt>
                <c:pt idx="3063">
                  <c:v>2.2183138638820488</c:v>
                </c:pt>
                <c:pt idx="3064">
                  <c:v>2.2238649752568236</c:v>
                </c:pt>
                <c:pt idx="3065">
                  <c:v>2.2294277532988218</c:v>
                </c:pt>
                <c:pt idx="3066">
                  <c:v>2.234966642450793</c:v>
                </c:pt>
                <c:pt idx="3067">
                  <c:v>2.2405363649375616</c:v>
                </c:pt>
                <c:pt idx="3068">
                  <c:v>2.2460816429787265</c:v>
                </c:pt>
                <c:pt idx="3069">
                  <c:v>2.251648865465377</c:v>
                </c:pt>
                <c:pt idx="3070">
                  <c:v>2.2572066435071356</c:v>
                </c:pt>
                <c:pt idx="3071">
                  <c:v>2.2627552548817924</c:v>
                </c:pt>
                <c:pt idx="3072">
                  <c:v>2.268309421812269</c:v>
                </c:pt>
                <c:pt idx="3073">
                  <c:v>2.2738802554102016</c:v>
                </c:pt>
                <c:pt idx="3074">
                  <c:v>2.2794308112293926</c:v>
                </c:pt>
                <c:pt idx="3075">
                  <c:v>2.2849838670487053</c:v>
                </c:pt>
                <c:pt idx="3076">
                  <c:v>2.2905427562016278</c:v>
                </c:pt>
                <c:pt idx="3077">
                  <c:v>2.2960994231322225</c:v>
                </c:pt>
                <c:pt idx="3078">
                  <c:v>2.3016638678409613</c:v>
                </c:pt>
                <c:pt idx="3079">
                  <c:v>2.3072241458828415</c:v>
                </c:pt>
                <c:pt idx="3080">
                  <c:v>2.3127819239245966</c:v>
                </c:pt>
                <c:pt idx="3081">
                  <c:v>2.3183210908543614</c:v>
                </c:pt>
                <c:pt idx="3082">
                  <c:v>2.3238777577849561</c:v>
                </c:pt>
                <c:pt idx="3083">
                  <c:v>2.3294491469384724</c:v>
                </c:pt>
                <c:pt idx="3084">
                  <c:v>2.3349919249795157</c:v>
                </c:pt>
                <c:pt idx="3085">
                  <c:v>2.3405672030221041</c:v>
                </c:pt>
                <c:pt idx="3086">
                  <c:v>2.3461180366190888</c:v>
                </c:pt>
                <c:pt idx="3087">
                  <c:v>2.3516738702163096</c:v>
                </c:pt>
                <c:pt idx="3088">
                  <c:v>2.3572274815912024</c:v>
                </c:pt>
                <c:pt idx="3089">
                  <c:v>2.3627713707434133</c:v>
                </c:pt>
                <c:pt idx="3090">
                  <c:v>2.3683358154521557</c:v>
                </c:pt>
                <c:pt idx="3091">
                  <c:v>2.3738805379377368</c:v>
                </c:pt>
                <c:pt idx="3092">
                  <c:v>2.3794583159804468</c:v>
                </c:pt>
                <c:pt idx="3093">
                  <c:v>2.3849897051320603</c:v>
                </c:pt>
                <c:pt idx="3094">
                  <c:v>2.390545260951491</c:v>
                </c:pt>
                <c:pt idx="3095">
                  <c:v>2.3961060945489514</c:v>
                </c:pt>
                <c:pt idx="3096">
                  <c:v>2.4016733170356019</c:v>
                </c:pt>
                <c:pt idx="3097">
                  <c:v>2.4072335950774786</c:v>
                </c:pt>
                <c:pt idx="3098">
                  <c:v>2.412796928675057</c:v>
                </c:pt>
                <c:pt idx="3099">
                  <c:v>2.4183349844936544</c:v>
                </c:pt>
                <c:pt idx="3100">
                  <c:v>2.4238974847578589</c:v>
                </c:pt>
                <c:pt idx="3101">
                  <c:v>2.4294535961328698</c:v>
                </c:pt>
                <c:pt idx="3102">
                  <c:v>2.4350138741747465</c:v>
                </c:pt>
                <c:pt idx="3103">
                  <c:v>2.4405613744382393</c:v>
                </c:pt>
                <c:pt idx="3104">
                  <c:v>2.4461213747023258</c:v>
                </c:pt>
                <c:pt idx="3105">
                  <c:v>2.4516816527442025</c:v>
                </c:pt>
                <c:pt idx="3106">
                  <c:v>2.4572594307869124</c:v>
                </c:pt>
                <c:pt idx="3107">
                  <c:v>2.4627891532717818</c:v>
                </c:pt>
                <c:pt idx="3108">
                  <c:v>2.4683469313135404</c:v>
                </c:pt>
                <c:pt idx="3109">
                  <c:v>2.4739041537997153</c:v>
                </c:pt>
                <c:pt idx="3110">
                  <c:v>2.4794541540633261</c:v>
                </c:pt>
                <c:pt idx="3111">
                  <c:v>2.4850327654394064</c:v>
                </c:pt>
                <c:pt idx="3112">
                  <c:v>2.4905705434802137</c:v>
                </c:pt>
                <c:pt idx="3113">
                  <c:v>2.4961410993003561</c:v>
                </c:pt>
                <c:pt idx="3114">
                  <c:v>2.5016991551199084</c:v>
                </c:pt>
                <c:pt idx="3115">
                  <c:v>2.5072485998279355</c:v>
                </c:pt>
                <c:pt idx="3116">
                  <c:v>2.51280498898074</c:v>
                </c:pt>
                <c:pt idx="3117">
                  <c:v>2.5183524892442293</c:v>
                </c:pt>
                <c:pt idx="3118">
                  <c:v>2.5239244339533293</c:v>
                </c:pt>
                <c:pt idx="3119">
                  <c:v>2.5294724897724024</c:v>
                </c:pt>
                <c:pt idx="3120">
                  <c:v>2.535021934480433</c:v>
                </c:pt>
                <c:pt idx="3121">
                  <c:v>2.5405763791886962</c:v>
                </c:pt>
                <c:pt idx="3122">
                  <c:v>2.5461497127867503</c:v>
                </c:pt>
                <c:pt idx="3123">
                  <c:v>2.5517038797172269</c:v>
                </c:pt>
                <c:pt idx="3124">
                  <c:v>2.5572674910925954</c:v>
                </c:pt>
                <c:pt idx="3125">
                  <c:v>2.5628111024670126</c:v>
                </c:pt>
                <c:pt idx="3126">
                  <c:v>2.5683688805087712</c:v>
                </c:pt>
                <c:pt idx="3127">
                  <c:v>2.5739361029954217</c:v>
                </c:pt>
                <c:pt idx="3128">
                  <c:v>2.5794833254811245</c:v>
                </c:pt>
                <c:pt idx="3129">
                  <c:v>2.5850455479675354</c:v>
                </c:pt>
                <c:pt idx="3130">
                  <c:v>2.5906127704541895</c:v>
                </c:pt>
                <c:pt idx="3131">
                  <c:v>2.5961555484952328</c:v>
                </c:pt>
                <c:pt idx="3132">
                  <c:v>2.6017083265367553</c:v>
                </c:pt>
                <c:pt idx="3133">
                  <c:v>2.6072802712458518</c:v>
                </c:pt>
                <c:pt idx="3134">
                  <c:v>2.6128324937317906</c:v>
                </c:pt>
                <c:pt idx="3135">
                  <c:v>2.6183758273284177</c:v>
                </c:pt>
                <c:pt idx="3136">
                  <c:v>2.6239324942590123</c:v>
                </c:pt>
                <c:pt idx="3137">
                  <c:v>2.629492772300889</c:v>
                </c:pt>
                <c:pt idx="3138">
                  <c:v>2.6350630503432413</c:v>
                </c:pt>
                <c:pt idx="3139">
                  <c:v>2.6406024950507927</c:v>
                </c:pt>
                <c:pt idx="3140">
                  <c:v>2.646169161981863</c:v>
                </c:pt>
                <c:pt idx="3141">
                  <c:v>2.6517130511340739</c:v>
                </c:pt>
                <c:pt idx="3142">
                  <c:v>2.6572708291758325</c:v>
                </c:pt>
                <c:pt idx="3143">
                  <c:v>2.6628252738840992</c:v>
                </c:pt>
                <c:pt idx="3144">
                  <c:v>2.6684083297048353</c:v>
                </c:pt>
                <c:pt idx="3145">
                  <c:v>2.6739516633014624</c:v>
                </c:pt>
                <c:pt idx="3146">
                  <c:v>2.6795099968988012</c:v>
                </c:pt>
                <c:pt idx="3147">
                  <c:v>2.685058608273458</c:v>
                </c:pt>
                <c:pt idx="3148">
                  <c:v>2.6906197196487085</c:v>
                </c:pt>
                <c:pt idx="3149">
                  <c:v>2.6961716643568536</c:v>
                </c:pt>
                <c:pt idx="3150">
                  <c:v>2.7017247201761663</c:v>
                </c:pt>
                <c:pt idx="3151">
                  <c:v>2.7072974982186366</c:v>
                </c:pt>
                <c:pt idx="3152">
                  <c:v>2.7128463873710835</c:v>
                </c:pt>
                <c:pt idx="3153">
                  <c:v>2.71840027652377</c:v>
                </c:pt>
                <c:pt idx="3154">
                  <c:v>2.7239463878983052</c:v>
                </c:pt>
                <c:pt idx="3155">
                  <c:v>2.7295027770511098</c:v>
                </c:pt>
                <c:pt idx="3156">
                  <c:v>2.7350702773155504</c:v>
                </c:pt>
                <c:pt idx="3157">
                  <c:v>2.740624444246027</c:v>
                </c:pt>
                <c:pt idx="3158">
                  <c:v>2.7461694445093983</c:v>
                </c:pt>
                <c:pt idx="3159">
                  <c:v>2.7517341669959308</c:v>
                </c:pt>
                <c:pt idx="3160">
                  <c:v>2.7572791672593056</c:v>
                </c:pt>
                <c:pt idx="3161">
                  <c:v>2.7628505564128218</c:v>
                </c:pt>
                <c:pt idx="3162">
                  <c:v>2.7684061122322525</c:v>
                </c:pt>
                <c:pt idx="3163">
                  <c:v>2.7739700013854112</c:v>
                </c:pt>
                <c:pt idx="3164">
                  <c:v>2.7795344460941536</c:v>
                </c:pt>
                <c:pt idx="3165">
                  <c:v>2.7850922241359086</c:v>
                </c:pt>
                <c:pt idx="3166">
                  <c:v>2.7906255577320636</c:v>
                </c:pt>
                <c:pt idx="3167">
                  <c:v>2.7962008357746519</c:v>
                </c:pt>
                <c:pt idx="3168">
                  <c:v>2.8017630582610664</c:v>
                </c:pt>
                <c:pt idx="3169">
                  <c:v>2.8073175029693331</c:v>
                </c:pt>
                <c:pt idx="3170">
                  <c:v>2.8128811143447017</c:v>
                </c:pt>
                <c:pt idx="3171">
                  <c:v>2.8184469479423981</c:v>
                </c:pt>
                <c:pt idx="3172">
                  <c:v>2.8239897259834414</c:v>
                </c:pt>
                <c:pt idx="3173">
                  <c:v>2.8295427818027541</c:v>
                </c:pt>
                <c:pt idx="3174">
                  <c:v>2.8350911153996172</c:v>
                </c:pt>
                <c:pt idx="3175">
                  <c:v>2.8406522267748677</c:v>
                </c:pt>
                <c:pt idx="3176">
                  <c:v>2.8462341714844399</c:v>
                </c:pt>
                <c:pt idx="3177">
                  <c:v>2.8517900050816607</c:v>
                </c:pt>
                <c:pt idx="3178">
                  <c:v>2.8573455609010914</c:v>
                </c:pt>
                <c:pt idx="3179">
                  <c:v>2.8629172278323978</c:v>
                </c:pt>
                <c:pt idx="3180">
                  <c:v>2.8684783392076483</c:v>
                </c:pt>
                <c:pt idx="3181">
                  <c:v>2.8740350061382429</c:v>
                </c:pt>
                <c:pt idx="3182">
                  <c:v>2.8795763952903322</c:v>
                </c:pt>
                <c:pt idx="3183">
                  <c:v>2.8851272288873169</c:v>
                </c:pt>
                <c:pt idx="3184">
                  <c:v>2.8906872291514034</c:v>
                </c:pt>
                <c:pt idx="3185">
                  <c:v>2.89625334052689</c:v>
                </c:pt>
                <c:pt idx="3186">
                  <c:v>2.9017902852343269</c:v>
                </c:pt>
                <c:pt idx="3187">
                  <c:v>2.9073513966095739</c:v>
                </c:pt>
                <c:pt idx="3188">
                  <c:v>2.9129019524287685</c:v>
                </c:pt>
                <c:pt idx="3189">
                  <c:v>2.9184519526923793</c:v>
                </c:pt>
                <c:pt idx="3190">
                  <c:v>2.9240080640673902</c:v>
                </c:pt>
                <c:pt idx="3191">
                  <c:v>2.9295866754434741</c:v>
                </c:pt>
                <c:pt idx="3192">
                  <c:v>2.9351261201510255</c:v>
                </c:pt>
                <c:pt idx="3193">
                  <c:v>2.9406805648592922</c:v>
                </c:pt>
                <c:pt idx="3194">
                  <c:v>2.9462344540119787</c:v>
                </c:pt>
                <c:pt idx="3195">
                  <c:v>2.9517980653873472</c:v>
                </c:pt>
                <c:pt idx="3196">
                  <c:v>2.9573641767628338</c:v>
                </c:pt>
                <c:pt idx="3197">
                  <c:v>2.9629205659156348</c:v>
                </c:pt>
                <c:pt idx="3198">
                  <c:v>2.9684819550686754</c:v>
                </c:pt>
                <c:pt idx="3199">
                  <c:v>2.9740177886649484</c:v>
                </c:pt>
                <c:pt idx="3200">
                  <c:v>2.9795916778185827</c:v>
                </c:pt>
                <c:pt idx="3201">
                  <c:v>2.9851494558603413</c:v>
                </c:pt>
                <c:pt idx="3202">
                  <c:v>2.9907025116796504</c:v>
                </c:pt>
                <c:pt idx="3203">
                  <c:v>2.996263900832691</c:v>
                </c:pt>
                <c:pt idx="3204">
                  <c:v>3.0018097344294397</c:v>
                </c:pt>
                <c:pt idx="3205">
                  <c:v>3.0073758458049262</c:v>
                </c:pt>
                <c:pt idx="3206">
                  <c:v>3.0129358460690128</c:v>
                </c:pt>
                <c:pt idx="3207">
                  <c:v>3.0184794574434299</c:v>
                </c:pt>
                <c:pt idx="3208">
                  <c:v>3.0240419577076345</c:v>
                </c:pt>
                <c:pt idx="3209">
                  <c:v>3.0295916801934553</c:v>
                </c:pt>
                <c:pt idx="3210">
                  <c:v>3.0351575137911517</c:v>
                </c:pt>
                <c:pt idx="3211">
                  <c:v>3.0407036251656869</c:v>
                </c:pt>
                <c:pt idx="3212">
                  <c:v>3.0462575143183734</c:v>
                </c:pt>
                <c:pt idx="3213">
                  <c:v>3.0518214034715321</c:v>
                </c:pt>
                <c:pt idx="3214">
                  <c:v>3.0573805704022448</c:v>
                </c:pt>
                <c:pt idx="3215">
                  <c:v>3.062946959555525</c:v>
                </c:pt>
                <c:pt idx="3216">
                  <c:v>3.0685014042637881</c:v>
                </c:pt>
                <c:pt idx="3217">
                  <c:v>3.074046682304953</c:v>
                </c:pt>
                <c:pt idx="3218">
                  <c:v>3.0795972381241477</c:v>
                </c:pt>
                <c:pt idx="3219">
                  <c:v>3.085177238389182</c:v>
                </c:pt>
                <c:pt idx="3220">
                  <c:v>3.0907280719861667</c:v>
                </c:pt>
                <c:pt idx="3221">
                  <c:v>3.0962930722504893</c:v>
                </c:pt>
                <c:pt idx="3222">
                  <c:v>3.1018775169601795</c:v>
                </c:pt>
                <c:pt idx="3223">
                  <c:v>3.1074075172228426</c:v>
                </c:pt>
                <c:pt idx="3224">
                  <c:v>3.1129786285985652</c:v>
                </c:pt>
                <c:pt idx="3225">
                  <c:v>3.1185111288613463</c:v>
                </c:pt>
                <c:pt idx="3226">
                  <c:v>3.1240875180150987</c:v>
                </c:pt>
                <c:pt idx="3227">
                  <c:v>3.1296208516112536</c:v>
                </c:pt>
                <c:pt idx="3228">
                  <c:v>3.1351811296531302</c:v>
                </c:pt>
                <c:pt idx="3229">
                  <c:v>3.1407361299169771</c:v>
                </c:pt>
                <c:pt idx="3230">
                  <c:v>3.1462939079587358</c:v>
                </c:pt>
                <c:pt idx="3231">
                  <c:v>3.1518614082231764</c:v>
                </c:pt>
                <c:pt idx="3232">
                  <c:v>3.1574280751542467</c:v>
                </c:pt>
                <c:pt idx="3233">
                  <c:v>3.1629797420846018</c:v>
                </c:pt>
                <c:pt idx="3234">
                  <c:v>3.168549742349164</c:v>
                </c:pt>
                <c:pt idx="3235">
                  <c:v>3.1740969648348667</c:v>
                </c:pt>
                <c:pt idx="3236">
                  <c:v>3.1796475206540578</c:v>
                </c:pt>
                <c:pt idx="3237">
                  <c:v>3.1852180764742002</c:v>
                </c:pt>
                <c:pt idx="3238">
                  <c:v>3.190765576737693</c:v>
                </c:pt>
                <c:pt idx="3239">
                  <c:v>3.1963208547793336</c:v>
                </c:pt>
                <c:pt idx="3240">
                  <c:v>3.2018716883763148</c:v>
                </c:pt>
                <c:pt idx="3241">
                  <c:v>3.2074350219738932</c:v>
                </c:pt>
                <c:pt idx="3242">
                  <c:v>3.2129936333490257</c:v>
                </c:pt>
                <c:pt idx="3243">
                  <c:v>3.2185511336129906</c:v>
                </c:pt>
                <c:pt idx="3244">
                  <c:v>3.2240994672098573</c:v>
                </c:pt>
                <c:pt idx="3245">
                  <c:v>3.2296580785849862</c:v>
                </c:pt>
                <c:pt idx="3246">
                  <c:v>3.2352089121819709</c:v>
                </c:pt>
                <c:pt idx="3247">
                  <c:v>3.2407933568916611</c:v>
                </c:pt>
                <c:pt idx="3248">
                  <c:v>3.2463344682659638</c:v>
                </c:pt>
                <c:pt idx="3249">
                  <c:v>3.2518750240846792</c:v>
                </c:pt>
                <c:pt idx="3250">
                  <c:v>3.2574375243488838</c:v>
                </c:pt>
                <c:pt idx="3251">
                  <c:v>3.2629833579456324</c:v>
                </c:pt>
                <c:pt idx="3252">
                  <c:v>3.2685380804316893</c:v>
                </c:pt>
                <c:pt idx="3253">
                  <c:v>3.27410585847392</c:v>
                </c:pt>
                <c:pt idx="3254">
                  <c:v>3.2796611365155606</c:v>
                </c:pt>
                <c:pt idx="3255">
                  <c:v>3.2852158590016174</c:v>
                </c:pt>
                <c:pt idx="3256">
                  <c:v>3.2907786370436121</c:v>
                </c:pt>
                <c:pt idx="3257">
                  <c:v>3.2963197484179148</c:v>
                </c:pt>
                <c:pt idx="3258">
                  <c:v>3.3018775264596698</c:v>
                </c:pt>
                <c:pt idx="3259">
                  <c:v>3.3074375267237563</c:v>
                </c:pt>
                <c:pt idx="3260">
                  <c:v>3.3130153047664663</c:v>
                </c:pt>
                <c:pt idx="3261">
                  <c:v>3.3185483605848276</c:v>
                </c:pt>
                <c:pt idx="3262">
                  <c:v>3.3241166941826421</c:v>
                </c:pt>
                <c:pt idx="3263">
                  <c:v>3.3296650277795052</c:v>
                </c:pt>
                <c:pt idx="3264">
                  <c:v>3.3352322502661593</c:v>
                </c:pt>
                <c:pt idx="3265">
                  <c:v>3.3407908616412882</c:v>
                </c:pt>
                <c:pt idx="3266">
                  <c:v>3.3463341952379153</c:v>
                </c:pt>
                <c:pt idx="3267">
                  <c:v>3.3519005843911955</c:v>
                </c:pt>
                <c:pt idx="3268">
                  <c:v>3.3574364179874649</c:v>
                </c:pt>
                <c:pt idx="3269">
                  <c:v>3.3630186404748308</c:v>
                </c:pt>
                <c:pt idx="3270">
                  <c:v>3.3685583629601759</c:v>
                </c:pt>
                <c:pt idx="3271">
                  <c:v>3.3741047521125012</c:v>
                </c:pt>
                <c:pt idx="3272">
                  <c:v>3.3796825301552111</c:v>
                </c:pt>
                <c:pt idx="3273">
                  <c:v>3.3852180859736904</c:v>
                </c:pt>
                <c:pt idx="3274">
                  <c:v>3.3907905862383707</c:v>
                </c:pt>
                <c:pt idx="3275">
                  <c:v>3.3963441976132636</c:v>
                </c:pt>
                <c:pt idx="3276">
                  <c:v>3.4018897534322186</c:v>
                </c:pt>
                <c:pt idx="3277">
                  <c:v>3.4074661425859709</c:v>
                </c:pt>
                <c:pt idx="3278">
                  <c:v>3.4130116984049295</c:v>
                </c:pt>
                <c:pt idx="3279">
                  <c:v>3.4185633653352845</c:v>
                </c:pt>
                <c:pt idx="3280">
                  <c:v>3.4241447544892765</c:v>
                </c:pt>
                <c:pt idx="3281">
                  <c:v>3.4296780880854278</c:v>
                </c:pt>
                <c:pt idx="3282">
                  <c:v>3.4352286439046189</c:v>
                </c:pt>
                <c:pt idx="3283">
                  <c:v>3.4408064219473289</c:v>
                </c:pt>
                <c:pt idx="3284">
                  <c:v>3.44635114443291</c:v>
                </c:pt>
                <c:pt idx="3285">
                  <c:v>3.4519053113633866</c:v>
                </c:pt>
                <c:pt idx="3286">
                  <c:v>3.4574619782939813</c:v>
                </c:pt>
                <c:pt idx="3287">
                  <c:v>3.4630208674469038</c:v>
                </c:pt>
                <c:pt idx="3288">
                  <c:v>3.4685842010444787</c:v>
                </c:pt>
                <c:pt idx="3289">
                  <c:v>3.4741400346416995</c:v>
                </c:pt>
                <c:pt idx="3290">
                  <c:v>3.4796858682384482</c:v>
                </c:pt>
                <c:pt idx="3291">
                  <c:v>3.4852422573912492</c:v>
                </c:pt>
                <c:pt idx="3292">
                  <c:v>3.4907969798773095</c:v>
                </c:pt>
                <c:pt idx="3293">
                  <c:v>3.4963536468079006</c:v>
                </c:pt>
                <c:pt idx="3294">
                  <c:v>3.5019194804055971</c:v>
                </c:pt>
                <c:pt idx="3295">
                  <c:v>3.5074605917798998</c:v>
                </c:pt>
                <c:pt idx="3296">
                  <c:v>3.5130230920441043</c:v>
                </c:pt>
                <c:pt idx="3297">
                  <c:v>3.5185925367530828</c:v>
                </c:pt>
                <c:pt idx="3298">
                  <c:v>3.5241517036837955</c:v>
                </c:pt>
                <c:pt idx="3299">
                  <c:v>3.5296872595022748</c:v>
                </c:pt>
                <c:pt idx="3300">
                  <c:v>3.5352517042110172</c:v>
                </c:pt>
                <c:pt idx="3301">
                  <c:v>3.5408222600311596</c:v>
                </c:pt>
                <c:pt idx="3302">
                  <c:v>3.5463542047383569</c:v>
                </c:pt>
                <c:pt idx="3303">
                  <c:v>3.5519064272242957</c:v>
                </c:pt>
                <c:pt idx="3304">
                  <c:v>3.5574605941547723</c:v>
                </c:pt>
                <c:pt idx="3305">
                  <c:v>3.563019761085485</c:v>
                </c:pt>
                <c:pt idx="3306">
                  <c:v>3.5685850391275977</c:v>
                </c:pt>
                <c:pt idx="3307">
                  <c:v>3.5741425393915662</c:v>
                </c:pt>
                <c:pt idx="3308">
                  <c:v>3.579709206322633</c:v>
                </c:pt>
                <c:pt idx="3309">
                  <c:v>3.585251151030306</c:v>
                </c:pt>
                <c:pt idx="3310">
                  <c:v>3.5908005957383367</c:v>
                </c:pt>
                <c:pt idx="3311">
                  <c:v>3.5963511515575277</c:v>
                </c:pt>
                <c:pt idx="3312">
                  <c:v>3.6019125407105683</c:v>
                </c:pt>
                <c:pt idx="3313">
                  <c:v>3.6074778187526846</c:v>
                </c:pt>
                <c:pt idx="3314">
                  <c:v>3.6130358745722333</c:v>
                </c:pt>
                <c:pt idx="3315">
                  <c:v>3.6186014303921361</c:v>
                </c:pt>
                <c:pt idx="3316">
                  <c:v>3.6241433750998091</c:v>
                </c:pt>
                <c:pt idx="3317">
                  <c:v>3.6297011531415677</c:v>
                </c:pt>
                <c:pt idx="3318">
                  <c:v>3.6352655978503101</c:v>
                </c:pt>
                <c:pt idx="3319">
                  <c:v>3.6408067092246092</c:v>
                </c:pt>
                <c:pt idx="3320">
                  <c:v>3.6463667094886958</c:v>
                </c:pt>
                <c:pt idx="3321">
                  <c:v>3.6519183764190508</c:v>
                </c:pt>
                <c:pt idx="3322">
                  <c:v>3.6574853211279112</c:v>
                </c:pt>
                <c:pt idx="3323">
                  <c:v>3.6630430991696699</c:v>
                </c:pt>
                <c:pt idx="3324">
                  <c:v>3.6686122661008582</c:v>
                </c:pt>
                <c:pt idx="3325">
                  <c:v>3.6741458774748033</c:v>
                </c:pt>
                <c:pt idx="3326">
                  <c:v>3.6797080999612142</c:v>
                </c:pt>
                <c:pt idx="3327">
                  <c:v>3.6852619891139007</c:v>
                </c:pt>
                <c:pt idx="3328">
                  <c:v>3.6908364338231152</c:v>
                </c:pt>
                <c:pt idx="3329">
                  <c:v>3.696376711864044</c:v>
                </c:pt>
                <c:pt idx="3330">
                  <c:v>3.7019333787946387</c:v>
                </c:pt>
                <c:pt idx="3331">
                  <c:v>3.7074853235027838</c:v>
                </c:pt>
                <c:pt idx="3332">
                  <c:v>3.7130433793223325</c:v>
                </c:pt>
                <c:pt idx="3333">
                  <c:v>3.7185939351415271</c:v>
                </c:pt>
                <c:pt idx="3334">
                  <c:v>3.7241433798495542</c:v>
                </c:pt>
                <c:pt idx="3335">
                  <c:v>3.729730324559366</c:v>
                </c:pt>
                <c:pt idx="3336">
                  <c:v>3.7352661581556355</c:v>
                </c:pt>
                <c:pt idx="3337">
                  <c:v>3.740825047308558</c:v>
                </c:pt>
                <c:pt idx="3338">
                  <c:v>3.7464069920181302</c:v>
                </c:pt>
                <c:pt idx="3339">
                  <c:v>3.7519439367255671</c:v>
                </c:pt>
                <c:pt idx="3340">
                  <c:v>3.757504770323024</c:v>
                </c:pt>
                <c:pt idx="3341">
                  <c:v>3.7630686594761862</c:v>
                </c:pt>
                <c:pt idx="3342">
                  <c:v>3.7686042152946655</c:v>
                </c:pt>
                <c:pt idx="3343">
                  <c:v>3.774177271114926</c:v>
                </c:pt>
                <c:pt idx="3344">
                  <c:v>3.7797161602668972</c:v>
                </c:pt>
                <c:pt idx="3345">
                  <c:v>3.7852717160863278</c:v>
                </c:pt>
                <c:pt idx="3346">
                  <c:v>3.7908353274616964</c:v>
                </c:pt>
                <c:pt idx="3347">
                  <c:v>3.7964025499483469</c:v>
                </c:pt>
                <c:pt idx="3348">
                  <c:v>3.8019556057676596</c:v>
                </c:pt>
                <c:pt idx="3349">
                  <c:v>3.8075158838095362</c:v>
                </c:pt>
                <c:pt idx="3350">
                  <c:v>3.8130606062951209</c:v>
                </c:pt>
                <c:pt idx="3351">
                  <c:v>3.8186067176696561</c:v>
                </c:pt>
                <c:pt idx="3352">
                  <c:v>3.8241736623785165</c:v>
                </c:pt>
                <c:pt idx="3353">
                  <c:v>3.8297403293095869</c:v>
                </c:pt>
                <c:pt idx="3354">
                  <c:v>3.8352881073508698</c:v>
                </c:pt>
                <c:pt idx="3355">
                  <c:v>3.8408347742809887</c:v>
                </c:pt>
                <c:pt idx="3356">
                  <c:v>3.8464081078790393</c:v>
                </c:pt>
                <c:pt idx="3357">
                  <c:v>3.8519567192536961</c:v>
                </c:pt>
                <c:pt idx="3358">
                  <c:v>3.8575075528506808</c:v>
                </c:pt>
                <c:pt idx="3359">
                  <c:v>3.8630781086708232</c:v>
                </c:pt>
                <c:pt idx="3360">
                  <c:v>3.8686219978230341</c:v>
                </c:pt>
                <c:pt idx="3361">
                  <c:v>3.8741700536421071</c:v>
                </c:pt>
                <c:pt idx="3362">
                  <c:v>3.8797408872400396</c:v>
                </c:pt>
                <c:pt idx="3363">
                  <c:v>3.8852961652816802</c:v>
                </c:pt>
                <c:pt idx="3364">
                  <c:v>3.8908372766559793</c:v>
                </c:pt>
                <c:pt idx="3365">
                  <c:v>3.8964042213648398</c:v>
                </c:pt>
                <c:pt idx="3366">
                  <c:v>3.9019475549614668</c:v>
                </c:pt>
                <c:pt idx="3367">
                  <c:v>3.9075153330037011</c:v>
                </c:pt>
                <c:pt idx="3368">
                  <c:v>3.9130919999352436</c:v>
                </c:pt>
                <c:pt idx="3369">
                  <c:v>3.9186322779761724</c:v>
                </c:pt>
                <c:pt idx="3370">
                  <c:v>3.9242017226851509</c:v>
                </c:pt>
                <c:pt idx="3371">
                  <c:v>3.9297372785036302</c:v>
                </c:pt>
                <c:pt idx="3372">
                  <c:v>3.9353150565463366</c:v>
                </c:pt>
                <c:pt idx="3373">
                  <c:v>3.9408747790326331</c:v>
                </c:pt>
                <c:pt idx="3374">
                  <c:v>3.9464095015177421</c:v>
                </c:pt>
                <c:pt idx="3375">
                  <c:v>3.9519772795599728</c:v>
                </c:pt>
                <c:pt idx="3376">
                  <c:v>3.957543668713253</c:v>
                </c:pt>
                <c:pt idx="3377">
                  <c:v>3.963097557865936</c:v>
                </c:pt>
                <c:pt idx="3378">
                  <c:v>3.9686495025740847</c:v>
                </c:pt>
                <c:pt idx="3379">
                  <c:v>3.9742047806157217</c:v>
                </c:pt>
                <c:pt idx="3380">
                  <c:v>3.9797639475464344</c:v>
                </c:pt>
                <c:pt idx="3381">
                  <c:v>3.985320614477029</c:v>
                </c:pt>
                <c:pt idx="3382">
                  <c:v>3.9908597814067939</c:v>
                </c:pt>
                <c:pt idx="3383">
                  <c:v>3.9964242261155363</c:v>
                </c:pt>
                <c:pt idx="3384">
                  <c:v>4.0019833930462489</c:v>
                </c:pt>
                <c:pt idx="3385">
                  <c:v>4.00754005997684</c:v>
                </c:pt>
                <c:pt idx="3386">
                  <c:v>4.0130792269066049</c:v>
                </c:pt>
                <c:pt idx="3387">
                  <c:v>4.0186625605051312</c:v>
                </c:pt>
                <c:pt idx="3388">
                  <c:v>4.0241958941012861</c:v>
                </c:pt>
                <c:pt idx="3389">
                  <c:v>4.0297675610325925</c:v>
                </c:pt>
                <c:pt idx="3390">
                  <c:v>4.0353228390742295</c:v>
                </c:pt>
                <c:pt idx="3391">
                  <c:v>4.0408645060041124</c:v>
                </c:pt>
                <c:pt idx="3392">
                  <c:v>4.0464292284906449</c:v>
                </c:pt>
                <c:pt idx="3393">
                  <c:v>4.0519753398651837</c:v>
                </c:pt>
                <c:pt idx="3394">
                  <c:v>4.0575483956854441</c:v>
                </c:pt>
                <c:pt idx="3395">
                  <c:v>4.0630897848375334</c:v>
                </c:pt>
                <c:pt idx="3396">
                  <c:v>4.0686542295462758</c:v>
                </c:pt>
                <c:pt idx="3397">
                  <c:v>4.0742050631432605</c:v>
                </c:pt>
                <c:pt idx="3398">
                  <c:v>4.0797653411851371</c:v>
                </c:pt>
                <c:pt idx="3399">
                  <c:v>4.0853264525603841</c:v>
                </c:pt>
                <c:pt idx="3400">
                  <c:v>4.0908842306021427</c:v>
                </c:pt>
                <c:pt idx="3401">
                  <c:v>4.0964650642005509</c:v>
                </c:pt>
                <c:pt idx="3402">
                  <c:v>4.1020125644640437</c:v>
                </c:pt>
                <c:pt idx="3403">
                  <c:v>4.1075517313938086</c:v>
                </c:pt>
                <c:pt idx="3404">
                  <c:v>4.1131242316584888</c:v>
                </c:pt>
                <c:pt idx="3405">
                  <c:v>4.1186778430333817</c:v>
                </c:pt>
                <c:pt idx="3406">
                  <c:v>4.1242261766302448</c:v>
                </c:pt>
                <c:pt idx="3407">
                  <c:v>4.1297836768942133</c:v>
                </c:pt>
                <c:pt idx="3408">
                  <c:v>4.135339232713644</c:v>
                </c:pt>
                <c:pt idx="3409">
                  <c:v>4.1408911774217891</c:v>
                </c:pt>
                <c:pt idx="3410">
                  <c:v>4.1464572887972793</c:v>
                </c:pt>
                <c:pt idx="3411">
                  <c:v>4.1520114557277523</c:v>
                </c:pt>
                <c:pt idx="3412">
                  <c:v>4.157571733769629</c:v>
                </c:pt>
                <c:pt idx="3413">
                  <c:v>4.1631153451440497</c:v>
                </c:pt>
                <c:pt idx="3414">
                  <c:v>4.1686870120753561</c:v>
                </c:pt>
                <c:pt idx="3415">
                  <c:v>4.1742447901171147</c:v>
                </c:pt>
                <c:pt idx="3416">
                  <c:v>4.1798003459365454</c:v>
                </c:pt>
                <c:pt idx="3417">
                  <c:v>4.1853634017563301</c:v>
                </c:pt>
                <c:pt idx="3418">
                  <c:v>4.1909272909094888</c:v>
                </c:pt>
                <c:pt idx="3419">
                  <c:v>4.1964747911729816</c:v>
                </c:pt>
                <c:pt idx="3420">
                  <c:v>4.2020370136593961</c:v>
                </c:pt>
                <c:pt idx="3421">
                  <c:v>4.2075959028123187</c:v>
                </c:pt>
                <c:pt idx="3422">
                  <c:v>4.21313506974208</c:v>
                </c:pt>
                <c:pt idx="3423">
                  <c:v>4.2186972922284944</c:v>
                </c:pt>
                <c:pt idx="3424">
                  <c:v>4.224268125826427</c:v>
                </c:pt>
                <c:pt idx="3425">
                  <c:v>4.2298225705346937</c:v>
                </c:pt>
                <c:pt idx="3426">
                  <c:v>4.2353567374642189</c:v>
                </c:pt>
                <c:pt idx="3427">
                  <c:v>4.2409275710621515</c:v>
                </c:pt>
                <c:pt idx="3428">
                  <c:v>4.246482849103792</c:v>
                </c:pt>
                <c:pt idx="3429">
                  <c:v>4.252033127145193</c:v>
                </c:pt>
                <c:pt idx="3430">
                  <c:v>4.2575903496313714</c:v>
                </c:pt>
                <c:pt idx="3431">
                  <c:v>4.2631584054513958</c:v>
                </c:pt>
                <c:pt idx="3432">
                  <c:v>4.2687059057148851</c:v>
                </c:pt>
                <c:pt idx="3433">
                  <c:v>4.2742734059793293</c:v>
                </c:pt>
                <c:pt idx="3434">
                  <c:v>4.279842295132724</c:v>
                </c:pt>
                <c:pt idx="3435">
                  <c:v>4.2853720176175969</c:v>
                </c:pt>
                <c:pt idx="3436">
                  <c:v>4.2909459067712312</c:v>
                </c:pt>
                <c:pt idx="3437">
                  <c:v>4.2964922959235565</c:v>
                </c:pt>
                <c:pt idx="3438">
                  <c:v>4.3020764628554566</c:v>
                </c:pt>
                <c:pt idx="3439">
                  <c:v>4.3076259075634873</c:v>
                </c:pt>
                <c:pt idx="3440">
                  <c:v>4.3131675744933702</c:v>
                </c:pt>
                <c:pt idx="3441">
                  <c:v>4.3187089636454594</c:v>
                </c:pt>
                <c:pt idx="3442">
                  <c:v>4.324267852798382</c:v>
                </c:pt>
                <c:pt idx="3443">
                  <c:v>4.3298420197298064</c:v>
                </c:pt>
                <c:pt idx="3444">
                  <c:v>4.3353764644371218</c:v>
                </c:pt>
                <c:pt idx="3445">
                  <c:v>4.3409434091459822</c:v>
                </c:pt>
                <c:pt idx="3446">
                  <c:v>4.3465120205215904</c:v>
                </c:pt>
                <c:pt idx="3447">
                  <c:v>4.3520486874512336</c:v>
                </c:pt>
                <c:pt idx="3448">
                  <c:v>4.3576017432705463</c:v>
                </c:pt>
                <c:pt idx="3449">
                  <c:v>4.3631920213138464</c:v>
                </c:pt>
                <c:pt idx="3450">
                  <c:v>4.3687409104662933</c:v>
                </c:pt>
                <c:pt idx="3451">
                  <c:v>4.3742878551742059</c:v>
                </c:pt>
                <c:pt idx="3452">
                  <c:v>4.3798386887711871</c:v>
                </c:pt>
                <c:pt idx="3453">
                  <c:v>4.3853953557017817</c:v>
                </c:pt>
                <c:pt idx="3454">
                  <c:v>4.3909645226329701</c:v>
                </c:pt>
                <c:pt idx="3455">
                  <c:v>4.3965067451184332</c:v>
                </c:pt>
                <c:pt idx="3456">
                  <c:v>4.4020764676052018</c:v>
                </c:pt>
                <c:pt idx="3457">
                  <c:v>4.4076228567575306</c:v>
                </c:pt>
                <c:pt idx="3458">
                  <c:v>4.4132061903560604</c:v>
                </c:pt>
                <c:pt idx="3459">
                  <c:v>4.4187359128409298</c:v>
                </c:pt>
                <c:pt idx="3460">
                  <c:v>4.4242925797715245</c:v>
                </c:pt>
                <c:pt idx="3461">
                  <c:v>4.429869524480857</c:v>
                </c:pt>
                <c:pt idx="3462">
                  <c:v>4.435412580299694</c:v>
                </c:pt>
                <c:pt idx="3463">
                  <c:v>4.4409670250079607</c:v>
                </c:pt>
                <c:pt idx="3464">
                  <c:v>4.4465164697159913</c:v>
                </c:pt>
                <c:pt idx="3465">
                  <c:v>4.452072025535422</c:v>
                </c:pt>
                <c:pt idx="3466">
                  <c:v>4.4576203591322852</c:v>
                </c:pt>
                <c:pt idx="3467">
                  <c:v>4.4631989705083654</c:v>
                </c:pt>
                <c:pt idx="3468">
                  <c:v>4.468752859661052</c:v>
                </c:pt>
                <c:pt idx="3469">
                  <c:v>4.4743006377023349</c:v>
                </c:pt>
                <c:pt idx="3470">
                  <c:v>4.4798723046336413</c:v>
                </c:pt>
                <c:pt idx="3471">
                  <c:v>4.4854228604528323</c:v>
                </c:pt>
                <c:pt idx="3472">
                  <c:v>4.4909695273829513</c:v>
                </c:pt>
                <c:pt idx="3473">
                  <c:v>4.4965245276468018</c:v>
                </c:pt>
                <c:pt idx="3474">
                  <c:v>4.5020906390222883</c:v>
                </c:pt>
                <c:pt idx="3475">
                  <c:v>4.5076506392863749</c:v>
                </c:pt>
                <c:pt idx="3476">
                  <c:v>4.5131884173271821</c:v>
                </c:pt>
                <c:pt idx="3477">
                  <c:v>4.518772028703502</c:v>
                </c:pt>
                <c:pt idx="3478">
                  <c:v>4.5242939734102237</c:v>
                </c:pt>
                <c:pt idx="3479">
                  <c:v>4.5298686958972318</c:v>
                </c:pt>
                <c:pt idx="3480">
                  <c:v>4.5354125850494391</c:v>
                </c:pt>
                <c:pt idx="3481">
                  <c:v>4.5409573075350238</c:v>
                </c:pt>
                <c:pt idx="3482">
                  <c:v>4.5465189744658545</c:v>
                </c:pt>
                <c:pt idx="3483">
                  <c:v>4.5520775858409834</c:v>
                </c:pt>
                <c:pt idx="3484">
                  <c:v>4.5576509194390376</c:v>
                </c:pt>
                <c:pt idx="3485">
                  <c:v>4.5631964752579925</c:v>
                </c:pt>
                <c:pt idx="3486">
                  <c:v>4.5687545310775413</c:v>
                </c:pt>
                <c:pt idx="3487">
                  <c:v>4.5743128646748836</c:v>
                </c:pt>
                <c:pt idx="3488">
                  <c:v>4.5798806427171144</c:v>
                </c:pt>
                <c:pt idx="3489">
                  <c:v>4.5854242540915351</c:v>
                </c:pt>
                <c:pt idx="3490">
                  <c:v>4.5909623099101324</c:v>
                </c:pt>
                <c:pt idx="3491">
                  <c:v>4.5965314768413208</c:v>
                </c:pt>
                <c:pt idx="3492">
                  <c:v>4.6020759215491118</c:v>
                </c:pt>
                <c:pt idx="3493">
                  <c:v>4.6076473107026281</c:v>
                </c:pt>
                <c:pt idx="3494">
                  <c:v>4.6132036998554291</c:v>
                </c:pt>
                <c:pt idx="3495">
                  <c:v>4.6187556445635778</c:v>
                </c:pt>
                <c:pt idx="3496">
                  <c:v>4.6243206448279004</c:v>
                </c:pt>
                <c:pt idx="3497">
                  <c:v>4.6298528673128914</c:v>
                </c:pt>
                <c:pt idx="3498">
                  <c:v>4.6354150897993023</c:v>
                </c:pt>
                <c:pt idx="3499">
                  <c:v>4.6409750900633888</c:v>
                </c:pt>
                <c:pt idx="3500">
                  <c:v>4.6465431458834132</c:v>
                </c:pt>
                <c:pt idx="3501">
                  <c:v>4.6520787017018925</c:v>
                </c:pt>
                <c:pt idx="3502">
                  <c:v>4.6576612019670485</c:v>
                </c:pt>
                <c:pt idx="3503">
                  <c:v>4.6632087022305413</c:v>
                </c:pt>
                <c:pt idx="3504">
                  <c:v>4.6687650913833423</c:v>
                </c:pt>
                <c:pt idx="3505">
                  <c:v>4.6743287027587108</c:v>
                </c:pt>
                <c:pt idx="3506">
                  <c:v>4.6798559252434622</c:v>
                </c:pt>
                <c:pt idx="3507">
                  <c:v>4.6854206477299947</c:v>
                </c:pt>
                <c:pt idx="3508">
                  <c:v>4.6909878702166488</c:v>
                </c:pt>
                <c:pt idx="3509">
                  <c:v>4.6965217593683803</c:v>
                </c:pt>
                <c:pt idx="3510">
                  <c:v>4.7021045374113264</c:v>
                </c:pt>
                <c:pt idx="3511">
                  <c:v>4.7076378710074813</c:v>
                </c:pt>
                <c:pt idx="3512">
                  <c:v>4.7132259268284535</c:v>
                </c:pt>
                <c:pt idx="3513">
                  <c:v>4.7187659270915887</c:v>
                </c:pt>
                <c:pt idx="3514">
                  <c:v>4.7243028717990256</c:v>
                </c:pt>
                <c:pt idx="3515">
                  <c:v>4.7298850942863879</c:v>
                </c:pt>
                <c:pt idx="3516">
                  <c:v>4.7354328723276709</c:v>
                </c:pt>
                <c:pt idx="3517">
                  <c:v>4.7409750948131339</c:v>
                </c:pt>
                <c:pt idx="3518">
                  <c:v>4.7465450950776962</c:v>
                </c:pt>
                <c:pt idx="3519">
                  <c:v>4.7521067620085269</c:v>
                </c:pt>
                <c:pt idx="3520">
                  <c:v>4.757645373382708</c:v>
                </c:pt>
                <c:pt idx="3521">
                  <c:v>4.7632103736470306</c:v>
                </c:pt>
                <c:pt idx="3522">
                  <c:v>4.7687659294664613</c:v>
                </c:pt>
                <c:pt idx="3523">
                  <c:v>4.7743309297307839</c:v>
                </c:pt>
                <c:pt idx="3524">
                  <c:v>4.7798650966603091</c:v>
                </c:pt>
                <c:pt idx="3525">
                  <c:v>4.7854314858135893</c:v>
                </c:pt>
                <c:pt idx="3526">
                  <c:v>4.7910053749672237</c:v>
                </c:pt>
                <c:pt idx="3527">
                  <c:v>4.7965423196746571</c:v>
                </c:pt>
                <c:pt idx="3528">
                  <c:v>4.8020939866050156</c:v>
                </c:pt>
                <c:pt idx="3529">
                  <c:v>4.8076484313132823</c:v>
                </c:pt>
                <c:pt idx="3530">
                  <c:v>4.8132084315773689</c:v>
                </c:pt>
                <c:pt idx="3531">
                  <c:v>4.8187673207302879</c:v>
                </c:pt>
                <c:pt idx="3532">
                  <c:v>4.8243214876607645</c:v>
                </c:pt>
                <c:pt idx="3533">
                  <c:v>4.8298742657022871</c:v>
                </c:pt>
                <c:pt idx="3534">
                  <c:v>4.8354359326331178</c:v>
                </c:pt>
                <c:pt idx="3535">
                  <c:v>4.8410170440093161</c:v>
                </c:pt>
                <c:pt idx="3536">
                  <c:v>4.8465481553831431</c:v>
                </c:pt>
                <c:pt idx="3537">
                  <c:v>4.8521009334246621</c:v>
                </c:pt>
                <c:pt idx="3538">
                  <c:v>4.8576506559104828</c:v>
                </c:pt>
                <c:pt idx="3539">
                  <c:v>4.8632084339522414</c:v>
                </c:pt>
                <c:pt idx="3540">
                  <c:v>4.8687673231051605</c:v>
                </c:pt>
                <c:pt idx="3541">
                  <c:v>4.8743378789253065</c:v>
                </c:pt>
                <c:pt idx="3542">
                  <c:v>4.8798792680773957</c:v>
                </c:pt>
                <c:pt idx="3543">
                  <c:v>4.8854478794530003</c:v>
                </c:pt>
                <c:pt idx="3544">
                  <c:v>4.8909912130496274</c:v>
                </c:pt>
                <c:pt idx="3545">
                  <c:v>4.8965698244257112</c:v>
                </c:pt>
                <c:pt idx="3546">
                  <c:v>4.9021217691338563</c:v>
                </c:pt>
                <c:pt idx="3547">
                  <c:v>4.9076756582865428</c:v>
                </c:pt>
                <c:pt idx="3548">
                  <c:v>4.9132339918838817</c:v>
                </c:pt>
                <c:pt idx="3549">
                  <c:v>4.9188073254819358</c:v>
                </c:pt>
                <c:pt idx="3550">
                  <c:v>4.9243448257449529</c:v>
                </c:pt>
                <c:pt idx="3551">
                  <c:v>4.9299062148979935</c:v>
                </c:pt>
                <c:pt idx="3552">
                  <c:v>4.9354478818278729</c:v>
                </c:pt>
                <c:pt idx="3553">
                  <c:v>4.9410109376476612</c:v>
                </c:pt>
                <c:pt idx="3554">
                  <c:v>4.9465762156897739</c:v>
                </c:pt>
                <c:pt idx="3555">
                  <c:v>4.9521278826201325</c:v>
                </c:pt>
                <c:pt idx="3556">
                  <c:v>4.9576862162174713</c:v>
                </c:pt>
                <c:pt idx="3557">
                  <c:v>4.9632373275922461</c:v>
                </c:pt>
                <c:pt idx="3558">
                  <c:v>4.9687901056337651</c:v>
                </c:pt>
                <c:pt idx="3559">
                  <c:v>4.9743509392312255</c:v>
                </c:pt>
                <c:pt idx="3560">
                  <c:v>4.9798970506057643</c:v>
                </c:pt>
                <c:pt idx="3561">
                  <c:v>4.9854639953146211</c:v>
                </c:pt>
                <c:pt idx="3562">
                  <c:v>4.9910181622450978</c:v>
                </c:pt>
                <c:pt idx="3563">
                  <c:v>4.996596773621178</c:v>
                </c:pt>
                <c:pt idx="3564">
                  <c:v>5.002128996106169</c:v>
                </c:pt>
                <c:pt idx="3565">
                  <c:v>5.007688996370252</c:v>
                </c:pt>
                <c:pt idx="3566">
                  <c:v>5.0132326077446727</c:v>
                </c:pt>
                <c:pt idx="3567">
                  <c:v>5.0188020524536512</c:v>
                </c:pt>
                <c:pt idx="3568">
                  <c:v>5.0243412193834125</c:v>
                </c:pt>
                <c:pt idx="3569">
                  <c:v>5.0298978863140071</c:v>
                </c:pt>
                <c:pt idx="3570">
                  <c:v>5.0354534421334378</c:v>
                </c:pt>
                <c:pt idx="3571">
                  <c:v>5.0410101090640325</c:v>
                </c:pt>
                <c:pt idx="3572">
                  <c:v>5.046571220439283</c:v>
                </c:pt>
                <c:pt idx="3573">
                  <c:v>5.0521537207044354</c:v>
                </c:pt>
                <c:pt idx="3574">
                  <c:v>5.0577003876345579</c:v>
                </c:pt>
                <c:pt idx="3575">
                  <c:v>5.063255943453985</c:v>
                </c:pt>
                <c:pt idx="3576">
                  <c:v>5.0688131659401634</c:v>
                </c:pt>
                <c:pt idx="3577">
                  <c:v>5.0743556662034166</c:v>
                </c:pt>
                <c:pt idx="3578">
                  <c:v>5.0799270553569329</c:v>
                </c:pt>
                <c:pt idx="3579">
                  <c:v>5.0854812222874095</c:v>
                </c:pt>
                <c:pt idx="3580">
                  <c:v>5.0910426114404501</c:v>
                </c:pt>
                <c:pt idx="3581">
                  <c:v>5.0966003894822087</c:v>
                </c:pt>
                <c:pt idx="3582">
                  <c:v>5.1021578897461737</c:v>
                </c:pt>
                <c:pt idx="3583">
                  <c:v>5.1077145566767683</c:v>
                </c:pt>
                <c:pt idx="3584">
                  <c:v>5.1132723347185269</c:v>
                </c:pt>
                <c:pt idx="3585">
                  <c:v>5.1188465016499514</c:v>
                </c:pt>
                <c:pt idx="3586">
                  <c:v>5.1243831685795946</c:v>
                </c:pt>
                <c:pt idx="3587">
                  <c:v>5.1299542799553208</c:v>
                </c:pt>
                <c:pt idx="3588">
                  <c:v>5.1355148357749876</c:v>
                </c:pt>
                <c:pt idx="3589">
                  <c:v>5.1410509471490506</c:v>
                </c:pt>
                <c:pt idx="3590">
                  <c:v>5.1466067807462714</c:v>
                </c:pt>
                <c:pt idx="3591">
                  <c:v>5.1521626143434922</c:v>
                </c:pt>
                <c:pt idx="3592">
                  <c:v>5.1577340034970085</c:v>
                </c:pt>
                <c:pt idx="3593">
                  <c:v>5.1632865037607374</c:v>
                </c:pt>
                <c:pt idx="3594">
                  <c:v>5.1688290040239941</c:v>
                </c:pt>
                <c:pt idx="3595">
                  <c:v>5.1743998376219267</c:v>
                </c:pt>
                <c:pt idx="3596">
                  <c:v>5.1799515045522817</c:v>
                </c:pt>
                <c:pt idx="3597">
                  <c:v>5.1855076159272961</c:v>
                </c:pt>
                <c:pt idx="3598">
                  <c:v>5.191061227302189</c:v>
                </c:pt>
                <c:pt idx="3599">
                  <c:v>5.1966190053439476</c:v>
                </c:pt>
                <c:pt idx="3600">
                  <c:v>5.2021728944966306</c:v>
                </c:pt>
                <c:pt idx="3601">
                  <c:v>5.2077365058719991</c:v>
                </c:pt>
                <c:pt idx="3602">
                  <c:v>5.213289006135728</c:v>
                </c:pt>
                <c:pt idx="3603">
                  <c:v>5.2188476175108605</c:v>
                </c:pt>
                <c:pt idx="3604">
                  <c:v>5.224412339997393</c:v>
                </c:pt>
                <c:pt idx="3605">
                  <c:v>5.2299609513720497</c:v>
                </c:pt>
                <c:pt idx="3606">
                  <c:v>5.2355234516362543</c:v>
                </c:pt>
                <c:pt idx="3607">
                  <c:v>5.2410787296778913</c:v>
                </c:pt>
                <c:pt idx="3608">
                  <c:v>5.246627063274758</c:v>
                </c:pt>
                <c:pt idx="3609">
                  <c:v>5.2521848413165166</c:v>
                </c:pt>
                <c:pt idx="3610">
                  <c:v>5.2577378971358293</c:v>
                </c:pt>
                <c:pt idx="3611">
                  <c:v>5.2632992862888699</c:v>
                </c:pt>
                <c:pt idx="3612">
                  <c:v>5.2688392865520051</c:v>
                </c:pt>
                <c:pt idx="3613">
                  <c:v>5.2744228979283214</c:v>
                </c:pt>
                <c:pt idx="3614">
                  <c:v>5.2799834537479917</c:v>
                </c:pt>
                <c:pt idx="3615">
                  <c:v>5.2855067873436674</c:v>
                </c:pt>
                <c:pt idx="3616">
                  <c:v>5.2910659542743801</c:v>
                </c:pt>
                <c:pt idx="3617">
                  <c:v>5.2966306767609126</c:v>
                </c:pt>
                <c:pt idx="3618">
                  <c:v>5.3021873436915072</c:v>
                </c:pt>
                <c:pt idx="3619">
                  <c:v>5.3077462328444298</c:v>
                </c:pt>
                <c:pt idx="3620">
                  <c:v>5.3133176219979461</c:v>
                </c:pt>
                <c:pt idx="3621">
                  <c:v>5.3188604000389894</c:v>
                </c:pt>
                <c:pt idx="3622">
                  <c:v>5.3244512336378733</c:v>
                </c:pt>
                <c:pt idx="3623">
                  <c:v>5.3299956783456643</c:v>
                </c:pt>
                <c:pt idx="3624">
                  <c:v>5.3355370674977571</c:v>
                </c:pt>
                <c:pt idx="3625">
                  <c:v>5.3410959566506797</c:v>
                </c:pt>
                <c:pt idx="3626">
                  <c:v>5.3466529013590645</c:v>
                </c:pt>
                <c:pt idx="3627">
                  <c:v>5.3521990127335997</c:v>
                </c:pt>
                <c:pt idx="3628">
                  <c:v>5.3577434574413907</c:v>
                </c:pt>
                <c:pt idx="3629">
                  <c:v>5.3633237354842187</c:v>
                </c:pt>
                <c:pt idx="3630">
                  <c:v>5.3688656801918917</c:v>
                </c:pt>
                <c:pt idx="3631">
                  <c:v>5.3744320693451684</c:v>
                </c:pt>
                <c:pt idx="3632">
                  <c:v>5.379989847386927</c:v>
                </c:pt>
                <c:pt idx="3633">
                  <c:v>5.3855454032063577</c:v>
                </c:pt>
                <c:pt idx="3634">
                  <c:v>5.391116792359874</c:v>
                </c:pt>
                <c:pt idx="3635">
                  <c:v>5.3966723481793046</c:v>
                </c:pt>
                <c:pt idx="3636">
                  <c:v>5.4022551262222507</c:v>
                </c:pt>
                <c:pt idx="3637">
                  <c:v>5.4077667931507065</c:v>
                </c:pt>
                <c:pt idx="3638">
                  <c:v>5.4133212378589732</c:v>
                </c:pt>
                <c:pt idx="3639">
                  <c:v>5.418872071455958</c:v>
                </c:pt>
                <c:pt idx="3640">
                  <c:v>5.4244365161646968</c:v>
                </c:pt>
                <c:pt idx="3641">
                  <c:v>5.4299804053169076</c:v>
                </c:pt>
                <c:pt idx="3642">
                  <c:v>5.4355381833586662</c:v>
                </c:pt>
                <c:pt idx="3643">
                  <c:v>5.4410995725117068</c:v>
                </c:pt>
                <c:pt idx="3644">
                  <c:v>5.4466584616646294</c:v>
                </c:pt>
                <c:pt idx="3645">
                  <c:v>5.4522417952631557</c:v>
                </c:pt>
                <c:pt idx="3646">
                  <c:v>5.4577748510815169</c:v>
                </c:pt>
                <c:pt idx="3647">
                  <c:v>5.4633270735674557</c:v>
                </c:pt>
                <c:pt idx="3648">
                  <c:v>5.4688812404979323</c:v>
                </c:pt>
                <c:pt idx="3649">
                  <c:v>5.474441518539809</c:v>
                </c:pt>
                <c:pt idx="3650">
                  <c:v>5.4799917965812099</c:v>
                </c:pt>
                <c:pt idx="3651">
                  <c:v>5.485572074624038</c:v>
                </c:pt>
                <c:pt idx="3652">
                  <c:v>5.4911040193312353</c:v>
                </c:pt>
                <c:pt idx="3653">
                  <c:v>5.4966640195953183</c:v>
                </c:pt>
                <c:pt idx="3654">
                  <c:v>5.502217353192421</c:v>
                </c:pt>
                <c:pt idx="3655">
                  <c:v>5.5077917979016391</c:v>
                </c:pt>
                <c:pt idx="3656">
                  <c:v>5.5133306870536103</c:v>
                </c:pt>
                <c:pt idx="3657">
                  <c:v>5.5188837428729229</c:v>
                </c:pt>
                <c:pt idx="3658">
                  <c:v>5.5244598542488852</c:v>
                </c:pt>
                <c:pt idx="3659">
                  <c:v>5.5299990211786465</c:v>
                </c:pt>
                <c:pt idx="3660">
                  <c:v>5.535563743665179</c:v>
                </c:pt>
                <c:pt idx="3661">
                  <c:v>5.5411231883736853</c:v>
                </c:pt>
                <c:pt idx="3662">
                  <c:v>5.5466781886375323</c:v>
                </c:pt>
                <c:pt idx="3663">
                  <c:v>5.5522348555681269</c:v>
                </c:pt>
                <c:pt idx="3664">
                  <c:v>5.5577751336090522</c:v>
                </c:pt>
                <c:pt idx="3665">
                  <c:v>5.5633526338739685</c:v>
                </c:pt>
                <c:pt idx="3666">
                  <c:v>5.5689001341374613</c:v>
                </c:pt>
                <c:pt idx="3667">
                  <c:v>5.5744670788463218</c:v>
                </c:pt>
                <c:pt idx="3668">
                  <c:v>5.5800095791095785</c:v>
                </c:pt>
                <c:pt idx="3669">
                  <c:v>5.5855698571514552</c:v>
                </c:pt>
                <c:pt idx="3670">
                  <c:v>5.5911204129706462</c:v>
                </c:pt>
                <c:pt idx="3671">
                  <c:v>5.5966993021245202</c:v>
                </c:pt>
                <c:pt idx="3672">
                  <c:v>5.6022220801646156</c:v>
                </c:pt>
                <c:pt idx="3673">
                  <c:v>5.6078101359855879</c:v>
                </c:pt>
                <c:pt idx="3674">
                  <c:v>5.6133481918041888</c:v>
                </c:pt>
                <c:pt idx="3675">
                  <c:v>5.6189043031791996</c:v>
                </c:pt>
                <c:pt idx="3676">
                  <c:v>5.6244587478874664</c:v>
                </c:pt>
                <c:pt idx="3677">
                  <c:v>5.6300015259285097</c:v>
                </c:pt>
                <c:pt idx="3678">
                  <c:v>5.6355698595263277</c:v>
                </c:pt>
                <c:pt idx="3679">
                  <c:v>5.641143748679962</c:v>
                </c:pt>
                <c:pt idx="3680">
                  <c:v>5.6466840267208873</c:v>
                </c:pt>
                <c:pt idx="3681">
                  <c:v>5.6522337492067081</c:v>
                </c:pt>
                <c:pt idx="3682">
                  <c:v>5.6577979161376568</c:v>
                </c:pt>
                <c:pt idx="3683">
                  <c:v>5.6633434719566118</c:v>
                </c:pt>
                <c:pt idx="3684">
                  <c:v>5.6689118055544299</c:v>
                </c:pt>
                <c:pt idx="3685">
                  <c:v>5.6744798613744507</c:v>
                </c:pt>
                <c:pt idx="3686">
                  <c:v>5.68000930608153</c:v>
                </c:pt>
                <c:pt idx="3687">
                  <c:v>5.6855698619012003</c:v>
                </c:pt>
                <c:pt idx="3688">
                  <c:v>5.6911229177205094</c:v>
                </c:pt>
                <c:pt idx="3689">
                  <c:v>5.6966923624294878</c:v>
                </c:pt>
                <c:pt idx="3690">
                  <c:v>5.7022534738047383</c:v>
                </c:pt>
                <c:pt idx="3691">
                  <c:v>5.7077973629569492</c:v>
                </c:pt>
                <c:pt idx="3692">
                  <c:v>5.7133690298882556</c:v>
                </c:pt>
                <c:pt idx="3693">
                  <c:v>5.7188987523731249</c:v>
                </c:pt>
                <c:pt idx="3694">
                  <c:v>5.7244623637484935</c:v>
                </c:pt>
                <c:pt idx="3695">
                  <c:v>5.7300154195678061</c:v>
                </c:pt>
                <c:pt idx="3696">
                  <c:v>5.7355637531646693</c:v>
                </c:pt>
                <c:pt idx="3697">
                  <c:v>5.7411376423183036</c:v>
                </c:pt>
                <c:pt idx="3698">
                  <c:v>5.7466865314707505</c:v>
                </c:pt>
                <c:pt idx="3699">
                  <c:v>5.7522348650676172</c:v>
                </c:pt>
                <c:pt idx="3700">
                  <c:v>5.7578106986657893</c:v>
                </c:pt>
                <c:pt idx="3701">
                  <c:v>5.7633501433733407</c:v>
                </c:pt>
                <c:pt idx="3702">
                  <c:v>5.7689093103040534</c:v>
                </c:pt>
                <c:pt idx="3703">
                  <c:v>5.7744884772357175</c:v>
                </c:pt>
                <c:pt idx="3704">
                  <c:v>5.7800237552764067</c:v>
                </c:pt>
                <c:pt idx="3705">
                  <c:v>5.7855698666509454</c:v>
                </c:pt>
                <c:pt idx="3706">
                  <c:v>5.7911473669158617</c:v>
                </c:pt>
                <c:pt idx="3707">
                  <c:v>5.7967118116246041</c:v>
                </c:pt>
                <c:pt idx="3708">
                  <c:v>5.8022698674441529</c:v>
                </c:pt>
                <c:pt idx="3709">
                  <c:v>5.8078107010406619</c:v>
                </c:pt>
                <c:pt idx="3710">
                  <c:v>5.8133807013052206</c:v>
                </c:pt>
                <c:pt idx="3711">
                  <c:v>5.8189362571246512</c:v>
                </c:pt>
                <c:pt idx="3712">
                  <c:v>5.8244868129438458</c:v>
                </c:pt>
                <c:pt idx="3713">
                  <c:v>5.8300620909864342</c:v>
                </c:pt>
                <c:pt idx="3714">
                  <c:v>5.8355998690272415</c:v>
                </c:pt>
                <c:pt idx="3715">
                  <c:v>5.8411509804020163</c:v>
                </c:pt>
                <c:pt idx="3716">
                  <c:v>5.8467445917788083</c:v>
                </c:pt>
                <c:pt idx="3717">
                  <c:v>5.8522768142637993</c:v>
                </c:pt>
                <c:pt idx="3718">
                  <c:v>5.8578412589725382</c:v>
                </c:pt>
                <c:pt idx="3719">
                  <c:v>5.8633759814576472</c:v>
                </c:pt>
                <c:pt idx="3720">
                  <c:v>5.8689407039441797</c:v>
                </c:pt>
                <c:pt idx="3721">
                  <c:v>5.8745068153196662</c:v>
                </c:pt>
                <c:pt idx="3722">
                  <c:v>5.8800629266946807</c:v>
                </c:pt>
                <c:pt idx="3723">
                  <c:v>5.8856184825141078</c:v>
                </c:pt>
                <c:pt idx="3724">
                  <c:v>5.8911595938884105</c:v>
                </c:pt>
                <c:pt idx="3725">
                  <c:v>5.896735149708789</c:v>
                </c:pt>
                <c:pt idx="3726">
                  <c:v>5.9022929277505476</c:v>
                </c:pt>
                <c:pt idx="3727">
                  <c:v>5.9078501502367224</c:v>
                </c:pt>
                <c:pt idx="3728">
                  <c:v>5.9134084838340648</c:v>
                </c:pt>
                <c:pt idx="3729">
                  <c:v>5.9189479285416162</c:v>
                </c:pt>
                <c:pt idx="3730">
                  <c:v>5.9245173732505947</c:v>
                </c:pt>
                <c:pt idx="3731">
                  <c:v>5.9300548735136118</c:v>
                </c:pt>
                <c:pt idx="3732">
                  <c:v>5.9356384848899317</c:v>
                </c:pt>
                <c:pt idx="3733">
                  <c:v>5.941174040708411</c:v>
                </c:pt>
                <c:pt idx="3734">
                  <c:v>5.9467445965285535</c:v>
                </c:pt>
                <c:pt idx="3735">
                  <c:v>5.9522920967920463</c:v>
                </c:pt>
                <c:pt idx="3736">
                  <c:v>5.9578390414999554</c:v>
                </c:pt>
                <c:pt idx="3737">
                  <c:v>5.9634062639866094</c:v>
                </c:pt>
                <c:pt idx="3738">
                  <c:v>5.9689776531401222</c:v>
                </c:pt>
                <c:pt idx="3739">
                  <c:v>5.9745382089597925</c:v>
                </c:pt>
                <c:pt idx="3740">
                  <c:v>5.9800784870007178</c:v>
                </c:pt>
                <c:pt idx="3741">
                  <c:v>5.9856323761534043</c:v>
                </c:pt>
                <c:pt idx="3742">
                  <c:v>5.9912045986402909</c:v>
                </c:pt>
                <c:pt idx="3743">
                  <c:v>5.9967434877922621</c:v>
                </c:pt>
                <c:pt idx="3744">
                  <c:v>6.0022962658337846</c:v>
                </c:pt>
                <c:pt idx="3745">
                  <c:v>6.0078593216535694</c:v>
                </c:pt>
                <c:pt idx="3746">
                  <c:v>6.0134284885847578</c:v>
                </c:pt>
                <c:pt idx="3747">
                  <c:v>6.0189698777368505</c:v>
                </c:pt>
                <c:pt idx="3748">
                  <c:v>6.0245204335560416</c:v>
                </c:pt>
                <c:pt idx="3749">
                  <c:v>6.0300782115978002</c:v>
                </c:pt>
                <c:pt idx="3750">
                  <c:v>6.0356348785283949</c:v>
                </c:pt>
                <c:pt idx="3751">
                  <c:v>6.0411904343478255</c:v>
                </c:pt>
                <c:pt idx="3752">
                  <c:v>6.0467493235007481</c:v>
                </c:pt>
                <c:pt idx="3753">
                  <c:v>6.0523262682100807</c:v>
                </c:pt>
                <c:pt idx="3754">
                  <c:v>6.0578518240280879</c:v>
                </c:pt>
                <c:pt idx="3755">
                  <c:v>6.0634223798482303</c:v>
                </c:pt>
                <c:pt idx="3756">
                  <c:v>6.0689709912228871</c:v>
                </c:pt>
                <c:pt idx="3757">
                  <c:v>6.0745451581543115</c:v>
                </c:pt>
                <c:pt idx="3758">
                  <c:v>6.0801065473073521</c:v>
                </c:pt>
                <c:pt idx="3759">
                  <c:v>6.0856418253480413</c:v>
                </c:pt>
                <c:pt idx="3760">
                  <c:v>6.0911993256120098</c:v>
                </c:pt>
                <c:pt idx="3761">
                  <c:v>6.0967621036540045</c:v>
                </c:pt>
                <c:pt idx="3762">
                  <c:v>6.1023273816961172</c:v>
                </c:pt>
                <c:pt idx="3763">
                  <c:v>6.1078868264046235</c:v>
                </c:pt>
                <c:pt idx="3764">
                  <c:v>6.1134273822233389</c:v>
                </c:pt>
                <c:pt idx="3765">
                  <c:v>6.1189996047102291</c:v>
                </c:pt>
                <c:pt idx="3766">
                  <c:v>6.1245612716410598</c:v>
                </c:pt>
                <c:pt idx="3767">
                  <c:v>6.1301179385716544</c:v>
                </c:pt>
                <c:pt idx="3768">
                  <c:v>6.1356651610573536</c:v>
                </c:pt>
                <c:pt idx="3769">
                  <c:v>6.1412334946551717</c:v>
                </c:pt>
                <c:pt idx="3770">
                  <c:v>6.1467771060295888</c:v>
                </c:pt>
                <c:pt idx="3771">
                  <c:v>6.1523446062940295</c:v>
                </c:pt>
                <c:pt idx="3772">
                  <c:v>6.1579054398914899</c:v>
                </c:pt>
                <c:pt idx="3773">
                  <c:v>6.1634540512661466</c:v>
                </c:pt>
                <c:pt idx="3774">
                  <c:v>6.1690129404190692</c:v>
                </c:pt>
                <c:pt idx="3775">
                  <c:v>6.174571274016408</c:v>
                </c:pt>
                <c:pt idx="3776">
                  <c:v>6.1801537742815604</c:v>
                </c:pt>
                <c:pt idx="3777">
                  <c:v>6.1857062745452929</c:v>
                </c:pt>
                <c:pt idx="3778">
                  <c:v>6.1912334970300442</c:v>
                </c:pt>
                <c:pt idx="3779">
                  <c:v>6.1967946084052912</c:v>
                </c:pt>
                <c:pt idx="3780">
                  <c:v>6.2023418308909939</c:v>
                </c:pt>
                <c:pt idx="3781">
                  <c:v>6.2079054422663624</c:v>
                </c:pt>
                <c:pt idx="3782">
                  <c:v>6.213464331419285</c:v>
                </c:pt>
                <c:pt idx="3783">
                  <c:v>6.2190384983507094</c:v>
                </c:pt>
                <c:pt idx="3784">
                  <c:v>6.2246032208372419</c:v>
                </c:pt>
                <c:pt idx="3785">
                  <c:v>6.2301482211006167</c:v>
                </c:pt>
                <c:pt idx="3786">
                  <c:v>6.2357004435865555</c:v>
                </c:pt>
                <c:pt idx="3787">
                  <c:v>6.2412473882944646</c:v>
                </c:pt>
                <c:pt idx="3788">
                  <c:v>6.2468273885594989</c:v>
                </c:pt>
                <c:pt idx="3789">
                  <c:v>6.2523698888227557</c:v>
                </c:pt>
                <c:pt idx="3790">
                  <c:v>6.2579310001980026</c:v>
                </c:pt>
                <c:pt idx="3791">
                  <c:v>6.2634860004618531</c:v>
                </c:pt>
                <c:pt idx="3792">
                  <c:v>6.2690268340583621</c:v>
                </c:pt>
                <c:pt idx="3793">
                  <c:v>6.2745896121003568</c:v>
                </c:pt>
                <c:pt idx="3794">
                  <c:v>6.2801507234756073</c:v>
                </c:pt>
                <c:pt idx="3795">
                  <c:v>6.2857040570727101</c:v>
                </c:pt>
                <c:pt idx="3796">
                  <c:v>6.2912740573372687</c:v>
                </c:pt>
                <c:pt idx="3797">
                  <c:v>6.2968132242670336</c:v>
                </c:pt>
                <c:pt idx="3798">
                  <c:v>6.3023735023089102</c:v>
                </c:pt>
                <c:pt idx="3799">
                  <c:v>6.3079415581289346</c:v>
                </c:pt>
                <c:pt idx="3800">
                  <c:v>6.3135062806154671</c:v>
                </c:pt>
                <c:pt idx="3801">
                  <c:v>6.3190340586557987</c:v>
                </c:pt>
                <c:pt idx="3802">
                  <c:v>6.3245996144757051</c:v>
                </c:pt>
                <c:pt idx="3803">
                  <c:v>6.3301665591845655</c:v>
                </c:pt>
                <c:pt idx="3804">
                  <c:v>6.3357140594480548</c:v>
                </c:pt>
                <c:pt idx="3805">
                  <c:v>6.3412735041565611</c:v>
                </c:pt>
                <c:pt idx="3806">
                  <c:v>6.3468190599755161</c:v>
                </c:pt>
                <c:pt idx="3807">
                  <c:v>6.3523848935732126</c:v>
                </c:pt>
                <c:pt idx="3808">
                  <c:v>6.3579312827255414</c:v>
                </c:pt>
                <c:pt idx="3809">
                  <c:v>6.3634990607677722</c:v>
                </c:pt>
                <c:pt idx="3810">
                  <c:v>6.3690582276984848</c:v>
                </c:pt>
                <c:pt idx="3811">
                  <c:v>6.3746176724069912</c:v>
                </c:pt>
                <c:pt idx="3812">
                  <c:v>6.3801643393371101</c:v>
                </c:pt>
                <c:pt idx="3813">
                  <c:v>6.3857318396015508</c:v>
                </c:pt>
                <c:pt idx="3814">
                  <c:v>6.3912651731977022</c:v>
                </c:pt>
                <c:pt idx="3815">
                  <c:v>6.3968285067952806</c:v>
                </c:pt>
                <c:pt idx="3816">
                  <c:v>6.4023979515042591</c:v>
                </c:pt>
                <c:pt idx="3817">
                  <c:v>6.4079540628792735</c:v>
                </c:pt>
                <c:pt idx="3818">
                  <c:v>6.4135226742548781</c:v>
                </c:pt>
                <c:pt idx="3819">
                  <c:v>6.4190837856301286</c:v>
                </c:pt>
                <c:pt idx="3820">
                  <c:v>6.4246357303382773</c:v>
                </c:pt>
                <c:pt idx="3821">
                  <c:v>6.4301804528238584</c:v>
                </c:pt>
                <c:pt idx="3822">
                  <c:v>6.4357398975323612</c:v>
                </c:pt>
                <c:pt idx="3823">
                  <c:v>6.4413157311305334</c:v>
                </c:pt>
                <c:pt idx="3824">
                  <c:v>6.4468490647266847</c:v>
                </c:pt>
                <c:pt idx="3825">
                  <c:v>6.4524193427690371</c:v>
                </c:pt>
                <c:pt idx="3826">
                  <c:v>6.4579565652542641</c:v>
                </c:pt>
                <c:pt idx="3827">
                  <c:v>6.4635132321848587</c:v>
                </c:pt>
                <c:pt idx="3828">
                  <c:v>6.4690943435610571</c:v>
                </c:pt>
                <c:pt idx="3829">
                  <c:v>6.4746443438246679</c:v>
                </c:pt>
                <c:pt idx="3830">
                  <c:v>6.4802062885332923</c:v>
                </c:pt>
                <c:pt idx="3831">
                  <c:v>6.4857562887969031</c:v>
                </c:pt>
                <c:pt idx="3832">
                  <c:v>6.4913301779505375</c:v>
                </c:pt>
                <c:pt idx="3833">
                  <c:v>6.4968774004362366</c:v>
                </c:pt>
                <c:pt idx="3834">
                  <c:v>6.5024360118113691</c:v>
                </c:pt>
                <c:pt idx="3835">
                  <c:v>6.5079999009645277</c:v>
                </c:pt>
                <c:pt idx="3836">
                  <c:v>6.5135774012294441</c:v>
                </c:pt>
                <c:pt idx="3837">
                  <c:v>6.5191304570487567</c:v>
                </c:pt>
                <c:pt idx="3838">
                  <c:v>6.5246754573121315</c:v>
                </c:pt>
                <c:pt idx="3839">
                  <c:v>6.5302076797971189</c:v>
                </c:pt>
                <c:pt idx="3840">
                  <c:v>6.5357746245059793</c:v>
                </c:pt>
                <c:pt idx="3841">
                  <c:v>6.5413510136597317</c:v>
                </c:pt>
                <c:pt idx="3842">
                  <c:v>6.5468982361454344</c:v>
                </c:pt>
                <c:pt idx="3843">
                  <c:v>6.5524385141863597</c:v>
                </c:pt>
                <c:pt idx="3844">
                  <c:v>6.5579915700056723</c:v>
                </c:pt>
                <c:pt idx="3845">
                  <c:v>6.5635585147145328</c:v>
                </c:pt>
                <c:pt idx="3846">
                  <c:v>6.5691315705347932</c:v>
                </c:pt>
                <c:pt idx="3847">
                  <c:v>6.5746796263538663</c:v>
                </c:pt>
                <c:pt idx="3848">
                  <c:v>6.580229348839687</c:v>
                </c:pt>
                <c:pt idx="3849">
                  <c:v>6.5857885157703997</c:v>
                </c:pt>
                <c:pt idx="3850">
                  <c:v>6.5913493493678601</c:v>
                </c:pt>
                <c:pt idx="3851">
                  <c:v>6.5968985162980971</c:v>
                </c:pt>
                <c:pt idx="3852">
                  <c:v>6.6024457387837963</c:v>
                </c:pt>
                <c:pt idx="3853">
                  <c:v>6.6080079612702107</c:v>
                </c:pt>
                <c:pt idx="3854">
                  <c:v>6.6135657393119693</c:v>
                </c:pt>
                <c:pt idx="3855">
                  <c:v>6.6191082395752225</c:v>
                </c:pt>
                <c:pt idx="3856">
                  <c:v>6.624674073172919</c:v>
                </c:pt>
                <c:pt idx="3857">
                  <c:v>6.6302426845485272</c:v>
                </c:pt>
                <c:pt idx="3858">
                  <c:v>6.6358049070349381</c:v>
                </c:pt>
                <c:pt idx="3859">
                  <c:v>6.6413582406320408</c:v>
                </c:pt>
                <c:pt idx="3860">
                  <c:v>6.6469143520070553</c:v>
                </c:pt>
                <c:pt idx="3861">
                  <c:v>6.6524929633831356</c:v>
                </c:pt>
                <c:pt idx="3862">
                  <c:v>6.6580337969796446</c:v>
                </c:pt>
                <c:pt idx="3863">
                  <c:v>6.6636051861331609</c:v>
                </c:pt>
                <c:pt idx="3864">
                  <c:v>6.6691746308421394</c:v>
                </c:pt>
                <c:pt idx="3865">
                  <c:v>6.6747415755509998</c:v>
                </c:pt>
                <c:pt idx="3866">
                  <c:v>6.6802949091481025</c:v>
                </c:pt>
                <c:pt idx="3867">
                  <c:v>6.685867964968363</c:v>
                </c:pt>
                <c:pt idx="3868">
                  <c:v>6.6914176874541837</c:v>
                </c:pt>
                <c:pt idx="3869">
                  <c:v>6.6969599099396468</c:v>
                </c:pt>
                <c:pt idx="3870">
                  <c:v>6.70250824353651</c:v>
                </c:pt>
                <c:pt idx="3871">
                  <c:v>6.7080765771343245</c:v>
                </c:pt>
                <c:pt idx="3872">
                  <c:v>6.7136076885081515</c:v>
                </c:pt>
                <c:pt idx="3873">
                  <c:v>6.7191876887731858</c:v>
                </c:pt>
                <c:pt idx="3874">
                  <c:v>6.7247393557035444</c:v>
                </c:pt>
                <c:pt idx="3875">
                  <c:v>6.7302901893005256</c:v>
                </c:pt>
                <c:pt idx="3876">
                  <c:v>6.7358343562305265</c:v>
                </c:pt>
                <c:pt idx="3877">
                  <c:v>6.7414021342727608</c:v>
                </c:pt>
                <c:pt idx="3878">
                  <c:v>6.7469646345369654</c:v>
                </c:pt>
                <c:pt idx="3879">
                  <c:v>6.752518801467442</c:v>
                </c:pt>
                <c:pt idx="3880">
                  <c:v>6.7580779683981547</c:v>
                </c:pt>
                <c:pt idx="3881">
                  <c:v>6.7636635242190088</c:v>
                </c:pt>
                <c:pt idx="3882">
                  <c:v>6.7691796355921205</c:v>
                </c:pt>
                <c:pt idx="3883">
                  <c:v>6.774739358078417</c:v>
                </c:pt>
                <c:pt idx="3884">
                  <c:v>6.7802960250090116</c:v>
                </c:pt>
                <c:pt idx="3885">
                  <c:v>6.7858551919397243</c:v>
                </c:pt>
                <c:pt idx="3886">
                  <c:v>6.7914396366494145</c:v>
                </c:pt>
                <c:pt idx="3887">
                  <c:v>6.7969913035797695</c:v>
                </c:pt>
                <c:pt idx="3888">
                  <c:v>6.8025176927311506</c:v>
                </c:pt>
                <c:pt idx="3889">
                  <c:v>6.8080824152176831</c:v>
                </c:pt>
                <c:pt idx="3890">
                  <c:v>6.8136588043714355</c:v>
                </c:pt>
                <c:pt idx="3891">
                  <c:v>6.8192060268571346</c:v>
                </c:pt>
                <c:pt idx="3892">
                  <c:v>6.8247593604542374</c:v>
                </c:pt>
                <c:pt idx="3893">
                  <c:v>6.8303238051629798</c:v>
                </c:pt>
                <c:pt idx="3894">
                  <c:v>6.8358618609815807</c:v>
                </c:pt>
                <c:pt idx="3895">
                  <c:v>6.8414265834681096</c:v>
                </c:pt>
                <c:pt idx="3896">
                  <c:v>6.8469774170650943</c:v>
                </c:pt>
                <c:pt idx="3897">
                  <c:v>6.8525457506629088</c:v>
                </c:pt>
                <c:pt idx="3898">
                  <c:v>6.8580904731484935</c:v>
                </c:pt>
                <c:pt idx="3899">
                  <c:v>6.863655195635026</c:v>
                </c:pt>
                <c:pt idx="3900">
                  <c:v>6.8692201958993486</c:v>
                </c:pt>
                <c:pt idx="3901">
                  <c:v>6.8747754739409892</c:v>
                </c:pt>
                <c:pt idx="3902">
                  <c:v>6.8803263075379704</c:v>
                </c:pt>
                <c:pt idx="3903">
                  <c:v>6.8858813078018208</c:v>
                </c:pt>
                <c:pt idx="3904">
                  <c:v>6.8914313080654317</c:v>
                </c:pt>
                <c:pt idx="3905">
                  <c:v>6.8969907527739345</c:v>
                </c:pt>
                <c:pt idx="3906">
                  <c:v>6.9025526974825553</c:v>
                </c:pt>
                <c:pt idx="3907">
                  <c:v>6.9080885310788283</c:v>
                </c:pt>
                <c:pt idx="3908">
                  <c:v>6.9136660313437446</c:v>
                </c:pt>
                <c:pt idx="3909">
                  <c:v>6.9192213093853852</c:v>
                </c:pt>
                <c:pt idx="3910">
                  <c:v>6.9247604763151465</c:v>
                </c:pt>
                <c:pt idx="3911">
                  <c:v>6.9303176988013249</c:v>
                </c:pt>
                <c:pt idx="3912">
                  <c:v>6.9358863101769295</c:v>
                </c:pt>
                <c:pt idx="3913">
                  <c:v>6.9414393659962421</c:v>
                </c:pt>
                <c:pt idx="3914">
                  <c:v>6.9470007551492827</c:v>
                </c:pt>
                <c:pt idx="3915">
                  <c:v>6.95253853319009</c:v>
                </c:pt>
                <c:pt idx="3916">
                  <c:v>6.9581090890102324</c:v>
                </c:pt>
                <c:pt idx="3917">
                  <c:v>6.9636646448296631</c:v>
                </c:pt>
                <c:pt idx="3918">
                  <c:v>6.9692143673154838</c:v>
                </c:pt>
                <c:pt idx="3919">
                  <c:v>6.974766312023629</c:v>
                </c:pt>
                <c:pt idx="3920">
                  <c:v>6.980340756732847</c:v>
                </c:pt>
                <c:pt idx="3921">
                  <c:v>6.9858829792183101</c:v>
                </c:pt>
                <c:pt idx="3922">
                  <c:v>6.9914515905939147</c:v>
                </c:pt>
                <c:pt idx="3923">
                  <c:v>6.9969982575240373</c:v>
                </c:pt>
                <c:pt idx="3924">
                  <c:v>7.0025538133434644</c:v>
                </c:pt>
                <c:pt idx="3925">
                  <c:v>7.0081368691642041</c:v>
                </c:pt>
                <c:pt idx="3926">
                  <c:v>7.0136657583156996</c:v>
                </c:pt>
                <c:pt idx="3927">
                  <c:v>7.0192243696908321</c:v>
                </c:pt>
                <c:pt idx="3928">
                  <c:v>7.0247963143999286</c:v>
                </c:pt>
                <c:pt idx="3929">
                  <c:v>7.0303579813307593</c:v>
                </c:pt>
                <c:pt idx="3930">
                  <c:v>7.0358990927050584</c:v>
                </c:pt>
                <c:pt idx="3931">
                  <c:v>7.0414546485244891</c:v>
                </c:pt>
                <c:pt idx="3932">
                  <c:v>7.0469971487877459</c:v>
                </c:pt>
                <c:pt idx="3933">
                  <c:v>7.0525554823850847</c:v>
                </c:pt>
                <c:pt idx="3934">
                  <c:v>7.058123260427319</c:v>
                </c:pt>
                <c:pt idx="3935">
                  <c:v>7.0636988162476975</c:v>
                </c:pt>
                <c:pt idx="3936">
                  <c:v>7.0692418720665344</c:v>
                </c:pt>
                <c:pt idx="3937">
                  <c:v>7.0747863167743255</c:v>
                </c:pt>
                <c:pt idx="3938">
                  <c:v>7.0803529837053958</c:v>
                </c:pt>
                <c:pt idx="3939">
                  <c:v>7.0858963173020229</c:v>
                </c:pt>
                <c:pt idx="3940">
                  <c:v>7.0914646508998374</c:v>
                </c:pt>
                <c:pt idx="3941">
                  <c:v>7.0970146511634482</c:v>
                </c:pt>
                <c:pt idx="3942">
                  <c:v>7.1025732625385807</c:v>
                </c:pt>
                <c:pt idx="3943">
                  <c:v>7.1081404850252312</c:v>
                </c:pt>
                <c:pt idx="3944">
                  <c:v>7.1136835408440682</c:v>
                </c:pt>
                <c:pt idx="3945">
                  <c:v>7.1192388188857052</c:v>
                </c:pt>
                <c:pt idx="3946">
                  <c:v>7.1248060413723557</c:v>
                </c:pt>
                <c:pt idx="3947">
                  <c:v>7.1303554860803864</c:v>
                </c:pt>
                <c:pt idx="3948">
                  <c:v>7.1359260419005288</c:v>
                </c:pt>
                <c:pt idx="3949">
                  <c:v>7.141468542163782</c:v>
                </c:pt>
                <c:pt idx="3950">
                  <c:v>7.1470393757617181</c:v>
                </c:pt>
                <c:pt idx="3951">
                  <c:v>7.1525713204689154</c:v>
                </c:pt>
                <c:pt idx="3952">
                  <c:v>7.1581557651786056</c:v>
                </c:pt>
                <c:pt idx="3953">
                  <c:v>7.1637074321089642</c:v>
                </c:pt>
                <c:pt idx="3954">
                  <c:v>7.1692490990388436</c:v>
                </c:pt>
                <c:pt idx="3955">
                  <c:v>7.1748207659701499</c:v>
                </c:pt>
                <c:pt idx="3956">
                  <c:v>7.1803624329000328</c:v>
                </c:pt>
                <c:pt idx="3957">
                  <c:v>7.1859243776086572</c:v>
                </c:pt>
                <c:pt idx="3958">
                  <c:v>7.1914721556499401</c:v>
                </c:pt>
                <c:pt idx="3959">
                  <c:v>7.1970274336915772</c:v>
                </c:pt>
                <c:pt idx="3960">
                  <c:v>7.2025957672893917</c:v>
                </c:pt>
                <c:pt idx="3961">
                  <c:v>7.2081477119975403</c:v>
                </c:pt>
                <c:pt idx="3962">
                  <c:v>7.2137099344839548</c:v>
                </c:pt>
                <c:pt idx="3963">
                  <c:v>7.2192596569697756</c:v>
                </c:pt>
                <c:pt idx="3964">
                  <c:v>7.2248338239012</c:v>
                </c:pt>
                <c:pt idx="3965">
                  <c:v>7.2303749352754991</c:v>
                </c:pt>
                <c:pt idx="3966">
                  <c:v>7.2359271577614379</c:v>
                </c:pt>
                <c:pt idx="3967">
                  <c:v>7.2414932691369245</c:v>
                </c:pt>
                <c:pt idx="3968">
                  <c:v>7.2470566027345029</c:v>
                </c:pt>
                <c:pt idx="3969">
                  <c:v>7.2526074363314876</c:v>
                </c:pt>
                <c:pt idx="3970">
                  <c:v>7.2581663254844067</c:v>
                </c:pt>
                <c:pt idx="3971">
                  <c:v>7.2637113257477814</c:v>
                </c:pt>
                <c:pt idx="3972">
                  <c:v>7.2693063260135311</c:v>
                </c:pt>
                <c:pt idx="3973">
                  <c:v>7.2748413262764267</c:v>
                </c:pt>
                <c:pt idx="3974">
                  <c:v>7.2803838265396834</c:v>
                </c:pt>
                <c:pt idx="3975">
                  <c:v>7.2859399379146943</c:v>
                </c:pt>
                <c:pt idx="3976">
                  <c:v>7.2915079937347187</c:v>
                </c:pt>
                <c:pt idx="3977">
                  <c:v>7.2970496606646016</c:v>
                </c:pt>
                <c:pt idx="3978">
                  <c:v>7.3026152164845044</c:v>
                </c:pt>
                <c:pt idx="3979">
                  <c:v>7.3081863278602306</c:v>
                </c:pt>
                <c:pt idx="3980">
                  <c:v>7.3137457725687334</c:v>
                </c:pt>
                <c:pt idx="3981">
                  <c:v>7.3192782728315144</c:v>
                </c:pt>
                <c:pt idx="3982">
                  <c:v>7.3248324397619911</c:v>
                </c:pt>
                <c:pt idx="3983">
                  <c:v>7.3304218844719173</c:v>
                </c:pt>
                <c:pt idx="3984">
                  <c:v>7.3359621625128462</c:v>
                </c:pt>
                <c:pt idx="3985">
                  <c:v>7.3415116072208733</c:v>
                </c:pt>
                <c:pt idx="3986">
                  <c:v>7.3470763297074058</c:v>
                </c:pt>
                <c:pt idx="3987">
                  <c:v>7.3526363299714923</c:v>
                </c:pt>
                <c:pt idx="3988">
                  <c:v>7.3581779969013752</c:v>
                </c:pt>
                <c:pt idx="3989">
                  <c:v>7.363743552721278</c:v>
                </c:pt>
                <c:pt idx="3990">
                  <c:v>7.3692796640953411</c:v>
                </c:pt>
                <c:pt idx="3991">
                  <c:v>7.3748546643601394</c:v>
                </c:pt>
                <c:pt idx="3992">
                  <c:v>7.380400497956888</c:v>
                </c:pt>
                <c:pt idx="3993">
                  <c:v>7.3859524426650331</c:v>
                </c:pt>
                <c:pt idx="3994">
                  <c:v>7.3915010540396899</c:v>
                </c:pt>
                <c:pt idx="3995">
                  <c:v>7.3970785543046063</c:v>
                </c:pt>
                <c:pt idx="3996">
                  <c:v>7.4026388323464829</c:v>
                </c:pt>
                <c:pt idx="3997">
                  <c:v>7.4081788326096181</c:v>
                </c:pt>
                <c:pt idx="3998">
                  <c:v>7.4137513328742983</c:v>
                </c:pt>
                <c:pt idx="3999">
                  <c:v>7.4193166109164146</c:v>
                </c:pt>
                <c:pt idx="4000">
                  <c:v>7.424848833401402</c:v>
                </c:pt>
                <c:pt idx="4001">
                  <c:v>7.4304160558880525</c:v>
                </c:pt>
                <c:pt idx="4002">
                  <c:v>7.4359666117072472</c:v>
                </c:pt>
                <c:pt idx="4003">
                  <c:v>7.4415060564147986</c:v>
                </c:pt>
                <c:pt idx="4004">
                  <c:v>7.4470638344565572</c:v>
                </c:pt>
                <c:pt idx="4005">
                  <c:v>7.4526377236101915</c:v>
                </c:pt>
                <c:pt idx="4006">
                  <c:v>7.4581802238734483</c:v>
                </c:pt>
                <c:pt idx="4007">
                  <c:v>7.4637457796933511</c:v>
                </c:pt>
                <c:pt idx="4008">
                  <c:v>7.469293557734634</c:v>
                </c:pt>
                <c:pt idx="4009">
                  <c:v>7.4748591135545404</c:v>
                </c:pt>
                <c:pt idx="4010">
                  <c:v>7.4804038360401215</c:v>
                </c:pt>
                <c:pt idx="4011">
                  <c:v>7.4859735585268936</c:v>
                </c:pt>
                <c:pt idx="4012">
                  <c:v>7.4915124476788648</c:v>
                </c:pt>
                <c:pt idx="4013">
                  <c:v>7.4970888368326172</c:v>
                </c:pt>
                <c:pt idx="4014">
                  <c:v>7.502633837095992</c:v>
                </c:pt>
                <c:pt idx="4015">
                  <c:v>7.5082099484719542</c:v>
                </c:pt>
                <c:pt idx="4016">
                  <c:v>7.5137391154012398</c:v>
                </c:pt>
                <c:pt idx="4017">
                  <c:v>7.5193177267773237</c:v>
                </c:pt>
                <c:pt idx="4018">
                  <c:v>7.5248824492638562</c:v>
                </c:pt>
                <c:pt idx="4019">
                  <c:v>7.5304121717487256</c:v>
                </c:pt>
                <c:pt idx="4020">
                  <c:v>7.5359949497916716</c:v>
                </c:pt>
                <c:pt idx="4021">
                  <c:v>7.5415435611663248</c:v>
                </c:pt>
                <c:pt idx="4022">
                  <c:v>7.547081061429342</c:v>
                </c:pt>
                <c:pt idx="4023">
                  <c:v>7.55266133947217</c:v>
                </c:pt>
                <c:pt idx="4024">
                  <c:v>7.5582082841800791</c:v>
                </c:pt>
                <c:pt idx="4025">
                  <c:v>7.5637496733321719</c:v>
                </c:pt>
                <c:pt idx="4026">
                  <c:v>7.5693277291526684</c:v>
                </c:pt>
                <c:pt idx="4027">
                  <c:v>7.5748618960821972</c:v>
                </c:pt>
                <c:pt idx="4028">
                  <c:v>7.5804313407911756</c:v>
                </c:pt>
                <c:pt idx="4029">
                  <c:v>7.5859957854999145</c:v>
                </c:pt>
                <c:pt idx="4030">
                  <c:v>7.5915535635416731</c:v>
                </c:pt>
                <c:pt idx="4031">
                  <c:v>7.5971099526944776</c:v>
                </c:pt>
                <c:pt idx="4032">
                  <c:v>7.6026616196248327</c:v>
                </c:pt>
                <c:pt idx="4033">
                  <c:v>7.6082046754436696</c:v>
                </c:pt>
                <c:pt idx="4034">
                  <c:v>7.6137755090416057</c:v>
                </c:pt>
                <c:pt idx="4035">
                  <c:v>7.6193435648616266</c:v>
                </c:pt>
                <c:pt idx="4036">
                  <c:v>7.6249010651255951</c:v>
                </c:pt>
                <c:pt idx="4037">
                  <c:v>7.6304310653882546</c:v>
                </c:pt>
                <c:pt idx="4038">
                  <c:v>7.6359874545410591</c:v>
                </c:pt>
                <c:pt idx="4039">
                  <c:v>7.6415538436943358</c:v>
                </c:pt>
                <c:pt idx="4040">
                  <c:v>7.6471332884037899</c:v>
                </c:pt>
                <c:pt idx="4041">
                  <c:v>7.652662177555289</c:v>
                </c:pt>
                <c:pt idx="4042">
                  <c:v>7.65821856670809</c:v>
                </c:pt>
                <c:pt idx="4043">
                  <c:v>7.6637863447503243</c:v>
                </c:pt>
                <c:pt idx="4044">
                  <c:v>7.669344400569873</c:v>
                </c:pt>
                <c:pt idx="4045">
                  <c:v>7.6748835674996378</c:v>
                </c:pt>
                <c:pt idx="4046">
                  <c:v>7.6804416233191866</c:v>
                </c:pt>
                <c:pt idx="4047">
                  <c:v>7.6860016235832695</c:v>
                </c:pt>
                <c:pt idx="4048">
                  <c:v>7.6915535682914182</c:v>
                </c:pt>
                <c:pt idx="4049">
                  <c:v>7.6971263463338886</c:v>
                </c:pt>
                <c:pt idx="4050">
                  <c:v>7.7026830132644832</c:v>
                </c:pt>
                <c:pt idx="4051">
                  <c:v>7.7082210690830841</c:v>
                </c:pt>
                <c:pt idx="4052">
                  <c:v>7.7138066249039383</c:v>
                </c:pt>
                <c:pt idx="4053">
                  <c:v>7.7193444029447456</c:v>
                </c:pt>
                <c:pt idx="4054">
                  <c:v>7.7249163476538421</c:v>
                </c:pt>
                <c:pt idx="4055">
                  <c:v>7.7304716256954826</c:v>
                </c:pt>
                <c:pt idx="4056">
                  <c:v>7.7360205148479295</c:v>
                </c:pt>
                <c:pt idx="4057">
                  <c:v>7.7415674595558386</c:v>
                </c:pt>
                <c:pt idx="4058">
                  <c:v>7.7471555153768143</c:v>
                </c:pt>
                <c:pt idx="4059">
                  <c:v>7.7526819045281918</c:v>
                </c:pt>
                <c:pt idx="4060">
                  <c:v>7.7582419047922784</c:v>
                </c:pt>
                <c:pt idx="4061">
                  <c:v>7.7638113495012568</c:v>
                </c:pt>
                <c:pt idx="4062">
                  <c:v>7.7693596830981235</c:v>
                </c:pt>
                <c:pt idx="4063">
                  <c:v>7.7749185722510425</c:v>
                </c:pt>
                <c:pt idx="4064">
                  <c:v>7.7804682947368633</c:v>
                </c:pt>
                <c:pt idx="4065">
                  <c:v>7.7860446838906157</c:v>
                </c:pt>
                <c:pt idx="4066">
                  <c:v>7.7915816285980526</c:v>
                </c:pt>
                <c:pt idx="4067">
                  <c:v>7.7971510733070311</c:v>
                </c:pt>
                <c:pt idx="4068">
                  <c:v>7.8027119069044915</c:v>
                </c:pt>
                <c:pt idx="4069">
                  <c:v>7.8082674627239186</c:v>
                </c:pt>
                <c:pt idx="4070">
                  <c:v>7.8138288518769592</c:v>
                </c:pt>
                <c:pt idx="4071">
                  <c:v>7.8193838521408097</c:v>
                </c:pt>
                <c:pt idx="4072">
                  <c:v>7.8249346857377944</c:v>
                </c:pt>
                <c:pt idx="4073">
                  <c:v>7.8304694082228998</c:v>
                </c:pt>
                <c:pt idx="4074">
                  <c:v>7.8360388529318783</c:v>
                </c:pt>
                <c:pt idx="4075">
                  <c:v>7.8415813531951351</c:v>
                </c:pt>
                <c:pt idx="4076">
                  <c:v>7.8471416312370117</c:v>
                </c:pt>
                <c:pt idx="4077">
                  <c:v>7.8527049648345866</c:v>
                </c:pt>
                <c:pt idx="4078">
                  <c:v>7.8582696873211191</c:v>
                </c:pt>
                <c:pt idx="4079">
                  <c:v>7.8638146875844939</c:v>
                </c:pt>
                <c:pt idx="4080">
                  <c:v>7.8693855211824264</c:v>
                </c:pt>
                <c:pt idx="4081">
                  <c:v>7.8749174658896237</c:v>
                </c:pt>
                <c:pt idx="4082">
                  <c:v>7.8804927439322157</c:v>
                </c:pt>
                <c:pt idx="4083">
                  <c:v>7.8860380219733806</c:v>
                </c:pt>
                <c:pt idx="4084">
                  <c:v>7.8915966333485095</c:v>
                </c:pt>
                <c:pt idx="4085">
                  <c:v>7.897160244723878</c:v>
                </c:pt>
                <c:pt idx="4086">
                  <c:v>7.902703300542715</c:v>
                </c:pt>
                <c:pt idx="4087">
                  <c:v>7.9082791341408871</c:v>
                </c:pt>
                <c:pt idx="4088">
                  <c:v>7.9138194121818124</c:v>
                </c:pt>
                <c:pt idx="4089">
                  <c:v>7.919376079112407</c:v>
                </c:pt>
                <c:pt idx="4090">
                  <c:v>7.9249277460427621</c:v>
                </c:pt>
                <c:pt idx="4091">
                  <c:v>7.9304902463069666</c:v>
                </c:pt>
                <c:pt idx="4092">
                  <c:v>7.9360421910151153</c:v>
                </c:pt>
                <c:pt idx="4093">
                  <c:v>7.9416055246126938</c:v>
                </c:pt>
                <c:pt idx="4094">
                  <c:v>7.9471796915441182</c:v>
                </c:pt>
                <c:pt idx="4095">
                  <c:v>7.9527374695858768</c:v>
                </c:pt>
                <c:pt idx="4096">
                  <c:v>7.9582735809599399</c:v>
                </c:pt>
                <c:pt idx="4097">
                  <c:v>7.9638338590018165</c:v>
                </c:pt>
                <c:pt idx="4098">
                  <c:v>7.9694002481550932</c:v>
                </c:pt>
                <c:pt idx="4099">
                  <c:v>7.9749419150849761</c:v>
                </c:pt>
                <c:pt idx="4100">
                  <c:v>7.9804902486818392</c:v>
                </c:pt>
                <c:pt idx="4101">
                  <c:v>7.9860563600573293</c:v>
                </c:pt>
                <c:pt idx="4102">
                  <c:v>7.9916033047652384</c:v>
                </c:pt>
                <c:pt idx="4103">
                  <c:v>7.9971588605846691</c:v>
                </c:pt>
                <c:pt idx="4104">
                  <c:v>8.0027155275152637</c:v>
                </c:pt>
                <c:pt idx="4105">
                  <c:v>8.0082802500017962</c:v>
                </c:pt>
                <c:pt idx="4106">
                  <c:v>8.0138346947100629</c:v>
                </c:pt>
                <c:pt idx="4107">
                  <c:v>8.0194005283077594</c:v>
                </c:pt>
                <c:pt idx="4108">
                  <c:v>8.0249371952374027</c:v>
                </c:pt>
                <c:pt idx="4109">
                  <c:v>8.0304938621679973</c:v>
                </c:pt>
                <c:pt idx="4110">
                  <c:v>8.03605302909871</c:v>
                </c:pt>
                <c:pt idx="4111">
                  <c:v>8.0416396960307281</c:v>
                </c:pt>
                <c:pt idx="4112">
                  <c:v>8.0471810851828174</c:v>
                </c:pt>
                <c:pt idx="4113">
                  <c:v>8.0527119187788543</c:v>
                </c:pt>
                <c:pt idx="4114">
                  <c:v>8.0582802523766688</c:v>
                </c:pt>
                <c:pt idx="4115">
                  <c:v>8.0638313637514436</c:v>
                </c:pt>
                <c:pt idx="4116">
                  <c:v>8.0693891417931987</c:v>
                </c:pt>
                <c:pt idx="4117">
                  <c:v>8.0749477531683311</c:v>
                </c:pt>
                <c:pt idx="4118">
                  <c:v>8.0805146978771916</c:v>
                </c:pt>
                <c:pt idx="4119">
                  <c:v>8.0860710870299961</c:v>
                </c:pt>
                <c:pt idx="4120">
                  <c:v>8.0916108095153412</c:v>
                </c:pt>
                <c:pt idx="4121">
                  <c:v>8.0971694208904701</c:v>
                </c:pt>
                <c:pt idx="4122">
                  <c:v>8.1027294211545566</c:v>
                </c:pt>
                <c:pt idx="4123">
                  <c:v>8.1082791436403774</c:v>
                </c:pt>
                <c:pt idx="4124">
                  <c:v>8.1138533105718018</c:v>
                </c:pt>
                <c:pt idx="4125">
                  <c:v>8.1193983108351766</c:v>
                </c:pt>
                <c:pt idx="4126">
                  <c:v>8.1249616444327515</c:v>
                </c:pt>
                <c:pt idx="4127">
                  <c:v>8.1305277558082381</c:v>
                </c:pt>
                <c:pt idx="4128">
                  <c:v>8.1360799782941768</c:v>
                </c:pt>
                <c:pt idx="4129">
                  <c:v>8.1416305341133715</c:v>
                </c:pt>
                <c:pt idx="4130">
                  <c:v>8.1471922010442022</c:v>
                </c:pt>
                <c:pt idx="4131">
                  <c:v>8.1527508124193346</c:v>
                </c:pt>
                <c:pt idx="4132">
                  <c:v>8.1582991460161978</c:v>
                </c:pt>
                <c:pt idx="4133">
                  <c:v>8.1638705351697141</c:v>
                </c:pt>
                <c:pt idx="4134">
                  <c:v>8.1694202576555348</c:v>
                </c:pt>
                <c:pt idx="4135">
                  <c:v>8.1749963690314971</c:v>
                </c:pt>
                <c:pt idx="4136">
                  <c:v>8.1805260915163664</c:v>
                </c:pt>
                <c:pt idx="4137">
                  <c:v>8.186081369558007</c:v>
                </c:pt>
                <c:pt idx="4138">
                  <c:v>8.1916644253787432</c:v>
                </c:pt>
                <c:pt idx="4139">
                  <c:v>8.1972091478643243</c:v>
                </c:pt>
                <c:pt idx="4140">
                  <c:v>8.2027749814620208</c:v>
                </c:pt>
                <c:pt idx="4141">
                  <c:v>8.2083269261701695</c:v>
                </c:pt>
                <c:pt idx="4142">
                  <c:v>8.2138649819887668</c:v>
                </c:pt>
                <c:pt idx="4143">
                  <c:v>8.2194374822534471</c:v>
                </c:pt>
                <c:pt idx="4144">
                  <c:v>8.224990260294966</c:v>
                </c:pt>
                <c:pt idx="4145">
                  <c:v>8.2305522050035904</c:v>
                </c:pt>
                <c:pt idx="4146">
                  <c:v>8.236107483045231</c:v>
                </c:pt>
                <c:pt idx="4147">
                  <c:v>8.2416572055310482</c:v>
                </c:pt>
                <c:pt idx="4148">
                  <c:v>8.2472116502393149</c:v>
                </c:pt>
                <c:pt idx="4149">
                  <c:v>8.2527727616145654</c:v>
                </c:pt>
                <c:pt idx="4150">
                  <c:v>8.2583163729889826</c:v>
                </c:pt>
                <c:pt idx="4151">
                  <c:v>8.2638780399198168</c:v>
                </c:pt>
                <c:pt idx="4152">
                  <c:v>8.2694435957397197</c:v>
                </c:pt>
                <c:pt idx="4153">
                  <c:v>8.2750188737823116</c:v>
                </c:pt>
                <c:pt idx="4154">
                  <c:v>8.280547485156017</c:v>
                </c:pt>
                <c:pt idx="4155">
                  <c:v>8.2861274854210514</c:v>
                </c:pt>
                <c:pt idx="4156">
                  <c:v>8.2916574856837144</c:v>
                </c:pt>
                <c:pt idx="4157">
                  <c:v>8.2972127637253514</c:v>
                </c:pt>
                <c:pt idx="4158">
                  <c:v>8.3027774862118839</c:v>
                </c:pt>
                <c:pt idx="4159">
                  <c:v>8.3083352642536425</c:v>
                </c:pt>
                <c:pt idx="4160">
                  <c:v>8.3138991534068012</c:v>
                </c:pt>
                <c:pt idx="4161">
                  <c:v>8.3194669314490355</c:v>
                </c:pt>
                <c:pt idx="4162">
                  <c:v>8.3250016539341409</c:v>
                </c:pt>
                <c:pt idx="4163">
                  <c:v>8.3305719319764933</c:v>
                </c:pt>
                <c:pt idx="4164">
                  <c:v>8.3361274877959239</c:v>
                </c:pt>
                <c:pt idx="4165">
                  <c:v>8.3416824880597744</c:v>
                </c:pt>
                <c:pt idx="4166">
                  <c:v>8.347244988323979</c:v>
                </c:pt>
                <c:pt idx="4167">
                  <c:v>8.3527947108097962</c:v>
                </c:pt>
                <c:pt idx="4168">
                  <c:v>8.3583538777405089</c:v>
                </c:pt>
                <c:pt idx="4169">
                  <c:v>8.3639055446708674</c:v>
                </c:pt>
                <c:pt idx="4170">
                  <c:v>8.3694633227126261</c:v>
                </c:pt>
                <c:pt idx="4171">
                  <c:v>8.3750038785313414</c:v>
                </c:pt>
                <c:pt idx="4172">
                  <c:v>8.3805755454626514</c:v>
                </c:pt>
                <c:pt idx="4173">
                  <c:v>8.3861322123932425</c:v>
                </c:pt>
                <c:pt idx="4174">
                  <c:v>8.3916702682118434</c:v>
                </c:pt>
                <c:pt idx="4175">
                  <c:v>8.3972255462534839</c:v>
                </c:pt>
                <c:pt idx="4176">
                  <c:v>8.4028072131852625</c:v>
                </c:pt>
                <c:pt idx="4177">
                  <c:v>8.4083538801153814</c:v>
                </c:pt>
                <c:pt idx="4178">
                  <c:v>8.413916380379586</c:v>
                </c:pt>
                <c:pt idx="4179">
                  <c:v>8.4194541584203968</c:v>
                </c:pt>
                <c:pt idx="4180">
                  <c:v>8.4250036031284239</c:v>
                </c:pt>
                <c:pt idx="4181">
                  <c:v>8.4305719367262384</c:v>
                </c:pt>
                <c:pt idx="4182">
                  <c:v>8.4361355481016069</c:v>
                </c:pt>
                <c:pt idx="4183">
                  <c:v>8.4416966594768574</c:v>
                </c:pt>
                <c:pt idx="4184">
                  <c:v>8.4472736041861936</c:v>
                </c:pt>
                <c:pt idx="4185">
                  <c:v>8.4528205488941026</c:v>
                </c:pt>
                <c:pt idx="4186">
                  <c:v>8.4583574936015395</c:v>
                </c:pt>
                <c:pt idx="4187">
                  <c:v>8.4639102716430585</c:v>
                </c:pt>
                <c:pt idx="4188">
                  <c:v>8.4694824941299487</c:v>
                </c:pt>
                <c:pt idx="4189">
                  <c:v>8.4750352721714677</c:v>
                </c:pt>
                <c:pt idx="4190">
                  <c:v>8.4805813835460064</c:v>
                </c:pt>
                <c:pt idx="4191">
                  <c:v>8.4861505504771948</c:v>
                </c:pt>
                <c:pt idx="4192">
                  <c:v>8.491704995185458</c:v>
                </c:pt>
                <c:pt idx="4193">
                  <c:v>8.4972555510046526</c:v>
                </c:pt>
                <c:pt idx="4194">
                  <c:v>8.5028158290465292</c:v>
                </c:pt>
                <c:pt idx="4195">
                  <c:v>8.508361940421068</c:v>
                </c:pt>
                <c:pt idx="4196">
                  <c:v>8.5139394406859843</c:v>
                </c:pt>
                <c:pt idx="4197">
                  <c:v>8.5194738853932996</c:v>
                </c:pt>
                <c:pt idx="4198">
                  <c:v>8.5250658301033475</c:v>
                </c:pt>
                <c:pt idx="4199">
                  <c:v>8.5305836081432069</c:v>
                </c:pt>
                <c:pt idx="4200">
                  <c:v>8.536140275073798</c:v>
                </c:pt>
                <c:pt idx="4201">
                  <c:v>8.5416969420043927</c:v>
                </c:pt>
                <c:pt idx="4202">
                  <c:v>8.5472813867140864</c:v>
                </c:pt>
                <c:pt idx="4203">
                  <c:v>8.552847498089573</c:v>
                </c:pt>
                <c:pt idx="4204">
                  <c:v>8.5583838872414262</c:v>
                </c:pt>
                <c:pt idx="4205">
                  <c:v>8.5639477763945848</c:v>
                </c:pt>
                <c:pt idx="4206">
                  <c:v>8.5694986099915695</c:v>
                </c:pt>
                <c:pt idx="4207">
                  <c:v>8.5750574991444921</c:v>
                </c:pt>
                <c:pt idx="4208">
                  <c:v>8.5806105549638012</c:v>
                </c:pt>
                <c:pt idx="4209">
                  <c:v>8.586192777451167</c:v>
                </c:pt>
                <c:pt idx="4210">
                  <c:v>8.5917447221593122</c:v>
                </c:pt>
                <c:pt idx="4211">
                  <c:v>8.5973177779795762</c:v>
                </c:pt>
                <c:pt idx="4212">
                  <c:v>8.6028491671311897</c:v>
                </c:pt>
                <c:pt idx="4213">
                  <c:v>8.6084013896171285</c:v>
                </c:pt>
                <c:pt idx="4214">
                  <c:v>8.6139675009926151</c:v>
                </c:pt>
                <c:pt idx="4215">
                  <c:v>8.6195230568120458</c:v>
                </c:pt>
                <c:pt idx="4216">
                  <c:v>8.6250708348533287</c:v>
                </c:pt>
                <c:pt idx="4217">
                  <c:v>8.6306363906732351</c:v>
                </c:pt>
                <c:pt idx="4218">
                  <c:v>8.6361827798255639</c:v>
                </c:pt>
                <c:pt idx="4219">
                  <c:v>8.6417602800904803</c:v>
                </c:pt>
                <c:pt idx="4220">
                  <c:v>8.6473163914654911</c:v>
                </c:pt>
                <c:pt idx="4221">
                  <c:v>8.6528625028400299</c:v>
                </c:pt>
                <c:pt idx="4222">
                  <c:v>8.6584144475481786</c:v>
                </c:pt>
                <c:pt idx="4223">
                  <c:v>8.6639580589225957</c:v>
                </c:pt>
                <c:pt idx="4224">
                  <c:v>8.6695283369649481</c:v>
                </c:pt>
                <c:pt idx="4225">
                  <c:v>8.675067781672503</c:v>
                </c:pt>
                <c:pt idx="4226">
                  <c:v>8.6806325041590355</c:v>
                </c:pt>
                <c:pt idx="4227">
                  <c:v>8.6862047266459221</c:v>
                </c:pt>
                <c:pt idx="4228">
                  <c:v>8.6917483380203429</c:v>
                </c:pt>
                <c:pt idx="4229">
                  <c:v>8.6973100049511736</c:v>
                </c:pt>
                <c:pt idx="4230">
                  <c:v>8.7028600052147844</c:v>
                </c:pt>
                <c:pt idx="4231">
                  <c:v>8.708421394367825</c:v>
                </c:pt>
                <c:pt idx="4232">
                  <c:v>8.7140002835216954</c:v>
                </c:pt>
                <c:pt idx="4233">
                  <c:v>8.7195425060071585</c:v>
                </c:pt>
                <c:pt idx="4234">
                  <c:v>8.7251097284938126</c:v>
                </c:pt>
                <c:pt idx="4235">
                  <c:v>8.7306608398685874</c:v>
                </c:pt>
                <c:pt idx="4236">
                  <c:v>8.7362225067994181</c:v>
                </c:pt>
                <c:pt idx="4237">
                  <c:v>8.741767784840583</c:v>
                </c:pt>
                <c:pt idx="4238">
                  <c:v>8.747318062881984</c:v>
                </c:pt>
                <c:pt idx="4239">
                  <c:v>8.7528861187020084</c:v>
                </c:pt>
                <c:pt idx="4240">
                  <c:v>8.7584294522986355</c:v>
                </c:pt>
                <c:pt idx="4241">
                  <c:v>8.763993063674004</c:v>
                </c:pt>
                <c:pt idx="4242">
                  <c:v>8.7695752861613663</c:v>
                </c:pt>
                <c:pt idx="4243">
                  <c:v>8.7751122308688032</c:v>
                </c:pt>
                <c:pt idx="4244">
                  <c:v>8.7806583422433384</c:v>
                </c:pt>
                <c:pt idx="4245">
                  <c:v>8.7862238980632448</c:v>
                </c:pt>
                <c:pt idx="4246">
                  <c:v>8.7917805649938394</c:v>
                </c:pt>
                <c:pt idx="4247">
                  <c:v>8.7973350097021061</c:v>
                </c:pt>
                <c:pt idx="4248">
                  <c:v>8.8029155655227243</c:v>
                </c:pt>
                <c:pt idx="4249">
                  <c:v>8.8084447324520099</c:v>
                </c:pt>
                <c:pt idx="4250">
                  <c:v>8.8140219549391361</c:v>
                </c:pt>
                <c:pt idx="4251">
                  <c:v>8.8195550107574974</c:v>
                </c:pt>
                <c:pt idx="4252">
                  <c:v>8.8251061221322722</c:v>
                </c:pt>
                <c:pt idx="4253">
                  <c:v>8.8306814001748641</c:v>
                </c:pt>
                <c:pt idx="4254">
                  <c:v>8.8362430671056948</c:v>
                </c:pt>
                <c:pt idx="4255">
                  <c:v>8.8417911229247679</c:v>
                </c:pt>
                <c:pt idx="4256">
                  <c:v>8.8473616787449103</c:v>
                </c:pt>
                <c:pt idx="4257">
                  <c:v>8.8529080678972392</c:v>
                </c:pt>
                <c:pt idx="4258">
                  <c:v>8.8584502903827023</c:v>
                </c:pt>
                <c:pt idx="4259">
                  <c:v>8.864000012868523</c:v>
                </c:pt>
                <c:pt idx="4260">
                  <c:v>8.8695752909111114</c:v>
                </c:pt>
                <c:pt idx="4261">
                  <c:v>8.8751191800633222</c:v>
                </c:pt>
                <c:pt idx="4262">
                  <c:v>8.8806944581059106</c:v>
                </c:pt>
                <c:pt idx="4263">
                  <c:v>8.8862436250361476</c:v>
                </c:pt>
                <c:pt idx="4264">
                  <c:v>8.8917933475219684</c:v>
                </c:pt>
                <c:pt idx="4265">
                  <c:v>8.8973580700085009</c:v>
                </c:pt>
                <c:pt idx="4266">
                  <c:v>8.9029086258276955</c:v>
                </c:pt>
                <c:pt idx="4267">
                  <c:v>8.90847695942551</c:v>
                </c:pt>
                <c:pt idx="4268">
                  <c:v>8.9140230708000452</c:v>
                </c:pt>
                <c:pt idx="4269">
                  <c:v>8.919578904397266</c:v>
                </c:pt>
                <c:pt idx="4270">
                  <c:v>8.9251586268845138</c:v>
                </c:pt>
                <c:pt idx="4271">
                  <c:v>8.9307094604814949</c:v>
                </c:pt>
                <c:pt idx="4272">
                  <c:v>8.9362450162999778</c:v>
                </c:pt>
                <c:pt idx="4273">
                  <c:v>8.9418044610084806</c:v>
                </c:pt>
                <c:pt idx="4274">
                  <c:v>8.9473602946057014</c:v>
                </c:pt>
                <c:pt idx="4275">
                  <c:v>8.9529275170923519</c:v>
                </c:pt>
                <c:pt idx="4276">
                  <c:v>8.9584769618003826</c:v>
                </c:pt>
                <c:pt idx="4277">
                  <c:v>8.9640361287310952</c:v>
                </c:pt>
                <c:pt idx="4278">
                  <c:v>8.9696089067735656</c:v>
                </c:pt>
                <c:pt idx="4279">
                  <c:v>8.9751461292587926</c:v>
                </c:pt>
                <c:pt idx="4280">
                  <c:v>8.980718907301263</c:v>
                </c:pt>
                <c:pt idx="4281">
                  <c:v>8.9862811297876739</c:v>
                </c:pt>
                <c:pt idx="4282">
                  <c:v>8.9918441856074622</c:v>
                </c:pt>
                <c:pt idx="4283">
                  <c:v>8.997401130315847</c:v>
                </c:pt>
                <c:pt idx="4284">
                  <c:v>9.0029344639119984</c:v>
                </c:pt>
                <c:pt idx="4285">
                  <c:v>9.0085155752882002</c:v>
                </c:pt>
                <c:pt idx="4286">
                  <c:v>9.0140708533298373</c:v>
                </c:pt>
                <c:pt idx="4287">
                  <c:v>9.0196008535925003</c:v>
                </c:pt>
                <c:pt idx="4288">
                  <c:v>9.0251608538565868</c:v>
                </c:pt>
                <c:pt idx="4289">
                  <c:v>9.03071529856485</c:v>
                </c:pt>
                <c:pt idx="4290">
                  <c:v>9.0362741877177726</c:v>
                </c:pt>
                <c:pt idx="4291">
                  <c:v>9.0418352990930231</c:v>
                </c:pt>
                <c:pt idx="4292">
                  <c:v>9.0474002993573457</c:v>
                </c:pt>
                <c:pt idx="4293">
                  <c:v>9.0529558551767764</c:v>
                </c:pt>
                <c:pt idx="4294">
                  <c:v>9.0585177998854007</c:v>
                </c:pt>
                <c:pt idx="4295">
                  <c:v>9.0640558557039981</c:v>
                </c:pt>
                <c:pt idx="4296">
                  <c:v>9.0696030781897008</c:v>
                </c:pt>
                <c:pt idx="4297">
                  <c:v>9.0751805784546171</c:v>
                </c:pt>
                <c:pt idx="4298">
                  <c:v>9.0807422453854478</c:v>
                </c:pt>
                <c:pt idx="4299">
                  <c:v>9.0862939123158064</c:v>
                </c:pt>
                <c:pt idx="4300">
                  <c:v>9.0918469681351155</c:v>
                </c:pt>
                <c:pt idx="4301">
                  <c:v>9.0973941906208182</c:v>
                </c:pt>
                <c:pt idx="4302">
                  <c:v>9.1029486353290849</c:v>
                </c:pt>
                <c:pt idx="4303">
                  <c:v>9.1085214133715553</c:v>
                </c:pt>
                <c:pt idx="4304">
                  <c:v>9.1140814136356418</c:v>
                </c:pt>
                <c:pt idx="4305">
                  <c:v>9.119628636121341</c:v>
                </c:pt>
                <c:pt idx="4306">
                  <c:v>9.1251880808298473</c:v>
                </c:pt>
                <c:pt idx="4307">
                  <c:v>9.1307361366489204</c:v>
                </c:pt>
                <c:pt idx="4308">
                  <c:v>9.136301136913243</c:v>
                </c:pt>
                <c:pt idx="4309">
                  <c:v>9.1418375260650961</c:v>
                </c:pt>
                <c:pt idx="4310">
                  <c:v>9.1474189152190881</c:v>
                </c:pt>
                <c:pt idx="4311">
                  <c:v>9.1529550265931476</c:v>
                </c:pt>
                <c:pt idx="4312">
                  <c:v>9.1585261379688738</c:v>
                </c:pt>
                <c:pt idx="4313">
                  <c:v>9.1640639160096811</c:v>
                </c:pt>
                <c:pt idx="4314">
                  <c:v>9.1696228051626036</c:v>
                </c:pt>
                <c:pt idx="4315">
                  <c:v>9.1751783609820343</c:v>
                </c:pt>
                <c:pt idx="4316">
                  <c:v>9.1807433612463569</c:v>
                </c:pt>
                <c:pt idx="4317">
                  <c:v>9.1863019726214894</c:v>
                </c:pt>
                <c:pt idx="4318">
                  <c:v>9.1918491951071886</c:v>
                </c:pt>
                <c:pt idx="4319">
                  <c:v>9.1974105842602292</c:v>
                </c:pt>
                <c:pt idx="4320">
                  <c:v>9.2029764178579256</c:v>
                </c:pt>
                <c:pt idx="4321">
                  <c:v>9.2085153070098968</c:v>
                </c:pt>
                <c:pt idx="4322">
                  <c:v>9.2140950294971447</c:v>
                </c:pt>
                <c:pt idx="4323">
                  <c:v>9.2196578075391393</c:v>
                </c:pt>
                <c:pt idx="4324">
                  <c:v>9.2251958633577367</c:v>
                </c:pt>
                <c:pt idx="4325">
                  <c:v>9.2307525302883313</c:v>
                </c:pt>
                <c:pt idx="4326">
                  <c:v>9.2363169749970737</c:v>
                </c:pt>
                <c:pt idx="4327">
                  <c:v>9.2418553085934647</c:v>
                </c:pt>
                <c:pt idx="4328">
                  <c:v>9.2474139199685936</c:v>
                </c:pt>
                <c:pt idx="4329">
                  <c:v>9.2529669757879063</c:v>
                </c:pt>
                <c:pt idx="4330">
                  <c:v>9.2585294760521109</c:v>
                </c:pt>
                <c:pt idx="4331">
                  <c:v>9.2640955874275974</c:v>
                </c:pt>
                <c:pt idx="4332">
                  <c:v>9.2696466988023722</c:v>
                </c:pt>
                <c:pt idx="4333">
                  <c:v>9.2752166990669345</c:v>
                </c:pt>
                <c:pt idx="4334">
                  <c:v>9.2807475326629678</c:v>
                </c:pt>
                <c:pt idx="4335">
                  <c:v>9.2863241995945103</c:v>
                </c:pt>
                <c:pt idx="4336">
                  <c:v>9.291872533191377</c:v>
                </c:pt>
                <c:pt idx="4337">
                  <c:v>9.2974314223442995</c:v>
                </c:pt>
                <c:pt idx="4338">
                  <c:v>9.3029925337195465</c:v>
                </c:pt>
                <c:pt idx="4339">
                  <c:v>9.3085414228719934</c:v>
                </c:pt>
                <c:pt idx="4340">
                  <c:v>9.3141008675804997</c:v>
                </c:pt>
                <c:pt idx="4341">
                  <c:v>9.3196614234001665</c:v>
                </c:pt>
                <c:pt idx="4342">
                  <c:v>9.3251930903295737</c:v>
                </c:pt>
                <c:pt idx="4343">
                  <c:v>9.3307672572609981</c:v>
                </c:pt>
                <c:pt idx="4344">
                  <c:v>9.3363017019683134</c:v>
                </c:pt>
                <c:pt idx="4345">
                  <c:v>9.3418689244549675</c:v>
                </c:pt>
                <c:pt idx="4346">
                  <c:v>9.347434758052664</c:v>
                </c:pt>
                <c:pt idx="4347">
                  <c:v>9.3529883694275568</c:v>
                </c:pt>
                <c:pt idx="4348">
                  <c:v>9.3585594808032795</c:v>
                </c:pt>
                <c:pt idx="4349">
                  <c:v>9.3641255921787696</c:v>
                </c:pt>
                <c:pt idx="4350">
                  <c:v>9.3696439257742092</c:v>
                </c:pt>
                <c:pt idx="4351">
                  <c:v>9.3752236482614535</c:v>
                </c:pt>
                <c:pt idx="4352">
                  <c:v>9.3807628151912148</c:v>
                </c:pt>
                <c:pt idx="4353">
                  <c:v>9.3863355932336852</c:v>
                </c:pt>
                <c:pt idx="4354">
                  <c:v>9.3919047601648735</c:v>
                </c:pt>
                <c:pt idx="4355">
                  <c:v>9.3974664270957042</c:v>
                </c:pt>
                <c:pt idx="4356">
                  <c:v>9.403005316247679</c:v>
                </c:pt>
                <c:pt idx="4357">
                  <c:v>9.4085708720675818</c:v>
                </c:pt>
                <c:pt idx="4358">
                  <c:v>9.4141158723309566</c:v>
                </c:pt>
                <c:pt idx="4359">
                  <c:v>9.4196783725951612</c:v>
                </c:pt>
                <c:pt idx="4360">
                  <c:v>9.4252369839702936</c:v>
                </c:pt>
                <c:pt idx="4361">
                  <c:v>9.4307783731223829</c:v>
                </c:pt>
                <c:pt idx="4362">
                  <c:v>9.4363583733874172</c:v>
                </c:pt>
                <c:pt idx="4363">
                  <c:v>9.441903373650792</c:v>
                </c:pt>
                <c:pt idx="4364">
                  <c:v>9.4474733739153542</c:v>
                </c:pt>
                <c:pt idx="4365">
                  <c:v>9.4530153186230237</c:v>
                </c:pt>
                <c:pt idx="4366">
                  <c:v>9.4585836522208417</c:v>
                </c:pt>
                <c:pt idx="4367">
                  <c:v>9.4641475413740004</c:v>
                </c:pt>
                <c:pt idx="4368">
                  <c:v>9.469700597193313</c:v>
                </c:pt>
                <c:pt idx="4369">
                  <c:v>9.475246153012268</c:v>
                </c:pt>
                <c:pt idx="4370">
                  <c:v>9.4807978199426231</c:v>
                </c:pt>
                <c:pt idx="4371">
                  <c:v>9.4863539313176339</c:v>
                </c:pt>
                <c:pt idx="4372">
                  <c:v>9.4919125426927664</c:v>
                </c:pt>
                <c:pt idx="4373">
                  <c:v>9.4974589318450953</c:v>
                </c:pt>
                <c:pt idx="4374">
                  <c:v>9.5030083765531224</c:v>
                </c:pt>
                <c:pt idx="4375">
                  <c:v>9.5085980990408423</c:v>
                </c:pt>
                <c:pt idx="4376">
                  <c:v>9.5141264326367576</c:v>
                </c:pt>
                <c:pt idx="4377">
                  <c:v>9.5196908773455</c:v>
                </c:pt>
                <c:pt idx="4378">
                  <c:v>9.5252380998312027</c:v>
                </c:pt>
                <c:pt idx="4379">
                  <c:v>9.5308064334290172</c:v>
                </c:pt>
                <c:pt idx="4380">
                  <c:v>9.5363608781372839</c:v>
                </c:pt>
                <c:pt idx="4381">
                  <c:v>9.5419117117342651</c:v>
                </c:pt>
                <c:pt idx="4382">
                  <c:v>9.547498934221867</c:v>
                </c:pt>
                <c:pt idx="4383">
                  <c:v>9.5530225455953364</c:v>
                </c:pt>
                <c:pt idx="4384">
                  <c:v>9.558581712526049</c:v>
                </c:pt>
                <c:pt idx="4385">
                  <c:v>9.5641414350123419</c:v>
                </c:pt>
                <c:pt idx="4386">
                  <c:v>9.5696933797204906</c:v>
                </c:pt>
                <c:pt idx="4387">
                  <c:v>9.575261435540515</c:v>
                </c:pt>
                <c:pt idx="4388">
                  <c:v>9.5807989358035321</c:v>
                </c:pt>
                <c:pt idx="4389">
                  <c:v>9.5863531027340088</c:v>
                </c:pt>
                <c:pt idx="4390">
                  <c:v>9.5919308807767152</c:v>
                </c:pt>
                <c:pt idx="4391">
                  <c:v>9.5974650477062404</c:v>
                </c:pt>
                <c:pt idx="4392">
                  <c:v>9.6030217146368351</c:v>
                </c:pt>
                <c:pt idx="4393">
                  <c:v>9.6085842149010396</c:v>
                </c:pt>
                <c:pt idx="4394">
                  <c:v>9.614152270721064</c:v>
                </c:pt>
                <c:pt idx="4395">
                  <c:v>9.6197114376517767</c:v>
                </c:pt>
                <c:pt idx="4396">
                  <c:v>9.6252681045823714</c:v>
                </c:pt>
                <c:pt idx="4397">
                  <c:v>9.6307986604006146</c:v>
                </c:pt>
                <c:pt idx="4398">
                  <c:v>9.6363578273313273</c:v>
                </c:pt>
                <c:pt idx="4399">
                  <c:v>9.6419364387074076</c:v>
                </c:pt>
                <c:pt idx="4400">
                  <c:v>9.6475122723055797</c:v>
                </c:pt>
                <c:pt idx="4401">
                  <c:v>9.653040605901495</c:v>
                </c:pt>
                <c:pt idx="4402">
                  <c:v>9.6585878283871942</c:v>
                </c:pt>
                <c:pt idx="4403">
                  <c:v>9.6641453286511627</c:v>
                </c:pt>
                <c:pt idx="4404">
                  <c:v>9.6696903289145339</c:v>
                </c:pt>
                <c:pt idx="4405">
                  <c:v>9.6752550514010665</c:v>
                </c:pt>
                <c:pt idx="4406">
                  <c:v>9.680818662776435</c:v>
                </c:pt>
                <c:pt idx="4407">
                  <c:v>9.6863736630402855</c:v>
                </c:pt>
                <c:pt idx="4408">
                  <c:v>9.6919300521930865</c:v>
                </c:pt>
                <c:pt idx="4409">
                  <c:v>9.6974881080126387</c:v>
                </c:pt>
                <c:pt idx="4410">
                  <c:v>9.703028386053564</c:v>
                </c:pt>
                <c:pt idx="4411">
                  <c:v>9.7086211640969857</c:v>
                </c:pt>
                <c:pt idx="4412">
                  <c:v>9.7141592199155831</c:v>
                </c:pt>
                <c:pt idx="4413">
                  <c:v>9.7197097757347777</c:v>
                </c:pt>
                <c:pt idx="4414">
                  <c:v>9.7252639426652507</c:v>
                </c:pt>
                <c:pt idx="4415">
                  <c:v>9.7308344984853932</c:v>
                </c:pt>
                <c:pt idx="4416">
                  <c:v>9.7363694987482923</c:v>
                </c:pt>
                <c:pt idx="4417">
                  <c:v>9.7419464434576284</c:v>
                </c:pt>
                <c:pt idx="4418">
                  <c:v>9.7474986659435672</c:v>
                </c:pt>
                <c:pt idx="4419">
                  <c:v>9.7530500550961321</c:v>
                </c:pt>
                <c:pt idx="4420">
                  <c:v>9.7586108886935925</c:v>
                </c:pt>
                <c:pt idx="4421">
                  <c:v>9.7641647778462755</c:v>
                </c:pt>
                <c:pt idx="4422">
                  <c:v>9.7697067225539485</c:v>
                </c:pt>
                <c:pt idx="4423">
                  <c:v>9.7752806117075828</c:v>
                </c:pt>
                <c:pt idx="4424">
                  <c:v>9.7808311675267738</c:v>
                </c:pt>
                <c:pt idx="4425">
                  <c:v>9.7863747789011946</c:v>
                </c:pt>
                <c:pt idx="4426">
                  <c:v>9.791941723610055</c:v>
                </c:pt>
                <c:pt idx="4427">
                  <c:v>9.7975042238742596</c:v>
                </c:pt>
                <c:pt idx="4428">
                  <c:v>9.8030342241369191</c:v>
                </c:pt>
                <c:pt idx="4429">
                  <c:v>9.8085911688453038</c:v>
                </c:pt>
                <c:pt idx="4430">
                  <c:v>9.8141936691114076</c:v>
                </c:pt>
                <c:pt idx="4431">
                  <c:v>9.8197189471516246</c:v>
                </c:pt>
                <c:pt idx="4432">
                  <c:v>9.8252789474157076</c:v>
                </c:pt>
                <c:pt idx="4433">
                  <c:v>9.8308297810126923</c:v>
                </c:pt>
                <c:pt idx="4434">
                  <c:v>9.8364003368328348</c:v>
                </c:pt>
                <c:pt idx="4435">
                  <c:v>9.8419372815402717</c:v>
                </c:pt>
                <c:pt idx="4436">
                  <c:v>9.8475172818053061</c:v>
                </c:pt>
                <c:pt idx="4437">
                  <c:v>9.8530528376237854</c:v>
                </c:pt>
                <c:pt idx="4438">
                  <c:v>9.8586131156656656</c:v>
                </c:pt>
                <c:pt idx="4439">
                  <c:v>9.8641589492624107</c:v>
                </c:pt>
                <c:pt idx="4440">
                  <c:v>9.8697542273059504</c:v>
                </c:pt>
                <c:pt idx="4441">
                  <c:v>9.8752911720133838</c:v>
                </c:pt>
                <c:pt idx="4442">
                  <c:v>9.8808381167212964</c:v>
                </c:pt>
                <c:pt idx="4443">
                  <c:v>9.8864075614302749</c:v>
                </c:pt>
                <c:pt idx="4444">
                  <c:v>9.8919372839151443</c:v>
                </c:pt>
                <c:pt idx="4445">
                  <c:v>9.8975186730691327</c:v>
                </c:pt>
                <c:pt idx="4446">
                  <c:v>9.9030620066657633</c:v>
                </c:pt>
                <c:pt idx="4447">
                  <c:v>9.9086270069300859</c:v>
                </c:pt>
                <c:pt idx="4448">
                  <c:v>9.9141920071944085</c:v>
                </c:pt>
                <c:pt idx="4449">
                  <c:v>9.9197497852361671</c:v>
                </c:pt>
                <c:pt idx="4450">
                  <c:v>9.92530950772246</c:v>
                </c:pt>
                <c:pt idx="4451">
                  <c:v>9.9308581190971168</c:v>
                </c:pt>
                <c:pt idx="4452">
                  <c:v>9.9364203415835313</c:v>
                </c:pt>
                <c:pt idx="4453">
                  <c:v>9.9419703418471421</c:v>
                </c:pt>
                <c:pt idx="4454">
                  <c:v>9.947530064333435</c:v>
                </c:pt>
                <c:pt idx="4455">
                  <c:v>9.9530822868193738</c:v>
                </c:pt>
                <c:pt idx="4456">
                  <c:v>9.9586281204161224</c:v>
                </c:pt>
                <c:pt idx="4457">
                  <c:v>9.964198954014055</c:v>
                </c:pt>
                <c:pt idx="4458">
                  <c:v>9.969735065388118</c:v>
                </c:pt>
                <c:pt idx="4459">
                  <c:v>9.9752989545412767</c:v>
                </c:pt>
                <c:pt idx="4460">
                  <c:v>9.9808497881382614</c:v>
                </c:pt>
                <c:pt idx="4461">
                  <c:v>9.9864378439592336</c:v>
                </c:pt>
                <c:pt idx="4462">
                  <c:v>9.9919678442218967</c:v>
                </c:pt>
                <c:pt idx="4463">
                  <c:v>9.9975184000410877</c:v>
                </c:pt>
                <c:pt idx="4464">
                  <c:v>10.003087289194486</c:v>
                </c:pt>
                <c:pt idx="4465">
                  <c:v>10.008638678347051</c:v>
                </c:pt>
                <c:pt idx="4466">
                  <c:v>10.01420256750021</c:v>
                </c:pt>
                <c:pt idx="4467">
                  <c:v>10.019734234429617</c:v>
                </c:pt>
                <c:pt idx="4468">
                  <c:v>10.025327012473038</c:v>
                </c:pt>
                <c:pt idx="4469">
                  <c:v>10.030855901624534</c:v>
                </c:pt>
                <c:pt idx="4470">
                  <c:v>10.03641562411083</c:v>
                </c:pt>
                <c:pt idx="4471">
                  <c:v>10.041973402152589</c:v>
                </c:pt>
                <c:pt idx="4472">
                  <c:v>10.047525624638528</c:v>
                </c:pt>
                <c:pt idx="4473">
                  <c:v>10.053077013791093</c:v>
                </c:pt>
                <c:pt idx="4474">
                  <c:v>10.058656458500547</c:v>
                </c:pt>
                <c:pt idx="4475">
                  <c:v>10.064198125430426</c:v>
                </c:pt>
                <c:pt idx="4476">
                  <c:v>10.069756736805559</c:v>
                </c:pt>
                <c:pt idx="4477">
                  <c:v>10.075328125959075</c:v>
                </c:pt>
                <c:pt idx="4478">
                  <c:v>10.08086257066639</c:v>
                </c:pt>
                <c:pt idx="4479">
                  <c:v>10.086457293154346</c:v>
                </c:pt>
                <c:pt idx="4480">
                  <c:v>10.09197007119397</c:v>
                </c:pt>
                <c:pt idx="4481">
                  <c:v>10.09754896034784</c:v>
                </c:pt>
                <c:pt idx="4482">
                  <c:v>10.103085349499693</c:v>
                </c:pt>
                <c:pt idx="4483">
                  <c:v>10.10863396087435</c:v>
                </c:pt>
                <c:pt idx="4484">
                  <c:v>10.114198683360883</c:v>
                </c:pt>
                <c:pt idx="4485">
                  <c:v>10.119756461402641</c:v>
                </c:pt>
                <c:pt idx="4486">
                  <c:v>10.125302572777176</c:v>
                </c:pt>
                <c:pt idx="4487">
                  <c:v>10.130896184153972</c:v>
                </c:pt>
                <c:pt idx="4488">
                  <c:v>10.136442573306297</c:v>
                </c:pt>
                <c:pt idx="4489">
                  <c:v>10.141998962459102</c:v>
                </c:pt>
                <c:pt idx="4490">
                  <c:v>10.147537018277703</c:v>
                </c:pt>
                <c:pt idx="4491">
                  <c:v>10.153112296320291</c:v>
                </c:pt>
                <c:pt idx="4492">
                  <c:v>10.158666741028558</c:v>
                </c:pt>
                <c:pt idx="4493">
                  <c:v>10.164220630181241</c:v>
                </c:pt>
                <c:pt idx="4494">
                  <c:v>10.169791186001383</c:v>
                </c:pt>
                <c:pt idx="4495">
                  <c:v>10.175338964042666</c:v>
                </c:pt>
                <c:pt idx="4496">
                  <c:v>10.180885075417205</c:v>
                </c:pt>
                <c:pt idx="4497">
                  <c:v>10.186435631236396</c:v>
                </c:pt>
                <c:pt idx="4498">
                  <c:v>10.191988964833499</c:v>
                </c:pt>
                <c:pt idx="4499">
                  <c:v>10.197557020653523</c:v>
                </c:pt>
                <c:pt idx="4500">
                  <c:v>10.203133409807275</c:v>
                </c:pt>
                <c:pt idx="4501">
                  <c:v>10.208667854514594</c:v>
                </c:pt>
                <c:pt idx="4502">
                  <c:v>10.214216465889248</c:v>
                </c:pt>
                <c:pt idx="4503">
                  <c:v>10.219782021709154</c:v>
                </c:pt>
                <c:pt idx="4504">
                  <c:v>10.225332855306139</c:v>
                </c:pt>
                <c:pt idx="4505">
                  <c:v>10.230907300015353</c:v>
                </c:pt>
                <c:pt idx="4506">
                  <c:v>10.236447300278492</c:v>
                </c:pt>
                <c:pt idx="4507">
                  <c:v>10.241993411653027</c:v>
                </c:pt>
                <c:pt idx="4508">
                  <c:v>10.247570911917943</c:v>
                </c:pt>
                <c:pt idx="4509">
                  <c:v>10.253117023292482</c:v>
                </c:pt>
                <c:pt idx="4510">
                  <c:v>10.258665356889345</c:v>
                </c:pt>
                <c:pt idx="4511">
                  <c:v>10.264203968263526</c:v>
                </c:pt>
                <c:pt idx="4512">
                  <c:v>10.269777301861581</c:v>
                </c:pt>
                <c:pt idx="4513">
                  <c:v>10.275361468793481</c:v>
                </c:pt>
                <c:pt idx="4514">
                  <c:v>10.280887024611488</c:v>
                </c:pt>
                <c:pt idx="4515">
                  <c:v>10.286455358209302</c:v>
                </c:pt>
                <c:pt idx="4516">
                  <c:v>10.291994525139064</c:v>
                </c:pt>
                <c:pt idx="4517">
                  <c:v>10.297538414291274</c:v>
                </c:pt>
                <c:pt idx="4518">
                  <c:v>10.303115914556191</c:v>
                </c:pt>
                <c:pt idx="4519">
                  <c:v>10.308680359264933</c:v>
                </c:pt>
                <c:pt idx="4520">
                  <c:v>10.314235915084364</c:v>
                </c:pt>
                <c:pt idx="4521">
                  <c:v>10.319771748680633</c:v>
                </c:pt>
                <c:pt idx="4522">
                  <c:v>10.325366748946383</c:v>
                </c:pt>
                <c:pt idx="4523">
                  <c:v>10.330883415875075</c:v>
                </c:pt>
                <c:pt idx="4524">
                  <c:v>10.336460082806621</c:v>
                </c:pt>
                <c:pt idx="4525">
                  <c:v>10.341996749736264</c:v>
                </c:pt>
                <c:pt idx="4526">
                  <c:v>10.34757925000142</c:v>
                </c:pt>
                <c:pt idx="4527">
                  <c:v>10.353113416930945</c:v>
                </c:pt>
                <c:pt idx="4528">
                  <c:v>10.358692861640399</c:v>
                </c:pt>
                <c:pt idx="4529">
                  <c:v>10.364218417458403</c:v>
                </c:pt>
                <c:pt idx="4530">
                  <c:v>10.369772028833296</c:v>
                </c:pt>
                <c:pt idx="4531">
                  <c:v>10.375337584653202</c:v>
                </c:pt>
                <c:pt idx="4532">
                  <c:v>10.38093008491883</c:v>
                </c:pt>
                <c:pt idx="4533">
                  <c:v>10.386471751848713</c:v>
                </c:pt>
                <c:pt idx="4534">
                  <c:v>10.392002863222537</c:v>
                </c:pt>
                <c:pt idx="4535">
                  <c:v>10.397570919042561</c:v>
                </c:pt>
                <c:pt idx="4536">
                  <c:v>10.40313425264014</c:v>
                </c:pt>
                <c:pt idx="4537">
                  <c:v>10.40868397512596</c:v>
                </c:pt>
                <c:pt idx="4538">
                  <c:v>10.414239530945391</c:v>
                </c:pt>
                <c:pt idx="4539">
                  <c:v>10.4197925867647</c:v>
                </c:pt>
                <c:pt idx="4540">
                  <c:v>10.425357309251233</c:v>
                </c:pt>
                <c:pt idx="4541">
                  <c:v>10.430920920626601</c:v>
                </c:pt>
                <c:pt idx="4542">
                  <c:v>10.436462032000904</c:v>
                </c:pt>
                <c:pt idx="4543">
                  <c:v>10.442017310042541</c:v>
                </c:pt>
                <c:pt idx="4544">
                  <c:v>10.447572032528598</c:v>
                </c:pt>
                <c:pt idx="4545">
                  <c:v>10.453156755016082</c:v>
                </c:pt>
                <c:pt idx="4546">
                  <c:v>10.458696199723637</c:v>
                </c:pt>
                <c:pt idx="4547">
                  <c:v>10.464236199986772</c:v>
                </c:pt>
                <c:pt idx="4548">
                  <c:v>10.469803700251212</c:v>
                </c:pt>
                <c:pt idx="4549">
                  <c:v>10.475353700514823</c:v>
                </c:pt>
                <c:pt idx="4550">
                  <c:v>10.480920367445894</c:v>
                </c:pt>
                <c:pt idx="4551">
                  <c:v>10.486465367709265</c:v>
                </c:pt>
                <c:pt idx="4552">
                  <c:v>10.492041201307437</c:v>
                </c:pt>
                <c:pt idx="4553">
                  <c:v>10.497573146014634</c:v>
                </c:pt>
                <c:pt idx="4554">
                  <c:v>10.503140090723495</c:v>
                </c:pt>
                <c:pt idx="4555">
                  <c:v>10.508705090987817</c:v>
                </c:pt>
                <c:pt idx="4556">
                  <c:v>10.51425203569573</c:v>
                </c:pt>
                <c:pt idx="4557">
                  <c:v>10.519809813737488</c:v>
                </c:pt>
                <c:pt idx="4558">
                  <c:v>10.525379258446467</c:v>
                </c:pt>
                <c:pt idx="4559">
                  <c:v>10.530950925377773</c:v>
                </c:pt>
                <c:pt idx="4560">
                  <c:v>10.536489814529745</c:v>
                </c:pt>
                <c:pt idx="4561">
                  <c:v>10.542058148127559</c:v>
                </c:pt>
                <c:pt idx="4562">
                  <c:v>10.54760203727977</c:v>
                </c:pt>
                <c:pt idx="4563">
                  <c:v>10.553145370876397</c:v>
                </c:pt>
                <c:pt idx="4564">
                  <c:v>10.558702037806992</c:v>
                </c:pt>
                <c:pt idx="4565">
                  <c:v>10.564273426960508</c:v>
                </c:pt>
                <c:pt idx="4566">
                  <c:v>10.569835649446919</c:v>
                </c:pt>
                <c:pt idx="4567">
                  <c:v>10.575393427488677</c:v>
                </c:pt>
                <c:pt idx="4568">
                  <c:v>10.580945094419036</c:v>
                </c:pt>
                <c:pt idx="4569">
                  <c:v>10.586496205793811</c:v>
                </c:pt>
                <c:pt idx="4570">
                  <c:v>10.592055928280104</c:v>
                </c:pt>
                <c:pt idx="4571">
                  <c:v>10.597601761876849</c:v>
                </c:pt>
                <c:pt idx="4572">
                  <c:v>10.603172873252575</c:v>
                </c:pt>
                <c:pt idx="4573">
                  <c:v>10.608737595739107</c:v>
                </c:pt>
                <c:pt idx="4574">
                  <c:v>10.614264818223859</c:v>
                </c:pt>
                <c:pt idx="4575">
                  <c:v>10.619836485155165</c:v>
                </c:pt>
                <c:pt idx="4576">
                  <c:v>10.625385096529822</c:v>
                </c:pt>
                <c:pt idx="4577">
                  <c:v>10.630950930127518</c:v>
                </c:pt>
                <c:pt idx="4578">
                  <c:v>10.636506485946949</c:v>
                </c:pt>
                <c:pt idx="4579">
                  <c:v>10.642046763987874</c:v>
                </c:pt>
                <c:pt idx="4580">
                  <c:v>10.647617597585807</c:v>
                </c:pt>
                <c:pt idx="4581">
                  <c:v>10.653172875627448</c:v>
                </c:pt>
                <c:pt idx="4582">
                  <c:v>10.658721209224314</c:v>
                </c:pt>
                <c:pt idx="4583">
                  <c:v>10.664277876154905</c:v>
                </c:pt>
                <c:pt idx="4584">
                  <c:v>10.669856209753195</c:v>
                </c:pt>
                <c:pt idx="4585">
                  <c:v>10.675413987794954</c:v>
                </c:pt>
                <c:pt idx="4586">
                  <c:v>10.680966765836477</c:v>
                </c:pt>
                <c:pt idx="4587">
                  <c:v>10.686502877210536</c:v>
                </c:pt>
                <c:pt idx="4588">
                  <c:v>10.692097321920706</c:v>
                </c:pt>
                <c:pt idx="4589">
                  <c:v>10.697643711073031</c:v>
                </c:pt>
                <c:pt idx="4590">
                  <c:v>10.703177044669186</c:v>
                </c:pt>
                <c:pt idx="4591">
                  <c:v>10.708748711600492</c:v>
                </c:pt>
                <c:pt idx="4592">
                  <c:v>10.714298711864103</c:v>
                </c:pt>
                <c:pt idx="4593">
                  <c:v>10.719866767684127</c:v>
                </c:pt>
                <c:pt idx="4594">
                  <c:v>10.725404823502725</c:v>
                </c:pt>
                <c:pt idx="4595">
                  <c:v>10.730969545989257</c:v>
                </c:pt>
                <c:pt idx="4596">
                  <c:v>10.73652260180857</c:v>
                </c:pt>
                <c:pt idx="4597">
                  <c:v>10.742074824294509</c:v>
                </c:pt>
                <c:pt idx="4598">
                  <c:v>10.747659546781989</c:v>
                </c:pt>
                <c:pt idx="4599">
                  <c:v>10.753198713711754</c:v>
                </c:pt>
                <c:pt idx="4600">
                  <c:v>10.758748713975365</c:v>
                </c:pt>
                <c:pt idx="4601">
                  <c:v>10.764326769795861</c:v>
                </c:pt>
                <c:pt idx="4602">
                  <c:v>10.769876214503892</c:v>
                </c:pt>
                <c:pt idx="4603">
                  <c:v>10.775423714767385</c:v>
                </c:pt>
                <c:pt idx="4604">
                  <c:v>10.780999826143347</c:v>
                </c:pt>
                <c:pt idx="4605">
                  <c:v>10.786532881961708</c:v>
                </c:pt>
                <c:pt idx="4606">
                  <c:v>10.792101493337313</c:v>
                </c:pt>
                <c:pt idx="4607">
                  <c:v>10.797656493601163</c:v>
                </c:pt>
                <c:pt idx="4608">
                  <c:v>10.803227049421306</c:v>
                </c:pt>
                <c:pt idx="4609">
                  <c:v>10.808767605240021</c:v>
                </c:pt>
                <c:pt idx="4610">
                  <c:v>10.814320938837124</c:v>
                </c:pt>
                <c:pt idx="4611">
                  <c:v>10.819902605768906</c:v>
                </c:pt>
                <c:pt idx="4612">
                  <c:v>10.825437606031805</c:v>
                </c:pt>
                <c:pt idx="4613">
                  <c:v>10.831014550741141</c:v>
                </c:pt>
                <c:pt idx="4614">
                  <c:v>10.83656121767126</c:v>
                </c:pt>
                <c:pt idx="4615">
                  <c:v>10.842127884602327</c:v>
                </c:pt>
                <c:pt idx="4616">
                  <c:v>10.84766955153221</c:v>
                </c:pt>
                <c:pt idx="4617">
                  <c:v>10.853218162906867</c:v>
                </c:pt>
                <c:pt idx="4618">
                  <c:v>10.858785107615727</c:v>
                </c:pt>
                <c:pt idx="4619">
                  <c:v>10.864332330101426</c:v>
                </c:pt>
                <c:pt idx="4620">
                  <c:v>10.869884274809575</c:v>
                </c:pt>
                <c:pt idx="4621">
                  <c:v>10.875442330629124</c:v>
                </c:pt>
                <c:pt idx="4622">
                  <c:v>10.88102538644986</c:v>
                </c:pt>
                <c:pt idx="4623">
                  <c:v>10.886563720046251</c:v>
                </c:pt>
                <c:pt idx="4624">
                  <c:v>10.892124553643711</c:v>
                </c:pt>
                <c:pt idx="4625">
                  <c:v>10.897680942796512</c:v>
                </c:pt>
                <c:pt idx="4626">
                  <c:v>10.903228720837795</c:v>
                </c:pt>
                <c:pt idx="4627">
                  <c:v>10.908805943324921</c:v>
                </c:pt>
                <c:pt idx="4628">
                  <c:v>10.914339276921073</c:v>
                </c:pt>
                <c:pt idx="4629">
                  <c:v>10.919921499408439</c:v>
                </c:pt>
                <c:pt idx="4630">
                  <c:v>10.925467055227394</c:v>
                </c:pt>
                <c:pt idx="4631">
                  <c:v>10.931003444379247</c:v>
                </c:pt>
                <c:pt idx="4632">
                  <c:v>10.936576500199507</c:v>
                </c:pt>
                <c:pt idx="4633">
                  <c:v>10.94212983379661</c:v>
                </c:pt>
                <c:pt idx="4634">
                  <c:v>10.94768483406046</c:v>
                </c:pt>
                <c:pt idx="4635">
                  <c:v>10.953247056546871</c:v>
                </c:pt>
                <c:pt idx="4636">
                  <c:v>10.958809556811076</c:v>
                </c:pt>
                <c:pt idx="4637">
                  <c:v>10.964360390408061</c:v>
                </c:pt>
                <c:pt idx="4638">
                  <c:v>10.969903446226898</c:v>
                </c:pt>
                <c:pt idx="4639">
                  <c:v>10.975480390936234</c:v>
                </c:pt>
                <c:pt idx="4640">
                  <c:v>10.981033446755543</c:v>
                </c:pt>
                <c:pt idx="4641">
                  <c:v>10.986611224798253</c:v>
                </c:pt>
                <c:pt idx="4642">
                  <c:v>10.992129280615902</c:v>
                </c:pt>
                <c:pt idx="4643">
                  <c:v>10.997700114213835</c:v>
                </c:pt>
                <c:pt idx="4644">
                  <c:v>11.003241225588134</c:v>
                </c:pt>
                <c:pt idx="4645">
                  <c:v>11.008810948074906</c:v>
                </c:pt>
                <c:pt idx="4646">
                  <c:v>11.014353448338159</c:v>
                </c:pt>
                <c:pt idx="4647">
                  <c:v>11.019907615268636</c:v>
                </c:pt>
                <c:pt idx="4648">
                  <c:v>11.02548705997809</c:v>
                </c:pt>
                <c:pt idx="4649">
                  <c:v>11.031027615796805</c:v>
                </c:pt>
                <c:pt idx="4650">
                  <c:v>11.036579560504954</c:v>
                </c:pt>
                <c:pt idx="4651">
                  <c:v>11.042135116324385</c:v>
                </c:pt>
                <c:pt idx="4652">
                  <c:v>11.047710394366973</c:v>
                </c:pt>
                <c:pt idx="4653">
                  <c:v>11.05326483907524</c:v>
                </c:pt>
                <c:pt idx="4654">
                  <c:v>11.058803450449421</c:v>
                </c:pt>
                <c:pt idx="4655">
                  <c:v>11.064378728492009</c:v>
                </c:pt>
                <c:pt idx="4656">
                  <c:v>11.069935395422604</c:v>
                </c:pt>
                <c:pt idx="4657">
                  <c:v>11.075479284574815</c:v>
                </c:pt>
                <c:pt idx="4658">
                  <c:v>11.081062618173341</c:v>
                </c:pt>
                <c:pt idx="4659">
                  <c:v>11.086617062881608</c:v>
                </c:pt>
                <c:pt idx="4660">
                  <c:v>11.092174840923366</c:v>
                </c:pt>
                <c:pt idx="4661">
                  <c:v>11.097725396742558</c:v>
                </c:pt>
                <c:pt idx="4662">
                  <c:v>11.103276230339542</c:v>
                </c:pt>
                <c:pt idx="4663">
                  <c:v>11.108840952826075</c:v>
                </c:pt>
                <c:pt idx="4664">
                  <c:v>11.114387064200614</c:v>
                </c:pt>
                <c:pt idx="4665">
                  <c:v>11.119950675575982</c:v>
                </c:pt>
                <c:pt idx="4666">
                  <c:v>11.125505953617619</c:v>
                </c:pt>
                <c:pt idx="4667">
                  <c:v>11.13105595388123</c:v>
                </c:pt>
                <c:pt idx="4668">
                  <c:v>11.136607620811589</c:v>
                </c:pt>
                <c:pt idx="4669">
                  <c:v>11.142192343299069</c:v>
                </c:pt>
                <c:pt idx="4670">
                  <c:v>11.147726788006384</c:v>
                </c:pt>
                <c:pt idx="4671">
                  <c:v>11.153307343827002</c:v>
                </c:pt>
                <c:pt idx="4672">
                  <c:v>11.158853732979331</c:v>
                </c:pt>
                <c:pt idx="4673">
                  <c:v>11.164397344353752</c:v>
                </c:pt>
                <c:pt idx="4674">
                  <c:v>11.169950677950855</c:v>
                </c:pt>
                <c:pt idx="4675">
                  <c:v>11.175528178215771</c:v>
                </c:pt>
                <c:pt idx="4676">
                  <c:v>11.181076789590424</c:v>
                </c:pt>
                <c:pt idx="4677">
                  <c:v>11.186644289854868</c:v>
                </c:pt>
                <c:pt idx="4678">
                  <c:v>11.192173456784158</c:v>
                </c:pt>
                <c:pt idx="4679">
                  <c:v>11.19774456815988</c:v>
                </c:pt>
                <c:pt idx="4680">
                  <c:v>11.20331095731316</c:v>
                </c:pt>
                <c:pt idx="4681">
                  <c:v>11.208866513132588</c:v>
                </c:pt>
                <c:pt idx="4682">
                  <c:v>11.214420957840854</c:v>
                </c:pt>
                <c:pt idx="4683">
                  <c:v>11.219979846993777</c:v>
                </c:pt>
                <c:pt idx="4684">
                  <c:v>11.225533736146463</c:v>
                </c:pt>
                <c:pt idx="4685">
                  <c:v>11.23109984752195</c:v>
                </c:pt>
                <c:pt idx="4686">
                  <c:v>11.236628736673445</c:v>
                </c:pt>
                <c:pt idx="4687">
                  <c:v>11.24217929249264</c:v>
                </c:pt>
                <c:pt idx="4688">
                  <c:v>11.247750681646156</c:v>
                </c:pt>
                <c:pt idx="4689">
                  <c:v>11.253298459687439</c:v>
                </c:pt>
                <c:pt idx="4690">
                  <c:v>11.258864293285132</c:v>
                </c:pt>
                <c:pt idx="4691">
                  <c:v>11.264420404660147</c:v>
                </c:pt>
                <c:pt idx="4692">
                  <c:v>11.269973738257249</c:v>
                </c:pt>
                <c:pt idx="4693">
                  <c:v>11.275517627409457</c:v>
                </c:pt>
                <c:pt idx="4694">
                  <c:v>11.281085961007275</c:v>
                </c:pt>
                <c:pt idx="4695">
                  <c:v>11.286635683493092</c:v>
                </c:pt>
                <c:pt idx="4696">
                  <c:v>11.292215128202546</c:v>
                </c:pt>
                <c:pt idx="4697">
                  <c:v>11.297743184020671</c:v>
                </c:pt>
                <c:pt idx="4698">
                  <c:v>11.303348462064687</c:v>
                </c:pt>
                <c:pt idx="4699">
                  <c:v>11.308876517882808</c:v>
                </c:pt>
                <c:pt idx="4700">
                  <c:v>11.314423184812927</c:v>
                </c:pt>
                <c:pt idx="4701">
                  <c:v>11.319994573966444</c:v>
                </c:pt>
                <c:pt idx="4702">
                  <c:v>11.325531518673881</c:v>
                </c:pt>
                <c:pt idx="4703">
                  <c:v>11.331102074494023</c:v>
                </c:pt>
                <c:pt idx="4704">
                  <c:v>11.336644019201696</c:v>
                </c:pt>
                <c:pt idx="4705">
                  <c:v>11.342194575020887</c:v>
                </c:pt>
                <c:pt idx="4706">
                  <c:v>11.347749575284737</c:v>
                </c:pt>
                <c:pt idx="4707">
                  <c:v>11.353311242215568</c:v>
                </c:pt>
                <c:pt idx="4708">
                  <c:v>11.358862909145923</c:v>
                </c:pt>
                <c:pt idx="4709">
                  <c:v>11.364425131632338</c:v>
                </c:pt>
                <c:pt idx="4710">
                  <c:v>11.37000179856388</c:v>
                </c:pt>
                <c:pt idx="4711">
                  <c:v>11.375550132160747</c:v>
                </c:pt>
                <c:pt idx="4712">
                  <c:v>11.381110410202623</c:v>
                </c:pt>
                <c:pt idx="4713">
                  <c:v>11.386671521577874</c:v>
                </c:pt>
                <c:pt idx="4714">
                  <c:v>11.392228188508469</c:v>
                </c:pt>
                <c:pt idx="4715">
                  <c:v>11.397771799882886</c:v>
                </c:pt>
                <c:pt idx="4716">
                  <c:v>11.403322633479871</c:v>
                </c:pt>
                <c:pt idx="4717">
                  <c:v>11.408882633743957</c:v>
                </c:pt>
                <c:pt idx="4718">
                  <c:v>11.414446522897116</c:v>
                </c:pt>
                <c:pt idx="4719">
                  <c:v>11.42000318982771</c:v>
                </c:pt>
                <c:pt idx="4720">
                  <c:v>11.425550134535619</c:v>
                </c:pt>
                <c:pt idx="4721">
                  <c:v>11.431104301466096</c:v>
                </c:pt>
                <c:pt idx="4722">
                  <c:v>11.436671246174956</c:v>
                </c:pt>
                <c:pt idx="4723">
                  <c:v>11.442217357549492</c:v>
                </c:pt>
                <c:pt idx="4724">
                  <c:v>11.447805413370467</c:v>
                </c:pt>
                <c:pt idx="4725">
                  <c:v>11.453362080301062</c:v>
                </c:pt>
                <c:pt idx="4726">
                  <c:v>11.458908191675597</c:v>
                </c:pt>
                <c:pt idx="4727">
                  <c:v>11.464447358605362</c:v>
                </c:pt>
                <c:pt idx="4728">
                  <c:v>11.470018192203295</c:v>
                </c:pt>
                <c:pt idx="4729">
                  <c:v>11.475592081356929</c:v>
                </c:pt>
                <c:pt idx="4730">
                  <c:v>11.481118192730516</c:v>
                </c:pt>
                <c:pt idx="4731">
                  <c:v>11.486702081884626</c:v>
                </c:pt>
                <c:pt idx="4732">
                  <c:v>11.492244304370089</c:v>
                </c:pt>
                <c:pt idx="4733">
                  <c:v>11.497804860189756</c:v>
                </c:pt>
                <c:pt idx="4734">
                  <c:v>11.503357638231279</c:v>
                </c:pt>
                <c:pt idx="4735">
                  <c:v>11.508904582939188</c:v>
                </c:pt>
                <c:pt idx="4736">
                  <c:v>11.514464860981064</c:v>
                </c:pt>
                <c:pt idx="4737">
                  <c:v>11.520026250134105</c:v>
                </c:pt>
                <c:pt idx="4738">
                  <c:v>11.52558263928691</c:v>
                </c:pt>
                <c:pt idx="4739">
                  <c:v>11.531136528439593</c:v>
                </c:pt>
                <c:pt idx="4740">
                  <c:v>11.536715695371257</c:v>
                </c:pt>
                <c:pt idx="4741">
                  <c:v>11.542251251189736</c:v>
                </c:pt>
                <c:pt idx="4742">
                  <c:v>11.54782541812116</c:v>
                </c:pt>
                <c:pt idx="4743">
                  <c:v>11.553380973940591</c:v>
                </c:pt>
                <c:pt idx="4744">
                  <c:v>11.558952640871897</c:v>
                </c:pt>
                <c:pt idx="4745">
                  <c:v>11.564467641133845</c:v>
                </c:pt>
                <c:pt idx="4746">
                  <c:v>11.570038752509571</c:v>
                </c:pt>
                <c:pt idx="4747">
                  <c:v>11.575603474996104</c:v>
                </c:pt>
                <c:pt idx="4748">
                  <c:v>11.58116903081601</c:v>
                </c:pt>
                <c:pt idx="4749">
                  <c:v>11.58668764218924</c:v>
                </c:pt>
                <c:pt idx="4750">
                  <c:v>11.592267642454274</c:v>
                </c:pt>
                <c:pt idx="4751">
                  <c:v>11.597813753828813</c:v>
                </c:pt>
                <c:pt idx="4752">
                  <c:v>11.603359865203352</c:v>
                </c:pt>
                <c:pt idx="4753">
                  <c:v>11.608918754356271</c:v>
                </c:pt>
                <c:pt idx="4754">
                  <c:v>11.614465976841974</c:v>
                </c:pt>
                <c:pt idx="4755">
                  <c:v>11.62002042155024</c:v>
                </c:pt>
                <c:pt idx="4756">
                  <c:v>11.625581532925491</c:v>
                </c:pt>
                <c:pt idx="4757">
                  <c:v>11.631170699857627</c:v>
                </c:pt>
                <c:pt idx="4758">
                  <c:v>11.63670181123145</c:v>
                </c:pt>
                <c:pt idx="4759">
                  <c:v>11.642252367050645</c:v>
                </c:pt>
                <c:pt idx="4760">
                  <c:v>11.647832645093473</c:v>
                </c:pt>
                <c:pt idx="4761">
                  <c:v>11.653384312023828</c:v>
                </c:pt>
                <c:pt idx="4762">
                  <c:v>11.658922645620219</c:v>
                </c:pt>
                <c:pt idx="4763">
                  <c:v>11.664517090330385</c:v>
                </c:pt>
                <c:pt idx="4764">
                  <c:v>11.670070979483068</c:v>
                </c:pt>
                <c:pt idx="4765">
                  <c:v>11.675619868635515</c:v>
                </c:pt>
                <c:pt idx="4766">
                  <c:v>11.681163757787726</c:v>
                </c:pt>
                <c:pt idx="4767">
                  <c:v>11.686725146940766</c:v>
                </c:pt>
                <c:pt idx="4768">
                  <c:v>11.692280424982407</c:v>
                </c:pt>
                <c:pt idx="4769">
                  <c:v>11.697853480802667</c:v>
                </c:pt>
                <c:pt idx="4770">
                  <c:v>11.703390981065684</c:v>
                </c:pt>
                <c:pt idx="4771">
                  <c:v>11.708951259107561</c:v>
                </c:pt>
                <c:pt idx="4772">
                  <c:v>11.714515981594094</c:v>
                </c:pt>
                <c:pt idx="4773">
                  <c:v>11.720067092968868</c:v>
                </c:pt>
                <c:pt idx="4774">
                  <c:v>11.725615426565732</c:v>
                </c:pt>
                <c:pt idx="4775">
                  <c:v>11.731189315719366</c:v>
                </c:pt>
                <c:pt idx="4776">
                  <c:v>11.736755149317062</c:v>
                </c:pt>
                <c:pt idx="4777">
                  <c:v>11.742326816248369</c:v>
                </c:pt>
                <c:pt idx="4778">
                  <c:v>11.747860149844524</c:v>
                </c:pt>
                <c:pt idx="4779">
                  <c:v>11.753421538997564</c:v>
                </c:pt>
                <c:pt idx="4780">
                  <c:v>11.75895598370488</c:v>
                </c:pt>
                <c:pt idx="4781">
                  <c:v>11.764529872858514</c:v>
                </c:pt>
                <c:pt idx="4782">
                  <c:v>11.770086262011318</c:v>
                </c:pt>
                <c:pt idx="4783">
                  <c:v>11.775635984497139</c:v>
                </c:pt>
                <c:pt idx="4784">
                  <c:v>11.781194040316688</c:v>
                </c:pt>
                <c:pt idx="4785">
                  <c:v>11.786771540581604</c:v>
                </c:pt>
                <c:pt idx="4786">
                  <c:v>11.792328207512199</c:v>
                </c:pt>
                <c:pt idx="4787">
                  <c:v>11.797860429997186</c:v>
                </c:pt>
                <c:pt idx="4788">
                  <c:v>11.803435985817568</c:v>
                </c:pt>
                <c:pt idx="4789">
                  <c:v>11.80897487496954</c:v>
                </c:pt>
                <c:pt idx="4790">
                  <c:v>11.814529041900013</c:v>
                </c:pt>
                <c:pt idx="4791">
                  <c:v>11.820111264387378</c:v>
                </c:pt>
                <c:pt idx="4792">
                  <c:v>11.825660709095406</c:v>
                </c:pt>
                <c:pt idx="4793">
                  <c:v>11.831218487137164</c:v>
                </c:pt>
                <c:pt idx="4794">
                  <c:v>11.836799320735572</c:v>
                </c:pt>
                <c:pt idx="4795">
                  <c:v>11.842334043220681</c:v>
                </c:pt>
                <c:pt idx="4796">
                  <c:v>11.847911543485598</c:v>
                </c:pt>
                <c:pt idx="4797">
                  <c:v>11.853447099304077</c:v>
                </c:pt>
                <c:pt idx="4798">
                  <c:v>11.859032655124935</c:v>
                </c:pt>
                <c:pt idx="4799">
                  <c:v>11.864557099831774</c:v>
                </c:pt>
                <c:pt idx="4800">
                  <c:v>11.870119322318189</c:v>
                </c:pt>
                <c:pt idx="4801">
                  <c:v>11.875671267026338</c:v>
                </c:pt>
                <c:pt idx="4802">
                  <c:v>11.881225433956811</c:v>
                </c:pt>
                <c:pt idx="4803">
                  <c:v>11.886778489776123</c:v>
                </c:pt>
                <c:pt idx="4804">
                  <c:v>11.892339878929164</c:v>
                </c:pt>
                <c:pt idx="4805">
                  <c:v>11.897892934748477</c:v>
                </c:pt>
                <c:pt idx="4806">
                  <c:v>11.903469046124439</c:v>
                </c:pt>
                <c:pt idx="4807">
                  <c:v>11.909017657499092</c:v>
                </c:pt>
                <c:pt idx="4808">
                  <c:v>11.914560713317929</c:v>
                </c:pt>
                <c:pt idx="4809">
                  <c:v>11.920130991360281</c:v>
                </c:pt>
                <c:pt idx="4810">
                  <c:v>11.925674880512492</c:v>
                </c:pt>
                <c:pt idx="4811">
                  <c:v>11.931246269666008</c:v>
                </c:pt>
                <c:pt idx="4812">
                  <c:v>11.936807936596839</c:v>
                </c:pt>
                <c:pt idx="4813">
                  <c:v>11.942366547971968</c:v>
                </c:pt>
                <c:pt idx="4814">
                  <c:v>11.947923492680356</c:v>
                </c:pt>
                <c:pt idx="4815">
                  <c:v>11.95345515960976</c:v>
                </c:pt>
                <c:pt idx="4816">
                  <c:v>11.959017104318384</c:v>
                </c:pt>
                <c:pt idx="4817">
                  <c:v>11.964562937915129</c:v>
                </c:pt>
                <c:pt idx="4818">
                  <c:v>11.970155160402967</c:v>
                </c:pt>
                <c:pt idx="4819">
                  <c:v>11.975693216221568</c:v>
                </c:pt>
                <c:pt idx="4820">
                  <c:v>11.981256549819147</c:v>
                </c:pt>
                <c:pt idx="4821">
                  <c:v>11.986792661193206</c:v>
                </c:pt>
                <c:pt idx="4822">
                  <c:v>11.992365161457887</c:v>
                </c:pt>
                <c:pt idx="4823">
                  <c:v>11.997913772832543</c:v>
                </c:pt>
                <c:pt idx="4824">
                  <c:v>12.003477384207912</c:v>
                </c:pt>
                <c:pt idx="4825">
                  <c:v>12.009037384471998</c:v>
                </c:pt>
                <c:pt idx="4826">
                  <c:v>12.014592940291429</c:v>
                </c:pt>
                <c:pt idx="4827">
                  <c:v>12.020141551666082</c:v>
                </c:pt>
                <c:pt idx="4828">
                  <c:v>12.025684885262713</c:v>
                </c:pt>
                <c:pt idx="4829">
                  <c:v>12.031253496638318</c:v>
                </c:pt>
                <c:pt idx="4830">
                  <c:v>12.03682377468067</c:v>
                </c:pt>
                <c:pt idx="4831">
                  <c:v>12.042355997165657</c:v>
                </c:pt>
                <c:pt idx="4832">
                  <c:v>12.047913775207416</c:v>
                </c:pt>
                <c:pt idx="4833">
                  <c:v>12.053478219916158</c:v>
                </c:pt>
                <c:pt idx="4834">
                  <c:v>12.059037109069081</c:v>
                </c:pt>
                <c:pt idx="4835">
                  <c:v>12.064579609332334</c:v>
                </c:pt>
                <c:pt idx="4836">
                  <c:v>12.070139054040837</c:v>
                </c:pt>
                <c:pt idx="4837">
                  <c:v>12.075693220971313</c:v>
                </c:pt>
                <c:pt idx="4838">
                  <c:v>12.081243776790505</c:v>
                </c:pt>
                <c:pt idx="4839">
                  <c:v>12.086814610388441</c:v>
                </c:pt>
                <c:pt idx="4840">
                  <c:v>12.092360166207396</c:v>
                </c:pt>
                <c:pt idx="4841">
                  <c:v>12.097926555360672</c:v>
                </c:pt>
                <c:pt idx="4842">
                  <c:v>12.103482111180103</c:v>
                </c:pt>
                <c:pt idx="4843">
                  <c:v>12.109052667000245</c:v>
                </c:pt>
                <c:pt idx="4844">
                  <c:v>12.11459183393001</c:v>
                </c:pt>
                <c:pt idx="4845">
                  <c:v>12.120161000861199</c:v>
                </c:pt>
                <c:pt idx="4846">
                  <c:v>12.125715167791672</c:v>
                </c:pt>
                <c:pt idx="4847">
                  <c:v>12.131274612500178</c:v>
                </c:pt>
                <c:pt idx="4848">
                  <c:v>12.136841834986829</c:v>
                </c:pt>
                <c:pt idx="4849">
                  <c:v>12.142388501916948</c:v>
                </c:pt>
                <c:pt idx="4850">
                  <c:v>12.147973779960012</c:v>
                </c:pt>
                <c:pt idx="4851">
                  <c:v>12.153500446889179</c:v>
                </c:pt>
                <c:pt idx="4852">
                  <c:v>12.159064613820131</c:v>
                </c:pt>
                <c:pt idx="4853">
                  <c:v>12.16461739186165</c:v>
                </c:pt>
                <c:pt idx="4854">
                  <c:v>12.170186836570629</c:v>
                </c:pt>
                <c:pt idx="4855">
                  <c:v>12.175759336835309</c:v>
                </c:pt>
                <c:pt idx="4856">
                  <c:v>12.181288225986808</c:v>
                </c:pt>
                <c:pt idx="4857">
                  <c:v>12.186866004029515</c:v>
                </c:pt>
                <c:pt idx="4858">
                  <c:v>12.192423504293483</c:v>
                </c:pt>
                <c:pt idx="4859">
                  <c:v>12.197951004556025</c:v>
                </c:pt>
                <c:pt idx="4860">
                  <c:v>12.203507671486619</c:v>
                </c:pt>
                <c:pt idx="4861">
                  <c:v>12.209072116195358</c:v>
                </c:pt>
                <c:pt idx="4862">
                  <c:v>12.214618505347687</c:v>
                </c:pt>
                <c:pt idx="4863">
                  <c:v>12.220193505612485</c:v>
                </c:pt>
                <c:pt idx="4864">
                  <c:v>12.225751005876454</c:v>
                </c:pt>
                <c:pt idx="4865">
                  <c:v>12.23132267280776</c:v>
                </c:pt>
                <c:pt idx="4866">
                  <c:v>12.236842673069944</c:v>
                </c:pt>
                <c:pt idx="4867">
                  <c:v>12.242412951112296</c:v>
                </c:pt>
                <c:pt idx="4868">
                  <c:v>12.247972951376383</c:v>
                </c:pt>
                <c:pt idx="4869">
                  <c:v>12.25352795164023</c:v>
                </c:pt>
                <c:pt idx="4870">
                  <c:v>12.259065451903247</c:v>
                </c:pt>
                <c:pt idx="4871">
                  <c:v>12.264636007723393</c:v>
                </c:pt>
                <c:pt idx="4872">
                  <c:v>12.270182119097928</c:v>
                </c:pt>
                <c:pt idx="4873">
                  <c:v>12.275766563807618</c:v>
                </c:pt>
                <c:pt idx="4874">
                  <c:v>12.281312675182157</c:v>
                </c:pt>
                <c:pt idx="4875">
                  <c:v>12.28686073100123</c:v>
                </c:pt>
                <c:pt idx="4876">
                  <c:v>12.2924212868209</c:v>
                </c:pt>
                <c:pt idx="4877">
                  <c:v>12.297989620418715</c:v>
                </c:pt>
                <c:pt idx="4878">
                  <c:v>12.303536842904414</c:v>
                </c:pt>
                <c:pt idx="4879">
                  <c:v>12.309086565390235</c:v>
                </c:pt>
                <c:pt idx="4880">
                  <c:v>12.314661287877243</c:v>
                </c:pt>
                <c:pt idx="4881">
                  <c:v>12.320200454807004</c:v>
                </c:pt>
                <c:pt idx="4882">
                  <c:v>12.325772399516104</c:v>
                </c:pt>
                <c:pt idx="4883">
                  <c:v>12.331309344223538</c:v>
                </c:pt>
                <c:pt idx="4884">
                  <c:v>12.336884344488336</c:v>
                </c:pt>
                <c:pt idx="4885">
                  <c:v>12.342444622530213</c:v>
                </c:pt>
                <c:pt idx="4886">
                  <c:v>12.347995178349407</c:v>
                </c:pt>
                <c:pt idx="4887">
                  <c:v>12.353530734167887</c:v>
                </c:pt>
                <c:pt idx="4888">
                  <c:v>12.359092123320927</c:v>
                </c:pt>
                <c:pt idx="4889">
                  <c:v>12.364676290252827</c:v>
                </c:pt>
                <c:pt idx="4890">
                  <c:v>12.370226290516438</c:v>
                </c:pt>
                <c:pt idx="4891">
                  <c:v>12.375769901890855</c:v>
                </c:pt>
                <c:pt idx="4892">
                  <c:v>12.381332679932854</c:v>
                </c:pt>
                <c:pt idx="4893">
                  <c:v>12.386891846863566</c:v>
                </c:pt>
                <c:pt idx="4894">
                  <c:v>12.392447958238577</c:v>
                </c:pt>
                <c:pt idx="4895">
                  <c:v>12.397992958501952</c:v>
                </c:pt>
                <c:pt idx="4896">
                  <c:v>12.40356851432233</c:v>
                </c:pt>
                <c:pt idx="4897">
                  <c:v>12.409112125696751</c:v>
                </c:pt>
                <c:pt idx="4898">
                  <c:v>12.414656848182332</c:v>
                </c:pt>
                <c:pt idx="4899">
                  <c:v>12.420228515113639</c:v>
                </c:pt>
                <c:pt idx="4900">
                  <c:v>12.425773515377013</c:v>
                </c:pt>
                <c:pt idx="4901">
                  <c:v>12.431337126752382</c:v>
                </c:pt>
                <c:pt idx="4902">
                  <c:v>12.436887960349363</c:v>
                </c:pt>
                <c:pt idx="4903">
                  <c:v>12.442438516168558</c:v>
                </c:pt>
                <c:pt idx="4904">
                  <c:v>12.447995183099152</c:v>
                </c:pt>
                <c:pt idx="4905">
                  <c:v>12.453572405586279</c:v>
                </c:pt>
                <c:pt idx="4906">
                  <c:v>12.459137683628391</c:v>
                </c:pt>
                <c:pt idx="4907">
                  <c:v>12.464673239446871</c:v>
                </c:pt>
                <c:pt idx="4908">
                  <c:v>12.470224628599439</c:v>
                </c:pt>
                <c:pt idx="4909">
                  <c:v>12.475814351087156</c:v>
                </c:pt>
                <c:pt idx="4910">
                  <c:v>12.481356018017038</c:v>
                </c:pt>
                <c:pt idx="4911">
                  <c:v>12.486908240502977</c:v>
                </c:pt>
                <c:pt idx="4912">
                  <c:v>12.492459351877752</c:v>
                </c:pt>
                <c:pt idx="4913">
                  <c:v>12.498022129919747</c:v>
                </c:pt>
                <c:pt idx="4914">
                  <c:v>12.503563241294049</c:v>
                </c:pt>
                <c:pt idx="4915">
                  <c:v>12.509151297115022</c:v>
                </c:pt>
                <c:pt idx="4916">
                  <c:v>12.514692964044904</c:v>
                </c:pt>
                <c:pt idx="4917">
                  <c:v>12.520252964308987</c:v>
                </c:pt>
                <c:pt idx="4918">
                  <c:v>12.525802686794808</c:v>
                </c:pt>
                <c:pt idx="4919">
                  <c:v>12.531370742614833</c:v>
                </c:pt>
                <c:pt idx="4920">
                  <c:v>12.536916853989371</c:v>
                </c:pt>
                <c:pt idx="4921">
                  <c:v>12.542482687587068</c:v>
                </c:pt>
                <c:pt idx="4922">
                  <c:v>12.548032410072885</c:v>
                </c:pt>
                <c:pt idx="4923">
                  <c:v>12.553603799226401</c:v>
                </c:pt>
                <c:pt idx="4924">
                  <c:v>12.559143243933956</c:v>
                </c:pt>
                <c:pt idx="4925">
                  <c:v>12.564690744197449</c:v>
                </c:pt>
                <c:pt idx="4926">
                  <c:v>12.570258800017474</c:v>
                </c:pt>
                <c:pt idx="4927">
                  <c:v>12.575804078058635</c:v>
                </c:pt>
                <c:pt idx="4928">
                  <c:v>12.581361578322603</c:v>
                </c:pt>
                <c:pt idx="4929">
                  <c:v>12.586923800809018</c:v>
                </c:pt>
                <c:pt idx="4930">
                  <c:v>12.592471301072511</c:v>
                </c:pt>
                <c:pt idx="4931">
                  <c:v>12.598051023559755</c:v>
                </c:pt>
                <c:pt idx="4932">
                  <c:v>12.603614912712914</c:v>
                </c:pt>
                <c:pt idx="4933">
                  <c:v>12.609162968531987</c:v>
                </c:pt>
                <c:pt idx="4934">
                  <c:v>12.614702413239542</c:v>
                </c:pt>
                <c:pt idx="4935">
                  <c:v>12.620257691281182</c:v>
                </c:pt>
                <c:pt idx="4936">
                  <c:v>12.625829358212489</c:v>
                </c:pt>
                <c:pt idx="4937">
                  <c:v>12.631389358476572</c:v>
                </c:pt>
                <c:pt idx="4938">
                  <c:v>12.63694630318496</c:v>
                </c:pt>
                <c:pt idx="4939">
                  <c:v>12.642474636780875</c:v>
                </c:pt>
                <c:pt idx="4940">
                  <c:v>12.64803713704508</c:v>
                </c:pt>
                <c:pt idx="4941">
                  <c:v>12.653594359531255</c:v>
                </c:pt>
                <c:pt idx="4942">
                  <c:v>12.659143248683701</c:v>
                </c:pt>
                <c:pt idx="4943">
                  <c:v>12.664698804503132</c:v>
                </c:pt>
                <c:pt idx="4944">
                  <c:v>12.670267415878737</c:v>
                </c:pt>
                <c:pt idx="4945">
                  <c:v>12.675818249475721</c:v>
                </c:pt>
                <c:pt idx="4946">
                  <c:v>12.681398249740756</c:v>
                </c:pt>
                <c:pt idx="4947">
                  <c:v>12.686935472225983</c:v>
                </c:pt>
                <c:pt idx="4948">
                  <c:v>12.692506028046125</c:v>
                </c:pt>
                <c:pt idx="4949">
                  <c:v>12.698046861642634</c:v>
                </c:pt>
                <c:pt idx="4950">
                  <c:v>12.703614917462659</c:v>
                </c:pt>
                <c:pt idx="4951">
                  <c:v>12.709160751059404</c:v>
                </c:pt>
                <c:pt idx="4952">
                  <c:v>12.714725473545936</c:v>
                </c:pt>
                <c:pt idx="4953">
                  <c:v>12.7202985293662</c:v>
                </c:pt>
                <c:pt idx="4954">
                  <c:v>12.725852696296673</c:v>
                </c:pt>
                <c:pt idx="4955">
                  <c:v>12.731394085448766</c:v>
                </c:pt>
                <c:pt idx="4956">
                  <c:v>12.736963252379955</c:v>
                </c:pt>
                <c:pt idx="4957">
                  <c:v>12.742495474864942</c:v>
                </c:pt>
                <c:pt idx="4958">
                  <c:v>12.748060197351474</c:v>
                </c:pt>
                <c:pt idx="4959">
                  <c:v>12.753613530948577</c:v>
                </c:pt>
                <c:pt idx="4960">
                  <c:v>12.759175753434992</c:v>
                </c:pt>
                <c:pt idx="4961">
                  <c:v>12.764749920366416</c:v>
                </c:pt>
                <c:pt idx="4962">
                  <c:v>12.770299365074443</c:v>
                </c:pt>
                <c:pt idx="4963">
                  <c:v>12.77584214311549</c:v>
                </c:pt>
                <c:pt idx="4964">
                  <c:v>12.781396310045967</c:v>
                </c:pt>
                <c:pt idx="4965">
                  <c:v>12.786965754754945</c:v>
                </c:pt>
                <c:pt idx="4966">
                  <c:v>12.792507143907034</c:v>
                </c:pt>
                <c:pt idx="4967">
                  <c:v>12.798082699727416</c:v>
                </c:pt>
                <c:pt idx="4968">
                  <c:v>12.803620477768224</c:v>
                </c:pt>
                <c:pt idx="4969">
                  <c:v>12.809173533587536</c:v>
                </c:pt>
                <c:pt idx="4970">
                  <c:v>12.814731311629291</c:v>
                </c:pt>
                <c:pt idx="4971">
                  <c:v>12.820313256338867</c:v>
                </c:pt>
                <c:pt idx="4972">
                  <c:v>12.825844645490481</c:v>
                </c:pt>
                <c:pt idx="4973">
                  <c:v>12.831394090198511</c:v>
                </c:pt>
                <c:pt idx="4974">
                  <c:v>12.836967979352146</c:v>
                </c:pt>
                <c:pt idx="4975">
                  <c:v>12.842529368505186</c:v>
                </c:pt>
                <c:pt idx="4976">
                  <c:v>12.848086035435781</c:v>
                </c:pt>
                <c:pt idx="4977">
                  <c:v>12.853634369032644</c:v>
                </c:pt>
                <c:pt idx="4978">
                  <c:v>12.859186035963003</c:v>
                </c:pt>
                <c:pt idx="4979">
                  <c:v>12.864739647337895</c:v>
                </c:pt>
                <c:pt idx="4980">
                  <c:v>12.870305203157798</c:v>
                </c:pt>
                <c:pt idx="4981">
                  <c:v>12.875861870088393</c:v>
                </c:pt>
                <c:pt idx="4982">
                  <c:v>12.881424370352597</c:v>
                </c:pt>
                <c:pt idx="4983">
                  <c:v>12.886970203949346</c:v>
                </c:pt>
                <c:pt idx="4984">
                  <c:v>12.892540204213905</c:v>
                </c:pt>
                <c:pt idx="4985">
                  <c:v>12.898079093365876</c:v>
                </c:pt>
                <c:pt idx="4986">
                  <c:v>12.903647704741484</c:v>
                </c:pt>
                <c:pt idx="4987">
                  <c:v>12.909203816116495</c:v>
                </c:pt>
                <c:pt idx="4988">
                  <c:v>12.914748260824286</c:v>
                </c:pt>
                <c:pt idx="4989">
                  <c:v>12.920316872199894</c:v>
                </c:pt>
                <c:pt idx="4990">
                  <c:v>12.925872150241531</c:v>
                </c:pt>
                <c:pt idx="4991">
                  <c:v>12.931431317172244</c:v>
                </c:pt>
                <c:pt idx="4992">
                  <c:v>12.937017706326472</c:v>
                </c:pt>
                <c:pt idx="4993">
                  <c:v>12.942538539922033</c:v>
                </c:pt>
                <c:pt idx="4994">
                  <c:v>12.948106040186474</c:v>
                </c:pt>
                <c:pt idx="4995">
                  <c:v>12.953674929339872</c:v>
                </c:pt>
                <c:pt idx="4996">
                  <c:v>12.959236318492913</c:v>
                </c:pt>
                <c:pt idx="4997">
                  <c:v>12.964772429866976</c:v>
                </c:pt>
                <c:pt idx="4998">
                  <c:v>12.970351874576426</c:v>
                </c:pt>
                <c:pt idx="4999">
                  <c:v>12.975909652618185</c:v>
                </c:pt>
                <c:pt idx="5000">
                  <c:v>12.981427708435834</c:v>
                </c:pt>
                <c:pt idx="5001">
                  <c:v>12.986994653144695</c:v>
                </c:pt>
                <c:pt idx="5002">
                  <c:v>12.992565208964837</c:v>
                </c:pt>
                <c:pt idx="5003">
                  <c:v>12.99810659811693</c:v>
                </c:pt>
                <c:pt idx="5004">
                  <c:v>13.003673820603581</c:v>
                </c:pt>
                <c:pt idx="5005">
                  <c:v>13.009224654200565</c:v>
                </c:pt>
                <c:pt idx="5006">
                  <c:v>13.014781043353366</c:v>
                </c:pt>
                <c:pt idx="5007">
                  <c:v>13.020334654728259</c:v>
                </c:pt>
                <c:pt idx="5008">
                  <c:v>13.025914377215503</c:v>
                </c:pt>
                <c:pt idx="5009">
                  <c:v>13.031448821922822</c:v>
                </c:pt>
                <c:pt idx="5010">
                  <c:v>13.037020488854129</c:v>
                </c:pt>
                <c:pt idx="5011">
                  <c:v>13.042555766894818</c:v>
                </c:pt>
                <c:pt idx="5012">
                  <c:v>13.048121044936931</c:v>
                </c:pt>
                <c:pt idx="5013">
                  <c:v>13.053690489645909</c:v>
                </c:pt>
                <c:pt idx="5014">
                  <c:v>13.059241601020684</c:v>
                </c:pt>
                <c:pt idx="5015">
                  <c:v>13.064797434617908</c:v>
                </c:pt>
                <c:pt idx="5016">
                  <c:v>13.070364657104559</c:v>
                </c:pt>
                <c:pt idx="5017">
                  <c:v>13.075910768479094</c:v>
                </c:pt>
                <c:pt idx="5018">
                  <c:v>13.081472157632135</c:v>
                </c:pt>
                <c:pt idx="5019">
                  <c:v>13.087029657896103</c:v>
                </c:pt>
                <c:pt idx="5020">
                  <c:v>13.092582991493206</c:v>
                </c:pt>
                <c:pt idx="5021">
                  <c:v>13.09815660286905</c:v>
                </c:pt>
                <c:pt idx="5022">
                  <c:v>13.10369271424311</c:v>
                </c:pt>
                <c:pt idx="5023">
                  <c:v>13.109250492284868</c:v>
                </c:pt>
                <c:pt idx="5024">
                  <c:v>13.114829103660949</c:v>
                </c:pt>
                <c:pt idx="5025">
                  <c:v>13.120356881701284</c:v>
                </c:pt>
                <c:pt idx="5026">
                  <c:v>13.12592243752119</c:v>
                </c:pt>
                <c:pt idx="5027">
                  <c:v>13.131504382230762</c:v>
                </c:pt>
                <c:pt idx="5028">
                  <c:v>13.137039104715868</c:v>
                </c:pt>
                <c:pt idx="5029">
                  <c:v>13.142593549424134</c:v>
                </c:pt>
                <c:pt idx="5030">
                  <c:v>13.148176883022661</c:v>
                </c:pt>
                <c:pt idx="5031">
                  <c:v>13.153712716618934</c:v>
                </c:pt>
                <c:pt idx="5032">
                  <c:v>13.159267994660574</c:v>
                </c:pt>
                <c:pt idx="5033">
                  <c:v>13.164834939369435</c:v>
                </c:pt>
                <c:pt idx="5034">
                  <c:v>13.170379939632806</c:v>
                </c:pt>
                <c:pt idx="5035">
                  <c:v>13.175938828785728</c:v>
                </c:pt>
                <c:pt idx="5036">
                  <c:v>13.181481329048982</c:v>
                </c:pt>
                <c:pt idx="5037">
                  <c:v>13.187058829313901</c:v>
                </c:pt>
                <c:pt idx="5038">
                  <c:v>13.192630774022998</c:v>
                </c:pt>
                <c:pt idx="5039">
                  <c:v>13.198174385397415</c:v>
                </c:pt>
                <c:pt idx="5040">
                  <c:v>13.203722441216492</c:v>
                </c:pt>
                <c:pt idx="5041">
                  <c:v>13.209270497035565</c:v>
                </c:pt>
                <c:pt idx="5042">
                  <c:v>13.21483355285535</c:v>
                </c:pt>
                <c:pt idx="5043">
                  <c:v>13.220378553118724</c:v>
                </c:pt>
                <c:pt idx="5044">
                  <c:v>13.225939942271765</c:v>
                </c:pt>
                <c:pt idx="5045">
                  <c:v>13.231494109202242</c:v>
                </c:pt>
                <c:pt idx="5046">
                  <c:v>13.23705772057761</c:v>
                </c:pt>
                <c:pt idx="5047">
                  <c:v>13.242606331952263</c:v>
                </c:pt>
                <c:pt idx="5048">
                  <c:v>13.248175498883452</c:v>
                </c:pt>
                <c:pt idx="5049">
                  <c:v>13.253717721368915</c:v>
                </c:pt>
                <c:pt idx="5050">
                  <c:v>13.259284110522195</c:v>
                </c:pt>
                <c:pt idx="5051">
                  <c:v>13.264841888563954</c:v>
                </c:pt>
                <c:pt idx="5052">
                  <c:v>13.270391611049771</c:v>
                </c:pt>
                <c:pt idx="5053">
                  <c:v>13.275978833537373</c:v>
                </c:pt>
                <c:pt idx="5054">
                  <c:v>13.281528833800984</c:v>
                </c:pt>
                <c:pt idx="5055">
                  <c:v>13.287053834063407</c:v>
                </c:pt>
                <c:pt idx="5056">
                  <c:v>13.292615223216448</c:v>
                </c:pt>
                <c:pt idx="5057">
                  <c:v>13.298161612368776</c:v>
                </c:pt>
                <c:pt idx="5058">
                  <c:v>13.303722723744027</c:v>
                </c:pt>
                <c:pt idx="5059">
                  <c:v>13.309302446231271</c:v>
                </c:pt>
                <c:pt idx="5060">
                  <c:v>13.314853279828256</c:v>
                </c:pt>
                <c:pt idx="5061">
                  <c:v>13.320406613425359</c:v>
                </c:pt>
                <c:pt idx="5062">
                  <c:v>13.325971335911891</c:v>
                </c:pt>
                <c:pt idx="5063">
                  <c:v>13.331533002842722</c:v>
                </c:pt>
                <c:pt idx="5064">
                  <c:v>13.337083280884123</c:v>
                </c:pt>
                <c:pt idx="5065">
                  <c:v>13.34262105892493</c:v>
                </c:pt>
                <c:pt idx="5066">
                  <c:v>13.34818717030042</c:v>
                </c:pt>
                <c:pt idx="5067">
                  <c:v>13.353747170564503</c:v>
                </c:pt>
                <c:pt idx="5068">
                  <c:v>13.359306059717426</c:v>
                </c:pt>
                <c:pt idx="5069">
                  <c:v>13.364866059981512</c:v>
                </c:pt>
                <c:pt idx="5070">
                  <c:v>13.370418282467451</c:v>
                </c:pt>
                <c:pt idx="5071">
                  <c:v>13.375968838286642</c:v>
                </c:pt>
                <c:pt idx="5072">
                  <c:v>13.381510782994315</c:v>
                </c:pt>
                <c:pt idx="5073">
                  <c:v>13.387074672147477</c:v>
                </c:pt>
                <c:pt idx="5074">
                  <c:v>13.39265161685681</c:v>
                </c:pt>
                <c:pt idx="5075">
                  <c:v>13.398196617120185</c:v>
                </c:pt>
                <c:pt idx="5076">
                  <c:v>13.403734395160992</c:v>
                </c:pt>
                <c:pt idx="5077">
                  <c:v>13.409299117647524</c:v>
                </c:pt>
                <c:pt idx="5078">
                  <c:v>13.414849951244509</c:v>
                </c:pt>
                <c:pt idx="5079">
                  <c:v>13.420421618175816</c:v>
                </c:pt>
                <c:pt idx="5080">
                  <c:v>13.425965507328023</c:v>
                </c:pt>
                <c:pt idx="5081">
                  <c:v>13.431525507592109</c:v>
                </c:pt>
                <c:pt idx="5082">
                  <c:v>13.43706911896653</c:v>
                </c:pt>
                <c:pt idx="5083">
                  <c:v>13.442619119230141</c:v>
                </c:pt>
                <c:pt idx="5084">
                  <c:v>13.448204675050995</c:v>
                </c:pt>
                <c:pt idx="5085">
                  <c:v>13.453758841981472</c:v>
                </c:pt>
                <c:pt idx="5086">
                  <c:v>13.459318008912184</c:v>
                </c:pt>
                <c:pt idx="5087">
                  <c:v>13.46486995362033</c:v>
                </c:pt>
                <c:pt idx="5088">
                  <c:v>13.470409953883468</c:v>
                </c:pt>
                <c:pt idx="5089">
                  <c:v>13.475970231925345</c:v>
                </c:pt>
                <c:pt idx="5090">
                  <c:v>13.481530509967222</c:v>
                </c:pt>
                <c:pt idx="5091">
                  <c:v>13.487092732453632</c:v>
                </c:pt>
                <c:pt idx="5092">
                  <c:v>13.492637454939217</c:v>
                </c:pt>
                <c:pt idx="5093">
                  <c:v>13.498198566314468</c:v>
                </c:pt>
                <c:pt idx="5094">
                  <c:v>13.503764955467744</c:v>
                </c:pt>
                <c:pt idx="5095">
                  <c:v>13.509332733509979</c:v>
                </c:pt>
                <c:pt idx="5096">
                  <c:v>13.514882455995796</c:v>
                </c:pt>
                <c:pt idx="5097">
                  <c:v>13.520441067370928</c:v>
                </c:pt>
                <c:pt idx="5098">
                  <c:v>13.525990789856749</c:v>
                </c:pt>
                <c:pt idx="5099">
                  <c:v>13.53154690123176</c:v>
                </c:pt>
                <c:pt idx="5100">
                  <c:v>13.537107179273637</c:v>
                </c:pt>
                <c:pt idx="5101">
                  <c:v>13.542685235094137</c:v>
                </c:pt>
                <c:pt idx="5102">
                  <c:v>13.54821023535656</c:v>
                </c:pt>
                <c:pt idx="5103">
                  <c:v>13.553770513398437</c:v>
                </c:pt>
                <c:pt idx="5104">
                  <c:v>13.559345513663235</c:v>
                </c:pt>
                <c:pt idx="5105">
                  <c:v>13.564883847259626</c:v>
                </c:pt>
                <c:pt idx="5106">
                  <c:v>13.570449403079529</c:v>
                </c:pt>
                <c:pt idx="5107">
                  <c:v>13.576008570010242</c:v>
                </c:pt>
                <c:pt idx="5108">
                  <c:v>13.581575514719102</c:v>
                </c:pt>
                <c:pt idx="5109">
                  <c:v>13.587118292760149</c:v>
                </c:pt>
                <c:pt idx="5110">
                  <c:v>13.592658570801074</c:v>
                </c:pt>
                <c:pt idx="5111">
                  <c:v>13.598233571065872</c:v>
                </c:pt>
                <c:pt idx="5112">
                  <c:v>13.603803015774851</c:v>
                </c:pt>
                <c:pt idx="5113">
                  <c:v>13.609360793816609</c:v>
                </c:pt>
                <c:pt idx="5114">
                  <c:v>13.614901071857538</c:v>
                </c:pt>
                <c:pt idx="5115">
                  <c:v>13.620470238788727</c:v>
                </c:pt>
                <c:pt idx="5116">
                  <c:v>13.626026627941528</c:v>
                </c:pt>
                <c:pt idx="5117">
                  <c:v>13.631581350427584</c:v>
                </c:pt>
                <c:pt idx="5118">
                  <c:v>13.637144961802953</c:v>
                </c:pt>
                <c:pt idx="5119">
                  <c:v>13.642702739844712</c:v>
                </c:pt>
                <c:pt idx="5120">
                  <c:v>13.648261628997634</c:v>
                </c:pt>
                <c:pt idx="5121">
                  <c:v>13.653806629261009</c:v>
                </c:pt>
                <c:pt idx="5122">
                  <c:v>13.65936885174742</c:v>
                </c:pt>
                <c:pt idx="5123">
                  <c:v>13.664954963123858</c:v>
                </c:pt>
                <c:pt idx="5124">
                  <c:v>13.670484407830937</c:v>
                </c:pt>
                <c:pt idx="5125">
                  <c:v>13.67603746365025</c:v>
                </c:pt>
                <c:pt idx="5126">
                  <c:v>13.681618575026448</c:v>
                </c:pt>
                <c:pt idx="5127">
                  <c:v>13.687150797511439</c:v>
                </c:pt>
                <c:pt idx="5128">
                  <c:v>13.69270746444203</c:v>
                </c:pt>
                <c:pt idx="5129">
                  <c:v>13.698275520262055</c:v>
                </c:pt>
                <c:pt idx="5130">
                  <c:v>13.703845242748827</c:v>
                </c:pt>
                <c:pt idx="5131">
                  <c:v>13.70937024301125</c:v>
                </c:pt>
                <c:pt idx="5132">
                  <c:v>13.714957187721058</c:v>
                </c:pt>
                <c:pt idx="5133">
                  <c:v>13.720519132429683</c:v>
                </c:pt>
                <c:pt idx="5134">
                  <c:v>13.726050243803506</c:v>
                </c:pt>
                <c:pt idx="5135">
                  <c:v>13.731603299622819</c:v>
                </c:pt>
                <c:pt idx="5136">
                  <c:v>13.737151910997472</c:v>
                </c:pt>
                <c:pt idx="5137">
                  <c:v>13.74274357792973</c:v>
                </c:pt>
                <c:pt idx="5138">
                  <c:v>13.748272189303435</c:v>
                </c:pt>
                <c:pt idx="5139">
                  <c:v>13.753829411789614</c:v>
                </c:pt>
                <c:pt idx="5140">
                  <c:v>13.759389134275906</c:v>
                </c:pt>
                <c:pt idx="5141">
                  <c:v>13.764943301206383</c:v>
                </c:pt>
                <c:pt idx="5142">
                  <c:v>13.770482190358354</c:v>
                </c:pt>
                <c:pt idx="5143">
                  <c:v>13.776058301734317</c:v>
                </c:pt>
                <c:pt idx="5144">
                  <c:v>13.781623301998639</c:v>
                </c:pt>
                <c:pt idx="5145">
                  <c:v>13.78716163559503</c:v>
                </c:pt>
                <c:pt idx="5146">
                  <c:v>13.792713580303179</c:v>
                </c:pt>
                <c:pt idx="5147">
                  <c:v>13.798282469456574</c:v>
                </c:pt>
                <c:pt idx="5148">
                  <c:v>13.80384246972066</c:v>
                </c:pt>
                <c:pt idx="5149">
                  <c:v>13.809408025540566</c:v>
                </c:pt>
                <c:pt idx="5150">
                  <c:v>13.814956914693013</c:v>
                </c:pt>
                <c:pt idx="5151">
                  <c:v>13.820524692735248</c:v>
                </c:pt>
                <c:pt idx="5152">
                  <c:v>13.826067748554081</c:v>
                </c:pt>
                <c:pt idx="5153">
                  <c:v>13.831623582151305</c:v>
                </c:pt>
                <c:pt idx="5154">
                  <c:v>13.837198582416104</c:v>
                </c:pt>
                <c:pt idx="5155">
                  <c:v>13.842759416013561</c:v>
                </c:pt>
                <c:pt idx="5156">
                  <c:v>13.848303305165771</c:v>
                </c:pt>
                <c:pt idx="5157">
                  <c:v>13.853871638763586</c:v>
                </c:pt>
                <c:pt idx="5158">
                  <c:v>13.859423861249525</c:v>
                </c:pt>
                <c:pt idx="5159">
                  <c:v>13.86496969484627</c:v>
                </c:pt>
                <c:pt idx="5160">
                  <c:v>13.870522195109999</c:v>
                </c:pt>
                <c:pt idx="5161">
                  <c:v>13.876092195374561</c:v>
                </c:pt>
                <c:pt idx="5162">
                  <c:v>13.881648584527365</c:v>
                </c:pt>
                <c:pt idx="5163">
                  <c:v>13.887196084790855</c:v>
                </c:pt>
                <c:pt idx="5164">
                  <c:v>13.892772473944611</c:v>
                </c:pt>
                <c:pt idx="5165">
                  <c:v>13.898310529763208</c:v>
                </c:pt>
                <c:pt idx="5166">
                  <c:v>13.903870252249504</c:v>
                </c:pt>
                <c:pt idx="5167">
                  <c:v>13.909436641402781</c:v>
                </c:pt>
                <c:pt idx="5168">
                  <c:v>13.914980252777198</c:v>
                </c:pt>
                <c:pt idx="5169">
                  <c:v>13.920549419708387</c:v>
                </c:pt>
                <c:pt idx="5170">
                  <c:v>13.926106086638981</c:v>
                </c:pt>
                <c:pt idx="5171">
                  <c:v>13.931648864680028</c:v>
                </c:pt>
                <c:pt idx="5172">
                  <c:v>13.93721942050017</c:v>
                </c:pt>
                <c:pt idx="5173">
                  <c:v>13.942776087430765</c:v>
                </c:pt>
                <c:pt idx="5174">
                  <c:v>13.948312754360408</c:v>
                </c:pt>
                <c:pt idx="5175">
                  <c:v>13.953881921291597</c:v>
                </c:pt>
                <c:pt idx="5176">
                  <c:v>13.959438588222191</c:v>
                </c:pt>
                <c:pt idx="5177">
                  <c:v>13.965004699597678</c:v>
                </c:pt>
                <c:pt idx="5178">
                  <c:v>13.970559144305945</c:v>
                </c:pt>
                <c:pt idx="5179">
                  <c:v>13.976121366792359</c:v>
                </c:pt>
                <c:pt idx="5180">
                  <c:v>13.981664144833402</c:v>
                </c:pt>
                <c:pt idx="5181">
                  <c:v>13.987215811763761</c:v>
                </c:pt>
                <c:pt idx="5182">
                  <c:v>13.992782756472621</c:v>
                </c:pt>
                <c:pt idx="5183">
                  <c:v>13.998339423403213</c:v>
                </c:pt>
                <c:pt idx="5184">
                  <c:v>14.003883312555423</c:v>
                </c:pt>
                <c:pt idx="5185">
                  <c:v>14.009452757264402</c:v>
                </c:pt>
                <c:pt idx="5186">
                  <c:v>14.015003590861387</c:v>
                </c:pt>
                <c:pt idx="5187">
                  <c:v>14.020563591125473</c:v>
                </c:pt>
                <c:pt idx="5188">
                  <c:v>14.02613553583457</c:v>
                </c:pt>
                <c:pt idx="5189">
                  <c:v>14.031680258320151</c:v>
                </c:pt>
                <c:pt idx="5190">
                  <c:v>14.037235814139581</c:v>
                </c:pt>
                <c:pt idx="5191">
                  <c:v>14.042797203292622</c:v>
                </c:pt>
                <c:pt idx="5192">
                  <c:v>14.048356092445545</c:v>
                </c:pt>
                <c:pt idx="5193">
                  <c:v>14.053923037154405</c:v>
                </c:pt>
                <c:pt idx="5194">
                  <c:v>14.059476092973718</c:v>
                </c:pt>
                <c:pt idx="5195">
                  <c:v>14.065014148792315</c:v>
                </c:pt>
                <c:pt idx="5196">
                  <c:v>14.070586926834785</c:v>
                </c:pt>
                <c:pt idx="5197">
                  <c:v>14.076150260432364</c:v>
                </c:pt>
                <c:pt idx="5198">
                  <c:v>14.081741649586828</c:v>
                </c:pt>
                <c:pt idx="5199">
                  <c:v>14.087284427627875</c:v>
                </c:pt>
                <c:pt idx="5200">
                  <c:v>14.092856372336971</c:v>
                </c:pt>
                <c:pt idx="5201">
                  <c:v>14.09841998371234</c:v>
                </c:pt>
                <c:pt idx="5202">
                  <c:v>14.103947483974885</c:v>
                </c:pt>
                <c:pt idx="5203">
                  <c:v>14.109504150905476</c:v>
                </c:pt>
                <c:pt idx="5204">
                  <c:v>14.115058317835953</c:v>
                </c:pt>
                <c:pt idx="5205">
                  <c:v>14.120639429212151</c:v>
                </c:pt>
                <c:pt idx="5206">
                  <c:v>14.126193596142627</c:v>
                </c:pt>
                <c:pt idx="5207">
                  <c:v>14.131728318627736</c:v>
                </c:pt>
                <c:pt idx="5208">
                  <c:v>14.137322485560112</c:v>
                </c:pt>
                <c:pt idx="5209">
                  <c:v>14.142858874711965</c:v>
                </c:pt>
                <c:pt idx="5210">
                  <c:v>14.148426930531986</c:v>
                </c:pt>
                <c:pt idx="5211">
                  <c:v>14.153971930795361</c:v>
                </c:pt>
                <c:pt idx="5212">
                  <c:v>14.159527486614792</c:v>
                </c:pt>
                <c:pt idx="5213">
                  <c:v>14.165078042433983</c:v>
                </c:pt>
                <c:pt idx="5214">
                  <c:v>14.170650820476457</c:v>
                </c:pt>
                <c:pt idx="5215">
                  <c:v>14.176203042962392</c:v>
                </c:pt>
                <c:pt idx="5216">
                  <c:v>14.181760821004151</c:v>
                </c:pt>
                <c:pt idx="5217">
                  <c:v>14.187329154601965</c:v>
                </c:pt>
                <c:pt idx="5218">
                  <c:v>14.192872488198596</c:v>
                </c:pt>
                <c:pt idx="5219">
                  <c:v>14.198428877351397</c:v>
                </c:pt>
                <c:pt idx="5220">
                  <c:v>14.203995266504677</c:v>
                </c:pt>
                <c:pt idx="5221">
                  <c:v>14.209536655656766</c:v>
                </c:pt>
                <c:pt idx="5222">
                  <c:v>14.215084155920259</c:v>
                </c:pt>
                <c:pt idx="5223">
                  <c:v>14.22064582285109</c:v>
                </c:pt>
                <c:pt idx="5224">
                  <c:v>14.226208600893084</c:v>
                </c:pt>
                <c:pt idx="5225">
                  <c:v>14.231756101156577</c:v>
                </c:pt>
                <c:pt idx="5226">
                  <c:v>14.237301101419952</c:v>
                </c:pt>
                <c:pt idx="5227">
                  <c:v>14.242864435017527</c:v>
                </c:pt>
                <c:pt idx="5228">
                  <c:v>14.248456935283158</c:v>
                </c:pt>
                <c:pt idx="5229">
                  <c:v>14.253993879990592</c:v>
                </c:pt>
                <c:pt idx="5230">
                  <c:v>14.259541102476295</c:v>
                </c:pt>
                <c:pt idx="5231">
                  <c:v>14.265108324962945</c:v>
                </c:pt>
                <c:pt idx="5232">
                  <c:v>14.270669158560406</c:v>
                </c:pt>
                <c:pt idx="5233">
                  <c:v>14.276222492157508</c:v>
                </c:pt>
                <c:pt idx="5234">
                  <c:v>14.281775547976817</c:v>
                </c:pt>
                <c:pt idx="5235">
                  <c:v>14.287342770463468</c:v>
                </c:pt>
                <c:pt idx="5236">
                  <c:v>14.292907770727794</c:v>
                </c:pt>
                <c:pt idx="5237">
                  <c:v>14.298452770991165</c:v>
                </c:pt>
                <c:pt idx="5238">
                  <c:v>14.304005549032688</c:v>
                </c:pt>
                <c:pt idx="5239">
                  <c:v>14.309562215963282</c:v>
                </c:pt>
                <c:pt idx="5240">
                  <c:v>14.315116660671546</c:v>
                </c:pt>
                <c:pt idx="5241">
                  <c:v>14.320675272046678</c:v>
                </c:pt>
                <c:pt idx="5242">
                  <c:v>14.326229994532735</c:v>
                </c:pt>
                <c:pt idx="5243">
                  <c:v>14.331790828130195</c:v>
                </c:pt>
                <c:pt idx="5244">
                  <c:v>14.337365828394994</c:v>
                </c:pt>
                <c:pt idx="5245">
                  <c:v>14.342896106435443</c:v>
                </c:pt>
                <c:pt idx="5246">
                  <c:v>14.348458328921858</c:v>
                </c:pt>
                <c:pt idx="5247">
                  <c:v>14.354030273630954</c:v>
                </c:pt>
                <c:pt idx="5248">
                  <c:v>14.359585551672595</c:v>
                </c:pt>
                <c:pt idx="5249">
                  <c:v>14.365139718603071</c:v>
                </c:pt>
                <c:pt idx="5250">
                  <c:v>14.3706983299782</c:v>
                </c:pt>
                <c:pt idx="5251">
                  <c:v>14.376237219130175</c:v>
                </c:pt>
                <c:pt idx="5252">
                  <c:v>14.381797774949842</c:v>
                </c:pt>
                <c:pt idx="5253">
                  <c:v>14.387357775213928</c:v>
                </c:pt>
                <c:pt idx="5254">
                  <c:v>14.392900553254972</c:v>
                </c:pt>
                <c:pt idx="5255">
                  <c:v>14.398457220185566</c:v>
                </c:pt>
                <c:pt idx="5256">
                  <c:v>14.404017220449653</c:v>
                </c:pt>
                <c:pt idx="5257">
                  <c:v>14.409581942936185</c:v>
                </c:pt>
                <c:pt idx="5258">
                  <c:v>14.415133887644334</c:v>
                </c:pt>
                <c:pt idx="5259">
                  <c:v>14.420679999018869</c:v>
                </c:pt>
                <c:pt idx="5260">
                  <c:v>14.426234165949346</c:v>
                </c:pt>
                <c:pt idx="5261">
                  <c:v>14.431801388435996</c:v>
                </c:pt>
                <c:pt idx="5262">
                  <c:v>14.437371944256139</c:v>
                </c:pt>
                <c:pt idx="5263">
                  <c:v>14.442928333408943</c:v>
                </c:pt>
                <c:pt idx="5264">
                  <c:v>14.448509722562932</c:v>
                </c:pt>
                <c:pt idx="5265">
                  <c:v>14.454032222825237</c:v>
                </c:pt>
                <c:pt idx="5266">
                  <c:v>14.459570278643838</c:v>
                </c:pt>
                <c:pt idx="5267">
                  <c:v>14.465142223352935</c:v>
                </c:pt>
                <c:pt idx="5268">
                  <c:v>14.470679723615952</c:v>
                </c:pt>
                <c:pt idx="5269">
                  <c:v>14.476245834991438</c:v>
                </c:pt>
                <c:pt idx="5270">
                  <c:v>14.481811113033555</c:v>
                </c:pt>
                <c:pt idx="5271">
                  <c:v>14.487353613296808</c:v>
                </c:pt>
                <c:pt idx="5272">
                  <c:v>14.492916946894386</c:v>
                </c:pt>
                <c:pt idx="5273">
                  <c:v>14.498466391602413</c:v>
                </c:pt>
                <c:pt idx="5274">
                  <c:v>14.50402055853289</c:v>
                </c:pt>
                <c:pt idx="5275">
                  <c:v>14.509595003242104</c:v>
                </c:pt>
                <c:pt idx="5276">
                  <c:v>14.515142225727807</c:v>
                </c:pt>
                <c:pt idx="5277">
                  <c:v>14.520708059325504</c:v>
                </c:pt>
                <c:pt idx="5278">
                  <c:v>14.526261948478187</c:v>
                </c:pt>
                <c:pt idx="5279">
                  <c:v>14.531800837630161</c:v>
                </c:pt>
                <c:pt idx="5280">
                  <c:v>14.537365837894484</c:v>
                </c:pt>
                <c:pt idx="5281">
                  <c:v>14.542942782603816</c:v>
                </c:pt>
                <c:pt idx="5282">
                  <c:v>14.548480282866834</c:v>
                </c:pt>
                <c:pt idx="5283">
                  <c:v>14.554039449797546</c:v>
                </c:pt>
                <c:pt idx="5284">
                  <c:v>14.559611116728856</c:v>
                </c:pt>
                <c:pt idx="5285">
                  <c:v>14.565159450325719</c:v>
                </c:pt>
                <c:pt idx="5286">
                  <c:v>14.570714172811776</c:v>
                </c:pt>
                <c:pt idx="5287">
                  <c:v>14.576262228630853</c:v>
                </c:pt>
                <c:pt idx="5288">
                  <c:v>14.581818340005864</c:v>
                </c:pt>
                <c:pt idx="5289">
                  <c:v>14.58738472915914</c:v>
                </c:pt>
                <c:pt idx="5290">
                  <c:v>14.592938062756243</c:v>
                </c:pt>
                <c:pt idx="5291">
                  <c:v>14.59848639635311</c:v>
                </c:pt>
                <c:pt idx="5292">
                  <c:v>14.604054729950924</c:v>
                </c:pt>
                <c:pt idx="5293">
                  <c:v>14.609623896882113</c:v>
                </c:pt>
                <c:pt idx="5294">
                  <c:v>14.61517334159014</c:v>
                </c:pt>
                <c:pt idx="5295">
                  <c:v>14.620711397408741</c:v>
                </c:pt>
                <c:pt idx="5296">
                  <c:v>14.626308064341234</c:v>
                </c:pt>
                <c:pt idx="5297">
                  <c:v>14.63184223127076</c:v>
                </c:pt>
                <c:pt idx="5298">
                  <c:v>14.637376675978075</c:v>
                </c:pt>
                <c:pt idx="5299">
                  <c:v>14.642955287354155</c:v>
                </c:pt>
                <c:pt idx="5300">
                  <c:v>14.64850612095114</c:v>
                </c:pt>
                <c:pt idx="5301">
                  <c:v>14.654065010104063</c:v>
                </c:pt>
                <c:pt idx="5302">
                  <c:v>14.659610010367437</c:v>
                </c:pt>
                <c:pt idx="5303">
                  <c:v>14.665178066187458</c:v>
                </c:pt>
                <c:pt idx="5304">
                  <c:v>14.670720844228505</c:v>
                </c:pt>
                <c:pt idx="5305">
                  <c:v>14.676272511158864</c:v>
                </c:pt>
                <c:pt idx="5306">
                  <c:v>14.681839733645514</c:v>
                </c:pt>
                <c:pt idx="5307">
                  <c:v>14.687398622798437</c:v>
                </c:pt>
                <c:pt idx="5308">
                  <c:v>14.692943623061808</c:v>
                </c:pt>
                <c:pt idx="5309">
                  <c:v>14.698501123325777</c:v>
                </c:pt>
                <c:pt idx="5310">
                  <c:v>14.704071956923709</c:v>
                </c:pt>
                <c:pt idx="5311">
                  <c:v>14.709614457186962</c:v>
                </c:pt>
                <c:pt idx="5312">
                  <c:v>14.715191957451882</c:v>
                </c:pt>
                <c:pt idx="5313">
                  <c:v>14.720733624381761</c:v>
                </c:pt>
                <c:pt idx="5314">
                  <c:v>14.72628556908991</c:v>
                </c:pt>
                <c:pt idx="5315">
                  <c:v>14.731839736020387</c:v>
                </c:pt>
                <c:pt idx="5316">
                  <c:v>14.737426958507985</c:v>
                </c:pt>
                <c:pt idx="5317">
                  <c:v>14.742952792103782</c:v>
                </c:pt>
                <c:pt idx="5318">
                  <c:v>14.748506125700885</c:v>
                </c:pt>
                <c:pt idx="5319">
                  <c:v>14.7540683481873</c:v>
                </c:pt>
                <c:pt idx="5320">
                  <c:v>14.759640292896396</c:v>
                </c:pt>
                <c:pt idx="5321">
                  <c:v>14.765194737604663</c:v>
                </c:pt>
                <c:pt idx="5322">
                  <c:v>14.770731404534306</c:v>
                </c:pt>
                <c:pt idx="5323">
                  <c:v>14.776288071464901</c:v>
                </c:pt>
                <c:pt idx="5324">
                  <c:v>14.781857238396089</c:v>
                </c:pt>
                <c:pt idx="5325">
                  <c:v>14.787431683105307</c:v>
                </c:pt>
                <c:pt idx="5326">
                  <c:v>14.792975016701934</c:v>
                </c:pt>
                <c:pt idx="5327">
                  <c:v>14.798540572521837</c:v>
                </c:pt>
                <c:pt idx="5328">
                  <c:v>14.804089461674284</c:v>
                </c:pt>
                <c:pt idx="5329">
                  <c:v>14.809634184159869</c:v>
                </c:pt>
                <c:pt idx="5330">
                  <c:v>14.81517918442324</c:v>
                </c:pt>
                <c:pt idx="5331">
                  <c:v>14.820753351354668</c:v>
                </c:pt>
                <c:pt idx="5332">
                  <c:v>14.826319462730154</c:v>
                </c:pt>
                <c:pt idx="5333">
                  <c:v>14.831845296325952</c:v>
                </c:pt>
                <c:pt idx="5334">
                  <c:v>14.837403074367707</c:v>
                </c:pt>
                <c:pt idx="5335">
                  <c:v>14.842986963521817</c:v>
                </c:pt>
                <c:pt idx="5336">
                  <c:v>14.848539741563339</c:v>
                </c:pt>
                <c:pt idx="5337">
                  <c:v>14.854089464049157</c:v>
                </c:pt>
                <c:pt idx="5338">
                  <c:v>14.859663630980585</c:v>
                </c:pt>
                <c:pt idx="5339">
                  <c:v>14.865200297910228</c:v>
                </c:pt>
                <c:pt idx="5340">
                  <c:v>14.870760298174314</c:v>
                </c:pt>
                <c:pt idx="5341">
                  <c:v>14.876342520661677</c:v>
                </c:pt>
                <c:pt idx="5342">
                  <c:v>14.881863076479444</c:v>
                </c:pt>
                <c:pt idx="5343">
                  <c:v>14.887426687854813</c:v>
                </c:pt>
                <c:pt idx="5344">
                  <c:v>14.892983632563197</c:v>
                </c:pt>
                <c:pt idx="5345">
                  <c:v>14.898533910604602</c:v>
                </c:pt>
                <c:pt idx="5346">
                  <c:v>14.904096133091013</c:v>
                </c:pt>
                <c:pt idx="5347">
                  <c:v>14.909665855577785</c:v>
                </c:pt>
                <c:pt idx="5348">
                  <c:v>14.915236411397927</c:v>
                </c:pt>
                <c:pt idx="5349">
                  <c:v>14.920762522771515</c:v>
                </c:pt>
                <c:pt idx="5350">
                  <c:v>14.926316967479782</c:v>
                </c:pt>
                <c:pt idx="5351">
                  <c:v>14.931873912188166</c:v>
                </c:pt>
                <c:pt idx="5352">
                  <c:v>14.937431412452131</c:v>
                </c:pt>
                <c:pt idx="5353">
                  <c:v>14.94300057938332</c:v>
                </c:pt>
                <c:pt idx="5354">
                  <c:v>14.948568079647764</c:v>
                </c:pt>
                <c:pt idx="5355">
                  <c:v>14.954101135466125</c:v>
                </c:pt>
                <c:pt idx="5356">
                  <c:v>14.95967530239755</c:v>
                </c:pt>
                <c:pt idx="5357">
                  <c:v>14.965235302661636</c:v>
                </c:pt>
                <c:pt idx="5358">
                  <c:v>14.970776691813725</c:v>
                </c:pt>
                <c:pt idx="5359">
                  <c:v>14.976342525411422</c:v>
                </c:pt>
                <c:pt idx="5360">
                  <c:v>14.981910303453656</c:v>
                </c:pt>
                <c:pt idx="5361">
                  <c:v>14.987472525940071</c:v>
                </c:pt>
                <c:pt idx="5362">
                  <c:v>14.993011137314252</c:v>
                </c:pt>
                <c:pt idx="5363">
                  <c:v>14.998552526466341</c:v>
                </c:pt>
                <c:pt idx="5364">
                  <c:v>15.004119748952991</c:v>
                </c:pt>
                <c:pt idx="5365">
                  <c:v>15.009685026995108</c:v>
                </c:pt>
                <c:pt idx="5366">
                  <c:v>15.015224749480453</c:v>
                </c:pt>
                <c:pt idx="5367">
                  <c:v>15.020789471966982</c:v>
                </c:pt>
                <c:pt idx="5368">
                  <c:v>15.026365861120738</c:v>
                </c:pt>
                <c:pt idx="5369">
                  <c:v>15.031890861383161</c:v>
                </c:pt>
                <c:pt idx="5370">
                  <c:v>15.037450861647248</c:v>
                </c:pt>
                <c:pt idx="5371">
                  <c:v>15.04301641746715</c:v>
                </c:pt>
                <c:pt idx="5372">
                  <c:v>15.048566695508551</c:v>
                </c:pt>
                <c:pt idx="5373">
                  <c:v>15.054151140218245</c:v>
                </c:pt>
                <c:pt idx="5374">
                  <c:v>15.059673918258341</c:v>
                </c:pt>
                <c:pt idx="5375">
                  <c:v>15.065263085190477</c:v>
                </c:pt>
                <c:pt idx="5376">
                  <c:v>15.070812807676297</c:v>
                </c:pt>
                <c:pt idx="5377">
                  <c:v>15.076359196828626</c:v>
                </c:pt>
                <c:pt idx="5378">
                  <c:v>15.081913919314683</c:v>
                </c:pt>
                <c:pt idx="5379">
                  <c:v>15.08746225291155</c:v>
                </c:pt>
                <c:pt idx="5380">
                  <c:v>15.093022808731217</c:v>
                </c:pt>
                <c:pt idx="5381">
                  <c:v>15.098586420106585</c:v>
                </c:pt>
                <c:pt idx="5382">
                  <c:v>15.104162809260337</c:v>
                </c:pt>
                <c:pt idx="5383">
                  <c:v>15.109693087300791</c:v>
                </c:pt>
                <c:pt idx="5384">
                  <c:v>15.115267809787795</c:v>
                </c:pt>
                <c:pt idx="5385">
                  <c:v>15.120808087828724</c:v>
                </c:pt>
                <c:pt idx="5386">
                  <c:v>15.126384199204686</c:v>
                </c:pt>
                <c:pt idx="5387">
                  <c:v>15.131917532800838</c:v>
                </c:pt>
                <c:pt idx="5388">
                  <c:v>15.137489477509934</c:v>
                </c:pt>
                <c:pt idx="5389">
                  <c:v>15.143039199995755</c:v>
                </c:pt>
                <c:pt idx="5390">
                  <c:v>15.148591144703904</c:v>
                </c:pt>
                <c:pt idx="5391">
                  <c:v>15.1541508671902</c:v>
                </c:pt>
                <c:pt idx="5392">
                  <c:v>15.159703089676135</c:v>
                </c:pt>
                <c:pt idx="5393">
                  <c:v>15.16524781216172</c:v>
                </c:pt>
                <c:pt idx="5394">
                  <c:v>15.170836145760486</c:v>
                </c:pt>
                <c:pt idx="5395">
                  <c:v>15.176358646022788</c:v>
                </c:pt>
                <c:pt idx="5396">
                  <c:v>15.18192836850956</c:v>
                </c:pt>
                <c:pt idx="5397">
                  <c:v>15.187496424329584</c:v>
                </c:pt>
                <c:pt idx="5398">
                  <c:v>15.193051702371221</c:v>
                </c:pt>
                <c:pt idx="5399">
                  <c:v>15.198588924856448</c:v>
                </c:pt>
                <c:pt idx="5400">
                  <c:v>15.204153369565191</c:v>
                </c:pt>
                <c:pt idx="5401">
                  <c:v>15.209734480941389</c:v>
                </c:pt>
                <c:pt idx="5402">
                  <c:v>15.215271703426616</c:v>
                </c:pt>
                <c:pt idx="5403">
                  <c:v>15.220830037023955</c:v>
                </c:pt>
                <c:pt idx="5404">
                  <c:v>15.226403926177589</c:v>
                </c:pt>
                <c:pt idx="5405">
                  <c:v>15.231945870885262</c:v>
                </c:pt>
                <c:pt idx="5406">
                  <c:v>15.237512815594123</c:v>
                </c:pt>
                <c:pt idx="5407">
                  <c:v>15.243061149190989</c:v>
                </c:pt>
                <c:pt idx="5408">
                  <c:v>15.248608649454479</c:v>
                </c:pt>
                <c:pt idx="5409">
                  <c:v>15.254168649718565</c:v>
                </c:pt>
                <c:pt idx="5410">
                  <c:v>15.259735872205216</c:v>
                </c:pt>
                <c:pt idx="5411">
                  <c:v>15.265279205801843</c:v>
                </c:pt>
                <c:pt idx="5412">
                  <c:v>15.270835039399067</c:v>
                </c:pt>
                <c:pt idx="5413">
                  <c:v>15.276398372996642</c:v>
                </c:pt>
                <c:pt idx="5414">
                  <c:v>15.281962817705384</c:v>
                </c:pt>
                <c:pt idx="5415">
                  <c:v>15.287525595747379</c:v>
                </c:pt>
                <c:pt idx="5416">
                  <c:v>15.293061151565862</c:v>
                </c:pt>
                <c:pt idx="5417">
                  <c:v>15.298635596275076</c:v>
                </c:pt>
                <c:pt idx="5418">
                  <c:v>15.304179485427287</c:v>
                </c:pt>
                <c:pt idx="5419">
                  <c:v>15.309728652357524</c:v>
                </c:pt>
                <c:pt idx="5420">
                  <c:v>15.315293374844057</c:v>
                </c:pt>
                <c:pt idx="5421">
                  <c:v>15.320851152885815</c:v>
                </c:pt>
                <c:pt idx="5422">
                  <c:v>15.326443930929234</c:v>
                </c:pt>
                <c:pt idx="5423">
                  <c:v>15.331953653413155</c:v>
                </c:pt>
                <c:pt idx="5424">
                  <c:v>15.337543375900875</c:v>
                </c:pt>
                <c:pt idx="5425">
                  <c:v>15.34310032060926</c:v>
                </c:pt>
                <c:pt idx="5426">
                  <c:v>15.348622543093775</c:v>
                </c:pt>
                <c:pt idx="5427">
                  <c:v>15.354174765579714</c:v>
                </c:pt>
                <c:pt idx="5428">
                  <c:v>15.359746154733227</c:v>
                </c:pt>
                <c:pt idx="5429">
                  <c:v>15.365302543886031</c:v>
                </c:pt>
                <c:pt idx="5430">
                  <c:v>15.370887544151305</c:v>
                </c:pt>
                <c:pt idx="5431">
                  <c:v>15.376418377747338</c:v>
                </c:pt>
                <c:pt idx="5432">
                  <c:v>15.381959766899428</c:v>
                </c:pt>
                <c:pt idx="5433">
                  <c:v>15.387553378276223</c:v>
                </c:pt>
                <c:pt idx="5434">
                  <c:v>15.393092822983775</c:v>
                </c:pt>
                <c:pt idx="5435">
                  <c:v>15.398652823247861</c:v>
                </c:pt>
                <c:pt idx="5436">
                  <c:v>15.4041989346224</c:v>
                </c:pt>
                <c:pt idx="5437">
                  <c:v>15.409764490442303</c:v>
                </c:pt>
                <c:pt idx="5438">
                  <c:v>15.415315601817078</c:v>
                </c:pt>
                <c:pt idx="5439">
                  <c:v>15.420870046525344</c:v>
                </c:pt>
                <c:pt idx="5440">
                  <c:v>15.426420046788955</c:v>
                </c:pt>
                <c:pt idx="5441">
                  <c:v>15.431979769275252</c:v>
                </c:pt>
                <c:pt idx="5442">
                  <c:v>15.437528936205489</c:v>
                </c:pt>
                <c:pt idx="5443">
                  <c:v>15.443095880914349</c:v>
                </c:pt>
                <c:pt idx="5444">
                  <c:v>15.448673381179265</c:v>
                </c:pt>
                <c:pt idx="5445">
                  <c:v>15.454215325886938</c:v>
                </c:pt>
                <c:pt idx="5446">
                  <c:v>15.459778937262307</c:v>
                </c:pt>
                <c:pt idx="5447">
                  <c:v>15.46532088196998</c:v>
                </c:pt>
                <c:pt idx="5448">
                  <c:v>15.470911160013284</c:v>
                </c:pt>
                <c:pt idx="5449">
                  <c:v>15.476451993609789</c:v>
                </c:pt>
                <c:pt idx="5450">
                  <c:v>15.482023938318889</c:v>
                </c:pt>
                <c:pt idx="5451">
                  <c:v>15.487564216359814</c:v>
                </c:pt>
                <c:pt idx="5452">
                  <c:v>15.493126994401809</c:v>
                </c:pt>
                <c:pt idx="5453">
                  <c:v>15.498710883555919</c:v>
                </c:pt>
                <c:pt idx="5454">
                  <c:v>15.50424893937452</c:v>
                </c:pt>
                <c:pt idx="5455">
                  <c:v>15.509795884082429</c:v>
                </c:pt>
                <c:pt idx="5456">
                  <c:v>15.515373939902929</c:v>
                </c:pt>
                <c:pt idx="5457">
                  <c:v>15.520923384610956</c:v>
                </c:pt>
                <c:pt idx="5458">
                  <c:v>15.526495051542263</c:v>
                </c:pt>
                <c:pt idx="5459">
                  <c:v>15.532035329583191</c:v>
                </c:pt>
                <c:pt idx="5460">
                  <c:v>15.537588385402504</c:v>
                </c:pt>
                <c:pt idx="5461">
                  <c:v>15.543143941221931</c:v>
                </c:pt>
                <c:pt idx="5462">
                  <c:v>15.548705330374972</c:v>
                </c:pt>
                <c:pt idx="5463">
                  <c:v>15.5542794973064</c:v>
                </c:pt>
                <c:pt idx="5464">
                  <c:v>15.559819497569535</c:v>
                </c:pt>
                <c:pt idx="5465">
                  <c:v>15.565388942278513</c:v>
                </c:pt>
                <c:pt idx="5466">
                  <c:v>15.570956164765164</c:v>
                </c:pt>
                <c:pt idx="5467">
                  <c:v>15.576485887250033</c:v>
                </c:pt>
                <c:pt idx="5468">
                  <c:v>15.582050054180986</c:v>
                </c:pt>
                <c:pt idx="5469">
                  <c:v>15.587596443333315</c:v>
                </c:pt>
                <c:pt idx="5470">
                  <c:v>15.593168110264621</c:v>
                </c:pt>
                <c:pt idx="5471">
                  <c:v>15.598725332750796</c:v>
                </c:pt>
                <c:pt idx="5472">
                  <c:v>15.604274777458826</c:v>
                </c:pt>
                <c:pt idx="5473">
                  <c:v>15.609841999945477</c:v>
                </c:pt>
                <c:pt idx="5474">
                  <c:v>15.615412555765619</c:v>
                </c:pt>
                <c:pt idx="5475">
                  <c:v>15.620967000473886</c:v>
                </c:pt>
                <c:pt idx="5476">
                  <c:v>15.626503389625739</c:v>
                </c:pt>
                <c:pt idx="5477">
                  <c:v>15.63207588989042</c:v>
                </c:pt>
                <c:pt idx="5478">
                  <c:v>15.637616723486925</c:v>
                </c:pt>
                <c:pt idx="5479">
                  <c:v>15.643177279306595</c:v>
                </c:pt>
                <c:pt idx="5480">
                  <c:v>15.648710057347166</c:v>
                </c:pt>
                <c:pt idx="5481">
                  <c:v>15.654286168723129</c:v>
                </c:pt>
                <c:pt idx="5482">
                  <c:v>15.659833391208828</c:v>
                </c:pt>
                <c:pt idx="5483">
                  <c:v>15.665400613695478</c:v>
                </c:pt>
                <c:pt idx="5484">
                  <c:v>15.670950336181299</c:v>
                </c:pt>
                <c:pt idx="5485">
                  <c:v>15.676508392000848</c:v>
                </c:pt>
                <c:pt idx="5486">
                  <c:v>15.682068670042725</c:v>
                </c:pt>
                <c:pt idx="5487">
                  <c:v>15.687619781417499</c:v>
                </c:pt>
                <c:pt idx="5488">
                  <c:v>15.693189226126478</c:v>
                </c:pt>
                <c:pt idx="5489">
                  <c:v>15.698735337501017</c:v>
                </c:pt>
                <c:pt idx="5490">
                  <c:v>15.704304782209995</c:v>
                </c:pt>
                <c:pt idx="5491">
                  <c:v>15.709841449139638</c:v>
                </c:pt>
                <c:pt idx="5492">
                  <c:v>15.715393671625577</c:v>
                </c:pt>
                <c:pt idx="5493">
                  <c:v>15.720970060779329</c:v>
                </c:pt>
                <c:pt idx="5494">
                  <c:v>15.726510061042468</c:v>
                </c:pt>
                <c:pt idx="5495">
                  <c:v>15.732066727973059</c:v>
                </c:pt>
                <c:pt idx="5496">
                  <c:v>15.73761645045888</c:v>
                </c:pt>
                <c:pt idx="5497">
                  <c:v>15.743178950723085</c:v>
                </c:pt>
                <c:pt idx="5498">
                  <c:v>15.748747284320899</c:v>
                </c:pt>
                <c:pt idx="5499">
                  <c:v>15.7542853401395</c:v>
                </c:pt>
                <c:pt idx="5500">
                  <c:v>15.759843951514629</c:v>
                </c:pt>
                <c:pt idx="5501">
                  <c:v>15.765401729556388</c:v>
                </c:pt>
                <c:pt idx="5502">
                  <c:v>15.770967007598504</c:v>
                </c:pt>
                <c:pt idx="5503">
                  <c:v>15.776524230084679</c:v>
                </c:pt>
                <c:pt idx="5504">
                  <c:v>15.782098674793897</c:v>
                </c:pt>
                <c:pt idx="5505">
                  <c:v>15.787630619501094</c:v>
                </c:pt>
                <c:pt idx="5506">
                  <c:v>15.793200897543446</c:v>
                </c:pt>
                <c:pt idx="5507">
                  <c:v>15.798757842251831</c:v>
                </c:pt>
                <c:pt idx="5508">
                  <c:v>15.80431645362696</c:v>
                </c:pt>
                <c:pt idx="5509">
                  <c:v>15.809867287223945</c:v>
                </c:pt>
                <c:pt idx="5510">
                  <c:v>15.815417009709765</c:v>
                </c:pt>
                <c:pt idx="5511">
                  <c:v>15.820963121084301</c:v>
                </c:pt>
                <c:pt idx="5512">
                  <c:v>15.826543954682709</c:v>
                </c:pt>
                <c:pt idx="5513">
                  <c:v>15.832091177168412</c:v>
                </c:pt>
                <c:pt idx="5514">
                  <c:v>15.83764923298796</c:v>
                </c:pt>
                <c:pt idx="5515">
                  <c:v>15.843224511030549</c:v>
                </c:pt>
                <c:pt idx="5516">
                  <c:v>15.848757844626704</c:v>
                </c:pt>
                <c:pt idx="5517">
                  <c:v>15.854309511557059</c:v>
                </c:pt>
                <c:pt idx="5518">
                  <c:v>15.859875622932545</c:v>
                </c:pt>
                <c:pt idx="5519">
                  <c:v>15.865423956529412</c:v>
                </c:pt>
                <c:pt idx="5520">
                  <c:v>15.870976179015351</c:v>
                </c:pt>
                <c:pt idx="5521">
                  <c:v>15.876539512612926</c:v>
                </c:pt>
                <c:pt idx="5522">
                  <c:v>15.882107846210744</c:v>
                </c:pt>
                <c:pt idx="5523">
                  <c:v>15.88766229091901</c:v>
                </c:pt>
                <c:pt idx="5524">
                  <c:v>15.893223124516467</c:v>
                </c:pt>
                <c:pt idx="5525">
                  <c:v>15.898757847001576</c:v>
                </c:pt>
                <c:pt idx="5526">
                  <c:v>15.904314236154377</c:v>
                </c:pt>
                <c:pt idx="5527">
                  <c:v>15.909869791973808</c:v>
                </c:pt>
                <c:pt idx="5528">
                  <c:v>15.915461181128276</c:v>
                </c:pt>
                <c:pt idx="5529">
                  <c:v>15.920985348057325</c:v>
                </c:pt>
                <c:pt idx="5530">
                  <c:v>15.926565348322359</c:v>
                </c:pt>
                <c:pt idx="5531">
                  <c:v>15.932099515251885</c:v>
                </c:pt>
                <c:pt idx="5532">
                  <c:v>15.937663682182837</c:v>
                </c:pt>
                <c:pt idx="5533">
                  <c:v>15.943207015779464</c:v>
                </c:pt>
                <c:pt idx="5534">
                  <c:v>15.948770627154833</c:v>
                </c:pt>
                <c:pt idx="5535">
                  <c:v>15.954330627418919</c:v>
                </c:pt>
                <c:pt idx="5536">
                  <c:v>15.959895349905452</c:v>
                </c:pt>
                <c:pt idx="5537">
                  <c:v>15.96546535017001</c:v>
                </c:pt>
                <c:pt idx="5538">
                  <c:v>15.971009794877801</c:v>
                </c:pt>
                <c:pt idx="5539">
                  <c:v>15.97657923958678</c:v>
                </c:pt>
                <c:pt idx="5540">
                  <c:v>15.982123128738991</c:v>
                </c:pt>
                <c:pt idx="5541">
                  <c:v>15.987693406781343</c:v>
                </c:pt>
                <c:pt idx="5542">
                  <c:v>15.993242018156</c:v>
                </c:pt>
                <c:pt idx="5543">
                  <c:v>15.998785629530417</c:v>
                </c:pt>
                <c:pt idx="5544">
                  <c:v>16.00433868534973</c:v>
                </c:pt>
                <c:pt idx="5545">
                  <c:v>16.00989424116916</c:v>
                </c:pt>
                <c:pt idx="5546">
                  <c:v>16.015460074766857</c:v>
                </c:pt>
                <c:pt idx="5547">
                  <c:v>16.021027019475714</c:v>
                </c:pt>
                <c:pt idx="5548">
                  <c:v>16.026579797517236</c:v>
                </c:pt>
                <c:pt idx="5549">
                  <c:v>16.032120631113745</c:v>
                </c:pt>
                <c:pt idx="5550">
                  <c:v>16.037674242488638</c:v>
                </c:pt>
                <c:pt idx="5551">
                  <c:v>16.043227853863531</c:v>
                </c:pt>
                <c:pt idx="5552">
                  <c:v>16.048801187461585</c:v>
                </c:pt>
                <c:pt idx="5553">
                  <c:v>16.054344521058212</c:v>
                </c:pt>
                <c:pt idx="5554">
                  <c:v>16.059896743544151</c:v>
                </c:pt>
                <c:pt idx="5555">
                  <c:v>16.065477854920349</c:v>
                </c:pt>
                <c:pt idx="5556">
                  <c:v>16.071030632961872</c:v>
                </c:pt>
                <c:pt idx="5557">
                  <c:v>16.076575633225243</c:v>
                </c:pt>
                <c:pt idx="5558">
                  <c:v>16.08212368904432</c:v>
                </c:pt>
                <c:pt idx="5559">
                  <c:v>16.08769674486458</c:v>
                </c:pt>
                <c:pt idx="5560">
                  <c:v>16.093255911795293</c:v>
                </c:pt>
                <c:pt idx="5561">
                  <c:v>16.098814800948215</c:v>
                </c:pt>
                <c:pt idx="5562">
                  <c:v>16.104378690101374</c:v>
                </c:pt>
                <c:pt idx="5563">
                  <c:v>16.109925357031493</c:v>
                </c:pt>
                <c:pt idx="5564">
                  <c:v>16.115477579517432</c:v>
                </c:pt>
                <c:pt idx="5565">
                  <c:v>16.121042302003964</c:v>
                </c:pt>
                <c:pt idx="5566">
                  <c:v>16.126573413377788</c:v>
                </c:pt>
                <c:pt idx="5567">
                  <c:v>16.132138969197694</c:v>
                </c:pt>
                <c:pt idx="5568">
                  <c:v>16.137714802795866</c:v>
                </c:pt>
                <c:pt idx="5569">
                  <c:v>16.143266469726221</c:v>
                </c:pt>
                <c:pt idx="5570">
                  <c:v>16.148831192212754</c:v>
                </c:pt>
                <c:pt idx="5571">
                  <c:v>16.154366748031233</c:v>
                </c:pt>
                <c:pt idx="5572">
                  <c:v>16.159932859406723</c:v>
                </c:pt>
                <c:pt idx="5573">
                  <c:v>16.165483415225914</c:v>
                </c:pt>
                <c:pt idx="5574">
                  <c:v>16.171064804379906</c:v>
                </c:pt>
                <c:pt idx="5575">
                  <c:v>16.176616471310261</c:v>
                </c:pt>
                <c:pt idx="5576">
                  <c:v>16.182158693795724</c:v>
                </c:pt>
                <c:pt idx="5577">
                  <c:v>16.187727027393539</c:v>
                </c:pt>
                <c:pt idx="5578">
                  <c:v>16.193287583213209</c:v>
                </c:pt>
                <c:pt idx="5579">
                  <c:v>16.198829805698672</c:v>
                </c:pt>
                <c:pt idx="5580">
                  <c:v>16.20440452818568</c:v>
                </c:pt>
                <c:pt idx="5581">
                  <c:v>16.209937306226252</c:v>
                </c:pt>
                <c:pt idx="5582">
                  <c:v>16.215527306491762</c:v>
                </c:pt>
                <c:pt idx="5583">
                  <c:v>16.221068695643851</c:v>
                </c:pt>
                <c:pt idx="5584">
                  <c:v>16.226622307018744</c:v>
                </c:pt>
                <c:pt idx="5585">
                  <c:v>16.232169251726656</c:v>
                </c:pt>
                <c:pt idx="5586">
                  <c:v>16.237736196435517</c:v>
                </c:pt>
                <c:pt idx="5587">
                  <c:v>16.243292030032737</c:v>
                </c:pt>
                <c:pt idx="5588">
                  <c:v>16.248834530295991</c:v>
                </c:pt>
                <c:pt idx="5589">
                  <c:v>16.254401475004851</c:v>
                </c:pt>
                <c:pt idx="5590">
                  <c:v>16.259952586379626</c:v>
                </c:pt>
                <c:pt idx="5591">
                  <c:v>16.265536753311526</c:v>
                </c:pt>
                <c:pt idx="5592">
                  <c:v>16.271073698018963</c:v>
                </c:pt>
                <c:pt idx="5593">
                  <c:v>16.276618698282334</c:v>
                </c:pt>
                <c:pt idx="5594">
                  <c:v>16.282184531880031</c:v>
                </c:pt>
                <c:pt idx="5595">
                  <c:v>16.287742587699579</c:v>
                </c:pt>
                <c:pt idx="5596">
                  <c:v>16.29330342129704</c:v>
                </c:pt>
                <c:pt idx="5597">
                  <c:v>16.29885897711647</c:v>
                </c:pt>
                <c:pt idx="5598">
                  <c:v>16.30440619960217</c:v>
                </c:pt>
                <c:pt idx="5599">
                  <c:v>16.309982588755922</c:v>
                </c:pt>
                <c:pt idx="5600">
                  <c:v>16.315545089020127</c:v>
                </c:pt>
                <c:pt idx="5601">
                  <c:v>16.321081755949773</c:v>
                </c:pt>
                <c:pt idx="5602">
                  <c:v>16.326656200658988</c:v>
                </c:pt>
                <c:pt idx="5603">
                  <c:v>16.332218978700983</c:v>
                </c:pt>
                <c:pt idx="5604">
                  <c:v>16.337763423408777</c:v>
                </c:pt>
                <c:pt idx="5605">
                  <c:v>16.343309534783312</c:v>
                </c:pt>
                <c:pt idx="5606">
                  <c:v>16.348898979493242</c:v>
                </c:pt>
                <c:pt idx="5607">
                  <c:v>16.354421479755548</c:v>
                </c:pt>
                <c:pt idx="5608">
                  <c:v>16.359977035574975</c:v>
                </c:pt>
                <c:pt idx="5609">
                  <c:v>16.365555924728849</c:v>
                </c:pt>
                <c:pt idx="5610">
                  <c:v>16.371123702771083</c:v>
                </c:pt>
                <c:pt idx="5611">
                  <c:v>16.376645647477805</c:v>
                </c:pt>
                <c:pt idx="5612">
                  <c:v>16.382237036632269</c:v>
                </c:pt>
                <c:pt idx="5613">
                  <c:v>16.387763148005856</c:v>
                </c:pt>
                <c:pt idx="5614">
                  <c:v>16.393329537159136</c:v>
                </c:pt>
                <c:pt idx="5615">
                  <c:v>16.398864815199826</c:v>
                </c:pt>
                <c:pt idx="5616">
                  <c:v>16.404458426576618</c:v>
                </c:pt>
                <c:pt idx="5617">
                  <c:v>16.409988426839281</c:v>
                </c:pt>
                <c:pt idx="5618">
                  <c:v>16.415565093770823</c:v>
                </c:pt>
                <c:pt idx="5619">
                  <c:v>16.421116760701178</c:v>
                </c:pt>
                <c:pt idx="5620">
                  <c:v>16.426677316520848</c:v>
                </c:pt>
                <c:pt idx="5621">
                  <c:v>16.432234539007023</c:v>
                </c:pt>
                <c:pt idx="5622">
                  <c:v>16.437778428159234</c:v>
                </c:pt>
                <c:pt idx="5623">
                  <c:v>16.44336176175776</c:v>
                </c:pt>
                <c:pt idx="5624">
                  <c:v>16.448896484242869</c:v>
                </c:pt>
                <c:pt idx="5625">
                  <c:v>16.454450373395552</c:v>
                </c:pt>
                <c:pt idx="5626">
                  <c:v>16.460014262548711</c:v>
                </c:pt>
                <c:pt idx="5627">
                  <c:v>16.465597596147241</c:v>
                </c:pt>
                <c:pt idx="5628">
                  <c:v>16.471125374187572</c:v>
                </c:pt>
                <c:pt idx="5629">
                  <c:v>16.476690930007479</c:v>
                </c:pt>
                <c:pt idx="5630">
                  <c:v>16.482266208050067</c:v>
                </c:pt>
                <c:pt idx="5631">
                  <c:v>16.487807319424366</c:v>
                </c:pt>
                <c:pt idx="5632">
                  <c:v>16.493350097465413</c:v>
                </c:pt>
                <c:pt idx="5633">
                  <c:v>16.498925375508001</c:v>
                </c:pt>
                <c:pt idx="5634">
                  <c:v>16.50447732021615</c:v>
                </c:pt>
                <c:pt idx="5635">
                  <c:v>16.510027320479761</c:v>
                </c:pt>
                <c:pt idx="5636">
                  <c:v>16.515584542965936</c:v>
                </c:pt>
                <c:pt idx="5637">
                  <c:v>16.521153987674914</c:v>
                </c:pt>
                <c:pt idx="5638">
                  <c:v>16.526697043493751</c:v>
                </c:pt>
                <c:pt idx="5639">
                  <c:v>16.53226065486912</c:v>
                </c:pt>
                <c:pt idx="5640">
                  <c:v>16.537813432910642</c:v>
                </c:pt>
                <c:pt idx="5641">
                  <c:v>16.54335732206285</c:v>
                </c:pt>
                <c:pt idx="5642">
                  <c:v>16.548933711216602</c:v>
                </c:pt>
                <c:pt idx="5643">
                  <c:v>16.554480933702305</c:v>
                </c:pt>
                <c:pt idx="5644">
                  <c:v>16.560025100632306</c:v>
                </c:pt>
                <c:pt idx="5645">
                  <c:v>16.565595100896864</c:v>
                </c:pt>
                <c:pt idx="5646">
                  <c:v>16.571137878937911</c:v>
                </c:pt>
                <c:pt idx="5647">
                  <c:v>16.576706212535726</c:v>
                </c:pt>
                <c:pt idx="5648">
                  <c:v>16.582293990578908</c:v>
                </c:pt>
                <c:pt idx="5649">
                  <c:v>16.587828157508433</c:v>
                </c:pt>
                <c:pt idx="5650">
                  <c:v>16.593395379995087</c:v>
                </c:pt>
                <c:pt idx="5651">
                  <c:v>16.598969269148721</c:v>
                </c:pt>
                <c:pt idx="5652">
                  <c:v>16.604490102744279</c:v>
                </c:pt>
                <c:pt idx="5653">
                  <c:v>16.610080658565373</c:v>
                </c:pt>
                <c:pt idx="5654">
                  <c:v>16.615599825494186</c:v>
                </c:pt>
                <c:pt idx="5655">
                  <c:v>16.621182325759339</c:v>
                </c:pt>
                <c:pt idx="5656">
                  <c:v>16.626728159356084</c:v>
                </c:pt>
                <c:pt idx="5657">
                  <c:v>16.632285937397842</c:v>
                </c:pt>
                <c:pt idx="5658">
                  <c:v>16.637822604327489</c:v>
                </c:pt>
                <c:pt idx="5659">
                  <c:v>16.643397882370078</c:v>
                </c:pt>
                <c:pt idx="5660">
                  <c:v>16.648953160411715</c:v>
                </c:pt>
                <c:pt idx="5661">
                  <c:v>16.654532049565589</c:v>
                </c:pt>
                <c:pt idx="5662">
                  <c:v>16.660066494272904</c:v>
                </c:pt>
                <c:pt idx="5663">
                  <c:v>16.665625661203617</c:v>
                </c:pt>
                <c:pt idx="5664">
                  <c:v>16.671188994801195</c:v>
                </c:pt>
                <c:pt idx="5665">
                  <c:v>16.676724272841884</c:v>
                </c:pt>
                <c:pt idx="5666">
                  <c:v>16.682279550883525</c:v>
                </c:pt>
                <c:pt idx="5667">
                  <c:v>16.68784232892552</c:v>
                </c:pt>
                <c:pt idx="5668">
                  <c:v>16.693406218078678</c:v>
                </c:pt>
                <c:pt idx="5669">
                  <c:v>16.698958162786827</c:v>
                </c:pt>
                <c:pt idx="5670">
                  <c:v>16.704530940829297</c:v>
                </c:pt>
                <c:pt idx="5671">
                  <c:v>16.710065385536613</c:v>
                </c:pt>
                <c:pt idx="5672">
                  <c:v>16.715626774689653</c:v>
                </c:pt>
                <c:pt idx="5673">
                  <c:v>16.72118094162013</c:v>
                </c:pt>
                <c:pt idx="5674">
                  <c:v>16.726715664105235</c:v>
                </c:pt>
                <c:pt idx="5675">
                  <c:v>16.732292053258991</c:v>
                </c:pt>
                <c:pt idx="5676">
                  <c:v>16.737851775745284</c:v>
                </c:pt>
                <c:pt idx="5677">
                  <c:v>16.743400387119941</c:v>
                </c:pt>
                <c:pt idx="5678">
                  <c:v>16.748960387384027</c:v>
                </c:pt>
                <c:pt idx="5679">
                  <c:v>16.754538998760108</c:v>
                </c:pt>
                <c:pt idx="5680">
                  <c:v>16.760059832355665</c:v>
                </c:pt>
                <c:pt idx="5681">
                  <c:v>16.765630110398018</c:v>
                </c:pt>
                <c:pt idx="5682">
                  <c:v>16.771176221772556</c:v>
                </c:pt>
                <c:pt idx="5683">
                  <c:v>16.776741222036879</c:v>
                </c:pt>
                <c:pt idx="5684">
                  <c:v>16.782289555633742</c:v>
                </c:pt>
                <c:pt idx="5685">
                  <c:v>16.787848722564458</c:v>
                </c:pt>
                <c:pt idx="5686">
                  <c:v>16.793418445051227</c:v>
                </c:pt>
                <c:pt idx="5687">
                  <c:v>16.798987056426832</c:v>
                </c:pt>
                <c:pt idx="5688">
                  <c:v>16.804534556690324</c:v>
                </c:pt>
                <c:pt idx="5689">
                  <c:v>16.81006900139764</c:v>
                </c:pt>
                <c:pt idx="5690">
                  <c:v>16.815657057218615</c:v>
                </c:pt>
                <c:pt idx="5691">
                  <c:v>16.821178724147547</c:v>
                </c:pt>
                <c:pt idx="5692">
                  <c:v>16.826736502189306</c:v>
                </c:pt>
                <c:pt idx="5693">
                  <c:v>16.832289558008615</c:v>
                </c:pt>
                <c:pt idx="5694">
                  <c:v>16.837874280496099</c:v>
                </c:pt>
                <c:pt idx="5695">
                  <c:v>16.843405114092132</c:v>
                </c:pt>
                <c:pt idx="5696">
                  <c:v>16.848959836578189</c:v>
                </c:pt>
                <c:pt idx="5697">
                  <c:v>16.854552059066027</c:v>
                </c:pt>
                <c:pt idx="5698">
                  <c:v>16.860094837107074</c:v>
                </c:pt>
                <c:pt idx="5699">
                  <c:v>16.86566039292698</c:v>
                </c:pt>
                <c:pt idx="5700">
                  <c:v>16.871205393190351</c:v>
                </c:pt>
                <c:pt idx="5701">
                  <c:v>16.876785393455389</c:v>
                </c:pt>
                <c:pt idx="5702">
                  <c:v>16.882338727052492</c:v>
                </c:pt>
                <c:pt idx="5703">
                  <c:v>16.887872893982017</c:v>
                </c:pt>
                <c:pt idx="5704">
                  <c:v>16.89343178313494</c:v>
                </c:pt>
                <c:pt idx="5705">
                  <c:v>16.899004283399616</c:v>
                </c:pt>
                <c:pt idx="5706">
                  <c:v>16.904544839218335</c:v>
                </c:pt>
                <c:pt idx="5707">
                  <c:v>16.910102339482304</c:v>
                </c:pt>
                <c:pt idx="5708">
                  <c:v>16.915653173079285</c:v>
                </c:pt>
                <c:pt idx="5709">
                  <c:v>16.921224006677221</c:v>
                </c:pt>
                <c:pt idx="5710">
                  <c:v>16.92677678471874</c:v>
                </c:pt>
                <c:pt idx="5711">
                  <c:v>16.932319840537577</c:v>
                </c:pt>
                <c:pt idx="5712">
                  <c:v>16.937889285246555</c:v>
                </c:pt>
                <c:pt idx="5713">
                  <c:v>16.943432896620976</c:v>
                </c:pt>
                <c:pt idx="5714">
                  <c:v>16.949005396885653</c:v>
                </c:pt>
                <c:pt idx="5715">
                  <c:v>16.954546230482162</c:v>
                </c:pt>
                <c:pt idx="5716">
                  <c:v>16.96012123074696</c:v>
                </c:pt>
                <c:pt idx="5717">
                  <c:v>16.965676786566391</c:v>
                </c:pt>
                <c:pt idx="5718">
                  <c:v>16.971219286829648</c:v>
                </c:pt>
                <c:pt idx="5719">
                  <c:v>16.976788453760836</c:v>
                </c:pt>
                <c:pt idx="5720">
                  <c:v>16.982344287358057</c:v>
                </c:pt>
                <c:pt idx="5721">
                  <c:v>16.987918454289481</c:v>
                </c:pt>
                <c:pt idx="5722">
                  <c:v>16.993458454552616</c:v>
                </c:pt>
                <c:pt idx="5723">
                  <c:v>16.999011510371929</c:v>
                </c:pt>
                <c:pt idx="5724">
                  <c:v>17.004574010636134</c:v>
                </c:pt>
                <c:pt idx="5725">
                  <c:v>17.010110122010197</c:v>
                </c:pt>
                <c:pt idx="5726">
                  <c:v>17.015694288942097</c:v>
                </c:pt>
                <c:pt idx="5727">
                  <c:v>17.021233178094068</c:v>
                </c:pt>
                <c:pt idx="5728">
                  <c:v>17.026793456135945</c:v>
                </c:pt>
                <c:pt idx="5729">
                  <c:v>17.032342900843972</c:v>
                </c:pt>
                <c:pt idx="5730">
                  <c:v>17.037919845553308</c:v>
                </c:pt>
                <c:pt idx="5731">
                  <c:v>17.043456790260745</c:v>
                </c:pt>
                <c:pt idx="5732">
                  <c:v>17.049034012747871</c:v>
                </c:pt>
                <c:pt idx="5733">
                  <c:v>17.054573735233216</c:v>
                </c:pt>
                <c:pt idx="5734">
                  <c:v>17.060156791053952</c:v>
                </c:pt>
                <c:pt idx="5735">
                  <c:v>17.065699013539415</c:v>
                </c:pt>
                <c:pt idx="5736">
                  <c:v>17.071233458246731</c:v>
                </c:pt>
                <c:pt idx="5737">
                  <c:v>17.076821236289913</c:v>
                </c:pt>
                <c:pt idx="5738">
                  <c:v>17.082361792108632</c:v>
                </c:pt>
                <c:pt idx="5739">
                  <c:v>17.08791401459457</c:v>
                </c:pt>
                <c:pt idx="5740">
                  <c:v>17.093478459303313</c:v>
                </c:pt>
                <c:pt idx="5741">
                  <c:v>17.099026792900176</c:v>
                </c:pt>
                <c:pt idx="5742">
                  <c:v>17.104590959831128</c:v>
                </c:pt>
                <c:pt idx="5743">
                  <c:v>17.110139015650201</c:v>
                </c:pt>
                <c:pt idx="5744">
                  <c:v>17.115701238136616</c:v>
                </c:pt>
                <c:pt idx="5745">
                  <c:v>17.12126373840082</c:v>
                </c:pt>
                <c:pt idx="5746">
                  <c:v>17.126807627553028</c:v>
                </c:pt>
                <c:pt idx="5747">
                  <c:v>17.132390683373764</c:v>
                </c:pt>
                <c:pt idx="5748">
                  <c:v>17.137928739192365</c:v>
                </c:pt>
                <c:pt idx="5749">
                  <c:v>17.143488739456451</c:v>
                </c:pt>
                <c:pt idx="5750">
                  <c:v>17.149047628609374</c:v>
                </c:pt>
                <c:pt idx="5751">
                  <c:v>17.154592906650535</c:v>
                </c:pt>
                <c:pt idx="5752">
                  <c:v>17.160167906915333</c:v>
                </c:pt>
                <c:pt idx="5753">
                  <c:v>17.16569901828916</c:v>
                </c:pt>
                <c:pt idx="5754">
                  <c:v>17.171263740775693</c:v>
                </c:pt>
                <c:pt idx="5755">
                  <c:v>17.176816796595002</c:v>
                </c:pt>
                <c:pt idx="5756">
                  <c:v>17.182364019080705</c:v>
                </c:pt>
                <c:pt idx="5757">
                  <c:v>17.187935686012011</c:v>
                </c:pt>
                <c:pt idx="5758">
                  <c:v>17.19349929738738</c:v>
                </c:pt>
                <c:pt idx="5759">
                  <c:v>17.199058186540302</c:v>
                </c:pt>
                <c:pt idx="5760">
                  <c:v>17.204603186803677</c:v>
                </c:pt>
                <c:pt idx="5761">
                  <c:v>17.210175131512774</c:v>
                </c:pt>
                <c:pt idx="5762">
                  <c:v>17.215739853999306</c:v>
                </c:pt>
                <c:pt idx="5763">
                  <c:v>17.22127763204011</c:v>
                </c:pt>
                <c:pt idx="5764">
                  <c:v>17.226863465638761</c:v>
                </c:pt>
                <c:pt idx="5765">
                  <c:v>17.232396799234909</c:v>
                </c:pt>
                <c:pt idx="5766">
                  <c:v>17.237955966165625</c:v>
                </c:pt>
                <c:pt idx="5767">
                  <c:v>17.243518188652036</c:v>
                </c:pt>
                <c:pt idx="5768">
                  <c:v>17.249072355582516</c:v>
                </c:pt>
                <c:pt idx="5769">
                  <c:v>17.254615689179143</c:v>
                </c:pt>
                <c:pt idx="5770">
                  <c:v>17.260184578332538</c:v>
                </c:pt>
                <c:pt idx="5771">
                  <c:v>17.265765411930946</c:v>
                </c:pt>
                <c:pt idx="5772">
                  <c:v>17.271303745527337</c:v>
                </c:pt>
                <c:pt idx="5773">
                  <c:v>17.276851801346414</c:v>
                </c:pt>
                <c:pt idx="5774">
                  <c:v>17.282405968276887</c:v>
                </c:pt>
                <c:pt idx="5775">
                  <c:v>17.287954579651544</c:v>
                </c:pt>
                <c:pt idx="5776">
                  <c:v>17.293535413249952</c:v>
                </c:pt>
                <c:pt idx="5777">
                  <c:v>17.299075691290877</c:v>
                </c:pt>
                <c:pt idx="5778">
                  <c:v>17.304624302665534</c:v>
                </c:pt>
                <c:pt idx="5779">
                  <c:v>17.310207080708476</c:v>
                </c:pt>
                <c:pt idx="5780">
                  <c:v>17.315734858748815</c:v>
                </c:pt>
                <c:pt idx="5781">
                  <c:v>17.321290414568242</c:v>
                </c:pt>
                <c:pt idx="5782">
                  <c:v>17.326855414832568</c:v>
                </c:pt>
                <c:pt idx="5783">
                  <c:v>17.332416526207819</c:v>
                </c:pt>
                <c:pt idx="5784">
                  <c:v>17.337970137582712</c:v>
                </c:pt>
                <c:pt idx="5785">
                  <c:v>17.343533748958077</c:v>
                </c:pt>
                <c:pt idx="5786">
                  <c:v>17.349088749221924</c:v>
                </c:pt>
                <c:pt idx="5787">
                  <c:v>17.354672082820453</c:v>
                </c:pt>
                <c:pt idx="5788">
                  <c:v>17.360202916416487</c:v>
                </c:pt>
                <c:pt idx="5789">
                  <c:v>17.365756250013593</c:v>
                </c:pt>
                <c:pt idx="5790">
                  <c:v>17.371338194723162</c:v>
                </c:pt>
                <c:pt idx="5791">
                  <c:v>17.376874028319431</c:v>
                </c:pt>
                <c:pt idx="5792">
                  <c:v>17.382446528584115</c:v>
                </c:pt>
                <c:pt idx="5793">
                  <c:v>17.387985973291666</c:v>
                </c:pt>
                <c:pt idx="5794">
                  <c:v>17.393540417999933</c:v>
                </c:pt>
                <c:pt idx="5795">
                  <c:v>17.399089862707964</c:v>
                </c:pt>
                <c:pt idx="5796">
                  <c:v>17.404656807416824</c:v>
                </c:pt>
                <c:pt idx="5797">
                  <c:v>17.410209863236137</c:v>
                </c:pt>
                <c:pt idx="5798">
                  <c:v>17.41577625238941</c:v>
                </c:pt>
                <c:pt idx="5799">
                  <c:v>17.421352363765376</c:v>
                </c:pt>
                <c:pt idx="5800">
                  <c:v>17.426878752916753</c:v>
                </c:pt>
                <c:pt idx="5801">
                  <c:v>17.432447919847942</c:v>
                </c:pt>
                <c:pt idx="5802">
                  <c:v>17.437991809000149</c:v>
                </c:pt>
                <c:pt idx="5803">
                  <c:v>17.443562364820291</c:v>
                </c:pt>
                <c:pt idx="5804">
                  <c:v>17.449096809527607</c:v>
                </c:pt>
                <c:pt idx="5805">
                  <c:v>17.454676809792648</c:v>
                </c:pt>
                <c:pt idx="5806">
                  <c:v>17.460217921166947</c:v>
                </c:pt>
                <c:pt idx="5807">
                  <c:v>17.465792088098372</c:v>
                </c:pt>
                <c:pt idx="5808">
                  <c:v>17.471327643916847</c:v>
                </c:pt>
                <c:pt idx="5809">
                  <c:v>17.476915144182239</c:v>
                </c:pt>
                <c:pt idx="5810">
                  <c:v>17.482437366666755</c:v>
                </c:pt>
                <c:pt idx="5811">
                  <c:v>17.488010422487019</c:v>
                </c:pt>
                <c:pt idx="5812">
                  <c:v>17.493554311639226</c:v>
                </c:pt>
                <c:pt idx="5813">
                  <c:v>17.499112923014362</c:v>
                </c:pt>
                <c:pt idx="5814">
                  <c:v>17.504690701057068</c:v>
                </c:pt>
                <c:pt idx="5815">
                  <c:v>17.510237923542771</c:v>
                </c:pt>
                <c:pt idx="5816">
                  <c:v>17.515782646028352</c:v>
                </c:pt>
                <c:pt idx="5817">
                  <c:v>17.521364035182341</c:v>
                </c:pt>
                <c:pt idx="5818">
                  <c:v>17.526907924334548</c:v>
                </c:pt>
                <c:pt idx="5819">
                  <c:v>17.532471257932126</c:v>
                </c:pt>
                <c:pt idx="5820">
                  <c:v>17.538036535974239</c:v>
                </c:pt>
                <c:pt idx="5821">
                  <c:v>17.543585702904483</c:v>
                </c:pt>
                <c:pt idx="5822">
                  <c:v>17.549131258723438</c:v>
                </c:pt>
                <c:pt idx="5823">
                  <c:v>17.554700147876833</c:v>
                </c:pt>
                <c:pt idx="5824">
                  <c:v>17.560246259251368</c:v>
                </c:pt>
                <c:pt idx="5825">
                  <c:v>17.565825981738616</c:v>
                </c:pt>
                <c:pt idx="5826">
                  <c:v>17.571375426446647</c:v>
                </c:pt>
                <c:pt idx="5827">
                  <c:v>17.576920426710014</c:v>
                </c:pt>
                <c:pt idx="5828">
                  <c:v>17.582499315863888</c:v>
                </c:pt>
                <c:pt idx="5829">
                  <c:v>17.588026816126433</c:v>
                </c:pt>
                <c:pt idx="5830">
                  <c:v>17.593589316390638</c:v>
                </c:pt>
                <c:pt idx="5831">
                  <c:v>17.599162094433108</c:v>
                </c:pt>
                <c:pt idx="5832">
                  <c:v>17.604710428029971</c:v>
                </c:pt>
                <c:pt idx="5833">
                  <c:v>17.610262372738116</c:v>
                </c:pt>
                <c:pt idx="5834">
                  <c:v>17.615812650779521</c:v>
                </c:pt>
                <c:pt idx="5835">
                  <c:v>17.621398762155959</c:v>
                </c:pt>
                <c:pt idx="5836">
                  <c:v>17.626957651308881</c:v>
                </c:pt>
                <c:pt idx="5837">
                  <c:v>17.632474596015367</c:v>
                </c:pt>
                <c:pt idx="5838">
                  <c:v>17.638054318502608</c:v>
                </c:pt>
                <c:pt idx="5839">
                  <c:v>17.643594874321327</c:v>
                </c:pt>
                <c:pt idx="5840">
                  <c:v>17.649169041252751</c:v>
                </c:pt>
                <c:pt idx="5841">
                  <c:v>17.654720985960903</c:v>
                </c:pt>
                <c:pt idx="5842">
                  <c:v>17.660270430668927</c:v>
                </c:pt>
                <c:pt idx="5843">
                  <c:v>17.665836819822207</c:v>
                </c:pt>
                <c:pt idx="5844">
                  <c:v>17.671387931196985</c:v>
                </c:pt>
                <c:pt idx="5845">
                  <c:v>17.676964042572944</c:v>
                </c:pt>
                <c:pt idx="5846">
                  <c:v>17.682504042836083</c:v>
                </c:pt>
                <c:pt idx="5847">
                  <c:v>17.688052654210733</c:v>
                </c:pt>
                <c:pt idx="5848">
                  <c:v>17.69363765447601</c:v>
                </c:pt>
                <c:pt idx="5849">
                  <c:v>17.699159599182732</c:v>
                </c:pt>
                <c:pt idx="5850">
                  <c:v>17.704732655002996</c:v>
                </c:pt>
                <c:pt idx="5851">
                  <c:v>17.710293488600453</c:v>
                </c:pt>
                <c:pt idx="5852">
                  <c:v>17.715851822197795</c:v>
                </c:pt>
                <c:pt idx="5853">
                  <c:v>17.721404600239314</c:v>
                </c:pt>
                <c:pt idx="5854">
                  <c:v>17.726959044947581</c:v>
                </c:pt>
                <c:pt idx="5855">
                  <c:v>17.732506267433283</c:v>
                </c:pt>
                <c:pt idx="5856">
                  <c:v>17.738061545474917</c:v>
                </c:pt>
                <c:pt idx="5857">
                  <c:v>17.743629879072731</c:v>
                </c:pt>
                <c:pt idx="5858">
                  <c:v>17.749198212670553</c:v>
                </c:pt>
                <c:pt idx="5859">
                  <c:v>17.754730157377747</c:v>
                </c:pt>
                <c:pt idx="5860">
                  <c:v>17.760307657642667</c:v>
                </c:pt>
                <c:pt idx="5861">
                  <c:v>17.765853769017202</c:v>
                </c:pt>
                <c:pt idx="5862">
                  <c:v>17.771405991503141</c:v>
                </c:pt>
                <c:pt idx="5863">
                  <c:v>17.776979325101191</c:v>
                </c:pt>
                <c:pt idx="5864">
                  <c:v>17.782521547586658</c:v>
                </c:pt>
                <c:pt idx="5865">
                  <c:v>17.788099325629364</c:v>
                </c:pt>
                <c:pt idx="5866">
                  <c:v>17.793623214780627</c:v>
                </c:pt>
                <c:pt idx="5867">
                  <c:v>17.79919960393438</c:v>
                </c:pt>
                <c:pt idx="5868">
                  <c:v>17.804753770864853</c:v>
                </c:pt>
                <c:pt idx="5869">
                  <c:v>17.810290993350076</c:v>
                </c:pt>
                <c:pt idx="5870">
                  <c:v>17.815849604725212</c:v>
                </c:pt>
                <c:pt idx="5871">
                  <c:v>17.821422104989889</c:v>
                </c:pt>
                <c:pt idx="5872">
                  <c:v>17.826981271920605</c:v>
                </c:pt>
                <c:pt idx="5873">
                  <c:v>17.832536827740032</c:v>
                </c:pt>
                <c:pt idx="5874">
                  <c:v>17.838069883558394</c:v>
                </c:pt>
                <c:pt idx="5875">
                  <c:v>17.843657939379366</c:v>
                </c:pt>
                <c:pt idx="5876">
                  <c:v>17.849187661864239</c:v>
                </c:pt>
                <c:pt idx="5877">
                  <c:v>17.854771551018349</c:v>
                </c:pt>
                <c:pt idx="5878">
                  <c:v>17.860337384616042</c:v>
                </c:pt>
                <c:pt idx="5879">
                  <c:v>17.86587155154557</c:v>
                </c:pt>
                <c:pt idx="5880">
                  <c:v>17.871433774031981</c:v>
                </c:pt>
                <c:pt idx="5881">
                  <c:v>17.876981274295478</c:v>
                </c:pt>
                <c:pt idx="5882">
                  <c:v>17.882549330115499</c:v>
                </c:pt>
                <c:pt idx="5883">
                  <c:v>17.888103774823765</c:v>
                </c:pt>
                <c:pt idx="5884">
                  <c:v>17.893685163977754</c:v>
                </c:pt>
                <c:pt idx="5885">
                  <c:v>17.899226275352053</c:v>
                </c:pt>
                <c:pt idx="5886">
                  <c:v>17.904782942282647</c:v>
                </c:pt>
                <c:pt idx="5887">
                  <c:v>17.910340164768822</c:v>
                </c:pt>
                <c:pt idx="5888">
                  <c:v>17.915881553920915</c:v>
                </c:pt>
                <c:pt idx="5889">
                  <c:v>17.921464331963865</c:v>
                </c:pt>
                <c:pt idx="5890">
                  <c:v>17.927002387782462</c:v>
                </c:pt>
                <c:pt idx="5891">
                  <c:v>17.932572665824811</c:v>
                </c:pt>
                <c:pt idx="5892">
                  <c:v>17.938145999422868</c:v>
                </c:pt>
                <c:pt idx="5893">
                  <c:v>17.943687110797168</c:v>
                </c:pt>
                <c:pt idx="5894">
                  <c:v>17.94924599995009</c:v>
                </c:pt>
                <c:pt idx="5895">
                  <c:v>17.954815444659065</c:v>
                </c:pt>
                <c:pt idx="5896">
                  <c:v>17.960353222699876</c:v>
                </c:pt>
                <c:pt idx="5897">
                  <c:v>17.965931834075956</c:v>
                </c:pt>
                <c:pt idx="5898">
                  <c:v>17.971475723228163</c:v>
                </c:pt>
                <c:pt idx="5899">
                  <c:v>17.977031279047598</c:v>
                </c:pt>
                <c:pt idx="5900">
                  <c:v>17.982613223757166</c:v>
                </c:pt>
                <c:pt idx="5901">
                  <c:v>17.988152390686931</c:v>
                </c:pt>
                <c:pt idx="5902">
                  <c:v>17.993709057617526</c:v>
                </c:pt>
                <c:pt idx="5903">
                  <c:v>17.999276280104173</c:v>
                </c:pt>
                <c:pt idx="5904">
                  <c:v>18.004835169257095</c:v>
                </c:pt>
                <c:pt idx="5905">
                  <c:v>18.010399336188048</c:v>
                </c:pt>
                <c:pt idx="5906">
                  <c:v>18.015933225339783</c:v>
                </c:pt>
                <c:pt idx="5907">
                  <c:v>18.021516281160519</c:v>
                </c:pt>
                <c:pt idx="5908">
                  <c:v>18.027039059200614</c:v>
                </c:pt>
                <c:pt idx="5909">
                  <c:v>18.032614615020993</c:v>
                </c:pt>
                <c:pt idx="5910">
                  <c:v>18.038180448618693</c:v>
                </c:pt>
                <c:pt idx="5911">
                  <c:v>18.043711282214726</c:v>
                </c:pt>
                <c:pt idx="5912">
                  <c:v>18.04929600470221</c:v>
                </c:pt>
                <c:pt idx="5913">
                  <c:v>18.054836560520922</c:v>
                </c:pt>
                <c:pt idx="5914">
                  <c:v>18.06041628300817</c:v>
                </c:pt>
                <c:pt idx="5915">
                  <c:v>18.065947116604203</c:v>
                </c:pt>
                <c:pt idx="5916">
                  <c:v>18.071515450202018</c:v>
                </c:pt>
                <c:pt idx="5917">
                  <c:v>18.07707433935494</c:v>
                </c:pt>
                <c:pt idx="5918">
                  <c:v>18.082625172951925</c:v>
                </c:pt>
                <c:pt idx="5919">
                  <c:v>18.088186839882756</c:v>
                </c:pt>
                <c:pt idx="5920">
                  <c:v>18.093725729034727</c:v>
                </c:pt>
                <c:pt idx="5921">
                  <c:v>18.099309895966631</c:v>
                </c:pt>
                <c:pt idx="5922">
                  <c:v>18.104838785118123</c:v>
                </c:pt>
                <c:pt idx="5923">
                  <c:v>18.110390174270687</c:v>
                </c:pt>
                <c:pt idx="5924">
                  <c:v>18.115949618979197</c:v>
                </c:pt>
                <c:pt idx="5925">
                  <c:v>18.121539897022497</c:v>
                </c:pt>
                <c:pt idx="5926">
                  <c:v>18.127067952840623</c:v>
                </c:pt>
                <c:pt idx="5927">
                  <c:v>18.132626286437958</c:v>
                </c:pt>
                <c:pt idx="5928">
                  <c:v>18.138179342257271</c:v>
                </c:pt>
                <c:pt idx="5929">
                  <c:v>18.143731009187629</c:v>
                </c:pt>
                <c:pt idx="5930">
                  <c:v>18.149291565007299</c:v>
                </c:pt>
                <c:pt idx="5931">
                  <c:v>18.154867676383258</c:v>
                </c:pt>
                <c:pt idx="5932">
                  <c:v>18.160404898868482</c:v>
                </c:pt>
                <c:pt idx="5933">
                  <c:v>18.16596128802129</c:v>
                </c:pt>
                <c:pt idx="5934">
                  <c:v>18.171517954951884</c:v>
                </c:pt>
                <c:pt idx="5935">
                  <c:v>18.177074621882479</c:v>
                </c:pt>
                <c:pt idx="5936">
                  <c:v>18.182640455480172</c:v>
                </c:pt>
                <c:pt idx="5937">
                  <c:v>18.188207400189032</c:v>
                </c:pt>
                <c:pt idx="5938">
                  <c:v>18.193741567118561</c:v>
                </c:pt>
                <c:pt idx="5939">
                  <c:v>18.199310178494162</c:v>
                </c:pt>
                <c:pt idx="5940">
                  <c:v>18.204864067646849</c:v>
                </c:pt>
                <c:pt idx="5941">
                  <c:v>18.210411567910338</c:v>
                </c:pt>
                <c:pt idx="5942">
                  <c:v>18.21597462373013</c:v>
                </c:pt>
                <c:pt idx="5943">
                  <c:v>18.221517957326757</c:v>
                </c:pt>
                <c:pt idx="5944">
                  <c:v>18.227094346480509</c:v>
                </c:pt>
                <c:pt idx="5945">
                  <c:v>18.2326449022997</c:v>
                </c:pt>
                <c:pt idx="5946">
                  <c:v>18.238207402563905</c:v>
                </c:pt>
                <c:pt idx="5947">
                  <c:v>18.243751291716112</c:v>
                </c:pt>
                <c:pt idx="5948">
                  <c:v>18.249324069758583</c:v>
                </c:pt>
                <c:pt idx="5949">
                  <c:v>18.254880736689177</c:v>
                </c:pt>
                <c:pt idx="5950">
                  <c:v>18.260419903618942</c:v>
                </c:pt>
                <c:pt idx="5951">
                  <c:v>18.265984626105475</c:v>
                </c:pt>
                <c:pt idx="5952">
                  <c:v>18.271567404148417</c:v>
                </c:pt>
                <c:pt idx="5953">
                  <c:v>18.277094348855382</c:v>
                </c:pt>
                <c:pt idx="5954">
                  <c:v>18.282650738008183</c:v>
                </c:pt>
                <c:pt idx="5955">
                  <c:v>18.288210460494479</c:v>
                </c:pt>
                <c:pt idx="5956">
                  <c:v>18.293782127425782</c:v>
                </c:pt>
                <c:pt idx="5957">
                  <c:v>18.29935073880139</c:v>
                </c:pt>
                <c:pt idx="5958">
                  <c:v>18.304900461287215</c:v>
                </c:pt>
                <c:pt idx="5959">
                  <c:v>18.310460461551298</c:v>
                </c:pt>
                <c:pt idx="5960">
                  <c:v>18.315989350702797</c:v>
                </c:pt>
                <c:pt idx="5961">
                  <c:v>18.321546850966758</c:v>
                </c:pt>
                <c:pt idx="5962">
                  <c:v>18.327104906786307</c:v>
                </c:pt>
                <c:pt idx="5963">
                  <c:v>18.332666851494931</c:v>
                </c:pt>
                <c:pt idx="5964">
                  <c:v>18.338237685092867</c:v>
                </c:pt>
                <c:pt idx="5965">
                  <c:v>18.343795463134622</c:v>
                </c:pt>
                <c:pt idx="5966">
                  <c:v>18.349342685620325</c:v>
                </c:pt>
                <c:pt idx="5967">
                  <c:v>18.354907685884651</c:v>
                </c:pt>
                <c:pt idx="5968">
                  <c:v>18.360449630592324</c:v>
                </c:pt>
                <c:pt idx="5969">
                  <c:v>18.365992686411158</c:v>
                </c:pt>
                <c:pt idx="5970">
                  <c:v>18.371563520009094</c:v>
                </c:pt>
                <c:pt idx="5971">
                  <c:v>18.377111853605957</c:v>
                </c:pt>
                <c:pt idx="5972">
                  <c:v>18.382686853870755</c:v>
                </c:pt>
                <c:pt idx="5973">
                  <c:v>18.388229076356222</c:v>
                </c:pt>
                <c:pt idx="5974">
                  <c:v>18.393771021063895</c:v>
                </c:pt>
                <c:pt idx="5975">
                  <c:v>18.399347410217647</c:v>
                </c:pt>
                <c:pt idx="5976">
                  <c:v>18.404881854924962</c:v>
                </c:pt>
                <c:pt idx="5977">
                  <c:v>18.410436021855435</c:v>
                </c:pt>
                <c:pt idx="5978">
                  <c:v>18.41600324434209</c:v>
                </c:pt>
                <c:pt idx="5979">
                  <c:v>18.421551022383372</c:v>
                </c:pt>
                <c:pt idx="5980">
                  <c:v>18.427118800425607</c:v>
                </c:pt>
                <c:pt idx="5981">
                  <c:v>18.432697134023893</c:v>
                </c:pt>
                <c:pt idx="5982">
                  <c:v>18.438237689842612</c:v>
                </c:pt>
                <c:pt idx="5983">
                  <c:v>18.443791856773085</c:v>
                </c:pt>
                <c:pt idx="5984">
                  <c:v>18.449355468148458</c:v>
                </c:pt>
                <c:pt idx="5985">
                  <c:v>18.454925190635226</c:v>
                </c:pt>
                <c:pt idx="5986">
                  <c:v>18.460464357564991</c:v>
                </c:pt>
                <c:pt idx="5987">
                  <c:v>18.4660113022729</c:v>
                </c:pt>
                <c:pt idx="5988">
                  <c:v>18.471602969205154</c:v>
                </c:pt>
                <c:pt idx="5989">
                  <c:v>18.477123247245135</c:v>
                </c:pt>
                <c:pt idx="5990">
                  <c:v>18.48269852528772</c:v>
                </c:pt>
                <c:pt idx="5991">
                  <c:v>18.488265747774374</c:v>
                </c:pt>
                <c:pt idx="5992">
                  <c:v>18.493797970259362</c:v>
                </c:pt>
                <c:pt idx="5993">
                  <c:v>18.499371859412992</c:v>
                </c:pt>
                <c:pt idx="5994">
                  <c:v>18.504906581898101</c:v>
                </c:pt>
                <c:pt idx="5995">
                  <c:v>18.5104815821629</c:v>
                </c:pt>
                <c:pt idx="5996">
                  <c:v>18.516038249093494</c:v>
                </c:pt>
                <c:pt idx="5997">
                  <c:v>18.521599638246538</c:v>
                </c:pt>
                <c:pt idx="5998">
                  <c:v>18.5271571385105</c:v>
                </c:pt>
                <c:pt idx="5999">
                  <c:v>18.532699916551547</c:v>
                </c:pt>
                <c:pt idx="6000">
                  <c:v>18.538267139038201</c:v>
                </c:pt>
                <c:pt idx="6001">
                  <c:v>18.543835194858222</c:v>
                </c:pt>
                <c:pt idx="6002">
                  <c:v>18.549372972899032</c:v>
                </c:pt>
                <c:pt idx="6003">
                  <c:v>18.554939084274519</c:v>
                </c:pt>
                <c:pt idx="6004">
                  <c:v>18.56048269564894</c:v>
                </c:pt>
                <c:pt idx="6005">
                  <c:v>18.566036862579413</c:v>
                </c:pt>
                <c:pt idx="6006">
                  <c:v>18.571604085066067</c:v>
                </c:pt>
                <c:pt idx="6007">
                  <c:v>18.577184918664475</c:v>
                </c:pt>
                <c:pt idx="6008">
                  <c:v>18.582724363372026</c:v>
                </c:pt>
                <c:pt idx="6009">
                  <c:v>18.588271585857729</c:v>
                </c:pt>
                <c:pt idx="6010">
                  <c:v>18.593845752789154</c:v>
                </c:pt>
                <c:pt idx="6011">
                  <c:v>18.599404364164283</c:v>
                </c:pt>
                <c:pt idx="6012">
                  <c:v>18.604956586650221</c:v>
                </c:pt>
                <c:pt idx="6013">
                  <c:v>18.610504920247084</c:v>
                </c:pt>
                <c:pt idx="6014">
                  <c:v>18.61606880940025</c:v>
                </c:pt>
                <c:pt idx="6015">
                  <c:v>18.621619365219441</c:v>
                </c:pt>
                <c:pt idx="6016">
                  <c:v>18.627170476594213</c:v>
                </c:pt>
                <c:pt idx="6017">
                  <c:v>18.632736865747493</c:v>
                </c:pt>
                <c:pt idx="6018">
                  <c:v>18.638289366011225</c:v>
                </c:pt>
                <c:pt idx="6019">
                  <c:v>18.643877421832197</c:v>
                </c:pt>
                <c:pt idx="6020">
                  <c:v>18.649407977650437</c:v>
                </c:pt>
                <c:pt idx="6021">
                  <c:v>18.654965755692199</c:v>
                </c:pt>
                <c:pt idx="6022">
                  <c:v>18.660528811511984</c:v>
                </c:pt>
                <c:pt idx="6023">
                  <c:v>18.666072145108611</c:v>
                </c:pt>
                <c:pt idx="6024">
                  <c:v>18.671632145372694</c:v>
                </c:pt>
                <c:pt idx="6025">
                  <c:v>18.677178256747236</c:v>
                </c:pt>
                <c:pt idx="6026">
                  <c:v>18.682751034789707</c:v>
                </c:pt>
                <c:pt idx="6027">
                  <c:v>18.688291035052838</c:v>
                </c:pt>
                <c:pt idx="6028">
                  <c:v>18.693856313094958</c:v>
                </c:pt>
                <c:pt idx="6029">
                  <c:v>18.699407146691936</c:v>
                </c:pt>
                <c:pt idx="6030">
                  <c:v>18.704976591400918</c:v>
                </c:pt>
                <c:pt idx="6031">
                  <c:v>18.710539924998496</c:v>
                </c:pt>
                <c:pt idx="6032">
                  <c:v>18.716092980817809</c:v>
                </c:pt>
                <c:pt idx="6033">
                  <c:v>18.721639925525718</c:v>
                </c:pt>
                <c:pt idx="6034">
                  <c:v>18.727214370234936</c:v>
                </c:pt>
                <c:pt idx="6035">
                  <c:v>18.732761314942845</c:v>
                </c:pt>
                <c:pt idx="6036">
                  <c:v>18.738308815206334</c:v>
                </c:pt>
                <c:pt idx="6037">
                  <c:v>18.743869093248211</c:v>
                </c:pt>
                <c:pt idx="6038">
                  <c:v>18.749446593513131</c:v>
                </c:pt>
                <c:pt idx="6039">
                  <c:v>18.755021871555716</c:v>
                </c:pt>
                <c:pt idx="6040">
                  <c:v>18.760567982930258</c:v>
                </c:pt>
                <c:pt idx="6041">
                  <c:v>18.766119927638403</c:v>
                </c:pt>
                <c:pt idx="6042">
                  <c:v>18.771670761235388</c:v>
                </c:pt>
                <c:pt idx="6043">
                  <c:v>18.777227150388189</c:v>
                </c:pt>
                <c:pt idx="6044">
                  <c:v>18.782792983985889</c:v>
                </c:pt>
                <c:pt idx="6045">
                  <c:v>18.788343817582874</c:v>
                </c:pt>
                <c:pt idx="6046">
                  <c:v>18.793890484512989</c:v>
                </c:pt>
                <c:pt idx="6047">
                  <c:v>18.799438262554272</c:v>
                </c:pt>
                <c:pt idx="6048">
                  <c:v>18.805009929485582</c:v>
                </c:pt>
                <c:pt idx="6049">
                  <c:v>18.810559651971399</c:v>
                </c:pt>
                <c:pt idx="6050">
                  <c:v>18.81612131890223</c:v>
                </c:pt>
                <c:pt idx="6051">
                  <c:v>18.821676319166077</c:v>
                </c:pt>
                <c:pt idx="6052">
                  <c:v>18.827223541651779</c:v>
                </c:pt>
                <c:pt idx="6053">
                  <c:v>18.83279048636064</c:v>
                </c:pt>
                <c:pt idx="6054">
                  <c:v>18.838354931069379</c:v>
                </c:pt>
                <c:pt idx="6055">
                  <c:v>18.843907153555318</c:v>
                </c:pt>
                <c:pt idx="6056">
                  <c:v>18.849467431597194</c:v>
                </c:pt>
                <c:pt idx="6057">
                  <c:v>18.855011320749409</c:v>
                </c:pt>
                <c:pt idx="6058">
                  <c:v>18.860572432124659</c:v>
                </c:pt>
                <c:pt idx="6059">
                  <c:v>18.866131599055368</c:v>
                </c:pt>
                <c:pt idx="6060">
                  <c:v>18.871695488208527</c:v>
                </c:pt>
                <c:pt idx="6061">
                  <c:v>18.877237710693993</c:v>
                </c:pt>
                <c:pt idx="6062">
                  <c:v>18.882805766514014</c:v>
                </c:pt>
                <c:pt idx="6063">
                  <c:v>18.88837076677834</c:v>
                </c:pt>
                <c:pt idx="6064">
                  <c:v>18.893938822598361</c:v>
                </c:pt>
                <c:pt idx="6065">
                  <c:v>18.899493267306628</c:v>
                </c:pt>
                <c:pt idx="6066">
                  <c:v>18.905018267569051</c:v>
                </c:pt>
                <c:pt idx="6067">
                  <c:v>18.910591878944896</c:v>
                </c:pt>
                <c:pt idx="6068">
                  <c:v>18.916169101432022</c:v>
                </c:pt>
                <c:pt idx="6069">
                  <c:v>18.921702157250383</c:v>
                </c:pt>
                <c:pt idx="6070">
                  <c:v>18.927255213069696</c:v>
                </c:pt>
                <c:pt idx="6071">
                  <c:v>18.932809380000169</c:v>
                </c:pt>
                <c:pt idx="6072">
                  <c:v>18.938368546930885</c:v>
                </c:pt>
                <c:pt idx="6073">
                  <c:v>18.943911880527512</c:v>
                </c:pt>
                <c:pt idx="6074">
                  <c:v>18.949480214125327</c:v>
                </c:pt>
                <c:pt idx="6075">
                  <c:v>18.955031047722311</c:v>
                </c:pt>
                <c:pt idx="6076">
                  <c:v>18.960601603542454</c:v>
                </c:pt>
                <c:pt idx="6077">
                  <c:v>18.966153826028393</c:v>
                </c:pt>
                <c:pt idx="6078">
                  <c:v>18.97173354851564</c:v>
                </c:pt>
                <c:pt idx="6079">
                  <c:v>18.977252159888867</c:v>
                </c:pt>
                <c:pt idx="6080">
                  <c:v>18.982827437931459</c:v>
                </c:pt>
                <c:pt idx="6081">
                  <c:v>18.98835410486063</c:v>
                </c:pt>
                <c:pt idx="6082">
                  <c:v>18.993923827347398</c:v>
                </c:pt>
                <c:pt idx="6083">
                  <c:v>18.999475772055543</c:v>
                </c:pt>
                <c:pt idx="6084">
                  <c:v>19.00504243898661</c:v>
                </c:pt>
                <c:pt idx="6085">
                  <c:v>19.010591328139061</c:v>
                </c:pt>
                <c:pt idx="6086">
                  <c:v>19.016161606181409</c:v>
                </c:pt>
                <c:pt idx="6087">
                  <c:v>19.021717162000844</c:v>
                </c:pt>
                <c:pt idx="6088">
                  <c:v>19.027260217819677</c:v>
                </c:pt>
                <c:pt idx="6089">
                  <c:v>19.032811884750036</c:v>
                </c:pt>
                <c:pt idx="6090">
                  <c:v>19.038354940568869</c:v>
                </c:pt>
                <c:pt idx="6091">
                  <c:v>19.043931885278209</c:v>
                </c:pt>
                <c:pt idx="6092">
                  <c:v>19.049486052208682</c:v>
                </c:pt>
                <c:pt idx="6093">
                  <c:v>19.055074663585241</c:v>
                </c:pt>
                <c:pt idx="6094">
                  <c:v>19.060582719402415</c:v>
                </c:pt>
                <c:pt idx="6095">
                  <c:v>19.066143275222078</c:v>
                </c:pt>
                <c:pt idx="6096">
                  <c:v>19.071702164375001</c:v>
                </c:pt>
                <c:pt idx="6097">
                  <c:v>19.077293831307262</c:v>
                </c:pt>
                <c:pt idx="6098">
                  <c:v>19.082836053792722</c:v>
                </c:pt>
                <c:pt idx="6099">
                  <c:v>19.088378831833769</c:v>
                </c:pt>
                <c:pt idx="6100">
                  <c:v>19.093952998765193</c:v>
                </c:pt>
                <c:pt idx="6101">
                  <c:v>19.099488832361462</c:v>
                </c:pt>
                <c:pt idx="6102">
                  <c:v>19.105042721514149</c:v>
                </c:pt>
                <c:pt idx="6103">
                  <c:v>19.110628277335007</c:v>
                </c:pt>
                <c:pt idx="6104">
                  <c:v>19.116157444264292</c:v>
                </c:pt>
                <c:pt idx="6105">
                  <c:v>19.121710222305811</c:v>
                </c:pt>
                <c:pt idx="6106">
                  <c:v>19.127268000347573</c:v>
                </c:pt>
                <c:pt idx="6107">
                  <c:v>19.132826889500496</c:v>
                </c:pt>
                <c:pt idx="6108">
                  <c:v>19.138378834208641</c:v>
                </c:pt>
                <c:pt idx="6109">
                  <c:v>19.143966890029613</c:v>
                </c:pt>
                <c:pt idx="6110">
                  <c:v>19.149531612516146</c:v>
                </c:pt>
                <c:pt idx="6111">
                  <c:v>19.155060223889851</c:v>
                </c:pt>
                <c:pt idx="6112">
                  <c:v>19.160634390821276</c:v>
                </c:pt>
                <c:pt idx="6113">
                  <c:v>19.166187446640588</c:v>
                </c:pt>
                <c:pt idx="6114">
                  <c:v>19.171740224682107</c:v>
                </c:pt>
                <c:pt idx="6115">
                  <c:v>19.177290502723512</c:v>
                </c:pt>
                <c:pt idx="6116">
                  <c:v>19.182851336320969</c:v>
                </c:pt>
                <c:pt idx="6117">
                  <c:v>19.188408003251563</c:v>
                </c:pt>
                <c:pt idx="6118">
                  <c:v>19.193972725738096</c:v>
                </c:pt>
                <c:pt idx="6119">
                  <c:v>19.199521337112753</c:v>
                </c:pt>
                <c:pt idx="6120">
                  <c:v>19.205113281822801</c:v>
                </c:pt>
                <c:pt idx="6121">
                  <c:v>19.210641337640926</c:v>
                </c:pt>
                <c:pt idx="6122">
                  <c:v>19.216210782349908</c:v>
                </c:pt>
                <c:pt idx="6123">
                  <c:v>19.221760227057931</c:v>
                </c:pt>
                <c:pt idx="6124">
                  <c:v>19.227321616210975</c:v>
                </c:pt>
                <c:pt idx="6125">
                  <c:v>19.232894672031232</c:v>
                </c:pt>
                <c:pt idx="6126">
                  <c:v>19.238452450072995</c:v>
                </c:pt>
                <c:pt idx="6127">
                  <c:v>19.243984394780188</c:v>
                </c:pt>
                <c:pt idx="6128">
                  <c:v>19.249522172820999</c:v>
                </c:pt>
                <c:pt idx="6129">
                  <c:v>19.255087173085325</c:v>
                </c:pt>
                <c:pt idx="6130">
                  <c:v>19.260646062238248</c:v>
                </c:pt>
                <c:pt idx="6131">
                  <c:v>19.266215506947223</c:v>
                </c:pt>
                <c:pt idx="6132">
                  <c:v>19.271764951655253</c:v>
                </c:pt>
                <c:pt idx="6133">
                  <c:v>19.277299396362569</c:v>
                </c:pt>
                <c:pt idx="6134">
                  <c:v>19.282872729960619</c:v>
                </c:pt>
                <c:pt idx="6135">
                  <c:v>19.288433563558083</c:v>
                </c:pt>
                <c:pt idx="6136">
                  <c:v>19.294009674934042</c:v>
                </c:pt>
                <c:pt idx="6137">
                  <c:v>19.299546897419265</c:v>
                </c:pt>
                <c:pt idx="6138">
                  <c:v>19.30509245323822</c:v>
                </c:pt>
                <c:pt idx="6139">
                  <c:v>19.310641342390671</c:v>
                </c:pt>
                <c:pt idx="6140">
                  <c:v>19.316209398210692</c:v>
                </c:pt>
                <c:pt idx="6141">
                  <c:v>19.321794676253756</c:v>
                </c:pt>
                <c:pt idx="6142">
                  <c:v>19.327336898739222</c:v>
                </c:pt>
                <c:pt idx="6143">
                  <c:v>19.332881621224804</c:v>
                </c:pt>
                <c:pt idx="6144">
                  <c:v>19.338445232600176</c:v>
                </c:pt>
                <c:pt idx="6145">
                  <c:v>19.344008843975541</c:v>
                </c:pt>
                <c:pt idx="6146">
                  <c:v>19.349554399794496</c:v>
                </c:pt>
                <c:pt idx="6147">
                  <c:v>19.355107177836015</c:v>
                </c:pt>
                <c:pt idx="6148">
                  <c:v>19.360663566988823</c:v>
                </c:pt>
                <c:pt idx="6149">
                  <c:v>19.366226622808608</c:v>
                </c:pt>
                <c:pt idx="6150">
                  <c:v>19.371795511962002</c:v>
                </c:pt>
                <c:pt idx="6151">
                  <c:v>19.377328845558157</c:v>
                </c:pt>
                <c:pt idx="6152">
                  <c:v>19.382895790267018</c:v>
                </c:pt>
                <c:pt idx="6153">
                  <c:v>19.388452179419819</c:v>
                </c:pt>
                <c:pt idx="6154">
                  <c:v>19.393993846349705</c:v>
                </c:pt>
                <c:pt idx="6155">
                  <c:v>19.399578291059395</c:v>
                </c:pt>
                <c:pt idx="6156">
                  <c:v>19.405106902433101</c:v>
                </c:pt>
                <c:pt idx="6157">
                  <c:v>19.410680791586731</c:v>
                </c:pt>
                <c:pt idx="6158">
                  <c:v>19.416216902960794</c:v>
                </c:pt>
                <c:pt idx="6159">
                  <c:v>19.421774681002557</c:v>
                </c:pt>
                <c:pt idx="6160">
                  <c:v>19.427349959045142</c:v>
                </c:pt>
                <c:pt idx="6161">
                  <c:v>19.432887459308159</c:v>
                </c:pt>
                <c:pt idx="6162">
                  <c:v>19.438446348461081</c:v>
                </c:pt>
                <c:pt idx="6163">
                  <c:v>19.444034404282053</c:v>
                </c:pt>
                <c:pt idx="6164">
                  <c:v>19.449578015656474</c:v>
                </c:pt>
                <c:pt idx="6165">
                  <c:v>19.455114960363911</c:v>
                </c:pt>
                <c:pt idx="6166">
                  <c:v>19.460686905073008</c:v>
                </c:pt>
                <c:pt idx="6167">
                  <c:v>19.466242183114648</c:v>
                </c:pt>
                <c:pt idx="6168">
                  <c:v>19.471794405600587</c:v>
                </c:pt>
                <c:pt idx="6169">
                  <c:v>19.477338016975008</c:v>
                </c:pt>
                <c:pt idx="6170">
                  <c:v>19.482913017239806</c:v>
                </c:pt>
                <c:pt idx="6171">
                  <c:v>19.488459128614341</c:v>
                </c:pt>
                <c:pt idx="6172">
                  <c:v>19.494002739988755</c:v>
                </c:pt>
                <c:pt idx="6173">
                  <c:v>19.49957829580914</c:v>
                </c:pt>
                <c:pt idx="6174">
                  <c:v>19.505130240517286</c:v>
                </c:pt>
                <c:pt idx="6175">
                  <c:v>19.510673574113913</c:v>
                </c:pt>
                <c:pt idx="6176">
                  <c:v>19.516234129933583</c:v>
                </c:pt>
                <c:pt idx="6177">
                  <c:v>19.521809685753961</c:v>
                </c:pt>
                <c:pt idx="6178">
                  <c:v>19.527345797128024</c:v>
                </c:pt>
                <c:pt idx="6179">
                  <c:v>19.532907464058855</c:v>
                </c:pt>
                <c:pt idx="6180">
                  <c:v>19.538451353211062</c:v>
                </c:pt>
                <c:pt idx="6181">
                  <c:v>19.544036631254126</c:v>
                </c:pt>
                <c:pt idx="6182">
                  <c:v>19.549566631516793</c:v>
                </c:pt>
                <c:pt idx="6183">
                  <c:v>19.555139409559263</c:v>
                </c:pt>
                <c:pt idx="6184">
                  <c:v>19.560709409823819</c:v>
                </c:pt>
                <c:pt idx="6185">
                  <c:v>19.566240798975439</c:v>
                </c:pt>
                <c:pt idx="6186">
                  <c:v>19.571788299238928</c:v>
                </c:pt>
                <c:pt idx="6187">
                  <c:v>19.577334410613464</c:v>
                </c:pt>
                <c:pt idx="6188">
                  <c:v>19.582921355323275</c:v>
                </c:pt>
                <c:pt idx="6189">
                  <c:v>19.588461633364201</c:v>
                </c:pt>
                <c:pt idx="6190">
                  <c:v>19.594042466962609</c:v>
                </c:pt>
                <c:pt idx="6191">
                  <c:v>19.599572467225276</c:v>
                </c:pt>
                <c:pt idx="6192">
                  <c:v>19.605171356380094</c:v>
                </c:pt>
                <c:pt idx="6193">
                  <c:v>19.610690245531114</c:v>
                </c:pt>
                <c:pt idx="6194">
                  <c:v>19.616254968017646</c:v>
                </c:pt>
                <c:pt idx="6195">
                  <c:v>19.621819690504179</c:v>
                </c:pt>
                <c:pt idx="6196">
                  <c:v>19.627355524100455</c:v>
                </c:pt>
                <c:pt idx="6197">
                  <c:v>19.632926913253971</c:v>
                </c:pt>
                <c:pt idx="6198">
                  <c:v>19.638476635739789</c:v>
                </c:pt>
                <c:pt idx="6199">
                  <c:v>19.644041636004115</c:v>
                </c:pt>
                <c:pt idx="6200">
                  <c:v>19.64960524737948</c:v>
                </c:pt>
                <c:pt idx="6201">
                  <c:v>19.655153858754137</c:v>
                </c:pt>
                <c:pt idx="6202">
                  <c:v>19.660696081239603</c:v>
                </c:pt>
                <c:pt idx="6203">
                  <c:v>19.66627497039347</c:v>
                </c:pt>
                <c:pt idx="6204">
                  <c:v>19.671825803990455</c:v>
                </c:pt>
                <c:pt idx="6205">
                  <c:v>19.677395248699437</c:v>
                </c:pt>
                <c:pt idx="6206">
                  <c:v>19.682936360073736</c:v>
                </c:pt>
                <c:pt idx="6207">
                  <c:v>19.688482749226065</c:v>
                </c:pt>
                <c:pt idx="6208">
                  <c:v>19.694066916157961</c:v>
                </c:pt>
                <c:pt idx="6209">
                  <c:v>19.69960052753191</c:v>
                </c:pt>
                <c:pt idx="6210">
                  <c:v>19.705152472240055</c:v>
                </c:pt>
                <c:pt idx="6211">
                  <c:v>19.710737750283119</c:v>
                </c:pt>
                <c:pt idx="6212">
                  <c:v>19.716273861657182</c:v>
                </c:pt>
                <c:pt idx="6213">
                  <c:v>19.721841084143829</c:v>
                </c:pt>
                <c:pt idx="6214">
                  <c:v>19.727377751073472</c:v>
                </c:pt>
                <c:pt idx="6215">
                  <c:v>19.73295052911595</c:v>
                </c:pt>
                <c:pt idx="6216">
                  <c:v>19.738512473824567</c:v>
                </c:pt>
                <c:pt idx="6217">
                  <c:v>19.744068307421788</c:v>
                </c:pt>
                <c:pt idx="6218">
                  <c:v>19.749598307684455</c:v>
                </c:pt>
                <c:pt idx="6219">
                  <c:v>19.755175807949367</c:v>
                </c:pt>
                <c:pt idx="6220">
                  <c:v>19.760741641547067</c:v>
                </c:pt>
                <c:pt idx="6221">
                  <c:v>19.76630053069999</c:v>
                </c:pt>
                <c:pt idx="6222">
                  <c:v>19.771836364296259</c:v>
                </c:pt>
                <c:pt idx="6223">
                  <c:v>19.777394142338014</c:v>
                </c:pt>
                <c:pt idx="6224">
                  <c:v>19.782953031490937</c:v>
                </c:pt>
                <c:pt idx="6225">
                  <c:v>19.788508587310371</c:v>
                </c:pt>
                <c:pt idx="6226">
                  <c:v>19.794074420908064</c:v>
                </c:pt>
                <c:pt idx="6227">
                  <c:v>19.799635532283315</c:v>
                </c:pt>
                <c:pt idx="6228">
                  <c:v>19.80518747699146</c:v>
                </c:pt>
                <c:pt idx="6229">
                  <c:v>19.810732477254835</c:v>
                </c:pt>
                <c:pt idx="6230">
                  <c:v>19.816292199741131</c:v>
                </c:pt>
                <c:pt idx="6231">
                  <c:v>19.8218619222279</c:v>
                </c:pt>
                <c:pt idx="6232">
                  <c:v>19.827422755825356</c:v>
                </c:pt>
                <c:pt idx="6233">
                  <c:v>19.832965811644197</c:v>
                </c:pt>
                <c:pt idx="6234">
                  <c:v>19.838549423020513</c:v>
                </c:pt>
                <c:pt idx="6235">
                  <c:v>19.844075534394104</c:v>
                </c:pt>
                <c:pt idx="6236">
                  <c:v>19.849643034658545</c:v>
                </c:pt>
                <c:pt idx="6237">
                  <c:v>19.855188868255286</c:v>
                </c:pt>
                <c:pt idx="6238">
                  <c:v>19.860756924075314</c:v>
                </c:pt>
                <c:pt idx="6239">
                  <c:v>19.866320535450679</c:v>
                </c:pt>
                <c:pt idx="6240">
                  <c:v>19.871853869046834</c:v>
                </c:pt>
                <c:pt idx="6241">
                  <c:v>19.877422480422442</c:v>
                </c:pt>
                <c:pt idx="6242">
                  <c:v>19.882983036242106</c:v>
                </c:pt>
                <c:pt idx="6243">
                  <c:v>19.888547758728638</c:v>
                </c:pt>
                <c:pt idx="6244">
                  <c:v>19.894096092325508</c:v>
                </c:pt>
                <c:pt idx="6245">
                  <c:v>19.899659981478667</c:v>
                </c:pt>
                <c:pt idx="6246">
                  <c:v>19.90520248174192</c:v>
                </c:pt>
                <c:pt idx="6247">
                  <c:v>19.910763870894957</c:v>
                </c:pt>
                <c:pt idx="6248">
                  <c:v>19.91634026004871</c:v>
                </c:pt>
                <c:pt idx="6249">
                  <c:v>19.921879149200688</c:v>
                </c:pt>
                <c:pt idx="6250">
                  <c:v>19.927462760577004</c:v>
                </c:pt>
                <c:pt idx="6251">
                  <c:v>19.932994983061992</c:v>
                </c:pt>
                <c:pt idx="6252">
                  <c:v>19.938579427771682</c:v>
                </c:pt>
                <c:pt idx="6253">
                  <c:v>19.944108039145387</c:v>
                </c:pt>
                <c:pt idx="6254">
                  <c:v>19.949663594964822</c:v>
                </c:pt>
                <c:pt idx="6255">
                  <c:v>19.955244706341016</c:v>
                </c:pt>
                <c:pt idx="6256">
                  <c:v>19.960775539937057</c:v>
                </c:pt>
                <c:pt idx="6257">
                  <c:v>19.966349984646268</c:v>
                </c:pt>
                <c:pt idx="6258">
                  <c:v>19.971898040465344</c:v>
                </c:pt>
                <c:pt idx="6259">
                  <c:v>19.977461374062923</c:v>
                </c:pt>
                <c:pt idx="6260">
                  <c:v>19.983006652104084</c:v>
                </c:pt>
                <c:pt idx="6261">
                  <c:v>19.988577207924227</c:v>
                </c:pt>
                <c:pt idx="6262">
                  <c:v>19.994110263742588</c:v>
                </c:pt>
                <c:pt idx="6263">
                  <c:v>19.999684430674012</c:v>
                </c:pt>
                <c:pt idx="6264">
                  <c:v>20.005242208715774</c:v>
                </c:pt>
                <c:pt idx="6265">
                  <c:v>20.01078832009031</c:v>
                </c:pt>
                <c:pt idx="6266">
                  <c:v>20.016350542576728</c:v>
                </c:pt>
                <c:pt idx="6267">
                  <c:v>20.021916653952214</c:v>
                </c:pt>
                <c:pt idx="6268">
                  <c:v>20.027453320881857</c:v>
                </c:pt>
                <c:pt idx="6269">
                  <c:v>20.033038043369341</c:v>
                </c:pt>
                <c:pt idx="6270">
                  <c:v>20.038570543632115</c:v>
                </c:pt>
                <c:pt idx="6271">
                  <c:v>20.044136099452022</c:v>
                </c:pt>
                <c:pt idx="6272">
                  <c:v>20.049685544160052</c:v>
                </c:pt>
                <c:pt idx="6273">
                  <c:v>20.055239711090525</c:v>
                </c:pt>
                <c:pt idx="6274">
                  <c:v>20.06079637802112</c:v>
                </c:pt>
                <c:pt idx="6275">
                  <c:v>20.066355267174043</c:v>
                </c:pt>
                <c:pt idx="6276">
                  <c:v>20.071911934104637</c:v>
                </c:pt>
                <c:pt idx="6277">
                  <c:v>20.077467489924064</c:v>
                </c:pt>
                <c:pt idx="6278">
                  <c:v>20.083040267966535</c:v>
                </c:pt>
                <c:pt idx="6279">
                  <c:v>20.088603879341907</c:v>
                </c:pt>
                <c:pt idx="6280">
                  <c:v>20.094136101826894</c:v>
                </c:pt>
                <c:pt idx="6281">
                  <c:v>20.099688046535046</c:v>
                </c:pt>
                <c:pt idx="6282">
                  <c:v>20.105244435687847</c:v>
                </c:pt>
                <c:pt idx="6283">
                  <c:v>20.110819991508226</c:v>
                </c:pt>
                <c:pt idx="6284">
                  <c:v>20.116369436216257</c:v>
                </c:pt>
                <c:pt idx="6285">
                  <c:v>20.121915825368585</c:v>
                </c:pt>
                <c:pt idx="6286">
                  <c:v>20.127479158966164</c:v>
                </c:pt>
                <c:pt idx="6287">
                  <c:v>20.133043881452696</c:v>
                </c:pt>
                <c:pt idx="6288">
                  <c:v>20.138606381716901</c:v>
                </c:pt>
                <c:pt idx="6289">
                  <c:v>20.144136937535141</c:v>
                </c:pt>
                <c:pt idx="6290">
                  <c:v>20.149709160022031</c:v>
                </c:pt>
                <c:pt idx="6291">
                  <c:v>20.155283326953455</c:v>
                </c:pt>
                <c:pt idx="6292">
                  <c:v>20.160824716105548</c:v>
                </c:pt>
                <c:pt idx="6293">
                  <c:v>20.166366938591008</c:v>
                </c:pt>
                <c:pt idx="6294">
                  <c:v>20.171933605522081</c:v>
                </c:pt>
                <c:pt idx="6295">
                  <c:v>20.177494161341745</c:v>
                </c:pt>
                <c:pt idx="6296">
                  <c:v>20.183048328272225</c:v>
                </c:pt>
                <c:pt idx="6297">
                  <c:v>20.188599439646996</c:v>
                </c:pt>
                <c:pt idx="6298">
                  <c:v>20.194156106577591</c:v>
                </c:pt>
                <c:pt idx="6299">
                  <c:v>20.199709995730277</c:v>
                </c:pt>
                <c:pt idx="6300">
                  <c:v>20.205274995994596</c:v>
                </c:pt>
                <c:pt idx="6301">
                  <c:v>20.210814996257735</c:v>
                </c:pt>
                <c:pt idx="6302">
                  <c:v>20.216367218743674</c:v>
                </c:pt>
                <c:pt idx="6303">
                  <c:v>20.221928330118924</c:v>
                </c:pt>
                <c:pt idx="6304">
                  <c:v>20.227483608160565</c:v>
                </c:pt>
                <c:pt idx="6305">
                  <c:v>20.233044997313602</c:v>
                </c:pt>
                <c:pt idx="6306">
                  <c:v>20.238604719799898</c:v>
                </c:pt>
                <c:pt idx="6307">
                  <c:v>20.244149720063273</c:v>
                </c:pt>
                <c:pt idx="6308">
                  <c:v>20.24971694254992</c:v>
                </c:pt>
                <c:pt idx="6309">
                  <c:v>20.255265553924577</c:v>
                </c:pt>
                <c:pt idx="6310">
                  <c:v>20.260831387522277</c:v>
                </c:pt>
                <c:pt idx="6311">
                  <c:v>20.266378887785766</c:v>
                </c:pt>
                <c:pt idx="6312">
                  <c:v>20.271966665828952</c:v>
                </c:pt>
                <c:pt idx="6313">
                  <c:v>20.277492777202536</c:v>
                </c:pt>
                <c:pt idx="6314">
                  <c:v>20.283069444134082</c:v>
                </c:pt>
                <c:pt idx="6315">
                  <c:v>20.288603888841397</c:v>
                </c:pt>
                <c:pt idx="6316">
                  <c:v>20.294202222440635</c:v>
                </c:pt>
                <c:pt idx="6317">
                  <c:v>20.299731111592134</c:v>
                </c:pt>
                <c:pt idx="6318">
                  <c:v>20.305296945189827</c:v>
                </c:pt>
                <c:pt idx="6319">
                  <c:v>20.310869445454511</c:v>
                </c:pt>
                <c:pt idx="6320">
                  <c:v>20.31641000127323</c:v>
                </c:pt>
                <c:pt idx="6321">
                  <c:v>20.322011668205956</c:v>
                </c:pt>
                <c:pt idx="6322">
                  <c:v>20.327535001801639</c:v>
                </c:pt>
                <c:pt idx="6323">
                  <c:v>20.333109168733063</c:v>
                </c:pt>
                <c:pt idx="6324">
                  <c:v>20.338646946773867</c:v>
                </c:pt>
                <c:pt idx="6325">
                  <c:v>20.344208058149118</c:v>
                </c:pt>
                <c:pt idx="6326">
                  <c:v>20.349769725079948</c:v>
                </c:pt>
                <c:pt idx="6327">
                  <c:v>20.355314725343323</c:v>
                </c:pt>
                <c:pt idx="6328">
                  <c:v>20.360875558940787</c:v>
                </c:pt>
                <c:pt idx="6329">
                  <c:v>20.366425559204398</c:v>
                </c:pt>
                <c:pt idx="6330">
                  <c:v>20.371966948356484</c:v>
                </c:pt>
                <c:pt idx="6331">
                  <c:v>20.377542226399076</c:v>
                </c:pt>
                <c:pt idx="6332">
                  <c:v>20.383090559995939</c:v>
                </c:pt>
                <c:pt idx="6333">
                  <c:v>20.388657782482593</c:v>
                </c:pt>
                <c:pt idx="6334">
                  <c:v>20.394203893857128</c:v>
                </c:pt>
                <c:pt idx="6335">
                  <c:v>20.399772227454942</c:v>
                </c:pt>
                <c:pt idx="6336">
                  <c:v>20.405321394385179</c:v>
                </c:pt>
                <c:pt idx="6337">
                  <c:v>20.410902505761381</c:v>
                </c:pt>
                <c:pt idx="6338">
                  <c:v>20.41643722824649</c:v>
                </c:pt>
                <c:pt idx="6339">
                  <c:v>20.422012506289075</c:v>
                </c:pt>
                <c:pt idx="6340">
                  <c:v>20.427579450997936</c:v>
                </c:pt>
                <c:pt idx="6341">
                  <c:v>20.433128062372592</c:v>
                </c:pt>
                <c:pt idx="6342">
                  <c:v>20.438654173746183</c:v>
                </c:pt>
                <c:pt idx="6343">
                  <c:v>20.444216951788174</c:v>
                </c:pt>
                <c:pt idx="6344">
                  <c:v>20.449789452052858</c:v>
                </c:pt>
                <c:pt idx="6345">
                  <c:v>20.455330841204944</c:v>
                </c:pt>
                <c:pt idx="6346">
                  <c:v>20.460898341469392</c:v>
                </c:pt>
                <c:pt idx="6347">
                  <c:v>20.466466119511619</c:v>
                </c:pt>
                <c:pt idx="6348">
                  <c:v>20.471995008663118</c:v>
                </c:pt>
                <c:pt idx="6349">
                  <c:v>20.477555008927201</c:v>
                </c:pt>
                <c:pt idx="6350">
                  <c:v>20.483103342524071</c:v>
                </c:pt>
                <c:pt idx="6351">
                  <c:v>20.488657787232338</c:v>
                </c:pt>
                <c:pt idx="6352">
                  <c:v>20.494235009719464</c:v>
                </c:pt>
                <c:pt idx="6353">
                  <c:v>20.499781398871793</c:v>
                </c:pt>
                <c:pt idx="6354">
                  <c:v>20.505369454692765</c:v>
                </c:pt>
                <c:pt idx="6355">
                  <c:v>20.510907232733569</c:v>
                </c:pt>
                <c:pt idx="6356">
                  <c:v>20.516441955218678</c:v>
                </c:pt>
                <c:pt idx="6357">
                  <c:v>20.522009733260912</c:v>
                </c:pt>
                <c:pt idx="6358">
                  <c:v>20.527574733525238</c:v>
                </c:pt>
                <c:pt idx="6359">
                  <c:v>20.533109178232554</c:v>
                </c:pt>
                <c:pt idx="6360">
                  <c:v>20.538699456275854</c:v>
                </c:pt>
                <c:pt idx="6361">
                  <c:v>20.544243345428061</c:v>
                </c:pt>
                <c:pt idx="6362">
                  <c:v>20.549800012358656</c:v>
                </c:pt>
                <c:pt idx="6363">
                  <c:v>20.555352790400175</c:v>
                </c:pt>
                <c:pt idx="6364">
                  <c:v>20.560923346220324</c:v>
                </c:pt>
                <c:pt idx="6365">
                  <c:v>20.566456679816472</c:v>
                </c:pt>
                <c:pt idx="6366">
                  <c:v>20.572010291191365</c:v>
                </c:pt>
                <c:pt idx="6367">
                  <c:v>20.577573624788943</c:v>
                </c:pt>
                <c:pt idx="6368">
                  <c:v>20.583112791718708</c:v>
                </c:pt>
                <c:pt idx="6369">
                  <c:v>20.5886880697613</c:v>
                </c:pt>
                <c:pt idx="6370">
                  <c:v>20.594258625581443</c:v>
                </c:pt>
                <c:pt idx="6371">
                  <c:v>20.599829736957165</c:v>
                </c:pt>
                <c:pt idx="6372">
                  <c:v>20.605349459441559</c:v>
                </c:pt>
                <c:pt idx="6373">
                  <c:v>20.610903904149826</c:v>
                </c:pt>
                <c:pt idx="6374">
                  <c:v>20.616459459969253</c:v>
                </c:pt>
                <c:pt idx="6375">
                  <c:v>20.622025293566953</c:v>
                </c:pt>
                <c:pt idx="6376">
                  <c:v>20.627603904943033</c:v>
                </c:pt>
                <c:pt idx="6377">
                  <c:v>20.633135294094647</c:v>
                </c:pt>
                <c:pt idx="6378">
                  <c:v>20.638688905469539</c:v>
                </c:pt>
                <c:pt idx="6379">
                  <c:v>20.64423835017757</c:v>
                </c:pt>
                <c:pt idx="6380">
                  <c:v>20.649794183774791</c:v>
                </c:pt>
                <c:pt idx="6381">
                  <c:v>20.655348628483058</c:v>
                </c:pt>
                <c:pt idx="6382">
                  <c:v>20.660901406524577</c:v>
                </c:pt>
                <c:pt idx="6383">
                  <c:v>20.666458073455171</c:v>
                </c:pt>
                <c:pt idx="6384">
                  <c:v>20.672033351497763</c:v>
                </c:pt>
                <c:pt idx="6385">
                  <c:v>20.677573629538688</c:v>
                </c:pt>
                <c:pt idx="6386">
                  <c:v>20.683139463136389</c:v>
                </c:pt>
                <c:pt idx="6387">
                  <c:v>20.688717241179095</c:v>
                </c:pt>
                <c:pt idx="6388">
                  <c:v>20.6942458525528</c:v>
                </c:pt>
                <c:pt idx="6389">
                  <c:v>20.699810852817127</c:v>
                </c:pt>
                <c:pt idx="6390">
                  <c:v>20.705378630859354</c:v>
                </c:pt>
                <c:pt idx="6391">
                  <c:v>20.710939464456818</c:v>
                </c:pt>
                <c:pt idx="6392">
                  <c:v>20.716485853609147</c:v>
                </c:pt>
                <c:pt idx="6393">
                  <c:v>20.722054187206961</c:v>
                </c:pt>
                <c:pt idx="6394">
                  <c:v>20.727600298581496</c:v>
                </c:pt>
                <c:pt idx="6395">
                  <c:v>20.733174743290714</c:v>
                </c:pt>
                <c:pt idx="6396">
                  <c:v>20.738725576887699</c:v>
                </c:pt>
                <c:pt idx="6397">
                  <c:v>20.744262243817342</c:v>
                </c:pt>
                <c:pt idx="6398">
                  <c:v>20.749826410748287</c:v>
                </c:pt>
                <c:pt idx="6399">
                  <c:v>20.755383355456676</c:v>
                </c:pt>
                <c:pt idx="6400">
                  <c:v>20.760955022387979</c:v>
                </c:pt>
                <c:pt idx="6401">
                  <c:v>20.766508355985085</c:v>
                </c:pt>
                <c:pt idx="6402">
                  <c:v>20.772043911803568</c:v>
                </c:pt>
                <c:pt idx="6403">
                  <c:v>20.777600578734162</c:v>
                </c:pt>
                <c:pt idx="6404">
                  <c:v>20.783163912331734</c:v>
                </c:pt>
                <c:pt idx="6405">
                  <c:v>20.78873419037409</c:v>
                </c:pt>
                <c:pt idx="6406">
                  <c:v>20.794275857303969</c:v>
                </c:pt>
                <c:pt idx="6407">
                  <c:v>20.799831413123403</c:v>
                </c:pt>
                <c:pt idx="6408">
                  <c:v>20.805401691165752</c:v>
                </c:pt>
                <c:pt idx="6409">
                  <c:v>20.810936413650861</c:v>
                </c:pt>
                <c:pt idx="6410">
                  <c:v>20.816508358359957</c:v>
                </c:pt>
                <c:pt idx="6411">
                  <c:v>20.82204974751205</c:v>
                </c:pt>
                <c:pt idx="6412">
                  <c:v>20.827621692221147</c:v>
                </c:pt>
                <c:pt idx="6413">
                  <c:v>20.833185303596512</c:v>
                </c:pt>
                <c:pt idx="6414">
                  <c:v>20.838756692750028</c:v>
                </c:pt>
                <c:pt idx="6415">
                  <c:v>20.844299470791075</c:v>
                </c:pt>
                <c:pt idx="6416">
                  <c:v>20.849853637721548</c:v>
                </c:pt>
                <c:pt idx="6417">
                  <c:v>20.855397526873762</c:v>
                </c:pt>
                <c:pt idx="6418">
                  <c:v>20.860964471582623</c:v>
                </c:pt>
                <c:pt idx="6419">
                  <c:v>20.866497527400984</c:v>
                </c:pt>
                <c:pt idx="6420">
                  <c:v>20.872074472110317</c:v>
                </c:pt>
                <c:pt idx="6421">
                  <c:v>20.877645861263833</c:v>
                </c:pt>
                <c:pt idx="6422">
                  <c:v>20.883190861527208</c:v>
                </c:pt>
                <c:pt idx="6423">
                  <c:v>20.888763917347465</c:v>
                </c:pt>
                <c:pt idx="6424">
                  <c:v>20.894313084277709</c:v>
                </c:pt>
                <c:pt idx="6425">
                  <c:v>20.899872528986212</c:v>
                </c:pt>
                <c:pt idx="6426">
                  <c:v>20.905438084806118</c:v>
                </c:pt>
                <c:pt idx="6427">
                  <c:v>20.910986973958561</c:v>
                </c:pt>
                <c:pt idx="6428">
                  <c:v>20.9165269742217</c:v>
                </c:pt>
                <c:pt idx="6429">
                  <c:v>20.922080030041005</c:v>
                </c:pt>
                <c:pt idx="6430">
                  <c:v>20.927655030305804</c:v>
                </c:pt>
                <c:pt idx="6431">
                  <c:v>20.933193086124408</c:v>
                </c:pt>
                <c:pt idx="6432">
                  <c:v>20.938747253054881</c:v>
                </c:pt>
                <c:pt idx="6433">
                  <c:v>20.944311419985834</c:v>
                </c:pt>
                <c:pt idx="6434">
                  <c:v>20.9498780869169</c:v>
                </c:pt>
                <c:pt idx="6435">
                  <c:v>20.955453364959492</c:v>
                </c:pt>
                <c:pt idx="6436">
                  <c:v>20.960999476334027</c:v>
                </c:pt>
                <c:pt idx="6437">
                  <c:v>20.966550032153219</c:v>
                </c:pt>
                <c:pt idx="6438">
                  <c:v>20.972116976862079</c:v>
                </c:pt>
                <c:pt idx="6439">
                  <c:v>20.97765419934731</c:v>
                </c:pt>
                <c:pt idx="6440">
                  <c:v>20.983231977390016</c:v>
                </c:pt>
                <c:pt idx="6441">
                  <c:v>20.988801977654578</c:v>
                </c:pt>
                <c:pt idx="6442">
                  <c:v>20.99433086680607</c:v>
                </c:pt>
                <c:pt idx="6443">
                  <c:v>20.999888367070039</c:v>
                </c:pt>
                <c:pt idx="6444">
                  <c:v>21.005452811778778</c:v>
                </c:pt>
                <c:pt idx="6445">
                  <c:v>21.011003923153556</c:v>
                </c:pt>
                <c:pt idx="6446">
                  <c:v>21.016590867863368</c:v>
                </c:pt>
                <c:pt idx="6447">
                  <c:v>21.022130034793125</c:v>
                </c:pt>
                <c:pt idx="6448">
                  <c:v>21.027689201723842</c:v>
                </c:pt>
                <c:pt idx="6449">
                  <c:v>21.033241146431987</c:v>
                </c:pt>
                <c:pt idx="6450">
                  <c:v>21.038819480030281</c:v>
                </c:pt>
                <c:pt idx="6451">
                  <c:v>21.04436114696016</c:v>
                </c:pt>
                <c:pt idx="6452">
                  <c:v>21.049905313890161</c:v>
                </c:pt>
                <c:pt idx="6453">
                  <c:v>21.055468369709946</c:v>
                </c:pt>
                <c:pt idx="6454">
                  <c:v>21.061023647751586</c:v>
                </c:pt>
                <c:pt idx="6455">
                  <c:v>21.066581148015555</c:v>
                </c:pt>
                <c:pt idx="6456">
                  <c:v>21.072154481613605</c:v>
                </c:pt>
                <c:pt idx="6457">
                  <c:v>21.077688092987554</c:v>
                </c:pt>
                <c:pt idx="6458">
                  <c:v>21.083277259919686</c:v>
                </c:pt>
                <c:pt idx="6459">
                  <c:v>21.088800871293156</c:v>
                </c:pt>
                <c:pt idx="6460">
                  <c:v>21.094372816002252</c:v>
                </c:pt>
                <c:pt idx="6461">
                  <c:v>21.099914205154345</c:v>
                </c:pt>
                <c:pt idx="6462">
                  <c:v>21.105469483195986</c:v>
                </c:pt>
                <c:pt idx="6463">
                  <c:v>21.11106170568382</c:v>
                </c:pt>
                <c:pt idx="6464">
                  <c:v>21.116599483724631</c:v>
                </c:pt>
                <c:pt idx="6465">
                  <c:v>21.122134483987526</c:v>
                </c:pt>
                <c:pt idx="6466">
                  <c:v>21.127710039807912</c:v>
                </c:pt>
                <c:pt idx="6467">
                  <c:v>21.133278373405727</c:v>
                </c:pt>
                <c:pt idx="6468">
                  <c:v>21.138823373669101</c:v>
                </c:pt>
                <c:pt idx="6469">
                  <c:v>21.144377818377361</c:v>
                </c:pt>
                <c:pt idx="6470">
                  <c:v>21.149924763085277</c:v>
                </c:pt>
                <c:pt idx="6471">
                  <c:v>21.155471707793186</c:v>
                </c:pt>
                <c:pt idx="6472">
                  <c:v>21.161036708057505</c:v>
                </c:pt>
                <c:pt idx="6473">
                  <c:v>21.166601430544038</c:v>
                </c:pt>
                <c:pt idx="6474">
                  <c:v>21.17214754191858</c:v>
                </c:pt>
                <c:pt idx="6475">
                  <c:v>21.177720875516631</c:v>
                </c:pt>
                <c:pt idx="6476">
                  <c:v>21.183246709112428</c:v>
                </c:pt>
                <c:pt idx="6477">
                  <c:v>21.188840320489216</c:v>
                </c:pt>
                <c:pt idx="6478">
                  <c:v>21.194381154085729</c:v>
                </c:pt>
                <c:pt idx="6479">
                  <c:v>21.199917821015372</c:v>
                </c:pt>
                <c:pt idx="6480">
                  <c:v>21.205472265723639</c:v>
                </c:pt>
                <c:pt idx="6481">
                  <c:v>21.211069210433923</c:v>
                </c:pt>
                <c:pt idx="6482">
                  <c:v>21.216605044030192</c:v>
                </c:pt>
                <c:pt idx="6483">
                  <c:v>21.22217309985022</c:v>
                </c:pt>
                <c:pt idx="6484">
                  <c:v>21.227719489002549</c:v>
                </c:pt>
                <c:pt idx="6485">
                  <c:v>21.23326893371058</c:v>
                </c:pt>
                <c:pt idx="6486">
                  <c:v>21.238828933974663</c:v>
                </c:pt>
                <c:pt idx="6487">
                  <c:v>21.244403100906087</c:v>
                </c:pt>
                <c:pt idx="6488">
                  <c:v>21.249957545614354</c:v>
                </c:pt>
                <c:pt idx="6489">
                  <c:v>21.255520879211932</c:v>
                </c:pt>
                <c:pt idx="6490">
                  <c:v>21.261069212808795</c:v>
                </c:pt>
                <c:pt idx="6491">
                  <c:v>21.266630879739626</c:v>
                </c:pt>
                <c:pt idx="6492">
                  <c:v>21.272194213337205</c:v>
                </c:pt>
                <c:pt idx="6493">
                  <c:v>21.277765880268515</c:v>
                </c:pt>
                <c:pt idx="6494">
                  <c:v>21.283318102754453</c:v>
                </c:pt>
                <c:pt idx="6495">
                  <c:v>21.288868103018064</c:v>
                </c:pt>
                <c:pt idx="6496">
                  <c:v>21.294430047726681</c:v>
                </c:pt>
                <c:pt idx="6497">
                  <c:v>21.29998171465704</c:v>
                </c:pt>
                <c:pt idx="6498">
                  <c:v>21.305553659366137</c:v>
                </c:pt>
                <c:pt idx="6499">
                  <c:v>21.311104215185335</c:v>
                </c:pt>
                <c:pt idx="6500">
                  <c:v>21.316660882115929</c:v>
                </c:pt>
                <c:pt idx="6501">
                  <c:v>21.322207549046045</c:v>
                </c:pt>
                <c:pt idx="6502">
                  <c:v>21.327762549309892</c:v>
                </c:pt>
                <c:pt idx="6503">
                  <c:v>21.333329216240966</c:v>
                </c:pt>
                <c:pt idx="6504">
                  <c:v>21.338910883172748</c:v>
                </c:pt>
                <c:pt idx="6505">
                  <c:v>21.34442755010144</c:v>
                </c:pt>
                <c:pt idx="6506">
                  <c:v>21.349998105921582</c:v>
                </c:pt>
                <c:pt idx="6507">
                  <c:v>21.355540883962629</c:v>
                </c:pt>
                <c:pt idx="6508">
                  <c:v>21.361119495338709</c:v>
                </c:pt>
                <c:pt idx="6509">
                  <c:v>21.366665884491038</c:v>
                </c:pt>
                <c:pt idx="6510">
                  <c:v>21.372228940310823</c:v>
                </c:pt>
                <c:pt idx="6511">
                  <c:v>21.377813940576093</c:v>
                </c:pt>
                <c:pt idx="6512">
                  <c:v>21.383327274171297</c:v>
                </c:pt>
                <c:pt idx="6513">
                  <c:v>21.388883941101891</c:v>
                </c:pt>
                <c:pt idx="6514">
                  <c:v>21.394448663588424</c:v>
                </c:pt>
                <c:pt idx="6515">
                  <c:v>21.400016997186238</c:v>
                </c:pt>
                <c:pt idx="6516">
                  <c:v>21.405555053004836</c:v>
                </c:pt>
                <c:pt idx="6517">
                  <c:v>21.41112755326952</c:v>
                </c:pt>
                <c:pt idx="6518">
                  <c:v>21.416671442421727</c:v>
                </c:pt>
                <c:pt idx="6519">
                  <c:v>21.422240887130709</c:v>
                </c:pt>
                <c:pt idx="6520">
                  <c:v>21.427789498505366</c:v>
                </c:pt>
                <c:pt idx="6521">
                  <c:v>21.433340332102343</c:v>
                </c:pt>
                <c:pt idx="6522">
                  <c:v>21.43890588792225</c:v>
                </c:pt>
                <c:pt idx="6523">
                  <c:v>21.444486165965078</c:v>
                </c:pt>
                <c:pt idx="6524">
                  <c:v>21.450015888449951</c:v>
                </c:pt>
                <c:pt idx="6525">
                  <c:v>21.455572277602752</c:v>
                </c:pt>
                <c:pt idx="6526">
                  <c:v>21.461139500089406</c:v>
                </c:pt>
                <c:pt idx="6527">
                  <c:v>21.466679778130331</c:v>
                </c:pt>
                <c:pt idx="6528">
                  <c:v>21.472271445062585</c:v>
                </c:pt>
                <c:pt idx="6529">
                  <c:v>21.477816167548166</c:v>
                </c:pt>
                <c:pt idx="6530">
                  <c:v>21.483369501145273</c:v>
                </c:pt>
                <c:pt idx="6531">
                  <c:v>21.488933945854011</c:v>
                </c:pt>
                <c:pt idx="6532">
                  <c:v>21.494467279450166</c:v>
                </c:pt>
                <c:pt idx="6533">
                  <c:v>21.500035335270187</c:v>
                </c:pt>
                <c:pt idx="6534">
                  <c:v>21.505579502200188</c:v>
                </c:pt>
                <c:pt idx="6535">
                  <c:v>21.511149780242544</c:v>
                </c:pt>
                <c:pt idx="6536">
                  <c:v>21.516692280505797</c:v>
                </c:pt>
                <c:pt idx="6537">
                  <c:v>21.52226283632594</c:v>
                </c:pt>
                <c:pt idx="6538">
                  <c:v>21.527799781033377</c:v>
                </c:pt>
                <c:pt idx="6539">
                  <c:v>21.533373947964801</c:v>
                </c:pt>
                <c:pt idx="6540">
                  <c:v>21.538916448228054</c:v>
                </c:pt>
                <c:pt idx="6541">
                  <c:v>21.544473115158649</c:v>
                </c:pt>
                <c:pt idx="6542">
                  <c:v>21.550021726533306</c:v>
                </c:pt>
                <c:pt idx="6543">
                  <c:v>21.555612004576606</c:v>
                </c:pt>
                <c:pt idx="6544">
                  <c:v>21.56116283817359</c:v>
                </c:pt>
                <c:pt idx="6545">
                  <c:v>21.566743949549792</c:v>
                </c:pt>
                <c:pt idx="6546">
                  <c:v>21.572250060922425</c:v>
                </c:pt>
                <c:pt idx="6547">
                  <c:v>21.577813394520003</c:v>
                </c:pt>
                <c:pt idx="6548">
                  <c:v>21.583365617005942</c:v>
                </c:pt>
                <c:pt idx="6549">
                  <c:v>21.588945617270976</c:v>
                </c:pt>
                <c:pt idx="6550">
                  <c:v>21.594496450867961</c:v>
                </c:pt>
                <c:pt idx="6551">
                  <c:v>21.600046173353785</c:v>
                </c:pt>
                <c:pt idx="6552">
                  <c:v>21.605597006950763</c:v>
                </c:pt>
                <c:pt idx="6553">
                  <c:v>21.611156729437059</c:v>
                </c:pt>
                <c:pt idx="6554">
                  <c:v>21.616735896368727</c:v>
                </c:pt>
                <c:pt idx="6555">
                  <c:v>21.622259785519983</c:v>
                </c:pt>
                <c:pt idx="6556">
                  <c:v>21.627827008006637</c:v>
                </c:pt>
                <c:pt idx="6557">
                  <c:v>21.633385619381766</c:v>
                </c:pt>
                <c:pt idx="6558">
                  <c:v>21.638956452979702</c:v>
                </c:pt>
                <c:pt idx="6559">
                  <c:v>21.644501731020863</c:v>
                </c:pt>
                <c:pt idx="6560">
                  <c:v>21.65004506461749</c:v>
                </c:pt>
                <c:pt idx="6561">
                  <c:v>21.655612287104145</c:v>
                </c:pt>
                <c:pt idx="6562">
                  <c:v>21.661153398478444</c:v>
                </c:pt>
                <c:pt idx="6563">
                  <c:v>21.666745065410698</c:v>
                </c:pt>
                <c:pt idx="6564">
                  <c:v>21.672273676784403</c:v>
                </c:pt>
                <c:pt idx="6565">
                  <c:v>21.677862843716543</c:v>
                </c:pt>
                <c:pt idx="6566">
                  <c:v>21.68338812175676</c:v>
                </c:pt>
                <c:pt idx="6567">
                  <c:v>21.688938955353738</c:v>
                </c:pt>
                <c:pt idx="6568">
                  <c:v>21.694519511174359</c:v>
                </c:pt>
                <c:pt idx="6569">
                  <c:v>21.700090900327876</c:v>
                </c:pt>
                <c:pt idx="6570">
                  <c:v>21.705647011702883</c:v>
                </c:pt>
                <c:pt idx="6571">
                  <c:v>21.711178956410084</c:v>
                </c:pt>
                <c:pt idx="6572">
                  <c:v>21.71674395667441</c:v>
                </c:pt>
                <c:pt idx="6573">
                  <c:v>21.722309790272103</c:v>
                </c:pt>
                <c:pt idx="6574">
                  <c:v>21.727860901646881</c:v>
                </c:pt>
                <c:pt idx="6575">
                  <c:v>21.733410068577118</c:v>
                </c:pt>
                <c:pt idx="6576">
                  <c:v>21.738969235507827</c:v>
                </c:pt>
                <c:pt idx="6577">
                  <c:v>21.744525624660636</c:v>
                </c:pt>
                <c:pt idx="6578">
                  <c:v>21.750091180480535</c:v>
                </c:pt>
                <c:pt idx="6579">
                  <c:v>21.755634236299375</c:v>
                </c:pt>
                <c:pt idx="6580">
                  <c:v>21.761209236564174</c:v>
                </c:pt>
                <c:pt idx="6581">
                  <c:v>21.766758959049991</c:v>
                </c:pt>
                <c:pt idx="6582">
                  <c:v>21.772345903759803</c:v>
                </c:pt>
                <c:pt idx="6583">
                  <c:v>21.777858404021632</c:v>
                </c:pt>
                <c:pt idx="6584">
                  <c:v>21.783439237620041</c:v>
                </c:pt>
                <c:pt idx="6585">
                  <c:v>21.78901090455135</c:v>
                </c:pt>
                <c:pt idx="6586">
                  <c:v>21.794544238147498</c:v>
                </c:pt>
                <c:pt idx="6587">
                  <c:v>21.800120627301251</c:v>
                </c:pt>
                <c:pt idx="6588">
                  <c:v>21.805658683119855</c:v>
                </c:pt>
                <c:pt idx="6589">
                  <c:v>21.811192016716003</c:v>
                </c:pt>
                <c:pt idx="6590">
                  <c:v>21.816769516980923</c:v>
                </c:pt>
                <c:pt idx="6591">
                  <c:v>21.822321183911281</c:v>
                </c:pt>
                <c:pt idx="6592">
                  <c:v>21.827875073063961</c:v>
                </c:pt>
                <c:pt idx="6593">
                  <c:v>21.833434517772464</c:v>
                </c:pt>
                <c:pt idx="6594">
                  <c:v>21.838997018036668</c:v>
                </c:pt>
                <c:pt idx="6595">
                  <c:v>21.844546740522492</c:v>
                </c:pt>
                <c:pt idx="6596">
                  <c:v>21.850104518564248</c:v>
                </c:pt>
                <c:pt idx="6597">
                  <c:v>21.855656185494606</c:v>
                </c:pt>
                <c:pt idx="6598">
                  <c:v>21.861215630203109</c:v>
                </c:pt>
                <c:pt idx="6599">
                  <c:v>21.866770630466956</c:v>
                </c:pt>
                <c:pt idx="6600">
                  <c:v>21.872360075176889</c:v>
                </c:pt>
                <c:pt idx="6601">
                  <c:v>21.877918964329812</c:v>
                </c:pt>
                <c:pt idx="6602">
                  <c:v>21.883435909036297</c:v>
                </c:pt>
                <c:pt idx="6603">
                  <c:v>21.888994520411426</c:v>
                </c:pt>
                <c:pt idx="6604">
                  <c:v>21.894551465119807</c:v>
                </c:pt>
                <c:pt idx="6605">
                  <c:v>21.900113687606225</c:v>
                </c:pt>
                <c:pt idx="6606">
                  <c:v>21.905691465648932</c:v>
                </c:pt>
                <c:pt idx="6607">
                  <c:v>21.911259521468953</c:v>
                </c:pt>
                <c:pt idx="6608">
                  <c:v>21.916786188398124</c:v>
                </c:pt>
                <c:pt idx="6609">
                  <c:v>21.922353966440358</c:v>
                </c:pt>
                <c:pt idx="6610">
                  <c:v>21.927927022260622</c:v>
                </c:pt>
                <c:pt idx="6611">
                  <c:v>21.93346035585677</c:v>
                </c:pt>
                <c:pt idx="6612">
                  <c:v>21.93902730056563</c:v>
                </c:pt>
                <c:pt idx="6613">
                  <c:v>21.944591467496583</c:v>
                </c:pt>
                <c:pt idx="6614">
                  <c:v>21.950125634426112</c:v>
                </c:pt>
                <c:pt idx="6615">
                  <c:v>21.955690356912637</c:v>
                </c:pt>
                <c:pt idx="6616">
                  <c:v>21.96124924606556</c:v>
                </c:pt>
                <c:pt idx="6617">
                  <c:v>21.966802301884872</c:v>
                </c:pt>
                <c:pt idx="6618">
                  <c:v>21.972388135483524</c:v>
                </c:pt>
                <c:pt idx="6619">
                  <c:v>21.977932024635731</c:v>
                </c:pt>
                <c:pt idx="6620">
                  <c:v>21.983481191565968</c:v>
                </c:pt>
                <c:pt idx="6621">
                  <c:v>21.989020358495733</c:v>
                </c:pt>
                <c:pt idx="6622">
                  <c:v>21.994583136537724</c:v>
                </c:pt>
                <c:pt idx="6623">
                  <c:v>22.000147025690882</c:v>
                </c:pt>
                <c:pt idx="6624">
                  <c:v>22.005690081509723</c:v>
                </c:pt>
                <c:pt idx="6625">
                  <c:v>22.011288692886755</c:v>
                </c:pt>
                <c:pt idx="6626">
                  <c:v>22.016822026482902</c:v>
                </c:pt>
                <c:pt idx="6627">
                  <c:v>22.022370637857559</c:v>
                </c:pt>
                <c:pt idx="6628">
                  <c:v>22.027932582566184</c:v>
                </c:pt>
                <c:pt idx="6629">
                  <c:v>22.033493971719228</c:v>
                </c:pt>
                <c:pt idx="6630">
                  <c:v>22.039046194205167</c:v>
                </c:pt>
                <c:pt idx="6631">
                  <c:v>22.044585916690512</c:v>
                </c:pt>
                <c:pt idx="6632">
                  <c:v>22.05016841695566</c:v>
                </c:pt>
                <c:pt idx="6633">
                  <c:v>22.055717028330317</c:v>
                </c:pt>
                <c:pt idx="6634">
                  <c:v>22.061271195260797</c:v>
                </c:pt>
                <c:pt idx="6635">
                  <c:v>22.066844528858848</c:v>
                </c:pt>
                <c:pt idx="6636">
                  <c:v>22.072379806899537</c:v>
                </c:pt>
                <c:pt idx="6637">
                  <c:v>22.07794564049723</c:v>
                </c:pt>
                <c:pt idx="6638">
                  <c:v>22.083495362983054</c:v>
                </c:pt>
                <c:pt idx="6639">
                  <c:v>22.089067029914357</c:v>
                </c:pt>
                <c:pt idx="6640">
                  <c:v>22.094603696844</c:v>
                </c:pt>
                <c:pt idx="6641">
                  <c:v>22.100167308219373</c:v>
                </c:pt>
                <c:pt idx="6642">
                  <c:v>22.1057228640388</c:v>
                </c:pt>
                <c:pt idx="6643">
                  <c:v>22.111281753191722</c:v>
                </c:pt>
                <c:pt idx="6644">
                  <c:v>22.116820086788113</c:v>
                </c:pt>
                <c:pt idx="6645">
                  <c:v>22.122372864829632</c:v>
                </c:pt>
                <c:pt idx="6646">
                  <c:v>22.127929531760227</c:v>
                </c:pt>
                <c:pt idx="6647">
                  <c:v>22.133496754246881</c:v>
                </c:pt>
                <c:pt idx="6648">
                  <c:v>22.139083421178899</c:v>
                </c:pt>
                <c:pt idx="6649">
                  <c:v>22.144628421442274</c:v>
                </c:pt>
                <c:pt idx="6650">
                  <c:v>22.150167588372032</c:v>
                </c:pt>
                <c:pt idx="6651">
                  <c:v>22.155708977524124</c:v>
                </c:pt>
                <c:pt idx="6652">
                  <c:v>22.161270366677169</c:v>
                </c:pt>
                <c:pt idx="6653">
                  <c:v>22.166854811386859</c:v>
                </c:pt>
                <c:pt idx="6654">
                  <c:v>22.172379811649282</c:v>
                </c:pt>
                <c:pt idx="6655">
                  <c:v>22.177954811914081</c:v>
                </c:pt>
                <c:pt idx="6656">
                  <c:v>22.183536201068069</c:v>
                </c:pt>
                <c:pt idx="6657">
                  <c:v>22.189055367996882</c:v>
                </c:pt>
                <c:pt idx="6658">
                  <c:v>22.194613146038645</c:v>
                </c:pt>
                <c:pt idx="6659">
                  <c:v>22.200190646303557</c:v>
                </c:pt>
                <c:pt idx="6660">
                  <c:v>22.205740646567168</c:v>
                </c:pt>
                <c:pt idx="6661">
                  <c:v>22.211316202387547</c:v>
                </c:pt>
                <c:pt idx="6662">
                  <c:v>22.216858424873013</c:v>
                </c:pt>
                <c:pt idx="6663">
                  <c:v>22.22241925847047</c:v>
                </c:pt>
                <c:pt idx="6664">
                  <c:v>22.227980925401301</c:v>
                </c:pt>
                <c:pt idx="6665">
                  <c:v>22.233518425664318</c:v>
                </c:pt>
                <c:pt idx="6666">
                  <c:v>22.239092592595743</c:v>
                </c:pt>
                <c:pt idx="6667">
                  <c:v>22.244620092858288</c:v>
                </c:pt>
                <c:pt idx="6668">
                  <c:v>22.25021342645729</c:v>
                </c:pt>
                <c:pt idx="6669">
                  <c:v>22.255742871164369</c:v>
                </c:pt>
                <c:pt idx="6670">
                  <c:v>22.261295926983681</c:v>
                </c:pt>
                <c:pt idx="6671">
                  <c:v>22.266856205025558</c:v>
                </c:pt>
                <c:pt idx="6672">
                  <c:v>22.272412594178359</c:v>
                </c:pt>
                <c:pt idx="6673">
                  <c:v>22.277972594442449</c:v>
                </c:pt>
                <c:pt idx="6674">
                  <c:v>22.283538705817936</c:v>
                </c:pt>
                <c:pt idx="6675">
                  <c:v>22.289083706081311</c:v>
                </c:pt>
                <c:pt idx="6676">
                  <c:v>22.294636761900616</c:v>
                </c:pt>
                <c:pt idx="6677">
                  <c:v>22.300223428832641</c:v>
                </c:pt>
                <c:pt idx="6678">
                  <c:v>22.305741762428081</c:v>
                </c:pt>
                <c:pt idx="6679">
                  <c:v>22.311318984915207</c:v>
                </c:pt>
                <c:pt idx="6680">
                  <c:v>22.316851207400195</c:v>
                </c:pt>
                <c:pt idx="6681">
                  <c:v>22.322410374330904</c:v>
                </c:pt>
                <c:pt idx="6682">
                  <c:v>22.327965930150338</c:v>
                </c:pt>
                <c:pt idx="6683">
                  <c:v>22.333550097082234</c:v>
                </c:pt>
                <c:pt idx="6684">
                  <c:v>22.339098986234685</c:v>
                </c:pt>
                <c:pt idx="6685">
                  <c:v>22.344658708720981</c:v>
                </c:pt>
                <c:pt idx="6686">
                  <c:v>22.350217597873897</c:v>
                </c:pt>
                <c:pt idx="6687">
                  <c:v>22.355769542582049</c:v>
                </c:pt>
                <c:pt idx="6688">
                  <c:v>22.361328709512758</c:v>
                </c:pt>
                <c:pt idx="6689">
                  <c:v>22.366883709776612</c:v>
                </c:pt>
                <c:pt idx="6690">
                  <c:v>22.372434821151383</c:v>
                </c:pt>
                <c:pt idx="6691">
                  <c:v>22.378026210305851</c:v>
                </c:pt>
                <c:pt idx="6692">
                  <c:v>22.383551488346061</c:v>
                </c:pt>
                <c:pt idx="6693">
                  <c:v>22.389120933055043</c:v>
                </c:pt>
                <c:pt idx="6694">
                  <c:v>22.394668155540746</c:v>
                </c:pt>
                <c:pt idx="6695">
                  <c:v>22.400222600249013</c:v>
                </c:pt>
                <c:pt idx="6696">
                  <c:v>22.405777878290646</c:v>
                </c:pt>
                <c:pt idx="6697">
                  <c:v>22.411363989667084</c:v>
                </c:pt>
                <c:pt idx="6698">
                  <c:v>22.416890934374049</c:v>
                </c:pt>
                <c:pt idx="6699">
                  <c:v>22.422465101305473</c:v>
                </c:pt>
                <c:pt idx="6700">
                  <c:v>22.428009268235474</c:v>
                </c:pt>
                <c:pt idx="6701">
                  <c:v>22.433569546277351</c:v>
                </c:pt>
                <c:pt idx="6702">
                  <c:v>22.439140657653073</c:v>
                </c:pt>
                <c:pt idx="6703">
                  <c:v>22.444682046805166</c:v>
                </c:pt>
                <c:pt idx="6704">
                  <c:v>22.450249269291813</c:v>
                </c:pt>
                <c:pt idx="6705">
                  <c:v>22.455807047333575</c:v>
                </c:pt>
                <c:pt idx="6706">
                  <c:v>22.461358714263934</c:v>
                </c:pt>
                <c:pt idx="6707">
                  <c:v>22.466909825638705</c:v>
                </c:pt>
                <c:pt idx="6708">
                  <c:v>22.472482881458969</c:v>
                </c:pt>
                <c:pt idx="6709">
                  <c:v>22.478018159499658</c:v>
                </c:pt>
                <c:pt idx="6710">
                  <c:v>22.483594826431197</c:v>
                </c:pt>
                <c:pt idx="6711">
                  <c:v>22.489148160028304</c:v>
                </c:pt>
                <c:pt idx="6712">
                  <c:v>22.494715938070538</c:v>
                </c:pt>
                <c:pt idx="6713">
                  <c:v>22.500270660556591</c:v>
                </c:pt>
                <c:pt idx="6714">
                  <c:v>22.505827883042766</c:v>
                </c:pt>
                <c:pt idx="6715">
                  <c:v>22.51138927219581</c:v>
                </c:pt>
                <c:pt idx="6716">
                  <c:v>22.516941494681749</c:v>
                </c:pt>
                <c:pt idx="6717">
                  <c:v>22.522498994945717</c:v>
                </c:pt>
                <c:pt idx="6718">
                  <c:v>22.52804621743142</c:v>
                </c:pt>
                <c:pt idx="6719">
                  <c:v>22.533604551028755</c:v>
                </c:pt>
                <c:pt idx="6720">
                  <c:v>22.539163995737258</c:v>
                </c:pt>
                <c:pt idx="6721">
                  <c:v>22.544762329336503</c:v>
                </c:pt>
                <c:pt idx="6722">
                  <c:v>22.550290107376835</c:v>
                </c:pt>
                <c:pt idx="6723">
                  <c:v>22.55583038541776</c:v>
                </c:pt>
                <c:pt idx="6724">
                  <c:v>22.561404552349185</c:v>
                </c:pt>
                <c:pt idx="6725">
                  <c:v>22.56694483039011</c:v>
                </c:pt>
                <c:pt idx="6726">
                  <c:v>22.57251649732142</c:v>
                </c:pt>
                <c:pt idx="6727">
                  <c:v>22.578066775362824</c:v>
                </c:pt>
                <c:pt idx="6728">
                  <c:v>22.583612331181779</c:v>
                </c:pt>
                <c:pt idx="6729">
                  <c:v>22.589183442557502</c:v>
                </c:pt>
                <c:pt idx="6730">
                  <c:v>22.594759553933461</c:v>
                </c:pt>
                <c:pt idx="6731">
                  <c:v>22.600307609752537</c:v>
                </c:pt>
                <c:pt idx="6732">
                  <c:v>22.605853721127072</c:v>
                </c:pt>
                <c:pt idx="6733">
                  <c:v>22.611391776945677</c:v>
                </c:pt>
                <c:pt idx="6734">
                  <c:v>22.616948443876272</c:v>
                </c:pt>
                <c:pt idx="6735">
                  <c:v>22.622517333029666</c:v>
                </c:pt>
                <c:pt idx="6736">
                  <c:v>22.628081222182825</c:v>
                </c:pt>
                <c:pt idx="6737">
                  <c:v>22.63363788911342</c:v>
                </c:pt>
                <c:pt idx="6738">
                  <c:v>22.639188722710404</c:v>
                </c:pt>
                <c:pt idx="6739">
                  <c:v>22.644747611863327</c:v>
                </c:pt>
                <c:pt idx="6740">
                  <c:v>22.650315945461141</c:v>
                </c:pt>
                <c:pt idx="6741">
                  <c:v>22.655850112390663</c:v>
                </c:pt>
                <c:pt idx="6742">
                  <c:v>22.661420945988599</c:v>
                </c:pt>
                <c:pt idx="6743">
                  <c:v>22.666963446251852</c:v>
                </c:pt>
                <c:pt idx="6744">
                  <c:v>22.672515390959997</c:v>
                </c:pt>
                <c:pt idx="6745">
                  <c:v>22.678069557890478</c:v>
                </c:pt>
                <c:pt idx="6746">
                  <c:v>22.683651502600046</c:v>
                </c:pt>
                <c:pt idx="6747">
                  <c:v>22.689210669530762</c:v>
                </c:pt>
                <c:pt idx="6748">
                  <c:v>22.694763725350075</c:v>
                </c:pt>
                <c:pt idx="6749">
                  <c:v>22.700347892281972</c:v>
                </c:pt>
                <c:pt idx="6750">
                  <c:v>22.705860670321595</c:v>
                </c:pt>
                <c:pt idx="6751">
                  <c:v>22.711416226141022</c:v>
                </c:pt>
                <c:pt idx="6752">
                  <c:v>22.716969281960335</c:v>
                </c:pt>
                <c:pt idx="6753">
                  <c:v>22.722520948890693</c:v>
                </c:pt>
                <c:pt idx="6754">
                  <c:v>22.72809344915537</c:v>
                </c:pt>
                <c:pt idx="6755">
                  <c:v>22.733642616085607</c:v>
                </c:pt>
                <c:pt idx="6756">
                  <c:v>22.739192060793638</c:v>
                </c:pt>
                <c:pt idx="6757">
                  <c:v>22.744745394390744</c:v>
                </c:pt>
                <c:pt idx="6758">
                  <c:v>22.750322894655657</c:v>
                </c:pt>
                <c:pt idx="6759">
                  <c:v>22.755873450474855</c:v>
                </c:pt>
                <c:pt idx="6760">
                  <c:v>22.761420672960551</c:v>
                </c:pt>
                <c:pt idx="6761">
                  <c:v>22.766987895447205</c:v>
                </c:pt>
                <c:pt idx="6762">
                  <c:v>22.772538173488609</c:v>
                </c:pt>
                <c:pt idx="6763">
                  <c:v>22.778077895973947</c:v>
                </c:pt>
                <c:pt idx="6764">
                  <c:v>22.78363678512687</c:v>
                </c:pt>
                <c:pt idx="6765">
                  <c:v>22.789210674280508</c:v>
                </c:pt>
                <c:pt idx="6766">
                  <c:v>22.794772063433545</c:v>
                </c:pt>
                <c:pt idx="6767">
                  <c:v>22.800304285918539</c:v>
                </c:pt>
                <c:pt idx="6768">
                  <c:v>22.805871508405186</c:v>
                </c:pt>
                <c:pt idx="6769">
                  <c:v>22.811432342002643</c:v>
                </c:pt>
                <c:pt idx="6770">
                  <c:v>22.816987620044284</c:v>
                </c:pt>
                <c:pt idx="6771">
                  <c:v>22.82255262030861</c:v>
                </c:pt>
                <c:pt idx="6772">
                  <c:v>22.828099842794312</c:v>
                </c:pt>
                <c:pt idx="6773">
                  <c:v>22.833657620836068</c:v>
                </c:pt>
                <c:pt idx="6774">
                  <c:v>22.839226509989462</c:v>
                </c:pt>
                <c:pt idx="6775">
                  <c:v>22.844772899141791</c:v>
                </c:pt>
                <c:pt idx="6776">
                  <c:v>22.850335677183789</c:v>
                </c:pt>
                <c:pt idx="6777">
                  <c:v>22.855915677448824</c:v>
                </c:pt>
                <c:pt idx="6778">
                  <c:v>22.861467066601389</c:v>
                </c:pt>
                <c:pt idx="6779">
                  <c:v>22.866995677975094</c:v>
                </c:pt>
                <c:pt idx="6780">
                  <c:v>22.872587900462936</c:v>
                </c:pt>
                <c:pt idx="6781">
                  <c:v>22.878112900725359</c:v>
                </c:pt>
                <c:pt idx="6782">
                  <c:v>22.883665956544672</c:v>
                </c:pt>
                <c:pt idx="6783">
                  <c:v>22.889252345698896</c:v>
                </c:pt>
                <c:pt idx="6784">
                  <c:v>22.894782345961556</c:v>
                </c:pt>
                <c:pt idx="6785">
                  <c:v>22.900371790671489</c:v>
                </c:pt>
                <c:pt idx="6786">
                  <c:v>22.905916790934864</c:v>
                </c:pt>
                <c:pt idx="6787">
                  <c:v>22.911450957864385</c:v>
                </c:pt>
                <c:pt idx="6788">
                  <c:v>22.91701818035104</c:v>
                </c:pt>
                <c:pt idx="6789">
                  <c:v>22.92259206950467</c:v>
                </c:pt>
                <c:pt idx="6790">
                  <c:v>22.928138736434793</c:v>
                </c:pt>
                <c:pt idx="6791">
                  <c:v>22.933696514476548</c:v>
                </c:pt>
                <c:pt idx="6792">
                  <c:v>22.939279570297284</c:v>
                </c:pt>
                <c:pt idx="6793">
                  <c:v>22.944797626114937</c:v>
                </c:pt>
                <c:pt idx="6794">
                  <c:v>22.950362626379256</c:v>
                </c:pt>
                <c:pt idx="6795">
                  <c:v>22.955907348864837</c:v>
                </c:pt>
                <c:pt idx="6796">
                  <c:v>22.961474293573698</c:v>
                </c:pt>
                <c:pt idx="6797">
                  <c:v>22.967028738281964</c:v>
                </c:pt>
                <c:pt idx="6798">
                  <c:v>22.972608460769212</c:v>
                </c:pt>
                <c:pt idx="6799">
                  <c:v>22.978158183255029</c:v>
                </c:pt>
                <c:pt idx="6800">
                  <c:v>22.98370068351829</c:v>
                </c:pt>
                <c:pt idx="6801">
                  <c:v>22.989271517116219</c:v>
                </c:pt>
                <c:pt idx="6802">
                  <c:v>22.994834017380423</c:v>
                </c:pt>
                <c:pt idx="6803">
                  <c:v>23.000384573199614</c:v>
                </c:pt>
                <c:pt idx="6804">
                  <c:v>23.00595540679755</c:v>
                </c:pt>
                <c:pt idx="6805">
                  <c:v>23.011492073727194</c:v>
                </c:pt>
                <c:pt idx="6806">
                  <c:v>23.017074296214556</c:v>
                </c:pt>
                <c:pt idx="6807">
                  <c:v>23.022615685366649</c:v>
                </c:pt>
                <c:pt idx="6808">
                  <c:v>23.028165130074679</c:v>
                </c:pt>
                <c:pt idx="6809">
                  <c:v>23.033739574783898</c:v>
                </c:pt>
                <c:pt idx="6810">
                  <c:v>23.039267908379809</c:v>
                </c:pt>
                <c:pt idx="6811">
                  <c:v>23.044857630867529</c:v>
                </c:pt>
                <c:pt idx="6812">
                  <c:v>23.050382353352159</c:v>
                </c:pt>
                <c:pt idx="6813">
                  <c:v>23.055955409172423</c:v>
                </c:pt>
                <c:pt idx="6814">
                  <c:v>23.06149874276905</c:v>
                </c:pt>
                <c:pt idx="6815">
                  <c:v>23.067068743033612</c:v>
                </c:pt>
                <c:pt idx="6816">
                  <c:v>23.072636243298053</c:v>
                </c:pt>
                <c:pt idx="6817">
                  <c:v>23.078204299118081</c:v>
                </c:pt>
                <c:pt idx="6818">
                  <c:v>23.083738188269816</c:v>
                </c:pt>
                <c:pt idx="6819">
                  <c:v>23.089278188532948</c:v>
                </c:pt>
                <c:pt idx="6820">
                  <c:v>23.094850411019838</c:v>
                </c:pt>
                <c:pt idx="6821">
                  <c:v>23.100392633505297</c:v>
                </c:pt>
                <c:pt idx="6822">
                  <c:v>23.105958744880791</c:v>
                </c:pt>
                <c:pt idx="6823">
                  <c:v>23.111517634033707</c:v>
                </c:pt>
                <c:pt idx="6824">
                  <c:v>23.117085967631528</c:v>
                </c:pt>
                <c:pt idx="6825">
                  <c:v>23.122632912339437</c:v>
                </c:pt>
                <c:pt idx="6826">
                  <c:v>23.128196245937016</c:v>
                </c:pt>
                <c:pt idx="6827">
                  <c:v>23.133741801755971</c:v>
                </c:pt>
                <c:pt idx="6828">
                  <c:v>23.139339024244041</c:v>
                </c:pt>
                <c:pt idx="6829">
                  <c:v>23.144854857839366</c:v>
                </c:pt>
                <c:pt idx="6830">
                  <c:v>23.150412358103335</c:v>
                </c:pt>
                <c:pt idx="6831">
                  <c:v>23.155963469478106</c:v>
                </c:pt>
                <c:pt idx="6832">
                  <c:v>23.161534303076042</c:v>
                </c:pt>
                <c:pt idx="6833">
                  <c:v>23.167088192228729</c:v>
                </c:pt>
                <c:pt idx="6834">
                  <c:v>23.172636525825592</c:v>
                </c:pt>
                <c:pt idx="6835">
                  <c:v>23.178185137200249</c:v>
                </c:pt>
                <c:pt idx="6836">
                  <c:v>23.183761526354001</c:v>
                </c:pt>
                <c:pt idx="6837">
                  <c:v>23.189305415506208</c:v>
                </c:pt>
                <c:pt idx="6838">
                  <c:v>23.194860693547849</c:v>
                </c:pt>
                <c:pt idx="6839">
                  <c:v>23.200432360479152</c:v>
                </c:pt>
                <c:pt idx="6840">
                  <c:v>23.205973749631244</c:v>
                </c:pt>
                <c:pt idx="6841">
                  <c:v>23.211539861006731</c:v>
                </c:pt>
                <c:pt idx="6842">
                  <c:v>23.217100694604195</c:v>
                </c:pt>
                <c:pt idx="6843">
                  <c:v>23.222654028201294</c:v>
                </c:pt>
                <c:pt idx="6844">
                  <c:v>23.228214028465377</c:v>
                </c:pt>
                <c:pt idx="6845">
                  <c:v>23.233749306506066</c:v>
                </c:pt>
                <c:pt idx="6846">
                  <c:v>23.239325973437612</c:v>
                </c:pt>
                <c:pt idx="6847">
                  <c:v>23.244862918145049</c:v>
                </c:pt>
                <c:pt idx="6848">
                  <c:v>23.250435973965313</c:v>
                </c:pt>
                <c:pt idx="6849">
                  <c:v>23.255975140895071</c:v>
                </c:pt>
                <c:pt idx="6850">
                  <c:v>23.261549307826495</c:v>
                </c:pt>
                <c:pt idx="6851">
                  <c:v>23.26709430808987</c:v>
                </c:pt>
                <c:pt idx="6852">
                  <c:v>23.272653197242793</c:v>
                </c:pt>
                <c:pt idx="6853">
                  <c:v>23.278223475285149</c:v>
                </c:pt>
                <c:pt idx="6854">
                  <c:v>23.283765975548402</c:v>
                </c:pt>
                <c:pt idx="6855">
                  <c:v>23.289304309144793</c:v>
                </c:pt>
                <c:pt idx="6856">
                  <c:v>23.294864309408876</c:v>
                </c:pt>
                <c:pt idx="6857">
                  <c:v>23.300417087450395</c:v>
                </c:pt>
                <c:pt idx="6858">
                  <c:v>23.305990976604033</c:v>
                </c:pt>
                <c:pt idx="6859">
                  <c:v>23.311539865756476</c:v>
                </c:pt>
                <c:pt idx="6860">
                  <c:v>23.317100421576146</c:v>
                </c:pt>
                <c:pt idx="6861">
                  <c:v>23.322647088506262</c:v>
                </c:pt>
                <c:pt idx="6862">
                  <c:v>23.32821514432629</c:v>
                </c:pt>
                <c:pt idx="6863">
                  <c:v>23.333769589034556</c:v>
                </c:pt>
                <c:pt idx="6864">
                  <c:v>23.339310978186649</c:v>
                </c:pt>
                <c:pt idx="6865">
                  <c:v>23.344900145118782</c:v>
                </c:pt>
                <c:pt idx="6866">
                  <c:v>23.350449867604606</c:v>
                </c:pt>
                <c:pt idx="6867">
                  <c:v>23.356003201201705</c:v>
                </c:pt>
                <c:pt idx="6868">
                  <c:v>23.361566812577077</c:v>
                </c:pt>
                <c:pt idx="6869">
                  <c:v>23.367107090618003</c:v>
                </c:pt>
                <c:pt idx="6870">
                  <c:v>23.372642646436478</c:v>
                </c:pt>
                <c:pt idx="6871">
                  <c:v>23.378214313367788</c:v>
                </c:pt>
                <c:pt idx="6872">
                  <c:v>23.383765146964773</c:v>
                </c:pt>
                <c:pt idx="6873">
                  <c:v>23.389317647228498</c:v>
                </c:pt>
                <c:pt idx="6874">
                  <c:v>23.394881814159451</c:v>
                </c:pt>
                <c:pt idx="6875">
                  <c:v>23.400439592201213</c:v>
                </c:pt>
                <c:pt idx="6876">
                  <c:v>23.405973759130735</c:v>
                </c:pt>
                <c:pt idx="6877">
                  <c:v>23.411537370506107</c:v>
                </c:pt>
                <c:pt idx="6878">
                  <c:v>23.417124315215911</c:v>
                </c:pt>
                <c:pt idx="6879">
                  <c:v>23.422663482145676</c:v>
                </c:pt>
                <c:pt idx="6880">
                  <c:v>23.428207926853471</c:v>
                </c:pt>
                <c:pt idx="6881">
                  <c:v>23.433774871562331</c:v>
                </c:pt>
                <c:pt idx="6882">
                  <c:v>23.439328760715011</c:v>
                </c:pt>
                <c:pt idx="6883">
                  <c:v>23.444886260978979</c:v>
                </c:pt>
                <c:pt idx="6884">
                  <c:v>23.450442927909574</c:v>
                </c:pt>
                <c:pt idx="6885">
                  <c:v>23.456025150396936</c:v>
                </c:pt>
                <c:pt idx="6886">
                  <c:v>23.461578761771829</c:v>
                </c:pt>
                <c:pt idx="6887">
                  <c:v>23.467126539813112</c:v>
                </c:pt>
                <c:pt idx="6888">
                  <c:v>23.472669595631952</c:v>
                </c:pt>
                <c:pt idx="6889">
                  <c:v>23.478257373675131</c:v>
                </c:pt>
                <c:pt idx="6890">
                  <c:v>23.483790707271286</c:v>
                </c:pt>
                <c:pt idx="6891">
                  <c:v>23.489346540868507</c:v>
                </c:pt>
                <c:pt idx="6892">
                  <c:v>23.494917930022023</c:v>
                </c:pt>
                <c:pt idx="6893">
                  <c:v>23.5004782080639</c:v>
                </c:pt>
                <c:pt idx="6894">
                  <c:v>23.506006541659819</c:v>
                </c:pt>
                <c:pt idx="6895">
                  <c:v>23.511587930813807</c:v>
                </c:pt>
                <c:pt idx="6896">
                  <c:v>23.517129042188106</c:v>
                </c:pt>
                <c:pt idx="6897">
                  <c:v>23.52270904245314</c:v>
                </c:pt>
                <c:pt idx="6898">
                  <c:v>23.528252931605348</c:v>
                </c:pt>
                <c:pt idx="6899">
                  <c:v>23.533800987424424</c:v>
                </c:pt>
                <c:pt idx="6900">
                  <c:v>23.53937765435597</c:v>
                </c:pt>
                <c:pt idx="6901">
                  <c:v>23.544953487954142</c:v>
                </c:pt>
                <c:pt idx="6902">
                  <c:v>23.550469877105041</c:v>
                </c:pt>
                <c:pt idx="6903">
                  <c:v>23.556041544036351</c:v>
                </c:pt>
                <c:pt idx="6904">
                  <c:v>23.561586544299725</c:v>
                </c:pt>
                <c:pt idx="6905">
                  <c:v>23.567164044564638</c:v>
                </c:pt>
                <c:pt idx="6906">
                  <c:v>23.572707655939059</c:v>
                </c:pt>
                <c:pt idx="6907">
                  <c:v>23.578254045091388</c:v>
                </c:pt>
                <c:pt idx="6908">
                  <c:v>23.583829045356186</c:v>
                </c:pt>
                <c:pt idx="6909">
                  <c:v>23.589382378953285</c:v>
                </c:pt>
                <c:pt idx="6910">
                  <c:v>23.594934323661438</c:v>
                </c:pt>
                <c:pt idx="6911">
                  <c:v>23.60048793503633</c:v>
                </c:pt>
                <c:pt idx="6912">
                  <c:v>23.60603015752179</c:v>
                </c:pt>
                <c:pt idx="6913">
                  <c:v>23.611615435564854</c:v>
                </c:pt>
                <c:pt idx="6914">
                  <c:v>23.61716293582835</c:v>
                </c:pt>
                <c:pt idx="6915">
                  <c:v>23.622710158314053</c:v>
                </c:pt>
                <c:pt idx="6916">
                  <c:v>23.628291269690248</c:v>
                </c:pt>
                <c:pt idx="6917">
                  <c:v>23.633844047731774</c:v>
                </c:pt>
                <c:pt idx="6918">
                  <c:v>23.639371547994312</c:v>
                </c:pt>
                <c:pt idx="6919">
                  <c:v>23.644931826036188</c:v>
                </c:pt>
                <c:pt idx="6920">
                  <c:v>23.650494881855973</c:v>
                </c:pt>
                <c:pt idx="6921">
                  <c:v>23.656069604342985</c:v>
                </c:pt>
                <c:pt idx="6922">
                  <c:v>23.661614326828566</c:v>
                </c:pt>
                <c:pt idx="6923">
                  <c:v>23.667162938203223</c:v>
                </c:pt>
                <c:pt idx="6924">
                  <c:v>23.672714605133582</c:v>
                </c:pt>
                <c:pt idx="6925">
                  <c:v>23.678293494287448</c:v>
                </c:pt>
                <c:pt idx="6926">
                  <c:v>23.683834605661747</c:v>
                </c:pt>
                <c:pt idx="6927">
                  <c:v>23.689383494814198</c:v>
                </c:pt>
                <c:pt idx="6928">
                  <c:v>23.694944883967235</c:v>
                </c:pt>
                <c:pt idx="6929">
                  <c:v>23.700516550898545</c:v>
                </c:pt>
                <c:pt idx="6930">
                  <c:v>23.70608016227391</c:v>
                </c:pt>
                <c:pt idx="6931">
                  <c:v>23.71162849587078</c:v>
                </c:pt>
                <c:pt idx="6932">
                  <c:v>23.717192107246145</c:v>
                </c:pt>
                <c:pt idx="6933">
                  <c:v>23.722727663064628</c:v>
                </c:pt>
                <c:pt idx="6934">
                  <c:v>23.728290718884413</c:v>
                </c:pt>
                <c:pt idx="6935">
                  <c:v>23.733846274703847</c:v>
                </c:pt>
                <c:pt idx="6936">
                  <c:v>23.739401830523274</c:v>
                </c:pt>
                <c:pt idx="6937">
                  <c:v>23.744978775232607</c:v>
                </c:pt>
                <c:pt idx="6938">
                  <c:v>23.750517664384578</c:v>
                </c:pt>
                <c:pt idx="6939">
                  <c:v>23.75608127575995</c:v>
                </c:pt>
                <c:pt idx="6940">
                  <c:v>23.761643776024155</c:v>
                </c:pt>
                <c:pt idx="6941">
                  <c:v>23.767179331842637</c:v>
                </c:pt>
                <c:pt idx="6942">
                  <c:v>23.772727943217287</c:v>
                </c:pt>
                <c:pt idx="6943">
                  <c:v>23.778318221260594</c:v>
                </c:pt>
                <c:pt idx="6944">
                  <c:v>23.783839610411736</c:v>
                </c:pt>
                <c:pt idx="6945">
                  <c:v>23.789409055120711</c:v>
                </c:pt>
                <c:pt idx="6946">
                  <c:v>23.794977388718525</c:v>
                </c:pt>
                <c:pt idx="6947">
                  <c:v>23.800520166759572</c:v>
                </c:pt>
                <c:pt idx="6948">
                  <c:v>23.806070444800977</c:v>
                </c:pt>
                <c:pt idx="6949">
                  <c:v>23.811636278398669</c:v>
                </c:pt>
                <c:pt idx="6950">
                  <c:v>23.817196556440546</c:v>
                </c:pt>
                <c:pt idx="6951">
                  <c:v>23.822738223370433</c:v>
                </c:pt>
                <c:pt idx="6952">
                  <c:v>23.828292668078692</c:v>
                </c:pt>
                <c:pt idx="6953">
                  <c:v>23.83384850167592</c:v>
                </c:pt>
                <c:pt idx="6954">
                  <c:v>23.839401835273019</c:v>
                </c:pt>
                <c:pt idx="6955">
                  <c:v>23.84496933553746</c:v>
                </c:pt>
                <c:pt idx="6956">
                  <c:v>23.850531835801664</c:v>
                </c:pt>
                <c:pt idx="6957">
                  <c:v>23.856082391620856</c:v>
                </c:pt>
                <c:pt idx="6958">
                  <c:v>23.861651836329838</c:v>
                </c:pt>
                <c:pt idx="6959">
                  <c:v>23.86718739214832</c:v>
                </c:pt>
                <c:pt idx="6960">
                  <c:v>23.872780170191735</c:v>
                </c:pt>
                <c:pt idx="6961">
                  <c:v>23.87832517045511</c:v>
                </c:pt>
                <c:pt idx="6962">
                  <c:v>23.883890170719436</c:v>
                </c:pt>
                <c:pt idx="6963">
                  <c:v>23.889438226538513</c:v>
                </c:pt>
                <c:pt idx="6964">
                  <c:v>23.894992671246772</c:v>
                </c:pt>
                <c:pt idx="6965">
                  <c:v>23.900530449287583</c:v>
                </c:pt>
                <c:pt idx="6966">
                  <c:v>23.906097671774237</c:v>
                </c:pt>
                <c:pt idx="6967">
                  <c:v>23.911672672039035</c:v>
                </c:pt>
                <c:pt idx="6968">
                  <c:v>23.917218783413571</c:v>
                </c:pt>
                <c:pt idx="6969">
                  <c:v>23.922756839232168</c:v>
                </c:pt>
                <c:pt idx="6970">
                  <c:v>23.928309895051481</c:v>
                </c:pt>
                <c:pt idx="6971">
                  <c:v>23.933873784204639</c:v>
                </c:pt>
                <c:pt idx="6972">
                  <c:v>23.93943489557989</c:v>
                </c:pt>
                <c:pt idx="6973">
                  <c:v>23.944996284732934</c:v>
                </c:pt>
                <c:pt idx="6974">
                  <c:v>23.950543507218629</c:v>
                </c:pt>
                <c:pt idx="6975">
                  <c:v>23.956088507482004</c:v>
                </c:pt>
                <c:pt idx="6976">
                  <c:v>23.961668229969252</c:v>
                </c:pt>
                <c:pt idx="6977">
                  <c:v>23.967208508010177</c:v>
                </c:pt>
                <c:pt idx="6978">
                  <c:v>23.972770730496588</c:v>
                </c:pt>
                <c:pt idx="6979">
                  <c:v>23.978324064093695</c:v>
                </c:pt>
                <c:pt idx="6980">
                  <c:v>23.983889342135807</c:v>
                </c:pt>
                <c:pt idx="6981">
                  <c:v>23.989504620180295</c:v>
                </c:pt>
                <c:pt idx="6982">
                  <c:v>23.994987953774075</c:v>
                </c:pt>
                <c:pt idx="6983">
                  <c:v>24.00055739848305</c:v>
                </c:pt>
                <c:pt idx="6984">
                  <c:v>24.006114065413644</c:v>
                </c:pt>
                <c:pt idx="6985">
                  <c:v>24.011669621233079</c:v>
                </c:pt>
                <c:pt idx="6986">
                  <c:v>24.017213232607499</c:v>
                </c:pt>
                <c:pt idx="6987">
                  <c:v>24.022770732871461</c:v>
                </c:pt>
                <c:pt idx="6988">
                  <c:v>24.028322677579613</c:v>
                </c:pt>
                <c:pt idx="6989">
                  <c:v>24.03387823339904</c:v>
                </c:pt>
                <c:pt idx="6990">
                  <c:v>24.039433789218474</c:v>
                </c:pt>
                <c:pt idx="6991">
                  <c:v>24.044989345037902</c:v>
                </c:pt>
                <c:pt idx="6992">
                  <c:v>24.050542400857214</c:v>
                </c:pt>
                <c:pt idx="6993">
                  <c:v>24.056124623344576</c:v>
                </c:pt>
                <c:pt idx="6994">
                  <c:v>24.061671012496905</c:v>
                </c:pt>
                <c:pt idx="6995">
                  <c:v>24.067229346094248</c:v>
                </c:pt>
                <c:pt idx="6996">
                  <c:v>24.072771846357501</c:v>
                </c:pt>
                <c:pt idx="6997">
                  <c:v>24.078334624399492</c:v>
                </c:pt>
                <c:pt idx="6998">
                  <c:v>24.083887680218805</c:v>
                </c:pt>
                <c:pt idx="6999">
                  <c:v>24.089444347149399</c:v>
                </c:pt>
                <c:pt idx="7000">
                  <c:v>24.09500545852465</c:v>
                </c:pt>
                <c:pt idx="7001">
                  <c:v>24.100553792121513</c:v>
                </c:pt>
                <c:pt idx="7002">
                  <c:v>24.106151570165171</c:v>
                </c:pt>
                <c:pt idx="7003">
                  <c:v>24.111683237094578</c:v>
                </c:pt>
                <c:pt idx="7004">
                  <c:v>24.117259348470544</c:v>
                </c:pt>
                <c:pt idx="7005">
                  <c:v>24.122803237622751</c:v>
                </c:pt>
                <c:pt idx="7006">
                  <c:v>24.128368515664864</c:v>
                </c:pt>
                <c:pt idx="7007">
                  <c:v>24.133908238150209</c:v>
                </c:pt>
                <c:pt idx="7008">
                  <c:v>24.139475738414657</c:v>
                </c:pt>
                <c:pt idx="7009">
                  <c:v>24.145028794233962</c:v>
                </c:pt>
                <c:pt idx="7010">
                  <c:v>24.150576294497458</c:v>
                </c:pt>
                <c:pt idx="7011">
                  <c:v>24.156115461427216</c:v>
                </c:pt>
                <c:pt idx="7012">
                  <c:v>24.161692128358762</c:v>
                </c:pt>
                <c:pt idx="7013">
                  <c:v>24.167227128621665</c:v>
                </c:pt>
                <c:pt idx="7014">
                  <c:v>24.172807128886699</c:v>
                </c:pt>
                <c:pt idx="7015">
                  <c:v>24.178352129150074</c:v>
                </c:pt>
                <c:pt idx="7016">
                  <c:v>24.183891296079832</c:v>
                </c:pt>
                <c:pt idx="7017">
                  <c:v>24.189453796344036</c:v>
                </c:pt>
                <c:pt idx="7018">
                  <c:v>24.195013796608126</c:v>
                </c:pt>
                <c:pt idx="7019">
                  <c:v>24.200576019094537</c:v>
                </c:pt>
                <c:pt idx="7020">
                  <c:v>24.206116297135463</c:v>
                </c:pt>
                <c:pt idx="7021">
                  <c:v>24.211694075178176</c:v>
                </c:pt>
                <c:pt idx="7022">
                  <c:v>24.217244908775154</c:v>
                </c:pt>
                <c:pt idx="7023">
                  <c:v>24.222781575704804</c:v>
                </c:pt>
                <c:pt idx="7024">
                  <c:v>24.228365464858907</c:v>
                </c:pt>
                <c:pt idx="7025">
                  <c:v>24.233920742900548</c:v>
                </c:pt>
                <c:pt idx="7026">
                  <c:v>24.239461854274847</c:v>
                </c:pt>
                <c:pt idx="7027">
                  <c:v>24.245020743427769</c:v>
                </c:pt>
                <c:pt idx="7028">
                  <c:v>24.250600743692811</c:v>
                </c:pt>
                <c:pt idx="7029">
                  <c:v>24.256152688400956</c:v>
                </c:pt>
                <c:pt idx="7030">
                  <c:v>24.261699355331071</c:v>
                </c:pt>
                <c:pt idx="7031">
                  <c:v>24.267257688928414</c:v>
                </c:pt>
                <c:pt idx="7032">
                  <c:v>24.272808244747605</c:v>
                </c:pt>
                <c:pt idx="7033">
                  <c:v>24.278380189456701</c:v>
                </c:pt>
                <c:pt idx="7034">
                  <c:v>24.283923800831122</c:v>
                </c:pt>
                <c:pt idx="7035">
                  <c:v>24.2894871344287</c:v>
                </c:pt>
                <c:pt idx="7036">
                  <c:v>24.295050745804073</c:v>
                </c:pt>
                <c:pt idx="7037">
                  <c:v>24.300610746068156</c:v>
                </c:pt>
                <c:pt idx="7038">
                  <c:v>24.306166579665376</c:v>
                </c:pt>
                <c:pt idx="7039">
                  <c:v>24.311717135484567</c:v>
                </c:pt>
                <c:pt idx="7040">
                  <c:v>24.317302135749845</c:v>
                </c:pt>
                <c:pt idx="7041">
                  <c:v>24.322823524900986</c:v>
                </c:pt>
                <c:pt idx="7042">
                  <c:v>24.328395469610083</c:v>
                </c:pt>
                <c:pt idx="7043">
                  <c:v>24.333933247650886</c:v>
                </c:pt>
                <c:pt idx="7044">
                  <c:v>24.339485470136825</c:v>
                </c:pt>
                <c:pt idx="7045">
                  <c:v>24.345062692623952</c:v>
                </c:pt>
                <c:pt idx="7046">
                  <c:v>24.350611581776402</c:v>
                </c:pt>
                <c:pt idx="7047">
                  <c:v>24.356184915374453</c:v>
                </c:pt>
                <c:pt idx="7048">
                  <c:v>24.361747137860863</c:v>
                </c:pt>
                <c:pt idx="7049">
                  <c:v>24.367276027012363</c:v>
                </c:pt>
                <c:pt idx="7050">
                  <c:v>24.372851582832741</c:v>
                </c:pt>
                <c:pt idx="7051">
                  <c:v>24.378395471984955</c:v>
                </c:pt>
                <c:pt idx="7052">
                  <c:v>24.383941305581697</c:v>
                </c:pt>
                <c:pt idx="7053">
                  <c:v>24.389531583625004</c:v>
                </c:pt>
                <c:pt idx="7054">
                  <c:v>24.395073528332677</c:v>
                </c:pt>
                <c:pt idx="7055">
                  <c:v>24.400659084153528</c:v>
                </c:pt>
                <c:pt idx="7056">
                  <c:v>24.406175751082227</c:v>
                </c:pt>
                <c:pt idx="7057">
                  <c:v>24.411747695791323</c:v>
                </c:pt>
                <c:pt idx="7058">
                  <c:v>24.417281029387471</c:v>
                </c:pt>
                <c:pt idx="7059">
                  <c:v>24.422841029651561</c:v>
                </c:pt>
                <c:pt idx="7060">
                  <c:v>24.428419918805428</c:v>
                </c:pt>
                <c:pt idx="7061">
                  <c:v>24.433974085735908</c:v>
                </c:pt>
                <c:pt idx="7062">
                  <c:v>24.43950714155427</c:v>
                </c:pt>
                <c:pt idx="7063">
                  <c:v>24.445089641819425</c:v>
                </c:pt>
                <c:pt idx="7064">
                  <c:v>24.450643808749899</c:v>
                </c:pt>
                <c:pt idx="7065">
                  <c:v>24.456202420125027</c:v>
                </c:pt>
                <c:pt idx="7066">
                  <c:v>24.461747698166196</c:v>
                </c:pt>
                <c:pt idx="7067">
                  <c:v>24.467317420652964</c:v>
                </c:pt>
                <c:pt idx="7068">
                  <c:v>24.472844643137716</c:v>
                </c:pt>
                <c:pt idx="7069">
                  <c:v>24.478412698957737</c:v>
                </c:pt>
                <c:pt idx="7070">
                  <c:v>24.483974365888567</c:v>
                </c:pt>
                <c:pt idx="7071">
                  <c:v>24.489523810596598</c:v>
                </c:pt>
                <c:pt idx="7072">
                  <c:v>24.495080199749399</c:v>
                </c:pt>
                <c:pt idx="7073">
                  <c:v>24.500639366680115</c:v>
                </c:pt>
                <c:pt idx="7074">
                  <c:v>24.506223533612019</c:v>
                </c:pt>
                <c:pt idx="7075">
                  <c:v>24.511752422763511</c:v>
                </c:pt>
                <c:pt idx="7076">
                  <c:v>24.517293811915604</c:v>
                </c:pt>
                <c:pt idx="7077">
                  <c:v>24.522891867737055</c:v>
                </c:pt>
                <c:pt idx="7078">
                  <c:v>24.528418534666219</c:v>
                </c:pt>
                <c:pt idx="7079">
                  <c:v>24.533966034929716</c:v>
                </c:pt>
                <c:pt idx="7080">
                  <c:v>24.539519090749028</c:v>
                </c:pt>
                <c:pt idx="7081">
                  <c:v>24.545086035457889</c:v>
                </c:pt>
                <c:pt idx="7082">
                  <c:v>24.550659091278145</c:v>
                </c:pt>
                <c:pt idx="7083">
                  <c:v>24.55619825820791</c:v>
                </c:pt>
                <c:pt idx="7084">
                  <c:v>24.561774925139456</c:v>
                </c:pt>
                <c:pt idx="7085">
                  <c:v>24.567313814291428</c:v>
                </c:pt>
                <c:pt idx="7086">
                  <c:v>24.57289131455634</c:v>
                </c:pt>
                <c:pt idx="7087">
                  <c:v>24.578421592596793</c:v>
                </c:pt>
                <c:pt idx="7088">
                  <c:v>24.584003259528576</c:v>
                </c:pt>
                <c:pt idx="7089">
                  <c:v>24.589532982013449</c:v>
                </c:pt>
                <c:pt idx="7090">
                  <c:v>24.595118815612093</c:v>
                </c:pt>
                <c:pt idx="7091">
                  <c:v>24.600681038098504</c:v>
                </c:pt>
                <c:pt idx="7092">
                  <c:v>24.606239093918052</c:v>
                </c:pt>
                <c:pt idx="7093">
                  <c:v>24.611776871958863</c:v>
                </c:pt>
                <c:pt idx="7094">
                  <c:v>24.617352427779242</c:v>
                </c:pt>
                <c:pt idx="7095">
                  <c:v>24.622889928042259</c:v>
                </c:pt>
                <c:pt idx="7096">
                  <c:v>24.628437428305755</c:v>
                </c:pt>
                <c:pt idx="7097">
                  <c:v>24.63401853968195</c:v>
                </c:pt>
                <c:pt idx="7098">
                  <c:v>24.639560762167417</c:v>
                </c:pt>
                <c:pt idx="7099">
                  <c:v>24.645106040208578</c:v>
                </c:pt>
                <c:pt idx="7100">
                  <c:v>24.650683262695704</c:v>
                </c:pt>
                <c:pt idx="7101">
                  <c:v>24.656213262958371</c:v>
                </c:pt>
                <c:pt idx="7102">
                  <c:v>24.661802985446084</c:v>
                </c:pt>
                <c:pt idx="7103">
                  <c:v>24.667330207930835</c:v>
                </c:pt>
                <c:pt idx="7104">
                  <c:v>24.672893819306207</c:v>
                </c:pt>
                <c:pt idx="7105">
                  <c:v>24.678439930680742</c:v>
                </c:pt>
                <c:pt idx="7106">
                  <c:v>24.684012430945426</c:v>
                </c:pt>
                <c:pt idx="7107">
                  <c:v>24.689557431208794</c:v>
                </c:pt>
                <c:pt idx="7108">
                  <c:v>24.695144931474186</c:v>
                </c:pt>
                <c:pt idx="7109">
                  <c:v>24.700661598402885</c:v>
                </c:pt>
                <c:pt idx="7110">
                  <c:v>24.706232987556401</c:v>
                </c:pt>
                <c:pt idx="7111">
                  <c:v>24.71178521004234</c:v>
                </c:pt>
                <c:pt idx="7112">
                  <c:v>24.71736965475203</c:v>
                </c:pt>
                <c:pt idx="7113">
                  <c:v>24.722909932792955</c:v>
                </c:pt>
                <c:pt idx="7114">
                  <c:v>24.728464377501222</c:v>
                </c:pt>
                <c:pt idx="7115">
                  <c:v>24.734017988876115</c:v>
                </c:pt>
                <c:pt idx="7116">
                  <c:v>24.739562433583909</c:v>
                </c:pt>
                <c:pt idx="7117">
                  <c:v>24.745132711626258</c:v>
                </c:pt>
                <c:pt idx="7118">
                  <c:v>24.750681878556495</c:v>
                </c:pt>
                <c:pt idx="7119">
                  <c:v>24.756245489931867</c:v>
                </c:pt>
                <c:pt idx="7120">
                  <c:v>24.761780490194763</c:v>
                </c:pt>
                <c:pt idx="7121">
                  <c:v>24.767351879348279</c:v>
                </c:pt>
                <c:pt idx="7122">
                  <c:v>24.772907435167706</c:v>
                </c:pt>
                <c:pt idx="7123">
                  <c:v>24.778456046542363</c:v>
                </c:pt>
                <c:pt idx="7124">
                  <c:v>24.784029102362627</c:v>
                </c:pt>
                <c:pt idx="7125">
                  <c:v>24.789561324847615</c:v>
                </c:pt>
                <c:pt idx="7126">
                  <c:v>24.795140769557069</c:v>
                </c:pt>
                <c:pt idx="7127">
                  <c:v>24.80068549204265</c:v>
                </c:pt>
                <c:pt idx="7128">
                  <c:v>24.806241325639871</c:v>
                </c:pt>
                <c:pt idx="7129">
                  <c:v>24.811800214792793</c:v>
                </c:pt>
                <c:pt idx="7130">
                  <c:v>24.817342159500466</c:v>
                </c:pt>
                <c:pt idx="7131">
                  <c:v>24.822918270876432</c:v>
                </c:pt>
                <c:pt idx="7132">
                  <c:v>24.828459104472937</c:v>
                </c:pt>
                <c:pt idx="7133">
                  <c:v>24.834033549182156</c:v>
                </c:pt>
                <c:pt idx="7134">
                  <c:v>24.83957271611192</c:v>
                </c:pt>
                <c:pt idx="7135">
                  <c:v>24.84513188304263</c:v>
                </c:pt>
                <c:pt idx="7136">
                  <c:v>24.850714105529992</c:v>
                </c:pt>
                <c:pt idx="7137">
                  <c:v>24.856255216904291</c:v>
                </c:pt>
                <c:pt idx="7138">
                  <c:v>24.861803828278948</c:v>
                </c:pt>
                <c:pt idx="7139">
                  <c:v>24.86737438409909</c:v>
                </c:pt>
                <c:pt idx="7140">
                  <c:v>24.872925217696075</c:v>
                </c:pt>
                <c:pt idx="7141">
                  <c:v>24.878471329070617</c:v>
                </c:pt>
                <c:pt idx="7142">
                  <c:v>24.884049107113324</c:v>
                </c:pt>
                <c:pt idx="7143">
                  <c:v>24.889610218488574</c:v>
                </c:pt>
                <c:pt idx="7144">
                  <c:v>24.895156052085316</c:v>
                </c:pt>
                <c:pt idx="7145">
                  <c:v>24.90071271901591</c:v>
                </c:pt>
                <c:pt idx="7146">
                  <c:v>24.906285774836174</c:v>
                </c:pt>
                <c:pt idx="7147">
                  <c:v>24.911829663988382</c:v>
                </c:pt>
                <c:pt idx="7148">
                  <c:v>24.917389386474678</c:v>
                </c:pt>
                <c:pt idx="7149">
                  <c:v>24.922949942294348</c:v>
                </c:pt>
                <c:pt idx="7150">
                  <c:v>24.928517998114369</c:v>
                </c:pt>
                <c:pt idx="7151">
                  <c:v>24.93405577615518</c:v>
                </c:pt>
                <c:pt idx="7152">
                  <c:v>24.939628831975437</c:v>
                </c:pt>
                <c:pt idx="7153">
                  <c:v>24.945167998905202</c:v>
                </c:pt>
                <c:pt idx="7154">
                  <c:v>24.95074827694803</c:v>
                </c:pt>
                <c:pt idx="7155">
                  <c:v>24.956287166100001</c:v>
                </c:pt>
                <c:pt idx="7156">
                  <c:v>24.961841333030474</c:v>
                </c:pt>
                <c:pt idx="7157">
                  <c:v>24.967391888849672</c:v>
                </c:pt>
                <c:pt idx="7158">
                  <c:v>24.972987166893208</c:v>
                </c:pt>
                <c:pt idx="7159">
                  <c:v>24.978507444933182</c:v>
                </c:pt>
                <c:pt idx="7160">
                  <c:v>24.984064111863777</c:v>
                </c:pt>
                <c:pt idx="7161">
                  <c:v>24.989653278795917</c:v>
                </c:pt>
                <c:pt idx="7162">
                  <c:v>24.995209667948718</c:v>
                </c:pt>
                <c:pt idx="7163">
                  <c:v>25.000740779322545</c:v>
                </c:pt>
                <c:pt idx="7164">
                  <c:v>25.006308001809199</c:v>
                </c:pt>
                <c:pt idx="7165">
                  <c:v>25.011855224294894</c:v>
                </c:pt>
                <c:pt idx="7166">
                  <c:v>25.017407169003047</c:v>
                </c:pt>
                <c:pt idx="7167">
                  <c:v>25.022977724823189</c:v>
                </c:pt>
                <c:pt idx="7168">
                  <c:v>25.028552169532407</c:v>
                </c:pt>
                <c:pt idx="7169">
                  <c:v>25.034077169794831</c:v>
                </c:pt>
                <c:pt idx="7170">
                  <c:v>25.039641614503569</c:v>
                </c:pt>
                <c:pt idx="7171">
                  <c:v>25.045186614766944</c:v>
                </c:pt>
                <c:pt idx="7172">
                  <c:v>25.050750226142309</c:v>
                </c:pt>
                <c:pt idx="7173">
                  <c:v>25.056327448629435</c:v>
                </c:pt>
                <c:pt idx="7174">
                  <c:v>25.061863560003498</c:v>
                </c:pt>
                <c:pt idx="7175">
                  <c:v>25.067439671379464</c:v>
                </c:pt>
                <c:pt idx="7176">
                  <c:v>25.072978004975848</c:v>
                </c:pt>
                <c:pt idx="7177">
                  <c:v>25.078556894129722</c:v>
                </c:pt>
                <c:pt idx="7178">
                  <c:v>25.084092172170411</c:v>
                </c:pt>
                <c:pt idx="7179">
                  <c:v>25.089639394656114</c:v>
                </c:pt>
                <c:pt idx="7180">
                  <c:v>25.095240228255474</c:v>
                </c:pt>
                <c:pt idx="7181">
                  <c:v>25.100756061850792</c:v>
                </c:pt>
                <c:pt idx="7182">
                  <c:v>25.106321062115118</c:v>
                </c:pt>
                <c:pt idx="7183">
                  <c:v>25.111884951268276</c:v>
                </c:pt>
                <c:pt idx="7184">
                  <c:v>25.117435229309681</c:v>
                </c:pt>
                <c:pt idx="7185">
                  <c:v>25.123004674018656</c:v>
                </c:pt>
                <c:pt idx="7186">
                  <c:v>25.128535229836903</c:v>
                </c:pt>
                <c:pt idx="7187">
                  <c:v>25.134118007879845</c:v>
                </c:pt>
                <c:pt idx="7188">
                  <c:v>25.139668563699036</c:v>
                </c:pt>
                <c:pt idx="7189">
                  <c:v>25.145224952851844</c:v>
                </c:pt>
                <c:pt idx="7190">
                  <c:v>25.150765508670556</c:v>
                </c:pt>
                <c:pt idx="7191">
                  <c:v>25.156334953379538</c:v>
                </c:pt>
                <c:pt idx="7192">
                  <c:v>25.161896064754789</c:v>
                </c:pt>
                <c:pt idx="7193">
                  <c:v>25.167445787240606</c:v>
                </c:pt>
                <c:pt idx="7194">
                  <c:v>25.172996343059804</c:v>
                </c:pt>
                <c:pt idx="7195">
                  <c:v>25.178586065547524</c:v>
                </c:pt>
                <c:pt idx="7196">
                  <c:v>25.184108565809826</c:v>
                </c:pt>
                <c:pt idx="7197">
                  <c:v>25.189655788295529</c:v>
                </c:pt>
                <c:pt idx="7198">
                  <c:v>25.195249677450111</c:v>
                </c:pt>
                <c:pt idx="7199">
                  <c:v>25.200782733268472</c:v>
                </c:pt>
                <c:pt idx="7200">
                  <c:v>25.206330233531961</c:v>
                </c:pt>
                <c:pt idx="7201">
                  <c:v>25.211889400462677</c:v>
                </c:pt>
                <c:pt idx="7202">
                  <c:v>25.217434122948259</c:v>
                </c:pt>
                <c:pt idx="7203">
                  <c:v>25.222982456545122</c:v>
                </c:pt>
                <c:pt idx="7204">
                  <c:v>25.228555512365386</c:v>
                </c:pt>
                <c:pt idx="7205">
                  <c:v>25.23411801262959</c:v>
                </c:pt>
                <c:pt idx="7206">
                  <c:v>25.239666346226453</c:v>
                </c:pt>
                <c:pt idx="7207">
                  <c:v>25.245221902045888</c:v>
                </c:pt>
                <c:pt idx="7208">
                  <c:v>25.250784124532299</c:v>
                </c:pt>
                <c:pt idx="7209">
                  <c:v>25.256355791463609</c:v>
                </c:pt>
                <c:pt idx="7210">
                  <c:v>25.261904958393846</c:v>
                </c:pt>
                <c:pt idx="7211">
                  <c:v>25.267476069769568</c:v>
                </c:pt>
                <c:pt idx="7212">
                  <c:v>25.273004125587693</c:v>
                </c:pt>
                <c:pt idx="7213">
                  <c:v>25.278590514741918</c:v>
                </c:pt>
                <c:pt idx="7214">
                  <c:v>25.284138848338788</c:v>
                </c:pt>
                <c:pt idx="7215">
                  <c:v>25.289674404157264</c:v>
                </c:pt>
                <c:pt idx="7216">
                  <c:v>25.295231071087859</c:v>
                </c:pt>
                <c:pt idx="7217">
                  <c:v>25.300802738019168</c:v>
                </c:pt>
                <c:pt idx="7218">
                  <c:v>25.306369960505815</c:v>
                </c:pt>
                <c:pt idx="7219">
                  <c:v>25.311898294101734</c:v>
                </c:pt>
                <c:pt idx="7220">
                  <c:v>25.317476905477815</c:v>
                </c:pt>
                <c:pt idx="7221">
                  <c:v>25.323027461297006</c:v>
                </c:pt>
                <c:pt idx="7222">
                  <c:v>25.328573017115961</c:v>
                </c:pt>
                <c:pt idx="7223">
                  <c:v>25.334133295157837</c:v>
                </c:pt>
                <c:pt idx="7224">
                  <c:v>25.339701350977865</c:v>
                </c:pt>
                <c:pt idx="7225">
                  <c:v>25.345250795685896</c:v>
                </c:pt>
                <c:pt idx="7226">
                  <c:v>25.35083079595093</c:v>
                </c:pt>
                <c:pt idx="7227">
                  <c:v>25.356375796214305</c:v>
                </c:pt>
                <c:pt idx="7228">
                  <c:v>25.361923296477794</c:v>
                </c:pt>
                <c:pt idx="7229">
                  <c:v>25.367474963408153</c:v>
                </c:pt>
                <c:pt idx="7230">
                  <c:v>25.373031630338748</c:v>
                </c:pt>
                <c:pt idx="7231">
                  <c:v>25.378577741713283</c:v>
                </c:pt>
                <c:pt idx="7232">
                  <c:v>25.384142186422022</c:v>
                </c:pt>
                <c:pt idx="7233">
                  <c:v>25.389729408909627</c:v>
                </c:pt>
                <c:pt idx="7234">
                  <c:v>25.395274409172995</c:v>
                </c:pt>
                <c:pt idx="7235">
                  <c:v>25.400822187214278</c:v>
                </c:pt>
                <c:pt idx="7236">
                  <c:v>25.406391076367679</c:v>
                </c:pt>
                <c:pt idx="7237">
                  <c:v>25.411954409965258</c:v>
                </c:pt>
                <c:pt idx="7238">
                  <c:v>25.417499410228626</c:v>
                </c:pt>
                <c:pt idx="7239">
                  <c:v>25.423032743824781</c:v>
                </c:pt>
                <c:pt idx="7240">
                  <c:v>25.4286102440897</c:v>
                </c:pt>
                <c:pt idx="7241">
                  <c:v>25.434153577686327</c:v>
                </c:pt>
                <c:pt idx="7242">
                  <c:v>25.439726633506584</c:v>
                </c:pt>
                <c:pt idx="7243">
                  <c:v>25.445277744881363</c:v>
                </c:pt>
                <c:pt idx="7244">
                  <c:v>25.450854134035115</c:v>
                </c:pt>
                <c:pt idx="7245">
                  <c:v>25.456383856519988</c:v>
                </c:pt>
                <c:pt idx="7246">
                  <c:v>25.461948856784307</c:v>
                </c:pt>
                <c:pt idx="7247">
                  <c:v>25.467536634827493</c:v>
                </c:pt>
                <c:pt idx="7248">
                  <c:v>25.473063301756664</c:v>
                </c:pt>
                <c:pt idx="7249">
                  <c:v>25.478616079798183</c:v>
                </c:pt>
                <c:pt idx="7250">
                  <c:v>25.484199413396706</c:v>
                </c:pt>
                <c:pt idx="7251">
                  <c:v>25.489728024770411</c:v>
                </c:pt>
                <c:pt idx="7252">
                  <c:v>25.495301913924049</c:v>
                </c:pt>
                <c:pt idx="7253">
                  <c:v>25.50085774752127</c:v>
                </c:pt>
                <c:pt idx="7254">
                  <c:v>25.50639552556208</c:v>
                </c:pt>
                <c:pt idx="7255">
                  <c:v>25.511949692492554</c:v>
                </c:pt>
                <c:pt idx="7256">
                  <c:v>25.517512470534552</c:v>
                </c:pt>
                <c:pt idx="7257">
                  <c:v>25.523078026354451</c:v>
                </c:pt>
                <c:pt idx="7258">
                  <c:v>25.528624137728993</c:v>
                </c:pt>
                <c:pt idx="7259">
                  <c:v>25.534187749104358</c:v>
                </c:pt>
                <c:pt idx="7260">
                  <c:v>25.539743304923793</c:v>
                </c:pt>
                <c:pt idx="7261">
                  <c:v>25.545294971854144</c:v>
                </c:pt>
                <c:pt idx="7262">
                  <c:v>25.550842194339847</c:v>
                </c:pt>
                <c:pt idx="7263">
                  <c:v>25.556412472382203</c:v>
                </c:pt>
                <c:pt idx="7264">
                  <c:v>25.561989417091535</c:v>
                </c:pt>
                <c:pt idx="7265">
                  <c:v>25.567536639577238</c:v>
                </c:pt>
                <c:pt idx="7266">
                  <c:v>25.573072473173507</c:v>
                </c:pt>
                <c:pt idx="7267">
                  <c:v>25.578640806771322</c:v>
                </c:pt>
                <c:pt idx="7268">
                  <c:v>25.584192751479467</c:v>
                </c:pt>
                <c:pt idx="7269">
                  <c:v>25.589753862854717</c:v>
                </c:pt>
                <c:pt idx="7270">
                  <c:v>25.595297474229138</c:v>
                </c:pt>
                <c:pt idx="7271">
                  <c:v>25.600867196715907</c:v>
                </c:pt>
                <c:pt idx="7272">
                  <c:v>25.606418863646265</c:v>
                </c:pt>
                <c:pt idx="7273">
                  <c:v>25.61196969724325</c:v>
                </c:pt>
                <c:pt idx="7274">
                  <c:v>25.617553030841773</c:v>
                </c:pt>
                <c:pt idx="7275">
                  <c:v>25.623087753326882</c:v>
                </c:pt>
                <c:pt idx="7276">
                  <c:v>25.62863942025724</c:v>
                </c:pt>
                <c:pt idx="7277">
                  <c:v>25.634196642743415</c:v>
                </c:pt>
                <c:pt idx="7278">
                  <c:v>25.639768309674725</c:v>
                </c:pt>
                <c:pt idx="7279">
                  <c:v>25.6453255321609</c:v>
                </c:pt>
                <c:pt idx="7280">
                  <c:v>25.650883032424868</c:v>
                </c:pt>
                <c:pt idx="7281">
                  <c:v>25.656413310465322</c:v>
                </c:pt>
                <c:pt idx="7282">
                  <c:v>25.662006088508736</c:v>
                </c:pt>
                <c:pt idx="7283">
                  <c:v>25.667530810993373</c:v>
                </c:pt>
                <c:pt idx="7284">
                  <c:v>25.673111922369568</c:v>
                </c:pt>
                <c:pt idx="7285">
                  <c:v>25.678653867077241</c:v>
                </c:pt>
                <c:pt idx="7286">
                  <c:v>25.684208867341095</c:v>
                </c:pt>
                <c:pt idx="7287">
                  <c:v>25.68977303427204</c:v>
                </c:pt>
                <c:pt idx="7288">
                  <c:v>25.695308034534943</c:v>
                </c:pt>
                <c:pt idx="7289">
                  <c:v>25.700872757021475</c:v>
                </c:pt>
                <c:pt idx="7290">
                  <c:v>25.706444701730572</c:v>
                </c:pt>
                <c:pt idx="7291">
                  <c:v>25.712028035329094</c:v>
                </c:pt>
                <c:pt idx="7292">
                  <c:v>25.71753803559081</c:v>
                </c:pt>
                <c:pt idx="7293">
                  <c:v>25.723109980299906</c:v>
                </c:pt>
                <c:pt idx="7294">
                  <c:v>25.728691369453895</c:v>
                </c:pt>
                <c:pt idx="7295">
                  <c:v>25.734252203051359</c:v>
                </c:pt>
                <c:pt idx="7296">
                  <c:v>25.739812203315442</c:v>
                </c:pt>
                <c:pt idx="7297">
                  <c:v>25.745365259134754</c:v>
                </c:pt>
                <c:pt idx="7298">
                  <c:v>25.750939426066179</c:v>
                </c:pt>
                <c:pt idx="7299">
                  <c:v>25.756469148551052</c:v>
                </c:pt>
                <c:pt idx="7300">
                  <c:v>25.762029148815135</c:v>
                </c:pt>
                <c:pt idx="7301">
                  <c:v>25.767565815744778</c:v>
                </c:pt>
                <c:pt idx="7302">
                  <c:v>25.773125260453281</c:v>
                </c:pt>
                <c:pt idx="7303">
                  <c:v>25.778688038495279</c:v>
                </c:pt>
                <c:pt idx="7304">
                  <c:v>25.784245538759247</c:v>
                </c:pt>
                <c:pt idx="7305">
                  <c:v>25.789812761245894</c:v>
                </c:pt>
                <c:pt idx="7306">
                  <c:v>25.795361928176131</c:v>
                </c:pt>
                <c:pt idx="7307">
                  <c:v>25.800939428441051</c:v>
                </c:pt>
                <c:pt idx="7308">
                  <c:v>25.806478317593022</c:v>
                </c:pt>
                <c:pt idx="7309">
                  <c:v>25.812008317855682</c:v>
                </c:pt>
                <c:pt idx="7310">
                  <c:v>25.817591651454212</c:v>
                </c:pt>
                <c:pt idx="7311">
                  <c:v>25.823117762827795</c:v>
                </c:pt>
                <c:pt idx="7312">
                  <c:v>25.828686929758984</c:v>
                </c:pt>
                <c:pt idx="7313">
                  <c:v>25.834252207801104</c:v>
                </c:pt>
                <c:pt idx="7314">
                  <c:v>25.839816374732049</c:v>
                </c:pt>
                <c:pt idx="7315">
                  <c:v>25.845359430550889</c:v>
                </c:pt>
                <c:pt idx="7316">
                  <c:v>25.850948319705235</c:v>
                </c:pt>
                <c:pt idx="7317">
                  <c:v>25.856478597745689</c:v>
                </c:pt>
                <c:pt idx="7318">
                  <c:v>25.86203026467604</c:v>
                </c:pt>
                <c:pt idx="7319">
                  <c:v>25.86760304271851</c:v>
                </c:pt>
                <c:pt idx="7320">
                  <c:v>25.873156098537823</c:v>
                </c:pt>
                <c:pt idx="7321">
                  <c:v>25.878711654357257</c:v>
                </c:pt>
                <c:pt idx="7322">
                  <c:v>25.884252765731556</c:v>
                </c:pt>
                <c:pt idx="7323">
                  <c:v>25.889822765996119</c:v>
                </c:pt>
                <c:pt idx="7324">
                  <c:v>25.895368877370654</c:v>
                </c:pt>
                <c:pt idx="7325">
                  <c:v>25.900927766523576</c:v>
                </c:pt>
                <c:pt idx="7326">
                  <c:v>25.906493600121269</c:v>
                </c:pt>
                <c:pt idx="7327">
                  <c:v>25.912054989274313</c:v>
                </c:pt>
                <c:pt idx="7328">
                  <c:v>25.917619989538633</c:v>
                </c:pt>
                <c:pt idx="7329">
                  <c:v>25.923171656468991</c:v>
                </c:pt>
                <c:pt idx="7330">
                  <c:v>25.928725823399471</c:v>
                </c:pt>
                <c:pt idx="7331">
                  <c:v>25.934277768107616</c:v>
                </c:pt>
                <c:pt idx="7332">
                  <c:v>25.939856379483697</c:v>
                </c:pt>
                <c:pt idx="7333">
                  <c:v>25.945379157523792</c:v>
                </c:pt>
                <c:pt idx="7334">
                  <c:v>25.9509599911222</c:v>
                </c:pt>
                <c:pt idx="7335">
                  <c:v>25.956505269163362</c:v>
                </c:pt>
                <c:pt idx="7336">
                  <c:v>25.962060824982796</c:v>
                </c:pt>
                <c:pt idx="7337">
                  <c:v>25.96762860302503</c:v>
                </c:pt>
                <c:pt idx="7338">
                  <c:v>25.973170547732703</c:v>
                </c:pt>
                <c:pt idx="7339">
                  <c:v>25.978728047996665</c:v>
                </c:pt>
                <c:pt idx="7340">
                  <c:v>25.984310548261821</c:v>
                </c:pt>
                <c:pt idx="7341">
                  <c:v>25.989834437413084</c:v>
                </c:pt>
                <c:pt idx="7342">
                  <c:v>25.995389715454724</c:v>
                </c:pt>
                <c:pt idx="7343">
                  <c:v>26.000952493496715</c:v>
                </c:pt>
                <c:pt idx="7344">
                  <c:v>26.006528882650468</c:v>
                </c:pt>
                <c:pt idx="7345">
                  <c:v>26.012093327359214</c:v>
                </c:pt>
                <c:pt idx="7346">
                  <c:v>26.017656938734579</c:v>
                </c:pt>
                <c:pt idx="7347">
                  <c:v>26.02318416121933</c:v>
                </c:pt>
                <c:pt idx="7348">
                  <c:v>26.028753883706099</c:v>
                </c:pt>
                <c:pt idx="7349">
                  <c:v>26.034288050635627</c:v>
                </c:pt>
                <c:pt idx="7350">
                  <c:v>26.039855550900068</c:v>
                </c:pt>
                <c:pt idx="7351">
                  <c:v>26.045411940052869</c:v>
                </c:pt>
                <c:pt idx="7352">
                  <c:v>26.050966940316723</c:v>
                </c:pt>
                <c:pt idx="7353">
                  <c:v>26.056519718358242</c:v>
                </c:pt>
                <c:pt idx="7354">
                  <c:v>26.062076940844417</c:v>
                </c:pt>
                <c:pt idx="7355">
                  <c:v>26.067636107775133</c:v>
                </c:pt>
                <c:pt idx="7356">
                  <c:v>26.073190274705606</c:v>
                </c:pt>
                <c:pt idx="7357">
                  <c:v>26.078750552747483</c:v>
                </c:pt>
                <c:pt idx="7358">
                  <c:v>26.084328608567983</c:v>
                </c:pt>
                <c:pt idx="7359">
                  <c:v>26.089857775497268</c:v>
                </c:pt>
                <c:pt idx="7360">
                  <c:v>26.095407220205299</c:v>
                </c:pt>
                <c:pt idx="7361">
                  <c:v>26.100983887136845</c:v>
                </c:pt>
                <c:pt idx="7362">
                  <c:v>26.106522776288816</c:v>
                </c:pt>
                <c:pt idx="7363">
                  <c:v>26.112087776553135</c:v>
                </c:pt>
                <c:pt idx="7364">
                  <c:v>26.117647776817225</c:v>
                </c:pt>
                <c:pt idx="7365">
                  <c:v>26.123213610414918</c:v>
                </c:pt>
                <c:pt idx="7366">
                  <c:v>26.128749166233401</c:v>
                </c:pt>
                <c:pt idx="7367">
                  <c:v>26.134315277608888</c:v>
                </c:pt>
                <c:pt idx="7368">
                  <c:v>26.139866944539246</c:v>
                </c:pt>
                <c:pt idx="7369">
                  <c:v>26.145419722580765</c:v>
                </c:pt>
                <c:pt idx="7370">
                  <c:v>26.150994722845564</c:v>
                </c:pt>
                <c:pt idx="7371">
                  <c:v>26.156534445330909</c:v>
                </c:pt>
                <c:pt idx="7372">
                  <c:v>26.162103890039884</c:v>
                </c:pt>
                <c:pt idx="7373">
                  <c:v>26.167660556970478</c:v>
                </c:pt>
                <c:pt idx="7374">
                  <c:v>26.173218890567821</c:v>
                </c:pt>
                <c:pt idx="7375">
                  <c:v>26.178795835277153</c:v>
                </c:pt>
                <c:pt idx="7376">
                  <c:v>26.184329446651102</c:v>
                </c:pt>
                <c:pt idx="7377">
                  <c:v>26.189906669138228</c:v>
                </c:pt>
                <c:pt idx="7378">
                  <c:v>26.195445836067986</c:v>
                </c:pt>
                <c:pt idx="7379">
                  <c:v>26.200987225220079</c:v>
                </c:pt>
                <c:pt idx="7380">
                  <c:v>26.206540558817178</c:v>
                </c:pt>
                <c:pt idx="7381">
                  <c:v>26.212102781303596</c:v>
                </c:pt>
                <c:pt idx="7382">
                  <c:v>26.217666392678961</c:v>
                </c:pt>
                <c:pt idx="7383">
                  <c:v>26.223225281831883</c:v>
                </c:pt>
                <c:pt idx="7384">
                  <c:v>26.228800559874475</c:v>
                </c:pt>
                <c:pt idx="7385">
                  <c:v>26.23433389347063</c:v>
                </c:pt>
                <c:pt idx="7386">
                  <c:v>26.239886671512149</c:v>
                </c:pt>
                <c:pt idx="7387">
                  <c:v>26.245451949554262</c:v>
                </c:pt>
                <c:pt idx="7388">
                  <c:v>26.251040005375234</c:v>
                </c:pt>
                <c:pt idx="7389">
                  <c:v>26.256580005638373</c:v>
                </c:pt>
                <c:pt idx="7390">
                  <c:v>26.26212389479058</c:v>
                </c:pt>
                <c:pt idx="7391">
                  <c:v>26.267678061721053</c:v>
                </c:pt>
                <c:pt idx="7392">
                  <c:v>26.273247506430035</c:v>
                </c:pt>
                <c:pt idx="7393">
                  <c:v>26.278800562249348</c:v>
                </c:pt>
                <c:pt idx="7394">
                  <c:v>26.284370006958323</c:v>
                </c:pt>
                <c:pt idx="7395">
                  <c:v>26.289900840554363</c:v>
                </c:pt>
                <c:pt idx="7396">
                  <c:v>26.295464729707522</c:v>
                </c:pt>
                <c:pt idx="7397">
                  <c:v>26.301034729972077</c:v>
                </c:pt>
                <c:pt idx="7398">
                  <c:v>26.306617785792813</c:v>
                </c:pt>
                <c:pt idx="7399">
                  <c:v>26.312134174943719</c:v>
                </c:pt>
                <c:pt idx="7400">
                  <c:v>26.317729175209468</c:v>
                </c:pt>
                <c:pt idx="7401">
                  <c:v>26.323256675472013</c:v>
                </c:pt>
                <c:pt idx="7402">
                  <c:v>26.328810286846906</c:v>
                </c:pt>
                <c:pt idx="7403">
                  <c:v>26.33438973155636</c:v>
                </c:pt>
                <c:pt idx="7404">
                  <c:v>26.33992084293018</c:v>
                </c:pt>
                <c:pt idx="7405">
                  <c:v>26.345491120972536</c:v>
                </c:pt>
                <c:pt idx="7406">
                  <c:v>26.351038621236025</c:v>
                </c:pt>
                <c:pt idx="7407">
                  <c:v>26.356608343722794</c:v>
                </c:pt>
                <c:pt idx="7408">
                  <c:v>26.362147232874765</c:v>
                </c:pt>
                <c:pt idx="7409">
                  <c:v>26.367734177584577</c:v>
                </c:pt>
                <c:pt idx="7410">
                  <c:v>26.37325278895781</c:v>
                </c:pt>
                <c:pt idx="7411">
                  <c:v>26.378810011443985</c:v>
                </c:pt>
                <c:pt idx="7412">
                  <c:v>26.384399178376125</c:v>
                </c:pt>
                <c:pt idx="7413">
                  <c:v>26.389923345305174</c:v>
                </c:pt>
                <c:pt idx="7414">
                  <c:v>26.39551112334836</c:v>
                </c:pt>
                <c:pt idx="7415">
                  <c:v>26.40103640138857</c:v>
                </c:pt>
                <c:pt idx="7416">
                  <c:v>26.406606957208712</c:v>
                </c:pt>
                <c:pt idx="7417">
                  <c:v>26.412165846361635</c:v>
                </c:pt>
                <c:pt idx="7418">
                  <c:v>26.417705846624774</c:v>
                </c:pt>
                <c:pt idx="7419">
                  <c:v>26.423268346888978</c:v>
                </c:pt>
                <c:pt idx="7420">
                  <c:v>26.428824458263986</c:v>
                </c:pt>
                <c:pt idx="7421">
                  <c:v>26.434372236305268</c:v>
                </c:pt>
                <c:pt idx="7422">
                  <c:v>26.439948903236814</c:v>
                </c:pt>
                <c:pt idx="7423">
                  <c:v>26.445479459055061</c:v>
                </c:pt>
                <c:pt idx="7424">
                  <c:v>26.451052792653112</c:v>
                </c:pt>
                <c:pt idx="7425">
                  <c:v>26.45661612625069</c:v>
                </c:pt>
                <c:pt idx="7426">
                  <c:v>26.462175293181399</c:v>
                </c:pt>
                <c:pt idx="7427">
                  <c:v>26.467722793444896</c:v>
                </c:pt>
                <c:pt idx="7428">
                  <c:v>26.473290293709336</c:v>
                </c:pt>
                <c:pt idx="7429">
                  <c:v>26.478840293972947</c:v>
                </c:pt>
                <c:pt idx="7430">
                  <c:v>26.484413349793211</c:v>
                </c:pt>
                <c:pt idx="7431">
                  <c:v>26.489926683388408</c:v>
                </c:pt>
                <c:pt idx="7432">
                  <c:v>26.495501961431</c:v>
                </c:pt>
                <c:pt idx="7433">
                  <c:v>26.50108640614069</c:v>
                </c:pt>
                <c:pt idx="7434">
                  <c:v>26.506609184180785</c:v>
                </c:pt>
                <c:pt idx="7435">
                  <c:v>26.512199740001879</c:v>
                </c:pt>
                <c:pt idx="7436">
                  <c:v>26.517723629153142</c:v>
                </c:pt>
                <c:pt idx="7437">
                  <c:v>26.523314184974229</c:v>
                </c:pt>
                <c:pt idx="7438">
                  <c:v>26.528842796347934</c:v>
                </c:pt>
                <c:pt idx="7439">
                  <c:v>26.534420018835061</c:v>
                </c:pt>
                <c:pt idx="7440">
                  <c:v>26.539951130208888</c:v>
                </c:pt>
                <c:pt idx="7441">
                  <c:v>26.54550890825065</c:v>
                </c:pt>
                <c:pt idx="7442">
                  <c:v>26.551070019625893</c:v>
                </c:pt>
                <c:pt idx="7443">
                  <c:v>26.556651131002095</c:v>
                </c:pt>
                <c:pt idx="7444">
                  <c:v>26.562195020154302</c:v>
                </c:pt>
                <c:pt idx="7445">
                  <c:v>26.567731687083953</c:v>
                </c:pt>
                <c:pt idx="7446">
                  <c:v>26.573283631792098</c:v>
                </c:pt>
                <c:pt idx="7447">
                  <c:v>26.578861409834804</c:v>
                </c:pt>
                <c:pt idx="7448">
                  <c:v>26.58443752121077</c:v>
                </c:pt>
                <c:pt idx="7449">
                  <c:v>26.58995752147295</c:v>
                </c:pt>
                <c:pt idx="7450">
                  <c:v>26.595510299514476</c:v>
                </c:pt>
                <c:pt idx="7451">
                  <c:v>26.601082799779153</c:v>
                </c:pt>
                <c:pt idx="7452">
                  <c:v>26.606624744486826</c:v>
                </c:pt>
                <c:pt idx="7453">
                  <c:v>26.612205578085234</c:v>
                </c:pt>
                <c:pt idx="7454">
                  <c:v>26.617759467237921</c:v>
                </c:pt>
                <c:pt idx="7455">
                  <c:v>26.62330002305664</c:v>
                </c:pt>
                <c:pt idx="7456">
                  <c:v>26.628851967764785</c:v>
                </c:pt>
                <c:pt idx="7457">
                  <c:v>26.63442085691818</c:v>
                </c:pt>
                <c:pt idx="7458">
                  <c:v>26.639967801626089</c:v>
                </c:pt>
                <c:pt idx="7459">
                  <c:v>26.645531135223667</c:v>
                </c:pt>
                <c:pt idx="7460">
                  <c:v>26.651085302154147</c:v>
                </c:pt>
                <c:pt idx="7461">
                  <c:v>26.656637246862292</c:v>
                </c:pt>
                <c:pt idx="7462">
                  <c:v>26.662188080459277</c:v>
                </c:pt>
                <c:pt idx="7463">
                  <c:v>26.66775280294581</c:v>
                </c:pt>
                <c:pt idx="7464">
                  <c:v>26.673336136544339</c:v>
                </c:pt>
                <c:pt idx="7465">
                  <c:v>26.678869747918281</c:v>
                </c:pt>
                <c:pt idx="7466">
                  <c:v>26.684415303737236</c:v>
                </c:pt>
                <c:pt idx="7467">
                  <c:v>26.689994470668896</c:v>
                </c:pt>
                <c:pt idx="7468">
                  <c:v>26.695532526487494</c:v>
                </c:pt>
                <c:pt idx="7469">
                  <c:v>26.701114748974863</c:v>
                </c:pt>
                <c:pt idx="7470">
                  <c:v>26.706682249239304</c:v>
                </c:pt>
                <c:pt idx="7471">
                  <c:v>26.712241416170013</c:v>
                </c:pt>
                <c:pt idx="7472">
                  <c:v>26.717773916432794</c:v>
                </c:pt>
                <c:pt idx="7473">
                  <c:v>26.723318916696169</c:v>
                </c:pt>
                <c:pt idx="7474">
                  <c:v>26.728885861405029</c:v>
                </c:pt>
                <c:pt idx="7475">
                  <c:v>26.734439750557716</c:v>
                </c:pt>
                <c:pt idx="7476">
                  <c:v>26.740023639711826</c:v>
                </c:pt>
                <c:pt idx="7477">
                  <c:v>26.745566973308453</c:v>
                </c:pt>
                <c:pt idx="7478">
                  <c:v>26.751114473571942</c:v>
                </c:pt>
                <c:pt idx="7479">
                  <c:v>26.756660307168691</c:v>
                </c:pt>
                <c:pt idx="7480">
                  <c:v>26.762247529656289</c:v>
                </c:pt>
                <c:pt idx="7481">
                  <c:v>26.767780863252444</c:v>
                </c:pt>
                <c:pt idx="7482">
                  <c:v>26.773338363516412</c:v>
                </c:pt>
                <c:pt idx="7483">
                  <c:v>26.778911419336669</c:v>
                </c:pt>
                <c:pt idx="7484">
                  <c:v>26.784456419600044</c:v>
                </c:pt>
                <c:pt idx="7485">
                  <c:v>26.79003947542078</c:v>
                </c:pt>
                <c:pt idx="7486">
                  <c:v>26.795567253461112</c:v>
                </c:pt>
                <c:pt idx="7487">
                  <c:v>26.801128920391943</c:v>
                </c:pt>
                <c:pt idx="7488">
                  <c:v>26.806679198433347</c:v>
                </c:pt>
                <c:pt idx="7489">
                  <c:v>26.812248920920116</c:v>
                </c:pt>
                <c:pt idx="7490">
                  <c:v>26.817788921183254</c:v>
                </c:pt>
                <c:pt idx="7491">
                  <c:v>26.823359477003397</c:v>
                </c:pt>
                <c:pt idx="7492">
                  <c:v>26.82891947726748</c:v>
                </c:pt>
                <c:pt idx="7493">
                  <c:v>26.834461977530733</c:v>
                </c:pt>
                <c:pt idx="7494">
                  <c:v>26.840005866682947</c:v>
                </c:pt>
                <c:pt idx="7495">
                  <c:v>26.84557642250309</c:v>
                </c:pt>
                <c:pt idx="7496">
                  <c:v>26.851121422766465</c:v>
                </c:pt>
                <c:pt idx="7497">
                  <c:v>26.856687534141951</c:v>
                </c:pt>
                <c:pt idx="7498">
                  <c:v>26.862247534406034</c:v>
                </c:pt>
                <c:pt idx="7499">
                  <c:v>26.867784201335677</c:v>
                </c:pt>
                <c:pt idx="7500">
                  <c:v>26.873358646044895</c:v>
                </c:pt>
                <c:pt idx="7501">
                  <c:v>26.878917257420024</c:v>
                </c:pt>
                <c:pt idx="7502">
                  <c:v>26.884480868795396</c:v>
                </c:pt>
                <c:pt idx="7503">
                  <c:v>26.890023091280856</c:v>
                </c:pt>
                <c:pt idx="7504">
                  <c:v>26.895577258211336</c:v>
                </c:pt>
                <c:pt idx="7505">
                  <c:v>26.901121702919124</c:v>
                </c:pt>
                <c:pt idx="7506">
                  <c:v>26.906707258739981</c:v>
                </c:pt>
                <c:pt idx="7507">
                  <c:v>26.91223614789148</c:v>
                </c:pt>
                <c:pt idx="7508">
                  <c:v>26.917827537045941</c:v>
                </c:pt>
                <c:pt idx="7509">
                  <c:v>26.923370037309194</c:v>
                </c:pt>
                <c:pt idx="7510">
                  <c:v>26.928908648683379</c:v>
                </c:pt>
                <c:pt idx="7511">
                  <c:v>26.934485315614925</c:v>
                </c:pt>
                <c:pt idx="7512">
                  <c:v>26.940056149212854</c:v>
                </c:pt>
                <c:pt idx="7513">
                  <c:v>26.945613927254616</c:v>
                </c:pt>
                <c:pt idx="7514">
                  <c:v>26.951140316405994</c:v>
                </c:pt>
                <c:pt idx="7515">
                  <c:v>26.956691150002978</c:v>
                </c:pt>
                <c:pt idx="7516">
                  <c:v>26.962273372490341</c:v>
                </c:pt>
                <c:pt idx="7517">
                  <c:v>26.967818094975922</c:v>
                </c:pt>
                <c:pt idx="7518">
                  <c:v>26.973353095238817</c:v>
                </c:pt>
                <c:pt idx="7519">
                  <c:v>26.978931151059317</c:v>
                </c:pt>
                <c:pt idx="7520">
                  <c:v>26.984478651322814</c:v>
                </c:pt>
                <c:pt idx="7521">
                  <c:v>26.990042262698179</c:v>
                </c:pt>
                <c:pt idx="7522">
                  <c:v>26.995608096295879</c:v>
                </c:pt>
                <c:pt idx="7523">
                  <c:v>27.00117087433787</c:v>
                </c:pt>
                <c:pt idx="7524">
                  <c:v>27.006703930156231</c:v>
                </c:pt>
                <c:pt idx="7525">
                  <c:v>27.012290874866043</c:v>
                </c:pt>
                <c:pt idx="7526">
                  <c:v>27.017834486240464</c:v>
                </c:pt>
                <c:pt idx="7527">
                  <c:v>27.023382819837327</c:v>
                </c:pt>
                <c:pt idx="7528">
                  <c:v>27.028946431212699</c:v>
                </c:pt>
                <c:pt idx="7529">
                  <c:v>27.034513653699346</c:v>
                </c:pt>
                <c:pt idx="7530">
                  <c:v>27.040059765073881</c:v>
                </c:pt>
                <c:pt idx="7531">
                  <c:v>27.045604765337256</c:v>
                </c:pt>
                <c:pt idx="7532">
                  <c:v>27.051206987825569</c:v>
                </c:pt>
                <c:pt idx="7533">
                  <c:v>27.056709765864714</c:v>
                </c:pt>
                <c:pt idx="7534">
                  <c:v>27.06228059946265</c:v>
                </c:pt>
                <c:pt idx="7535">
                  <c:v>27.067832266393008</c:v>
                </c:pt>
                <c:pt idx="7536">
                  <c:v>27.073383099989993</c:v>
                </c:pt>
                <c:pt idx="7537">
                  <c:v>27.078947822476525</c:v>
                </c:pt>
                <c:pt idx="7538">
                  <c:v>27.084499489406877</c:v>
                </c:pt>
                <c:pt idx="7539">
                  <c:v>27.090049489670488</c:v>
                </c:pt>
                <c:pt idx="7540">
                  <c:v>27.095620878824004</c:v>
                </c:pt>
                <c:pt idx="7541">
                  <c:v>27.10117421242111</c:v>
                </c:pt>
                <c:pt idx="7542">
                  <c:v>27.106714490462036</c:v>
                </c:pt>
                <c:pt idx="7543">
                  <c:v>27.11230615739429</c:v>
                </c:pt>
                <c:pt idx="7544">
                  <c:v>27.117841435434979</c:v>
                </c:pt>
                <c:pt idx="7545">
                  <c:v>27.123394769032085</c:v>
                </c:pt>
                <c:pt idx="7546">
                  <c:v>27.128943102628948</c:v>
                </c:pt>
                <c:pt idx="7547">
                  <c:v>27.134507547337687</c:v>
                </c:pt>
                <c:pt idx="7548">
                  <c:v>27.140062269823748</c:v>
                </c:pt>
                <c:pt idx="7549">
                  <c:v>27.145663936756481</c:v>
                </c:pt>
                <c:pt idx="7550">
                  <c:v>27.151179770351799</c:v>
                </c:pt>
                <c:pt idx="7551">
                  <c:v>27.15672338172622</c:v>
                </c:pt>
                <c:pt idx="7552">
                  <c:v>27.162291993101828</c:v>
                </c:pt>
                <c:pt idx="7553">
                  <c:v>27.167838104476363</c:v>
                </c:pt>
                <c:pt idx="7554">
                  <c:v>27.173395604740332</c:v>
                </c:pt>
                <c:pt idx="7555">
                  <c:v>27.17898171611677</c:v>
                </c:pt>
                <c:pt idx="7556">
                  <c:v>27.184532271935961</c:v>
                </c:pt>
                <c:pt idx="7557">
                  <c:v>27.190081994421778</c:v>
                </c:pt>
                <c:pt idx="7558">
                  <c:v>27.19564560579715</c:v>
                </c:pt>
                <c:pt idx="7559">
                  <c:v>27.201198661616463</c:v>
                </c:pt>
                <c:pt idx="7560">
                  <c:v>27.20675532854705</c:v>
                </c:pt>
                <c:pt idx="7561">
                  <c:v>27.212308106588576</c:v>
                </c:pt>
                <c:pt idx="7562">
                  <c:v>27.217881717964421</c:v>
                </c:pt>
                <c:pt idx="7563">
                  <c:v>27.223437829339428</c:v>
                </c:pt>
                <c:pt idx="7564">
                  <c:v>27.228967551824301</c:v>
                </c:pt>
                <c:pt idx="7565">
                  <c:v>27.234533385421994</c:v>
                </c:pt>
                <c:pt idx="7566">
                  <c:v>27.24008783013026</c:v>
                </c:pt>
                <c:pt idx="7567">
                  <c:v>27.24565949706157</c:v>
                </c:pt>
                <c:pt idx="7568">
                  <c:v>27.251202275102617</c:v>
                </c:pt>
                <c:pt idx="7569">
                  <c:v>27.256742275365749</c:v>
                </c:pt>
                <c:pt idx="7570">
                  <c:v>27.262316720074967</c:v>
                </c:pt>
                <c:pt idx="7571">
                  <c:v>27.267867275894158</c:v>
                </c:pt>
                <c:pt idx="7572">
                  <c:v>27.27343727615872</c:v>
                </c:pt>
                <c:pt idx="7573">
                  <c:v>27.279023665312952</c:v>
                </c:pt>
                <c:pt idx="7574">
                  <c:v>27.284552276686657</c:v>
                </c:pt>
                <c:pt idx="7575">
                  <c:v>27.29011227695074</c:v>
                </c:pt>
                <c:pt idx="7576">
                  <c:v>27.295663388325519</c:v>
                </c:pt>
                <c:pt idx="7577">
                  <c:v>27.301229221923212</c:v>
                </c:pt>
                <c:pt idx="7578">
                  <c:v>27.306806444410338</c:v>
                </c:pt>
                <c:pt idx="7579">
                  <c:v>27.312339778006493</c:v>
                </c:pt>
                <c:pt idx="7580">
                  <c:v>27.317897556048248</c:v>
                </c:pt>
                <c:pt idx="7581">
                  <c:v>27.323448667423026</c:v>
                </c:pt>
                <c:pt idx="7582">
                  <c:v>27.329024778798985</c:v>
                </c:pt>
                <c:pt idx="7583">
                  <c:v>27.334562556839796</c:v>
                </c:pt>
                <c:pt idx="7584">
                  <c:v>27.340120334881551</c:v>
                </c:pt>
                <c:pt idx="7585">
                  <c:v>27.345663390700391</c:v>
                </c:pt>
                <c:pt idx="7586">
                  <c:v>27.351208946519346</c:v>
                </c:pt>
                <c:pt idx="7587">
                  <c:v>27.356785613450885</c:v>
                </c:pt>
                <c:pt idx="7588">
                  <c:v>27.362350335937418</c:v>
                </c:pt>
                <c:pt idx="7589">
                  <c:v>27.367923391757682</c:v>
                </c:pt>
                <c:pt idx="7590">
                  <c:v>27.373449225353479</c:v>
                </c:pt>
                <c:pt idx="7591">
                  <c:v>27.378989781172198</c:v>
                </c:pt>
                <c:pt idx="7592">
                  <c:v>27.384576170326422</c:v>
                </c:pt>
                <c:pt idx="7593">
                  <c:v>27.390105337255708</c:v>
                </c:pt>
                <c:pt idx="7594">
                  <c:v>27.395666170853172</c:v>
                </c:pt>
                <c:pt idx="7595">
                  <c:v>27.401224226672721</c:v>
                </c:pt>
                <c:pt idx="7596">
                  <c:v>27.406791449159368</c:v>
                </c:pt>
                <c:pt idx="7597">
                  <c:v>27.41234339386752</c:v>
                </c:pt>
                <c:pt idx="7598">
                  <c:v>27.417890616353215</c:v>
                </c:pt>
                <c:pt idx="7599">
                  <c:v>27.423465061062434</c:v>
                </c:pt>
                <c:pt idx="7600">
                  <c:v>27.429052839105619</c:v>
                </c:pt>
                <c:pt idx="7601">
                  <c:v>27.434583394923859</c:v>
                </c:pt>
                <c:pt idx="7602">
                  <c:v>27.440122561853624</c:v>
                </c:pt>
                <c:pt idx="7603">
                  <c:v>27.445678673228638</c:v>
                </c:pt>
                <c:pt idx="7604">
                  <c:v>27.451255617937971</c:v>
                </c:pt>
                <c:pt idx="7605">
                  <c:v>27.45678561820063</c:v>
                </c:pt>
                <c:pt idx="7606">
                  <c:v>27.462360618465429</c:v>
                </c:pt>
                <c:pt idx="7607">
                  <c:v>27.467910340951253</c:v>
                </c:pt>
                <c:pt idx="7608">
                  <c:v>27.473485618993838</c:v>
                </c:pt>
                <c:pt idx="7609">
                  <c:v>27.47902589703477</c:v>
                </c:pt>
                <c:pt idx="7610">
                  <c:v>27.484587841743387</c:v>
                </c:pt>
                <c:pt idx="7611">
                  <c:v>27.490145342007356</c:v>
                </c:pt>
                <c:pt idx="7612">
                  <c:v>27.495718120049826</c:v>
                </c:pt>
                <c:pt idx="7613">
                  <c:v>27.50124312031225</c:v>
                </c:pt>
                <c:pt idx="7614">
                  <c:v>27.506807009465408</c:v>
                </c:pt>
                <c:pt idx="7615">
                  <c:v>27.512360898618095</c:v>
                </c:pt>
                <c:pt idx="7616">
                  <c:v>27.517903676659142</c:v>
                </c:pt>
                <c:pt idx="7617">
                  <c:v>27.523487288035458</c:v>
                </c:pt>
                <c:pt idx="7618">
                  <c:v>27.529037843854649</c:v>
                </c:pt>
                <c:pt idx="7619">
                  <c:v>27.53457673300662</c:v>
                </c:pt>
                <c:pt idx="7620">
                  <c:v>27.540146455493396</c:v>
                </c:pt>
                <c:pt idx="7621">
                  <c:v>27.545705066868525</c:v>
                </c:pt>
                <c:pt idx="7622">
                  <c:v>27.551278678244369</c:v>
                </c:pt>
                <c:pt idx="7623">
                  <c:v>27.556816178507386</c:v>
                </c:pt>
                <c:pt idx="7624">
                  <c:v>27.562359512104013</c:v>
                </c:pt>
                <c:pt idx="7625">
                  <c:v>27.56794895681394</c:v>
                </c:pt>
                <c:pt idx="7626">
                  <c:v>27.573478679298812</c:v>
                </c:pt>
                <c:pt idx="7627">
                  <c:v>27.579029512895797</c:v>
                </c:pt>
                <c:pt idx="7628">
                  <c:v>27.584595624271284</c:v>
                </c:pt>
                <c:pt idx="7629">
                  <c:v>27.590175346758524</c:v>
                </c:pt>
                <c:pt idx="7630">
                  <c:v>27.595694791465132</c:v>
                </c:pt>
                <c:pt idx="7631">
                  <c:v>27.601271180618884</c:v>
                </c:pt>
                <c:pt idx="7632">
                  <c:v>27.606806736437367</c:v>
                </c:pt>
                <c:pt idx="7633">
                  <c:v>27.612368958923778</c:v>
                </c:pt>
                <c:pt idx="7634">
                  <c:v>27.617938125854966</c:v>
                </c:pt>
                <c:pt idx="7635">
                  <c:v>27.623521459453496</c:v>
                </c:pt>
                <c:pt idx="7636">
                  <c:v>27.629053126382896</c:v>
                </c:pt>
                <c:pt idx="7637">
                  <c:v>27.63461395998036</c:v>
                </c:pt>
                <c:pt idx="7638">
                  <c:v>27.640178682466892</c:v>
                </c:pt>
                <c:pt idx="7639">
                  <c:v>27.645695904951165</c:v>
                </c:pt>
                <c:pt idx="7640">
                  <c:v>27.651262294104445</c:v>
                </c:pt>
                <c:pt idx="7641">
                  <c:v>27.656854516592286</c:v>
                </c:pt>
                <c:pt idx="7642">
                  <c:v>27.662367850187483</c:v>
                </c:pt>
                <c:pt idx="7643">
                  <c:v>27.667929239340527</c:v>
                </c:pt>
                <c:pt idx="7644">
                  <c:v>27.673499517382876</c:v>
                </c:pt>
                <c:pt idx="7645">
                  <c:v>27.679047017646372</c:v>
                </c:pt>
                <c:pt idx="7646">
                  <c:v>27.684612851244065</c:v>
                </c:pt>
                <c:pt idx="7647">
                  <c:v>27.690168407063499</c:v>
                </c:pt>
                <c:pt idx="7648">
                  <c:v>27.69574701843958</c:v>
                </c:pt>
                <c:pt idx="7649">
                  <c:v>27.701285352035971</c:v>
                </c:pt>
                <c:pt idx="7650">
                  <c:v>27.706837018966322</c:v>
                </c:pt>
                <c:pt idx="7651">
                  <c:v>27.71241090811996</c:v>
                </c:pt>
                <c:pt idx="7652">
                  <c:v>27.717959519494617</c:v>
                </c:pt>
                <c:pt idx="7653">
                  <c:v>27.723498686424382</c:v>
                </c:pt>
                <c:pt idx="7654">
                  <c:v>27.729071464466852</c:v>
                </c:pt>
                <c:pt idx="7655">
                  <c:v>27.734604798063</c:v>
                </c:pt>
                <c:pt idx="7656">
                  <c:v>27.740189520550484</c:v>
                </c:pt>
                <c:pt idx="7657">
                  <c:v>27.745717298590815</c:v>
                </c:pt>
                <c:pt idx="7658">
                  <c:v>27.751264243298724</c:v>
                </c:pt>
                <c:pt idx="7659">
                  <c:v>27.756828965785257</c:v>
                </c:pt>
                <c:pt idx="7660">
                  <c:v>27.762410632717039</c:v>
                </c:pt>
                <c:pt idx="7661">
                  <c:v>27.767957021869368</c:v>
                </c:pt>
                <c:pt idx="7662">
                  <c:v>27.773536744356615</c:v>
                </c:pt>
                <c:pt idx="7663">
                  <c:v>27.779083133508944</c:v>
                </c:pt>
                <c:pt idx="7664">
                  <c:v>27.784615355993932</c:v>
                </c:pt>
                <c:pt idx="7665">
                  <c:v>27.790173134035687</c:v>
                </c:pt>
                <c:pt idx="7666">
                  <c:v>27.795742578744669</c:v>
                </c:pt>
                <c:pt idx="7667">
                  <c:v>27.801293412341654</c:v>
                </c:pt>
                <c:pt idx="7668">
                  <c:v>27.806874245940062</c:v>
                </c:pt>
                <c:pt idx="7669">
                  <c:v>27.812388968424219</c:v>
                </c:pt>
                <c:pt idx="7670">
                  <c:v>27.817983690912175</c:v>
                </c:pt>
                <c:pt idx="7671">
                  <c:v>27.823549524509868</c:v>
                </c:pt>
                <c:pt idx="7672">
                  <c:v>27.829077024772413</c:v>
                </c:pt>
                <c:pt idx="7673">
                  <c:v>27.834655080592913</c:v>
                </c:pt>
                <c:pt idx="7674">
                  <c:v>27.840193969744885</c:v>
                </c:pt>
                <c:pt idx="7675">
                  <c:v>27.845744525564076</c:v>
                </c:pt>
                <c:pt idx="7676">
                  <c:v>27.851289803605244</c:v>
                </c:pt>
                <c:pt idx="7677">
                  <c:v>27.856855637202937</c:v>
                </c:pt>
                <c:pt idx="7678">
                  <c:v>27.862412304133532</c:v>
                </c:pt>
                <c:pt idx="7679">
                  <c:v>27.867980359953552</c:v>
                </c:pt>
                <c:pt idx="7680">
                  <c:v>27.873533693550659</c:v>
                </c:pt>
                <c:pt idx="7681">
                  <c:v>27.879081193814148</c:v>
                </c:pt>
                <c:pt idx="7682">
                  <c:v>27.884675638524318</c:v>
                </c:pt>
                <c:pt idx="7683">
                  <c:v>27.890199805453367</c:v>
                </c:pt>
                <c:pt idx="7684">
                  <c:v>27.895788416829927</c:v>
                </c:pt>
                <c:pt idx="7685">
                  <c:v>27.901315083759091</c:v>
                </c:pt>
                <c:pt idx="7686">
                  <c:v>27.906898972913201</c:v>
                </c:pt>
                <c:pt idx="7687">
                  <c:v>27.912442862065408</c:v>
                </c:pt>
                <c:pt idx="7688">
                  <c:v>27.917995640106934</c:v>
                </c:pt>
                <c:pt idx="7689">
                  <c:v>27.923578973705457</c:v>
                </c:pt>
                <c:pt idx="7690">
                  <c:v>27.929126196191159</c:v>
                </c:pt>
                <c:pt idx="7691">
                  <c:v>27.934661474231849</c:v>
                </c:pt>
                <c:pt idx="7692">
                  <c:v>27.940234252274319</c:v>
                </c:pt>
                <c:pt idx="7693">
                  <c:v>27.945804808094461</c:v>
                </c:pt>
                <c:pt idx="7694">
                  <c:v>27.951340919468525</c:v>
                </c:pt>
                <c:pt idx="7695">
                  <c:v>27.956884808620732</c:v>
                </c:pt>
                <c:pt idx="7696">
                  <c:v>27.962457864440996</c:v>
                </c:pt>
                <c:pt idx="7697">
                  <c:v>27.967994809148433</c:v>
                </c:pt>
                <c:pt idx="7698">
                  <c:v>27.973557031634844</c:v>
                </c:pt>
                <c:pt idx="7699">
                  <c:v>27.979142587455701</c:v>
                </c:pt>
                <c:pt idx="7700">
                  <c:v>27.984707309942234</c:v>
                </c:pt>
                <c:pt idx="7701">
                  <c:v>27.990245365760831</c:v>
                </c:pt>
                <c:pt idx="7702">
                  <c:v>27.995791477135366</c:v>
                </c:pt>
                <c:pt idx="7703">
                  <c:v>28.00137036628924</c:v>
                </c:pt>
                <c:pt idx="7704">
                  <c:v>28.006903422107602</c:v>
                </c:pt>
                <c:pt idx="7705">
                  <c:v>28.012475922372285</c:v>
                </c:pt>
                <c:pt idx="7706">
                  <c:v>28.018031755969506</c:v>
                </c:pt>
                <c:pt idx="7707">
                  <c:v>28.023587311788933</c:v>
                </c:pt>
                <c:pt idx="7708">
                  <c:v>28.029148700941978</c:v>
                </c:pt>
                <c:pt idx="7709">
                  <c:v>28.034728978984798</c:v>
                </c:pt>
                <c:pt idx="7710">
                  <c:v>28.040259812580832</c:v>
                </c:pt>
                <c:pt idx="7711">
                  <c:v>28.045848701735185</c:v>
                </c:pt>
                <c:pt idx="7712">
                  <c:v>28.051368146441785</c:v>
                </c:pt>
                <c:pt idx="7713">
                  <c:v>28.056929257817036</c:v>
                </c:pt>
                <c:pt idx="7714">
                  <c:v>28.062482313636348</c:v>
                </c:pt>
                <c:pt idx="7715">
                  <c:v>28.068034258344493</c:v>
                </c:pt>
                <c:pt idx="7716">
                  <c:v>28.073587314163806</c:v>
                </c:pt>
                <c:pt idx="7717">
                  <c:v>28.079163981095352</c:v>
                </c:pt>
                <c:pt idx="7718">
                  <c:v>28.084717036914665</c:v>
                </c:pt>
                <c:pt idx="7719">
                  <c:v>28.090259259400124</c:v>
                </c:pt>
                <c:pt idx="7720">
                  <c:v>28.095857870777156</c:v>
                </c:pt>
                <c:pt idx="7721">
                  <c:v>28.101383426595159</c:v>
                </c:pt>
                <c:pt idx="7722">
                  <c:v>28.10692120463597</c:v>
                </c:pt>
                <c:pt idx="7723">
                  <c:v>28.112513982679392</c:v>
                </c:pt>
                <c:pt idx="7724">
                  <c:v>28.118062316276255</c:v>
                </c:pt>
                <c:pt idx="7725">
                  <c:v>28.123618705429056</c:v>
                </c:pt>
                <c:pt idx="7726">
                  <c:v>28.129190372360366</c:v>
                </c:pt>
                <c:pt idx="7727">
                  <c:v>28.134737872623855</c:v>
                </c:pt>
                <c:pt idx="7728">
                  <c:v>28.140284817331764</c:v>
                </c:pt>
                <c:pt idx="7729">
                  <c:v>28.145828706483979</c:v>
                </c:pt>
                <c:pt idx="7730">
                  <c:v>28.151398151192954</c:v>
                </c:pt>
                <c:pt idx="7731">
                  <c:v>28.156954818123548</c:v>
                </c:pt>
                <c:pt idx="7732">
                  <c:v>28.162525373943691</c:v>
                </c:pt>
                <c:pt idx="7733">
                  <c:v>28.168084818652193</c:v>
                </c:pt>
                <c:pt idx="7734">
                  <c:v>28.173642041138375</c:v>
                </c:pt>
                <c:pt idx="7735">
                  <c:v>28.17921037473619</c:v>
                </c:pt>
                <c:pt idx="7736">
                  <c:v>28.184750930554909</c:v>
                </c:pt>
                <c:pt idx="7737">
                  <c:v>28.190303153040841</c:v>
                </c:pt>
                <c:pt idx="7738">
                  <c:v>28.195868986638541</c:v>
                </c:pt>
                <c:pt idx="7739">
                  <c:v>28.201421486902273</c:v>
                </c:pt>
                <c:pt idx="7740">
                  <c:v>28.206980653832982</c:v>
                </c:pt>
                <c:pt idx="7741">
                  <c:v>28.212568709653954</c:v>
                </c:pt>
                <c:pt idx="7742">
                  <c:v>28.218092598805217</c:v>
                </c:pt>
                <c:pt idx="7743">
                  <c:v>28.223642043513248</c:v>
                </c:pt>
                <c:pt idx="7744">
                  <c:v>28.229223988222817</c:v>
                </c:pt>
                <c:pt idx="7745">
                  <c:v>28.234773988486427</c:v>
                </c:pt>
                <c:pt idx="7746">
                  <c:v>28.240313155416192</c:v>
                </c:pt>
                <c:pt idx="7747">
                  <c:v>28.245883711236335</c:v>
                </c:pt>
                <c:pt idx="7748">
                  <c:v>28.251432322610992</c:v>
                </c:pt>
                <c:pt idx="7749">
                  <c:v>28.256997322875311</c:v>
                </c:pt>
                <c:pt idx="7750">
                  <c:v>28.262530100915885</c:v>
                </c:pt>
                <c:pt idx="7751">
                  <c:v>28.268120378959186</c:v>
                </c:pt>
                <c:pt idx="7752">
                  <c:v>28.273649268110685</c:v>
                </c:pt>
                <c:pt idx="7753">
                  <c:v>28.279235101709329</c:v>
                </c:pt>
                <c:pt idx="7754">
                  <c:v>28.284760101971752</c:v>
                </c:pt>
                <c:pt idx="7755">
                  <c:v>28.290332880014223</c:v>
                </c:pt>
                <c:pt idx="7756">
                  <c:v>28.295893158056099</c:v>
                </c:pt>
                <c:pt idx="7757">
                  <c:v>28.301427324985628</c:v>
                </c:pt>
                <c:pt idx="7758">
                  <c:v>28.307029547473942</c:v>
                </c:pt>
                <c:pt idx="7759">
                  <c:v>28.312558436625434</c:v>
                </c:pt>
                <c:pt idx="7760">
                  <c:v>28.318103992444389</c:v>
                </c:pt>
                <c:pt idx="7761">
                  <c:v>28.323663159375105</c:v>
                </c:pt>
                <c:pt idx="7762">
                  <c:v>28.329222048528027</c:v>
                </c:pt>
                <c:pt idx="7763">
                  <c:v>28.33480427101539</c:v>
                </c:pt>
                <c:pt idx="7764">
                  <c:v>28.340341215722827</c:v>
                </c:pt>
                <c:pt idx="7765">
                  <c:v>28.345915382654251</c:v>
                </c:pt>
                <c:pt idx="7766">
                  <c:v>28.351457882917504</c:v>
                </c:pt>
                <c:pt idx="7767">
                  <c:v>28.357014272070305</c:v>
                </c:pt>
                <c:pt idx="7768">
                  <c:v>28.362571216778694</c:v>
                </c:pt>
                <c:pt idx="7769">
                  <c:v>28.368121772597885</c:v>
                </c:pt>
                <c:pt idx="7770">
                  <c:v>28.373682050639761</c:v>
                </c:pt>
                <c:pt idx="7771">
                  <c:v>28.379266773127245</c:v>
                </c:pt>
                <c:pt idx="7772">
                  <c:v>28.384806773390384</c:v>
                </c:pt>
                <c:pt idx="7773">
                  <c:v>28.390365384765513</c:v>
                </c:pt>
                <c:pt idx="7774">
                  <c:v>28.395933718363327</c:v>
                </c:pt>
                <c:pt idx="7775">
                  <c:v>28.40148149640461</c:v>
                </c:pt>
                <c:pt idx="7776">
                  <c:v>28.407030663334847</c:v>
                </c:pt>
                <c:pt idx="7777">
                  <c:v>28.412592052487891</c:v>
                </c:pt>
                <c:pt idx="7778">
                  <c:v>28.418149274974066</c:v>
                </c:pt>
                <c:pt idx="7779">
                  <c:v>28.423708441904775</c:v>
                </c:pt>
                <c:pt idx="7780">
                  <c:v>28.429265942168744</c:v>
                </c:pt>
                <c:pt idx="7781">
                  <c:v>28.434808997987584</c:v>
                </c:pt>
                <c:pt idx="7782">
                  <c:v>28.440413442698226</c:v>
                </c:pt>
                <c:pt idx="7783">
                  <c:v>28.445923442959934</c:v>
                </c:pt>
                <c:pt idx="7784">
                  <c:v>28.451483443224017</c:v>
                </c:pt>
                <c:pt idx="7785">
                  <c:v>28.457035665709956</c:v>
                </c:pt>
                <c:pt idx="7786">
                  <c:v>28.46259177708497</c:v>
                </c:pt>
                <c:pt idx="7787">
                  <c:v>28.468153166238007</c:v>
                </c:pt>
                <c:pt idx="7788">
                  <c:v>28.473723722058157</c:v>
                </c:pt>
                <c:pt idx="7789">
                  <c:v>28.479266500099197</c:v>
                </c:pt>
                <c:pt idx="7790">
                  <c:v>28.484814833696067</c:v>
                </c:pt>
                <c:pt idx="7791">
                  <c:v>28.490391500627606</c:v>
                </c:pt>
                <c:pt idx="7792">
                  <c:v>28.495923445334807</c:v>
                </c:pt>
                <c:pt idx="7793">
                  <c:v>28.501513723378107</c:v>
                </c:pt>
                <c:pt idx="7794">
                  <c:v>28.507051223641124</c:v>
                </c:pt>
                <c:pt idx="7795">
                  <c:v>28.512595668348919</c:v>
                </c:pt>
                <c:pt idx="7796">
                  <c:v>28.518154279724047</c:v>
                </c:pt>
                <c:pt idx="7797">
                  <c:v>28.523731779988967</c:v>
                </c:pt>
                <c:pt idx="7798">
                  <c:v>28.529281502474785</c:v>
                </c:pt>
                <c:pt idx="7799">
                  <c:v>28.534829002738274</c:v>
                </c:pt>
                <c:pt idx="7800">
                  <c:v>28.540391225224692</c:v>
                </c:pt>
                <c:pt idx="7801">
                  <c:v>28.545949003266447</c:v>
                </c:pt>
                <c:pt idx="7802">
                  <c:v>28.55150844797495</c:v>
                </c:pt>
                <c:pt idx="7803">
                  <c:v>28.557044837126806</c:v>
                </c:pt>
                <c:pt idx="7804">
                  <c:v>28.562614281835781</c:v>
                </c:pt>
                <c:pt idx="7805">
                  <c:v>28.56819511543419</c:v>
                </c:pt>
                <c:pt idx="7806">
                  <c:v>28.573747060142342</c:v>
                </c:pt>
                <c:pt idx="7807">
                  <c:v>28.579275949293841</c:v>
                </c:pt>
                <c:pt idx="7808">
                  <c:v>28.584835949557924</c:v>
                </c:pt>
                <c:pt idx="7809">
                  <c:v>28.590412338711676</c:v>
                </c:pt>
                <c:pt idx="7810">
                  <c:v>28.59594317230771</c:v>
                </c:pt>
                <c:pt idx="7811">
                  <c:v>28.601497617015976</c:v>
                </c:pt>
                <c:pt idx="7812">
                  <c:v>28.607063728391463</c:v>
                </c:pt>
                <c:pt idx="7813">
                  <c:v>28.612637617545101</c:v>
                </c:pt>
                <c:pt idx="7814">
                  <c:v>28.618178173363813</c:v>
                </c:pt>
                <c:pt idx="7815">
                  <c:v>28.623759284740014</c:v>
                </c:pt>
                <c:pt idx="7816">
                  <c:v>28.629280673891156</c:v>
                </c:pt>
                <c:pt idx="7817">
                  <c:v>28.634844007488734</c:v>
                </c:pt>
                <c:pt idx="7818">
                  <c:v>28.64046734108916</c:v>
                </c:pt>
                <c:pt idx="7819">
                  <c:v>28.645959563572251</c:v>
                </c:pt>
                <c:pt idx="7820">
                  <c:v>28.651526786058898</c:v>
                </c:pt>
                <c:pt idx="7821">
                  <c:v>28.657068730766571</c:v>
                </c:pt>
                <c:pt idx="7822">
                  <c:v>28.662622342141464</c:v>
                </c:pt>
                <c:pt idx="7823">
                  <c:v>28.668199842406384</c:v>
                </c:pt>
                <c:pt idx="7824">
                  <c:v>28.673765953781871</c:v>
                </c:pt>
                <c:pt idx="7825">
                  <c:v>28.679302898489308</c:v>
                </c:pt>
                <c:pt idx="7826">
                  <c:v>28.684862898753391</c:v>
                </c:pt>
                <c:pt idx="7827">
                  <c:v>28.690419287906199</c:v>
                </c:pt>
                <c:pt idx="7828">
                  <c:v>28.695975954836793</c:v>
                </c:pt>
                <c:pt idx="7829">
                  <c:v>28.701517621766673</c:v>
                </c:pt>
                <c:pt idx="7830">
                  <c:v>28.707097344253913</c:v>
                </c:pt>
                <c:pt idx="7831">
                  <c:v>28.712634844516931</c:v>
                </c:pt>
                <c:pt idx="7832">
                  <c:v>28.718201233670211</c:v>
                </c:pt>
                <c:pt idx="7833">
                  <c:v>28.723745956155792</c:v>
                </c:pt>
                <c:pt idx="7834">
                  <c:v>28.729309845308951</c:v>
                </c:pt>
                <c:pt idx="7835">
                  <c:v>28.734885123351543</c:v>
                </c:pt>
                <c:pt idx="7836">
                  <c:v>28.740420679170025</c:v>
                </c:pt>
                <c:pt idx="7837">
                  <c:v>28.746004568324135</c:v>
                </c:pt>
                <c:pt idx="7838">
                  <c:v>28.751536790809123</c:v>
                </c:pt>
                <c:pt idx="7839">
                  <c:v>28.757099568851114</c:v>
                </c:pt>
                <c:pt idx="7840">
                  <c:v>28.762651791337053</c:v>
                </c:pt>
                <c:pt idx="7841">
                  <c:v>28.768224291601737</c:v>
                </c:pt>
                <c:pt idx="7842">
                  <c:v>28.773767069642783</c:v>
                </c:pt>
                <c:pt idx="7843">
                  <c:v>28.779323736573378</c:v>
                </c:pt>
                <c:pt idx="7844">
                  <c:v>28.784895403504681</c:v>
                </c:pt>
                <c:pt idx="7845">
                  <c:v>28.790428737100836</c:v>
                </c:pt>
                <c:pt idx="7846">
                  <c:v>28.796007626254703</c:v>
                </c:pt>
                <c:pt idx="7847">
                  <c:v>28.801566793185419</c:v>
                </c:pt>
                <c:pt idx="7848">
                  <c:v>28.807097349003659</c:v>
                </c:pt>
                <c:pt idx="7849">
                  <c:v>28.812688738158126</c:v>
                </c:pt>
                <c:pt idx="7850">
                  <c:v>28.818225127309983</c:v>
                </c:pt>
                <c:pt idx="7851">
                  <c:v>28.82377540535138</c:v>
                </c:pt>
                <c:pt idx="7852">
                  <c:v>28.82934123894908</c:v>
                </c:pt>
                <c:pt idx="7853">
                  <c:v>28.834906516991193</c:v>
                </c:pt>
                <c:pt idx="7854">
                  <c:v>28.840453461699102</c:v>
                </c:pt>
                <c:pt idx="7855">
                  <c:v>28.845997073073523</c:v>
                </c:pt>
                <c:pt idx="7856">
                  <c:v>28.851586240005663</c:v>
                </c:pt>
                <c:pt idx="7857">
                  <c:v>28.857120684712978</c:v>
                </c:pt>
                <c:pt idx="7858">
                  <c:v>28.862684851643923</c:v>
                </c:pt>
                <c:pt idx="7859">
                  <c:v>28.868248463019295</c:v>
                </c:pt>
                <c:pt idx="7860">
                  <c:v>28.87378235217103</c:v>
                </c:pt>
                <c:pt idx="7861">
                  <c:v>28.87932985243452</c:v>
                </c:pt>
                <c:pt idx="7862">
                  <c:v>28.884887352698488</c:v>
                </c:pt>
                <c:pt idx="7863">
                  <c:v>28.890455964074096</c:v>
                </c:pt>
                <c:pt idx="7864">
                  <c:v>28.896008742115615</c:v>
                </c:pt>
                <c:pt idx="7865">
                  <c:v>28.901564297935042</c:v>
                </c:pt>
                <c:pt idx="7866">
                  <c:v>28.907129298199369</c:v>
                </c:pt>
                <c:pt idx="7867">
                  <c:v>28.912731798465476</c:v>
                </c:pt>
                <c:pt idx="7868">
                  <c:v>28.918231520948918</c:v>
                </c:pt>
                <c:pt idx="7869">
                  <c:v>28.92380679899151</c:v>
                </c:pt>
                <c:pt idx="7870">
                  <c:v>28.929350688143717</c:v>
                </c:pt>
                <c:pt idx="7871">
                  <c:v>28.93492707729747</c:v>
                </c:pt>
                <c:pt idx="7872">
                  <c:v>28.940488744228301</c:v>
                </c:pt>
                <c:pt idx="7873">
                  <c:v>28.946038744491911</c:v>
                </c:pt>
                <c:pt idx="7874">
                  <c:v>28.951592078089018</c:v>
                </c:pt>
                <c:pt idx="7875">
                  <c:v>28.957145411686117</c:v>
                </c:pt>
                <c:pt idx="7876">
                  <c:v>28.962719023061961</c:v>
                </c:pt>
                <c:pt idx="7877">
                  <c:v>28.968236801101821</c:v>
                </c:pt>
                <c:pt idx="7878">
                  <c:v>28.973824579144999</c:v>
                </c:pt>
                <c:pt idx="7879">
                  <c:v>28.979371523852915</c:v>
                </c:pt>
                <c:pt idx="7880">
                  <c:v>28.984941246339684</c:v>
                </c:pt>
                <c:pt idx="7881">
                  <c:v>28.990489302158753</c:v>
                </c:pt>
                <c:pt idx="7882">
                  <c:v>28.996040135755738</c:v>
                </c:pt>
                <c:pt idx="7883">
                  <c:v>29.001579858241083</c:v>
                </c:pt>
                <c:pt idx="7884">
                  <c:v>29.007147358505524</c:v>
                </c:pt>
                <c:pt idx="7885">
                  <c:v>29.012731247659634</c:v>
                </c:pt>
                <c:pt idx="7886">
                  <c:v>29.018261803477881</c:v>
                </c:pt>
                <c:pt idx="7887">
                  <c:v>29.023819859297429</c:v>
                </c:pt>
                <c:pt idx="7888">
                  <c:v>29.02938680400629</c:v>
                </c:pt>
                <c:pt idx="7889">
                  <c:v>29.034929304269543</c:v>
                </c:pt>
                <c:pt idx="7890">
                  <c:v>29.040503193423174</c:v>
                </c:pt>
                <c:pt idx="7891">
                  <c:v>29.046042638130732</c:v>
                </c:pt>
                <c:pt idx="7892">
                  <c:v>29.051627082840422</c:v>
                </c:pt>
                <c:pt idx="7893">
                  <c:v>29.057179305326361</c:v>
                </c:pt>
                <c:pt idx="7894">
                  <c:v>29.062731805590094</c:v>
                </c:pt>
                <c:pt idx="7895">
                  <c:v>29.068303472521396</c:v>
                </c:pt>
                <c:pt idx="7896">
                  <c:v>29.073844306117909</c:v>
                </c:pt>
                <c:pt idx="7897">
                  <c:v>29.079398473048382</c:v>
                </c:pt>
                <c:pt idx="7898">
                  <c:v>29.084935139978025</c:v>
                </c:pt>
                <c:pt idx="7899">
                  <c:v>29.090514862465273</c:v>
                </c:pt>
                <c:pt idx="7900">
                  <c:v>29.096101807175078</c:v>
                </c:pt>
                <c:pt idx="7901">
                  <c:v>29.101627085215295</c:v>
                </c:pt>
                <c:pt idx="7902">
                  <c:v>29.107180974367981</c:v>
                </c:pt>
                <c:pt idx="7903">
                  <c:v>29.112762641299764</c:v>
                </c:pt>
                <c:pt idx="7904">
                  <c:v>29.118304863785223</c:v>
                </c:pt>
                <c:pt idx="7905">
                  <c:v>29.12384764182627</c:v>
                </c:pt>
                <c:pt idx="7906">
                  <c:v>29.129402919867911</c:v>
                </c:pt>
                <c:pt idx="7907">
                  <c:v>29.134954864576056</c:v>
                </c:pt>
                <c:pt idx="7908">
                  <c:v>29.140547642619477</c:v>
                </c:pt>
                <c:pt idx="7909">
                  <c:v>29.146080976215632</c:v>
                </c:pt>
                <c:pt idx="7910">
                  <c:v>29.151666809814277</c:v>
                </c:pt>
                <c:pt idx="7911">
                  <c:v>29.157210698966484</c:v>
                </c:pt>
                <c:pt idx="7912">
                  <c:v>29.162748477007295</c:v>
                </c:pt>
                <c:pt idx="7913">
                  <c:v>29.168311810604873</c:v>
                </c:pt>
                <c:pt idx="7914">
                  <c:v>29.173844866423234</c:v>
                </c:pt>
                <c:pt idx="7915">
                  <c:v>29.179400700020455</c:v>
                </c:pt>
                <c:pt idx="7916">
                  <c:v>29.184990144730381</c:v>
                </c:pt>
                <c:pt idx="7917">
                  <c:v>29.190551533883426</c:v>
                </c:pt>
                <c:pt idx="7918">
                  <c:v>29.196080978590505</c:v>
                </c:pt>
                <c:pt idx="7919">
                  <c:v>29.20165042329948</c:v>
                </c:pt>
                <c:pt idx="7920">
                  <c:v>29.20721042356357</c:v>
                </c:pt>
                <c:pt idx="7921">
                  <c:v>29.212740146048436</c:v>
                </c:pt>
                <c:pt idx="7922">
                  <c:v>29.218318757424516</c:v>
                </c:pt>
                <c:pt idx="7923">
                  <c:v>29.223890146578032</c:v>
                </c:pt>
                <c:pt idx="7924">
                  <c:v>29.229429035730004</c:v>
                </c:pt>
                <c:pt idx="7925">
                  <c:v>29.234984869327224</c:v>
                </c:pt>
                <c:pt idx="7926">
                  <c:v>29.240543202924567</c:v>
                </c:pt>
                <c:pt idx="7927">
                  <c:v>29.246098480966207</c:v>
                </c:pt>
                <c:pt idx="7928">
                  <c:v>29.251644870118536</c:v>
                </c:pt>
                <c:pt idx="7929">
                  <c:v>29.257221259272288</c:v>
                </c:pt>
                <c:pt idx="7930">
                  <c:v>29.26276598175787</c:v>
                </c:pt>
                <c:pt idx="7931">
                  <c:v>29.268313204243572</c:v>
                </c:pt>
                <c:pt idx="7932">
                  <c:v>29.273896260064308</c:v>
                </c:pt>
                <c:pt idx="7933">
                  <c:v>29.279435426994073</c:v>
                </c:pt>
                <c:pt idx="7934">
                  <c:v>29.285012093925612</c:v>
                </c:pt>
                <c:pt idx="7935">
                  <c:v>29.290552927522125</c:v>
                </c:pt>
                <c:pt idx="7936">
                  <c:v>29.296108483341552</c:v>
                </c:pt>
                <c:pt idx="7937">
                  <c:v>29.301664039160986</c:v>
                </c:pt>
                <c:pt idx="7938">
                  <c:v>29.307219872758207</c:v>
                </c:pt>
                <c:pt idx="7939">
                  <c:v>29.312787095244854</c:v>
                </c:pt>
                <c:pt idx="7940">
                  <c:v>29.318339595508586</c:v>
                </c:pt>
                <c:pt idx="7941">
                  <c:v>29.323880429105092</c:v>
                </c:pt>
                <c:pt idx="7942">
                  <c:v>29.329434596035572</c:v>
                </c:pt>
                <c:pt idx="7943">
                  <c:v>29.335005429633501</c:v>
                </c:pt>
                <c:pt idx="7944">
                  <c:v>29.340544318785479</c:v>
                </c:pt>
                <c:pt idx="7945">
                  <c:v>29.346109041272012</c:v>
                </c:pt>
                <c:pt idx="7946">
                  <c:v>29.351680985981108</c:v>
                </c:pt>
                <c:pt idx="7947">
                  <c:v>29.357230986244719</c:v>
                </c:pt>
                <c:pt idx="7948">
                  <c:v>29.362781264286117</c:v>
                </c:pt>
                <c:pt idx="7949">
                  <c:v>29.368340153439039</c:v>
                </c:pt>
                <c:pt idx="7950">
                  <c:v>29.373893209258352</c:v>
                </c:pt>
                <c:pt idx="7951">
                  <c:v>29.379471820634432</c:v>
                </c:pt>
                <c:pt idx="7952">
                  <c:v>29.385039598676666</c:v>
                </c:pt>
                <c:pt idx="7953">
                  <c:v>29.390582932273293</c:v>
                </c:pt>
                <c:pt idx="7954">
                  <c:v>29.396126821425501</c:v>
                </c:pt>
                <c:pt idx="7955">
                  <c:v>29.401685988356217</c:v>
                </c:pt>
                <c:pt idx="7956">
                  <c:v>29.407230433064004</c:v>
                </c:pt>
                <c:pt idx="7957">
                  <c:v>29.412803211106475</c:v>
                </c:pt>
                <c:pt idx="7958">
                  <c:v>29.418342100258453</c:v>
                </c:pt>
                <c:pt idx="7959">
                  <c:v>29.423931544968379</c:v>
                </c:pt>
                <c:pt idx="7960">
                  <c:v>29.429483211898738</c:v>
                </c:pt>
                <c:pt idx="7961">
                  <c:v>29.435033767717929</c:v>
                </c:pt>
                <c:pt idx="7962">
                  <c:v>29.440568767980825</c:v>
                </c:pt>
                <c:pt idx="7963">
                  <c:v>29.446131268245029</c:v>
                </c:pt>
                <c:pt idx="7964">
                  <c:v>29.451694601842608</c:v>
                </c:pt>
                <c:pt idx="7965">
                  <c:v>29.457275435441016</c:v>
                </c:pt>
                <c:pt idx="7966">
                  <c:v>29.462817102370902</c:v>
                </c:pt>
                <c:pt idx="7967">
                  <c:v>29.468359602634155</c:v>
                </c:pt>
                <c:pt idx="7968">
                  <c:v>29.473914602898002</c:v>
                </c:pt>
                <c:pt idx="7969">
                  <c:v>29.479479047606741</c:v>
                </c:pt>
                <c:pt idx="7970">
                  <c:v>29.485044325648861</c:v>
                </c:pt>
                <c:pt idx="7971">
                  <c:v>29.490584881467573</c:v>
                </c:pt>
                <c:pt idx="7972">
                  <c:v>29.496167381732729</c:v>
                </c:pt>
                <c:pt idx="7973">
                  <c:v>29.501692381995152</c:v>
                </c:pt>
                <c:pt idx="7974">
                  <c:v>29.507249048925747</c:v>
                </c:pt>
                <c:pt idx="7975">
                  <c:v>29.512804604745181</c:v>
                </c:pt>
                <c:pt idx="7976">
                  <c:v>29.518367105009386</c:v>
                </c:pt>
                <c:pt idx="7977">
                  <c:v>29.523920994162065</c:v>
                </c:pt>
                <c:pt idx="7978">
                  <c:v>29.529461272202997</c:v>
                </c:pt>
                <c:pt idx="7979">
                  <c:v>29.535028494689644</c:v>
                </c:pt>
                <c:pt idx="7980">
                  <c:v>29.540600161620954</c:v>
                </c:pt>
                <c:pt idx="7981">
                  <c:v>29.546144050773162</c:v>
                </c:pt>
                <c:pt idx="7982">
                  <c:v>29.551720717704708</c:v>
                </c:pt>
                <c:pt idx="7983">
                  <c:v>29.557262940190167</c:v>
                </c:pt>
                <c:pt idx="7984">
                  <c:v>29.562824607120998</c:v>
                </c:pt>
                <c:pt idx="7985">
                  <c:v>29.568376274051356</c:v>
                </c:pt>
                <c:pt idx="7986">
                  <c:v>29.573928218759502</c:v>
                </c:pt>
                <c:pt idx="7987">
                  <c:v>29.579519607913969</c:v>
                </c:pt>
                <c:pt idx="7988">
                  <c:v>29.585041552620691</c:v>
                </c:pt>
                <c:pt idx="7989">
                  <c:v>29.590625997330388</c:v>
                </c:pt>
                <c:pt idx="7990">
                  <c:v>29.596173775371671</c:v>
                </c:pt>
                <c:pt idx="7991">
                  <c:v>29.601728775635518</c:v>
                </c:pt>
                <c:pt idx="7992">
                  <c:v>29.607272664787725</c:v>
                </c:pt>
                <c:pt idx="7993">
                  <c:v>29.61283516505193</c:v>
                </c:pt>
                <c:pt idx="7994">
                  <c:v>29.618395998649387</c:v>
                </c:pt>
                <c:pt idx="7995">
                  <c:v>29.623954887802309</c:v>
                </c:pt>
                <c:pt idx="7996">
                  <c:v>29.629512943621858</c:v>
                </c:pt>
                <c:pt idx="7997">
                  <c:v>29.635074054997109</c:v>
                </c:pt>
                <c:pt idx="7998">
                  <c:v>29.640627110816421</c:v>
                </c:pt>
                <c:pt idx="7999">
                  <c:v>29.646179611080154</c:v>
                </c:pt>
                <c:pt idx="8000">
                  <c:v>29.651739055788656</c:v>
                </c:pt>
                <c:pt idx="8001">
                  <c:v>29.657279056051788</c:v>
                </c:pt>
                <c:pt idx="8002">
                  <c:v>29.662831278537727</c:v>
                </c:pt>
                <c:pt idx="8003">
                  <c:v>29.668395167690885</c:v>
                </c:pt>
                <c:pt idx="8004">
                  <c:v>29.673944612398916</c:v>
                </c:pt>
                <c:pt idx="8005">
                  <c:v>29.679504612663006</c:v>
                </c:pt>
                <c:pt idx="8006">
                  <c:v>29.685060168482433</c:v>
                </c:pt>
                <c:pt idx="8007">
                  <c:v>29.690638224302933</c:v>
                </c:pt>
                <c:pt idx="8008">
                  <c:v>29.696194335677948</c:v>
                </c:pt>
                <c:pt idx="8009">
                  <c:v>29.701733224829919</c:v>
                </c:pt>
                <c:pt idx="8010">
                  <c:v>29.707288780649346</c:v>
                </c:pt>
                <c:pt idx="8011">
                  <c:v>29.712851558691344</c:v>
                </c:pt>
                <c:pt idx="8012">
                  <c:v>29.718419336733579</c:v>
                </c:pt>
                <c:pt idx="8013">
                  <c:v>29.7239535036631</c:v>
                </c:pt>
                <c:pt idx="8014">
                  <c:v>29.729554615040254</c:v>
                </c:pt>
                <c:pt idx="8015">
                  <c:v>29.735071837524526</c:v>
                </c:pt>
                <c:pt idx="8016">
                  <c:v>29.740649893345026</c:v>
                </c:pt>
                <c:pt idx="8017">
                  <c:v>29.746181282496639</c:v>
                </c:pt>
                <c:pt idx="8018">
                  <c:v>29.751757949428185</c:v>
                </c:pt>
                <c:pt idx="8019">
                  <c:v>29.757313227469826</c:v>
                </c:pt>
                <c:pt idx="8020">
                  <c:v>29.762863783289017</c:v>
                </c:pt>
                <c:pt idx="8021">
                  <c:v>29.768420450219612</c:v>
                </c:pt>
                <c:pt idx="8022">
                  <c:v>29.774000450484646</c:v>
                </c:pt>
                <c:pt idx="8023">
                  <c:v>29.77954433963686</c:v>
                </c:pt>
                <c:pt idx="8024">
                  <c:v>29.785084895455572</c:v>
                </c:pt>
                <c:pt idx="8025">
                  <c:v>29.790666840165148</c:v>
                </c:pt>
                <c:pt idx="8026">
                  <c:v>29.796222673762369</c:v>
                </c:pt>
                <c:pt idx="8027">
                  <c:v>29.801764618470042</c:v>
                </c:pt>
                <c:pt idx="8028">
                  <c:v>29.807331563178902</c:v>
                </c:pt>
                <c:pt idx="8029">
                  <c:v>29.812876841220064</c:v>
                </c:pt>
                <c:pt idx="8030">
                  <c:v>29.818424063705766</c:v>
                </c:pt>
                <c:pt idx="8031">
                  <c:v>29.823981841747528</c:v>
                </c:pt>
                <c:pt idx="8032">
                  <c:v>29.829573508679783</c:v>
                </c:pt>
                <c:pt idx="8033">
                  <c:v>29.835112675609547</c:v>
                </c:pt>
                <c:pt idx="8034">
                  <c:v>29.840685731429804</c:v>
                </c:pt>
                <c:pt idx="8035">
                  <c:v>29.846230453915386</c:v>
                </c:pt>
                <c:pt idx="8036">
                  <c:v>29.851804343069023</c:v>
                </c:pt>
                <c:pt idx="8037">
                  <c:v>29.857350732221352</c:v>
                </c:pt>
                <c:pt idx="8038">
                  <c:v>29.862901565818337</c:v>
                </c:pt>
                <c:pt idx="8039">
                  <c:v>29.86846045497126</c:v>
                </c:pt>
                <c:pt idx="8040">
                  <c:v>29.874029899680234</c:v>
                </c:pt>
                <c:pt idx="8041">
                  <c:v>29.879563233276389</c:v>
                </c:pt>
                <c:pt idx="8042">
                  <c:v>29.885121844651518</c:v>
                </c:pt>
                <c:pt idx="8043">
                  <c:v>29.890676011581998</c:v>
                </c:pt>
                <c:pt idx="8044">
                  <c:v>29.896242122957485</c:v>
                </c:pt>
                <c:pt idx="8045">
                  <c:v>29.90180573433285</c:v>
                </c:pt>
                <c:pt idx="8046">
                  <c:v>29.907349345707271</c:v>
                </c:pt>
                <c:pt idx="8047">
                  <c:v>29.912919068194039</c:v>
                </c:pt>
                <c:pt idx="8048">
                  <c:v>29.918459068457178</c:v>
                </c:pt>
                <c:pt idx="8049">
                  <c:v>29.924017957610094</c:v>
                </c:pt>
                <c:pt idx="8050">
                  <c:v>29.929584068985587</c:v>
                </c:pt>
                <c:pt idx="8051">
                  <c:v>29.935151291472234</c:v>
                </c:pt>
                <c:pt idx="8052">
                  <c:v>29.940714902847606</c:v>
                </c:pt>
                <c:pt idx="8053">
                  <c:v>29.946254069777364</c:v>
                </c:pt>
                <c:pt idx="8054">
                  <c:v>29.95182545893088</c:v>
                </c:pt>
                <c:pt idx="8055">
                  <c:v>29.957372959194377</c:v>
                </c:pt>
                <c:pt idx="8056">
                  <c:v>29.96293295945846</c:v>
                </c:pt>
                <c:pt idx="8057">
                  <c:v>29.96847657083288</c:v>
                </c:pt>
                <c:pt idx="8058">
                  <c:v>29.974026848874278</c:v>
                </c:pt>
                <c:pt idx="8059">
                  <c:v>29.979594071360932</c:v>
                </c:pt>
                <c:pt idx="8060">
                  <c:v>29.985148238291405</c:v>
                </c:pt>
                <c:pt idx="8061">
                  <c:v>29.990709071888869</c:v>
                </c:pt>
                <c:pt idx="8062">
                  <c:v>29.996269349930746</c:v>
                </c:pt>
                <c:pt idx="8063">
                  <c:v>30.001797683526657</c:v>
                </c:pt>
                <c:pt idx="8064">
                  <c:v>30.00737407268041</c:v>
                </c:pt>
                <c:pt idx="8065">
                  <c:v>30.012913517387968</c:v>
                </c:pt>
                <c:pt idx="8066">
                  <c:v>30.018499073208819</c:v>
                </c:pt>
                <c:pt idx="8067">
                  <c:v>30.02405546236162</c:v>
                </c:pt>
                <c:pt idx="8068">
                  <c:v>30.02960379595849</c:v>
                </c:pt>
                <c:pt idx="8069">
                  <c:v>30.035152407333147</c:v>
                </c:pt>
                <c:pt idx="8070">
                  <c:v>30.04070657426362</c:v>
                </c:pt>
                <c:pt idx="8071">
                  <c:v>30.046254352304903</c:v>
                </c:pt>
                <c:pt idx="8072">
                  <c:v>30.051838797014593</c:v>
                </c:pt>
                <c:pt idx="8073">
                  <c:v>30.057398519500889</c:v>
                </c:pt>
                <c:pt idx="8074">
                  <c:v>30.062953519764736</c:v>
                </c:pt>
                <c:pt idx="8075">
                  <c:v>30.068482686694022</c:v>
                </c:pt>
                <c:pt idx="8076">
                  <c:v>30.074055464736492</c:v>
                </c:pt>
                <c:pt idx="8077">
                  <c:v>30.079601298333241</c:v>
                </c:pt>
                <c:pt idx="8078">
                  <c:v>30.085173243042338</c:v>
                </c:pt>
                <c:pt idx="8079">
                  <c:v>30.090714909972224</c:v>
                </c:pt>
                <c:pt idx="8080">
                  <c:v>30.096270188013857</c:v>
                </c:pt>
                <c:pt idx="8081">
                  <c:v>30.101841854945167</c:v>
                </c:pt>
                <c:pt idx="8082">
                  <c:v>30.107397410764595</c:v>
                </c:pt>
                <c:pt idx="8083">
                  <c:v>30.112965744362409</c:v>
                </c:pt>
                <c:pt idx="8084">
                  <c:v>30.11852102240405</c:v>
                </c:pt>
                <c:pt idx="8085">
                  <c:v>30.124044911555313</c:v>
                </c:pt>
                <c:pt idx="8086">
                  <c:v>30.129614356264288</c:v>
                </c:pt>
                <c:pt idx="8087">
                  <c:v>30.13517213430605</c:v>
                </c:pt>
                <c:pt idx="8088">
                  <c:v>30.140722134569661</c:v>
                </c:pt>
                <c:pt idx="8089">
                  <c:v>30.146280468166996</c:v>
                </c:pt>
                <c:pt idx="8090">
                  <c:v>30.151846301764696</c:v>
                </c:pt>
                <c:pt idx="8091">
                  <c:v>30.157400746472963</c:v>
                </c:pt>
                <c:pt idx="8092">
                  <c:v>30.162983246738118</c:v>
                </c:pt>
                <c:pt idx="8093">
                  <c:v>30.168512691445198</c:v>
                </c:pt>
                <c:pt idx="8094">
                  <c:v>30.174071858375907</c:v>
                </c:pt>
                <c:pt idx="8095">
                  <c:v>30.17966713641945</c:v>
                </c:pt>
                <c:pt idx="8096">
                  <c:v>30.18517435890325</c:v>
                </c:pt>
                <c:pt idx="8097">
                  <c:v>30.190739081389783</c:v>
                </c:pt>
                <c:pt idx="8098">
                  <c:v>30.19631797054365</c:v>
                </c:pt>
                <c:pt idx="8099">
                  <c:v>30.201862693029238</c:v>
                </c:pt>
                <c:pt idx="8100">
                  <c:v>30.207445193294387</c:v>
                </c:pt>
                <c:pt idx="8101">
                  <c:v>30.212989082446601</c:v>
                </c:pt>
                <c:pt idx="8102">
                  <c:v>30.218545471599402</c:v>
                </c:pt>
                <c:pt idx="8103">
                  <c:v>30.224101860752203</c:v>
                </c:pt>
                <c:pt idx="8104">
                  <c:v>30.229670194350017</c:v>
                </c:pt>
                <c:pt idx="8105">
                  <c:v>30.235237416836672</c:v>
                </c:pt>
                <c:pt idx="8106">
                  <c:v>30.240798805989716</c:v>
                </c:pt>
                <c:pt idx="8107">
                  <c:v>30.246360472920546</c:v>
                </c:pt>
                <c:pt idx="8108">
                  <c:v>30.251902139850426</c:v>
                </c:pt>
                <c:pt idx="8109">
                  <c:v>30.257437973446695</c:v>
                </c:pt>
                <c:pt idx="8110">
                  <c:v>30.263000195933113</c:v>
                </c:pt>
                <c:pt idx="8111">
                  <c:v>30.268568807308714</c:v>
                </c:pt>
                <c:pt idx="8112">
                  <c:v>30.274101863127076</c:v>
                </c:pt>
                <c:pt idx="8113">
                  <c:v>30.279677418947461</c:v>
                </c:pt>
                <c:pt idx="8114">
                  <c:v>30.285234085878056</c:v>
                </c:pt>
                <c:pt idx="8115">
                  <c:v>30.290777975030263</c:v>
                </c:pt>
                <c:pt idx="8116">
                  <c:v>30.29633880862772</c:v>
                </c:pt>
                <c:pt idx="8117">
                  <c:v>30.301895475558315</c:v>
                </c:pt>
                <c:pt idx="8118">
                  <c:v>30.307449920266581</c:v>
                </c:pt>
                <c:pt idx="8119">
                  <c:v>30.313030753864989</c:v>
                </c:pt>
                <c:pt idx="8120">
                  <c:v>30.318568809683587</c:v>
                </c:pt>
                <c:pt idx="8121">
                  <c:v>30.324125198836395</c:v>
                </c:pt>
                <c:pt idx="8122">
                  <c:v>30.329702976879101</c:v>
                </c:pt>
                <c:pt idx="8123">
                  <c:v>30.335264366032138</c:v>
                </c:pt>
                <c:pt idx="8124">
                  <c:v>30.340796866294919</c:v>
                </c:pt>
                <c:pt idx="8125">
                  <c:v>30.346352977669934</c:v>
                </c:pt>
                <c:pt idx="8126">
                  <c:v>30.351944366824402</c:v>
                </c:pt>
                <c:pt idx="8127">
                  <c:v>30.357457978197392</c:v>
                </c:pt>
                <c:pt idx="8128">
                  <c:v>30.363036034017892</c:v>
                </c:pt>
                <c:pt idx="8129">
                  <c:v>30.368612978727224</c:v>
                </c:pt>
                <c:pt idx="8130">
                  <c:v>30.374156034546065</c:v>
                </c:pt>
                <c:pt idx="8131">
                  <c:v>30.379708257032004</c:v>
                </c:pt>
                <c:pt idx="8132">
                  <c:v>30.385246868406181</c:v>
                </c:pt>
                <c:pt idx="8133">
                  <c:v>30.390825479782261</c:v>
                </c:pt>
                <c:pt idx="8134">
                  <c:v>30.396362146711905</c:v>
                </c:pt>
                <c:pt idx="8135">
                  <c:v>30.401934091421008</c:v>
                </c:pt>
                <c:pt idx="8136">
                  <c:v>30.407503536129983</c:v>
                </c:pt>
                <c:pt idx="8137">
                  <c:v>30.413036314170558</c:v>
                </c:pt>
                <c:pt idx="8138">
                  <c:v>30.418591869989985</c:v>
                </c:pt>
                <c:pt idx="8139">
                  <c:v>30.424194370256092</c:v>
                </c:pt>
                <c:pt idx="8140">
                  <c:v>30.429715759407227</c:v>
                </c:pt>
                <c:pt idx="8141">
                  <c:v>30.435260759670602</c:v>
                </c:pt>
                <c:pt idx="8142">
                  <c:v>30.440814093267708</c:v>
                </c:pt>
                <c:pt idx="8143">
                  <c:v>30.446392704643788</c:v>
                </c:pt>
                <c:pt idx="8144">
                  <c:v>30.451952427130085</c:v>
                </c:pt>
                <c:pt idx="8145">
                  <c:v>30.457515205172076</c:v>
                </c:pt>
                <c:pt idx="8146">
                  <c:v>30.463064649880106</c:v>
                </c:pt>
                <c:pt idx="8147">
                  <c:v>30.468602705698704</c:v>
                </c:pt>
                <c:pt idx="8148">
                  <c:v>30.474169372629778</c:v>
                </c:pt>
                <c:pt idx="8149">
                  <c:v>30.479714650670939</c:v>
                </c:pt>
                <c:pt idx="8150">
                  <c:v>30.4852599287121</c:v>
                </c:pt>
                <c:pt idx="8151">
                  <c:v>30.490864928978329</c:v>
                </c:pt>
                <c:pt idx="8152">
                  <c:v>30.496390207018539</c:v>
                </c:pt>
                <c:pt idx="8153">
                  <c:v>30.501977707283931</c:v>
                </c:pt>
                <c:pt idx="8154">
                  <c:v>30.507510763102292</c:v>
                </c:pt>
                <c:pt idx="8155">
                  <c:v>30.513075207811038</c:v>
                </c:pt>
                <c:pt idx="8156">
                  <c:v>30.518616041407544</c:v>
                </c:pt>
                <c:pt idx="8157">
                  <c:v>30.524176597227214</c:v>
                </c:pt>
                <c:pt idx="8158">
                  <c:v>30.529739097491419</c:v>
                </c:pt>
                <c:pt idx="8159">
                  <c:v>30.535292153310731</c:v>
                </c:pt>
                <c:pt idx="8160">
                  <c:v>30.540865764686568</c:v>
                </c:pt>
                <c:pt idx="8161">
                  <c:v>30.546417987172507</c:v>
                </c:pt>
                <c:pt idx="8162">
                  <c:v>30.551957154102272</c:v>
                </c:pt>
                <c:pt idx="8163">
                  <c:v>30.557516321032988</c:v>
                </c:pt>
                <c:pt idx="8164">
                  <c:v>30.563072710185789</c:v>
                </c:pt>
                <c:pt idx="8165">
                  <c:v>30.568620210449279</c:v>
                </c:pt>
                <c:pt idx="8166">
                  <c:v>30.574215210715028</c:v>
                </c:pt>
                <c:pt idx="8167">
                  <c:v>30.579741322088619</c:v>
                </c:pt>
                <c:pt idx="8168">
                  <c:v>30.585310766797594</c:v>
                </c:pt>
                <c:pt idx="8169">
                  <c:v>30.590872155950638</c:v>
                </c:pt>
                <c:pt idx="8170">
                  <c:v>30.596431045103561</c:v>
                </c:pt>
                <c:pt idx="8171">
                  <c:v>30.601993545367765</c:v>
                </c:pt>
                <c:pt idx="8172">
                  <c:v>30.607533823408691</c:v>
                </c:pt>
                <c:pt idx="8173">
                  <c:v>30.613113545895938</c:v>
                </c:pt>
                <c:pt idx="8174">
                  <c:v>30.618668823937572</c:v>
                </c:pt>
                <c:pt idx="8175">
                  <c:v>30.624216601978855</c:v>
                </c:pt>
                <c:pt idx="8176">
                  <c:v>30.629769380020381</c:v>
                </c:pt>
                <c:pt idx="8177">
                  <c:v>30.635344658062966</c:v>
                </c:pt>
                <c:pt idx="8178">
                  <c:v>30.640891880548669</c:v>
                </c:pt>
                <c:pt idx="8179">
                  <c:v>30.646452991923919</c:v>
                </c:pt>
                <c:pt idx="8180">
                  <c:v>30.652006325521018</c:v>
                </c:pt>
                <c:pt idx="8181">
                  <c:v>30.657580214674656</c:v>
                </c:pt>
                <c:pt idx="8182">
                  <c:v>30.663124659382444</c:v>
                </c:pt>
                <c:pt idx="8183">
                  <c:v>30.668687715202235</c:v>
                </c:pt>
                <c:pt idx="8184">
                  <c:v>30.674234937687931</c:v>
                </c:pt>
                <c:pt idx="8185">
                  <c:v>30.679805771285867</c:v>
                </c:pt>
                <c:pt idx="8186">
                  <c:v>30.685352715993776</c:v>
                </c:pt>
                <c:pt idx="8187">
                  <c:v>30.690920771813804</c:v>
                </c:pt>
                <c:pt idx="8188">
                  <c:v>30.696469383188461</c:v>
                </c:pt>
                <c:pt idx="8189">
                  <c:v>30.702019105674278</c:v>
                </c:pt>
                <c:pt idx="8190">
                  <c:v>30.707562439270905</c:v>
                </c:pt>
                <c:pt idx="8191">
                  <c:v>30.713127717313018</c:v>
                </c:pt>
                <c:pt idx="8192">
                  <c:v>30.718667439798363</c:v>
                </c:pt>
                <c:pt idx="8193">
                  <c:v>30.724224384506751</c:v>
                </c:pt>
                <c:pt idx="8194">
                  <c:v>30.729826329217271</c:v>
                </c:pt>
                <c:pt idx="8195">
                  <c:v>30.735350496146321</c:v>
                </c:pt>
                <c:pt idx="8196">
                  <c:v>30.740895774187489</c:v>
                </c:pt>
                <c:pt idx="8197">
                  <c:v>30.746490774453232</c:v>
                </c:pt>
                <c:pt idx="8198">
                  <c:v>30.752015774715655</c:v>
                </c:pt>
                <c:pt idx="8199">
                  <c:v>30.757563830534732</c:v>
                </c:pt>
                <c:pt idx="8200">
                  <c:v>30.763154386355826</c:v>
                </c:pt>
                <c:pt idx="8201">
                  <c:v>30.768703553286063</c:v>
                </c:pt>
                <c:pt idx="8202">
                  <c:v>30.774250775771765</c:v>
                </c:pt>
                <c:pt idx="8203">
                  <c:v>30.779783553812333</c:v>
                </c:pt>
                <c:pt idx="8204">
                  <c:v>30.785374109633427</c:v>
                </c:pt>
                <c:pt idx="8205">
                  <c:v>30.790895498784568</c:v>
                </c:pt>
                <c:pt idx="8206">
                  <c:v>30.796464665715757</c:v>
                </c:pt>
                <c:pt idx="8207">
                  <c:v>30.802022443757512</c:v>
                </c:pt>
                <c:pt idx="8208">
                  <c:v>30.807579110688106</c:v>
                </c:pt>
                <c:pt idx="8209">
                  <c:v>30.813147444285921</c:v>
                </c:pt>
                <c:pt idx="8210">
                  <c:v>30.818681888993243</c:v>
                </c:pt>
                <c:pt idx="8211">
                  <c:v>30.824241889257326</c:v>
                </c:pt>
                <c:pt idx="8212">
                  <c:v>30.829799667299081</c:v>
                </c:pt>
                <c:pt idx="8213">
                  <c:v>30.835381889786451</c:v>
                </c:pt>
                <c:pt idx="8214">
                  <c:v>30.840907167826661</c:v>
                </c:pt>
                <c:pt idx="8215">
                  <c:v>30.846479668091344</c:v>
                </c:pt>
                <c:pt idx="8216">
                  <c:v>30.852056612800677</c:v>
                </c:pt>
                <c:pt idx="8217">
                  <c:v>30.857573557507163</c:v>
                </c:pt>
                <c:pt idx="8218">
                  <c:v>30.863152724438823</c:v>
                </c:pt>
                <c:pt idx="8219">
                  <c:v>30.868704946924762</c:v>
                </c:pt>
                <c:pt idx="8220">
                  <c:v>30.874241613854405</c:v>
                </c:pt>
                <c:pt idx="8221">
                  <c:v>30.879797169673839</c:v>
                </c:pt>
                <c:pt idx="8222">
                  <c:v>30.885373003272012</c:v>
                </c:pt>
                <c:pt idx="8223">
                  <c:v>30.890932447980514</c:v>
                </c:pt>
                <c:pt idx="8224">
                  <c:v>30.896470781576905</c:v>
                </c:pt>
                <c:pt idx="8225">
                  <c:v>30.902046892952864</c:v>
                </c:pt>
                <c:pt idx="8226">
                  <c:v>30.907604670994626</c:v>
                </c:pt>
                <c:pt idx="8227">
                  <c:v>30.913150226813581</c:v>
                </c:pt>
                <c:pt idx="8228">
                  <c:v>30.918711893744412</c:v>
                </c:pt>
                <c:pt idx="8229">
                  <c:v>30.924244116229399</c:v>
                </c:pt>
                <c:pt idx="8230">
                  <c:v>30.929820505383152</c:v>
                </c:pt>
                <c:pt idx="8231">
                  <c:v>30.935367172313274</c:v>
                </c:pt>
                <c:pt idx="8232">
                  <c:v>30.940924672577236</c:v>
                </c:pt>
                <c:pt idx="8233">
                  <c:v>30.946508283953559</c:v>
                </c:pt>
                <c:pt idx="8234">
                  <c:v>30.952039117549592</c:v>
                </c:pt>
                <c:pt idx="8235">
                  <c:v>30.957595506702393</c:v>
                </c:pt>
                <c:pt idx="8236">
                  <c:v>30.963175229189641</c:v>
                </c:pt>
                <c:pt idx="8237">
                  <c:v>30.968706618341255</c:v>
                </c:pt>
                <c:pt idx="8238">
                  <c:v>30.97426384082743</c:v>
                </c:pt>
                <c:pt idx="8239">
                  <c:v>30.979819396646864</c:v>
                </c:pt>
                <c:pt idx="8240">
                  <c:v>30.985393563578288</c:v>
                </c:pt>
                <c:pt idx="8241">
                  <c:v>30.990938286063869</c:v>
                </c:pt>
                <c:pt idx="8242">
                  <c:v>30.996508008550638</c:v>
                </c:pt>
                <c:pt idx="8243">
                  <c:v>31.00208439770439</c:v>
                </c:pt>
                <c:pt idx="8244">
                  <c:v>31.007623286856361</c:v>
                </c:pt>
                <c:pt idx="8245">
                  <c:v>31.013169398230904</c:v>
                </c:pt>
                <c:pt idx="8246">
                  <c:v>31.018754954051754</c:v>
                </c:pt>
                <c:pt idx="8247">
                  <c:v>31.024289676536863</c:v>
                </c:pt>
                <c:pt idx="8248">
                  <c:v>31.029866621246196</c:v>
                </c:pt>
                <c:pt idx="8249">
                  <c:v>31.035392454841993</c:v>
                </c:pt>
                <c:pt idx="8250">
                  <c:v>31.040965232884464</c:v>
                </c:pt>
                <c:pt idx="8251">
                  <c:v>31.046529399815416</c:v>
                </c:pt>
                <c:pt idx="8252">
                  <c:v>31.052070233411921</c:v>
                </c:pt>
                <c:pt idx="8253">
                  <c:v>31.057623289231234</c:v>
                </c:pt>
                <c:pt idx="8254">
                  <c:v>31.063196900607078</c:v>
                </c:pt>
                <c:pt idx="8255">
                  <c:v>31.068742456426033</c:v>
                </c:pt>
                <c:pt idx="8256">
                  <c:v>31.074311623357222</c:v>
                </c:pt>
                <c:pt idx="8257">
                  <c:v>31.079894123622378</c:v>
                </c:pt>
                <c:pt idx="8258">
                  <c:v>31.085433012774349</c:v>
                </c:pt>
                <c:pt idx="8259">
                  <c:v>31.090991901927271</c:v>
                </c:pt>
                <c:pt idx="8260">
                  <c:v>31.096540513301928</c:v>
                </c:pt>
                <c:pt idx="8261">
                  <c:v>31.102103013566133</c:v>
                </c:pt>
                <c:pt idx="8262">
                  <c:v>31.107642180495898</c:v>
                </c:pt>
                <c:pt idx="8263">
                  <c:v>31.113220791871978</c:v>
                </c:pt>
                <c:pt idx="8264">
                  <c:v>31.118764681024185</c:v>
                </c:pt>
                <c:pt idx="8265">
                  <c:v>31.124324403510482</c:v>
                </c:pt>
                <c:pt idx="8266">
                  <c:v>31.129893014886083</c:v>
                </c:pt>
                <c:pt idx="8267">
                  <c:v>31.135429681815733</c:v>
                </c:pt>
                <c:pt idx="8268">
                  <c:v>31.141004959858318</c:v>
                </c:pt>
                <c:pt idx="8269">
                  <c:v>31.146546071232617</c:v>
                </c:pt>
                <c:pt idx="8270">
                  <c:v>31.152098293718556</c:v>
                </c:pt>
                <c:pt idx="8271">
                  <c:v>31.157674682872308</c:v>
                </c:pt>
                <c:pt idx="8272">
                  <c:v>31.16323884980326</c:v>
                </c:pt>
                <c:pt idx="8273">
                  <c:v>31.168786350066757</c:v>
                </c:pt>
                <c:pt idx="8274">
                  <c:v>31.174326350329888</c:v>
                </c:pt>
                <c:pt idx="8275">
                  <c:v>31.17991857281773</c:v>
                </c:pt>
                <c:pt idx="8276">
                  <c:v>31.185451628636091</c:v>
                </c:pt>
                <c:pt idx="8277">
                  <c:v>31.19102135112286</c:v>
                </c:pt>
                <c:pt idx="8278">
                  <c:v>31.196569406941936</c:v>
                </c:pt>
                <c:pt idx="8279">
                  <c:v>31.20210607387158</c:v>
                </c:pt>
                <c:pt idx="8280">
                  <c:v>31.20767996302521</c:v>
                </c:pt>
                <c:pt idx="8281">
                  <c:v>31.213236907733599</c:v>
                </c:pt>
                <c:pt idx="8282">
                  <c:v>31.218795796886521</c:v>
                </c:pt>
                <c:pt idx="8283">
                  <c:v>31.224352463817116</c:v>
                </c:pt>
                <c:pt idx="8284">
                  <c:v>31.229937186304593</c:v>
                </c:pt>
                <c:pt idx="8285">
                  <c:v>31.235465797678298</c:v>
                </c:pt>
                <c:pt idx="8286">
                  <c:v>31.241033020164952</c:v>
                </c:pt>
                <c:pt idx="8287">
                  <c:v>31.24660107598498</c:v>
                </c:pt>
                <c:pt idx="8288">
                  <c:v>31.252134409581128</c:v>
                </c:pt>
                <c:pt idx="8289">
                  <c:v>31.257719132068612</c:v>
                </c:pt>
                <c:pt idx="8290">
                  <c:v>31.263242743442081</c:v>
                </c:pt>
                <c:pt idx="8291">
                  <c:v>31.268826077040611</c:v>
                </c:pt>
                <c:pt idx="8292">
                  <c:v>31.274355799525477</c:v>
                </c:pt>
                <c:pt idx="8293">
                  <c:v>31.279944688679823</c:v>
                </c:pt>
                <c:pt idx="8294">
                  <c:v>31.285467188942132</c:v>
                </c:pt>
                <c:pt idx="8295">
                  <c:v>31.291057744763219</c:v>
                </c:pt>
                <c:pt idx="8296">
                  <c:v>31.296603300582174</c:v>
                </c:pt>
                <c:pt idx="8297">
                  <c:v>31.302128300844597</c:v>
                </c:pt>
                <c:pt idx="8298">
                  <c:v>31.307686356664153</c:v>
                </c:pt>
                <c:pt idx="8299">
                  <c:v>31.313282190263269</c:v>
                </c:pt>
                <c:pt idx="8300">
                  <c:v>31.318816912748378</c:v>
                </c:pt>
                <c:pt idx="8301">
                  <c:v>31.324366357456409</c:v>
                </c:pt>
                <c:pt idx="8302">
                  <c:v>31.329948857721565</c:v>
                </c:pt>
                <c:pt idx="8303">
                  <c:v>31.335486080206788</c:v>
                </c:pt>
                <c:pt idx="8304">
                  <c:v>31.341034136025865</c:v>
                </c:pt>
                <c:pt idx="8305">
                  <c:v>31.346602191845886</c:v>
                </c:pt>
                <c:pt idx="8306">
                  <c:v>31.35215246988729</c:v>
                </c:pt>
                <c:pt idx="8307">
                  <c:v>31.357702470150901</c:v>
                </c:pt>
                <c:pt idx="8308">
                  <c:v>31.363274692637784</c:v>
                </c:pt>
                <c:pt idx="8309">
                  <c:v>31.368816915123251</c:v>
                </c:pt>
                <c:pt idx="8310">
                  <c:v>31.374409693166672</c:v>
                </c:pt>
                <c:pt idx="8311">
                  <c:v>31.37992386009525</c:v>
                </c:pt>
                <c:pt idx="8312">
                  <c:v>31.38550302702691</c:v>
                </c:pt>
                <c:pt idx="8313">
                  <c:v>31.391061082846459</c:v>
                </c:pt>
                <c:pt idx="8314">
                  <c:v>31.396601083109598</c:v>
                </c:pt>
                <c:pt idx="8315">
                  <c:v>31.402186916708242</c:v>
                </c:pt>
                <c:pt idx="8316">
                  <c:v>31.40772025030439</c:v>
                </c:pt>
                <c:pt idx="8317">
                  <c:v>31.413283583901968</c:v>
                </c:pt>
                <c:pt idx="8318">
                  <c:v>31.418872750834108</c:v>
                </c:pt>
                <c:pt idx="8319">
                  <c:v>31.424392195540715</c:v>
                </c:pt>
                <c:pt idx="8320">
                  <c:v>31.429985806917504</c:v>
                </c:pt>
                <c:pt idx="8321">
                  <c:v>31.435507751624225</c:v>
                </c:pt>
                <c:pt idx="8322">
                  <c:v>31.441102751889975</c:v>
                </c:pt>
                <c:pt idx="8323">
                  <c:v>31.446626641041238</c:v>
                </c:pt>
                <c:pt idx="8324">
                  <c:v>31.452204974639525</c:v>
                </c:pt>
                <c:pt idx="8325">
                  <c:v>31.457738586013473</c:v>
                </c:pt>
                <c:pt idx="8326">
                  <c:v>31.46331747516734</c:v>
                </c:pt>
                <c:pt idx="8327">
                  <c:v>31.468865808764203</c:v>
                </c:pt>
                <c:pt idx="8328">
                  <c:v>31.474434142362025</c:v>
                </c:pt>
                <c:pt idx="8329">
                  <c:v>31.480003587071</c:v>
                </c:pt>
                <c:pt idx="8330">
                  <c:v>31.485554142890191</c:v>
                </c:pt>
                <c:pt idx="8331">
                  <c:v>31.491098032042405</c:v>
                </c:pt>
                <c:pt idx="8332">
                  <c:v>31.49664942119497</c:v>
                </c:pt>
                <c:pt idx="8333">
                  <c:v>31.502231365904539</c:v>
                </c:pt>
                <c:pt idx="8334">
                  <c:v>31.507788866168507</c:v>
                </c:pt>
                <c:pt idx="8335">
                  <c:v>31.513326088653738</c:v>
                </c:pt>
                <c:pt idx="8336">
                  <c:v>31.518882200028745</c:v>
                </c:pt>
                <c:pt idx="8337">
                  <c:v>31.524436644737012</c:v>
                </c:pt>
                <c:pt idx="8338">
                  <c:v>31.530019700557748</c:v>
                </c:pt>
                <c:pt idx="8339">
                  <c:v>31.535558867487513</c:v>
                </c:pt>
                <c:pt idx="8340">
                  <c:v>31.541117756640435</c:v>
                </c:pt>
                <c:pt idx="8341">
                  <c:v>31.546689701349532</c:v>
                </c:pt>
                <c:pt idx="8342">
                  <c:v>31.552229701612671</c:v>
                </c:pt>
                <c:pt idx="8343">
                  <c:v>31.557780535209648</c:v>
                </c:pt>
                <c:pt idx="8344">
                  <c:v>31.563345257696181</c:v>
                </c:pt>
                <c:pt idx="8345">
                  <c:v>31.568918591294238</c:v>
                </c:pt>
                <c:pt idx="8346">
                  <c:v>31.574463036002026</c:v>
                </c:pt>
                <c:pt idx="8347">
                  <c:v>31.580011091821103</c:v>
                </c:pt>
                <c:pt idx="8348">
                  <c:v>31.585591647641717</c:v>
                </c:pt>
                <c:pt idx="8349">
                  <c:v>31.59113359234939</c:v>
                </c:pt>
                <c:pt idx="8350">
                  <c:v>31.596696648169182</c:v>
                </c:pt>
                <c:pt idx="8351">
                  <c:v>31.602238592876855</c:v>
                </c:pt>
                <c:pt idx="8352">
                  <c:v>31.607794426474076</c:v>
                </c:pt>
                <c:pt idx="8353">
                  <c:v>31.613346648960015</c:v>
                </c:pt>
                <c:pt idx="8354">
                  <c:v>31.61889970477932</c:v>
                </c:pt>
                <c:pt idx="8355">
                  <c:v>31.624464427265853</c:v>
                </c:pt>
                <c:pt idx="8356">
                  <c:v>31.630036094197163</c:v>
                </c:pt>
                <c:pt idx="8357">
                  <c:v>31.635578872238209</c:v>
                </c:pt>
                <c:pt idx="8358">
                  <c:v>31.641121650279256</c:v>
                </c:pt>
                <c:pt idx="8359">
                  <c:v>31.646716094989419</c:v>
                </c:pt>
                <c:pt idx="8360">
                  <c:v>31.652239150807308</c:v>
                </c:pt>
                <c:pt idx="8361">
                  <c:v>31.657800262182558</c:v>
                </c:pt>
                <c:pt idx="8362">
                  <c:v>31.663373595780609</c:v>
                </c:pt>
                <c:pt idx="8363">
                  <c:v>31.668904429376642</c:v>
                </c:pt>
                <c:pt idx="8364">
                  <c:v>31.674463318529565</c:v>
                </c:pt>
                <c:pt idx="8365">
                  <c:v>31.680014152126549</c:v>
                </c:pt>
                <c:pt idx="8366">
                  <c:v>31.685606652392178</c:v>
                </c:pt>
                <c:pt idx="8367">
                  <c:v>31.691152763766713</c:v>
                </c:pt>
                <c:pt idx="8368">
                  <c:v>31.696717764031039</c:v>
                </c:pt>
                <c:pt idx="8369">
                  <c:v>31.702268042072436</c:v>
                </c:pt>
                <c:pt idx="8370">
                  <c:v>31.707819153447215</c:v>
                </c:pt>
                <c:pt idx="8371">
                  <c:v>31.713380542600252</c:v>
                </c:pt>
                <c:pt idx="8372">
                  <c:v>31.718929153974909</c:v>
                </c:pt>
                <c:pt idx="8373">
                  <c:v>31.724494154239235</c:v>
                </c:pt>
                <c:pt idx="8374">
                  <c:v>31.730036932280282</c:v>
                </c:pt>
                <c:pt idx="8375">
                  <c:v>31.735591654766335</c:v>
                </c:pt>
                <c:pt idx="8376">
                  <c:v>31.741176099476032</c:v>
                </c:pt>
                <c:pt idx="8377">
                  <c:v>31.746728044184177</c:v>
                </c:pt>
                <c:pt idx="8378">
                  <c:v>31.752274155558712</c:v>
                </c:pt>
                <c:pt idx="8379">
                  <c:v>31.757839155823039</c:v>
                </c:pt>
                <c:pt idx="8380">
                  <c:v>31.763394711642466</c:v>
                </c:pt>
                <c:pt idx="8381">
                  <c:v>31.768946378572824</c:v>
                </c:pt>
                <c:pt idx="8382">
                  <c:v>31.774504156614579</c:v>
                </c:pt>
                <c:pt idx="8383">
                  <c:v>31.78004665687784</c:v>
                </c:pt>
                <c:pt idx="8384">
                  <c:v>31.785593601585749</c:v>
                </c:pt>
                <c:pt idx="8385">
                  <c:v>31.791151657405297</c:v>
                </c:pt>
                <c:pt idx="8386">
                  <c:v>31.796730268781378</c:v>
                </c:pt>
                <c:pt idx="8387">
                  <c:v>31.802260269044037</c:v>
                </c:pt>
                <c:pt idx="8388">
                  <c:v>31.807816935974632</c:v>
                </c:pt>
                <c:pt idx="8389">
                  <c:v>31.813379436238836</c:v>
                </c:pt>
                <c:pt idx="8390">
                  <c:v>31.818934714280477</c:v>
                </c:pt>
                <c:pt idx="8391">
                  <c:v>31.824504158989452</c:v>
                </c:pt>
                <c:pt idx="8392">
                  <c:v>31.830058325919932</c:v>
                </c:pt>
                <c:pt idx="8393">
                  <c:v>31.835631381740189</c:v>
                </c:pt>
                <c:pt idx="8394">
                  <c:v>31.841153326446911</c:v>
                </c:pt>
                <c:pt idx="8395">
                  <c:v>31.846704993377269</c:v>
                </c:pt>
                <c:pt idx="8396">
                  <c:v>31.852311660310239</c:v>
                </c:pt>
                <c:pt idx="8397">
                  <c:v>31.857836660572662</c:v>
                </c:pt>
                <c:pt idx="8398">
                  <c:v>31.863384438613945</c:v>
                </c:pt>
                <c:pt idx="8399">
                  <c:v>31.868939438877792</c:v>
                </c:pt>
                <c:pt idx="8400">
                  <c:v>31.874533328032381</c:v>
                </c:pt>
                <c:pt idx="8401">
                  <c:v>31.880071939406559</c:v>
                </c:pt>
                <c:pt idx="8402">
                  <c:v>31.885607773002828</c:v>
                </c:pt>
                <c:pt idx="8403">
                  <c:v>31.891154995488531</c:v>
                </c:pt>
                <c:pt idx="8404">
                  <c:v>31.896727217975421</c:v>
                </c:pt>
                <c:pt idx="8405">
                  <c:v>31.902271940461002</c:v>
                </c:pt>
                <c:pt idx="8406">
                  <c:v>31.907848329614755</c:v>
                </c:pt>
                <c:pt idx="8407">
                  <c:v>31.913380552099742</c:v>
                </c:pt>
                <c:pt idx="8408">
                  <c:v>31.918956941253501</c:v>
                </c:pt>
                <c:pt idx="8409">
                  <c:v>31.924496941516633</c:v>
                </c:pt>
                <c:pt idx="8410">
                  <c:v>31.930046664002457</c:v>
                </c:pt>
                <c:pt idx="8411">
                  <c:v>31.935604997599793</c:v>
                </c:pt>
                <c:pt idx="8412">
                  <c:v>31.941186942309368</c:v>
                </c:pt>
                <c:pt idx="8413">
                  <c:v>31.946733331461697</c:v>
                </c:pt>
                <c:pt idx="8414">
                  <c:v>31.952291942836826</c:v>
                </c:pt>
                <c:pt idx="8415">
                  <c:v>31.95786555421267</c:v>
                </c:pt>
                <c:pt idx="8416">
                  <c:v>31.963407498920343</c:v>
                </c:pt>
                <c:pt idx="8417">
                  <c:v>31.968962776961984</c:v>
                </c:pt>
                <c:pt idx="8418">
                  <c:v>31.974514166114549</c:v>
                </c:pt>
                <c:pt idx="8419">
                  <c:v>31.980101666379941</c:v>
                </c:pt>
                <c:pt idx="8420">
                  <c:v>31.985649999976804</c:v>
                </c:pt>
                <c:pt idx="8421">
                  <c:v>31.991204444685071</c:v>
                </c:pt>
                <c:pt idx="8422">
                  <c:v>31.996785000505685</c:v>
                </c:pt>
                <c:pt idx="8423">
                  <c:v>32.002326667435568</c:v>
                </c:pt>
                <c:pt idx="8424">
                  <c:v>32.007891389922108</c:v>
                </c:pt>
                <c:pt idx="8425">
                  <c:v>32.013432501296407</c:v>
                </c:pt>
                <c:pt idx="8426">
                  <c:v>32.019003057116549</c:v>
                </c:pt>
                <c:pt idx="8427">
                  <c:v>32.024551668491199</c:v>
                </c:pt>
                <c:pt idx="8428">
                  <c:v>32.030090835420964</c:v>
                </c:pt>
                <c:pt idx="8429">
                  <c:v>32.035647502351551</c:v>
                </c:pt>
                <c:pt idx="8430">
                  <c:v>32.041215835949373</c:v>
                </c:pt>
                <c:pt idx="8431">
                  <c:v>32.046785280658355</c:v>
                </c:pt>
                <c:pt idx="8432">
                  <c:v>32.052341947588943</c:v>
                </c:pt>
                <c:pt idx="8433">
                  <c:v>32.057900558964079</c:v>
                </c:pt>
                <c:pt idx="8434">
                  <c:v>32.063435003671387</c:v>
                </c:pt>
                <c:pt idx="8435">
                  <c:v>32.06901750393655</c:v>
                </c:pt>
                <c:pt idx="8436">
                  <c:v>32.074577504200633</c:v>
                </c:pt>
                <c:pt idx="8437">
                  <c:v>32.080124726686336</c:v>
                </c:pt>
                <c:pt idx="8438">
                  <c:v>32.085685004728205</c:v>
                </c:pt>
                <c:pt idx="8439">
                  <c:v>32.091233060547282</c:v>
                </c:pt>
                <c:pt idx="8440">
                  <c:v>32.096787505255548</c:v>
                </c:pt>
                <c:pt idx="8441">
                  <c:v>32.102357227742317</c:v>
                </c:pt>
                <c:pt idx="8442">
                  <c:v>32.107905283561394</c:v>
                </c:pt>
                <c:pt idx="8443">
                  <c:v>32.113455839380592</c:v>
                </c:pt>
                <c:pt idx="8444">
                  <c:v>32.119017506311422</c:v>
                </c:pt>
                <c:pt idx="8445">
                  <c:v>32.124564173241538</c:v>
                </c:pt>
                <c:pt idx="8446">
                  <c:v>32.130118062394217</c:v>
                </c:pt>
                <c:pt idx="8447">
                  <c:v>32.135700007103793</c:v>
                </c:pt>
                <c:pt idx="8448">
                  <c:v>32.141239174033558</c:v>
                </c:pt>
                <c:pt idx="8449">
                  <c:v>32.14682028540976</c:v>
                </c:pt>
                <c:pt idx="8450">
                  <c:v>32.152376952340347</c:v>
                </c:pt>
                <c:pt idx="8451">
                  <c:v>32.157911119269883</c:v>
                </c:pt>
                <c:pt idx="8452">
                  <c:v>32.163479452867691</c:v>
                </c:pt>
                <c:pt idx="8453">
                  <c:v>32.16901000868593</c:v>
                </c:pt>
                <c:pt idx="8454">
                  <c:v>32.174572786727936</c:v>
                </c:pt>
                <c:pt idx="8455">
                  <c:v>32.180173898105082</c:v>
                </c:pt>
                <c:pt idx="8456">
                  <c:v>32.185730287257883</c:v>
                </c:pt>
                <c:pt idx="8457">
                  <c:v>32.191270009743235</c:v>
                </c:pt>
                <c:pt idx="8458">
                  <c:v>32.196821398895793</c:v>
                </c:pt>
                <c:pt idx="8459">
                  <c:v>32.202390565826988</c:v>
                </c:pt>
                <c:pt idx="8460">
                  <c:v>32.207927510534418</c:v>
                </c:pt>
                <c:pt idx="8461">
                  <c:v>32.213476121909082</c:v>
                </c:pt>
                <c:pt idx="8462">
                  <c:v>32.219031399950708</c:v>
                </c:pt>
                <c:pt idx="8463">
                  <c:v>32.224613622438085</c:v>
                </c:pt>
                <c:pt idx="8464">
                  <c:v>32.230170567146459</c:v>
                </c:pt>
                <c:pt idx="8465">
                  <c:v>32.23571528963204</c:v>
                </c:pt>
                <c:pt idx="8466">
                  <c:v>32.241297512119402</c:v>
                </c:pt>
                <c:pt idx="8467">
                  <c:v>32.246819179048344</c:v>
                </c:pt>
                <c:pt idx="8468">
                  <c:v>32.252402790424654</c:v>
                </c:pt>
                <c:pt idx="8469">
                  <c:v>32.257931124020573</c:v>
                </c:pt>
                <c:pt idx="8470">
                  <c:v>32.263503624285249</c:v>
                </c:pt>
                <c:pt idx="8471">
                  <c:v>32.269077235661101</c:v>
                </c:pt>
                <c:pt idx="8472">
                  <c:v>32.274630291480406</c:v>
                </c:pt>
                <c:pt idx="8473">
                  <c:v>32.280185013966459</c:v>
                </c:pt>
                <c:pt idx="8474">
                  <c:v>32.285713903117966</c:v>
                </c:pt>
                <c:pt idx="8475">
                  <c:v>32.29131251449499</c:v>
                </c:pt>
                <c:pt idx="8476">
                  <c:v>32.296823625867873</c:v>
                </c:pt>
                <c:pt idx="8477">
                  <c:v>32.302377237242766</c:v>
                </c:pt>
                <c:pt idx="8478">
                  <c:v>32.307936959729062</c:v>
                </c:pt>
                <c:pt idx="8479">
                  <c:v>32.31349362665965</c:v>
                </c:pt>
                <c:pt idx="8480">
                  <c:v>32.319045293590008</c:v>
                </c:pt>
                <c:pt idx="8481">
                  <c:v>32.324620571632593</c:v>
                </c:pt>
                <c:pt idx="8482">
                  <c:v>32.330160016340145</c:v>
                </c:pt>
                <c:pt idx="8483">
                  <c:v>32.335732516604835</c:v>
                </c:pt>
                <c:pt idx="8484">
                  <c:v>32.341295572424613</c:v>
                </c:pt>
                <c:pt idx="8485">
                  <c:v>32.34684473935485</c:v>
                </c:pt>
                <c:pt idx="8486">
                  <c:v>32.352403350729986</c:v>
                </c:pt>
                <c:pt idx="8487">
                  <c:v>32.357956128771505</c:v>
                </c:pt>
                <c:pt idx="8488">
                  <c:v>32.363500295701513</c:v>
                </c:pt>
                <c:pt idx="8489">
                  <c:v>32.369066407077</c:v>
                </c:pt>
                <c:pt idx="8490">
                  <c:v>32.374615851785023</c:v>
                </c:pt>
                <c:pt idx="8491">
                  <c:v>32.380175018715732</c:v>
                </c:pt>
                <c:pt idx="8492">
                  <c:v>32.385732796757495</c:v>
                </c:pt>
                <c:pt idx="8493">
                  <c:v>32.391295019243913</c:v>
                </c:pt>
                <c:pt idx="8494">
                  <c:v>32.396851130618927</c:v>
                </c:pt>
                <c:pt idx="8495">
                  <c:v>32.4024175197722</c:v>
                </c:pt>
                <c:pt idx="8496">
                  <c:v>32.407960020035446</c:v>
                </c:pt>
                <c:pt idx="8497">
                  <c:v>32.413515575854888</c:v>
                </c:pt>
                <c:pt idx="8498">
                  <c:v>32.419070853896528</c:v>
                </c:pt>
                <c:pt idx="8499">
                  <c:v>32.424627520827116</c:v>
                </c:pt>
                <c:pt idx="8500">
                  <c:v>32.430203909980875</c:v>
                </c:pt>
                <c:pt idx="8501">
                  <c:v>32.43576641024508</c:v>
                </c:pt>
                <c:pt idx="8502">
                  <c:v>32.441295021618785</c:v>
                </c:pt>
                <c:pt idx="8503">
                  <c:v>32.446865577438928</c:v>
                </c:pt>
                <c:pt idx="8504">
                  <c:v>32.452438355481391</c:v>
                </c:pt>
                <c:pt idx="8505">
                  <c:v>32.457982244633598</c:v>
                </c:pt>
                <c:pt idx="8506">
                  <c:v>32.463542244897695</c:v>
                </c:pt>
                <c:pt idx="8507">
                  <c:v>32.469079189605125</c:v>
                </c:pt>
                <c:pt idx="8508">
                  <c:v>32.474650856536428</c:v>
                </c:pt>
                <c:pt idx="8509">
                  <c:v>32.480201412355626</c:v>
                </c:pt>
                <c:pt idx="8510">
                  <c:v>32.48575724595284</c:v>
                </c:pt>
                <c:pt idx="8511">
                  <c:v>32.491340301773576</c:v>
                </c:pt>
                <c:pt idx="8512">
                  <c:v>32.49685391314658</c:v>
                </c:pt>
                <c:pt idx="8513">
                  <c:v>32.502425580077883</c:v>
                </c:pt>
                <c:pt idx="8514">
                  <c:v>32.507982247008471</c:v>
                </c:pt>
                <c:pt idx="8515">
                  <c:v>32.51355752505107</c:v>
                </c:pt>
                <c:pt idx="8516">
                  <c:v>32.519095303091873</c:v>
                </c:pt>
                <c:pt idx="8517">
                  <c:v>32.52466141446736</c:v>
                </c:pt>
                <c:pt idx="8518">
                  <c:v>32.530197525841416</c:v>
                </c:pt>
                <c:pt idx="8519">
                  <c:v>32.535765026105864</c:v>
                </c:pt>
                <c:pt idx="8520">
                  <c:v>32.541338081926128</c:v>
                </c:pt>
                <c:pt idx="8521">
                  <c:v>32.546875026633558</c:v>
                </c:pt>
                <c:pt idx="8522">
                  <c:v>32.552423638008221</c:v>
                </c:pt>
                <c:pt idx="8523">
                  <c:v>32.557986693827999</c:v>
                </c:pt>
                <c:pt idx="8524">
                  <c:v>32.563525860757764</c:v>
                </c:pt>
                <c:pt idx="8525">
                  <c:v>32.569089194355342</c:v>
                </c:pt>
                <c:pt idx="8526">
                  <c:v>32.574662527953393</c:v>
                </c:pt>
                <c:pt idx="8527">
                  <c:v>32.580211139328057</c:v>
                </c:pt>
                <c:pt idx="8528">
                  <c:v>32.58576058403608</c:v>
                </c:pt>
                <c:pt idx="8529">
                  <c:v>32.591327528744941</c:v>
                </c:pt>
                <c:pt idx="8530">
                  <c:v>32.596872529008309</c:v>
                </c:pt>
                <c:pt idx="8531">
                  <c:v>32.602459195940341</c:v>
                </c:pt>
                <c:pt idx="8532">
                  <c:v>32.607994473981023</c:v>
                </c:pt>
                <c:pt idx="8533">
                  <c:v>32.613559752023136</c:v>
                </c:pt>
                <c:pt idx="8534">
                  <c:v>32.619145307843993</c:v>
                </c:pt>
                <c:pt idx="8535">
                  <c:v>32.624684474773758</c:v>
                </c:pt>
                <c:pt idx="8536">
                  <c:v>32.630231975037248</c:v>
                </c:pt>
                <c:pt idx="8537">
                  <c:v>32.63577808641179</c:v>
                </c:pt>
                <c:pt idx="8538">
                  <c:v>32.641343920009476</c:v>
                </c:pt>
                <c:pt idx="8539">
                  <c:v>32.646884475828202</c:v>
                </c:pt>
                <c:pt idx="8540">
                  <c:v>32.652454753870558</c:v>
                </c:pt>
                <c:pt idx="8541">
                  <c:v>32.658023087468365</c:v>
                </c:pt>
                <c:pt idx="8542">
                  <c:v>32.663605309955727</c:v>
                </c:pt>
                <c:pt idx="8543">
                  <c:v>32.669121143551052</c:v>
                </c:pt>
                <c:pt idx="8544">
                  <c:v>32.674672810481411</c:v>
                </c:pt>
                <c:pt idx="8545">
                  <c:v>32.680228366300838</c:v>
                </c:pt>
                <c:pt idx="8546">
                  <c:v>32.685787811009348</c:v>
                </c:pt>
                <c:pt idx="8547">
                  <c:v>32.691328644605846</c:v>
                </c:pt>
                <c:pt idx="8548">
                  <c:v>32.696902811537271</c:v>
                </c:pt>
                <c:pt idx="8549">
                  <c:v>32.702465311801475</c:v>
                </c:pt>
                <c:pt idx="8550">
                  <c:v>32.708023089843238</c:v>
                </c:pt>
                <c:pt idx="8551">
                  <c:v>32.713605034552813</c:v>
                </c:pt>
                <c:pt idx="8552">
                  <c:v>32.719129479259649</c:v>
                </c:pt>
                <c:pt idx="8553">
                  <c:v>32.724689757301533</c:v>
                </c:pt>
                <c:pt idx="8554">
                  <c:v>32.73027503534459</c:v>
                </c:pt>
                <c:pt idx="8555">
                  <c:v>32.735843368942412</c:v>
                </c:pt>
                <c:pt idx="8556">
                  <c:v>32.741378646983094</c:v>
                </c:pt>
                <c:pt idx="8557">
                  <c:v>32.746937536136016</c:v>
                </c:pt>
                <c:pt idx="8558">
                  <c:v>32.752495314177779</c:v>
                </c:pt>
                <c:pt idx="8559">
                  <c:v>32.758043925552428</c:v>
                </c:pt>
                <c:pt idx="8560">
                  <c:v>32.763605314705472</c:v>
                </c:pt>
                <c:pt idx="8561">
                  <c:v>32.769156148302457</c:v>
                </c:pt>
                <c:pt idx="8562">
                  <c:v>32.774727259678187</c:v>
                </c:pt>
                <c:pt idx="8563">
                  <c:v>32.780247259940367</c:v>
                </c:pt>
                <c:pt idx="8564">
                  <c:v>32.785826704649821</c:v>
                </c:pt>
                <c:pt idx="8565">
                  <c:v>32.791376427135646</c:v>
                </c:pt>
                <c:pt idx="8566">
                  <c:v>32.79695059406707</c:v>
                </c:pt>
                <c:pt idx="8567">
                  <c:v>32.802495594330438</c:v>
                </c:pt>
                <c:pt idx="8568">
                  <c:v>32.808081427929082</c:v>
                </c:pt>
                <c:pt idx="8569">
                  <c:v>32.813605039302558</c:v>
                </c:pt>
                <c:pt idx="8570">
                  <c:v>32.819160039566398</c:v>
                </c:pt>
                <c:pt idx="8571">
                  <c:v>32.824715873163626</c:v>
                </c:pt>
                <c:pt idx="8572">
                  <c:v>32.830274484538762</c:v>
                </c:pt>
                <c:pt idx="8573">
                  <c:v>32.835831707024937</c:v>
                </c:pt>
                <c:pt idx="8574">
                  <c:v>32.841402262845079</c:v>
                </c:pt>
                <c:pt idx="8575">
                  <c:v>32.846957818664507</c:v>
                </c:pt>
                <c:pt idx="8576">
                  <c:v>32.852498930038806</c:v>
                </c:pt>
                <c:pt idx="8577">
                  <c:v>32.858068930303361</c:v>
                </c:pt>
                <c:pt idx="8578">
                  <c:v>32.86364531945712</c:v>
                </c:pt>
                <c:pt idx="8579">
                  <c:v>32.8691992086098</c:v>
                </c:pt>
                <c:pt idx="8580">
                  <c:v>32.874727264427932</c:v>
                </c:pt>
                <c:pt idx="8581">
                  <c:v>32.880291986914457</c:v>
                </c:pt>
                <c:pt idx="8582">
                  <c:v>32.885867542734843</c:v>
                </c:pt>
                <c:pt idx="8583">
                  <c:v>32.891408654109142</c:v>
                </c:pt>
                <c:pt idx="8584">
                  <c:v>32.896968098817638</c:v>
                </c:pt>
                <c:pt idx="8585">
                  <c:v>32.902515321303341</c:v>
                </c:pt>
                <c:pt idx="8586">
                  <c:v>32.908071988233942</c:v>
                </c:pt>
                <c:pt idx="8587">
                  <c:v>32.913623932942087</c:v>
                </c:pt>
                <c:pt idx="8588">
                  <c:v>32.919215877652135</c:v>
                </c:pt>
                <c:pt idx="8589">
                  <c:v>32.924740600136772</c:v>
                </c:pt>
                <c:pt idx="8590">
                  <c:v>32.930316989290517</c:v>
                </c:pt>
                <c:pt idx="8591">
                  <c:v>32.935845600664223</c:v>
                </c:pt>
                <c:pt idx="8592">
                  <c:v>32.941411434261923</c:v>
                </c:pt>
                <c:pt idx="8593">
                  <c:v>32.946970601192632</c:v>
                </c:pt>
                <c:pt idx="8594">
                  <c:v>32.952539768123827</c:v>
                </c:pt>
                <c:pt idx="8595">
                  <c:v>32.95809976838791</c:v>
                </c:pt>
                <c:pt idx="8596">
                  <c:v>32.963651713096056</c:v>
                </c:pt>
                <c:pt idx="8597">
                  <c:v>32.96918976891466</c:v>
                </c:pt>
                <c:pt idx="8598">
                  <c:v>32.974741435845019</c:v>
                </c:pt>
                <c:pt idx="8599">
                  <c:v>32.98031588055423</c:v>
                </c:pt>
                <c:pt idx="8600">
                  <c:v>32.985893936374723</c:v>
                </c:pt>
                <c:pt idx="8601">
                  <c:v>32.991438103304731</c:v>
                </c:pt>
                <c:pt idx="8602">
                  <c:v>32.996980881345777</c:v>
                </c:pt>
                <c:pt idx="8603">
                  <c:v>33.002546714943477</c:v>
                </c:pt>
                <c:pt idx="8604">
                  <c:v>33.00811838187478</c:v>
                </c:pt>
                <c:pt idx="8605">
                  <c:v>33.013644215470578</c:v>
                </c:pt>
                <c:pt idx="8606">
                  <c:v>33.019214215735133</c:v>
                </c:pt>
                <c:pt idx="8607">
                  <c:v>33.024756715998393</c:v>
                </c:pt>
                <c:pt idx="8608">
                  <c:v>33.030329771818657</c:v>
                </c:pt>
                <c:pt idx="8609">
                  <c:v>33.035883938749123</c:v>
                </c:pt>
                <c:pt idx="8610">
                  <c:v>33.041423105678888</c:v>
                </c:pt>
                <c:pt idx="8611">
                  <c:v>33.046983383720772</c:v>
                </c:pt>
                <c:pt idx="8612">
                  <c:v>33.052548106207297</c:v>
                </c:pt>
                <c:pt idx="8613">
                  <c:v>33.058091717581718</c:v>
                </c:pt>
                <c:pt idx="8614">
                  <c:v>33.06364949562348</c:v>
                </c:pt>
                <c:pt idx="8615">
                  <c:v>33.069215329221166</c:v>
                </c:pt>
                <c:pt idx="8616">
                  <c:v>33.074747551706153</c:v>
                </c:pt>
                <c:pt idx="8617">
                  <c:v>33.080317829748509</c:v>
                </c:pt>
                <c:pt idx="8618">
                  <c:v>33.085879218901553</c:v>
                </c:pt>
                <c:pt idx="8619">
                  <c:v>33.09142838583179</c:v>
                </c:pt>
                <c:pt idx="8620">
                  <c:v>33.096983941651217</c:v>
                </c:pt>
                <c:pt idx="8621">
                  <c:v>33.102541997470766</c:v>
                </c:pt>
                <c:pt idx="8622">
                  <c:v>33.108108942179626</c:v>
                </c:pt>
                <c:pt idx="8623">
                  <c:v>33.113665609110228</c:v>
                </c:pt>
                <c:pt idx="8624">
                  <c:v>33.119213109373717</c:v>
                </c:pt>
                <c:pt idx="8625">
                  <c:v>33.124768665193145</c:v>
                </c:pt>
                <c:pt idx="8626">
                  <c:v>33.130342832124569</c:v>
                </c:pt>
                <c:pt idx="8627">
                  <c:v>33.135887276832364</c:v>
                </c:pt>
                <c:pt idx="8628">
                  <c:v>33.141437277095974</c:v>
                </c:pt>
                <c:pt idx="8629">
                  <c:v>33.14700755513833</c:v>
                </c:pt>
                <c:pt idx="8630">
                  <c:v>33.152573666513817</c:v>
                </c:pt>
                <c:pt idx="8631">
                  <c:v>33.158118111221597</c:v>
                </c:pt>
                <c:pt idx="8632">
                  <c:v>33.163682000374763</c:v>
                </c:pt>
                <c:pt idx="8633">
                  <c:v>33.16921311174859</c:v>
                </c:pt>
                <c:pt idx="8634">
                  <c:v>33.174775334235008</c:v>
                </c:pt>
                <c:pt idx="8635">
                  <c:v>33.180349778944219</c:v>
                </c:pt>
                <c:pt idx="8636">
                  <c:v>33.18592422365343</c:v>
                </c:pt>
                <c:pt idx="8637">
                  <c:v>33.191478946139497</c:v>
                </c:pt>
                <c:pt idx="8638">
                  <c:v>33.196998113068304</c:v>
                </c:pt>
                <c:pt idx="8639">
                  <c:v>33.202569224444034</c:v>
                </c:pt>
                <c:pt idx="8640">
                  <c:v>33.208138391375215</c:v>
                </c:pt>
                <c:pt idx="8641">
                  <c:v>33.213685891638704</c:v>
                </c:pt>
                <c:pt idx="8642">
                  <c:v>33.219239780791398</c:v>
                </c:pt>
                <c:pt idx="8643">
                  <c:v>33.224802281055602</c:v>
                </c:pt>
                <c:pt idx="8644">
                  <c:v>33.230394781321223</c:v>
                </c:pt>
                <c:pt idx="8645">
                  <c:v>33.235918114916899</c:v>
                </c:pt>
                <c:pt idx="8646">
                  <c:v>33.241479226292157</c:v>
                </c:pt>
                <c:pt idx="8647">
                  <c:v>33.247036726556118</c:v>
                </c:pt>
                <c:pt idx="8648">
                  <c:v>33.2525817268195</c:v>
                </c:pt>
                <c:pt idx="8649">
                  <c:v>33.258152282639642</c:v>
                </c:pt>
                <c:pt idx="8650">
                  <c:v>33.263703394014414</c:v>
                </c:pt>
                <c:pt idx="8651">
                  <c:v>33.269273672056769</c:v>
                </c:pt>
                <c:pt idx="8652">
                  <c:v>33.274821172320259</c:v>
                </c:pt>
                <c:pt idx="8653">
                  <c:v>33.280386728140158</c:v>
                </c:pt>
                <c:pt idx="8654">
                  <c:v>33.285925895069923</c:v>
                </c:pt>
                <c:pt idx="8655">
                  <c:v>33.291472006444465</c:v>
                </c:pt>
                <c:pt idx="8656">
                  <c:v>33.297064784487887</c:v>
                </c:pt>
                <c:pt idx="8657">
                  <c:v>33.302588951416936</c:v>
                </c:pt>
                <c:pt idx="8658">
                  <c:v>33.308171451682085</c:v>
                </c:pt>
                <c:pt idx="8659">
                  <c:v>33.313699507500218</c:v>
                </c:pt>
                <c:pt idx="8660">
                  <c:v>33.319286452210022</c:v>
                </c:pt>
                <c:pt idx="8661">
                  <c:v>33.324824230250826</c:v>
                </c:pt>
                <c:pt idx="8662">
                  <c:v>33.330387841626205</c:v>
                </c:pt>
                <c:pt idx="8663">
                  <c:v>33.335964508557737</c:v>
                </c:pt>
                <c:pt idx="8664">
                  <c:v>33.341483675486558</c:v>
                </c:pt>
                <c:pt idx="8665">
                  <c:v>33.347076453529979</c:v>
                </c:pt>
                <c:pt idx="8666">
                  <c:v>33.352597009347747</c:v>
                </c:pt>
                <c:pt idx="8667">
                  <c:v>33.358178676279522</c:v>
                </c:pt>
                <c:pt idx="8668">
                  <c:v>33.363718120987073</c:v>
                </c:pt>
                <c:pt idx="8669">
                  <c:v>33.369295343474207</c:v>
                </c:pt>
                <c:pt idx="8670">
                  <c:v>33.374829232625942</c:v>
                </c:pt>
                <c:pt idx="8671">
                  <c:v>33.380398399557123</c:v>
                </c:pt>
                <c:pt idx="8672">
                  <c:v>33.385956177598885</c:v>
                </c:pt>
                <c:pt idx="8673">
                  <c:v>33.391523122307746</c:v>
                </c:pt>
                <c:pt idx="8674">
                  <c:v>33.397053122570412</c:v>
                </c:pt>
                <c:pt idx="8675">
                  <c:v>33.40260562283413</c:v>
                </c:pt>
                <c:pt idx="8676">
                  <c:v>33.408175067543112</c:v>
                </c:pt>
                <c:pt idx="8677">
                  <c:v>33.413736734473943</c:v>
                </c:pt>
                <c:pt idx="8678">
                  <c:v>33.419274790292548</c:v>
                </c:pt>
                <c:pt idx="8679">
                  <c:v>33.424825623889532</c:v>
                </c:pt>
                <c:pt idx="8680">
                  <c:v>33.430388957487111</c:v>
                </c:pt>
                <c:pt idx="8681">
                  <c:v>33.435942291084217</c:v>
                </c:pt>
                <c:pt idx="8682">
                  <c:v>33.441522013571458</c:v>
                </c:pt>
                <c:pt idx="8683">
                  <c:v>33.44706923605716</c:v>
                </c:pt>
                <c:pt idx="8684">
                  <c:v>33.452635069654846</c:v>
                </c:pt>
                <c:pt idx="8685">
                  <c:v>33.458181458807175</c:v>
                </c:pt>
                <c:pt idx="8686">
                  <c:v>33.463734792404281</c:v>
                </c:pt>
                <c:pt idx="8687">
                  <c:v>33.469293403779417</c:v>
                </c:pt>
                <c:pt idx="8688">
                  <c:v>33.474832292931382</c:v>
                </c:pt>
                <c:pt idx="8689">
                  <c:v>33.480428682086085</c:v>
                </c:pt>
                <c:pt idx="8690">
                  <c:v>33.485953404570722</c:v>
                </c:pt>
                <c:pt idx="8691">
                  <c:v>33.491521738168544</c:v>
                </c:pt>
                <c:pt idx="8692">
                  <c:v>33.497104516211479</c:v>
                </c:pt>
                <c:pt idx="8693">
                  <c:v>33.50263007202949</c:v>
                </c:pt>
                <c:pt idx="8694">
                  <c:v>33.508188127849039</c:v>
                </c:pt>
                <c:pt idx="8695">
                  <c:v>33.513745905890801</c:v>
                </c:pt>
                <c:pt idx="8696">
                  <c:v>33.519298961710106</c:v>
                </c:pt>
                <c:pt idx="8697">
                  <c:v>33.524854239751747</c:v>
                </c:pt>
                <c:pt idx="8698">
                  <c:v>33.530426462238637</c:v>
                </c:pt>
                <c:pt idx="8699">
                  <c:v>33.535992295836337</c:v>
                </c:pt>
                <c:pt idx="8700">
                  <c:v>33.541553684989367</c:v>
                </c:pt>
                <c:pt idx="8701">
                  <c:v>33.547079796362965</c:v>
                </c:pt>
                <c:pt idx="8702">
                  <c:v>33.552646741071825</c:v>
                </c:pt>
                <c:pt idx="8703">
                  <c:v>33.55822090800325</c:v>
                </c:pt>
                <c:pt idx="8704">
                  <c:v>33.563766741599991</c:v>
                </c:pt>
                <c:pt idx="8705">
                  <c:v>33.569320352974884</c:v>
                </c:pt>
                <c:pt idx="8706">
                  <c:v>33.574898964350965</c:v>
                </c:pt>
                <c:pt idx="8707">
                  <c:v>33.580417020168611</c:v>
                </c:pt>
                <c:pt idx="8708">
                  <c:v>33.585978687099441</c:v>
                </c:pt>
                <c:pt idx="8709">
                  <c:v>33.591564798475886</c:v>
                </c:pt>
                <c:pt idx="8710">
                  <c:v>33.597118409850779</c:v>
                </c:pt>
                <c:pt idx="8711">
                  <c:v>33.602646743446698</c:v>
                </c:pt>
                <c:pt idx="8712">
                  <c:v>33.60821063259985</c:v>
                </c:pt>
                <c:pt idx="8713">
                  <c:v>33.61377646619755</c:v>
                </c:pt>
                <c:pt idx="8714">
                  <c:v>33.619322299794291</c:v>
                </c:pt>
                <c:pt idx="8715">
                  <c:v>33.624900911170371</c:v>
                </c:pt>
                <c:pt idx="8716">
                  <c:v>33.630435911433267</c:v>
                </c:pt>
                <c:pt idx="8717">
                  <c:v>33.635990911697121</c:v>
                </c:pt>
                <c:pt idx="8718">
                  <c:v>33.641546467516548</c:v>
                </c:pt>
                <c:pt idx="8719">
                  <c:v>33.647106467780631</c:v>
                </c:pt>
                <c:pt idx="8720">
                  <c:v>33.652659523599951</c:v>
                </c:pt>
                <c:pt idx="8721">
                  <c:v>33.658213968308218</c:v>
                </c:pt>
                <c:pt idx="8722">
                  <c:v>33.663801746351396</c:v>
                </c:pt>
                <c:pt idx="8723">
                  <c:v>33.669327302169407</c:v>
                </c:pt>
                <c:pt idx="8724">
                  <c:v>33.674904524656526</c:v>
                </c:pt>
                <c:pt idx="8725">
                  <c:v>33.680440358252795</c:v>
                </c:pt>
                <c:pt idx="8726">
                  <c:v>33.686022580740158</c:v>
                </c:pt>
                <c:pt idx="8727">
                  <c:v>33.691554525447359</c:v>
                </c:pt>
                <c:pt idx="8728">
                  <c:v>33.697145359046246</c:v>
                </c:pt>
                <c:pt idx="8729">
                  <c:v>33.702678414864607</c:v>
                </c:pt>
                <c:pt idx="8730">
                  <c:v>33.708239526239851</c:v>
                </c:pt>
                <c:pt idx="8731">
                  <c:v>33.713812026504542</c:v>
                </c:pt>
                <c:pt idx="8732">
                  <c:v>33.719359804545817</c:v>
                </c:pt>
                <c:pt idx="8733">
                  <c:v>33.724939249255272</c:v>
                </c:pt>
                <c:pt idx="8734">
                  <c:v>33.730458693961879</c:v>
                </c:pt>
                <c:pt idx="8735">
                  <c:v>33.736043972004936</c:v>
                </c:pt>
                <c:pt idx="8736">
                  <c:v>33.741571750045281</c:v>
                </c:pt>
                <c:pt idx="8737">
                  <c:v>33.747137861420768</c:v>
                </c:pt>
                <c:pt idx="8738">
                  <c:v>33.75269119501786</c:v>
                </c:pt>
                <c:pt idx="8739">
                  <c:v>33.758234806392281</c:v>
                </c:pt>
                <c:pt idx="8740">
                  <c:v>33.763788973322761</c:v>
                </c:pt>
                <c:pt idx="8741">
                  <c:v>33.769360084698476</c:v>
                </c:pt>
                <c:pt idx="8742">
                  <c:v>33.774910362739888</c:v>
                </c:pt>
                <c:pt idx="8743">
                  <c:v>33.780499529672028</c:v>
                </c:pt>
                <c:pt idx="8744">
                  <c:v>33.786022585489903</c:v>
                </c:pt>
                <c:pt idx="8745">
                  <c:v>33.791592863532259</c:v>
                </c:pt>
                <c:pt idx="8746">
                  <c:v>33.797163697130202</c:v>
                </c:pt>
                <c:pt idx="8747">
                  <c:v>33.802706475171235</c:v>
                </c:pt>
                <c:pt idx="8748">
                  <c:v>33.808246475434373</c:v>
                </c:pt>
                <c:pt idx="8749">
                  <c:v>33.813813420143234</c:v>
                </c:pt>
                <c:pt idx="8750">
                  <c:v>33.819388975963619</c:v>
                </c:pt>
                <c:pt idx="8751">
                  <c:v>33.824924809559889</c:v>
                </c:pt>
                <c:pt idx="8752">
                  <c:v>33.830497309824565</c:v>
                </c:pt>
                <c:pt idx="8753">
                  <c:v>33.836042310087947</c:v>
                </c:pt>
                <c:pt idx="8754">
                  <c:v>33.841603421463191</c:v>
                </c:pt>
                <c:pt idx="8755">
                  <c:v>33.847191755061957</c:v>
                </c:pt>
                <c:pt idx="8756">
                  <c:v>33.852710921990763</c:v>
                </c:pt>
                <c:pt idx="8757">
                  <c:v>33.858266477810204</c:v>
                </c:pt>
                <c:pt idx="8758">
                  <c:v>33.863833422519065</c:v>
                </c:pt>
                <c:pt idx="8759">
                  <c:v>33.869387589449531</c:v>
                </c:pt>
                <c:pt idx="8760">
                  <c:v>33.874941756380011</c:v>
                </c:pt>
                <c:pt idx="8761">
                  <c:v>33.88050092331072</c:v>
                </c:pt>
                <c:pt idx="8762">
                  <c:v>33.886073701353197</c:v>
                </c:pt>
                <c:pt idx="8763">
                  <c:v>33.891605923838185</c:v>
                </c:pt>
                <c:pt idx="8764">
                  <c:v>33.897180090769609</c:v>
                </c:pt>
                <c:pt idx="8765">
                  <c:v>33.902729257699846</c:v>
                </c:pt>
                <c:pt idx="8766">
                  <c:v>33.908310646853835</c:v>
                </c:pt>
                <c:pt idx="8767">
                  <c:v>33.913838980449754</c:v>
                </c:pt>
                <c:pt idx="8768">
                  <c:v>33.919415369603499</c:v>
                </c:pt>
                <c:pt idx="8769">
                  <c:v>33.924955092088851</c:v>
                </c:pt>
                <c:pt idx="8770">
                  <c:v>33.93050787013037</c:v>
                </c:pt>
                <c:pt idx="8771">
                  <c:v>33.936063148172011</c:v>
                </c:pt>
                <c:pt idx="8772">
                  <c:v>33.941631481769818</c:v>
                </c:pt>
                <c:pt idx="8773">
                  <c:v>33.947192870922862</c:v>
                </c:pt>
                <c:pt idx="8774">
                  <c:v>33.952768148965447</c:v>
                </c:pt>
                <c:pt idx="8775">
                  <c:v>33.958296760339167</c:v>
                </c:pt>
                <c:pt idx="8776">
                  <c:v>33.963860093936731</c:v>
                </c:pt>
                <c:pt idx="8777">
                  <c:v>33.969413427533837</c:v>
                </c:pt>
                <c:pt idx="8778">
                  <c:v>33.974966205575356</c:v>
                </c:pt>
                <c:pt idx="8779">
                  <c:v>33.980520650283623</c:v>
                </c:pt>
                <c:pt idx="8780">
                  <c:v>33.986100650548664</c:v>
                </c:pt>
                <c:pt idx="8781">
                  <c:v>33.99163676192272</c:v>
                </c:pt>
                <c:pt idx="8782">
                  <c:v>33.997224262188112</c:v>
                </c:pt>
                <c:pt idx="8783">
                  <c:v>34.002778706896379</c:v>
                </c:pt>
                <c:pt idx="8784">
                  <c:v>34.008328151604417</c:v>
                </c:pt>
                <c:pt idx="8785">
                  <c:v>34.013876762979066</c:v>
                </c:pt>
                <c:pt idx="8786">
                  <c:v>34.019435374354202</c:v>
                </c:pt>
                <c:pt idx="8787">
                  <c:v>34.02499204128479</c:v>
                </c:pt>
                <c:pt idx="8788">
                  <c:v>34.030554263771208</c:v>
                </c:pt>
                <c:pt idx="8789">
                  <c:v>34.03610037514575</c:v>
                </c:pt>
                <c:pt idx="8790">
                  <c:v>34.041666486521237</c:v>
                </c:pt>
                <c:pt idx="8791">
                  <c:v>34.047229264563228</c:v>
                </c:pt>
                <c:pt idx="8792">
                  <c:v>34.05277509815997</c:v>
                </c:pt>
                <c:pt idx="8793">
                  <c:v>34.058356209536171</c:v>
                </c:pt>
                <c:pt idx="8794">
                  <c:v>34.063882320909755</c:v>
                </c:pt>
                <c:pt idx="8795">
                  <c:v>34.069457876730141</c:v>
                </c:pt>
                <c:pt idx="8796">
                  <c:v>34.074973432547665</c:v>
                </c:pt>
                <c:pt idx="8797">
                  <c:v>34.080570377257956</c:v>
                </c:pt>
                <c:pt idx="8798">
                  <c:v>34.086093433075845</c:v>
                </c:pt>
                <c:pt idx="8799">
                  <c:v>34.091662877784827</c:v>
                </c:pt>
                <c:pt idx="8800">
                  <c:v>34.097208989159355</c:v>
                </c:pt>
                <c:pt idx="8801">
                  <c:v>34.102790378313344</c:v>
                </c:pt>
                <c:pt idx="8802">
                  <c:v>34.10833732302126</c:v>
                </c:pt>
                <c:pt idx="8803">
                  <c:v>34.113930101064682</c:v>
                </c:pt>
                <c:pt idx="8804">
                  <c:v>34.119443712437672</c:v>
                </c:pt>
                <c:pt idx="8805">
                  <c:v>34.125000101590473</c:v>
                </c:pt>
                <c:pt idx="8806">
                  <c:v>34.13057287963295</c:v>
                </c:pt>
                <c:pt idx="8807">
                  <c:v>34.136122324340974</c:v>
                </c:pt>
                <c:pt idx="8808">
                  <c:v>34.141688435716461</c:v>
                </c:pt>
                <c:pt idx="8809">
                  <c:v>34.147248713758344</c:v>
                </c:pt>
                <c:pt idx="8810">
                  <c:v>34.152797047355207</c:v>
                </c:pt>
                <c:pt idx="8811">
                  <c:v>34.158353714285795</c:v>
                </c:pt>
                <c:pt idx="8812">
                  <c:v>34.163912881216518</c:v>
                </c:pt>
                <c:pt idx="8813">
                  <c:v>34.169457325924299</c:v>
                </c:pt>
                <c:pt idx="8814">
                  <c:v>34.175027881744441</c:v>
                </c:pt>
                <c:pt idx="8815">
                  <c:v>34.18059760423121</c:v>
                </c:pt>
                <c:pt idx="8816">
                  <c:v>34.186137882272149</c:v>
                </c:pt>
                <c:pt idx="8817">
                  <c:v>34.191693438091576</c:v>
                </c:pt>
                <c:pt idx="8818">
                  <c:v>34.197238438354944</c:v>
                </c:pt>
                <c:pt idx="8819">
                  <c:v>34.20282260528684</c:v>
                </c:pt>
                <c:pt idx="8820">
                  <c:v>34.20838732777338</c:v>
                </c:pt>
                <c:pt idx="8821">
                  <c:v>34.213930383592214</c:v>
                </c:pt>
                <c:pt idx="8822">
                  <c:v>34.219487606078388</c:v>
                </c:pt>
                <c:pt idx="8823">
                  <c:v>34.225040384119907</c:v>
                </c:pt>
                <c:pt idx="8824">
                  <c:v>34.230603439939699</c:v>
                </c:pt>
                <c:pt idx="8825">
                  <c:v>34.236164551314943</c:v>
                </c:pt>
                <c:pt idx="8826">
                  <c:v>34.241712607134019</c:v>
                </c:pt>
                <c:pt idx="8827">
                  <c:v>34.247266218508912</c:v>
                </c:pt>
                <c:pt idx="8828">
                  <c:v>34.252832052106612</c:v>
                </c:pt>
                <c:pt idx="8829">
                  <c:v>34.258385663481505</c:v>
                </c:pt>
                <c:pt idx="8830">
                  <c:v>34.26394288596768</c:v>
                </c:pt>
                <c:pt idx="8831">
                  <c:v>34.26952149734376</c:v>
                </c:pt>
                <c:pt idx="8832">
                  <c:v>34.275043164272688</c:v>
                </c:pt>
                <c:pt idx="8833">
                  <c:v>34.280622053426569</c:v>
                </c:pt>
                <c:pt idx="8834">
                  <c:v>34.286167053689937</c:v>
                </c:pt>
                <c:pt idx="8835">
                  <c:v>34.291713165064479</c:v>
                </c:pt>
                <c:pt idx="8836">
                  <c:v>34.297300109774284</c:v>
                </c:pt>
                <c:pt idx="8837">
                  <c:v>34.302824832258921</c:v>
                </c:pt>
                <c:pt idx="8838">
                  <c:v>34.308374554744745</c:v>
                </c:pt>
                <c:pt idx="8839">
                  <c:v>34.313945110564887</c:v>
                </c:pt>
                <c:pt idx="8840">
                  <c:v>34.319512888607122</c:v>
                </c:pt>
                <c:pt idx="8841">
                  <c:v>34.325067611093175</c:v>
                </c:pt>
                <c:pt idx="8842">
                  <c:v>34.330613722467717</c:v>
                </c:pt>
                <c:pt idx="8843">
                  <c:v>34.336186778287967</c:v>
                </c:pt>
                <c:pt idx="8844">
                  <c:v>34.341753445219041</c:v>
                </c:pt>
                <c:pt idx="8845">
                  <c:v>34.347304556593812</c:v>
                </c:pt>
                <c:pt idx="8846">
                  <c:v>34.352855390190797</c:v>
                </c:pt>
                <c:pt idx="8847">
                  <c:v>34.358410668232438</c:v>
                </c:pt>
                <c:pt idx="8848">
                  <c:v>34.36396955738536</c:v>
                </c:pt>
                <c:pt idx="8849">
                  <c:v>34.369519279871184</c:v>
                </c:pt>
                <c:pt idx="8850">
                  <c:v>34.375075669023985</c:v>
                </c:pt>
                <c:pt idx="8851">
                  <c:v>34.38062539150981</c:v>
                </c:pt>
                <c:pt idx="8852">
                  <c:v>34.386189002885175</c:v>
                </c:pt>
                <c:pt idx="8853">
                  <c:v>34.391762614261012</c:v>
                </c:pt>
                <c:pt idx="8854">
                  <c:v>34.397296503412747</c:v>
                </c:pt>
                <c:pt idx="8855">
                  <c:v>34.402872614788706</c:v>
                </c:pt>
                <c:pt idx="8856">
                  <c:v>34.408415392829752</c:v>
                </c:pt>
                <c:pt idx="8857">
                  <c:v>34.413970948649194</c:v>
                </c:pt>
                <c:pt idx="8858">
                  <c:v>34.419539282247001</c:v>
                </c:pt>
                <c:pt idx="8859">
                  <c:v>34.425122338067737</c:v>
                </c:pt>
                <c:pt idx="8860">
                  <c:v>34.430677893887164</c:v>
                </c:pt>
                <c:pt idx="8861">
                  <c:v>34.436200671927267</c:v>
                </c:pt>
                <c:pt idx="8862">
                  <c:v>34.441774005525318</c:v>
                </c:pt>
                <c:pt idx="8863">
                  <c:v>34.447318728010899</c:v>
                </c:pt>
                <c:pt idx="8864">
                  <c:v>34.452861506051946</c:v>
                </c:pt>
                <c:pt idx="8865">
                  <c:v>34.458444839650468</c:v>
                </c:pt>
                <c:pt idx="8866">
                  <c:v>34.463972062135227</c:v>
                </c:pt>
                <c:pt idx="8867">
                  <c:v>34.469565951289809</c:v>
                </c:pt>
                <c:pt idx="8868">
                  <c:v>34.47510539599736</c:v>
                </c:pt>
                <c:pt idx="8869">
                  <c:v>34.480655674038758</c:v>
                </c:pt>
                <c:pt idx="8870">
                  <c:v>34.486253174304636</c:v>
                </c:pt>
                <c:pt idx="8871">
                  <c:v>34.491789007900906</c:v>
                </c:pt>
                <c:pt idx="8872">
                  <c:v>34.497331230386365</c:v>
                </c:pt>
                <c:pt idx="8873">
                  <c:v>34.502901786206507</c:v>
                </c:pt>
                <c:pt idx="8874">
                  <c:v>34.508453730914653</c:v>
                </c:pt>
                <c:pt idx="8875">
                  <c:v>34.513993175622204</c:v>
                </c:pt>
                <c:pt idx="8876">
                  <c:v>34.519579842554236</c:v>
                </c:pt>
                <c:pt idx="8877">
                  <c:v>34.525121787261909</c:v>
                </c:pt>
                <c:pt idx="8878">
                  <c:v>34.530695398637747</c:v>
                </c:pt>
                <c:pt idx="8879">
                  <c:v>34.536245954456945</c:v>
                </c:pt>
                <c:pt idx="8880">
                  <c:v>34.541797065831716</c:v>
                </c:pt>
                <c:pt idx="8881">
                  <c:v>34.547352343873357</c:v>
                </c:pt>
                <c:pt idx="8882">
                  <c:v>34.552894566358816</c:v>
                </c:pt>
                <c:pt idx="8883">
                  <c:v>34.558482066624208</c:v>
                </c:pt>
                <c:pt idx="8884">
                  <c:v>34.564000122441854</c:v>
                </c:pt>
                <c:pt idx="8885">
                  <c:v>34.569577344928987</c:v>
                </c:pt>
                <c:pt idx="8886">
                  <c:v>34.575123734081316</c:v>
                </c:pt>
                <c:pt idx="8887">
                  <c:v>34.580681512123064</c:v>
                </c:pt>
                <c:pt idx="8888">
                  <c:v>34.586238179053666</c:v>
                </c:pt>
                <c:pt idx="8889">
                  <c:v>34.591796234873215</c:v>
                </c:pt>
                <c:pt idx="8890">
                  <c:v>34.59734290180333</c:v>
                </c:pt>
                <c:pt idx="8891">
                  <c:v>34.602910124289977</c:v>
                </c:pt>
                <c:pt idx="8892">
                  <c:v>34.608473735665356</c:v>
                </c:pt>
                <c:pt idx="8893">
                  <c:v>34.614015124817442</c:v>
                </c:pt>
                <c:pt idx="8894">
                  <c:v>34.61959429174911</c:v>
                </c:pt>
                <c:pt idx="8895">
                  <c:v>34.625134014234447</c:v>
                </c:pt>
                <c:pt idx="8896">
                  <c:v>34.630689014498302</c:v>
                </c:pt>
                <c:pt idx="8897">
                  <c:v>34.636234570317256</c:v>
                </c:pt>
                <c:pt idx="8898">
                  <c:v>34.6417956816925</c:v>
                </c:pt>
                <c:pt idx="8899">
                  <c:v>34.647389015291509</c:v>
                </c:pt>
                <c:pt idx="8900">
                  <c:v>34.652928737776847</c:v>
                </c:pt>
                <c:pt idx="8901">
                  <c:v>34.658495404707921</c:v>
                </c:pt>
                <c:pt idx="8902">
                  <c:v>34.664052349416309</c:v>
                </c:pt>
                <c:pt idx="8903">
                  <c:v>34.669584571901296</c:v>
                </c:pt>
                <c:pt idx="8904">
                  <c:v>34.675159849943881</c:v>
                </c:pt>
                <c:pt idx="8905">
                  <c:v>34.68071151687424</c:v>
                </c:pt>
                <c:pt idx="8906">
                  <c:v>34.6862784615831</c:v>
                </c:pt>
                <c:pt idx="8907">
                  <c:v>34.691822350735308</c:v>
                </c:pt>
                <c:pt idx="8908">
                  <c:v>34.697379017665909</c:v>
                </c:pt>
                <c:pt idx="8909">
                  <c:v>34.702955684597441</c:v>
                </c:pt>
                <c:pt idx="8910">
                  <c:v>34.708497073749541</c:v>
                </c:pt>
                <c:pt idx="8911">
                  <c:v>34.714042074012909</c:v>
                </c:pt>
                <c:pt idx="8912">
                  <c:v>34.719617074277707</c:v>
                </c:pt>
                <c:pt idx="8913">
                  <c:v>34.725147074540374</c:v>
                </c:pt>
                <c:pt idx="8914">
                  <c:v>34.730723185916332</c:v>
                </c:pt>
                <c:pt idx="8915">
                  <c:v>34.736279852846934</c:v>
                </c:pt>
                <c:pt idx="8916">
                  <c:v>34.741862075334296</c:v>
                </c:pt>
                <c:pt idx="8917">
                  <c:v>34.747381520040889</c:v>
                </c:pt>
                <c:pt idx="8918">
                  <c:v>34.752959575861397</c:v>
                </c:pt>
                <c:pt idx="8919">
                  <c:v>34.758493187235331</c:v>
                </c:pt>
                <c:pt idx="8920">
                  <c:v>34.764052354166054</c:v>
                </c:pt>
                <c:pt idx="8921">
                  <c:v>34.769625132208517</c:v>
                </c:pt>
                <c:pt idx="8922">
                  <c:v>34.775191243584004</c:v>
                </c:pt>
                <c:pt idx="8923">
                  <c:v>34.78073818829192</c:v>
                </c:pt>
                <c:pt idx="8924">
                  <c:v>34.786306521889728</c:v>
                </c:pt>
                <c:pt idx="8925">
                  <c:v>34.791844855486119</c:v>
                </c:pt>
                <c:pt idx="8926">
                  <c:v>34.797404577972415</c:v>
                </c:pt>
                <c:pt idx="8927">
                  <c:v>34.802991522682234</c:v>
                </c:pt>
                <c:pt idx="8928">
                  <c:v>34.808513189611162</c:v>
                </c:pt>
                <c:pt idx="8929">
                  <c:v>34.814071800986298</c:v>
                </c:pt>
                <c:pt idx="8930">
                  <c:v>34.819639301250731</c:v>
                </c:pt>
                <c:pt idx="8931">
                  <c:v>34.825213190404369</c:v>
                </c:pt>
                <c:pt idx="8932">
                  <c:v>34.830765135112514</c:v>
                </c:pt>
                <c:pt idx="8933">
                  <c:v>34.836319579820781</c:v>
                </c:pt>
                <c:pt idx="8934">
                  <c:v>34.841875968973582</c:v>
                </c:pt>
                <c:pt idx="8935">
                  <c:v>34.847422358125911</c:v>
                </c:pt>
                <c:pt idx="8936">
                  <c:v>34.852983191723368</c:v>
                </c:pt>
                <c:pt idx="8937">
                  <c:v>34.858543747543038</c:v>
                </c:pt>
                <c:pt idx="8938">
                  <c:v>34.864084303361764</c:v>
                </c:pt>
                <c:pt idx="8939">
                  <c:v>34.869659025848762</c:v>
                </c:pt>
                <c:pt idx="8940">
                  <c:v>34.875198470556313</c:v>
                </c:pt>
                <c:pt idx="8941">
                  <c:v>34.880750137486672</c:v>
                </c:pt>
                <c:pt idx="8942">
                  <c:v>34.886315415528784</c:v>
                </c:pt>
                <c:pt idx="8943">
                  <c:v>34.891905138016512</c:v>
                </c:pt>
                <c:pt idx="8944">
                  <c:v>34.897432916056843</c:v>
                </c:pt>
                <c:pt idx="8945">
                  <c:v>34.903018749655487</c:v>
                </c:pt>
                <c:pt idx="8946">
                  <c:v>34.908564305474442</c:v>
                </c:pt>
                <c:pt idx="8947">
                  <c:v>34.91410847240445</c:v>
                </c:pt>
                <c:pt idx="8948">
                  <c:v>34.919656806001313</c:v>
                </c:pt>
                <c:pt idx="8949">
                  <c:v>34.925224861821334</c:v>
                </c:pt>
                <c:pt idx="8950">
                  <c:v>34.930774584307159</c:v>
                </c:pt>
                <c:pt idx="8951">
                  <c:v>34.936332362348907</c:v>
                </c:pt>
                <c:pt idx="8952">
                  <c:v>34.941878473723449</c:v>
                </c:pt>
                <c:pt idx="8953">
                  <c:v>34.947438473987532</c:v>
                </c:pt>
                <c:pt idx="8954">
                  <c:v>34.953027640919672</c:v>
                </c:pt>
                <c:pt idx="8955">
                  <c:v>34.958554030071056</c:v>
                </c:pt>
                <c:pt idx="8956">
                  <c:v>34.964100419223385</c:v>
                </c:pt>
                <c:pt idx="8957">
                  <c:v>34.969683475044121</c:v>
                </c:pt>
                <c:pt idx="8958">
                  <c:v>34.975242364197044</c:v>
                </c:pt>
                <c:pt idx="8959">
                  <c:v>34.980783753349129</c:v>
                </c:pt>
                <c:pt idx="8960">
                  <c:v>34.986359031391714</c:v>
                </c:pt>
                <c:pt idx="8961">
                  <c:v>34.991928476100696</c:v>
                </c:pt>
                <c:pt idx="8962">
                  <c:v>34.997483754142337</c:v>
                </c:pt>
                <c:pt idx="8963">
                  <c:v>35.00302569885001</c:v>
                </c:pt>
                <c:pt idx="8964">
                  <c:v>35.008570421335591</c:v>
                </c:pt>
                <c:pt idx="8965">
                  <c:v>35.014128199377353</c:v>
                </c:pt>
                <c:pt idx="8966">
                  <c:v>35.019697366308534</c:v>
                </c:pt>
                <c:pt idx="8967">
                  <c:v>35.025250422127854</c:v>
                </c:pt>
                <c:pt idx="8968">
                  <c:v>35.030837644615445</c:v>
                </c:pt>
                <c:pt idx="8969">
                  <c:v>35.036392089323712</c:v>
                </c:pt>
                <c:pt idx="8970">
                  <c:v>35.041926811808821</c:v>
                </c:pt>
                <c:pt idx="8971">
                  <c:v>35.047498756517925</c:v>
                </c:pt>
                <c:pt idx="8972">
                  <c:v>35.05304959011491</c:v>
                </c:pt>
                <c:pt idx="8973">
                  <c:v>35.058609034823405</c:v>
                </c:pt>
                <c:pt idx="8974">
                  <c:v>35.064164590642832</c:v>
                </c:pt>
                <c:pt idx="8975">
                  <c:v>35.069696257572247</c:v>
                </c:pt>
                <c:pt idx="8976">
                  <c:v>35.075276257837288</c:v>
                </c:pt>
                <c:pt idx="8977">
                  <c:v>35.080829313656594</c:v>
                </c:pt>
                <c:pt idx="8978">
                  <c:v>35.086382369475899</c:v>
                </c:pt>
                <c:pt idx="8979">
                  <c:v>35.091928480850441</c:v>
                </c:pt>
                <c:pt idx="8980">
                  <c:v>35.097483758892082</c:v>
                </c:pt>
                <c:pt idx="8981">
                  <c:v>35.103053203601064</c:v>
                </c:pt>
                <c:pt idx="8982">
                  <c:v>35.108613481642934</c:v>
                </c:pt>
                <c:pt idx="8983">
                  <c:v>35.114167648573414</c:v>
                </c:pt>
                <c:pt idx="8984">
                  <c:v>35.119741259949251</c:v>
                </c:pt>
                <c:pt idx="8985">
                  <c:v>35.125279871323443</c:v>
                </c:pt>
                <c:pt idx="8986">
                  <c:v>35.130845427143342</c:v>
                </c:pt>
                <c:pt idx="8987">
                  <c:v>35.136393482962418</c:v>
                </c:pt>
                <c:pt idx="8988">
                  <c:v>35.141969316560591</c:v>
                </c:pt>
                <c:pt idx="8989">
                  <c:v>35.147502650156738</c:v>
                </c:pt>
                <c:pt idx="8990">
                  <c:v>35.153058205976166</c:v>
                </c:pt>
                <c:pt idx="8991">
                  <c:v>35.158630706240842</c:v>
                </c:pt>
                <c:pt idx="8992">
                  <c:v>35.164193484282848</c:v>
                </c:pt>
                <c:pt idx="8993">
                  <c:v>35.169739873435176</c:v>
                </c:pt>
                <c:pt idx="8994">
                  <c:v>35.175304318143915</c:v>
                </c:pt>
                <c:pt idx="8995">
                  <c:v>35.180846818407176</c:v>
                </c:pt>
                <c:pt idx="8996">
                  <c:v>35.186408485338006</c:v>
                </c:pt>
                <c:pt idx="8997">
                  <c:v>35.191963485601846</c:v>
                </c:pt>
                <c:pt idx="8998">
                  <c:v>35.197522374754769</c:v>
                </c:pt>
                <c:pt idx="8999">
                  <c:v>35.203085986130134</c:v>
                </c:pt>
                <c:pt idx="9000">
                  <c:v>35.208649597505513</c:v>
                </c:pt>
                <c:pt idx="9001">
                  <c:v>35.214208486658436</c:v>
                </c:pt>
                <c:pt idx="9002">
                  <c:v>35.219735986920966</c:v>
                </c:pt>
                <c:pt idx="9003">
                  <c:v>35.225298209407384</c:v>
                </c:pt>
                <c:pt idx="9004">
                  <c:v>35.230860987449375</c:v>
                </c:pt>
                <c:pt idx="9005">
                  <c:v>35.236409321046253</c:v>
                </c:pt>
                <c:pt idx="9006">
                  <c:v>35.241974043532778</c:v>
                </c:pt>
                <c:pt idx="9007">
                  <c:v>35.247525988240923</c:v>
                </c:pt>
                <c:pt idx="9008">
                  <c:v>35.253078488504656</c:v>
                </c:pt>
                <c:pt idx="9009">
                  <c:v>35.2586398776577</c:v>
                </c:pt>
                <c:pt idx="9010">
                  <c:v>35.264194600143753</c:v>
                </c:pt>
                <c:pt idx="9011">
                  <c:v>35.269781267075771</c:v>
                </c:pt>
                <c:pt idx="9012">
                  <c:v>35.275311267338438</c:v>
                </c:pt>
                <c:pt idx="9013">
                  <c:v>35.280864323157743</c:v>
                </c:pt>
                <c:pt idx="9014">
                  <c:v>35.286437656755794</c:v>
                </c:pt>
                <c:pt idx="9015">
                  <c:v>35.292009879242684</c:v>
                </c:pt>
                <c:pt idx="9016">
                  <c:v>35.297551546172571</c:v>
                </c:pt>
                <c:pt idx="9017">
                  <c:v>35.303105990880837</c:v>
                </c:pt>
                <c:pt idx="9018">
                  <c:v>35.3086543244777</c:v>
                </c:pt>
                <c:pt idx="9019">
                  <c:v>35.314205158074685</c:v>
                </c:pt>
                <c:pt idx="9020">
                  <c:v>35.319764880560982</c:v>
                </c:pt>
                <c:pt idx="9021">
                  <c:v>35.325343214159261</c:v>
                </c:pt>
                <c:pt idx="9022">
                  <c:v>35.330884325533574</c:v>
                </c:pt>
                <c:pt idx="9023">
                  <c:v>35.336453770242542</c:v>
                </c:pt>
                <c:pt idx="9024">
                  <c:v>35.341990992727773</c:v>
                </c:pt>
                <c:pt idx="9025">
                  <c:v>35.347529326324164</c:v>
                </c:pt>
                <c:pt idx="9026">
                  <c:v>35.35309432658849</c:v>
                </c:pt>
                <c:pt idx="9027">
                  <c:v>35.358659049075015</c:v>
                </c:pt>
                <c:pt idx="9028">
                  <c:v>35.364219049339098</c:v>
                </c:pt>
                <c:pt idx="9029">
                  <c:v>35.369770994047258</c:v>
                </c:pt>
                <c:pt idx="9030">
                  <c:v>35.375328772089006</c:v>
                </c:pt>
                <c:pt idx="9031">
                  <c:v>35.380872661241213</c:v>
                </c:pt>
                <c:pt idx="9032">
                  <c:v>35.386419605949129</c:v>
                </c:pt>
                <c:pt idx="9033">
                  <c:v>35.391986272880203</c:v>
                </c:pt>
                <c:pt idx="9034">
                  <c:v>35.397545162033126</c:v>
                </c:pt>
                <c:pt idx="9035">
                  <c:v>35.403087106740799</c:v>
                </c:pt>
                <c:pt idx="9036">
                  <c:v>35.408656551449766</c:v>
                </c:pt>
                <c:pt idx="9037">
                  <c:v>35.414214607269315</c:v>
                </c:pt>
                <c:pt idx="9038">
                  <c:v>35.419753496421293</c:v>
                </c:pt>
                <c:pt idx="9039">
                  <c:v>35.425318218907819</c:v>
                </c:pt>
                <c:pt idx="9040">
                  <c:v>35.430863219171201</c:v>
                </c:pt>
                <c:pt idx="9041">
                  <c:v>35.436454052770088</c:v>
                </c:pt>
                <c:pt idx="9042">
                  <c:v>35.442009608589515</c:v>
                </c:pt>
                <c:pt idx="9043">
                  <c:v>35.44755516440847</c:v>
                </c:pt>
                <c:pt idx="9044">
                  <c:v>35.453097942449517</c:v>
                </c:pt>
                <c:pt idx="9045">
                  <c:v>35.458656553824639</c:v>
                </c:pt>
                <c:pt idx="9046">
                  <c:v>35.464224887422461</c:v>
                </c:pt>
                <c:pt idx="9047">
                  <c:v>35.469791554353534</c:v>
                </c:pt>
                <c:pt idx="9048">
                  <c:v>35.475349610173083</c:v>
                </c:pt>
                <c:pt idx="9049">
                  <c:v>35.480912943770662</c:v>
                </c:pt>
                <c:pt idx="9050">
                  <c:v>35.48646016625635</c:v>
                </c:pt>
                <c:pt idx="9051">
                  <c:v>35.492033499854415</c:v>
                </c:pt>
                <c:pt idx="9052">
                  <c:v>35.497580722340103</c:v>
                </c:pt>
                <c:pt idx="9053">
                  <c:v>35.503126833714646</c:v>
                </c:pt>
                <c:pt idx="9054">
                  <c:v>35.508706833979687</c:v>
                </c:pt>
                <c:pt idx="9055">
                  <c:v>35.514250445354108</c:v>
                </c:pt>
                <c:pt idx="9056">
                  <c:v>35.519798778950971</c:v>
                </c:pt>
                <c:pt idx="9057">
                  <c:v>35.525362945881923</c:v>
                </c:pt>
                <c:pt idx="9058">
                  <c:v>35.530908501700878</c:v>
                </c:pt>
                <c:pt idx="9059">
                  <c:v>35.536468779742748</c:v>
                </c:pt>
                <c:pt idx="9060">
                  <c:v>35.542018224450771</c:v>
                </c:pt>
                <c:pt idx="9061">
                  <c:v>35.547574613603587</c:v>
                </c:pt>
                <c:pt idx="9062">
                  <c:v>35.553133224978708</c:v>
                </c:pt>
                <c:pt idx="9063">
                  <c:v>35.558694058576165</c:v>
                </c:pt>
                <c:pt idx="9064">
                  <c:v>35.564245725506524</c:v>
                </c:pt>
                <c:pt idx="9065">
                  <c:v>35.569841836883441</c:v>
                </c:pt>
                <c:pt idx="9066">
                  <c:v>35.575357948256553</c:v>
                </c:pt>
                <c:pt idx="9067">
                  <c:v>35.580937670743793</c:v>
                </c:pt>
                <c:pt idx="9068">
                  <c:v>35.586489337674152</c:v>
                </c:pt>
                <c:pt idx="9069">
                  <c:v>35.592048504604861</c:v>
                </c:pt>
                <c:pt idx="9070">
                  <c:v>35.597600727090807</c:v>
                </c:pt>
                <c:pt idx="9071">
                  <c:v>35.603156282910234</c:v>
                </c:pt>
                <c:pt idx="9072">
                  <c:v>35.608692672062091</c:v>
                </c:pt>
                <c:pt idx="9073">
                  <c:v>35.614252672326174</c:v>
                </c:pt>
                <c:pt idx="9074">
                  <c:v>35.619825728146438</c:v>
                </c:pt>
                <c:pt idx="9075">
                  <c:v>35.625389061744016</c:v>
                </c:pt>
                <c:pt idx="9076">
                  <c:v>35.630937673118666</c:v>
                </c:pt>
                <c:pt idx="9077">
                  <c:v>35.63648628449333</c:v>
                </c:pt>
                <c:pt idx="9078">
                  <c:v>35.642043506979505</c:v>
                </c:pt>
                <c:pt idx="9079">
                  <c:v>35.647608785021617</c:v>
                </c:pt>
                <c:pt idx="9080">
                  <c:v>35.653169896396861</c:v>
                </c:pt>
                <c:pt idx="9081">
                  <c:v>35.658733229994439</c:v>
                </c:pt>
                <c:pt idx="9082">
                  <c:v>35.664275174702112</c:v>
                </c:pt>
                <c:pt idx="9083">
                  <c:v>35.669844063855507</c:v>
                </c:pt>
                <c:pt idx="9084">
                  <c:v>35.675378786340616</c:v>
                </c:pt>
                <c:pt idx="9085">
                  <c:v>35.68094017549366</c:v>
                </c:pt>
                <c:pt idx="9086">
                  <c:v>35.686493231312966</c:v>
                </c:pt>
                <c:pt idx="9087">
                  <c:v>35.692065453799856</c:v>
                </c:pt>
                <c:pt idx="9088">
                  <c:v>35.697622120730458</c:v>
                </c:pt>
                <c:pt idx="9089">
                  <c:v>35.703181565438953</c:v>
                </c:pt>
                <c:pt idx="9090">
                  <c:v>35.708717121257436</c:v>
                </c:pt>
                <c:pt idx="9091">
                  <c:v>35.714269065965581</c:v>
                </c:pt>
                <c:pt idx="9092">
                  <c:v>35.71986239956459</c:v>
                </c:pt>
                <c:pt idx="9093">
                  <c:v>35.725408233161332</c:v>
                </c:pt>
                <c:pt idx="9094">
                  <c:v>35.730963233425186</c:v>
                </c:pt>
                <c:pt idx="9095">
                  <c:v>35.736529344800672</c:v>
                </c:pt>
                <c:pt idx="9096">
                  <c:v>35.742065733952529</c:v>
                </c:pt>
                <c:pt idx="9097">
                  <c:v>35.747622400883117</c:v>
                </c:pt>
                <c:pt idx="9098">
                  <c:v>35.753231845594001</c:v>
                </c:pt>
                <c:pt idx="9099">
                  <c:v>35.75876629030131</c:v>
                </c:pt>
                <c:pt idx="9100">
                  <c:v>35.764316846120508</c:v>
                </c:pt>
                <c:pt idx="9101">
                  <c:v>35.769858235272594</c:v>
                </c:pt>
                <c:pt idx="9102">
                  <c:v>35.775399624424693</c:v>
                </c:pt>
                <c:pt idx="9103">
                  <c:v>35.780954624688533</c:v>
                </c:pt>
                <c:pt idx="9104">
                  <c:v>35.786526847175423</c:v>
                </c:pt>
                <c:pt idx="9105">
                  <c:v>35.792097680773352</c:v>
                </c:pt>
                <c:pt idx="9106">
                  <c:v>35.79763545881417</c:v>
                </c:pt>
                <c:pt idx="9107">
                  <c:v>35.803186292411155</c:v>
                </c:pt>
                <c:pt idx="9108">
                  <c:v>35.808754348231176</c:v>
                </c:pt>
                <c:pt idx="9109">
                  <c:v>35.814294904049888</c:v>
                </c:pt>
                <c:pt idx="9110">
                  <c:v>35.819851015424902</c:v>
                </c:pt>
                <c:pt idx="9111">
                  <c:v>35.825431015689944</c:v>
                </c:pt>
                <c:pt idx="9112">
                  <c:v>35.830970182619708</c:v>
                </c:pt>
                <c:pt idx="9113">
                  <c:v>35.836530460661578</c:v>
                </c:pt>
                <c:pt idx="9114">
                  <c:v>35.842114627593475</c:v>
                </c:pt>
                <c:pt idx="9115">
                  <c:v>35.847655183412201</c:v>
                </c:pt>
                <c:pt idx="9116">
                  <c:v>35.853236017010602</c:v>
                </c:pt>
                <c:pt idx="9117">
                  <c:v>35.858779906162823</c:v>
                </c:pt>
                <c:pt idx="9118">
                  <c:v>35.86432379531503</c:v>
                </c:pt>
                <c:pt idx="9119">
                  <c:v>35.869872128911894</c:v>
                </c:pt>
                <c:pt idx="9120">
                  <c:v>35.875439351398541</c:v>
                </c:pt>
                <c:pt idx="9121">
                  <c:v>35.880994629440181</c:v>
                </c:pt>
                <c:pt idx="9122">
                  <c:v>35.886566851927071</c:v>
                </c:pt>
                <c:pt idx="9123">
                  <c:v>35.892132407746971</c:v>
                </c:pt>
                <c:pt idx="9124">
                  <c:v>35.897656019120447</c:v>
                </c:pt>
                <c:pt idx="9125">
                  <c:v>35.90322768605175</c:v>
                </c:pt>
                <c:pt idx="9126">
                  <c:v>35.908771852981758</c:v>
                </c:pt>
                <c:pt idx="9127">
                  <c:v>35.914356297691441</c:v>
                </c:pt>
                <c:pt idx="9128">
                  <c:v>35.919923520178088</c:v>
                </c:pt>
                <c:pt idx="9129">
                  <c:v>35.925475187108447</c:v>
                </c:pt>
                <c:pt idx="9130">
                  <c:v>35.930989909592611</c:v>
                </c:pt>
                <c:pt idx="9131">
                  <c:v>35.936554909856937</c:v>
                </c:pt>
                <c:pt idx="9132">
                  <c:v>35.942140465677781</c:v>
                </c:pt>
                <c:pt idx="9133">
                  <c:v>35.94769241038594</c:v>
                </c:pt>
                <c:pt idx="9134">
                  <c:v>35.953234910649186</c:v>
                </c:pt>
                <c:pt idx="9135">
                  <c:v>35.958778522023607</c:v>
                </c:pt>
                <c:pt idx="9136">
                  <c:v>35.964347133399215</c:v>
                </c:pt>
                <c:pt idx="9137">
                  <c:v>35.969927411442043</c:v>
                </c:pt>
                <c:pt idx="9138">
                  <c:v>35.975476300594494</c:v>
                </c:pt>
                <c:pt idx="9139">
                  <c:v>35.981031023080547</c:v>
                </c:pt>
                <c:pt idx="9140">
                  <c:v>35.986573801121594</c:v>
                </c:pt>
                <c:pt idx="9141">
                  <c:v>35.992149634719766</c:v>
                </c:pt>
                <c:pt idx="9142">
                  <c:v>35.997678801649045</c:v>
                </c:pt>
                <c:pt idx="9143">
                  <c:v>36.003261857469781</c:v>
                </c:pt>
                <c:pt idx="9144">
                  <c:v>36.008804635510828</c:v>
                </c:pt>
                <c:pt idx="9145">
                  <c:v>36.014373802442023</c:v>
                </c:pt>
                <c:pt idx="9146">
                  <c:v>36.019930747150397</c:v>
                </c:pt>
                <c:pt idx="9147">
                  <c:v>36.02548963630332</c:v>
                </c:pt>
                <c:pt idx="9148">
                  <c:v>36.031031858788793</c:v>
                </c:pt>
                <c:pt idx="9149">
                  <c:v>36.03659797016428</c:v>
                </c:pt>
                <c:pt idx="9150">
                  <c:v>36.042138248205205</c:v>
                </c:pt>
                <c:pt idx="9151">
                  <c:v>36.047732970693161</c:v>
                </c:pt>
                <c:pt idx="9152">
                  <c:v>36.05324935984406</c:v>
                </c:pt>
                <c:pt idx="9153">
                  <c:v>36.058806860108035</c:v>
                </c:pt>
                <c:pt idx="9154">
                  <c:v>36.064389082595397</c:v>
                </c:pt>
                <c:pt idx="9155">
                  <c:v>36.069944360637038</c:v>
                </c:pt>
                <c:pt idx="9156">
                  <c:v>36.075472972010743</c:v>
                </c:pt>
                <c:pt idx="9157">
                  <c:v>36.081038805608443</c:v>
                </c:pt>
                <c:pt idx="9158">
                  <c:v>36.08660491698393</c:v>
                </c:pt>
                <c:pt idx="9159">
                  <c:v>36.092157139469862</c:v>
                </c:pt>
                <c:pt idx="9160">
                  <c:v>36.097692973066131</c:v>
                </c:pt>
                <c:pt idx="9161">
                  <c:v>36.103254917774763</c:v>
                </c:pt>
                <c:pt idx="9162">
                  <c:v>36.108820751372448</c:v>
                </c:pt>
                <c:pt idx="9163">
                  <c:v>36.114361029413374</c:v>
                </c:pt>
                <c:pt idx="9164">
                  <c:v>36.119958807457039</c:v>
                </c:pt>
                <c:pt idx="9165">
                  <c:v>36.125488529941904</c:v>
                </c:pt>
                <c:pt idx="9166">
                  <c:v>36.13104714131704</c:v>
                </c:pt>
                <c:pt idx="9167">
                  <c:v>36.136607141581123</c:v>
                </c:pt>
                <c:pt idx="9168">
                  <c:v>36.142167419623007</c:v>
                </c:pt>
                <c:pt idx="9169">
                  <c:v>36.147721586553473</c:v>
                </c:pt>
                <c:pt idx="9170">
                  <c:v>36.153261586816612</c:v>
                </c:pt>
                <c:pt idx="9171">
                  <c:v>36.158820475969534</c:v>
                </c:pt>
                <c:pt idx="9172">
                  <c:v>36.164409642901674</c:v>
                </c:pt>
                <c:pt idx="9173">
                  <c:v>36.169939920942127</c:v>
                </c:pt>
                <c:pt idx="9174">
                  <c:v>36.175481310094213</c:v>
                </c:pt>
                <c:pt idx="9175">
                  <c:v>36.181056588136798</c:v>
                </c:pt>
                <c:pt idx="9176">
                  <c:v>36.186625755067993</c:v>
                </c:pt>
                <c:pt idx="9177">
                  <c:v>36.192177977553925</c:v>
                </c:pt>
                <c:pt idx="9178">
                  <c:v>36.197720477817185</c:v>
                </c:pt>
                <c:pt idx="9179">
                  <c:v>36.203267700302888</c:v>
                </c:pt>
                <c:pt idx="9180">
                  <c:v>36.208833811678375</c:v>
                </c:pt>
                <c:pt idx="9181">
                  <c:v>36.214385478608733</c:v>
                </c:pt>
                <c:pt idx="9182">
                  <c:v>36.219969923318416</c:v>
                </c:pt>
                <c:pt idx="9183">
                  <c:v>36.22549520135864</c:v>
                </c:pt>
                <c:pt idx="9184">
                  <c:v>36.231054090511563</c:v>
                </c:pt>
                <c:pt idx="9185">
                  <c:v>36.236604924108548</c:v>
                </c:pt>
                <c:pt idx="9186">
                  <c:v>36.242166313261578</c:v>
                </c:pt>
                <c:pt idx="9187">
                  <c:v>36.247717980191936</c:v>
                </c:pt>
                <c:pt idx="9188">
                  <c:v>36.253275758233698</c:v>
                </c:pt>
                <c:pt idx="9189">
                  <c:v>36.258860202943382</c:v>
                </c:pt>
                <c:pt idx="9190">
                  <c:v>36.264427425430043</c:v>
                </c:pt>
                <c:pt idx="9191">
                  <c:v>36.269942147914193</c:v>
                </c:pt>
                <c:pt idx="9192">
                  <c:v>36.275493814844552</c:v>
                </c:pt>
                <c:pt idx="9193">
                  <c:v>36.281083537332279</c:v>
                </c:pt>
                <c:pt idx="9194">
                  <c:v>36.286608259816902</c:v>
                </c:pt>
                <c:pt idx="9195">
                  <c:v>36.292191871193225</c:v>
                </c:pt>
                <c:pt idx="9196">
                  <c:v>36.29774381590137</c:v>
                </c:pt>
                <c:pt idx="9197">
                  <c:v>36.303303538387667</c:v>
                </c:pt>
                <c:pt idx="9198">
                  <c:v>36.30885187198453</c:v>
                </c:pt>
                <c:pt idx="9199">
                  <c:v>36.314407427803957</c:v>
                </c:pt>
                <c:pt idx="9200">
                  <c:v>36.319984094735503</c:v>
                </c:pt>
                <c:pt idx="9201">
                  <c:v>36.325525483887603</c:v>
                </c:pt>
                <c:pt idx="9202">
                  <c:v>36.331079650818069</c:v>
                </c:pt>
                <c:pt idx="9203">
                  <c:v>36.336631595526214</c:v>
                </c:pt>
                <c:pt idx="9204">
                  <c:v>36.342206595791012</c:v>
                </c:pt>
                <c:pt idx="9205">
                  <c:v>36.347750484943234</c:v>
                </c:pt>
                <c:pt idx="9206">
                  <c:v>36.353303540762539</c:v>
                </c:pt>
                <c:pt idx="9207">
                  <c:v>36.358889929916771</c:v>
                </c:pt>
                <c:pt idx="9208">
                  <c:v>36.36441937462385</c:v>
                </c:pt>
                <c:pt idx="9209">
                  <c:v>36.369985763777123</c:v>
                </c:pt>
                <c:pt idx="9210">
                  <c:v>36.375525486262475</c:v>
                </c:pt>
                <c:pt idx="9211">
                  <c:v>36.381086597637719</c:v>
                </c:pt>
                <c:pt idx="9212">
                  <c:v>36.386669097902868</c:v>
                </c:pt>
                <c:pt idx="9213">
                  <c:v>36.392198820387748</c:v>
                </c:pt>
                <c:pt idx="9214">
                  <c:v>36.39778215398627</c:v>
                </c:pt>
                <c:pt idx="9215">
                  <c:v>36.403330209805347</c:v>
                </c:pt>
                <c:pt idx="9216">
                  <c:v>36.408883543402453</c:v>
                </c:pt>
                <c:pt idx="9217">
                  <c:v>36.41442743255466</c:v>
                </c:pt>
                <c:pt idx="9218">
                  <c:v>36.419996599485842</c:v>
                </c:pt>
                <c:pt idx="9219">
                  <c:v>36.425570210861693</c:v>
                </c:pt>
                <c:pt idx="9220">
                  <c:v>36.431122433347625</c:v>
                </c:pt>
                <c:pt idx="9221">
                  <c:v>36.436644378054353</c:v>
                </c:pt>
                <c:pt idx="9222">
                  <c:v>36.442198544984819</c:v>
                </c:pt>
                <c:pt idx="9223">
                  <c:v>36.447770211916136</c:v>
                </c:pt>
                <c:pt idx="9224">
                  <c:v>36.453330489958006</c:v>
                </c:pt>
                <c:pt idx="9225">
                  <c:v>36.458902712444896</c:v>
                </c:pt>
                <c:pt idx="9226">
                  <c:v>36.464448546041638</c:v>
                </c:pt>
                <c:pt idx="9227">
                  <c:v>36.470001324083171</c:v>
                </c:pt>
                <c:pt idx="9228">
                  <c:v>36.475580768792611</c:v>
                </c:pt>
                <c:pt idx="9229">
                  <c:v>36.481112157944239</c:v>
                </c:pt>
                <c:pt idx="9230">
                  <c:v>36.486668824874826</c:v>
                </c:pt>
                <c:pt idx="9231">
                  <c:v>36.49225465847347</c:v>
                </c:pt>
                <c:pt idx="9232">
                  <c:v>36.49778438095835</c:v>
                </c:pt>
                <c:pt idx="9233">
                  <c:v>36.503354936778493</c:v>
                </c:pt>
                <c:pt idx="9234">
                  <c:v>36.508914937042576</c:v>
                </c:pt>
                <c:pt idx="9235">
                  <c:v>36.514481603973636</c:v>
                </c:pt>
                <c:pt idx="9236">
                  <c:v>36.520004937569325</c:v>
                </c:pt>
                <c:pt idx="9237">
                  <c:v>36.525575215611667</c:v>
                </c:pt>
                <c:pt idx="9238">
                  <c:v>36.531135771431337</c:v>
                </c:pt>
                <c:pt idx="9239">
                  <c:v>36.536709660584975</c:v>
                </c:pt>
                <c:pt idx="9240">
                  <c:v>36.542251049737061</c:v>
                </c:pt>
                <c:pt idx="9241">
                  <c:v>36.547796050000443</c:v>
                </c:pt>
                <c:pt idx="9242">
                  <c:v>36.553388550266064</c:v>
                </c:pt>
                <c:pt idx="9243">
                  <c:v>36.558916328306395</c:v>
                </c:pt>
                <c:pt idx="9244">
                  <c:v>36.564491606348994</c:v>
                </c:pt>
                <c:pt idx="9245">
                  <c:v>36.570067439947167</c:v>
                </c:pt>
                <c:pt idx="9246">
                  <c:v>36.575579940208996</c:v>
                </c:pt>
                <c:pt idx="9247">
                  <c:v>36.581142440473201</c:v>
                </c:pt>
                <c:pt idx="9248">
                  <c:v>36.586717718515786</c:v>
                </c:pt>
                <c:pt idx="9249">
                  <c:v>36.592275218779747</c:v>
                </c:pt>
                <c:pt idx="9250">
                  <c:v>36.597821330154289</c:v>
                </c:pt>
                <c:pt idx="9251">
                  <c:v>36.603384941529654</c:v>
                </c:pt>
                <c:pt idx="9252">
                  <c:v>36.608932441793144</c:v>
                </c:pt>
                <c:pt idx="9253">
                  <c:v>36.614530775392382</c:v>
                </c:pt>
                <c:pt idx="9254">
                  <c:v>36.620049942321202</c:v>
                </c:pt>
                <c:pt idx="9255">
                  <c:v>36.625610775918659</c:v>
                </c:pt>
                <c:pt idx="9256">
                  <c:v>36.631184665072297</c:v>
                </c:pt>
                <c:pt idx="9257">
                  <c:v>36.636721054224154</c:v>
                </c:pt>
                <c:pt idx="9258">
                  <c:v>36.642301054489181</c:v>
                </c:pt>
                <c:pt idx="9259">
                  <c:v>36.647865776975721</c:v>
                </c:pt>
                <c:pt idx="9260">
                  <c:v>36.653405777238845</c:v>
                </c:pt>
                <c:pt idx="9261">
                  <c:v>36.658949944168853</c:v>
                </c:pt>
                <c:pt idx="9262">
                  <c:v>36.664523277766904</c:v>
                </c:pt>
                <c:pt idx="9263">
                  <c:v>36.670069389141446</c:v>
                </c:pt>
                <c:pt idx="9264">
                  <c:v>36.675609944960158</c:v>
                </c:pt>
                <c:pt idx="9265">
                  <c:v>36.681166889668546</c:v>
                </c:pt>
                <c:pt idx="9266">
                  <c:v>36.686741889933344</c:v>
                </c:pt>
                <c:pt idx="9267">
                  <c:v>36.69230661241987</c:v>
                </c:pt>
                <c:pt idx="9268">
                  <c:v>36.697839112682658</c:v>
                </c:pt>
                <c:pt idx="9269">
                  <c:v>36.703426890725837</c:v>
                </c:pt>
                <c:pt idx="9270">
                  <c:v>36.7089755021005</c:v>
                </c:pt>
                <c:pt idx="9271">
                  <c:v>36.714507446807687</c:v>
                </c:pt>
                <c:pt idx="9272">
                  <c:v>36.720087447072729</c:v>
                </c:pt>
                <c:pt idx="9273">
                  <c:v>36.725631058447149</c:v>
                </c:pt>
                <c:pt idx="9274">
                  <c:v>36.731209947601016</c:v>
                </c:pt>
                <c:pt idx="9275">
                  <c:v>36.736739670085882</c:v>
                </c:pt>
                <c:pt idx="9276">
                  <c:v>36.742302170350086</c:v>
                </c:pt>
                <c:pt idx="9277">
                  <c:v>36.747857726169528</c:v>
                </c:pt>
                <c:pt idx="9278">
                  <c:v>36.753413004211168</c:v>
                </c:pt>
                <c:pt idx="9279">
                  <c:v>36.758963837808153</c:v>
                </c:pt>
                <c:pt idx="9280">
                  <c:v>36.764539949184112</c:v>
                </c:pt>
                <c:pt idx="9281">
                  <c:v>36.770062171668627</c:v>
                </c:pt>
                <c:pt idx="9282">
                  <c:v>36.775640505266907</c:v>
                </c:pt>
                <c:pt idx="9283">
                  <c:v>36.781189116641571</c:v>
                </c:pt>
                <c:pt idx="9284">
                  <c:v>36.786744394683211</c:v>
                </c:pt>
                <c:pt idx="9285">
                  <c:v>36.792310228280897</c:v>
                </c:pt>
                <c:pt idx="9286">
                  <c:v>36.7978574507666</c:v>
                </c:pt>
                <c:pt idx="9287">
                  <c:v>36.803413006586041</c:v>
                </c:pt>
                <c:pt idx="9288">
                  <c:v>36.808969395738842</c:v>
                </c:pt>
                <c:pt idx="9289">
                  <c:v>36.814529396002925</c:v>
                </c:pt>
                <c:pt idx="9290">
                  <c:v>36.820081896266657</c:v>
                </c:pt>
                <c:pt idx="9291">
                  <c:v>36.825636340974924</c:v>
                </c:pt>
                <c:pt idx="9292">
                  <c:v>36.831193841238886</c:v>
                </c:pt>
                <c:pt idx="9293">
                  <c:v>36.836750230391687</c:v>
                </c:pt>
                <c:pt idx="9294">
                  <c:v>36.842297175099603</c:v>
                </c:pt>
                <c:pt idx="9295">
                  <c:v>36.847859953141594</c:v>
                </c:pt>
                <c:pt idx="9296">
                  <c:v>36.853417731183356</c:v>
                </c:pt>
                <c:pt idx="9297">
                  <c:v>36.858986064781163</c:v>
                </c:pt>
                <c:pt idx="9298">
                  <c:v>36.864531342822332</c:v>
                </c:pt>
                <c:pt idx="9299">
                  <c:v>36.87010745419829</c:v>
                </c:pt>
                <c:pt idx="9300">
                  <c:v>36.87566051001761</c:v>
                </c:pt>
                <c:pt idx="9301">
                  <c:v>36.881205510280978</c:v>
                </c:pt>
                <c:pt idx="9302">
                  <c:v>36.886771066100891</c:v>
                </c:pt>
                <c:pt idx="9303">
                  <c:v>36.892308288586108</c:v>
                </c:pt>
                <c:pt idx="9304">
                  <c:v>36.897859399960893</c:v>
                </c:pt>
                <c:pt idx="9305">
                  <c:v>36.903441344670455</c:v>
                </c:pt>
                <c:pt idx="9306">
                  <c:v>36.908974400488816</c:v>
                </c:pt>
                <c:pt idx="9307">
                  <c:v>36.914556900753979</c:v>
                </c:pt>
                <c:pt idx="9308">
                  <c:v>36.920087456572219</c:v>
                </c:pt>
                <c:pt idx="9309">
                  <c:v>36.925679679060053</c:v>
                </c:pt>
                <c:pt idx="9310">
                  <c:v>36.931216901545284</c:v>
                </c:pt>
                <c:pt idx="9311">
                  <c:v>36.936769957364589</c:v>
                </c:pt>
                <c:pt idx="9312">
                  <c:v>36.942326624295191</c:v>
                </c:pt>
                <c:pt idx="9313">
                  <c:v>36.947873846780894</c:v>
                </c:pt>
                <c:pt idx="9314">
                  <c:v>36.953421069266597</c:v>
                </c:pt>
                <c:pt idx="9315">
                  <c:v>36.958988291753244</c:v>
                </c:pt>
                <c:pt idx="9316">
                  <c:v>36.964570514240606</c:v>
                </c:pt>
                <c:pt idx="9317">
                  <c:v>36.970088570058252</c:v>
                </c:pt>
                <c:pt idx="9318">
                  <c:v>36.975667459212133</c:v>
                </c:pt>
                <c:pt idx="9319">
                  <c:v>36.981242737254718</c:v>
                </c:pt>
                <c:pt idx="9320">
                  <c:v>36.986755237516547</c:v>
                </c:pt>
                <c:pt idx="9321">
                  <c:v>36.992333571114841</c:v>
                </c:pt>
                <c:pt idx="9322">
                  <c:v>36.997892460267764</c:v>
                </c:pt>
                <c:pt idx="9323">
                  <c:v>37.003445516087069</c:v>
                </c:pt>
                <c:pt idx="9324">
                  <c:v>37.009001071906496</c:v>
                </c:pt>
                <c:pt idx="9325">
                  <c:v>37.014571627726639</c:v>
                </c:pt>
                <c:pt idx="9326">
                  <c:v>37.020113016878739</c:v>
                </c:pt>
                <c:pt idx="9327">
                  <c:v>37.025684406032255</c:v>
                </c:pt>
                <c:pt idx="9328">
                  <c:v>37.031248295185407</c:v>
                </c:pt>
                <c:pt idx="9329">
                  <c:v>37.036776906559112</c:v>
                </c:pt>
                <c:pt idx="9330">
                  <c:v>37.042338573489943</c:v>
                </c:pt>
                <c:pt idx="9331">
                  <c:v>37.04792940708883</c:v>
                </c:pt>
                <c:pt idx="9332">
                  <c:v>37.053486629575005</c:v>
                </c:pt>
                <c:pt idx="9333">
                  <c:v>37.059006907614986</c:v>
                </c:pt>
                <c:pt idx="9334">
                  <c:v>37.064583852324319</c:v>
                </c:pt>
                <c:pt idx="9335">
                  <c:v>37.070128297032113</c:v>
                </c:pt>
                <c:pt idx="9336">
                  <c:v>37.075691908407478</c:v>
                </c:pt>
                <c:pt idx="9337">
                  <c:v>37.081242742004463</c:v>
                </c:pt>
                <c:pt idx="9338">
                  <c:v>37.086816631158101</c:v>
                </c:pt>
                <c:pt idx="9339">
                  <c:v>37.092394131423006</c:v>
                </c:pt>
                <c:pt idx="9340">
                  <c:v>37.097913576129613</c:v>
                </c:pt>
                <c:pt idx="9341">
                  <c:v>37.103492743061281</c:v>
                </c:pt>
                <c:pt idx="9342">
                  <c:v>37.109040521102557</c:v>
                </c:pt>
                <c:pt idx="9343">
                  <c:v>37.114615799145156</c:v>
                </c:pt>
                <c:pt idx="9344">
                  <c:v>37.120136354962924</c:v>
                </c:pt>
                <c:pt idx="9345">
                  <c:v>37.125720799672607</c:v>
                </c:pt>
                <c:pt idx="9346">
                  <c:v>37.131265799935989</c:v>
                </c:pt>
                <c:pt idx="9347">
                  <c:v>37.136828300200193</c:v>
                </c:pt>
                <c:pt idx="9348">
                  <c:v>37.142366911574371</c:v>
                </c:pt>
                <c:pt idx="9349">
                  <c:v>37.147939689616834</c:v>
                </c:pt>
                <c:pt idx="9350">
                  <c:v>37.153494412102901</c:v>
                </c:pt>
                <c:pt idx="9351">
                  <c:v>37.159068301256525</c:v>
                </c:pt>
                <c:pt idx="9352">
                  <c:v>37.164585523740811</c:v>
                </c:pt>
                <c:pt idx="9353">
                  <c:v>37.170160801783396</c:v>
                </c:pt>
                <c:pt idx="9354">
                  <c:v>37.175697190935253</c:v>
                </c:pt>
                <c:pt idx="9355">
                  <c:v>37.181269135644342</c:v>
                </c:pt>
                <c:pt idx="9356">
                  <c:v>37.186833024797508</c:v>
                </c:pt>
                <c:pt idx="9357">
                  <c:v>37.192376913949715</c:v>
                </c:pt>
                <c:pt idx="9358">
                  <c:v>37.197935525324851</c:v>
                </c:pt>
                <c:pt idx="9359">
                  <c:v>37.203501358922551</c:v>
                </c:pt>
                <c:pt idx="9360">
                  <c:v>37.209049970297201</c:v>
                </c:pt>
                <c:pt idx="9361">
                  <c:v>37.21458580389347</c:v>
                </c:pt>
                <c:pt idx="9362">
                  <c:v>37.220169970825367</c:v>
                </c:pt>
                <c:pt idx="9363">
                  <c:v>37.225712193310841</c:v>
                </c:pt>
                <c:pt idx="9364">
                  <c:v>37.231264693574559</c:v>
                </c:pt>
                <c:pt idx="9365">
                  <c:v>37.236848027173096</c:v>
                </c:pt>
                <c:pt idx="9366">
                  <c:v>37.242379694102496</c:v>
                </c:pt>
                <c:pt idx="9367">
                  <c:v>37.247963583256606</c:v>
                </c:pt>
                <c:pt idx="9368">
                  <c:v>37.253498861297302</c:v>
                </c:pt>
                <c:pt idx="9369">
                  <c:v>37.259033306004611</c:v>
                </c:pt>
                <c:pt idx="9370">
                  <c:v>37.264617472936521</c:v>
                </c:pt>
                <c:pt idx="9371">
                  <c:v>37.270154973199539</c:v>
                </c:pt>
                <c:pt idx="9372">
                  <c:v>37.275737473464687</c:v>
                </c:pt>
                <c:pt idx="9373">
                  <c:v>37.281277473727826</c:v>
                </c:pt>
                <c:pt idx="9374">
                  <c:v>37.286823585102354</c:v>
                </c:pt>
                <c:pt idx="9375">
                  <c:v>37.292377752032834</c:v>
                </c:pt>
                <c:pt idx="9376">
                  <c:v>37.297944696741695</c:v>
                </c:pt>
                <c:pt idx="9377">
                  <c:v>37.303510252561594</c:v>
                </c:pt>
                <c:pt idx="9378">
                  <c:v>37.309087197270941</c:v>
                </c:pt>
                <c:pt idx="9379">
                  <c:v>37.314641364201407</c:v>
                </c:pt>
                <c:pt idx="9380">
                  <c:v>37.320191086687231</c:v>
                </c:pt>
                <c:pt idx="9381">
                  <c:v>37.325725531394554</c:v>
                </c:pt>
                <c:pt idx="9382">
                  <c:v>37.331294976103521</c:v>
                </c:pt>
                <c:pt idx="9383">
                  <c:v>37.336873309701815</c:v>
                </c:pt>
                <c:pt idx="9384">
                  <c:v>37.342390532186087</c:v>
                </c:pt>
                <c:pt idx="9385">
                  <c:v>37.347990532452073</c:v>
                </c:pt>
                <c:pt idx="9386">
                  <c:v>37.353515532714496</c:v>
                </c:pt>
                <c:pt idx="9387">
                  <c:v>37.359083310756731</c:v>
                </c:pt>
                <c:pt idx="9388">
                  <c:v>37.364662755466185</c:v>
                </c:pt>
                <c:pt idx="9389">
                  <c:v>37.370196922395721</c:v>
                </c:pt>
                <c:pt idx="9390">
                  <c:v>37.375766367104688</c:v>
                </c:pt>
                <c:pt idx="9391">
                  <c:v>37.381307756256788</c:v>
                </c:pt>
                <c:pt idx="9392">
                  <c:v>37.386859700964933</c:v>
                </c:pt>
                <c:pt idx="9393">
                  <c:v>37.392399979005859</c:v>
                </c:pt>
                <c:pt idx="9394">
                  <c:v>37.397976368159618</c:v>
                </c:pt>
                <c:pt idx="9395">
                  <c:v>37.403560812869301</c:v>
                </c:pt>
                <c:pt idx="9396">
                  <c:v>37.409088590909633</c:v>
                </c:pt>
                <c:pt idx="9397">
                  <c:v>37.414655535618493</c:v>
                </c:pt>
                <c:pt idx="9398">
                  <c:v>37.420227202549796</c:v>
                </c:pt>
                <c:pt idx="9399">
                  <c:v>37.425745536145243</c:v>
                </c:pt>
                <c:pt idx="9400">
                  <c:v>37.431321647521202</c:v>
                </c:pt>
                <c:pt idx="9401">
                  <c:v>37.436864425562248</c:v>
                </c:pt>
                <c:pt idx="9402">
                  <c:v>37.442431648048895</c:v>
                </c:pt>
                <c:pt idx="9403">
                  <c:v>37.447979703867972</c:v>
                </c:pt>
                <c:pt idx="9404">
                  <c:v>37.453537481909734</c:v>
                </c:pt>
                <c:pt idx="9405">
                  <c:v>37.459109426618838</c:v>
                </c:pt>
                <c:pt idx="9406">
                  <c:v>37.464639149103704</c:v>
                </c:pt>
                <c:pt idx="9407">
                  <c:v>37.470221371591066</c:v>
                </c:pt>
                <c:pt idx="9408">
                  <c:v>37.475776927410493</c:v>
                </c:pt>
                <c:pt idx="9409">
                  <c:v>37.48133248322992</c:v>
                </c:pt>
                <c:pt idx="9410">
                  <c:v>37.486885816827026</c:v>
                </c:pt>
                <c:pt idx="9411">
                  <c:v>37.492436650424011</c:v>
                </c:pt>
                <c:pt idx="9412">
                  <c:v>37.497985539576462</c:v>
                </c:pt>
                <c:pt idx="9413">
                  <c:v>37.503558317618925</c:v>
                </c:pt>
                <c:pt idx="9414">
                  <c:v>37.509104428993467</c:v>
                </c:pt>
                <c:pt idx="9415">
                  <c:v>37.514674429258022</c:v>
                </c:pt>
                <c:pt idx="9416">
                  <c:v>37.520217762854656</c:v>
                </c:pt>
                <c:pt idx="9417">
                  <c:v>37.525779152007701</c:v>
                </c:pt>
                <c:pt idx="9418">
                  <c:v>37.531326374493403</c:v>
                </c:pt>
                <c:pt idx="9419">
                  <c:v>37.536923874759268</c:v>
                </c:pt>
                <c:pt idx="9420">
                  <c:v>37.542443041688074</c:v>
                </c:pt>
                <c:pt idx="9421">
                  <c:v>37.548011097508095</c:v>
                </c:pt>
                <c:pt idx="9422">
                  <c:v>37.553533042214823</c:v>
                </c:pt>
                <c:pt idx="9423">
                  <c:v>37.559141931370121</c:v>
                </c:pt>
                <c:pt idx="9424">
                  <c:v>37.5646713760772</c:v>
                </c:pt>
                <c:pt idx="9425">
                  <c:v>37.570226931896627</c:v>
                </c:pt>
                <c:pt idx="9426">
                  <c:v>37.5757688766043</c:v>
                </c:pt>
                <c:pt idx="9427">
                  <c:v>37.581335821313161</c:v>
                </c:pt>
                <c:pt idx="9428">
                  <c:v>37.586930543801117</c:v>
                </c:pt>
                <c:pt idx="9429">
                  <c:v>37.592436655173756</c:v>
                </c:pt>
                <c:pt idx="9430">
                  <c:v>37.598028599883804</c:v>
                </c:pt>
                <c:pt idx="9431">
                  <c:v>37.60355832236867</c:v>
                </c:pt>
                <c:pt idx="9432">
                  <c:v>37.609123600410783</c:v>
                </c:pt>
                <c:pt idx="9433">
                  <c:v>37.614690545119643</c:v>
                </c:pt>
                <c:pt idx="9434">
                  <c:v>37.620256378717343</c:v>
                </c:pt>
                <c:pt idx="9435">
                  <c:v>37.625821101203883</c:v>
                </c:pt>
                <c:pt idx="9436">
                  <c:v>37.631359157022473</c:v>
                </c:pt>
                <c:pt idx="9437">
                  <c:v>37.636914435064114</c:v>
                </c:pt>
                <c:pt idx="9438">
                  <c:v>37.642476657550532</c:v>
                </c:pt>
                <c:pt idx="9439">
                  <c:v>37.648013880035762</c:v>
                </c:pt>
                <c:pt idx="9440">
                  <c:v>37.653586380300439</c:v>
                </c:pt>
                <c:pt idx="9441">
                  <c:v>37.659116380563091</c:v>
                </c:pt>
                <c:pt idx="9442">
                  <c:v>37.66469165860569</c:v>
                </c:pt>
                <c:pt idx="9443">
                  <c:v>37.670265547759314</c:v>
                </c:pt>
                <c:pt idx="9444">
                  <c:v>37.675805825800239</c:v>
                </c:pt>
                <c:pt idx="9445">
                  <c:v>37.681363603842001</c:v>
                </c:pt>
                <c:pt idx="9446">
                  <c:v>37.686904992994101</c:v>
                </c:pt>
                <c:pt idx="9447">
                  <c:v>37.692474437703069</c:v>
                </c:pt>
                <c:pt idx="9448">
                  <c:v>37.698044160189838</c:v>
                </c:pt>
                <c:pt idx="9449">
                  <c:v>37.703586660453098</c:v>
                </c:pt>
                <c:pt idx="9450">
                  <c:v>37.709145549606021</c:v>
                </c:pt>
                <c:pt idx="9451">
                  <c:v>37.714694994314044</c:v>
                </c:pt>
                <c:pt idx="9452">
                  <c:v>37.720272216801177</c:v>
                </c:pt>
                <c:pt idx="9453">
                  <c:v>37.725839717065611</c:v>
                </c:pt>
                <c:pt idx="9454">
                  <c:v>37.731359161772218</c:v>
                </c:pt>
                <c:pt idx="9455">
                  <c:v>37.736916662036194</c:v>
                </c:pt>
                <c:pt idx="9456">
                  <c:v>37.742474440077942</c:v>
                </c:pt>
                <c:pt idx="9457">
                  <c:v>37.748032218119704</c:v>
                </c:pt>
                <c:pt idx="9458">
                  <c:v>37.753605829495541</c:v>
                </c:pt>
                <c:pt idx="9459">
                  <c:v>37.759166385315211</c:v>
                </c:pt>
                <c:pt idx="9460">
                  <c:v>37.764714996689875</c:v>
                </c:pt>
                <c:pt idx="9461">
                  <c:v>37.7702552747308</c:v>
                </c:pt>
                <c:pt idx="9462">
                  <c:v>37.775847497218635</c:v>
                </c:pt>
                <c:pt idx="9463">
                  <c:v>37.781384164148278</c:v>
                </c:pt>
                <c:pt idx="9464">
                  <c:v>37.786939442189919</c:v>
                </c:pt>
                <c:pt idx="9465">
                  <c:v>37.792476942452936</c:v>
                </c:pt>
                <c:pt idx="9466">
                  <c:v>37.798088609386141</c:v>
                </c:pt>
                <c:pt idx="9467">
                  <c:v>37.803617776315434</c:v>
                </c:pt>
                <c:pt idx="9468">
                  <c:v>37.809167776579045</c:v>
                </c:pt>
                <c:pt idx="9469">
                  <c:v>37.814743887955004</c:v>
                </c:pt>
                <c:pt idx="9470">
                  <c:v>37.820312221552825</c:v>
                </c:pt>
                <c:pt idx="9471">
                  <c:v>37.825858888482941</c:v>
                </c:pt>
                <c:pt idx="9472">
                  <c:v>37.831407222079804</c:v>
                </c:pt>
                <c:pt idx="9473">
                  <c:v>37.836950277898637</c:v>
                </c:pt>
                <c:pt idx="9474">
                  <c:v>37.842525833719023</c:v>
                </c:pt>
                <c:pt idx="9475">
                  <c:v>37.848078889538328</c:v>
                </c:pt>
                <c:pt idx="9476">
                  <c:v>37.853645834247189</c:v>
                </c:pt>
                <c:pt idx="9477">
                  <c:v>37.859185001176954</c:v>
                </c:pt>
                <c:pt idx="9478">
                  <c:v>37.864763612553034</c:v>
                </c:pt>
                <c:pt idx="9479">
                  <c:v>37.870319723928048</c:v>
                </c:pt>
                <c:pt idx="9480">
                  <c:v>37.875850001968502</c:v>
                </c:pt>
                <c:pt idx="9481">
                  <c:v>37.881404724454555</c:v>
                </c:pt>
                <c:pt idx="9482">
                  <c:v>37.886975002496911</c:v>
                </c:pt>
                <c:pt idx="9483">
                  <c:v>37.892529169427391</c:v>
                </c:pt>
                <c:pt idx="9484">
                  <c:v>37.898090558580421</c:v>
                </c:pt>
                <c:pt idx="9485">
                  <c:v>37.903637781066124</c:v>
                </c:pt>
                <c:pt idx="9486">
                  <c:v>37.909208892441853</c:v>
                </c:pt>
                <c:pt idx="9487">
                  <c:v>37.914754448260808</c:v>
                </c:pt>
                <c:pt idx="9488">
                  <c:v>37.920311115191396</c:v>
                </c:pt>
                <c:pt idx="9489">
                  <c:v>37.925879171011431</c:v>
                </c:pt>
                <c:pt idx="9490">
                  <c:v>37.931414449052113</c:v>
                </c:pt>
                <c:pt idx="9491">
                  <c:v>37.936976115982944</c:v>
                </c:pt>
                <c:pt idx="9492">
                  <c:v>37.942529171802263</c:v>
                </c:pt>
                <c:pt idx="9493">
                  <c:v>37.948090560955293</c:v>
                </c:pt>
                <c:pt idx="9494">
                  <c:v>37.953645838996934</c:v>
                </c:pt>
                <c:pt idx="9495">
                  <c:v>37.959214172594756</c:v>
                </c:pt>
                <c:pt idx="9496">
                  <c:v>37.964756950635802</c:v>
                </c:pt>
                <c:pt idx="9497">
                  <c:v>37.970326395344784</c:v>
                </c:pt>
                <c:pt idx="9498">
                  <c:v>37.975875840052808</c:v>
                </c:pt>
                <c:pt idx="9499">
                  <c:v>37.981423062538511</c:v>
                </c:pt>
                <c:pt idx="9500">
                  <c:v>37.987016951693093</c:v>
                </c:pt>
                <c:pt idx="9501">
                  <c:v>37.992553618622736</c:v>
                </c:pt>
                <c:pt idx="9502">
                  <c:v>37.998088063330059</c:v>
                </c:pt>
                <c:pt idx="9503">
                  <c:v>38.003650563594263</c:v>
                </c:pt>
                <c:pt idx="9504">
                  <c:v>38.009222230525566</c:v>
                </c:pt>
                <c:pt idx="9505">
                  <c:v>38.014776953011619</c:v>
                </c:pt>
                <c:pt idx="9506">
                  <c:v>38.020337786609076</c:v>
                </c:pt>
                <c:pt idx="9507">
                  <c:v>38.025893342428503</c:v>
                </c:pt>
                <c:pt idx="9508">
                  <c:v>38.031482509360643</c:v>
                </c:pt>
                <c:pt idx="9509">
                  <c:v>38.037020287401461</c:v>
                </c:pt>
                <c:pt idx="9510">
                  <c:v>38.042554732108769</c:v>
                </c:pt>
                <c:pt idx="9511">
                  <c:v>38.048111399039371</c:v>
                </c:pt>
                <c:pt idx="9512">
                  <c:v>38.053673343747988</c:v>
                </c:pt>
                <c:pt idx="9513">
                  <c:v>38.059247510679413</c:v>
                </c:pt>
                <c:pt idx="9514">
                  <c:v>38.064790010942673</c:v>
                </c:pt>
                <c:pt idx="9515">
                  <c:v>38.070349733428969</c:v>
                </c:pt>
                <c:pt idx="9516">
                  <c:v>38.075919178137937</c:v>
                </c:pt>
                <c:pt idx="9517">
                  <c:v>38.081462511734571</c:v>
                </c:pt>
                <c:pt idx="9518">
                  <c:v>38.08702167866528</c:v>
                </c:pt>
                <c:pt idx="9519">
                  <c:v>38.092578067818081</c:v>
                </c:pt>
                <c:pt idx="9520">
                  <c:v>38.098145290304743</c:v>
                </c:pt>
                <c:pt idx="9521">
                  <c:v>38.103693901679392</c:v>
                </c:pt>
                <c:pt idx="9522">
                  <c:v>38.109252790832315</c:v>
                </c:pt>
                <c:pt idx="9523">
                  <c:v>38.114798624429056</c:v>
                </c:pt>
                <c:pt idx="9524">
                  <c:v>38.120353069137323</c:v>
                </c:pt>
                <c:pt idx="9525">
                  <c:v>38.125893347178248</c:v>
                </c:pt>
                <c:pt idx="9526">
                  <c:v>38.131469736332008</c:v>
                </c:pt>
                <c:pt idx="9527">
                  <c:v>38.137018903262245</c:v>
                </c:pt>
                <c:pt idx="9528">
                  <c:v>38.142575847970633</c:v>
                </c:pt>
                <c:pt idx="9529">
                  <c:v>38.148124181567496</c:v>
                </c:pt>
                <c:pt idx="9530">
                  <c:v>38.153681959609258</c:v>
                </c:pt>
                <c:pt idx="9531">
                  <c:v>38.159257237651843</c:v>
                </c:pt>
                <c:pt idx="9532">
                  <c:v>38.16480001569289</c:v>
                </c:pt>
                <c:pt idx="9533">
                  <c:v>38.170341127067189</c:v>
                </c:pt>
                <c:pt idx="9534">
                  <c:v>38.175910571776171</c:v>
                </c:pt>
                <c:pt idx="9535">
                  <c:v>38.181475294262697</c:v>
                </c:pt>
                <c:pt idx="9536">
                  <c:v>38.187027516748643</c:v>
                </c:pt>
                <c:pt idx="9537">
                  <c:v>38.192582794790283</c:v>
                </c:pt>
                <c:pt idx="9538">
                  <c:v>38.198159183944028</c:v>
                </c:pt>
                <c:pt idx="9539">
                  <c:v>38.203695017540298</c:v>
                </c:pt>
                <c:pt idx="9540">
                  <c:v>38.209259740026837</c:v>
                </c:pt>
                <c:pt idx="9541">
                  <c:v>38.214813906957318</c:v>
                </c:pt>
                <c:pt idx="9542">
                  <c:v>38.220378629443843</c:v>
                </c:pt>
                <c:pt idx="9543">
                  <c:v>38.225910574151044</c:v>
                </c:pt>
                <c:pt idx="9544">
                  <c:v>38.23148724108259</c:v>
                </c:pt>
                <c:pt idx="9545">
                  <c:v>38.237031408012584</c:v>
                </c:pt>
                <c:pt idx="9546">
                  <c:v>38.242605019388435</c:v>
                </c:pt>
                <c:pt idx="9547">
                  <c:v>38.248151130762963</c:v>
                </c:pt>
                <c:pt idx="9548">
                  <c:v>38.253697242137505</c:v>
                </c:pt>
                <c:pt idx="9549">
                  <c:v>38.259252797956933</c:v>
                </c:pt>
                <c:pt idx="9550">
                  <c:v>38.264798631553674</c:v>
                </c:pt>
                <c:pt idx="9551">
                  <c:v>38.270361687373466</c:v>
                </c:pt>
                <c:pt idx="9552">
                  <c:v>38.275914187637198</c:v>
                </c:pt>
                <c:pt idx="9553">
                  <c:v>38.281473076790121</c:v>
                </c:pt>
                <c:pt idx="9554">
                  <c:v>38.287031965943044</c:v>
                </c:pt>
                <c:pt idx="9555">
                  <c:v>38.292580577317693</c:v>
                </c:pt>
                <c:pt idx="9556">
                  <c:v>38.298183910917174</c:v>
                </c:pt>
                <c:pt idx="9557">
                  <c:v>38.303723911180313</c:v>
                </c:pt>
                <c:pt idx="9558">
                  <c:v>38.309282800333236</c:v>
                </c:pt>
                <c:pt idx="9559">
                  <c:v>38.314835856152541</c:v>
                </c:pt>
                <c:pt idx="9560">
                  <c:v>38.320385856416152</c:v>
                </c:pt>
                <c:pt idx="9561">
                  <c:v>38.325923634456956</c:v>
                </c:pt>
                <c:pt idx="9562">
                  <c:v>38.331481412498718</c:v>
                </c:pt>
                <c:pt idx="9563">
                  <c:v>38.337059746097012</c:v>
                </c:pt>
                <c:pt idx="9564">
                  <c:v>38.342629746361567</c:v>
                </c:pt>
                <c:pt idx="9565">
                  <c:v>38.348186413292169</c:v>
                </c:pt>
                <c:pt idx="9566">
                  <c:v>38.353731413555536</c:v>
                </c:pt>
                <c:pt idx="9567">
                  <c:v>38.359301691597892</c:v>
                </c:pt>
                <c:pt idx="9568">
                  <c:v>38.364837247416375</c:v>
                </c:pt>
                <c:pt idx="9569">
                  <c:v>38.370391692124642</c:v>
                </c:pt>
                <c:pt idx="9570">
                  <c:v>38.375954192388846</c:v>
                </c:pt>
                <c:pt idx="9571">
                  <c:v>38.381498914874427</c:v>
                </c:pt>
                <c:pt idx="9572">
                  <c:v>38.387053359582694</c:v>
                </c:pt>
                <c:pt idx="9573">
                  <c:v>38.392629470958653</c:v>
                </c:pt>
                <c:pt idx="9574">
                  <c:v>38.398201137889956</c:v>
                </c:pt>
                <c:pt idx="9575">
                  <c:v>38.403731138152622</c:v>
                </c:pt>
                <c:pt idx="9576">
                  <c:v>38.40928252730518</c:v>
                </c:pt>
                <c:pt idx="9577">
                  <c:v>38.414852527569749</c:v>
                </c:pt>
                <c:pt idx="9578">
                  <c:v>38.420411138944871</c:v>
                </c:pt>
                <c:pt idx="9579">
                  <c:v>38.425951694763597</c:v>
                </c:pt>
                <c:pt idx="9580">
                  <c:v>38.431534195028746</c:v>
                </c:pt>
                <c:pt idx="9581">
                  <c:v>38.437083639736784</c:v>
                </c:pt>
                <c:pt idx="9582">
                  <c:v>38.442659751112743</c:v>
                </c:pt>
                <c:pt idx="9583">
                  <c:v>38.448186140264113</c:v>
                </c:pt>
                <c:pt idx="9584">
                  <c:v>38.453740307194593</c:v>
                </c:pt>
                <c:pt idx="9585">
                  <c:v>38.45930641857008</c:v>
                </c:pt>
                <c:pt idx="9586">
                  <c:v>38.464863085500681</c:v>
                </c:pt>
                <c:pt idx="9587">
                  <c:v>38.470412530208705</c:v>
                </c:pt>
                <c:pt idx="9588">
                  <c:v>38.475982808251061</c:v>
                </c:pt>
                <c:pt idx="9589">
                  <c:v>38.481536141848153</c:v>
                </c:pt>
                <c:pt idx="9590">
                  <c:v>38.487091419889794</c:v>
                </c:pt>
                <c:pt idx="9591">
                  <c:v>38.492662531265523</c:v>
                </c:pt>
                <c:pt idx="9592">
                  <c:v>38.498210031529013</c:v>
                </c:pt>
                <c:pt idx="9593">
                  <c:v>38.503766976237401</c:v>
                </c:pt>
                <c:pt idx="9594">
                  <c:v>38.509322532056828</c:v>
                </c:pt>
                <c:pt idx="9595">
                  <c:v>38.514894198988131</c:v>
                </c:pt>
                <c:pt idx="9596">
                  <c:v>38.520451977029893</c:v>
                </c:pt>
                <c:pt idx="9597">
                  <c:v>38.525981143959186</c:v>
                </c:pt>
                <c:pt idx="9598">
                  <c:v>38.531541699778856</c:v>
                </c:pt>
                <c:pt idx="9599">
                  <c:v>38.537111422265625</c:v>
                </c:pt>
                <c:pt idx="9600">
                  <c:v>38.542655311417832</c:v>
                </c:pt>
                <c:pt idx="9601">
                  <c:v>38.54823031168263</c:v>
                </c:pt>
                <c:pt idx="9602">
                  <c:v>38.553781145279615</c:v>
                </c:pt>
                <c:pt idx="9603">
                  <c:v>38.55932142332054</c:v>
                </c:pt>
                <c:pt idx="9604">
                  <c:v>38.564893923585217</c:v>
                </c:pt>
                <c:pt idx="9605">
                  <c:v>38.570450868293605</c:v>
                </c:pt>
                <c:pt idx="9606">
                  <c:v>38.576005035224085</c:v>
                </c:pt>
                <c:pt idx="9607">
                  <c:v>38.581554757709895</c:v>
                </c:pt>
                <c:pt idx="9608">
                  <c:v>38.587110591307123</c:v>
                </c:pt>
                <c:pt idx="9609">
                  <c:v>38.592700591572637</c:v>
                </c:pt>
                <c:pt idx="9610">
                  <c:v>38.5982489251695</c:v>
                </c:pt>
                <c:pt idx="9611">
                  <c:v>38.603779758765526</c:v>
                </c:pt>
                <c:pt idx="9612">
                  <c:v>38.609370592364414</c:v>
                </c:pt>
                <c:pt idx="9613">
                  <c:v>38.614919759294651</c:v>
                </c:pt>
                <c:pt idx="9614">
                  <c:v>38.620468092891514</c:v>
                </c:pt>
                <c:pt idx="9615">
                  <c:v>38.626035593155962</c:v>
                </c:pt>
                <c:pt idx="9616">
                  <c:v>38.631582537863864</c:v>
                </c:pt>
                <c:pt idx="9617">
                  <c:v>38.637151149239472</c:v>
                </c:pt>
                <c:pt idx="9618">
                  <c:v>38.642686705057955</c:v>
                </c:pt>
                <c:pt idx="9619">
                  <c:v>38.648240871988435</c:v>
                </c:pt>
                <c:pt idx="9620">
                  <c:v>38.65380559447496</c:v>
                </c:pt>
                <c:pt idx="9621">
                  <c:v>38.6593703169615</c:v>
                </c:pt>
                <c:pt idx="9622">
                  <c:v>38.664925872780927</c:v>
                </c:pt>
                <c:pt idx="9623">
                  <c:v>38.670475595266751</c:v>
                </c:pt>
                <c:pt idx="9624">
                  <c:v>38.676048095531428</c:v>
                </c:pt>
                <c:pt idx="9625">
                  <c:v>38.681590040239101</c:v>
                </c:pt>
                <c:pt idx="9626">
                  <c:v>38.687144207169567</c:v>
                </c:pt>
                <c:pt idx="9627">
                  <c:v>38.692701707433542</c:v>
                </c:pt>
                <c:pt idx="9628">
                  <c:v>38.69825726325297</c:v>
                </c:pt>
                <c:pt idx="9629">
                  <c:v>38.703810319072275</c:v>
                </c:pt>
                <c:pt idx="9630">
                  <c:v>38.709360874891473</c:v>
                </c:pt>
                <c:pt idx="9631">
                  <c:v>38.714922541822304</c:v>
                </c:pt>
                <c:pt idx="9632">
                  <c:v>38.720476430974998</c:v>
                </c:pt>
                <c:pt idx="9633">
                  <c:v>38.726045875683965</c:v>
                </c:pt>
                <c:pt idx="9634">
                  <c:v>38.731588098169439</c:v>
                </c:pt>
                <c:pt idx="9635">
                  <c:v>38.737158098433994</c:v>
                </c:pt>
                <c:pt idx="9636">
                  <c:v>38.742719765364825</c:v>
                </c:pt>
                <c:pt idx="9637">
                  <c:v>38.748283932295777</c:v>
                </c:pt>
                <c:pt idx="9638">
                  <c:v>38.753826432559038</c:v>
                </c:pt>
                <c:pt idx="9639">
                  <c:v>38.759377266156008</c:v>
                </c:pt>
                <c:pt idx="9640">
                  <c:v>38.764947821976151</c:v>
                </c:pt>
                <c:pt idx="9641">
                  <c:v>38.770502266684417</c:v>
                </c:pt>
                <c:pt idx="9642">
                  <c:v>38.77607282250456</c:v>
                </c:pt>
                <c:pt idx="9643">
                  <c:v>38.781621433879224</c:v>
                </c:pt>
                <c:pt idx="9644">
                  <c:v>38.7871694896983</c:v>
                </c:pt>
                <c:pt idx="9645">
                  <c:v>38.792740323296229</c:v>
                </c:pt>
                <c:pt idx="9646">
                  <c:v>38.798280601337154</c:v>
                </c:pt>
                <c:pt idx="9647">
                  <c:v>38.803830046045192</c:v>
                </c:pt>
                <c:pt idx="9648">
                  <c:v>38.809392824087183</c:v>
                </c:pt>
                <c:pt idx="9649">
                  <c:v>38.814943379906367</c:v>
                </c:pt>
                <c:pt idx="9650">
                  <c:v>38.820500880170343</c:v>
                </c:pt>
                <c:pt idx="9651">
                  <c:v>38.826048380433832</c:v>
                </c:pt>
                <c:pt idx="9652">
                  <c:v>38.831603658475473</c:v>
                </c:pt>
                <c:pt idx="9653">
                  <c:v>38.837168658739799</c:v>
                </c:pt>
                <c:pt idx="9654">
                  <c:v>38.84273782567098</c:v>
                </c:pt>
                <c:pt idx="9655">
                  <c:v>38.848293937045995</c:v>
                </c:pt>
                <c:pt idx="9656">
                  <c:v>38.853825603975409</c:v>
                </c:pt>
                <c:pt idx="9657">
                  <c:v>38.859416437574282</c:v>
                </c:pt>
                <c:pt idx="9658">
                  <c:v>38.864952548948352</c:v>
                </c:pt>
                <c:pt idx="9659">
                  <c:v>38.870503104767536</c:v>
                </c:pt>
                <c:pt idx="9660">
                  <c:v>38.876046160586384</c:v>
                </c:pt>
                <c:pt idx="9661">
                  <c:v>38.881608383072788</c:v>
                </c:pt>
                <c:pt idx="9662">
                  <c:v>38.88715338333617</c:v>
                </c:pt>
                <c:pt idx="9663">
                  <c:v>38.892715883600374</c:v>
                </c:pt>
                <c:pt idx="9664">
                  <c:v>38.898301439421232</c:v>
                </c:pt>
                <c:pt idx="9665">
                  <c:v>38.903836161906327</c:v>
                </c:pt>
                <c:pt idx="9666">
                  <c:v>38.909433106616618</c:v>
                </c:pt>
                <c:pt idx="9667">
                  <c:v>38.914944773545074</c:v>
                </c:pt>
                <c:pt idx="9668">
                  <c:v>38.920516996031964</c:v>
                </c:pt>
                <c:pt idx="9669">
                  <c:v>38.926099774074913</c:v>
                </c:pt>
                <c:pt idx="9670">
                  <c:v>38.931617829892559</c:v>
                </c:pt>
                <c:pt idx="9671">
                  <c:v>38.937166163489422</c:v>
                </c:pt>
                <c:pt idx="9672">
                  <c:v>38.942732274864909</c:v>
                </c:pt>
                <c:pt idx="9673">
                  <c:v>38.948294775129114</c:v>
                </c:pt>
                <c:pt idx="9674">
                  <c:v>38.95385560872657</c:v>
                </c:pt>
                <c:pt idx="9675">
                  <c:v>38.95941394232392</c:v>
                </c:pt>
                <c:pt idx="9676">
                  <c:v>38.965003664811633</c:v>
                </c:pt>
                <c:pt idx="9677">
                  <c:v>38.970544776185932</c:v>
                </c:pt>
                <c:pt idx="9678">
                  <c:v>38.976105609783389</c:v>
                </c:pt>
                <c:pt idx="9679">
                  <c:v>38.98163977671291</c:v>
                </c:pt>
                <c:pt idx="9680">
                  <c:v>38.9871875547542</c:v>
                </c:pt>
                <c:pt idx="9681">
                  <c:v>38.992748110573871</c:v>
                </c:pt>
                <c:pt idx="9682">
                  <c:v>38.998311999727022</c:v>
                </c:pt>
                <c:pt idx="9683">
                  <c:v>39.003874777769028</c:v>
                </c:pt>
                <c:pt idx="9684">
                  <c:v>39.009441722477888</c:v>
                </c:pt>
                <c:pt idx="9685">
                  <c:v>39.014978389407531</c:v>
                </c:pt>
                <c:pt idx="9686">
                  <c:v>39.020555889672437</c:v>
                </c:pt>
                <c:pt idx="9687">
                  <c:v>39.026093667713255</c:v>
                </c:pt>
                <c:pt idx="9688">
                  <c:v>39.031637556865462</c:v>
                </c:pt>
                <c:pt idx="9689">
                  <c:v>39.037203668240949</c:v>
                </c:pt>
                <c:pt idx="9690">
                  <c:v>39.042787557395059</c:v>
                </c:pt>
                <c:pt idx="9691">
                  <c:v>39.048314502102016</c:v>
                </c:pt>
                <c:pt idx="9692">
                  <c:v>39.053879224588556</c:v>
                </c:pt>
                <c:pt idx="9693">
                  <c:v>39.059433391519022</c:v>
                </c:pt>
                <c:pt idx="9694">
                  <c:v>39.064988947338463</c:v>
                </c:pt>
                <c:pt idx="9695">
                  <c:v>39.070555892047309</c:v>
                </c:pt>
                <c:pt idx="9696">
                  <c:v>39.076104503421973</c:v>
                </c:pt>
                <c:pt idx="9697">
                  <c:v>39.081686448131549</c:v>
                </c:pt>
                <c:pt idx="9698">
                  <c:v>39.08722478172794</c:v>
                </c:pt>
                <c:pt idx="9699">
                  <c:v>39.092785615325397</c:v>
                </c:pt>
                <c:pt idx="9700">
                  <c:v>39.098335337811207</c:v>
                </c:pt>
                <c:pt idx="9701">
                  <c:v>39.103878393630055</c:v>
                </c:pt>
                <c:pt idx="9702">
                  <c:v>39.109447560561236</c:v>
                </c:pt>
                <c:pt idx="9703">
                  <c:v>39.114992560824618</c:v>
                </c:pt>
                <c:pt idx="9704">
                  <c:v>39.120572283311859</c:v>
                </c:pt>
                <c:pt idx="9705">
                  <c:v>39.12611700579744</c:v>
                </c:pt>
                <c:pt idx="9706">
                  <c:v>39.131685339395247</c:v>
                </c:pt>
                <c:pt idx="9707">
                  <c:v>39.137233395214324</c:v>
                </c:pt>
                <c:pt idx="9708">
                  <c:v>39.142769506588394</c:v>
                </c:pt>
                <c:pt idx="9709">
                  <c:v>39.148350062409008</c:v>
                </c:pt>
                <c:pt idx="9710">
                  <c:v>39.15389478489459</c:v>
                </c:pt>
                <c:pt idx="9711">
                  <c:v>39.159452007380764</c:v>
                </c:pt>
                <c:pt idx="9712">
                  <c:v>39.165035340979287</c:v>
                </c:pt>
                <c:pt idx="9713">
                  <c:v>39.170562563464046</c:v>
                </c:pt>
                <c:pt idx="9714">
                  <c:v>39.176112008172069</c:v>
                </c:pt>
                <c:pt idx="9715">
                  <c:v>39.181700341770835</c:v>
                </c:pt>
                <c:pt idx="9716">
                  <c:v>39.18722784203338</c:v>
                </c:pt>
                <c:pt idx="9717">
                  <c:v>39.192786731186303</c:v>
                </c:pt>
                <c:pt idx="9718">
                  <c:v>39.198359787006567</c:v>
                </c:pt>
                <c:pt idx="9719">
                  <c:v>39.203906453936682</c:v>
                </c:pt>
                <c:pt idx="9720">
                  <c:v>39.209453120866797</c:v>
                </c:pt>
                <c:pt idx="9721">
                  <c:v>39.215008398908438</c:v>
                </c:pt>
                <c:pt idx="9722">
                  <c:v>39.220575621395099</c:v>
                </c:pt>
                <c:pt idx="9723">
                  <c:v>39.226121732769627</c:v>
                </c:pt>
                <c:pt idx="9724">
                  <c:v>39.231674788588947</c:v>
                </c:pt>
                <c:pt idx="9725">
                  <c:v>39.237242011075594</c:v>
                </c:pt>
                <c:pt idx="9726">
                  <c:v>39.242807289117707</c:v>
                </c:pt>
                <c:pt idx="9727">
                  <c:v>39.248357567159104</c:v>
                </c:pt>
                <c:pt idx="9728">
                  <c:v>39.253918678534362</c:v>
                </c:pt>
                <c:pt idx="9729">
                  <c:v>39.259490345465665</c:v>
                </c:pt>
                <c:pt idx="9730">
                  <c:v>39.265027567950895</c:v>
                </c:pt>
                <c:pt idx="9731">
                  <c:v>39.270578123770079</c:v>
                </c:pt>
                <c:pt idx="9732">
                  <c:v>39.276140901812084</c:v>
                </c:pt>
                <c:pt idx="9733">
                  <c:v>39.2816875687422</c:v>
                </c:pt>
                <c:pt idx="9734">
                  <c:v>39.287268680118402</c:v>
                </c:pt>
                <c:pt idx="9735">
                  <c:v>39.292842847049826</c:v>
                </c:pt>
                <c:pt idx="9736">
                  <c:v>39.298385347313072</c:v>
                </c:pt>
                <c:pt idx="9737">
                  <c:v>39.303937014243431</c:v>
                </c:pt>
                <c:pt idx="9738">
                  <c:v>39.30948368117356</c:v>
                </c:pt>
                <c:pt idx="9739">
                  <c:v>39.315037848104026</c:v>
                </c:pt>
                <c:pt idx="9740">
                  <c:v>39.320593403923453</c:v>
                </c:pt>
                <c:pt idx="9741">
                  <c:v>39.326167293077091</c:v>
                </c:pt>
                <c:pt idx="9742">
                  <c:v>39.331698126673132</c:v>
                </c:pt>
                <c:pt idx="9743">
                  <c:v>39.33725590471488</c:v>
                </c:pt>
                <c:pt idx="9744">
                  <c:v>39.342815071645603</c:v>
                </c:pt>
                <c:pt idx="9745">
                  <c:v>39.348365349687001</c:v>
                </c:pt>
                <c:pt idx="9746">
                  <c:v>39.353930349951327</c:v>
                </c:pt>
                <c:pt idx="9747">
                  <c:v>39.359490072437623</c:v>
                </c:pt>
                <c:pt idx="9748">
                  <c:v>39.365045906034837</c:v>
                </c:pt>
                <c:pt idx="9749">
                  <c:v>39.370592017409379</c:v>
                </c:pt>
                <c:pt idx="9750">
                  <c:v>39.376176462119076</c:v>
                </c:pt>
                <c:pt idx="9751">
                  <c:v>39.381708129048477</c:v>
                </c:pt>
                <c:pt idx="9752">
                  <c:v>39.387322295981804</c:v>
                </c:pt>
                <c:pt idx="9753">
                  <c:v>39.392843962910732</c:v>
                </c:pt>
                <c:pt idx="9754">
                  <c:v>39.398392296507595</c:v>
                </c:pt>
                <c:pt idx="9755">
                  <c:v>39.403934241215268</c:v>
                </c:pt>
                <c:pt idx="9756">
                  <c:v>39.409483408145505</c:v>
                </c:pt>
                <c:pt idx="9757">
                  <c:v>39.415055075076822</c:v>
                </c:pt>
                <c:pt idx="9758">
                  <c:v>39.420611186451822</c:v>
                </c:pt>
                <c:pt idx="9759">
                  <c:v>39.42615646449299</c:v>
                </c:pt>
                <c:pt idx="9760">
                  <c:v>39.431728409202094</c:v>
                </c:pt>
                <c:pt idx="9761">
                  <c:v>39.437277020576744</c:v>
                </c:pt>
                <c:pt idx="9762">
                  <c:v>39.442851465285969</c:v>
                </c:pt>
                <c:pt idx="9763">
                  <c:v>39.448388132215612</c:v>
                </c:pt>
                <c:pt idx="9764">
                  <c:v>39.453969799147387</c:v>
                </c:pt>
                <c:pt idx="9765">
                  <c:v>39.45950424385471</c:v>
                </c:pt>
                <c:pt idx="9766">
                  <c:v>39.465056466340641</c:v>
                </c:pt>
                <c:pt idx="9767">
                  <c:v>39.470610633271122</c:v>
                </c:pt>
                <c:pt idx="9768">
                  <c:v>39.476166466868335</c:v>
                </c:pt>
                <c:pt idx="9769">
                  <c:v>39.481722022687777</c:v>
                </c:pt>
                <c:pt idx="9770">
                  <c:v>39.487317578509106</c:v>
                </c:pt>
                <c:pt idx="9771">
                  <c:v>39.492883412106792</c:v>
                </c:pt>
                <c:pt idx="9772">
                  <c:v>39.498419523480862</c:v>
                </c:pt>
                <c:pt idx="9773">
                  <c:v>39.503974523744702</c:v>
                </c:pt>
                <c:pt idx="9774">
                  <c:v>39.509521746230405</c:v>
                </c:pt>
                <c:pt idx="9775">
                  <c:v>39.515087579828105</c:v>
                </c:pt>
                <c:pt idx="9776">
                  <c:v>39.520642024536372</c:v>
                </c:pt>
                <c:pt idx="9777">
                  <c:v>39.526205635911737</c:v>
                </c:pt>
                <c:pt idx="9778">
                  <c:v>39.531750636175119</c:v>
                </c:pt>
                <c:pt idx="9779">
                  <c:v>39.537325914217703</c:v>
                </c:pt>
                <c:pt idx="9780">
                  <c:v>39.542865914480842</c:v>
                </c:pt>
                <c:pt idx="9781">
                  <c:v>39.54842369252259</c:v>
                </c:pt>
                <c:pt idx="9782">
                  <c:v>39.554021192788468</c:v>
                </c:pt>
                <c:pt idx="9783">
                  <c:v>39.559576470830109</c:v>
                </c:pt>
                <c:pt idx="9784">
                  <c:v>39.565123971093598</c:v>
                </c:pt>
                <c:pt idx="9785">
                  <c:v>39.570674804690583</c:v>
                </c:pt>
                <c:pt idx="9786">
                  <c:v>39.576216193842669</c:v>
                </c:pt>
                <c:pt idx="9787">
                  <c:v>39.581793416329788</c:v>
                </c:pt>
                <c:pt idx="9788">
                  <c:v>39.587348972149229</c:v>
                </c:pt>
                <c:pt idx="9789">
                  <c:v>39.592897583523879</c:v>
                </c:pt>
                <c:pt idx="9790">
                  <c:v>39.598455361565641</c:v>
                </c:pt>
                <c:pt idx="9791">
                  <c:v>39.604000084051222</c:v>
                </c:pt>
                <c:pt idx="9792">
                  <c:v>39.609562862093213</c:v>
                </c:pt>
                <c:pt idx="9793">
                  <c:v>39.615139529024759</c:v>
                </c:pt>
                <c:pt idx="9794">
                  <c:v>39.620675918176616</c:v>
                </c:pt>
                <c:pt idx="9795">
                  <c:v>39.626222029551158</c:v>
                </c:pt>
                <c:pt idx="9796">
                  <c:v>39.63177536314825</c:v>
                </c:pt>
                <c:pt idx="9797">
                  <c:v>39.637340918968164</c:v>
                </c:pt>
                <c:pt idx="9798">
                  <c:v>39.642934530344959</c:v>
                </c:pt>
                <c:pt idx="9799">
                  <c:v>39.648441752828759</c:v>
                </c:pt>
                <c:pt idx="9800">
                  <c:v>39.65400980864878</c:v>
                </c:pt>
                <c:pt idx="9801">
                  <c:v>39.659557864467857</c:v>
                </c:pt>
                <c:pt idx="9802">
                  <c:v>39.665119253620887</c:v>
                </c:pt>
                <c:pt idx="9803">
                  <c:v>39.670689809441029</c:v>
                </c:pt>
                <c:pt idx="9804">
                  <c:v>39.676243976371509</c:v>
                </c:pt>
                <c:pt idx="9805">
                  <c:v>39.681801754413272</c:v>
                </c:pt>
                <c:pt idx="9806">
                  <c:v>39.687372310233414</c:v>
                </c:pt>
                <c:pt idx="9807">
                  <c:v>39.692919810496903</c:v>
                </c:pt>
                <c:pt idx="9808">
                  <c:v>39.698465644093645</c:v>
                </c:pt>
                <c:pt idx="9809">
                  <c:v>39.704037588802748</c:v>
                </c:pt>
                <c:pt idx="9810">
                  <c:v>39.709581477954956</c:v>
                </c:pt>
                <c:pt idx="9811">
                  <c:v>39.715157589330914</c:v>
                </c:pt>
                <c:pt idx="9812">
                  <c:v>39.72069703403848</c:v>
                </c:pt>
                <c:pt idx="9813">
                  <c:v>39.726245367635343</c:v>
                </c:pt>
                <c:pt idx="9814">
                  <c:v>39.731810090121868</c:v>
                </c:pt>
                <c:pt idx="9815">
                  <c:v>39.737360923718853</c:v>
                </c:pt>
                <c:pt idx="9816">
                  <c:v>39.742918701760615</c:v>
                </c:pt>
                <c:pt idx="9817">
                  <c:v>39.748497313136696</c:v>
                </c:pt>
                <c:pt idx="9818">
                  <c:v>39.754032035621805</c:v>
                </c:pt>
                <c:pt idx="9819">
                  <c:v>39.759601202552986</c:v>
                </c:pt>
                <c:pt idx="9820">
                  <c:v>39.765177591706745</c:v>
                </c:pt>
                <c:pt idx="9821">
                  <c:v>39.770717036414297</c:v>
                </c:pt>
                <c:pt idx="9822">
                  <c:v>39.776256758899635</c:v>
                </c:pt>
                <c:pt idx="9823">
                  <c:v>39.781826203608617</c:v>
                </c:pt>
                <c:pt idx="9824">
                  <c:v>39.787373703872106</c:v>
                </c:pt>
                <c:pt idx="9825">
                  <c:v>39.792939537469806</c:v>
                </c:pt>
                <c:pt idx="9826">
                  <c:v>39.798490926622378</c:v>
                </c:pt>
                <c:pt idx="9827">
                  <c:v>39.804063149109268</c:v>
                </c:pt>
                <c:pt idx="9828">
                  <c:v>39.80962176048439</c:v>
                </c:pt>
                <c:pt idx="9829">
                  <c:v>39.815148149635775</c:v>
                </c:pt>
                <c:pt idx="9830">
                  <c:v>39.820725927678481</c:v>
                </c:pt>
                <c:pt idx="9831">
                  <c:v>39.826276761275466</c:v>
                </c:pt>
                <c:pt idx="9832">
                  <c:v>39.831851761540264</c:v>
                </c:pt>
                <c:pt idx="9833">
                  <c:v>39.837374817358153</c:v>
                </c:pt>
                <c:pt idx="9834">
                  <c:v>39.842948984289578</c:v>
                </c:pt>
                <c:pt idx="9835">
                  <c:v>39.848505373442379</c:v>
                </c:pt>
                <c:pt idx="9836">
                  <c:v>39.854050651483547</c:v>
                </c:pt>
                <c:pt idx="9837">
                  <c:v>39.859605651747387</c:v>
                </c:pt>
                <c:pt idx="9838">
                  <c:v>39.865193429790565</c:v>
                </c:pt>
                <c:pt idx="9839">
                  <c:v>39.870728430053475</c:v>
                </c:pt>
                <c:pt idx="9840">
                  <c:v>39.876274541428003</c:v>
                </c:pt>
                <c:pt idx="9841">
                  <c:v>39.881866208360265</c:v>
                </c:pt>
                <c:pt idx="9842">
                  <c:v>39.887385097511284</c:v>
                </c:pt>
                <c:pt idx="9843">
                  <c:v>39.892938153330604</c:v>
                </c:pt>
                <c:pt idx="9844">
                  <c:v>39.898512320262029</c:v>
                </c:pt>
                <c:pt idx="9845">
                  <c:v>39.904052598302954</c:v>
                </c:pt>
                <c:pt idx="9846">
                  <c:v>39.90961759856728</c:v>
                </c:pt>
                <c:pt idx="9847">
                  <c:v>39.915163709941808</c:v>
                </c:pt>
                <c:pt idx="9848">
                  <c:v>39.920724821317066</c:v>
                </c:pt>
                <c:pt idx="9849">
                  <c:v>39.926285932692309</c:v>
                </c:pt>
                <c:pt idx="9850">
                  <c:v>39.931852044067796</c:v>
                </c:pt>
                <c:pt idx="9851">
                  <c:v>39.937389822108599</c:v>
                </c:pt>
                <c:pt idx="9852">
                  <c:v>39.942951211261644</c:v>
                </c:pt>
                <c:pt idx="9853">
                  <c:v>39.948536767082501</c:v>
                </c:pt>
                <c:pt idx="9854">
                  <c:v>39.954078434012388</c:v>
                </c:pt>
                <c:pt idx="9855">
                  <c:v>39.959645378721248</c:v>
                </c:pt>
                <c:pt idx="9856">
                  <c:v>39.965198990096141</c:v>
                </c:pt>
                <c:pt idx="9857">
                  <c:v>39.970725657025312</c:v>
                </c:pt>
                <c:pt idx="9858">
                  <c:v>39.976283712844861</c:v>
                </c:pt>
                <c:pt idx="9859">
                  <c:v>39.981837879775327</c:v>
                </c:pt>
                <c:pt idx="9860">
                  <c:v>39.987420102262689</c:v>
                </c:pt>
                <c:pt idx="9861">
                  <c:v>39.992953435858851</c:v>
                </c:pt>
                <c:pt idx="9862">
                  <c:v>39.998503158344661</c:v>
                </c:pt>
                <c:pt idx="9863">
                  <c:v>40.004104825277395</c:v>
                </c:pt>
                <c:pt idx="9864">
                  <c:v>40.009657881096715</c:v>
                </c:pt>
                <c:pt idx="9865">
                  <c:v>40.015185381359245</c:v>
                </c:pt>
                <c:pt idx="9866">
                  <c:v>40.020769548291156</c:v>
                </c:pt>
                <c:pt idx="9867">
                  <c:v>40.026339548555711</c:v>
                </c:pt>
                <c:pt idx="9868">
                  <c:v>40.031862326595814</c:v>
                </c:pt>
                <c:pt idx="9869">
                  <c:v>40.037407604636968</c:v>
                </c:pt>
                <c:pt idx="9870">
                  <c:v>40.042979271568285</c:v>
                </c:pt>
                <c:pt idx="9871">
                  <c:v>40.048523994053866</c:v>
                </c:pt>
                <c:pt idx="9872">
                  <c:v>40.054079272095507</c:v>
                </c:pt>
                <c:pt idx="9873">
                  <c:v>40.059679272361493</c:v>
                </c:pt>
                <c:pt idx="9874">
                  <c:v>40.065193439290056</c:v>
                </c:pt>
                <c:pt idx="9875">
                  <c:v>40.070751495109619</c:v>
                </c:pt>
                <c:pt idx="9876">
                  <c:v>40.076352050931177</c:v>
                </c:pt>
                <c:pt idx="9877">
                  <c:v>40.081873995637906</c:v>
                </c:pt>
                <c:pt idx="9878">
                  <c:v>40.087445940346996</c:v>
                </c:pt>
                <c:pt idx="9879">
                  <c:v>40.092980107276531</c:v>
                </c:pt>
                <c:pt idx="9880">
                  <c:v>40.098534829762585</c:v>
                </c:pt>
                <c:pt idx="9881">
                  <c:v>40.104086496692943</c:v>
                </c:pt>
                <c:pt idx="9882">
                  <c:v>40.109667608069145</c:v>
                </c:pt>
                <c:pt idx="9883">
                  <c:v>40.115233441666831</c:v>
                </c:pt>
                <c:pt idx="9884">
                  <c:v>40.120781775263694</c:v>
                </c:pt>
                <c:pt idx="9885">
                  <c:v>40.126317331082177</c:v>
                </c:pt>
                <c:pt idx="9886">
                  <c:v>40.131895109124883</c:v>
                </c:pt>
                <c:pt idx="9887">
                  <c:v>40.137427053832084</c:v>
                </c:pt>
                <c:pt idx="9888">
                  <c:v>40.14299205409641</c:v>
                </c:pt>
                <c:pt idx="9889">
                  <c:v>40.148537887693152</c:v>
                </c:pt>
                <c:pt idx="9890">
                  <c:v>40.154114276846911</c:v>
                </c:pt>
                <c:pt idx="9891">
                  <c:v>40.159679277111238</c:v>
                </c:pt>
                <c:pt idx="9892">
                  <c:v>40.16523288848613</c:v>
                </c:pt>
                <c:pt idx="9893">
                  <c:v>40.170783722083115</c:v>
                </c:pt>
                <c:pt idx="9894">
                  <c:v>40.176340666791489</c:v>
                </c:pt>
                <c:pt idx="9895">
                  <c:v>40.181882055943589</c:v>
                </c:pt>
                <c:pt idx="9896">
                  <c:v>40.187449833985823</c:v>
                </c:pt>
                <c:pt idx="9897">
                  <c:v>40.193020389805966</c:v>
                </c:pt>
                <c:pt idx="9898">
                  <c:v>40.198548167846297</c:v>
                </c:pt>
                <c:pt idx="9899">
                  <c:v>40.204121501444348</c:v>
                </c:pt>
                <c:pt idx="9900">
                  <c:v>40.209678168374936</c:v>
                </c:pt>
                <c:pt idx="9901">
                  <c:v>40.215248446417291</c:v>
                </c:pt>
                <c:pt idx="9902">
                  <c:v>40.220780668902279</c:v>
                </c:pt>
                <c:pt idx="9903">
                  <c:v>40.226357058056038</c:v>
                </c:pt>
                <c:pt idx="9904">
                  <c:v>40.231897336096964</c:v>
                </c:pt>
                <c:pt idx="9905">
                  <c:v>40.237469280806053</c:v>
                </c:pt>
                <c:pt idx="9906">
                  <c:v>40.243020114403038</c:v>
                </c:pt>
                <c:pt idx="9907">
                  <c:v>40.248559003555016</c:v>
                </c:pt>
                <c:pt idx="9908">
                  <c:v>40.254130392708532</c:v>
                </c:pt>
                <c:pt idx="9909">
                  <c:v>40.259672059638419</c:v>
                </c:pt>
                <c:pt idx="9910">
                  <c:v>40.265269559904283</c:v>
                </c:pt>
                <c:pt idx="9911">
                  <c:v>40.270799282389149</c:v>
                </c:pt>
                <c:pt idx="9912">
                  <c:v>40.276343171541356</c:v>
                </c:pt>
                <c:pt idx="9913">
                  <c:v>40.281917060694994</c:v>
                </c:pt>
                <c:pt idx="9914">
                  <c:v>40.287454005402424</c:v>
                </c:pt>
                <c:pt idx="9915">
                  <c:v>40.293010394555225</c:v>
                </c:pt>
                <c:pt idx="9916">
                  <c:v>40.298567061485826</c:v>
                </c:pt>
                <c:pt idx="9917">
                  <c:v>40.30412289508304</c:v>
                </c:pt>
                <c:pt idx="9918">
                  <c:v>40.309713728681928</c:v>
                </c:pt>
                <c:pt idx="9919">
                  <c:v>40.315232340055161</c:v>
                </c:pt>
                <c:pt idx="9920">
                  <c:v>40.32080845143112</c:v>
                </c:pt>
                <c:pt idx="9921">
                  <c:v>40.326359285028104</c:v>
                </c:pt>
                <c:pt idx="9922">
                  <c:v>40.33192317418127</c:v>
                </c:pt>
                <c:pt idx="9923">
                  <c:v>40.337492341112451</c:v>
                </c:pt>
                <c:pt idx="9924">
                  <c:v>40.343035119153498</c:v>
                </c:pt>
                <c:pt idx="9925">
                  <c:v>40.348582063861414</c:v>
                </c:pt>
                <c:pt idx="9926">
                  <c:v>40.354142341903284</c:v>
                </c:pt>
                <c:pt idx="9927">
                  <c:v>40.359701231056206</c:v>
                </c:pt>
                <c:pt idx="9928">
                  <c:v>40.36526150909809</c:v>
                </c:pt>
                <c:pt idx="9929">
                  <c:v>40.370842342696491</c:v>
                </c:pt>
                <c:pt idx="9930">
                  <c:v>40.37636539851438</c:v>
                </c:pt>
                <c:pt idx="9931">
                  <c:v>40.381926509889638</c:v>
                </c:pt>
                <c:pt idx="9932">
                  <c:v>40.387474843486501</c:v>
                </c:pt>
                <c:pt idx="9933">
                  <c:v>40.393032621528249</c:v>
                </c:pt>
                <c:pt idx="9934">
                  <c:v>40.398592899570133</c:v>
                </c:pt>
                <c:pt idx="9935">
                  <c:v>40.404187899835875</c:v>
                </c:pt>
                <c:pt idx="9936">
                  <c:v>40.409708177875856</c:v>
                </c:pt>
                <c:pt idx="9937">
                  <c:v>40.4153034559194</c:v>
                </c:pt>
                <c:pt idx="9938">
                  <c:v>40.420820122848085</c:v>
                </c:pt>
                <c:pt idx="9939">
                  <c:v>40.426370956445069</c:v>
                </c:pt>
                <c:pt idx="9940">
                  <c:v>40.431955678932553</c:v>
                </c:pt>
                <c:pt idx="9941">
                  <c:v>40.437519568085719</c:v>
                </c:pt>
                <c:pt idx="9942">
                  <c:v>40.443039568347899</c:v>
                </c:pt>
                <c:pt idx="9943">
                  <c:v>40.448619568612941</c:v>
                </c:pt>
                <c:pt idx="9944">
                  <c:v>40.454173735543407</c:v>
                </c:pt>
                <c:pt idx="9945">
                  <c:v>40.45973401358529</c:v>
                </c:pt>
                <c:pt idx="9946">
                  <c:v>40.46526984718156</c:v>
                </c:pt>
                <c:pt idx="9947">
                  <c:v>40.470867069669637</c:v>
                </c:pt>
                <c:pt idx="9948">
                  <c:v>40.476394292154382</c:v>
                </c:pt>
                <c:pt idx="9949">
                  <c:v>40.481965403530111</c:v>
                </c:pt>
                <c:pt idx="9950">
                  <c:v>40.487541237128283</c:v>
                </c:pt>
                <c:pt idx="9951">
                  <c:v>40.493062904057211</c:v>
                </c:pt>
                <c:pt idx="9952">
                  <c:v>40.498637070988636</c:v>
                </c:pt>
                <c:pt idx="9953">
                  <c:v>40.504177071251775</c:v>
                </c:pt>
                <c:pt idx="9954">
                  <c:v>40.509735127071323</c:v>
                </c:pt>
                <c:pt idx="9955">
                  <c:v>40.515310127336122</c:v>
                </c:pt>
                <c:pt idx="9956">
                  <c:v>40.520844849821231</c:v>
                </c:pt>
                <c:pt idx="9957">
                  <c:v>40.526423461197311</c:v>
                </c:pt>
                <c:pt idx="9958">
                  <c:v>40.531976517016631</c:v>
                </c:pt>
                <c:pt idx="9959">
                  <c:v>40.537555406170497</c:v>
                </c:pt>
                <c:pt idx="9960">
                  <c:v>40.543085128655363</c:v>
                </c:pt>
                <c:pt idx="9961">
                  <c:v>40.548644017808286</c:v>
                </c:pt>
                <c:pt idx="9962">
                  <c:v>40.554188740293867</c:v>
                </c:pt>
                <c:pt idx="9963">
                  <c:v>40.559770129447855</c:v>
                </c:pt>
                <c:pt idx="9964">
                  <c:v>40.56530929637762</c:v>
                </c:pt>
                <c:pt idx="9965">
                  <c:v>40.570867074419382</c:v>
                </c:pt>
                <c:pt idx="9966">
                  <c:v>40.576444574684302</c:v>
                </c:pt>
                <c:pt idx="9967">
                  <c:v>40.581976519391503</c:v>
                </c:pt>
                <c:pt idx="9968">
                  <c:v>40.587550686322928</c:v>
                </c:pt>
                <c:pt idx="9969">
                  <c:v>40.593088742141518</c:v>
                </c:pt>
                <c:pt idx="9970">
                  <c:v>40.598677909073658</c:v>
                </c:pt>
                <c:pt idx="9971">
                  <c:v>40.604212631558767</c:v>
                </c:pt>
                <c:pt idx="9972">
                  <c:v>40.609762909600164</c:v>
                </c:pt>
                <c:pt idx="9973">
                  <c:v>40.615355687643586</c:v>
                </c:pt>
                <c:pt idx="9974">
                  <c:v>40.620895132351137</c:v>
                </c:pt>
                <c:pt idx="9975">
                  <c:v>40.626440410392306</c:v>
                </c:pt>
                <c:pt idx="9976">
                  <c:v>40.632023188435255</c:v>
                </c:pt>
                <c:pt idx="9977">
                  <c:v>40.637555410920243</c:v>
                </c:pt>
                <c:pt idx="9978">
                  <c:v>40.643116800073287</c:v>
                </c:pt>
                <c:pt idx="9979">
                  <c:v>40.648663744781189</c:v>
                </c:pt>
                <c:pt idx="9980">
                  <c:v>40.654239022823788</c:v>
                </c:pt>
                <c:pt idx="9981">
                  <c:v>40.659771245308775</c:v>
                </c:pt>
                <c:pt idx="9982">
                  <c:v>40.665338190017636</c:v>
                </c:pt>
                <c:pt idx="9983">
                  <c:v>40.670882079169843</c:v>
                </c:pt>
                <c:pt idx="9984">
                  <c:v>40.676455134990107</c:v>
                </c:pt>
                <c:pt idx="9985">
                  <c:v>40.682005968587077</c:v>
                </c:pt>
                <c:pt idx="9986">
                  <c:v>40.687564579962213</c:v>
                </c:pt>
                <c:pt idx="9987">
                  <c:v>40.693139024671439</c:v>
                </c:pt>
                <c:pt idx="9988">
                  <c:v>40.698714302714023</c:v>
                </c:pt>
                <c:pt idx="9989">
                  <c:v>40.704229858531548</c:v>
                </c:pt>
                <c:pt idx="9990">
                  <c:v>40.709782914350868</c:v>
                </c:pt>
                <c:pt idx="9991">
                  <c:v>40.715369303505085</c:v>
                </c:pt>
                <c:pt idx="9992">
                  <c:v>40.720891803767401</c:v>
                </c:pt>
                <c:pt idx="9993">
                  <c:v>40.726467637365573</c:v>
                </c:pt>
                <c:pt idx="9994">
                  <c:v>40.732012637628941</c:v>
                </c:pt>
                <c:pt idx="9995">
                  <c:v>40.737562360114765</c:v>
                </c:pt>
                <c:pt idx="9996">
                  <c:v>40.74312486037897</c:v>
                </c:pt>
                <c:pt idx="9997">
                  <c:v>40.748708193977492</c:v>
                </c:pt>
                <c:pt idx="9998">
                  <c:v>40.754236805351198</c:v>
                </c:pt>
                <c:pt idx="9999">
                  <c:v>40.759809583393675</c:v>
                </c:pt>
                <c:pt idx="10000">
                  <c:v>40.765370139213331</c:v>
                </c:pt>
                <c:pt idx="10001">
                  <c:v>40.77092180614369</c:v>
                </c:pt>
                <c:pt idx="10002">
                  <c:v>40.776467917518232</c:v>
                </c:pt>
                <c:pt idx="10003">
                  <c:v>40.78205458445025</c:v>
                </c:pt>
                <c:pt idx="10004">
                  <c:v>40.787590140268733</c:v>
                </c:pt>
                <c:pt idx="10005">
                  <c:v>40.793165418311318</c:v>
                </c:pt>
                <c:pt idx="10006">
                  <c:v>40.798707363018991</c:v>
                </c:pt>
                <c:pt idx="10007">
                  <c:v>40.804259585504937</c:v>
                </c:pt>
                <c:pt idx="10008">
                  <c:v>40.80981319687983</c:v>
                </c:pt>
                <c:pt idx="10009">
                  <c:v>40.815370974921578</c:v>
                </c:pt>
                <c:pt idx="10010">
                  <c:v>40.820949308519872</c:v>
                </c:pt>
                <c:pt idx="10011">
                  <c:v>40.826500419894643</c:v>
                </c:pt>
                <c:pt idx="10012">
                  <c:v>40.832068753492464</c:v>
                </c:pt>
                <c:pt idx="10013">
                  <c:v>40.837598198199544</c:v>
                </c:pt>
                <c:pt idx="10014">
                  <c:v>40.843176531797837</c:v>
                </c:pt>
                <c:pt idx="10015">
                  <c:v>40.848714865394214</c:v>
                </c:pt>
                <c:pt idx="10016">
                  <c:v>40.854276254547258</c:v>
                </c:pt>
                <c:pt idx="10017">
                  <c:v>40.859832643700059</c:v>
                </c:pt>
                <c:pt idx="10018">
                  <c:v>40.865398755075546</c:v>
                </c:pt>
                <c:pt idx="10019">
                  <c:v>40.870940422005432</c:v>
                </c:pt>
                <c:pt idx="10020">
                  <c:v>40.876501811158477</c:v>
                </c:pt>
                <c:pt idx="10021">
                  <c:v>40.882054589199996</c:v>
                </c:pt>
                <c:pt idx="10022">
                  <c:v>40.887632367242702</c:v>
                </c:pt>
                <c:pt idx="10023">
                  <c:v>40.893179589728405</c:v>
                </c:pt>
                <c:pt idx="10024">
                  <c:v>40.898730423325389</c:v>
                </c:pt>
                <c:pt idx="10025">
                  <c:v>40.904287645811564</c:v>
                </c:pt>
                <c:pt idx="10026">
                  <c:v>40.909829312741451</c:v>
                </c:pt>
                <c:pt idx="10027">
                  <c:v>40.915410146339852</c:v>
                </c:pt>
                <c:pt idx="10028">
                  <c:v>40.920971257715109</c:v>
                </c:pt>
                <c:pt idx="10029">
                  <c:v>40.926498202422067</c:v>
                </c:pt>
                <c:pt idx="10030">
                  <c:v>40.93208264713175</c:v>
                </c:pt>
                <c:pt idx="10031">
                  <c:v>40.937604314060692</c:v>
                </c:pt>
                <c:pt idx="10032">
                  <c:v>40.943190980992711</c:v>
                </c:pt>
                <c:pt idx="10033">
                  <c:v>40.948720981255363</c:v>
                </c:pt>
                <c:pt idx="10034">
                  <c:v>40.954294314853414</c:v>
                </c:pt>
                <c:pt idx="10035">
                  <c:v>40.959843481783651</c:v>
                </c:pt>
                <c:pt idx="10036">
                  <c:v>40.965427926493348</c:v>
                </c:pt>
                <c:pt idx="10037">
                  <c:v>40.970947371199955</c:v>
                </c:pt>
                <c:pt idx="10038">
                  <c:v>40.97651209368648</c:v>
                </c:pt>
                <c:pt idx="10039">
                  <c:v>40.982058205061023</c:v>
                </c:pt>
                <c:pt idx="10040">
                  <c:v>40.987647927548736</c:v>
                </c:pt>
                <c:pt idx="10041">
                  <c:v>40.993172650033372</c:v>
                </c:pt>
                <c:pt idx="10042">
                  <c:v>40.998731816964082</c:v>
                </c:pt>
                <c:pt idx="10043">
                  <c:v>41.004316817229366</c:v>
                </c:pt>
                <c:pt idx="10044">
                  <c:v>41.00984820638098</c:v>
                </c:pt>
                <c:pt idx="10045">
                  <c:v>41.015396262200056</c:v>
                </c:pt>
                <c:pt idx="10046">
                  <c:v>41.020995151354867</c:v>
                </c:pt>
                <c:pt idx="10047">
                  <c:v>41.026509873839032</c:v>
                </c:pt>
                <c:pt idx="10048">
                  <c:v>41.032114318549674</c:v>
                </c:pt>
                <c:pt idx="10049">
                  <c:v>41.037648485479195</c:v>
                </c:pt>
                <c:pt idx="10050">
                  <c:v>41.043195985742685</c:v>
                </c:pt>
                <c:pt idx="10051">
                  <c:v>41.048746819339669</c:v>
                </c:pt>
                <c:pt idx="10052">
                  <c:v>41.054310708492835</c:v>
                </c:pt>
                <c:pt idx="10053">
                  <c:v>41.059848208755852</c:v>
                </c:pt>
                <c:pt idx="10054">
                  <c:v>41.065431820132162</c:v>
                </c:pt>
                <c:pt idx="10055">
                  <c:v>41.07098348706252</c:v>
                </c:pt>
                <c:pt idx="10056">
                  <c:v>41.076520987325537</c:v>
                </c:pt>
                <c:pt idx="10057">
                  <c:v>41.082107376479769</c:v>
                </c:pt>
                <c:pt idx="10058">
                  <c:v>41.087632376742192</c:v>
                </c:pt>
                <c:pt idx="10059">
                  <c:v>41.093205432562456</c:v>
                </c:pt>
                <c:pt idx="10060">
                  <c:v>41.098755155048281</c:v>
                </c:pt>
                <c:pt idx="10061">
                  <c:v>41.104328766424118</c:v>
                </c:pt>
                <c:pt idx="10062">
                  <c:v>41.10986932224283</c:v>
                </c:pt>
                <c:pt idx="10063">
                  <c:v>41.115439322507399</c:v>
                </c:pt>
                <c:pt idx="10064">
                  <c:v>41.121010433883114</c:v>
                </c:pt>
                <c:pt idx="10065">
                  <c:v>41.126530989700882</c:v>
                </c:pt>
                <c:pt idx="10066">
                  <c:v>41.132082656631241</c:v>
                </c:pt>
                <c:pt idx="10067">
                  <c:v>41.13765376800697</c:v>
                </c:pt>
                <c:pt idx="10068">
                  <c:v>41.143194879381269</c:v>
                </c:pt>
                <c:pt idx="10069">
                  <c:v>41.148760712978969</c:v>
                </c:pt>
                <c:pt idx="10070">
                  <c:v>41.154333768799233</c:v>
                </c:pt>
                <c:pt idx="10071">
                  <c:v>41.159902935730415</c:v>
                </c:pt>
                <c:pt idx="10072">
                  <c:v>41.165442935993553</c:v>
                </c:pt>
                <c:pt idx="10073">
                  <c:v>41.171000158479728</c:v>
                </c:pt>
                <c:pt idx="10074">
                  <c:v>41.176554325410208</c:v>
                </c:pt>
                <c:pt idx="10075">
                  <c:v>41.182104881229392</c:v>
                </c:pt>
                <c:pt idx="10076">
                  <c:v>41.187666270382437</c:v>
                </c:pt>
                <c:pt idx="10077">
                  <c:v>41.193233492869084</c:v>
                </c:pt>
                <c:pt idx="10078">
                  <c:v>41.198789882021885</c:v>
                </c:pt>
                <c:pt idx="10079">
                  <c:v>41.20433460450748</c:v>
                </c:pt>
                <c:pt idx="10080">
                  <c:v>41.209913493661347</c:v>
                </c:pt>
                <c:pt idx="10081">
                  <c:v>41.215478216147872</c:v>
                </c:pt>
                <c:pt idx="10082">
                  <c:v>41.220997105298906</c:v>
                </c:pt>
                <c:pt idx="10083">
                  <c:v>41.226579605564055</c:v>
                </c:pt>
                <c:pt idx="10084">
                  <c:v>41.232145994717328</c:v>
                </c:pt>
                <c:pt idx="10085">
                  <c:v>41.237658772756959</c:v>
                </c:pt>
                <c:pt idx="10086">
                  <c:v>41.243230995243835</c:v>
                </c:pt>
                <c:pt idx="10087">
                  <c:v>41.248799606619443</c:v>
                </c:pt>
                <c:pt idx="10088">
                  <c:v>41.254355162438884</c:v>
                </c:pt>
                <c:pt idx="10089">
                  <c:v>41.259899607146664</c:v>
                </c:pt>
                <c:pt idx="10090">
                  <c:v>41.265450996299236</c:v>
                </c:pt>
                <c:pt idx="10091">
                  <c:v>41.271049052120688</c:v>
                </c:pt>
                <c:pt idx="10092">
                  <c:v>41.276620441274204</c:v>
                </c:pt>
                <c:pt idx="10093">
                  <c:v>41.282144608203254</c:v>
                </c:pt>
                <c:pt idx="10094">
                  <c:v>41.287679886243936</c:v>
                </c:pt>
                <c:pt idx="10095">
                  <c:v>41.293249330952918</c:v>
                </c:pt>
                <c:pt idx="10096">
                  <c:v>41.29882627566225</c:v>
                </c:pt>
                <c:pt idx="10097">
                  <c:v>41.304361831480733</c:v>
                </c:pt>
                <c:pt idx="10098">
                  <c:v>41.309904053966193</c:v>
                </c:pt>
                <c:pt idx="10099">
                  <c:v>41.315478776453205</c:v>
                </c:pt>
                <c:pt idx="10100">
                  <c:v>41.321048498939973</c:v>
                </c:pt>
                <c:pt idx="10101">
                  <c:v>41.326570999202275</c:v>
                </c:pt>
                <c:pt idx="10102">
                  <c:v>41.332142388355791</c:v>
                </c:pt>
                <c:pt idx="10103">
                  <c:v>41.33769405528615</c:v>
                </c:pt>
                <c:pt idx="10104">
                  <c:v>41.343251277772325</c:v>
                </c:pt>
                <c:pt idx="10105">
                  <c:v>41.348809611369674</c:v>
                </c:pt>
                <c:pt idx="10106">
                  <c:v>41.354402389413082</c:v>
                </c:pt>
                <c:pt idx="10107">
                  <c:v>41.359914611897125</c:v>
                </c:pt>
                <c:pt idx="10108">
                  <c:v>41.365479612161451</c:v>
                </c:pt>
                <c:pt idx="10109">
                  <c:v>41.371038223536587</c:v>
                </c:pt>
                <c:pt idx="10110">
                  <c:v>41.376597390467296</c:v>
                </c:pt>
                <c:pt idx="10111">
                  <c:v>41.382159612953714</c:v>
                </c:pt>
                <c:pt idx="10112">
                  <c:v>41.387704335439295</c:v>
                </c:pt>
                <c:pt idx="10113">
                  <c:v>41.393276557926185</c:v>
                </c:pt>
                <c:pt idx="10114">
                  <c:v>41.398826558189796</c:v>
                </c:pt>
                <c:pt idx="10115">
                  <c:v>41.404384336231544</c:v>
                </c:pt>
                <c:pt idx="10116">
                  <c:v>41.409954058718313</c:v>
                </c:pt>
                <c:pt idx="10117">
                  <c:v>41.415486003425514</c:v>
                </c:pt>
                <c:pt idx="10118">
                  <c:v>41.421050170356466</c:v>
                </c:pt>
                <c:pt idx="10119">
                  <c:v>41.426591281730765</c:v>
                </c:pt>
                <c:pt idx="10120">
                  <c:v>41.432177393107196</c:v>
                </c:pt>
                <c:pt idx="10121">
                  <c:v>41.437721004481617</c:v>
                </c:pt>
                <c:pt idx="10122">
                  <c:v>41.443287949190477</c:v>
                </c:pt>
                <c:pt idx="10123">
                  <c:v>41.448821282786639</c:v>
                </c:pt>
                <c:pt idx="10124">
                  <c:v>41.454390727495607</c:v>
                </c:pt>
                <c:pt idx="10125">
                  <c:v>41.459971561094022</c:v>
                </c:pt>
                <c:pt idx="10126">
                  <c:v>41.465487672467134</c:v>
                </c:pt>
                <c:pt idx="10127">
                  <c:v>41.471041839397614</c:v>
                </c:pt>
                <c:pt idx="10128">
                  <c:v>41.476637117441143</c:v>
                </c:pt>
                <c:pt idx="10129">
                  <c:v>41.482179617704404</c:v>
                </c:pt>
                <c:pt idx="10130">
                  <c:v>41.487719895745329</c:v>
                </c:pt>
                <c:pt idx="10131">
                  <c:v>41.493308784899682</c:v>
                </c:pt>
                <c:pt idx="10132">
                  <c:v>41.498845451829325</c:v>
                </c:pt>
                <c:pt idx="10133">
                  <c:v>41.504394063203975</c:v>
                </c:pt>
                <c:pt idx="10134">
                  <c:v>41.509958785690515</c:v>
                </c:pt>
                <c:pt idx="10135">
                  <c:v>41.515498508175853</c:v>
                </c:pt>
                <c:pt idx="10136">
                  <c:v>41.521083786218924</c:v>
                </c:pt>
                <c:pt idx="10137">
                  <c:v>41.52661573092611</c:v>
                </c:pt>
                <c:pt idx="10138">
                  <c:v>41.532191286746496</c:v>
                </c:pt>
                <c:pt idx="10139">
                  <c:v>41.537752398121739</c:v>
                </c:pt>
                <c:pt idx="10140">
                  <c:v>41.543285731717901</c:v>
                </c:pt>
                <c:pt idx="10141">
                  <c:v>41.54885545420467</c:v>
                </c:pt>
                <c:pt idx="10142">
                  <c:v>41.554388232245245</c:v>
                </c:pt>
                <c:pt idx="10143">
                  <c:v>41.559947399175954</c:v>
                </c:pt>
                <c:pt idx="10144">
                  <c:v>41.565541010552749</c:v>
                </c:pt>
                <c:pt idx="10145">
                  <c:v>41.571066288592959</c:v>
                </c:pt>
                <c:pt idx="10146">
                  <c:v>41.576637955524262</c:v>
                </c:pt>
                <c:pt idx="10147">
                  <c:v>41.582169066898089</c:v>
                </c:pt>
                <c:pt idx="10148">
                  <c:v>41.587762956052671</c:v>
                </c:pt>
                <c:pt idx="10149">
                  <c:v>41.593288789648469</c:v>
                </c:pt>
                <c:pt idx="10150">
                  <c:v>41.598861845468733</c:v>
                </c:pt>
                <c:pt idx="10151">
                  <c:v>41.604460734623558</c:v>
                </c:pt>
                <c:pt idx="10152">
                  <c:v>41.609972957107587</c:v>
                </c:pt>
                <c:pt idx="10153">
                  <c:v>41.615577679596029</c:v>
                </c:pt>
                <c:pt idx="10154">
                  <c:v>41.621096568747049</c:v>
                </c:pt>
                <c:pt idx="10155">
                  <c:v>41.626641569010417</c:v>
                </c:pt>
                <c:pt idx="10156">
                  <c:v>41.632225735942328</c:v>
                </c:pt>
                <c:pt idx="10157">
                  <c:v>41.637762958427544</c:v>
                </c:pt>
                <c:pt idx="10158">
                  <c:v>41.643320736469306</c:v>
                </c:pt>
                <c:pt idx="10159">
                  <c:v>41.648873792288612</c:v>
                </c:pt>
                <c:pt idx="10160">
                  <c:v>41.654439348108525</c:v>
                </c:pt>
                <c:pt idx="10161">
                  <c:v>41.659983237260732</c:v>
                </c:pt>
                <c:pt idx="10162">
                  <c:v>41.665558793081118</c:v>
                </c:pt>
                <c:pt idx="10163">
                  <c:v>41.671115460011706</c:v>
                </c:pt>
                <c:pt idx="10164">
                  <c:v>41.676654349163684</c:v>
                </c:pt>
                <c:pt idx="10165">
                  <c:v>41.682204349427295</c:v>
                </c:pt>
                <c:pt idx="10166">
                  <c:v>41.687761849691256</c:v>
                </c:pt>
                <c:pt idx="10167">
                  <c:v>41.693323794399873</c:v>
                </c:pt>
                <c:pt idx="10168">
                  <c:v>41.698895739108977</c:v>
                </c:pt>
                <c:pt idx="10169">
                  <c:v>41.704432683816407</c:v>
                </c:pt>
                <c:pt idx="10170">
                  <c:v>41.710025461859829</c:v>
                </c:pt>
                <c:pt idx="10171">
                  <c:v>41.715560184344938</c:v>
                </c:pt>
                <c:pt idx="10172">
                  <c:v>41.721135184609736</c:v>
                </c:pt>
                <c:pt idx="10173">
                  <c:v>41.726689073762429</c:v>
                </c:pt>
                <c:pt idx="10174">
                  <c:v>41.732227407358806</c:v>
                </c:pt>
                <c:pt idx="10175">
                  <c:v>41.737783796511621</c:v>
                </c:pt>
                <c:pt idx="10176">
                  <c:v>41.7433471301092</c:v>
                </c:pt>
                <c:pt idx="10177">
                  <c:v>41.748884352594416</c:v>
                </c:pt>
                <c:pt idx="10178">
                  <c:v>41.754432686191279</c:v>
                </c:pt>
                <c:pt idx="10179">
                  <c:v>41.760007964233878</c:v>
                </c:pt>
                <c:pt idx="10180">
                  <c:v>41.765563242275519</c:v>
                </c:pt>
                <c:pt idx="10181">
                  <c:v>41.771127131428671</c:v>
                </c:pt>
                <c:pt idx="10182">
                  <c:v>41.77665657613575</c:v>
                </c:pt>
                <c:pt idx="10183">
                  <c:v>41.782244354178928</c:v>
                </c:pt>
                <c:pt idx="10184">
                  <c:v>41.787793243331379</c:v>
                </c:pt>
                <c:pt idx="10185">
                  <c:v>41.793344910261737</c:v>
                </c:pt>
                <c:pt idx="10186">
                  <c:v>41.798901854970126</c:v>
                </c:pt>
                <c:pt idx="10187">
                  <c:v>41.804457410789553</c:v>
                </c:pt>
                <c:pt idx="10188">
                  <c:v>41.810005466608629</c:v>
                </c:pt>
                <c:pt idx="10189">
                  <c:v>41.815589355762739</c:v>
                </c:pt>
                <c:pt idx="10190">
                  <c:v>41.821124633803421</c:v>
                </c:pt>
                <c:pt idx="10191">
                  <c:v>41.826692411845656</c:v>
                </c:pt>
                <c:pt idx="10192">
                  <c:v>41.832233523219955</c:v>
                </c:pt>
                <c:pt idx="10193">
                  <c:v>41.837818801263026</c:v>
                </c:pt>
                <c:pt idx="10194">
                  <c:v>41.843347690414518</c:v>
                </c:pt>
                <c:pt idx="10195">
                  <c:v>41.848919357345821</c:v>
                </c:pt>
                <c:pt idx="10196">
                  <c:v>41.854460746497921</c:v>
                </c:pt>
                <c:pt idx="10197">
                  <c:v>41.860034357873758</c:v>
                </c:pt>
                <c:pt idx="10198">
                  <c:v>41.865591580359933</c:v>
                </c:pt>
                <c:pt idx="10199">
                  <c:v>41.871124913956095</c:v>
                </c:pt>
                <c:pt idx="10200">
                  <c:v>41.876698525331932</c:v>
                </c:pt>
                <c:pt idx="10201">
                  <c:v>41.882252970040199</c:v>
                </c:pt>
                <c:pt idx="10202">
                  <c:v>41.887806025859504</c:v>
                </c:pt>
                <c:pt idx="10203">
                  <c:v>41.893349081678352</c:v>
                </c:pt>
                <c:pt idx="10204">
                  <c:v>41.89892408194315</c:v>
                </c:pt>
                <c:pt idx="10205">
                  <c:v>41.904473248873387</c:v>
                </c:pt>
                <c:pt idx="10206">
                  <c:v>41.910037971359912</c:v>
                </c:pt>
                <c:pt idx="10207">
                  <c:v>41.915591304957019</c:v>
                </c:pt>
                <c:pt idx="10208">
                  <c:v>41.921153805221223</c:v>
                </c:pt>
                <c:pt idx="10209">
                  <c:v>41.926701027706926</c:v>
                </c:pt>
                <c:pt idx="10210">
                  <c:v>41.932267972415787</c:v>
                </c:pt>
                <c:pt idx="10211">
                  <c:v>41.937831583791152</c:v>
                </c:pt>
                <c:pt idx="10212">
                  <c:v>41.943377695165694</c:v>
                </c:pt>
                <c:pt idx="10213">
                  <c:v>41.948933250985121</c:v>
                </c:pt>
                <c:pt idx="10214">
                  <c:v>41.954516584583644</c:v>
                </c:pt>
                <c:pt idx="10215">
                  <c:v>41.960066307069468</c:v>
                </c:pt>
                <c:pt idx="10216">
                  <c:v>41.965607418443767</c:v>
                </c:pt>
                <c:pt idx="10217">
                  <c:v>41.971163252040995</c:v>
                </c:pt>
                <c:pt idx="10218">
                  <c:v>41.976717418971461</c:v>
                </c:pt>
                <c:pt idx="10219">
                  <c:v>41.982273530346475</c:v>
                </c:pt>
                <c:pt idx="10220">
                  <c:v>41.987858530611746</c:v>
                </c:pt>
                <c:pt idx="10221">
                  <c:v>41.993396308652564</c:v>
                </c:pt>
                <c:pt idx="10222">
                  <c:v>41.998939642249184</c:v>
                </c:pt>
                <c:pt idx="10223">
                  <c:v>42.004510753624913</c:v>
                </c:pt>
                <c:pt idx="10224">
                  <c:v>42.010058253888403</c:v>
                </c:pt>
                <c:pt idx="10225">
                  <c:v>42.015637976375643</c:v>
                </c:pt>
                <c:pt idx="10226">
                  <c:v>42.021172421082966</c:v>
                </c:pt>
                <c:pt idx="10227">
                  <c:v>42.026762976904052</c:v>
                </c:pt>
                <c:pt idx="10228">
                  <c:v>42.032290477166597</c:v>
                </c:pt>
                <c:pt idx="10229">
                  <c:v>42.037859644097793</c:v>
                </c:pt>
                <c:pt idx="10230">
                  <c:v>42.043402144361039</c:v>
                </c:pt>
                <c:pt idx="10231">
                  <c:v>42.048954089069184</c:v>
                </c:pt>
                <c:pt idx="10232">
                  <c:v>42.054512978222107</c:v>
                </c:pt>
                <c:pt idx="10233">
                  <c:v>42.060060478485596</c:v>
                </c:pt>
                <c:pt idx="10234">
                  <c:v>42.065634089861447</c:v>
                </c:pt>
                <c:pt idx="10235">
                  <c:v>42.071196312347865</c:v>
                </c:pt>
                <c:pt idx="10236">
                  <c:v>42.076731312610761</c:v>
                </c:pt>
                <c:pt idx="10237">
                  <c:v>42.08228520176344</c:v>
                </c:pt>
                <c:pt idx="10238">
                  <c:v>42.087837424249386</c:v>
                </c:pt>
                <c:pt idx="10239">
                  <c:v>42.093429368959434</c:v>
                </c:pt>
                <c:pt idx="10240">
                  <c:v>42.098961313666621</c:v>
                </c:pt>
                <c:pt idx="10241">
                  <c:v>42.104527147264321</c:v>
                </c:pt>
                <c:pt idx="10242">
                  <c:v>42.110084925306083</c:v>
                </c:pt>
                <c:pt idx="10243">
                  <c:v>42.115624370013634</c:v>
                </c:pt>
                <c:pt idx="10244">
                  <c:v>42.12118298138877</c:v>
                </c:pt>
                <c:pt idx="10245">
                  <c:v>42.126736037208076</c:v>
                </c:pt>
                <c:pt idx="10246">
                  <c:v>42.132324370806842</c:v>
                </c:pt>
                <c:pt idx="10247">
                  <c:v>42.137860204403111</c:v>
                </c:pt>
                <c:pt idx="10248">
                  <c:v>42.143422149111743</c:v>
                </c:pt>
                <c:pt idx="10249">
                  <c:v>42.148974093819888</c:v>
                </c:pt>
                <c:pt idx="10250">
                  <c:v>42.154514094083027</c:v>
                </c:pt>
                <c:pt idx="10251">
                  <c:v>42.160072149902575</c:v>
                </c:pt>
                <c:pt idx="10252">
                  <c:v>42.165643539056077</c:v>
                </c:pt>
                <c:pt idx="10253">
                  <c:v>42.171222428209958</c:v>
                </c:pt>
                <c:pt idx="10254">
                  <c:v>42.176766039584379</c:v>
                </c:pt>
                <c:pt idx="10255">
                  <c:v>42.182306595403091</c:v>
                </c:pt>
                <c:pt idx="10256">
                  <c:v>42.187856040111114</c:v>
                </c:pt>
                <c:pt idx="10257">
                  <c:v>42.193425484820096</c:v>
                </c:pt>
                <c:pt idx="10258">
                  <c:v>42.198961318416366</c:v>
                </c:pt>
                <c:pt idx="10259">
                  <c:v>42.204533818681057</c:v>
                </c:pt>
                <c:pt idx="10260">
                  <c:v>42.210072152277448</c:v>
                </c:pt>
                <c:pt idx="10261">
                  <c:v>42.215625208096753</c:v>
                </c:pt>
                <c:pt idx="10262">
                  <c:v>42.221201597250513</c:v>
                </c:pt>
                <c:pt idx="10263">
                  <c:v>42.226756875292139</c:v>
                </c:pt>
                <c:pt idx="10264">
                  <c:v>42.232309931111459</c:v>
                </c:pt>
                <c:pt idx="10265">
                  <c:v>42.237858264708322</c:v>
                </c:pt>
                <c:pt idx="10266">
                  <c:v>42.243437153862189</c:v>
                </c:pt>
                <c:pt idx="10267">
                  <c:v>42.248982431903357</c:v>
                </c:pt>
                <c:pt idx="10268">
                  <c:v>42.254531876611381</c:v>
                </c:pt>
                <c:pt idx="10269">
                  <c:v>42.260080210208258</c:v>
                </c:pt>
                <c:pt idx="10270">
                  <c:v>42.265649377139439</c:v>
                </c:pt>
                <c:pt idx="10271">
                  <c:v>42.271221321848543</c:v>
                </c:pt>
                <c:pt idx="10272">
                  <c:v>42.276757988778186</c:v>
                </c:pt>
                <c:pt idx="10273">
                  <c:v>42.282317155708895</c:v>
                </c:pt>
                <c:pt idx="10274">
                  <c:v>42.287871322639376</c:v>
                </c:pt>
                <c:pt idx="10275">
                  <c:v>42.293425489569842</c:v>
                </c:pt>
                <c:pt idx="10276">
                  <c:v>42.298997156501159</c:v>
                </c:pt>
                <c:pt idx="10277">
                  <c:v>42.304565490098966</c:v>
                </c:pt>
                <c:pt idx="10278">
                  <c:v>42.310094657028259</c:v>
                </c:pt>
                <c:pt idx="10279">
                  <c:v>42.315647157291991</c:v>
                </c:pt>
                <c:pt idx="10280">
                  <c:v>42.321232157557262</c:v>
                </c:pt>
                <c:pt idx="10281">
                  <c:v>42.326776880042843</c:v>
                </c:pt>
                <c:pt idx="10282">
                  <c:v>42.332333269195644</c:v>
                </c:pt>
                <c:pt idx="10283">
                  <c:v>42.337893547237513</c:v>
                </c:pt>
                <c:pt idx="10284">
                  <c:v>42.343449103056955</c:v>
                </c:pt>
                <c:pt idx="10285">
                  <c:v>42.348999658876139</c:v>
                </c:pt>
                <c:pt idx="10286">
                  <c:v>42.354559659140236</c:v>
                </c:pt>
                <c:pt idx="10287">
                  <c:v>42.360125770515722</c:v>
                </c:pt>
                <c:pt idx="10288">
                  <c:v>42.365656326333962</c:v>
                </c:pt>
                <c:pt idx="10289">
                  <c:v>42.371223271042822</c:v>
                </c:pt>
                <c:pt idx="10290">
                  <c:v>42.376767437972816</c:v>
                </c:pt>
                <c:pt idx="10291">
                  <c:v>42.382343827126576</c:v>
                </c:pt>
                <c:pt idx="10292">
                  <c:v>42.387893549612386</c:v>
                </c:pt>
                <c:pt idx="10293">
                  <c:v>42.393451327654148</c:v>
                </c:pt>
                <c:pt idx="10294">
                  <c:v>42.39900799458475</c:v>
                </c:pt>
                <c:pt idx="10295">
                  <c:v>42.404559661515108</c:v>
                </c:pt>
                <c:pt idx="10296">
                  <c:v>42.410142161780257</c:v>
                </c:pt>
                <c:pt idx="10297">
                  <c:v>42.415691606488281</c:v>
                </c:pt>
                <c:pt idx="10298">
                  <c:v>42.421262162308423</c:v>
                </c:pt>
                <c:pt idx="10299">
                  <c:v>42.426789662570968</c:v>
                </c:pt>
                <c:pt idx="10300">
                  <c:v>42.432360218391111</c:v>
                </c:pt>
                <c:pt idx="10301">
                  <c:v>42.437900218654249</c:v>
                </c:pt>
                <c:pt idx="10302">
                  <c:v>42.44346077447392</c:v>
                </c:pt>
                <c:pt idx="10303">
                  <c:v>42.449010219181943</c:v>
                </c:pt>
                <c:pt idx="10304">
                  <c:v>42.45458799722465</c:v>
                </c:pt>
                <c:pt idx="10305">
                  <c:v>42.460139664155008</c:v>
                </c:pt>
                <c:pt idx="10306">
                  <c:v>42.465694108863275</c:v>
                </c:pt>
                <c:pt idx="10307">
                  <c:v>42.471230775792918</c:v>
                </c:pt>
                <c:pt idx="10308">
                  <c:v>42.476795498279458</c:v>
                </c:pt>
                <c:pt idx="10309">
                  <c:v>42.482361609654944</c:v>
                </c:pt>
                <c:pt idx="10310">
                  <c:v>42.487923554363562</c:v>
                </c:pt>
                <c:pt idx="10311">
                  <c:v>42.493496332406039</c:v>
                </c:pt>
                <c:pt idx="10312">
                  <c:v>42.499012721556937</c:v>
                </c:pt>
                <c:pt idx="10313">
                  <c:v>42.504592444044178</c:v>
                </c:pt>
                <c:pt idx="10314">
                  <c:v>42.510139944307667</c:v>
                </c:pt>
                <c:pt idx="10315">
                  <c:v>42.515711333461184</c:v>
                </c:pt>
                <c:pt idx="10316">
                  <c:v>42.521255500391192</c:v>
                </c:pt>
                <c:pt idx="10317">
                  <c:v>42.526806056210376</c:v>
                </c:pt>
                <c:pt idx="10318">
                  <c:v>42.532366056474473</c:v>
                </c:pt>
                <c:pt idx="10319">
                  <c:v>42.537927167849716</c:v>
                </c:pt>
                <c:pt idx="10320">
                  <c:v>42.543486057002639</c:v>
                </c:pt>
                <c:pt idx="10321">
                  <c:v>42.549069390601161</c:v>
                </c:pt>
                <c:pt idx="10322">
                  <c:v>42.554621335309321</c:v>
                </c:pt>
                <c:pt idx="10323">
                  <c:v>42.560187446684807</c:v>
                </c:pt>
                <c:pt idx="10324">
                  <c:v>42.565736058059457</c:v>
                </c:pt>
                <c:pt idx="10325">
                  <c:v>42.57128328054516</c:v>
                </c:pt>
                <c:pt idx="10326">
                  <c:v>42.576836058586679</c:v>
                </c:pt>
                <c:pt idx="10327">
                  <c:v>42.582391614406106</c:v>
                </c:pt>
                <c:pt idx="10328">
                  <c:v>42.587946059114373</c:v>
                </c:pt>
                <c:pt idx="10329">
                  <c:v>42.593493281600075</c:v>
                </c:pt>
                <c:pt idx="10330">
                  <c:v>42.599079670754307</c:v>
                </c:pt>
                <c:pt idx="10331">
                  <c:v>42.604648282129915</c:v>
                </c:pt>
                <c:pt idx="10332">
                  <c:v>42.610200504615847</c:v>
                </c:pt>
                <c:pt idx="10333">
                  <c:v>42.615751338212831</c:v>
                </c:pt>
                <c:pt idx="10334">
                  <c:v>42.621306338476685</c:v>
                </c:pt>
                <c:pt idx="10335">
                  <c:v>42.626868005407516</c:v>
                </c:pt>
                <c:pt idx="10336">
                  <c:v>42.632420227893448</c:v>
                </c:pt>
                <c:pt idx="10337">
                  <c:v>42.6379843948244</c:v>
                </c:pt>
                <c:pt idx="10338">
                  <c:v>42.643513006198106</c:v>
                </c:pt>
                <c:pt idx="10339">
                  <c:v>42.649068284239746</c:v>
                </c:pt>
                <c:pt idx="10340">
                  <c:v>42.654664951172236</c:v>
                </c:pt>
                <c:pt idx="10341">
                  <c:v>42.66018384032327</c:v>
                </c:pt>
                <c:pt idx="10342">
                  <c:v>42.665736062809202</c:v>
                </c:pt>
                <c:pt idx="10343">
                  <c:v>42.671314674185282</c:v>
                </c:pt>
                <c:pt idx="10344">
                  <c:v>42.676851618892726</c:v>
                </c:pt>
                <c:pt idx="10345">
                  <c:v>42.682404396934245</c:v>
                </c:pt>
                <c:pt idx="10346">
                  <c:v>42.687971341643106</c:v>
                </c:pt>
                <c:pt idx="10347">
                  <c:v>42.693555230797216</c:v>
                </c:pt>
                <c:pt idx="10348">
                  <c:v>42.699100231060584</c:v>
                </c:pt>
                <c:pt idx="10349">
                  <c:v>42.704666064658284</c:v>
                </c:pt>
                <c:pt idx="10350">
                  <c:v>42.71020856492153</c:v>
                </c:pt>
                <c:pt idx="10351">
                  <c:v>42.715753565184912</c:v>
                </c:pt>
                <c:pt idx="10352">
                  <c:v>42.721302176559561</c:v>
                </c:pt>
                <c:pt idx="10353">
                  <c:v>42.726873287935291</c:v>
                </c:pt>
                <c:pt idx="10354">
                  <c:v>42.732417177087498</c:v>
                </c:pt>
                <c:pt idx="10355">
                  <c:v>42.737978566240542</c:v>
                </c:pt>
                <c:pt idx="10356">
                  <c:v>42.743526066504032</c:v>
                </c:pt>
                <c:pt idx="10357">
                  <c:v>42.749071066767399</c:v>
                </c:pt>
                <c:pt idx="10358">
                  <c:v>42.754628844809162</c:v>
                </c:pt>
                <c:pt idx="10359">
                  <c:v>42.760219122852462</c:v>
                </c:pt>
                <c:pt idx="10360">
                  <c:v>42.765767734227126</c:v>
                </c:pt>
                <c:pt idx="10361">
                  <c:v>42.77131829004631</c:v>
                </c:pt>
                <c:pt idx="10362">
                  <c:v>42.77687245697679</c:v>
                </c:pt>
                <c:pt idx="10363">
                  <c:v>42.782422179462614</c:v>
                </c:pt>
                <c:pt idx="10364">
                  <c:v>42.787976624170881</c:v>
                </c:pt>
                <c:pt idx="10365">
                  <c:v>42.793525791101118</c:v>
                </c:pt>
                <c:pt idx="10366">
                  <c:v>42.799101069143703</c:v>
                </c:pt>
                <c:pt idx="10367">
                  <c:v>42.804653013851848</c:v>
                </c:pt>
                <c:pt idx="10368">
                  <c:v>42.810195791892895</c:v>
                </c:pt>
                <c:pt idx="10369">
                  <c:v>42.815751347712322</c:v>
                </c:pt>
                <c:pt idx="10370">
                  <c:v>42.821324681310372</c:v>
                </c:pt>
                <c:pt idx="10371">
                  <c:v>42.826877459351891</c:v>
                </c:pt>
                <c:pt idx="10372">
                  <c:v>42.832432737393532</c:v>
                </c:pt>
                <c:pt idx="10373">
                  <c:v>42.837974959879006</c:v>
                </c:pt>
                <c:pt idx="10374">
                  <c:v>42.843541071254492</c:v>
                </c:pt>
                <c:pt idx="10375">
                  <c:v>42.849136071520235</c:v>
                </c:pt>
                <c:pt idx="10376">
                  <c:v>42.854669682894183</c:v>
                </c:pt>
                <c:pt idx="10377">
                  <c:v>42.860209683157322</c:v>
                </c:pt>
                <c:pt idx="10378">
                  <c:v>42.865774405643847</c:v>
                </c:pt>
                <c:pt idx="10379">
                  <c:v>42.871336628130265</c:v>
                </c:pt>
                <c:pt idx="10380">
                  <c:v>42.876889961727358</c:v>
                </c:pt>
                <c:pt idx="10381">
                  <c:v>42.882458295325179</c:v>
                </c:pt>
                <c:pt idx="10382">
                  <c:v>42.888008017811003</c:v>
                </c:pt>
                <c:pt idx="10383">
                  <c:v>42.893555240296706</c:v>
                </c:pt>
                <c:pt idx="10384">
                  <c:v>42.89911746278311</c:v>
                </c:pt>
                <c:pt idx="10385">
                  <c:v>42.904677463047193</c:v>
                </c:pt>
                <c:pt idx="10386">
                  <c:v>42.910264407757012</c:v>
                </c:pt>
                <c:pt idx="10387">
                  <c:v>42.915820796909813</c:v>
                </c:pt>
                <c:pt idx="10388">
                  <c:v>42.921342741616542</c:v>
                </c:pt>
                <c:pt idx="10389">
                  <c:v>42.926903852991785</c:v>
                </c:pt>
                <c:pt idx="10390">
                  <c:v>42.932457186588891</c:v>
                </c:pt>
                <c:pt idx="10391">
                  <c:v>42.938004409074594</c:v>
                </c:pt>
                <c:pt idx="10392">
                  <c:v>42.943564409338677</c:v>
                </c:pt>
                <c:pt idx="10393">
                  <c:v>42.949120242935891</c:v>
                </c:pt>
                <c:pt idx="10394">
                  <c:v>42.954676632088706</c:v>
                </c:pt>
                <c:pt idx="10395">
                  <c:v>42.960242187908605</c:v>
                </c:pt>
                <c:pt idx="10396">
                  <c:v>42.965796632616872</c:v>
                </c:pt>
                <c:pt idx="10397">
                  <c:v>42.971360243992237</c:v>
                </c:pt>
                <c:pt idx="10398">
                  <c:v>42.976933022034714</c:v>
                </c:pt>
                <c:pt idx="10399">
                  <c:v>42.982489411187515</c:v>
                </c:pt>
                <c:pt idx="10400">
                  <c:v>42.988054411451841</c:v>
                </c:pt>
                <c:pt idx="10401">
                  <c:v>42.993608856160108</c:v>
                </c:pt>
                <c:pt idx="10402">
                  <c:v>42.999145523089751</c:v>
                </c:pt>
                <c:pt idx="10403">
                  <c:v>43.004707745576155</c:v>
                </c:pt>
                <c:pt idx="10404">
                  <c:v>43.010283579174327</c:v>
                </c:pt>
                <c:pt idx="10405">
                  <c:v>43.015810801659086</c:v>
                </c:pt>
                <c:pt idx="10406">
                  <c:v>43.021386357479457</c:v>
                </c:pt>
                <c:pt idx="10407">
                  <c:v>43.026955802188439</c:v>
                </c:pt>
                <c:pt idx="10408">
                  <c:v>43.032478302450741</c:v>
                </c:pt>
                <c:pt idx="10409">
                  <c:v>43.038068858271842</c:v>
                </c:pt>
                <c:pt idx="10410">
                  <c:v>43.043619136313239</c:v>
                </c:pt>
                <c:pt idx="10411">
                  <c:v>43.049152469909387</c:v>
                </c:pt>
                <c:pt idx="10412">
                  <c:v>43.054740525730367</c:v>
                </c:pt>
                <c:pt idx="10413">
                  <c:v>43.060263581548256</c:v>
                </c:pt>
                <c:pt idx="10414">
                  <c:v>43.06585052625806</c:v>
                </c:pt>
                <c:pt idx="10415">
                  <c:v>43.071376637631658</c:v>
                </c:pt>
                <c:pt idx="10416">
                  <c:v>43.076950526785282</c:v>
                </c:pt>
                <c:pt idx="10417">
                  <c:v>43.082517749271943</c:v>
                </c:pt>
                <c:pt idx="10418">
                  <c:v>43.088044138423314</c:v>
                </c:pt>
                <c:pt idx="10419">
                  <c:v>43.093599694242741</c:v>
                </c:pt>
                <c:pt idx="10420">
                  <c:v>43.099166638951601</c:v>
                </c:pt>
                <c:pt idx="10421">
                  <c:v>43.1047416392164</c:v>
                </c:pt>
                <c:pt idx="10422">
                  <c:v>43.110284972813034</c:v>
                </c:pt>
                <c:pt idx="10423">
                  <c:v>43.11583275085431</c:v>
                </c:pt>
                <c:pt idx="10424">
                  <c:v>43.12138691778479</c:v>
                </c:pt>
                <c:pt idx="10425">
                  <c:v>43.126932195825958</c:v>
                </c:pt>
                <c:pt idx="10426">
                  <c:v>43.132488862756546</c:v>
                </c:pt>
                <c:pt idx="10427">
                  <c:v>43.138054418576459</c:v>
                </c:pt>
                <c:pt idx="10428">
                  <c:v>43.14362775217451</c:v>
                </c:pt>
                <c:pt idx="10429">
                  <c:v>43.149164141326366</c:v>
                </c:pt>
                <c:pt idx="10430">
                  <c:v>43.15474441936918</c:v>
                </c:pt>
                <c:pt idx="10431">
                  <c:v>43.160289141854776</c:v>
                </c:pt>
                <c:pt idx="10432">
                  <c:v>43.165844697674203</c:v>
                </c:pt>
                <c:pt idx="10433">
                  <c:v>43.171398586826882</c:v>
                </c:pt>
                <c:pt idx="10434">
                  <c:v>43.176973864869467</c:v>
                </c:pt>
                <c:pt idx="10435">
                  <c:v>43.182529420688908</c:v>
                </c:pt>
                <c:pt idx="10436">
                  <c:v>43.18806247650727</c:v>
                </c:pt>
                <c:pt idx="10437">
                  <c:v>43.193623032326926</c:v>
                </c:pt>
                <c:pt idx="10438">
                  <c:v>43.199179421479741</c:v>
                </c:pt>
                <c:pt idx="10439">
                  <c:v>43.204768588411866</c:v>
                </c:pt>
                <c:pt idx="10440">
                  <c:v>43.210294699785464</c:v>
                </c:pt>
                <c:pt idx="10441">
                  <c:v>43.215846922271396</c:v>
                </c:pt>
                <c:pt idx="10442">
                  <c:v>43.221415533647004</c:v>
                </c:pt>
                <c:pt idx="10443">
                  <c:v>43.226994978356458</c:v>
                </c:pt>
                <c:pt idx="10444">
                  <c:v>43.232514423063066</c:v>
                </c:pt>
                <c:pt idx="10445">
                  <c:v>43.238086923327742</c:v>
                </c:pt>
                <c:pt idx="10446">
                  <c:v>43.243639423591475</c:v>
                </c:pt>
                <c:pt idx="10447">
                  <c:v>43.249186368299377</c:v>
                </c:pt>
                <c:pt idx="10448">
                  <c:v>43.254748868563581</c:v>
                </c:pt>
                <c:pt idx="10449">
                  <c:v>43.260303591049649</c:v>
                </c:pt>
                <c:pt idx="10450">
                  <c:v>43.265869146869548</c:v>
                </c:pt>
                <c:pt idx="10451">
                  <c:v>43.271428869355844</c:v>
                </c:pt>
                <c:pt idx="10452">
                  <c:v>43.276990258508889</c:v>
                </c:pt>
                <c:pt idx="10453">
                  <c:v>43.282533036549935</c:v>
                </c:pt>
                <c:pt idx="10454">
                  <c:v>43.288092481258431</c:v>
                </c:pt>
                <c:pt idx="10455">
                  <c:v>43.293650814855781</c:v>
                </c:pt>
                <c:pt idx="10456">
                  <c:v>43.299208315119742</c:v>
                </c:pt>
                <c:pt idx="10457">
                  <c:v>43.304767204272665</c:v>
                </c:pt>
                <c:pt idx="10458">
                  <c:v>43.310311093424872</c:v>
                </c:pt>
                <c:pt idx="10459">
                  <c:v>43.315874704800237</c:v>
                </c:pt>
                <c:pt idx="10460">
                  <c:v>43.321427205063969</c:v>
                </c:pt>
                <c:pt idx="10461">
                  <c:v>43.32697720532758</c:v>
                </c:pt>
                <c:pt idx="10462">
                  <c:v>43.332538594480624</c:v>
                </c:pt>
                <c:pt idx="10463">
                  <c:v>43.338113872523209</c:v>
                </c:pt>
                <c:pt idx="10464">
                  <c:v>43.343657761675416</c:v>
                </c:pt>
                <c:pt idx="10465">
                  <c:v>43.34924137305174</c:v>
                </c:pt>
                <c:pt idx="10466">
                  <c:v>43.354797762204541</c:v>
                </c:pt>
                <c:pt idx="10467">
                  <c:v>43.360353318023968</c:v>
                </c:pt>
                <c:pt idx="10468">
                  <c:v>43.365901651620845</c:v>
                </c:pt>
                <c:pt idx="10469">
                  <c:v>43.371446374106426</c:v>
                </c:pt>
                <c:pt idx="10470">
                  <c:v>43.37701498548202</c:v>
                </c:pt>
                <c:pt idx="10471">
                  <c:v>43.382564430190058</c:v>
                </c:pt>
                <c:pt idx="10472">
                  <c:v>43.388118874898325</c:v>
                </c:pt>
                <c:pt idx="10473">
                  <c:v>43.393669430717509</c:v>
                </c:pt>
                <c:pt idx="10474">
                  <c:v>43.399231930981713</c:v>
                </c:pt>
                <c:pt idx="10475">
                  <c:v>43.404803875690817</c:v>
                </c:pt>
                <c:pt idx="10476">
                  <c:v>43.410346098176277</c:v>
                </c:pt>
                <c:pt idx="10477">
                  <c:v>43.415903876218039</c:v>
                </c:pt>
                <c:pt idx="10478">
                  <c:v>43.42148998759447</c:v>
                </c:pt>
                <c:pt idx="10479">
                  <c:v>43.427026654524127</c:v>
                </c:pt>
                <c:pt idx="10480">
                  <c:v>43.432592488121813</c:v>
                </c:pt>
                <c:pt idx="10481">
                  <c:v>43.438143043941011</c:v>
                </c:pt>
                <c:pt idx="10482">
                  <c:v>43.443684710870897</c:v>
                </c:pt>
                <c:pt idx="10483">
                  <c:v>43.449251933357544</c:v>
                </c:pt>
                <c:pt idx="10484">
                  <c:v>43.45480387806569</c:v>
                </c:pt>
                <c:pt idx="10485">
                  <c:v>43.460389433886547</c:v>
                </c:pt>
                <c:pt idx="10486">
                  <c:v>43.4659194341492</c:v>
                </c:pt>
                <c:pt idx="10487">
                  <c:v>43.471480545524457</c:v>
                </c:pt>
                <c:pt idx="10488">
                  <c:v>43.477033323565976</c:v>
                </c:pt>
                <c:pt idx="10489">
                  <c:v>43.482597212719142</c:v>
                </c:pt>
                <c:pt idx="10490">
                  <c:v>43.488159435205546</c:v>
                </c:pt>
                <c:pt idx="10491">
                  <c:v>43.493706657691249</c:v>
                </c:pt>
                <c:pt idx="10492">
                  <c:v>43.499296102401175</c:v>
                </c:pt>
                <c:pt idx="10493">
                  <c:v>43.50482471377488</c:v>
                </c:pt>
                <c:pt idx="10494">
                  <c:v>43.510396380706197</c:v>
                </c:pt>
                <c:pt idx="10495">
                  <c:v>43.51594471430306</c:v>
                </c:pt>
                <c:pt idx="10496">
                  <c:v>43.521488603455268</c:v>
                </c:pt>
                <c:pt idx="10497">
                  <c:v>43.527084714832185</c:v>
                </c:pt>
                <c:pt idx="10498">
                  <c:v>43.532621659539615</c:v>
                </c:pt>
                <c:pt idx="10499">
                  <c:v>43.538175270914508</c:v>
                </c:pt>
                <c:pt idx="10500">
                  <c:v>43.543753048957214</c:v>
                </c:pt>
                <c:pt idx="10501">
                  <c:v>43.549297215887222</c:v>
                </c:pt>
                <c:pt idx="10502">
                  <c:v>43.554853327262222</c:v>
                </c:pt>
                <c:pt idx="10503">
                  <c:v>43.560397771970017</c:v>
                </c:pt>
                <c:pt idx="10504">
                  <c:v>43.565959994456435</c:v>
                </c:pt>
                <c:pt idx="10505">
                  <c:v>43.571498883608399</c:v>
                </c:pt>
                <c:pt idx="10506">
                  <c:v>43.577068050539594</c:v>
                </c:pt>
                <c:pt idx="10507">
                  <c:v>43.582616661914244</c:v>
                </c:pt>
                <c:pt idx="10508">
                  <c:v>43.588172773289259</c:v>
                </c:pt>
                <c:pt idx="10509">
                  <c:v>43.593724162441831</c:v>
                </c:pt>
                <c:pt idx="10510">
                  <c:v>43.599309440484888</c:v>
                </c:pt>
                <c:pt idx="10511">
                  <c:v>43.604867496304436</c:v>
                </c:pt>
                <c:pt idx="10512">
                  <c:v>43.610423052123863</c:v>
                </c:pt>
                <c:pt idx="10513">
                  <c:v>43.615979719054465</c:v>
                </c:pt>
                <c:pt idx="10514">
                  <c:v>43.621536663762853</c:v>
                </c:pt>
                <c:pt idx="10515">
                  <c:v>43.62710805291637</c:v>
                </c:pt>
                <c:pt idx="10516">
                  <c:v>43.632654164290898</c:v>
                </c:pt>
                <c:pt idx="10517">
                  <c:v>43.638196942331945</c:v>
                </c:pt>
                <c:pt idx="10518">
                  <c:v>43.643751109262425</c:v>
                </c:pt>
                <c:pt idx="10519">
                  <c:v>43.649316665082324</c:v>
                </c:pt>
                <c:pt idx="10520">
                  <c:v>43.654876109790834</c:v>
                </c:pt>
                <c:pt idx="10521">
                  <c:v>43.660432498943635</c:v>
                </c:pt>
                <c:pt idx="10522">
                  <c:v>43.665985554762941</c:v>
                </c:pt>
                <c:pt idx="10523">
                  <c:v>43.671548055027145</c:v>
                </c:pt>
                <c:pt idx="10524">
                  <c:v>43.677101944179839</c:v>
                </c:pt>
                <c:pt idx="10525">
                  <c:v>43.682670277777646</c:v>
                </c:pt>
                <c:pt idx="10526">
                  <c:v>43.688222500263592</c:v>
                </c:pt>
                <c:pt idx="10527">
                  <c:v>43.693782500527675</c:v>
                </c:pt>
                <c:pt idx="10528">
                  <c:v>43.699360000792595</c:v>
                </c:pt>
                <c:pt idx="10529">
                  <c:v>43.70491194550074</c:v>
                </c:pt>
                <c:pt idx="10530">
                  <c:v>43.710471667987036</c:v>
                </c:pt>
                <c:pt idx="10531">
                  <c:v>43.716026946028677</c:v>
                </c:pt>
                <c:pt idx="10532">
                  <c:v>43.721547779624231</c:v>
                </c:pt>
                <c:pt idx="10533">
                  <c:v>43.727115002110878</c:v>
                </c:pt>
                <c:pt idx="10534">
                  <c:v>43.732693335709172</c:v>
                </c:pt>
                <c:pt idx="10535">
                  <c:v>43.738234169305684</c:v>
                </c:pt>
                <c:pt idx="10536">
                  <c:v>43.743796669569889</c:v>
                </c:pt>
                <c:pt idx="10537">
                  <c:v>43.749354447611651</c:v>
                </c:pt>
                <c:pt idx="10538">
                  <c:v>43.754908614542117</c:v>
                </c:pt>
                <c:pt idx="10539">
                  <c:v>43.760465559250505</c:v>
                </c:pt>
                <c:pt idx="10540">
                  <c:v>43.766026670625763</c:v>
                </c:pt>
                <c:pt idx="10541">
                  <c:v>43.771601670890561</c:v>
                </c:pt>
                <c:pt idx="10542">
                  <c:v>43.777121115597154</c:v>
                </c:pt>
                <c:pt idx="10543">
                  <c:v>43.782669171416231</c:v>
                </c:pt>
                <c:pt idx="10544">
                  <c:v>43.788228060569153</c:v>
                </c:pt>
                <c:pt idx="10545">
                  <c:v>43.793788616388824</c:v>
                </c:pt>
                <c:pt idx="10546">
                  <c:v>43.799340283319182</c:v>
                </c:pt>
                <c:pt idx="10547">
                  <c:v>43.804895839138609</c:v>
                </c:pt>
                <c:pt idx="10548">
                  <c:v>43.810458061625027</c:v>
                </c:pt>
                <c:pt idx="10549">
                  <c:v>43.816048617446114</c:v>
                </c:pt>
                <c:pt idx="10550">
                  <c:v>43.821599451043099</c:v>
                </c:pt>
                <c:pt idx="10551">
                  <c:v>43.827150006862297</c:v>
                </c:pt>
                <c:pt idx="10552">
                  <c:v>43.832706673792885</c:v>
                </c:pt>
                <c:pt idx="10553">
                  <c:v>43.838243340722528</c:v>
                </c:pt>
                <c:pt idx="10554">
                  <c:v>43.84380750765348</c:v>
                </c:pt>
                <c:pt idx="10555">
                  <c:v>43.849360285694999</c:v>
                </c:pt>
                <c:pt idx="10556">
                  <c:v>43.854936397070958</c:v>
                </c:pt>
                <c:pt idx="10557">
                  <c:v>43.860502508446444</c:v>
                </c:pt>
                <c:pt idx="10558">
                  <c:v>43.866019175375143</c:v>
                </c:pt>
                <c:pt idx="10559">
                  <c:v>43.871576120083532</c:v>
                </c:pt>
                <c:pt idx="10560">
                  <c:v>43.877146398125888</c:v>
                </c:pt>
                <c:pt idx="10561">
                  <c:v>43.882710287279039</c:v>
                </c:pt>
                <c:pt idx="10562">
                  <c:v>43.888282231988143</c:v>
                </c:pt>
                <c:pt idx="10563">
                  <c:v>43.893805843361605</c:v>
                </c:pt>
                <c:pt idx="10564">
                  <c:v>43.899388343626768</c:v>
                </c:pt>
                <c:pt idx="10565">
                  <c:v>43.904955566113415</c:v>
                </c:pt>
                <c:pt idx="10566">
                  <c:v>43.910482788598159</c:v>
                </c:pt>
                <c:pt idx="10567">
                  <c:v>43.916033622195144</c:v>
                </c:pt>
                <c:pt idx="10568">
                  <c:v>43.921613344682399</c:v>
                </c:pt>
                <c:pt idx="10569">
                  <c:v>43.9271697338352</c:v>
                </c:pt>
                <c:pt idx="10570">
                  <c:v>43.932699734097852</c:v>
                </c:pt>
                <c:pt idx="10571">
                  <c:v>43.938287512141045</c:v>
                </c:pt>
                <c:pt idx="10572">
                  <c:v>43.943822234626154</c:v>
                </c:pt>
                <c:pt idx="10573">
                  <c:v>43.949371957111964</c:v>
                </c:pt>
                <c:pt idx="10574">
                  <c:v>43.954946124043389</c:v>
                </c:pt>
                <c:pt idx="10575">
                  <c:v>43.96052612430843</c:v>
                </c:pt>
                <c:pt idx="10576">
                  <c:v>43.966086957905887</c:v>
                </c:pt>
                <c:pt idx="10577">
                  <c:v>43.971630847058094</c:v>
                </c:pt>
                <c:pt idx="10578">
                  <c:v>43.977195569544634</c:v>
                </c:pt>
                <c:pt idx="10579">
                  <c:v>43.982755569808717</c:v>
                </c:pt>
                <c:pt idx="10580">
                  <c:v>43.988280847848927</c:v>
                </c:pt>
                <c:pt idx="10581">
                  <c:v>43.993839459224063</c:v>
                </c:pt>
                <c:pt idx="10582">
                  <c:v>43.999393903932329</c:v>
                </c:pt>
                <c:pt idx="10583">
                  <c:v>44.004975015308531</c:v>
                </c:pt>
                <c:pt idx="10584">
                  <c:v>44.010544460017499</c:v>
                </c:pt>
                <c:pt idx="10585">
                  <c:v>44.016067238057602</c:v>
                </c:pt>
                <c:pt idx="10586">
                  <c:v>44.021626960543898</c:v>
                </c:pt>
                <c:pt idx="10587">
                  <c:v>44.027211960809169</c:v>
                </c:pt>
                <c:pt idx="10588">
                  <c:v>44.032738072182752</c:v>
                </c:pt>
                <c:pt idx="10589">
                  <c:v>44.038335850226417</c:v>
                </c:pt>
                <c:pt idx="10590">
                  <c:v>44.043850294932781</c:v>
                </c:pt>
                <c:pt idx="10591">
                  <c:v>44.049421961864084</c:v>
                </c:pt>
                <c:pt idx="10592">
                  <c:v>44.054990295461906</c:v>
                </c:pt>
                <c:pt idx="10593">
                  <c:v>44.060541962392264</c:v>
                </c:pt>
                <c:pt idx="10594">
                  <c:v>44.066098629322852</c:v>
                </c:pt>
                <c:pt idx="10595">
                  <c:v>44.071651962919958</c:v>
                </c:pt>
                <c:pt idx="10596">
                  <c:v>44.0771977965167</c:v>
                </c:pt>
                <c:pt idx="10597">
                  <c:v>44.082761685669865</c:v>
                </c:pt>
                <c:pt idx="10598">
                  <c:v>44.088319185933827</c:v>
                </c:pt>
                <c:pt idx="10599">
                  <c:v>44.093875852864429</c:v>
                </c:pt>
                <c:pt idx="10600">
                  <c:v>44.099432519795016</c:v>
                </c:pt>
                <c:pt idx="10601">
                  <c:v>44.104984186725375</c:v>
                </c:pt>
                <c:pt idx="10602">
                  <c:v>44.110537520322481</c:v>
                </c:pt>
                <c:pt idx="10603">
                  <c:v>44.116125576143446</c:v>
                </c:pt>
                <c:pt idx="10604">
                  <c:v>44.121694465296841</c:v>
                </c:pt>
                <c:pt idx="10605">
                  <c:v>44.12720474333635</c:v>
                </c:pt>
                <c:pt idx="10606">
                  <c:v>44.132799743602092</c:v>
                </c:pt>
                <c:pt idx="10607">
                  <c:v>44.138350577199077</c:v>
                </c:pt>
                <c:pt idx="10608">
                  <c:v>44.143874744128127</c:v>
                </c:pt>
                <c:pt idx="10609">
                  <c:v>44.149444466614895</c:v>
                </c:pt>
                <c:pt idx="10610">
                  <c:v>44.154990300211651</c:v>
                </c:pt>
                <c:pt idx="10611">
                  <c:v>44.160564744920862</c:v>
                </c:pt>
                <c:pt idx="10612">
                  <c:v>44.166121134073663</c:v>
                </c:pt>
                <c:pt idx="10613">
                  <c:v>44.171666689892618</c:v>
                </c:pt>
                <c:pt idx="10614">
                  <c:v>44.177250301268941</c:v>
                </c:pt>
                <c:pt idx="10615">
                  <c:v>44.182769745975548</c:v>
                </c:pt>
                <c:pt idx="10616">
                  <c:v>44.188361690685596</c:v>
                </c:pt>
                <c:pt idx="10617">
                  <c:v>44.193905024282216</c:v>
                </c:pt>
                <c:pt idx="10618">
                  <c:v>44.199451413434545</c:v>
                </c:pt>
                <c:pt idx="10619">
                  <c:v>44.205000024809209</c:v>
                </c:pt>
                <c:pt idx="10620">
                  <c:v>44.210571413962725</c:v>
                </c:pt>
                <c:pt idx="10621">
                  <c:v>44.216110580892476</c:v>
                </c:pt>
                <c:pt idx="10622">
                  <c:v>44.221680303379259</c:v>
                </c:pt>
                <c:pt idx="10623">
                  <c:v>44.227236414754259</c:v>
                </c:pt>
                <c:pt idx="10624">
                  <c:v>44.232806137241027</c:v>
                </c:pt>
                <c:pt idx="10625">
                  <c:v>44.238348637504288</c:v>
                </c:pt>
                <c:pt idx="10626">
                  <c:v>44.243901415545807</c:v>
                </c:pt>
                <c:pt idx="10627">
                  <c:v>44.249477804699566</c:v>
                </c:pt>
                <c:pt idx="10628">
                  <c:v>44.255040582741557</c:v>
                </c:pt>
                <c:pt idx="10629">
                  <c:v>44.260585860782726</c:v>
                </c:pt>
                <c:pt idx="10630">
                  <c:v>44.26613113882388</c:v>
                </c:pt>
                <c:pt idx="10631">
                  <c:v>44.271723916867302</c:v>
                </c:pt>
                <c:pt idx="10632">
                  <c:v>44.277241139351588</c:v>
                </c:pt>
                <c:pt idx="10633">
                  <c:v>44.282797528504389</c:v>
                </c:pt>
                <c:pt idx="10634">
                  <c:v>44.288361695435341</c:v>
                </c:pt>
                <c:pt idx="10635">
                  <c:v>44.293936417922339</c:v>
                </c:pt>
                <c:pt idx="10636">
                  <c:v>44.299459473740228</c:v>
                </c:pt>
                <c:pt idx="10637">
                  <c:v>44.305021696226646</c:v>
                </c:pt>
                <c:pt idx="10638">
                  <c:v>44.310576140934913</c:v>
                </c:pt>
                <c:pt idx="10639">
                  <c:v>44.316140863421438</c:v>
                </c:pt>
                <c:pt idx="10640">
                  <c:v>44.321705585907978</c:v>
                </c:pt>
                <c:pt idx="10641">
                  <c:v>44.327266697283221</c:v>
                </c:pt>
                <c:pt idx="10642">
                  <c:v>44.332815308657885</c:v>
                </c:pt>
                <c:pt idx="10643">
                  <c:v>44.338387808922562</c:v>
                </c:pt>
                <c:pt idx="10644">
                  <c:v>44.343957253631544</c:v>
                </c:pt>
                <c:pt idx="10645">
                  <c:v>44.349493087227813</c:v>
                </c:pt>
                <c:pt idx="10646">
                  <c:v>44.355043920824798</c:v>
                </c:pt>
                <c:pt idx="10647">
                  <c:v>44.360590032199326</c:v>
                </c:pt>
                <c:pt idx="10648">
                  <c:v>44.366160588019468</c:v>
                </c:pt>
                <c:pt idx="10649">
                  <c:v>44.37174058828451</c:v>
                </c:pt>
                <c:pt idx="10650">
                  <c:v>44.377278088547527</c:v>
                </c:pt>
                <c:pt idx="10651">
                  <c:v>44.382833922144755</c:v>
                </c:pt>
                <c:pt idx="10652">
                  <c:v>44.388364755740781</c:v>
                </c:pt>
                <c:pt idx="10653">
                  <c:v>44.393935311560924</c:v>
                </c:pt>
                <c:pt idx="10654">
                  <c:v>44.399508089603401</c:v>
                </c:pt>
                <c:pt idx="10655">
                  <c:v>44.405070867645392</c:v>
                </c:pt>
                <c:pt idx="10656">
                  <c:v>44.410620312353416</c:v>
                </c:pt>
                <c:pt idx="10657">
                  <c:v>44.416150034838296</c:v>
                </c:pt>
                <c:pt idx="10658">
                  <c:v>44.421725312880881</c:v>
                </c:pt>
                <c:pt idx="10659">
                  <c:v>44.427291146478581</c:v>
                </c:pt>
                <c:pt idx="10660">
                  <c:v>44.432854480076159</c:v>
                </c:pt>
                <c:pt idx="10661">
                  <c:v>44.43839920256174</c:v>
                </c:pt>
                <c:pt idx="10662">
                  <c:v>44.443973091715364</c:v>
                </c:pt>
                <c:pt idx="10663">
                  <c:v>44.449519203089906</c:v>
                </c:pt>
                <c:pt idx="10664">
                  <c:v>44.455067258908983</c:v>
                </c:pt>
                <c:pt idx="10665">
                  <c:v>44.460652814729841</c:v>
                </c:pt>
                <c:pt idx="10666">
                  <c:v>44.466172259436448</c:v>
                </c:pt>
                <c:pt idx="10667">
                  <c:v>44.471761426368573</c:v>
                </c:pt>
                <c:pt idx="10668">
                  <c:v>44.477290037742279</c:v>
                </c:pt>
                <c:pt idx="10669">
                  <c:v>44.482880315785593</c:v>
                </c:pt>
                <c:pt idx="10670">
                  <c:v>44.488427260493495</c:v>
                </c:pt>
                <c:pt idx="10671">
                  <c:v>44.49398448297967</c:v>
                </c:pt>
                <c:pt idx="10672">
                  <c:v>44.499558372133308</c:v>
                </c:pt>
                <c:pt idx="10673">
                  <c:v>44.505093094618417</c:v>
                </c:pt>
                <c:pt idx="10674">
                  <c:v>44.510646150437722</c:v>
                </c:pt>
                <c:pt idx="10675">
                  <c:v>44.516198928479241</c:v>
                </c:pt>
                <c:pt idx="10676">
                  <c:v>44.521767262077063</c:v>
                </c:pt>
                <c:pt idx="10677">
                  <c:v>44.527325595674398</c:v>
                </c:pt>
                <c:pt idx="10678">
                  <c:v>44.53287698482697</c:v>
                </c:pt>
                <c:pt idx="10679">
                  <c:v>44.538431151757436</c:v>
                </c:pt>
                <c:pt idx="10680">
                  <c:v>44.54402142980075</c:v>
                </c:pt>
                <c:pt idx="10681">
                  <c:v>44.549550041174456</c:v>
                </c:pt>
                <c:pt idx="10682">
                  <c:v>44.55512420810588</c:v>
                </c:pt>
                <c:pt idx="10683">
                  <c:v>44.560669208369248</c:v>
                </c:pt>
                <c:pt idx="10684">
                  <c:v>44.566244486411833</c:v>
                </c:pt>
                <c:pt idx="10685">
                  <c:v>44.571798931120099</c:v>
                </c:pt>
                <c:pt idx="10686">
                  <c:v>44.577333098049635</c:v>
                </c:pt>
                <c:pt idx="10687">
                  <c:v>44.582893376091505</c:v>
                </c:pt>
                <c:pt idx="10688">
                  <c:v>44.588473376356546</c:v>
                </c:pt>
                <c:pt idx="10689">
                  <c:v>44.594014209953059</c:v>
                </c:pt>
                <c:pt idx="10690">
                  <c:v>44.599563099105495</c:v>
                </c:pt>
                <c:pt idx="10691">
                  <c:v>44.605105877146542</c:v>
                </c:pt>
                <c:pt idx="10692">
                  <c:v>44.610681155189127</c:v>
                </c:pt>
                <c:pt idx="10693">
                  <c:v>44.616224488785761</c:v>
                </c:pt>
                <c:pt idx="10694">
                  <c:v>44.621791711272408</c:v>
                </c:pt>
                <c:pt idx="10695">
                  <c:v>44.62736226709255</c:v>
                </c:pt>
                <c:pt idx="10696">
                  <c:v>44.632917822911992</c:v>
                </c:pt>
                <c:pt idx="10697">
                  <c:v>44.638478934287235</c:v>
                </c:pt>
                <c:pt idx="10698">
                  <c:v>44.644022545661656</c:v>
                </c:pt>
                <c:pt idx="10699">
                  <c:v>44.649589768148303</c:v>
                </c:pt>
                <c:pt idx="10700">
                  <c:v>44.655163935079727</c:v>
                </c:pt>
                <c:pt idx="10701">
                  <c:v>44.660726435343932</c:v>
                </c:pt>
                <c:pt idx="10702">
                  <c:v>44.666268935607192</c:v>
                </c:pt>
                <c:pt idx="10703">
                  <c:v>44.671835046982679</c:v>
                </c:pt>
                <c:pt idx="10704">
                  <c:v>44.677398658358044</c:v>
                </c:pt>
                <c:pt idx="10705">
                  <c:v>44.682919214175811</c:v>
                </c:pt>
                <c:pt idx="10706">
                  <c:v>44.68850588110783</c:v>
                </c:pt>
                <c:pt idx="10707">
                  <c:v>44.694047825815503</c:v>
                </c:pt>
                <c:pt idx="10708">
                  <c:v>44.699601437190395</c:v>
                </c:pt>
                <c:pt idx="10709">
                  <c:v>44.705155881898662</c:v>
                </c:pt>
                <c:pt idx="10710">
                  <c:v>44.710727548829965</c:v>
                </c:pt>
                <c:pt idx="10711">
                  <c:v>44.716260604648326</c:v>
                </c:pt>
                <c:pt idx="10712">
                  <c:v>44.721809493800777</c:v>
                </c:pt>
                <c:pt idx="10713">
                  <c:v>44.727382827398827</c:v>
                </c:pt>
                <c:pt idx="10714">
                  <c:v>44.732929494328957</c:v>
                </c:pt>
                <c:pt idx="10715">
                  <c:v>44.738494216815482</c:v>
                </c:pt>
                <c:pt idx="10716">
                  <c:v>44.744073939302723</c:v>
                </c:pt>
                <c:pt idx="10717">
                  <c:v>44.749594217342704</c:v>
                </c:pt>
                <c:pt idx="10718">
                  <c:v>44.755178939830188</c:v>
                </c:pt>
                <c:pt idx="10719">
                  <c:v>44.760735051205202</c:v>
                </c:pt>
                <c:pt idx="10720">
                  <c:v>44.766268940356937</c:v>
                </c:pt>
                <c:pt idx="10721">
                  <c:v>44.771853662844421</c:v>
                </c:pt>
                <c:pt idx="10722">
                  <c:v>44.777409218663848</c:v>
                </c:pt>
                <c:pt idx="10723">
                  <c:v>44.782929774481616</c:v>
                </c:pt>
                <c:pt idx="10724">
                  <c:v>44.788507274746536</c:v>
                </c:pt>
                <c:pt idx="10725">
                  <c:v>44.794061163899215</c:v>
                </c:pt>
                <c:pt idx="10726">
                  <c:v>44.799644775275539</c:v>
                </c:pt>
                <c:pt idx="10727">
                  <c:v>44.805183942205304</c:v>
                </c:pt>
                <c:pt idx="10728">
                  <c:v>44.810737831357983</c:v>
                </c:pt>
                <c:pt idx="10729">
                  <c:v>44.816306998289164</c:v>
                </c:pt>
                <c:pt idx="10730">
                  <c:v>44.821842276329861</c:v>
                </c:pt>
                <c:pt idx="10731">
                  <c:v>44.827421998817101</c:v>
                </c:pt>
                <c:pt idx="10732">
                  <c:v>44.832950610190807</c:v>
                </c:pt>
                <c:pt idx="10733">
                  <c:v>44.838532832678169</c:v>
                </c:pt>
                <c:pt idx="10734">
                  <c:v>44.844064221829797</c:v>
                </c:pt>
                <c:pt idx="10735">
                  <c:v>44.849622833204918</c:v>
                </c:pt>
                <c:pt idx="10736">
                  <c:v>44.855212833470432</c:v>
                </c:pt>
                <c:pt idx="10737">
                  <c:v>44.860737000399482</c:v>
                </c:pt>
                <c:pt idx="10738">
                  <c:v>44.866293667330069</c:v>
                </c:pt>
                <c:pt idx="10739">
                  <c:v>44.871852556482992</c:v>
                </c:pt>
                <c:pt idx="10740">
                  <c:v>44.877410334524754</c:v>
                </c:pt>
                <c:pt idx="10741">
                  <c:v>44.882968112566516</c:v>
                </c:pt>
                <c:pt idx="10742">
                  <c:v>44.888558946165404</c:v>
                </c:pt>
                <c:pt idx="10743">
                  <c:v>44.894068946427112</c:v>
                </c:pt>
                <c:pt idx="10744">
                  <c:v>44.899643668914109</c:v>
                </c:pt>
                <c:pt idx="10745">
                  <c:v>44.90519894695575</c:v>
                </c:pt>
                <c:pt idx="10746">
                  <c:v>44.910767280553571</c:v>
                </c:pt>
                <c:pt idx="10747">
                  <c:v>44.916291169704834</c:v>
                </c:pt>
                <c:pt idx="10748">
                  <c:v>44.921868114414167</c:v>
                </c:pt>
                <c:pt idx="10749">
                  <c:v>44.927447281345835</c:v>
                </c:pt>
                <c:pt idx="10750">
                  <c:v>44.932965614941267</c:v>
                </c:pt>
                <c:pt idx="10751">
                  <c:v>44.93854894853979</c:v>
                </c:pt>
                <c:pt idx="10752">
                  <c:v>44.94409033769189</c:v>
                </c:pt>
                <c:pt idx="10753">
                  <c:v>44.949646171289103</c:v>
                </c:pt>
                <c:pt idx="10754">
                  <c:v>44.955207282664361</c:v>
                </c:pt>
                <c:pt idx="10755">
                  <c:v>44.96075894959472</c:v>
                </c:pt>
                <c:pt idx="10756">
                  <c:v>44.966313394302986</c:v>
                </c:pt>
                <c:pt idx="10757">
                  <c:v>44.971883950123129</c:v>
                </c:pt>
                <c:pt idx="10758">
                  <c:v>44.977426728164176</c:v>
                </c:pt>
                <c:pt idx="10759">
                  <c:v>44.982981728428015</c:v>
                </c:pt>
                <c:pt idx="10760">
                  <c:v>44.988557562026187</c:v>
                </c:pt>
                <c:pt idx="10761">
                  <c:v>44.994078951177329</c:v>
                </c:pt>
                <c:pt idx="10762">
                  <c:v>44.999642284774907</c:v>
                </c:pt>
                <c:pt idx="10763">
                  <c:v>45.005214229484011</c:v>
                </c:pt>
                <c:pt idx="10764">
                  <c:v>45.010772563081346</c:v>
                </c:pt>
                <c:pt idx="10765">
                  <c:v>45.016327563345186</c:v>
                </c:pt>
                <c:pt idx="10766">
                  <c:v>45.021875896942063</c:v>
                </c:pt>
                <c:pt idx="10767">
                  <c:v>45.027451174984648</c:v>
                </c:pt>
                <c:pt idx="10768">
                  <c:v>45.032976175247072</c:v>
                </c:pt>
                <c:pt idx="10769">
                  <c:v>45.038540897733597</c:v>
                </c:pt>
                <c:pt idx="10770">
                  <c:v>45.044098675775359</c:v>
                </c:pt>
                <c:pt idx="10771">
                  <c:v>45.049661176039564</c:v>
                </c:pt>
                <c:pt idx="10772">
                  <c:v>45.055212009636548</c:v>
                </c:pt>
                <c:pt idx="10773">
                  <c:v>45.060767565455976</c:v>
                </c:pt>
                <c:pt idx="10774">
                  <c:v>45.066318121275174</c:v>
                </c:pt>
                <c:pt idx="10775">
                  <c:v>45.071888954873103</c:v>
                </c:pt>
                <c:pt idx="10776">
                  <c:v>45.077462844026741</c:v>
                </c:pt>
                <c:pt idx="10777">
                  <c:v>45.083008677623482</c:v>
                </c:pt>
                <c:pt idx="10778">
                  <c:v>45.088537288997188</c:v>
                </c:pt>
                <c:pt idx="10779">
                  <c:v>45.094116455928855</c:v>
                </c:pt>
                <c:pt idx="10780">
                  <c:v>45.099685622860036</c:v>
                </c:pt>
                <c:pt idx="10781">
                  <c:v>45.105225900900976</c:v>
                </c:pt>
                <c:pt idx="10782">
                  <c:v>45.110785623387258</c:v>
                </c:pt>
                <c:pt idx="10783">
                  <c:v>45.1163411792067</c:v>
                </c:pt>
                <c:pt idx="10784">
                  <c:v>45.121893123914845</c:v>
                </c:pt>
                <c:pt idx="10785">
                  <c:v>45.127458124179171</c:v>
                </c:pt>
                <c:pt idx="10786">
                  <c:v>45.133003679998126</c:v>
                </c:pt>
                <c:pt idx="10787">
                  <c:v>45.138579791374084</c:v>
                </c:pt>
                <c:pt idx="10788">
                  <c:v>45.144131458304443</c:v>
                </c:pt>
                <c:pt idx="10789">
                  <c:v>45.149702014124586</c:v>
                </c:pt>
                <c:pt idx="10790">
                  <c:v>45.155219792164445</c:v>
                </c:pt>
                <c:pt idx="10791">
                  <c:v>45.160800070207273</c:v>
                </c:pt>
                <c:pt idx="10792">
                  <c:v>45.166337014914703</c:v>
                </c:pt>
                <c:pt idx="10793">
                  <c:v>45.171900348512281</c:v>
                </c:pt>
                <c:pt idx="10794">
                  <c:v>45.177487570999887</c:v>
                </c:pt>
                <c:pt idx="10795">
                  <c:v>45.18301368237347</c:v>
                </c:pt>
                <c:pt idx="10796">
                  <c:v>45.188568960415111</c:v>
                </c:pt>
                <c:pt idx="10797">
                  <c:v>45.194136738457345</c:v>
                </c:pt>
                <c:pt idx="10798">
                  <c:v>45.199703405388405</c:v>
                </c:pt>
                <c:pt idx="10799">
                  <c:v>45.205233961206659</c:v>
                </c:pt>
                <c:pt idx="10800">
                  <c:v>45.210828405916814</c:v>
                </c:pt>
                <c:pt idx="10801">
                  <c:v>45.216349239512382</c:v>
                </c:pt>
                <c:pt idx="10802">
                  <c:v>45.221934517555439</c:v>
                </c:pt>
                <c:pt idx="10803">
                  <c:v>45.227473962262991</c:v>
                </c:pt>
                <c:pt idx="10804">
                  <c:v>45.233047573638842</c:v>
                </c:pt>
                <c:pt idx="10805">
                  <c:v>45.238572296123479</c:v>
                </c:pt>
                <c:pt idx="10806">
                  <c:v>45.244151185277346</c:v>
                </c:pt>
                <c:pt idx="10807">
                  <c:v>45.249688129984776</c:v>
                </c:pt>
                <c:pt idx="10808">
                  <c:v>45.255268130249817</c:v>
                </c:pt>
                <c:pt idx="10809">
                  <c:v>45.260809241624116</c:v>
                </c:pt>
                <c:pt idx="10810">
                  <c:v>45.266404797445446</c:v>
                </c:pt>
                <c:pt idx="10811">
                  <c:v>45.271934519930312</c:v>
                </c:pt>
                <c:pt idx="10812">
                  <c:v>45.277486186860671</c:v>
                </c:pt>
                <c:pt idx="10813">
                  <c:v>45.283037298235442</c:v>
                </c:pt>
                <c:pt idx="10814">
                  <c:v>45.288613687389201</c:v>
                </c:pt>
                <c:pt idx="10815">
                  <c:v>45.2941547987635</c:v>
                </c:pt>
                <c:pt idx="10816">
                  <c:v>45.299724799028056</c:v>
                </c:pt>
                <c:pt idx="10817">
                  <c:v>45.305270077069224</c:v>
                </c:pt>
                <c:pt idx="10818">
                  <c:v>45.31083507733355</c:v>
                </c:pt>
                <c:pt idx="10819">
                  <c:v>45.31641368870963</c:v>
                </c:pt>
                <c:pt idx="10820">
                  <c:v>45.321947022305778</c:v>
                </c:pt>
                <c:pt idx="10821">
                  <c:v>45.327489800346825</c:v>
                </c:pt>
                <c:pt idx="10822">
                  <c:v>45.333085911723742</c:v>
                </c:pt>
                <c:pt idx="10823">
                  <c:v>45.338617856430943</c:v>
                </c:pt>
                <c:pt idx="10824">
                  <c:v>45.344197578918184</c:v>
                </c:pt>
                <c:pt idx="10825">
                  <c:v>45.349740356959231</c:v>
                </c:pt>
                <c:pt idx="10826">
                  <c:v>45.355283135000278</c:v>
                </c:pt>
                <c:pt idx="10827">
                  <c:v>45.360870913043456</c:v>
                </c:pt>
                <c:pt idx="10828">
                  <c:v>45.36640341330623</c:v>
                </c:pt>
                <c:pt idx="10829">
                  <c:v>45.371948413569612</c:v>
                </c:pt>
                <c:pt idx="10830">
                  <c:v>45.377496469388689</c:v>
                </c:pt>
                <c:pt idx="10831">
                  <c:v>45.383075358542555</c:v>
                </c:pt>
                <c:pt idx="10832">
                  <c:v>45.388611469916611</c:v>
                </c:pt>
                <c:pt idx="10833">
                  <c:v>45.394197859070843</c:v>
                </c:pt>
                <c:pt idx="10834">
                  <c:v>45.39972785933351</c:v>
                </c:pt>
                <c:pt idx="10835">
                  <c:v>45.40531813737681</c:v>
                </c:pt>
                <c:pt idx="10836">
                  <c:v>45.410849248750637</c:v>
                </c:pt>
                <c:pt idx="10837">
                  <c:v>45.416405360125651</c:v>
                </c:pt>
                <c:pt idx="10838">
                  <c:v>45.421971471501138</c:v>
                </c:pt>
                <c:pt idx="10839">
                  <c:v>45.427516471764505</c:v>
                </c:pt>
                <c:pt idx="10840">
                  <c:v>45.433073972028467</c:v>
                </c:pt>
                <c:pt idx="10841">
                  <c:v>45.43862758340336</c:v>
                </c:pt>
                <c:pt idx="10842">
                  <c:v>45.444161750332896</c:v>
                </c:pt>
                <c:pt idx="10843">
                  <c:v>45.449751472820608</c:v>
                </c:pt>
                <c:pt idx="10844">
                  <c:v>45.455295917528403</c:v>
                </c:pt>
                <c:pt idx="10845">
                  <c:v>45.46085036223667</c:v>
                </c:pt>
                <c:pt idx="10846">
                  <c:v>45.46639286249993</c:v>
                </c:pt>
                <c:pt idx="10847">
                  <c:v>45.471988973876833</c:v>
                </c:pt>
                <c:pt idx="10848">
                  <c:v>45.47752119636182</c:v>
                </c:pt>
                <c:pt idx="10849">
                  <c:v>45.483077585514621</c:v>
                </c:pt>
                <c:pt idx="10850">
                  <c:v>45.488625085778125</c:v>
                </c:pt>
                <c:pt idx="10851">
                  <c:v>45.494203697154205</c:v>
                </c:pt>
                <c:pt idx="10852">
                  <c:v>45.499756475195724</c:v>
                </c:pt>
                <c:pt idx="10853">
                  <c:v>45.505294808792115</c:v>
                </c:pt>
                <c:pt idx="10854">
                  <c:v>45.510881197946333</c:v>
                </c:pt>
                <c:pt idx="10855">
                  <c:v>45.516410364875625</c:v>
                </c:pt>
                <c:pt idx="10856">
                  <c:v>45.521963420694945</c:v>
                </c:pt>
                <c:pt idx="10857">
                  <c:v>45.527523420959028</c:v>
                </c:pt>
                <c:pt idx="10858">
                  <c:v>45.533075365667173</c:v>
                </c:pt>
                <c:pt idx="10859">
                  <c:v>45.538675088155372</c:v>
                </c:pt>
                <c:pt idx="10860">
                  <c:v>45.544188421750576</c:v>
                </c:pt>
                <c:pt idx="10861">
                  <c:v>45.549741755347668</c:v>
                </c:pt>
                <c:pt idx="10862">
                  <c:v>45.555314811167932</c:v>
                </c:pt>
                <c:pt idx="10863">
                  <c:v>45.560873422543068</c:v>
                </c:pt>
                <c:pt idx="10864">
                  <c:v>45.566425645029</c:v>
                </c:pt>
                <c:pt idx="10865">
                  <c:v>45.571971756403542</c:v>
                </c:pt>
                <c:pt idx="10866">
                  <c:v>45.577522590000527</c:v>
                </c:pt>
                <c:pt idx="10867">
                  <c:v>45.583115645821735</c:v>
                </c:pt>
                <c:pt idx="10868">
                  <c:v>45.588629812750312</c:v>
                </c:pt>
                <c:pt idx="10869">
                  <c:v>45.594200368570455</c:v>
                </c:pt>
                <c:pt idx="10870">
                  <c:v>45.599745368833823</c:v>
                </c:pt>
                <c:pt idx="10871">
                  <c:v>45.605302035764424</c:v>
                </c:pt>
                <c:pt idx="10872">
                  <c:v>45.610857313806065</c:v>
                </c:pt>
                <c:pt idx="10873">
                  <c:v>45.616432314070863</c:v>
                </c:pt>
                <c:pt idx="10874">
                  <c:v>45.621996203224015</c:v>
                </c:pt>
                <c:pt idx="10875">
                  <c:v>45.627552592376816</c:v>
                </c:pt>
                <c:pt idx="10876">
                  <c:v>45.633105925973922</c:v>
                </c:pt>
                <c:pt idx="10877">
                  <c:v>45.638654259570785</c:v>
                </c:pt>
                <c:pt idx="10878">
                  <c:v>45.64420509316777</c:v>
                </c:pt>
                <c:pt idx="10879">
                  <c:v>45.649758982320463</c:v>
                </c:pt>
                <c:pt idx="10880">
                  <c:v>45.655322038140241</c:v>
                </c:pt>
                <c:pt idx="10881">
                  <c:v>45.660905927294351</c:v>
                </c:pt>
                <c:pt idx="10882">
                  <c:v>45.666437038668178</c:v>
                </c:pt>
                <c:pt idx="10883">
                  <c:v>45.671991483376445</c:v>
                </c:pt>
                <c:pt idx="10884">
                  <c:v>45.677563705863335</c:v>
                </c:pt>
                <c:pt idx="10885">
                  <c:v>45.683115095015893</c:v>
                </c:pt>
                <c:pt idx="10886">
                  <c:v>45.688685650836035</c:v>
                </c:pt>
                <c:pt idx="10887">
                  <c:v>45.694221484432319</c:v>
                </c:pt>
                <c:pt idx="10888">
                  <c:v>45.699808984697711</c:v>
                </c:pt>
                <c:pt idx="10889">
                  <c:v>45.705352040516544</c:v>
                </c:pt>
                <c:pt idx="10890">
                  <c:v>45.710897874113286</c:v>
                </c:pt>
                <c:pt idx="10891">
                  <c:v>45.716452318821553</c:v>
                </c:pt>
                <c:pt idx="10892">
                  <c:v>45.722009819085528</c:v>
                </c:pt>
                <c:pt idx="10893">
                  <c:v>45.727588152683808</c:v>
                </c:pt>
                <c:pt idx="10894">
                  <c:v>45.733145375169983</c:v>
                </c:pt>
                <c:pt idx="10895">
                  <c:v>45.738672875432528</c:v>
                </c:pt>
                <c:pt idx="10896">
                  <c:v>45.744244820141631</c:v>
                </c:pt>
                <c:pt idx="10897">
                  <c:v>45.749793153738494</c:v>
                </c:pt>
                <c:pt idx="10898">
                  <c:v>45.755354542891538</c:v>
                </c:pt>
                <c:pt idx="10899">
                  <c:v>45.760903987599562</c:v>
                </c:pt>
                <c:pt idx="10900">
                  <c:v>45.766467598974927</c:v>
                </c:pt>
                <c:pt idx="10901">
                  <c:v>45.77202121034982</c:v>
                </c:pt>
                <c:pt idx="10902">
                  <c:v>45.777592599503336</c:v>
                </c:pt>
                <c:pt idx="10903">
                  <c:v>45.783148988656137</c:v>
                </c:pt>
                <c:pt idx="10904">
                  <c:v>45.788685933363581</c:v>
                </c:pt>
                <c:pt idx="10905">
                  <c:v>45.794245933627664</c:v>
                </c:pt>
                <c:pt idx="10906">
                  <c:v>45.799839822782246</c:v>
                </c:pt>
                <c:pt idx="10907">
                  <c:v>45.805365656378044</c:v>
                </c:pt>
                <c:pt idx="10908">
                  <c:v>45.810911489974785</c:v>
                </c:pt>
                <c:pt idx="10909">
                  <c:v>45.816506212462741</c:v>
                </c:pt>
                <c:pt idx="10910">
                  <c:v>45.822053157170657</c:v>
                </c:pt>
                <c:pt idx="10911">
                  <c:v>45.82758760187798</c:v>
                </c:pt>
                <c:pt idx="10912">
                  <c:v>45.833146768808689</c:v>
                </c:pt>
                <c:pt idx="10913">
                  <c:v>45.838743991296766</c:v>
                </c:pt>
                <c:pt idx="10914">
                  <c:v>45.844265380447908</c:v>
                </c:pt>
                <c:pt idx="10915">
                  <c:v>45.849823158489656</c:v>
                </c:pt>
                <c:pt idx="10916">
                  <c:v>45.855381214309205</c:v>
                </c:pt>
                <c:pt idx="10917">
                  <c:v>45.860936492350845</c:v>
                </c:pt>
                <c:pt idx="10918">
                  <c:v>45.866497048170515</c:v>
                </c:pt>
                <c:pt idx="10919">
                  <c:v>45.872067603990658</c:v>
                </c:pt>
                <c:pt idx="10920">
                  <c:v>45.877619548698803</c:v>
                </c:pt>
                <c:pt idx="10921">
                  <c:v>45.883173715629283</c:v>
                </c:pt>
                <c:pt idx="10922">
                  <c:v>45.888741771449304</c:v>
                </c:pt>
                <c:pt idx="10923">
                  <c:v>45.894270382823009</c:v>
                </c:pt>
                <c:pt idx="10924">
                  <c:v>45.899829549753733</c:v>
                </c:pt>
                <c:pt idx="10925">
                  <c:v>45.905423994463888</c:v>
                </c:pt>
                <c:pt idx="10926">
                  <c:v>45.910960105837958</c:v>
                </c:pt>
                <c:pt idx="10927">
                  <c:v>45.916552328325793</c:v>
                </c:pt>
                <c:pt idx="10928">
                  <c:v>45.922072050810186</c:v>
                </c:pt>
                <c:pt idx="10929">
                  <c:v>45.927628717740788</c:v>
                </c:pt>
                <c:pt idx="10930">
                  <c:v>45.933205940227907</c:v>
                </c:pt>
                <c:pt idx="10931">
                  <c:v>45.938739273824069</c:v>
                </c:pt>
                <c:pt idx="10932">
                  <c:v>45.944338996312254</c:v>
                </c:pt>
                <c:pt idx="10933">
                  <c:v>45.94985594101874</c:v>
                </c:pt>
                <c:pt idx="10934">
                  <c:v>45.955430385727965</c:v>
                </c:pt>
                <c:pt idx="10935">
                  <c:v>45.960980385991576</c:v>
                </c:pt>
                <c:pt idx="10936">
                  <c:v>45.966533997366469</c:v>
                </c:pt>
                <c:pt idx="10937">
                  <c:v>45.972077886518676</c:v>
                </c:pt>
                <c:pt idx="10938">
                  <c:v>45.977649553449979</c:v>
                </c:pt>
                <c:pt idx="10939">
                  <c:v>45.983200109269177</c:v>
                </c:pt>
                <c:pt idx="10940">
                  <c:v>45.988765109533489</c:v>
                </c:pt>
                <c:pt idx="10941">
                  <c:v>45.994312332019192</c:v>
                </c:pt>
                <c:pt idx="10942">
                  <c:v>45.999869832283167</c:v>
                </c:pt>
                <c:pt idx="10943">
                  <c:v>46.005451221437156</c:v>
                </c:pt>
                <c:pt idx="10944">
                  <c:v>46.010982055033182</c:v>
                </c:pt>
                <c:pt idx="10945">
                  <c:v>46.016532055296793</c:v>
                </c:pt>
                <c:pt idx="10946">
                  <c:v>46.022090388894142</c:v>
                </c:pt>
                <c:pt idx="10947">
                  <c:v>46.027656500269629</c:v>
                </c:pt>
                <c:pt idx="10948">
                  <c:v>46.033229278312092</c:v>
                </c:pt>
                <c:pt idx="10949">
                  <c:v>46.038767334130696</c:v>
                </c:pt>
                <c:pt idx="10950">
                  <c:v>46.044348445506898</c:v>
                </c:pt>
                <c:pt idx="10951">
                  <c:v>46.04989427910364</c:v>
                </c:pt>
                <c:pt idx="10952">
                  <c:v>46.055462890479248</c:v>
                </c:pt>
                <c:pt idx="10953">
                  <c:v>46.06101539074298</c:v>
                </c:pt>
                <c:pt idx="10954">
                  <c:v>46.066580668785093</c:v>
                </c:pt>
                <c:pt idx="10955">
                  <c:v>46.072131780159864</c:v>
                </c:pt>
                <c:pt idx="10956">
                  <c:v>46.07770205820222</c:v>
                </c:pt>
                <c:pt idx="10957">
                  <c:v>46.083247058465588</c:v>
                </c:pt>
                <c:pt idx="10958">
                  <c:v>46.088803447618389</c:v>
                </c:pt>
                <c:pt idx="10959">
                  <c:v>46.09434705899281</c:v>
                </c:pt>
                <c:pt idx="10960">
                  <c:v>46.099902614812237</c:v>
                </c:pt>
                <c:pt idx="10961">
                  <c:v>46.105465392854242</c:v>
                </c:pt>
                <c:pt idx="10962">
                  <c:v>46.11104039311904</c:v>
                </c:pt>
                <c:pt idx="10963">
                  <c:v>46.116573726715188</c:v>
                </c:pt>
                <c:pt idx="10964">
                  <c:v>46.122127615867868</c:v>
                </c:pt>
                <c:pt idx="10965">
                  <c:v>46.127702060577093</c:v>
                </c:pt>
                <c:pt idx="10966">
                  <c:v>46.1332459497293</c:v>
                </c:pt>
                <c:pt idx="10967">
                  <c:v>46.13880011665978</c:v>
                </c:pt>
                <c:pt idx="10968">
                  <c:v>46.144390950258654</c:v>
                </c:pt>
                <c:pt idx="10969">
                  <c:v>46.149949006078202</c:v>
                </c:pt>
                <c:pt idx="10970">
                  <c:v>46.155503450786469</c:v>
                </c:pt>
                <c:pt idx="10971">
                  <c:v>46.161044839938569</c:v>
                </c:pt>
                <c:pt idx="10972">
                  <c:v>46.166589006868563</c:v>
                </c:pt>
                <c:pt idx="10973">
                  <c:v>46.172142062687882</c:v>
                </c:pt>
                <c:pt idx="10974">
                  <c:v>46.177717062952681</c:v>
                </c:pt>
                <c:pt idx="10975">
                  <c:v>46.183260952104888</c:v>
                </c:pt>
                <c:pt idx="10976">
                  <c:v>46.188846785703532</c:v>
                </c:pt>
                <c:pt idx="10977">
                  <c:v>46.194384285966549</c:v>
                </c:pt>
                <c:pt idx="10978">
                  <c:v>46.199933175119</c:v>
                </c:pt>
                <c:pt idx="10979">
                  <c:v>46.205495397605404</c:v>
                </c:pt>
                <c:pt idx="10980">
                  <c:v>46.211053453424952</c:v>
                </c:pt>
                <c:pt idx="10981">
                  <c:v>46.216602342577403</c:v>
                </c:pt>
                <c:pt idx="10982">
                  <c:v>46.22216345395266</c:v>
                </c:pt>
                <c:pt idx="10983">
                  <c:v>46.227746509773397</c:v>
                </c:pt>
                <c:pt idx="10984">
                  <c:v>46.233310398926548</c:v>
                </c:pt>
                <c:pt idx="10985">
                  <c:v>46.238849010300726</c:v>
                </c:pt>
                <c:pt idx="10986">
                  <c:v>46.244393732786307</c:v>
                </c:pt>
                <c:pt idx="10987">
                  <c:v>46.24994123304981</c:v>
                </c:pt>
                <c:pt idx="10988">
                  <c:v>46.255496788869237</c:v>
                </c:pt>
                <c:pt idx="10989">
                  <c:v>46.261074289134157</c:v>
                </c:pt>
                <c:pt idx="10990">
                  <c:v>46.266649289398956</c:v>
                </c:pt>
                <c:pt idx="10991">
                  <c:v>46.272199289662566</c:v>
                </c:pt>
                <c:pt idx="10992">
                  <c:v>46.277739289925705</c:v>
                </c:pt>
                <c:pt idx="10993">
                  <c:v>46.283276790188722</c:v>
                </c:pt>
                <c:pt idx="10994">
                  <c:v>46.288831512674776</c:v>
                </c:pt>
                <c:pt idx="10995">
                  <c:v>46.294398735161423</c:v>
                </c:pt>
                <c:pt idx="10996">
                  <c:v>46.299977346537503</c:v>
                </c:pt>
                <c:pt idx="10997">
                  <c:v>46.305513180133772</c:v>
                </c:pt>
                <c:pt idx="10998">
                  <c:v>46.311072902620069</c:v>
                </c:pt>
                <c:pt idx="10999">
                  <c:v>46.316647347329294</c:v>
                </c:pt>
                <c:pt idx="11000">
                  <c:v>46.322199569815226</c:v>
                </c:pt>
                <c:pt idx="11001">
                  <c:v>46.327745125634181</c:v>
                </c:pt>
                <c:pt idx="11002">
                  <c:v>46.333303181453729</c:v>
                </c:pt>
                <c:pt idx="11003">
                  <c:v>46.33890623727541</c:v>
                </c:pt>
                <c:pt idx="11004">
                  <c:v>46.344440404204946</c:v>
                </c:pt>
                <c:pt idx="11005">
                  <c:v>46.349981237801444</c:v>
                </c:pt>
                <c:pt idx="11006">
                  <c:v>46.355544571399022</c:v>
                </c:pt>
                <c:pt idx="11007">
                  <c:v>46.361089571662404</c:v>
                </c:pt>
                <c:pt idx="11008">
                  <c:v>46.366637627481481</c:v>
                </c:pt>
                <c:pt idx="11009">
                  <c:v>46.372207349968249</c:v>
                </c:pt>
                <c:pt idx="11010">
                  <c:v>46.37776373912105</c:v>
                </c:pt>
                <c:pt idx="11011">
                  <c:v>46.383320683829439</c:v>
                </c:pt>
                <c:pt idx="11012">
                  <c:v>46.3888781840934</c:v>
                </c:pt>
                <c:pt idx="11013">
                  <c:v>46.394459295469602</c:v>
                </c:pt>
                <c:pt idx="11014">
                  <c:v>46.400022906844967</c:v>
                </c:pt>
                <c:pt idx="11015">
                  <c:v>46.405569573775082</c:v>
                </c:pt>
                <c:pt idx="11016">
                  <c:v>46.411132907372661</c:v>
                </c:pt>
                <c:pt idx="11017">
                  <c:v>46.416651796523695</c:v>
                </c:pt>
                <c:pt idx="11018">
                  <c:v>46.422213185676725</c:v>
                </c:pt>
                <c:pt idx="11019">
                  <c:v>46.427762630384763</c:v>
                </c:pt>
                <c:pt idx="11020">
                  <c:v>46.433322908426632</c:v>
                </c:pt>
                <c:pt idx="11021">
                  <c:v>46.438894297580148</c:v>
                </c:pt>
                <c:pt idx="11022">
                  <c:v>46.4444337422877</c:v>
                </c:pt>
                <c:pt idx="11023">
                  <c:v>46.45002957588683</c:v>
                </c:pt>
                <c:pt idx="11024">
                  <c:v>46.455573742816824</c:v>
                </c:pt>
                <c:pt idx="11025">
                  <c:v>46.461104854190651</c:v>
                </c:pt>
                <c:pt idx="11026">
                  <c:v>46.466680410011037</c:v>
                </c:pt>
                <c:pt idx="11027">
                  <c:v>46.472237632497212</c:v>
                </c:pt>
                <c:pt idx="11028">
                  <c:v>46.477771243871146</c:v>
                </c:pt>
                <c:pt idx="11029">
                  <c:v>46.483329855246282</c:v>
                </c:pt>
                <c:pt idx="11030">
                  <c:v>46.488914577733766</c:v>
                </c:pt>
                <c:pt idx="11031">
                  <c:v>46.494451244663409</c:v>
                </c:pt>
                <c:pt idx="11032">
                  <c:v>46.500011244927492</c:v>
                </c:pt>
                <c:pt idx="11033">
                  <c:v>46.5055798563031</c:v>
                </c:pt>
                <c:pt idx="11034">
                  <c:v>46.511146801011961</c:v>
                </c:pt>
                <c:pt idx="11035">
                  <c:v>46.51666457905182</c:v>
                </c:pt>
                <c:pt idx="11036">
                  <c:v>46.522255968206281</c:v>
                </c:pt>
                <c:pt idx="11037">
                  <c:v>46.527794857358259</c:v>
                </c:pt>
                <c:pt idx="11038">
                  <c:v>46.533341524288375</c:v>
                </c:pt>
                <c:pt idx="11039">
                  <c:v>46.538895691218855</c:v>
                </c:pt>
                <c:pt idx="11040">
                  <c:v>46.544452080371656</c:v>
                </c:pt>
                <c:pt idx="11041">
                  <c:v>46.550020413969463</c:v>
                </c:pt>
                <c:pt idx="11042">
                  <c:v>46.555560969788189</c:v>
                </c:pt>
                <c:pt idx="11043">
                  <c:v>46.561117081163204</c:v>
                </c:pt>
                <c:pt idx="11044">
                  <c:v>46.566715414762442</c:v>
                </c:pt>
                <c:pt idx="11045">
                  <c:v>46.572258748359062</c:v>
                </c:pt>
                <c:pt idx="11046">
                  <c:v>46.577804859733604</c:v>
                </c:pt>
                <c:pt idx="11047">
                  <c:v>46.583354304441627</c:v>
                </c:pt>
                <c:pt idx="11048">
                  <c:v>46.588930693595387</c:v>
                </c:pt>
                <c:pt idx="11049">
                  <c:v>46.59446624941387</c:v>
                </c:pt>
                <c:pt idx="11050">
                  <c:v>46.600007916343742</c:v>
                </c:pt>
                <c:pt idx="11051">
                  <c:v>46.605592361053439</c:v>
                </c:pt>
                <c:pt idx="11052">
                  <c:v>46.611137361316807</c:v>
                </c:pt>
                <c:pt idx="11053">
                  <c:v>46.616683472691349</c:v>
                </c:pt>
                <c:pt idx="11054">
                  <c:v>46.622249584066836</c:v>
                </c:pt>
                <c:pt idx="11055">
                  <c:v>46.627800139886034</c:v>
                </c:pt>
                <c:pt idx="11056">
                  <c:v>46.633356806816622</c:v>
                </c:pt>
                <c:pt idx="11057">
                  <c:v>46.638915695969544</c:v>
                </c:pt>
                <c:pt idx="11058">
                  <c:v>46.644477918455962</c:v>
                </c:pt>
                <c:pt idx="11059">
                  <c:v>46.650026529830612</c:v>
                </c:pt>
                <c:pt idx="11060">
                  <c:v>46.655604307873318</c:v>
                </c:pt>
                <c:pt idx="11061">
                  <c:v>46.661153474803555</c:v>
                </c:pt>
                <c:pt idx="11062">
                  <c:v>46.666733475068597</c:v>
                </c:pt>
                <c:pt idx="11063">
                  <c:v>46.672264308664637</c:v>
                </c:pt>
                <c:pt idx="11064">
                  <c:v>46.677839586707222</c:v>
                </c:pt>
                <c:pt idx="11065">
                  <c:v>46.683382364748269</c:v>
                </c:pt>
                <c:pt idx="11066">
                  <c:v>46.688941253901191</c:v>
                </c:pt>
                <c:pt idx="11067">
                  <c:v>46.694495698609458</c:v>
                </c:pt>
                <c:pt idx="11068">
                  <c:v>46.700050143317725</c:v>
                </c:pt>
                <c:pt idx="11069">
                  <c:v>46.705614588026464</c:v>
                </c:pt>
                <c:pt idx="11070">
                  <c:v>46.711165977179022</c:v>
                </c:pt>
                <c:pt idx="11071">
                  <c:v>46.716712644109151</c:v>
                </c:pt>
                <c:pt idx="11072">
                  <c:v>46.722270422150899</c:v>
                </c:pt>
                <c:pt idx="11073">
                  <c:v>46.727817922414403</c:v>
                </c:pt>
                <c:pt idx="11074">
                  <c:v>46.733398478235017</c:v>
                </c:pt>
                <c:pt idx="11075">
                  <c:v>46.738935422942447</c:v>
                </c:pt>
                <c:pt idx="11076">
                  <c:v>46.744508478762711</c:v>
                </c:pt>
                <c:pt idx="11077">
                  <c:v>46.750063201248764</c:v>
                </c:pt>
                <c:pt idx="11078">
                  <c:v>46.755620145957153</c:v>
                </c:pt>
                <c:pt idx="11079">
                  <c:v>46.761157368442383</c:v>
                </c:pt>
                <c:pt idx="11080">
                  <c:v>46.766735979818463</c:v>
                </c:pt>
                <c:pt idx="11081">
                  <c:v>46.772305424527445</c:v>
                </c:pt>
                <c:pt idx="11082">
                  <c:v>46.777845702568371</c:v>
                </c:pt>
                <c:pt idx="11083">
                  <c:v>46.783384869498136</c:v>
                </c:pt>
                <c:pt idx="11084">
                  <c:v>46.788940980873136</c:v>
                </c:pt>
                <c:pt idx="11085">
                  <c:v>46.794500147803859</c:v>
                </c:pt>
                <c:pt idx="11086">
                  <c:v>46.800092925847281</c:v>
                </c:pt>
                <c:pt idx="11087">
                  <c:v>46.805619314998651</c:v>
                </c:pt>
                <c:pt idx="11088">
                  <c:v>46.811166537484354</c:v>
                </c:pt>
                <c:pt idx="11089">
                  <c:v>46.816735982193336</c:v>
                </c:pt>
                <c:pt idx="11090">
                  <c:v>46.822297093568579</c:v>
                </c:pt>
                <c:pt idx="11091">
                  <c:v>46.827849871610098</c:v>
                </c:pt>
                <c:pt idx="11092">
                  <c:v>46.833422649652576</c:v>
                </c:pt>
                <c:pt idx="11093">
                  <c:v>46.838971538805026</c:v>
                </c:pt>
                <c:pt idx="11094">
                  <c:v>46.844521261290836</c:v>
                </c:pt>
                <c:pt idx="11095">
                  <c:v>46.850066261554218</c:v>
                </c:pt>
                <c:pt idx="11096">
                  <c:v>46.855625150707141</c:v>
                </c:pt>
                <c:pt idx="11097">
                  <c:v>46.861174595415164</c:v>
                </c:pt>
                <c:pt idx="11098">
                  <c:v>46.866734595679247</c:v>
                </c:pt>
                <c:pt idx="11099">
                  <c:v>46.872331262611738</c:v>
                </c:pt>
                <c:pt idx="11100">
                  <c:v>46.877849318429398</c:v>
                </c:pt>
                <c:pt idx="11101">
                  <c:v>46.883405707582199</c:v>
                </c:pt>
                <c:pt idx="11102">
                  <c:v>46.888960152290466</c:v>
                </c:pt>
                <c:pt idx="11103">
                  <c:v>46.894509596998489</c:v>
                </c:pt>
                <c:pt idx="11104">
                  <c:v>46.900066263929091</c:v>
                </c:pt>
                <c:pt idx="11105">
                  <c:v>46.905625708637587</c:v>
                </c:pt>
                <c:pt idx="11106">
                  <c:v>46.911189320012966</c:v>
                </c:pt>
                <c:pt idx="11107">
                  <c:v>46.916744320276806</c:v>
                </c:pt>
                <c:pt idx="11108">
                  <c:v>46.922304320540889</c:v>
                </c:pt>
                <c:pt idx="11109">
                  <c:v>46.92787154302755</c:v>
                </c:pt>
                <c:pt idx="11110">
                  <c:v>46.933410432179514</c:v>
                </c:pt>
                <c:pt idx="11111">
                  <c:v>46.938964599109994</c:v>
                </c:pt>
                <c:pt idx="11112">
                  <c:v>46.944522377151756</c:v>
                </c:pt>
                <c:pt idx="11113">
                  <c:v>46.950079877415718</c:v>
                </c:pt>
                <c:pt idx="11114">
                  <c:v>46.955636822124106</c:v>
                </c:pt>
                <c:pt idx="11115">
                  <c:v>46.961185989054343</c:v>
                </c:pt>
                <c:pt idx="11116">
                  <c:v>46.96676071154134</c:v>
                </c:pt>
                <c:pt idx="11117">
                  <c:v>46.972320434027637</c:v>
                </c:pt>
                <c:pt idx="11118">
                  <c:v>46.977882934291841</c:v>
                </c:pt>
                <c:pt idx="11119">
                  <c:v>46.983427934555223</c:v>
                </c:pt>
                <c:pt idx="11120">
                  <c:v>46.989003212597808</c:v>
                </c:pt>
                <c:pt idx="11121">
                  <c:v>46.994541268416413</c:v>
                </c:pt>
                <c:pt idx="11122">
                  <c:v>47.000093213124558</c:v>
                </c:pt>
                <c:pt idx="11123">
                  <c:v>47.005658213388884</c:v>
                </c:pt>
                <c:pt idx="11124">
                  <c:v>47.011243769209727</c:v>
                </c:pt>
                <c:pt idx="11125">
                  <c:v>47.016797102806834</c:v>
                </c:pt>
                <c:pt idx="11126">
                  <c:v>47.022340158625667</c:v>
                </c:pt>
                <c:pt idx="11127">
                  <c:v>47.02789904777859</c:v>
                </c:pt>
                <c:pt idx="11128">
                  <c:v>47.033465436931877</c:v>
                </c:pt>
                <c:pt idx="11129">
                  <c:v>47.039014603862114</c:v>
                </c:pt>
                <c:pt idx="11130">
                  <c:v>47.044571270792702</c:v>
                </c:pt>
                <c:pt idx="11131">
                  <c:v>47.050131548834585</c:v>
                </c:pt>
                <c:pt idx="11132">
                  <c:v>47.055684604653891</c:v>
                </c:pt>
                <c:pt idx="11133">
                  <c:v>47.061256827140781</c:v>
                </c:pt>
                <c:pt idx="11134">
                  <c:v>47.066803771848697</c:v>
                </c:pt>
                <c:pt idx="11135">
                  <c:v>47.072352383223347</c:v>
                </c:pt>
                <c:pt idx="11136">
                  <c:v>47.07791793904326</c:v>
                </c:pt>
                <c:pt idx="11137">
                  <c:v>47.083466272640123</c:v>
                </c:pt>
                <c:pt idx="11138">
                  <c:v>47.089021828459551</c:v>
                </c:pt>
                <c:pt idx="11139">
                  <c:v>47.094607106502608</c:v>
                </c:pt>
                <c:pt idx="11140">
                  <c:v>47.100139884543182</c:v>
                </c:pt>
                <c:pt idx="11141">
                  <c:v>47.105684884806564</c:v>
                </c:pt>
                <c:pt idx="11142">
                  <c:v>47.111259885071362</c:v>
                </c:pt>
                <c:pt idx="11143">
                  <c:v>47.116825718669048</c:v>
                </c:pt>
                <c:pt idx="11144">
                  <c:v>47.122406274489663</c:v>
                </c:pt>
                <c:pt idx="11145">
                  <c:v>47.12790877475102</c:v>
                </c:pt>
                <c:pt idx="11146">
                  <c:v>47.13346183057034</c:v>
                </c:pt>
                <c:pt idx="11147">
                  <c:v>47.139035719723964</c:v>
                </c:pt>
                <c:pt idx="11148">
                  <c:v>47.144581831098506</c:v>
                </c:pt>
                <c:pt idx="11149">
                  <c:v>47.150138498029108</c:v>
                </c:pt>
                <c:pt idx="11150">
                  <c:v>47.155712664960532</c:v>
                </c:pt>
                <c:pt idx="11151">
                  <c:v>47.161278498558218</c:v>
                </c:pt>
                <c:pt idx="11152">
                  <c:v>47.166834332155446</c:v>
                </c:pt>
                <c:pt idx="11153">
                  <c:v>47.17238377686347</c:v>
                </c:pt>
                <c:pt idx="11154">
                  <c:v>47.177955443794787</c:v>
                </c:pt>
                <c:pt idx="11155">
                  <c:v>47.183499332946994</c:v>
                </c:pt>
                <c:pt idx="11156">
                  <c:v>47.189053222099673</c:v>
                </c:pt>
                <c:pt idx="11157">
                  <c:v>47.194611000141435</c:v>
                </c:pt>
                <c:pt idx="11158">
                  <c:v>47.200159055960512</c:v>
                </c:pt>
                <c:pt idx="11159">
                  <c:v>47.205704611779467</c:v>
                </c:pt>
                <c:pt idx="11160">
                  <c:v>47.211267945377045</c:v>
                </c:pt>
                <c:pt idx="11161">
                  <c:v>47.216820167862977</c:v>
                </c:pt>
                <c:pt idx="11162">
                  <c:v>47.222384612571716</c:v>
                </c:pt>
                <c:pt idx="11163">
                  <c:v>47.22793433505754</c:v>
                </c:pt>
                <c:pt idx="11164">
                  <c:v>47.233500724210813</c:v>
                </c:pt>
                <c:pt idx="11165">
                  <c:v>47.239042946696287</c:v>
                </c:pt>
                <c:pt idx="11166">
                  <c:v>47.244623780294688</c:v>
                </c:pt>
                <c:pt idx="11167">
                  <c:v>47.250162113891079</c:v>
                </c:pt>
                <c:pt idx="11168">
                  <c:v>47.255718780821667</c:v>
                </c:pt>
                <c:pt idx="11169">
                  <c:v>47.26127266997436</c:v>
                </c:pt>
                <c:pt idx="11170">
                  <c:v>47.266829336904948</c:v>
                </c:pt>
                <c:pt idx="11171">
                  <c:v>47.272432670504429</c:v>
                </c:pt>
                <c:pt idx="11172">
                  <c:v>47.277980726323506</c:v>
                </c:pt>
                <c:pt idx="11173">
                  <c:v>47.283497115474404</c:v>
                </c:pt>
                <c:pt idx="11174">
                  <c:v>47.289062671294317</c:v>
                </c:pt>
                <c:pt idx="11175">
                  <c:v>47.294632116003285</c:v>
                </c:pt>
                <c:pt idx="11176">
                  <c:v>47.30018183848911</c:v>
                </c:pt>
                <c:pt idx="11177">
                  <c:v>47.305741005419819</c:v>
                </c:pt>
                <c:pt idx="11178">
                  <c:v>47.311285172349827</c:v>
                </c:pt>
                <c:pt idx="11179">
                  <c:v>47.316850172614153</c:v>
                </c:pt>
                <c:pt idx="11180">
                  <c:v>47.322401006211138</c:v>
                </c:pt>
                <c:pt idx="11181">
                  <c:v>47.327954062030443</c:v>
                </c:pt>
                <c:pt idx="11182">
                  <c:v>47.333503784516267</c:v>
                </c:pt>
                <c:pt idx="11183">
                  <c:v>47.33906906255838</c:v>
                </c:pt>
                <c:pt idx="11184">
                  <c:v>47.344622951711059</c:v>
                </c:pt>
                <c:pt idx="11185">
                  <c:v>47.35020684086517</c:v>
                </c:pt>
                <c:pt idx="11186">
                  <c:v>47.355744341128187</c:v>
                </c:pt>
                <c:pt idx="11187">
                  <c:v>47.361320452504145</c:v>
                </c:pt>
                <c:pt idx="11188">
                  <c:v>47.366857397211589</c:v>
                </c:pt>
                <c:pt idx="11189">
                  <c:v>47.372401286363797</c:v>
                </c:pt>
                <c:pt idx="11190">
                  <c:v>47.377964619961375</c:v>
                </c:pt>
                <c:pt idx="11191">
                  <c:v>47.383527398003366</c:v>
                </c:pt>
                <c:pt idx="11192">
                  <c:v>47.389074620489069</c:v>
                </c:pt>
                <c:pt idx="11193">
                  <c:v>47.394663787421209</c:v>
                </c:pt>
                <c:pt idx="11194">
                  <c:v>47.400193509906074</c:v>
                </c:pt>
                <c:pt idx="11195">
                  <c:v>47.405765176837377</c:v>
                </c:pt>
                <c:pt idx="11196">
                  <c:v>47.411328788212757</c:v>
                </c:pt>
                <c:pt idx="11197">
                  <c:v>47.416854621808554</c:v>
                </c:pt>
                <c:pt idx="11198">
                  <c:v>47.422409622072394</c:v>
                </c:pt>
                <c:pt idx="11199">
                  <c:v>47.427971566781025</c:v>
                </c:pt>
                <c:pt idx="11200">
                  <c:v>47.433524067044743</c:v>
                </c:pt>
                <c:pt idx="11201">
                  <c:v>47.439081567308719</c:v>
                </c:pt>
                <c:pt idx="11202">
                  <c:v>47.444632123127903</c:v>
                </c:pt>
                <c:pt idx="11203">
                  <c:v>47.450206290059327</c:v>
                </c:pt>
                <c:pt idx="11204">
                  <c:v>47.455767679212371</c:v>
                </c:pt>
                <c:pt idx="11205">
                  <c:v>47.461321568365065</c:v>
                </c:pt>
                <c:pt idx="11206">
                  <c:v>47.466876013073332</c:v>
                </c:pt>
                <c:pt idx="11207">
                  <c:v>47.472432680003919</c:v>
                </c:pt>
                <c:pt idx="11208">
                  <c:v>47.477984624712064</c:v>
                </c:pt>
                <c:pt idx="11209">
                  <c:v>47.483545458309521</c:v>
                </c:pt>
                <c:pt idx="11210">
                  <c:v>47.489097403017681</c:v>
                </c:pt>
                <c:pt idx="11211">
                  <c:v>47.494676292171548</c:v>
                </c:pt>
                <c:pt idx="11212">
                  <c:v>47.500211292434443</c:v>
                </c:pt>
                <c:pt idx="11213">
                  <c:v>47.50574879269746</c:v>
                </c:pt>
                <c:pt idx="11214">
                  <c:v>47.511312126295039</c:v>
                </c:pt>
                <c:pt idx="11215">
                  <c:v>47.516870459892374</c:v>
                </c:pt>
                <c:pt idx="11216">
                  <c:v>47.522446293490546</c:v>
                </c:pt>
                <c:pt idx="11217">
                  <c:v>47.527972960419717</c:v>
                </c:pt>
                <c:pt idx="11218">
                  <c:v>47.533535460683922</c:v>
                </c:pt>
                <c:pt idx="11219">
                  <c:v>47.539105738726278</c:v>
                </c:pt>
                <c:pt idx="11220">
                  <c:v>47.544666294545948</c:v>
                </c:pt>
                <c:pt idx="11221">
                  <c:v>47.550201850364431</c:v>
                </c:pt>
                <c:pt idx="11222">
                  <c:v>47.555766572850956</c:v>
                </c:pt>
                <c:pt idx="11223">
                  <c:v>47.561313795336659</c:v>
                </c:pt>
                <c:pt idx="11224">
                  <c:v>47.566900184490891</c:v>
                </c:pt>
                <c:pt idx="11225">
                  <c:v>47.572431018086917</c:v>
                </c:pt>
                <c:pt idx="11226">
                  <c:v>47.57798574057297</c:v>
                </c:pt>
                <c:pt idx="11227">
                  <c:v>47.583528518614017</c:v>
                </c:pt>
                <c:pt idx="11228">
                  <c:v>47.589091296656022</c:v>
                </c:pt>
                <c:pt idx="11229">
                  <c:v>47.594665185809646</c:v>
                </c:pt>
                <c:pt idx="11230">
                  <c:v>47.600217963851179</c:v>
                </c:pt>
                <c:pt idx="11231">
                  <c:v>47.605801575227488</c:v>
                </c:pt>
                <c:pt idx="11232">
                  <c:v>47.611328797712247</c:v>
                </c:pt>
                <c:pt idx="11233">
                  <c:v>47.616887686865169</c:v>
                </c:pt>
                <c:pt idx="11234">
                  <c:v>47.622443242684596</c:v>
                </c:pt>
                <c:pt idx="11235">
                  <c:v>47.628007687393335</c:v>
                </c:pt>
                <c:pt idx="11236">
                  <c:v>47.633548243212047</c:v>
                </c:pt>
                <c:pt idx="11237">
                  <c:v>47.639106021253809</c:v>
                </c:pt>
                <c:pt idx="11238">
                  <c:v>47.644667132629067</c:v>
                </c:pt>
                <c:pt idx="11239">
                  <c:v>47.650220466226159</c:v>
                </c:pt>
                <c:pt idx="11240">
                  <c:v>47.655773244267678</c:v>
                </c:pt>
                <c:pt idx="11241">
                  <c:v>47.661371855644717</c:v>
                </c:pt>
                <c:pt idx="11242">
                  <c:v>47.666911300352268</c:v>
                </c:pt>
                <c:pt idx="11243">
                  <c:v>47.672473522838686</c:v>
                </c:pt>
                <c:pt idx="11244">
                  <c:v>47.678024356435671</c:v>
                </c:pt>
                <c:pt idx="11245">
                  <c:v>47.683578523366137</c:v>
                </c:pt>
                <c:pt idx="11246">
                  <c:v>47.689137412519059</c:v>
                </c:pt>
                <c:pt idx="11247">
                  <c:v>47.694680746115694</c:v>
                </c:pt>
                <c:pt idx="11248">
                  <c:v>47.700239913046403</c:v>
                </c:pt>
                <c:pt idx="11249">
                  <c:v>47.705790746643387</c:v>
                </c:pt>
                <c:pt idx="11250">
                  <c:v>47.711378802464367</c:v>
                </c:pt>
                <c:pt idx="11251">
                  <c:v>47.716912413838301</c:v>
                </c:pt>
                <c:pt idx="11252">
                  <c:v>47.722480469658336</c:v>
                </c:pt>
                <c:pt idx="11253">
                  <c:v>47.7279949143647</c:v>
                </c:pt>
                <c:pt idx="11254">
                  <c:v>47.733563247962508</c:v>
                </c:pt>
                <c:pt idx="11255">
                  <c:v>47.739129359337994</c:v>
                </c:pt>
                <c:pt idx="11256">
                  <c:v>47.74467630404591</c:v>
                </c:pt>
                <c:pt idx="11257">
                  <c:v>47.750258248755486</c:v>
                </c:pt>
                <c:pt idx="11258">
                  <c:v>47.755807137907922</c:v>
                </c:pt>
                <c:pt idx="11259">
                  <c:v>47.761359360393868</c:v>
                </c:pt>
                <c:pt idx="11260">
                  <c:v>47.766930749547384</c:v>
                </c:pt>
                <c:pt idx="11261">
                  <c:v>47.772470749810523</c:v>
                </c:pt>
                <c:pt idx="11262">
                  <c:v>47.778024638963203</c:v>
                </c:pt>
                <c:pt idx="11263">
                  <c:v>47.783577417004722</c:v>
                </c:pt>
                <c:pt idx="11264">
                  <c:v>47.789151583936146</c:v>
                </c:pt>
                <c:pt idx="11265">
                  <c:v>47.794677973087531</c:v>
                </c:pt>
                <c:pt idx="11266">
                  <c:v>47.800248528907673</c:v>
                </c:pt>
                <c:pt idx="11267">
                  <c:v>47.805799362504658</c:v>
                </c:pt>
                <c:pt idx="11268">
                  <c:v>47.811348807212681</c:v>
                </c:pt>
                <c:pt idx="11269">
                  <c:v>47.816904085254322</c:v>
                </c:pt>
                <c:pt idx="11270">
                  <c:v>47.822464363296206</c:v>
                </c:pt>
                <c:pt idx="11271">
                  <c:v>47.828015752448763</c:v>
                </c:pt>
                <c:pt idx="11272">
                  <c:v>47.833564919379</c:v>
                </c:pt>
                <c:pt idx="11273">
                  <c:v>47.839165475200573</c:v>
                </c:pt>
                <c:pt idx="11274">
                  <c:v>47.844711586575102</c:v>
                </c:pt>
                <c:pt idx="11275">
                  <c:v>47.850254086838362</c:v>
                </c:pt>
                <c:pt idx="11276">
                  <c:v>47.855836309325724</c:v>
                </c:pt>
                <c:pt idx="11277">
                  <c:v>47.861388809589457</c:v>
                </c:pt>
                <c:pt idx="11278">
                  <c:v>47.866943809853296</c:v>
                </c:pt>
                <c:pt idx="11279">
                  <c:v>47.872494365672495</c:v>
                </c:pt>
                <c:pt idx="11280">
                  <c:v>47.878053532603204</c:v>
                </c:pt>
                <c:pt idx="11281">
                  <c:v>47.883600755088906</c:v>
                </c:pt>
                <c:pt idx="11282">
                  <c:v>47.889204088688388</c:v>
                </c:pt>
                <c:pt idx="11283">
                  <c:v>47.894719922283713</c:v>
                </c:pt>
                <c:pt idx="11284">
                  <c:v>47.900276311436514</c:v>
                </c:pt>
                <c:pt idx="11285">
                  <c:v>47.905841033923039</c:v>
                </c:pt>
                <c:pt idx="11286">
                  <c:v>47.911378534186056</c:v>
                </c:pt>
                <c:pt idx="11287">
                  <c:v>47.916942701117009</c:v>
                </c:pt>
                <c:pt idx="11288">
                  <c:v>47.922489923602711</c:v>
                </c:pt>
                <c:pt idx="11289">
                  <c:v>47.928072701645661</c:v>
                </c:pt>
                <c:pt idx="11290">
                  <c:v>47.93363825746556</c:v>
                </c:pt>
                <c:pt idx="11291">
                  <c:v>47.939166868839266</c:v>
                </c:pt>
                <c:pt idx="11292">
                  <c:v>47.944752424660123</c:v>
                </c:pt>
                <c:pt idx="11293">
                  <c:v>47.950284369367324</c:v>
                </c:pt>
                <c:pt idx="11294">
                  <c:v>47.955851591853971</c:v>
                </c:pt>
                <c:pt idx="11295">
                  <c:v>47.961407981006772</c:v>
                </c:pt>
                <c:pt idx="11296">
                  <c:v>47.966981314604823</c:v>
                </c:pt>
                <c:pt idx="11297">
                  <c:v>47.972508537089581</c:v>
                </c:pt>
                <c:pt idx="11298">
                  <c:v>47.978066315131343</c:v>
                </c:pt>
                <c:pt idx="11299">
                  <c:v>47.983631037617869</c:v>
                </c:pt>
                <c:pt idx="11300">
                  <c:v>47.989189926770791</c:v>
                </c:pt>
                <c:pt idx="11301">
                  <c:v>47.994733815922999</c:v>
                </c:pt>
                <c:pt idx="11302">
                  <c:v>48.000304927298728</c:v>
                </c:pt>
                <c:pt idx="11303">
                  <c:v>48.005876872007832</c:v>
                </c:pt>
                <c:pt idx="11304">
                  <c:v>48.011411594492927</c:v>
                </c:pt>
                <c:pt idx="11305">
                  <c:v>48.016967150312368</c:v>
                </c:pt>
                <c:pt idx="11306">
                  <c:v>48.022517983909353</c:v>
                </c:pt>
                <c:pt idx="11307">
                  <c:v>48.028111873063935</c:v>
                </c:pt>
                <c:pt idx="11308">
                  <c:v>48.03364020665984</c:v>
                </c:pt>
                <c:pt idx="11309">
                  <c:v>48.039212151368943</c:v>
                </c:pt>
                <c:pt idx="11310">
                  <c:v>48.044763818299302</c:v>
                </c:pt>
                <c:pt idx="11311">
                  <c:v>48.050306596340349</c:v>
                </c:pt>
                <c:pt idx="11312">
                  <c:v>48.055898541050396</c:v>
                </c:pt>
                <c:pt idx="11313">
                  <c:v>48.061435485757826</c:v>
                </c:pt>
                <c:pt idx="11314">
                  <c:v>48.066983263799116</c:v>
                </c:pt>
                <c:pt idx="11315">
                  <c:v>48.072565764064265</c:v>
                </c:pt>
                <c:pt idx="11316">
                  <c:v>48.078097708771466</c:v>
                </c:pt>
                <c:pt idx="11317">
                  <c:v>48.083653264590893</c:v>
                </c:pt>
                <c:pt idx="11318">
                  <c:v>48.089203542632291</c:v>
                </c:pt>
                <c:pt idx="11319">
                  <c:v>48.094780487341637</c:v>
                </c:pt>
                <c:pt idx="11320">
                  <c:v>48.100304376492886</c:v>
                </c:pt>
                <c:pt idx="11321">
                  <c:v>48.105888265646996</c:v>
                </c:pt>
                <c:pt idx="11322">
                  <c:v>48.111455488133657</c:v>
                </c:pt>
                <c:pt idx="11323">
                  <c:v>48.116997710619117</c:v>
                </c:pt>
                <c:pt idx="11324">
                  <c:v>48.122549377549475</c:v>
                </c:pt>
                <c:pt idx="11325">
                  <c:v>48.128097711146339</c:v>
                </c:pt>
                <c:pt idx="11326">
                  <c:v>48.13366687807752</c:v>
                </c:pt>
                <c:pt idx="11327">
                  <c:v>48.139214100563223</c:v>
                </c:pt>
                <c:pt idx="11328">
                  <c:v>48.144768823049276</c:v>
                </c:pt>
                <c:pt idx="11329">
                  <c:v>48.150331045535694</c:v>
                </c:pt>
                <c:pt idx="11330">
                  <c:v>48.155901601355836</c:v>
                </c:pt>
                <c:pt idx="11331">
                  <c:v>48.161443823841296</c:v>
                </c:pt>
                <c:pt idx="11332">
                  <c:v>48.167001046327485</c:v>
                </c:pt>
                <c:pt idx="11333">
                  <c:v>48.172557713258072</c:v>
                </c:pt>
                <c:pt idx="11334">
                  <c:v>48.178112991299713</c:v>
                </c:pt>
                <c:pt idx="11335">
                  <c:v>48.183677713786238</c:v>
                </c:pt>
                <c:pt idx="11336">
                  <c:v>48.189221325160659</c:v>
                </c:pt>
                <c:pt idx="11337">
                  <c:v>48.194780492091382</c:v>
                </c:pt>
                <c:pt idx="11338">
                  <c:v>48.20034993680035</c:v>
                </c:pt>
                <c:pt idx="11339">
                  <c:v>48.20589132595245</c:v>
                </c:pt>
                <c:pt idx="11340">
                  <c:v>48.211442992882809</c:v>
                </c:pt>
                <c:pt idx="11341">
                  <c:v>48.21702910425924</c:v>
                </c:pt>
                <c:pt idx="11342">
                  <c:v>48.222582160078545</c:v>
                </c:pt>
                <c:pt idx="11343">
                  <c:v>48.228135215897865</c:v>
                </c:pt>
                <c:pt idx="11344">
                  <c:v>48.233705771718007</c:v>
                </c:pt>
                <c:pt idx="11345">
                  <c:v>48.23924132753649</c:v>
                </c:pt>
                <c:pt idx="11346">
                  <c:v>48.244822994468265</c:v>
                </c:pt>
                <c:pt idx="11347">
                  <c:v>48.250370772509555</c:v>
                </c:pt>
                <c:pt idx="11348">
                  <c:v>48.255919383884205</c:v>
                </c:pt>
                <c:pt idx="11349">
                  <c:v>48.261485495259691</c:v>
                </c:pt>
                <c:pt idx="11350">
                  <c:v>48.267014939966771</c:v>
                </c:pt>
                <c:pt idx="11351">
                  <c:v>48.27259132912053</c:v>
                </c:pt>
                <c:pt idx="11352">
                  <c:v>48.27813994049518</c:v>
                </c:pt>
                <c:pt idx="11353">
                  <c:v>48.28369410742566</c:v>
                </c:pt>
                <c:pt idx="11354">
                  <c:v>48.289253274356369</c:v>
                </c:pt>
                <c:pt idx="11355">
                  <c:v>48.294799107953111</c:v>
                </c:pt>
                <c:pt idx="11356">
                  <c:v>48.300387441551877</c:v>
                </c:pt>
                <c:pt idx="11357">
                  <c:v>48.305930219592923</c:v>
                </c:pt>
                <c:pt idx="11358">
                  <c:v>48.311472442078397</c:v>
                </c:pt>
                <c:pt idx="11359">
                  <c:v>48.31703772012051</c:v>
                </c:pt>
                <c:pt idx="11360">
                  <c:v>48.32256938704991</c:v>
                </c:pt>
                <c:pt idx="11361">
                  <c:v>48.328123831758177</c:v>
                </c:pt>
                <c:pt idx="11362">
                  <c:v>48.333688832022503</c:v>
                </c:pt>
                <c:pt idx="11363">
                  <c:v>48.339246054508678</c:v>
                </c:pt>
                <c:pt idx="11364">
                  <c:v>48.34480383255044</c:v>
                </c:pt>
                <c:pt idx="11365">
                  <c:v>48.350361610592188</c:v>
                </c:pt>
                <c:pt idx="11366">
                  <c:v>48.35595466641341</c:v>
                </c:pt>
                <c:pt idx="11367">
                  <c:v>48.361466611119653</c:v>
                </c:pt>
                <c:pt idx="11368">
                  <c:v>48.367043000273412</c:v>
                </c:pt>
                <c:pt idx="11369">
                  <c:v>48.372599667204</c:v>
                </c:pt>
                <c:pt idx="11370">
                  <c:v>48.37816661191286</c:v>
                </c:pt>
                <c:pt idx="11371">
                  <c:v>48.383717445509845</c:v>
                </c:pt>
                <c:pt idx="11372">
                  <c:v>48.389270779106951</c:v>
                </c:pt>
                <c:pt idx="11373">
                  <c:v>48.394845779371749</c:v>
                </c:pt>
                <c:pt idx="11374">
                  <c:v>48.400382724079179</c:v>
                </c:pt>
                <c:pt idx="11375">
                  <c:v>48.405956613232817</c:v>
                </c:pt>
                <c:pt idx="11376">
                  <c:v>48.411517724608061</c:v>
                </c:pt>
                <c:pt idx="11377">
                  <c:v>48.417071058205167</c:v>
                </c:pt>
                <c:pt idx="11378">
                  <c:v>48.422609947357145</c:v>
                </c:pt>
                <c:pt idx="11379">
                  <c:v>48.428164669843198</c:v>
                </c:pt>
                <c:pt idx="11380">
                  <c:v>48.433717725662504</c:v>
                </c:pt>
                <c:pt idx="11381">
                  <c:v>48.439270225926236</c:v>
                </c:pt>
                <c:pt idx="11382">
                  <c:v>48.444837170635097</c:v>
                </c:pt>
                <c:pt idx="11383">
                  <c:v>48.450411337566521</c:v>
                </c:pt>
                <c:pt idx="11384">
                  <c:v>48.455940504495814</c:v>
                </c:pt>
                <c:pt idx="11385">
                  <c:v>48.461493004759546</c:v>
                </c:pt>
                <c:pt idx="11386">
                  <c:v>48.467050227245721</c:v>
                </c:pt>
                <c:pt idx="11387">
                  <c:v>48.472624116399345</c:v>
                </c:pt>
                <c:pt idx="11388">
                  <c:v>48.478164672218071</c:v>
                </c:pt>
                <c:pt idx="11389">
                  <c:v>48.483738561371709</c:v>
                </c:pt>
                <c:pt idx="11390">
                  <c:v>48.489308839414051</c:v>
                </c:pt>
                <c:pt idx="11391">
                  <c:v>48.494857728566501</c:v>
                </c:pt>
                <c:pt idx="11392">
                  <c:v>48.500429395497804</c:v>
                </c:pt>
                <c:pt idx="11393">
                  <c:v>48.505943006870808</c:v>
                </c:pt>
                <c:pt idx="11394">
                  <c:v>48.511512173801989</c:v>
                </c:pt>
                <c:pt idx="11395">
                  <c:v>48.517094118511565</c:v>
                </c:pt>
                <c:pt idx="11396">
                  <c:v>48.522621340996309</c:v>
                </c:pt>
                <c:pt idx="11397">
                  <c:v>48.528174396815629</c:v>
                </c:pt>
                <c:pt idx="11398">
                  <c:v>48.533760230414273</c:v>
                </c:pt>
                <c:pt idx="11399">
                  <c:v>48.539304675122068</c:v>
                </c:pt>
                <c:pt idx="11400">
                  <c:v>48.544864675386151</c:v>
                </c:pt>
                <c:pt idx="11401">
                  <c:v>48.550419120094418</c:v>
                </c:pt>
                <c:pt idx="11402">
                  <c:v>48.555959120357556</c:v>
                </c:pt>
                <c:pt idx="11403">
                  <c:v>48.561532176177806</c:v>
                </c:pt>
                <c:pt idx="11404">
                  <c:v>48.567068565329663</c:v>
                </c:pt>
                <c:pt idx="11405">
                  <c:v>48.572640787816553</c:v>
                </c:pt>
                <c:pt idx="11406">
                  <c:v>48.57818884363563</c:v>
                </c:pt>
                <c:pt idx="11407">
                  <c:v>48.583754121677742</c:v>
                </c:pt>
                <c:pt idx="11408">
                  <c:v>48.589299955274484</c:v>
                </c:pt>
                <c:pt idx="11409">
                  <c:v>48.594867455538932</c:v>
                </c:pt>
                <c:pt idx="11410">
                  <c:v>48.600446900248386</c:v>
                </c:pt>
                <c:pt idx="11411">
                  <c:v>48.605999956067691</c:v>
                </c:pt>
                <c:pt idx="11412">
                  <c:v>48.61155051188689</c:v>
                </c:pt>
                <c:pt idx="11413">
                  <c:v>48.617081623260717</c:v>
                </c:pt>
                <c:pt idx="11414">
                  <c:v>48.622644401302708</c:v>
                </c:pt>
                <c:pt idx="11415">
                  <c:v>48.628197179344227</c:v>
                </c:pt>
                <c:pt idx="11416">
                  <c:v>48.633748012941211</c:v>
                </c:pt>
                <c:pt idx="11417">
                  <c:v>48.639319957650315</c:v>
                </c:pt>
                <c:pt idx="11418">
                  <c:v>48.64485912458008</c:v>
                </c:pt>
                <c:pt idx="11419">
                  <c:v>48.650448847067793</c:v>
                </c:pt>
                <c:pt idx="11420">
                  <c:v>48.655989402886519</c:v>
                </c:pt>
                <c:pt idx="11421">
                  <c:v>48.66155329203967</c:v>
                </c:pt>
                <c:pt idx="11422">
                  <c:v>48.667106347858976</c:v>
                </c:pt>
                <c:pt idx="11423">
                  <c:v>48.67264968145561</c:v>
                </c:pt>
                <c:pt idx="11424">
                  <c:v>48.678223848387034</c:v>
                </c:pt>
                <c:pt idx="11425">
                  <c:v>48.683760793094464</c:v>
                </c:pt>
                <c:pt idx="11426">
                  <c:v>48.689332737803568</c:v>
                </c:pt>
                <c:pt idx="11427">
                  <c:v>48.694888293622995</c:v>
                </c:pt>
                <c:pt idx="11428">
                  <c:v>48.700466904999075</c:v>
                </c:pt>
                <c:pt idx="11429">
                  <c:v>48.705996627483955</c:v>
                </c:pt>
                <c:pt idx="11430">
                  <c:v>48.71157079441538</c:v>
                </c:pt>
                <c:pt idx="11431">
                  <c:v>48.717129683568302</c:v>
                </c:pt>
                <c:pt idx="11432">
                  <c:v>48.722683850498768</c:v>
                </c:pt>
                <c:pt idx="11433">
                  <c:v>48.728238017429248</c:v>
                </c:pt>
                <c:pt idx="11434">
                  <c:v>48.733794684359836</c:v>
                </c:pt>
                <c:pt idx="11435">
                  <c:v>48.739328017955998</c:v>
                </c:pt>
                <c:pt idx="11436">
                  <c:v>48.744904129331957</c:v>
                </c:pt>
                <c:pt idx="11437">
                  <c:v>48.750457185151262</c:v>
                </c:pt>
                <c:pt idx="11438">
                  <c:v>48.756032740971648</c:v>
                </c:pt>
                <c:pt idx="11439">
                  <c:v>48.761583296790846</c:v>
                </c:pt>
                <c:pt idx="11440">
                  <c:v>48.767123852609558</c:v>
                </c:pt>
                <c:pt idx="11441">
                  <c:v>48.77269329731854</c:v>
                </c:pt>
                <c:pt idx="11442">
                  <c:v>48.778245242026685</c:v>
                </c:pt>
                <c:pt idx="11443">
                  <c:v>48.78380357562402</c:v>
                </c:pt>
                <c:pt idx="11444">
                  <c:v>48.789360520332409</c:v>
                </c:pt>
                <c:pt idx="11445">
                  <c:v>48.794945242819892</c:v>
                </c:pt>
                <c:pt idx="11446">
                  <c:v>48.800472743082437</c:v>
                </c:pt>
                <c:pt idx="11447">
                  <c:v>48.8060305211242</c:v>
                </c:pt>
                <c:pt idx="11448">
                  <c:v>48.811577743609888</c:v>
                </c:pt>
                <c:pt idx="11449">
                  <c:v>48.817160799430624</c:v>
                </c:pt>
                <c:pt idx="11450">
                  <c:v>48.822718577472386</c:v>
                </c:pt>
                <c:pt idx="11451">
                  <c:v>48.828282744403339</c:v>
                </c:pt>
                <c:pt idx="11452">
                  <c:v>48.833832189111362</c:v>
                </c:pt>
                <c:pt idx="11453">
                  <c:v>48.839401633820344</c:v>
                </c:pt>
                <c:pt idx="11454">
                  <c:v>48.844932467416385</c:v>
                </c:pt>
                <c:pt idx="11455">
                  <c:v>48.850504967681061</c:v>
                </c:pt>
                <c:pt idx="11456">
                  <c:v>48.856081912390394</c:v>
                </c:pt>
                <c:pt idx="11457">
                  <c:v>48.861594968207811</c:v>
                </c:pt>
                <c:pt idx="11458">
                  <c:v>48.867169412917022</c:v>
                </c:pt>
                <c:pt idx="11459">
                  <c:v>48.872699413179689</c:v>
                </c:pt>
                <c:pt idx="11460">
                  <c:v>48.878266080110748</c:v>
                </c:pt>
                <c:pt idx="11461">
                  <c:v>48.88383441370857</c:v>
                </c:pt>
                <c:pt idx="11462">
                  <c:v>48.889386358416715</c:v>
                </c:pt>
                <c:pt idx="11463">
                  <c:v>48.894931358680083</c:v>
                </c:pt>
                <c:pt idx="11464">
                  <c:v>48.90051469227862</c:v>
                </c:pt>
                <c:pt idx="11465">
                  <c:v>48.906050248097102</c:v>
                </c:pt>
                <c:pt idx="11466">
                  <c:v>48.911639137251441</c:v>
                </c:pt>
                <c:pt idx="11467">
                  <c:v>48.91715997084701</c:v>
                </c:pt>
                <c:pt idx="11468">
                  <c:v>48.922733860000633</c:v>
                </c:pt>
                <c:pt idx="11469">
                  <c:v>48.928294971375891</c:v>
                </c:pt>
                <c:pt idx="11470">
                  <c:v>48.933868304973942</c:v>
                </c:pt>
                <c:pt idx="11471">
                  <c:v>48.939392194125205</c:v>
                </c:pt>
                <c:pt idx="11472">
                  <c:v>48.944976638834888</c:v>
                </c:pt>
                <c:pt idx="11473">
                  <c:v>48.950515805764653</c:v>
                </c:pt>
                <c:pt idx="11474">
                  <c:v>48.956066917139424</c:v>
                </c:pt>
                <c:pt idx="11475">
                  <c:v>48.96163830629294</c:v>
                </c:pt>
                <c:pt idx="11476">
                  <c:v>48.967193584334581</c:v>
                </c:pt>
                <c:pt idx="11477">
                  <c:v>48.972754973487625</c:v>
                </c:pt>
                <c:pt idx="11478">
                  <c:v>48.978304140417862</c:v>
                </c:pt>
                <c:pt idx="11479">
                  <c:v>48.983851918459152</c:v>
                </c:pt>
                <c:pt idx="11480">
                  <c:v>48.989444418724773</c:v>
                </c:pt>
                <c:pt idx="11481">
                  <c:v>48.994984974543499</c:v>
                </c:pt>
                <c:pt idx="11482">
                  <c:v>49.000523030362089</c:v>
                </c:pt>
                <c:pt idx="11483">
                  <c:v>49.006103030627131</c:v>
                </c:pt>
                <c:pt idx="11484">
                  <c:v>49.011639419778987</c:v>
                </c:pt>
                <c:pt idx="11485">
                  <c:v>49.017206086710047</c:v>
                </c:pt>
                <c:pt idx="11486">
                  <c:v>49.022781920308219</c:v>
                </c:pt>
                <c:pt idx="11487">
                  <c:v>49.028308309459604</c:v>
                </c:pt>
                <c:pt idx="11488">
                  <c:v>49.033878865279746</c:v>
                </c:pt>
                <c:pt idx="11489">
                  <c:v>49.039418865542871</c:v>
                </c:pt>
                <c:pt idx="11490">
                  <c:v>49.044987199140692</c:v>
                </c:pt>
                <c:pt idx="11491">
                  <c:v>49.050559421627582</c:v>
                </c:pt>
                <c:pt idx="11492">
                  <c:v>49.056100533001882</c:v>
                </c:pt>
                <c:pt idx="11493">
                  <c:v>49.061640811042807</c:v>
                </c:pt>
                <c:pt idx="11494">
                  <c:v>49.067190533528631</c:v>
                </c:pt>
                <c:pt idx="11495">
                  <c:v>49.072786089349961</c:v>
                </c:pt>
                <c:pt idx="11496">
                  <c:v>49.078321367390643</c:v>
                </c:pt>
                <c:pt idx="11497">
                  <c:v>49.083860256542621</c:v>
                </c:pt>
                <c:pt idx="11498">
                  <c:v>49.08942886791823</c:v>
                </c:pt>
                <c:pt idx="11499">
                  <c:v>49.095011645961165</c:v>
                </c:pt>
                <c:pt idx="11500">
                  <c:v>49.100552201779891</c:v>
                </c:pt>
                <c:pt idx="11501">
                  <c:v>49.106144979823313</c:v>
                </c:pt>
                <c:pt idx="11502">
                  <c:v>49.111668868974562</c:v>
                </c:pt>
                <c:pt idx="11503">
                  <c:v>49.117267202573814</c:v>
                </c:pt>
                <c:pt idx="11504">
                  <c:v>49.122789980613902</c:v>
                </c:pt>
                <c:pt idx="11505">
                  <c:v>49.128345258655543</c:v>
                </c:pt>
                <c:pt idx="11506">
                  <c:v>49.133902203363931</c:v>
                </c:pt>
                <c:pt idx="11507">
                  <c:v>49.139451925849755</c:v>
                </c:pt>
                <c:pt idx="11508">
                  <c:v>49.145009426113717</c:v>
                </c:pt>
                <c:pt idx="11509">
                  <c:v>49.150589426378758</c:v>
                </c:pt>
                <c:pt idx="11510">
                  <c:v>49.156151371087375</c:v>
                </c:pt>
                <c:pt idx="11511">
                  <c:v>49.161687204683645</c:v>
                </c:pt>
                <c:pt idx="11512">
                  <c:v>49.16725081605901</c:v>
                </c:pt>
                <c:pt idx="11513">
                  <c:v>49.172819149656831</c:v>
                </c:pt>
                <c:pt idx="11514">
                  <c:v>49.178379705476502</c:v>
                </c:pt>
                <c:pt idx="11515">
                  <c:v>49.183933872406968</c:v>
                </c:pt>
                <c:pt idx="11516">
                  <c:v>49.18949276155989</c:v>
                </c:pt>
                <c:pt idx="11517">
                  <c:v>49.195058317379804</c:v>
                </c:pt>
                <c:pt idx="11518">
                  <c:v>49.200587206531296</c:v>
                </c:pt>
                <c:pt idx="11519">
                  <c:v>49.206182206797052</c:v>
                </c:pt>
                <c:pt idx="11520">
                  <c:v>49.211707207059476</c:v>
                </c:pt>
                <c:pt idx="11521">
                  <c:v>49.217289707324625</c:v>
                </c:pt>
                <c:pt idx="11522">
                  <c:v>49.222836652032541</c:v>
                </c:pt>
                <c:pt idx="11523">
                  <c:v>49.228379430073588</c:v>
                </c:pt>
                <c:pt idx="11524">
                  <c:v>49.233956930338493</c:v>
                </c:pt>
                <c:pt idx="11525">
                  <c:v>49.239491375045816</c:v>
                </c:pt>
                <c:pt idx="11526">
                  <c:v>49.245071375310857</c:v>
                </c:pt>
                <c:pt idx="11527">
                  <c:v>49.250597486684441</c:v>
                </c:pt>
                <c:pt idx="11528">
                  <c:v>49.256164709171088</c:v>
                </c:pt>
                <c:pt idx="11529">
                  <c:v>49.261711653879004</c:v>
                </c:pt>
                <c:pt idx="11530">
                  <c:v>49.267290265255085</c:v>
                </c:pt>
                <c:pt idx="11531">
                  <c:v>49.272833321073918</c:v>
                </c:pt>
                <c:pt idx="11532">
                  <c:v>49.278394710226962</c:v>
                </c:pt>
                <c:pt idx="11533">
                  <c:v>49.28394082160149</c:v>
                </c:pt>
                <c:pt idx="11534">
                  <c:v>49.28954276631201</c:v>
                </c:pt>
                <c:pt idx="11535">
                  <c:v>49.295052766573733</c:v>
                </c:pt>
                <c:pt idx="11536">
                  <c:v>49.300615266837937</c:v>
                </c:pt>
                <c:pt idx="11537">
                  <c:v>49.306168322657243</c:v>
                </c:pt>
                <c:pt idx="11538">
                  <c:v>49.311748322922284</c:v>
                </c:pt>
                <c:pt idx="11539">
                  <c:v>49.317321934298121</c:v>
                </c:pt>
                <c:pt idx="11540">
                  <c:v>49.322856934561017</c:v>
                </c:pt>
                <c:pt idx="11541">
                  <c:v>49.32840415704672</c:v>
                </c:pt>
                <c:pt idx="11542">
                  <c:v>49.333968601755458</c:v>
                </c:pt>
                <c:pt idx="11543">
                  <c:v>49.339519435352443</c:v>
                </c:pt>
                <c:pt idx="11544">
                  <c:v>49.345069157838267</c:v>
                </c:pt>
                <c:pt idx="11545">
                  <c:v>49.350632491435846</c:v>
                </c:pt>
                <c:pt idx="11546">
                  <c:v>49.356184713921778</c:v>
                </c:pt>
                <c:pt idx="11547">
                  <c:v>49.361739158630044</c:v>
                </c:pt>
                <c:pt idx="11548">
                  <c:v>49.367289992227029</c:v>
                </c:pt>
                <c:pt idx="11549">
                  <c:v>49.372859159158224</c:v>
                </c:pt>
                <c:pt idx="11550">
                  <c:v>49.378416937199987</c:v>
                </c:pt>
                <c:pt idx="11551">
                  <c:v>49.383979993019764</c:v>
                </c:pt>
                <c:pt idx="11552">
                  <c:v>49.38953221550571</c:v>
                </c:pt>
                <c:pt idx="11553">
                  <c:v>49.395076937991291</c:v>
                </c:pt>
                <c:pt idx="11554">
                  <c:v>49.400653327145037</c:v>
                </c:pt>
                <c:pt idx="11555">
                  <c:v>49.406192771852588</c:v>
                </c:pt>
                <c:pt idx="11556">
                  <c:v>49.411768049895187</c:v>
                </c:pt>
                <c:pt idx="11557">
                  <c:v>49.417302494602495</c:v>
                </c:pt>
                <c:pt idx="11558">
                  <c:v>49.422853050421693</c:v>
                </c:pt>
                <c:pt idx="11559">
                  <c:v>49.428422495130675</c:v>
                </c:pt>
                <c:pt idx="11560">
                  <c:v>49.433967495394043</c:v>
                </c:pt>
                <c:pt idx="11561">
                  <c:v>49.43952305121347</c:v>
                </c:pt>
                <c:pt idx="11562">
                  <c:v>49.445095829255948</c:v>
                </c:pt>
                <c:pt idx="11563">
                  <c:v>49.450636940630247</c:v>
                </c:pt>
                <c:pt idx="11564">
                  <c:v>49.456194163116422</c:v>
                </c:pt>
                <c:pt idx="11565">
                  <c:v>49.461753052269344</c:v>
                </c:pt>
                <c:pt idx="11566">
                  <c:v>49.467310274755519</c:v>
                </c:pt>
                <c:pt idx="11567">
                  <c:v>49.472867219463907</c:v>
                </c:pt>
                <c:pt idx="11568">
                  <c:v>49.47841444194961</c:v>
                </c:pt>
                <c:pt idx="11569">
                  <c:v>49.483988608881035</c:v>
                </c:pt>
                <c:pt idx="11570">
                  <c:v>49.489599998036454</c:v>
                </c:pt>
                <c:pt idx="11571">
                  <c:v>49.495115553853978</c:v>
                </c:pt>
                <c:pt idx="11572">
                  <c:v>49.500680276340503</c:v>
                </c:pt>
                <c:pt idx="11573">
                  <c:v>49.506212498825505</c:v>
                </c:pt>
                <c:pt idx="11574">
                  <c:v>49.511751943533056</c:v>
                </c:pt>
                <c:pt idx="11575">
                  <c:v>49.517310277130392</c:v>
                </c:pt>
                <c:pt idx="11576">
                  <c:v>49.522878888506</c:v>
                </c:pt>
                <c:pt idx="11577">
                  <c:v>49.528440555436831</c:v>
                </c:pt>
                <c:pt idx="11578">
                  <c:v>49.534002500145448</c:v>
                </c:pt>
                <c:pt idx="11579">
                  <c:v>49.539541944853013</c:v>
                </c:pt>
                <c:pt idx="11580">
                  <c:v>49.545116945117812</c:v>
                </c:pt>
                <c:pt idx="11581">
                  <c:v>49.550670000937117</c:v>
                </c:pt>
                <c:pt idx="11582">
                  <c:v>49.556223334534224</c:v>
                </c:pt>
                <c:pt idx="11583">
                  <c:v>49.561777223686903</c:v>
                </c:pt>
                <c:pt idx="11584">
                  <c:v>49.567329446172849</c:v>
                </c:pt>
                <c:pt idx="11585">
                  <c:v>49.572899724215191</c:v>
                </c:pt>
                <c:pt idx="11586">
                  <c:v>49.578443613367398</c:v>
                </c:pt>
                <c:pt idx="11587">
                  <c:v>49.584007224742777</c:v>
                </c:pt>
                <c:pt idx="11588">
                  <c:v>49.589552502783931</c:v>
                </c:pt>
                <c:pt idx="11589">
                  <c:v>49.595105558603251</c:v>
                </c:pt>
                <c:pt idx="11590">
                  <c:v>49.60068916997956</c:v>
                </c:pt>
                <c:pt idx="11591">
                  <c:v>49.60622417024247</c:v>
                </c:pt>
                <c:pt idx="11592">
                  <c:v>49.611771948283746</c:v>
                </c:pt>
                <c:pt idx="11593">
                  <c:v>49.617354726326695</c:v>
                </c:pt>
                <c:pt idx="11594">
                  <c:v>49.622932782147188</c:v>
                </c:pt>
                <c:pt idx="11595">
                  <c:v>49.62849583796698</c:v>
                </c:pt>
                <c:pt idx="11596">
                  <c:v>49.633998060450537</c:v>
                </c:pt>
                <c:pt idx="11597">
                  <c:v>49.639570838493015</c:v>
                </c:pt>
                <c:pt idx="11598">
                  <c:v>49.645153338758163</c:v>
                </c:pt>
                <c:pt idx="11599">
                  <c:v>49.650692783465715</c:v>
                </c:pt>
                <c:pt idx="11600">
                  <c:v>49.656245283729447</c:v>
                </c:pt>
                <c:pt idx="11601">
                  <c:v>49.661793895104111</c:v>
                </c:pt>
                <c:pt idx="11602">
                  <c:v>49.667363339813093</c:v>
                </c:pt>
                <c:pt idx="11603">
                  <c:v>49.672923062299375</c:v>
                </c:pt>
                <c:pt idx="11604">
                  <c:v>49.678458062562285</c:v>
                </c:pt>
                <c:pt idx="11605">
                  <c:v>49.684027229493466</c:v>
                </c:pt>
                <c:pt idx="11606">
                  <c:v>49.689570840867887</c:v>
                </c:pt>
                <c:pt idx="11607">
                  <c:v>49.695141674465816</c:v>
                </c:pt>
                <c:pt idx="11608">
                  <c:v>49.700685285840237</c:v>
                </c:pt>
                <c:pt idx="11609">
                  <c:v>49.706250286104563</c:v>
                </c:pt>
                <c:pt idx="11610">
                  <c:v>49.711791397478862</c:v>
                </c:pt>
                <c:pt idx="11611">
                  <c:v>49.717366675521447</c:v>
                </c:pt>
                <c:pt idx="11612">
                  <c:v>49.722894175783992</c:v>
                </c:pt>
                <c:pt idx="11613">
                  <c:v>49.728465009381921</c:v>
                </c:pt>
                <c:pt idx="11614">
                  <c:v>49.734023898534844</c:v>
                </c:pt>
                <c:pt idx="11615">
                  <c:v>49.739579176576484</c:v>
                </c:pt>
                <c:pt idx="11616">
                  <c:v>49.745143899063024</c:v>
                </c:pt>
                <c:pt idx="11617">
                  <c:v>49.750689454881979</c:v>
                </c:pt>
                <c:pt idx="11618">
                  <c:v>49.756250010701649</c:v>
                </c:pt>
                <c:pt idx="11619">
                  <c:v>49.761808622076771</c:v>
                </c:pt>
                <c:pt idx="11620">
                  <c:v>49.767383344563783</c:v>
                </c:pt>
                <c:pt idx="11621">
                  <c:v>49.772970844829175</c:v>
                </c:pt>
                <c:pt idx="11622">
                  <c:v>49.778475289535066</c:v>
                </c:pt>
                <c:pt idx="11623">
                  <c:v>49.784025567576464</c:v>
                </c:pt>
                <c:pt idx="11624">
                  <c:v>49.789585012284974</c:v>
                </c:pt>
                <c:pt idx="11625">
                  <c:v>49.795165012550001</c:v>
                </c:pt>
                <c:pt idx="11626">
                  <c:v>49.80071140170233</c:v>
                </c:pt>
                <c:pt idx="11627">
                  <c:v>49.806274735299908</c:v>
                </c:pt>
                <c:pt idx="11628">
                  <c:v>49.811846680009012</c:v>
                </c:pt>
                <c:pt idx="11629">
                  <c:v>49.817389180272258</c:v>
                </c:pt>
                <c:pt idx="11630">
                  <c:v>49.822937236091335</c:v>
                </c:pt>
                <c:pt idx="11631">
                  <c:v>49.828503347466821</c:v>
                </c:pt>
                <c:pt idx="11632">
                  <c:v>49.834039736618678</c:v>
                </c:pt>
                <c:pt idx="11633">
                  <c:v>49.839624736883948</c:v>
                </c:pt>
                <c:pt idx="11634">
                  <c:v>49.845156681591149</c:v>
                </c:pt>
                <c:pt idx="11635">
                  <c:v>49.850698348521036</c:v>
                </c:pt>
                <c:pt idx="11636">
                  <c:v>49.856301682120503</c:v>
                </c:pt>
                <c:pt idx="11637">
                  <c:v>49.861831404605383</c:v>
                </c:pt>
                <c:pt idx="11638">
                  <c:v>49.86738807153597</c:v>
                </c:pt>
                <c:pt idx="11639">
                  <c:v>49.872961960689608</c:v>
                </c:pt>
                <c:pt idx="11640">
                  <c:v>49.878500849841586</c:v>
                </c:pt>
                <c:pt idx="11641">
                  <c:v>49.884068905661607</c:v>
                </c:pt>
                <c:pt idx="11642">
                  <c:v>49.889602517035541</c:v>
                </c:pt>
                <c:pt idx="11643">
                  <c:v>49.895168350633242</c:v>
                </c:pt>
                <c:pt idx="11644">
                  <c:v>49.900719184230226</c:v>
                </c:pt>
                <c:pt idx="11645">
                  <c:v>49.906293351161651</c:v>
                </c:pt>
                <c:pt idx="11646">
                  <c:v>49.911848629203291</c:v>
                </c:pt>
                <c:pt idx="11647">
                  <c:v>49.917393351688872</c:v>
                </c:pt>
                <c:pt idx="11648">
                  <c:v>49.922988907510202</c:v>
                </c:pt>
                <c:pt idx="11649">
                  <c:v>49.928503352216566</c:v>
                </c:pt>
                <c:pt idx="11650">
                  <c:v>49.934057519147046</c:v>
                </c:pt>
                <c:pt idx="11651">
                  <c:v>49.939634186078592</c:v>
                </c:pt>
                <c:pt idx="11652">
                  <c:v>49.945191686342554</c:v>
                </c:pt>
                <c:pt idx="11653">
                  <c:v>49.950758631051414</c:v>
                </c:pt>
                <c:pt idx="11654">
                  <c:v>49.956285297980585</c:v>
                </c:pt>
                <c:pt idx="11655">
                  <c:v>49.961879742690755</c:v>
                </c:pt>
                <c:pt idx="11656">
                  <c:v>49.967405576286552</c:v>
                </c:pt>
                <c:pt idx="11657">
                  <c:v>49.972982798773671</c:v>
                </c:pt>
                <c:pt idx="11658">
                  <c:v>49.978517799036567</c:v>
                </c:pt>
                <c:pt idx="11659">
                  <c:v>49.984088910412297</c:v>
                </c:pt>
                <c:pt idx="11660">
                  <c:v>49.989656410676744</c:v>
                </c:pt>
                <c:pt idx="11661">
                  <c:v>49.995203355384646</c:v>
                </c:pt>
                <c:pt idx="11662">
                  <c:v>50.000737800091969</c:v>
                </c:pt>
                <c:pt idx="11663">
                  <c:v>50.006293355911396</c:v>
                </c:pt>
                <c:pt idx="11664">
                  <c:v>50.011881411732375</c:v>
                </c:pt>
                <c:pt idx="11665">
                  <c:v>50.017414467550736</c:v>
                </c:pt>
                <c:pt idx="11666">
                  <c:v>50.022991967815656</c:v>
                </c:pt>
                <c:pt idx="11667">
                  <c:v>50.028561412524624</c:v>
                </c:pt>
                <c:pt idx="11668">
                  <c:v>50.034084468342513</c:v>
                </c:pt>
                <c:pt idx="11669">
                  <c:v>50.039653635273709</c:v>
                </c:pt>
                <c:pt idx="11670">
                  <c:v>50.045195302203581</c:v>
                </c:pt>
                <c:pt idx="11671">
                  <c:v>50.0507480802451</c:v>
                </c:pt>
                <c:pt idx="11672">
                  <c:v>50.05630752495361</c:v>
                </c:pt>
                <c:pt idx="11673">
                  <c:v>50.061856969661633</c:v>
                </c:pt>
                <c:pt idx="11674">
                  <c:v>50.067430858815271</c:v>
                </c:pt>
                <c:pt idx="11675">
                  <c:v>50.072974747967478</c:v>
                </c:pt>
                <c:pt idx="11676">
                  <c:v>50.078530303786906</c:v>
                </c:pt>
                <c:pt idx="11677">
                  <c:v>50.084083359606225</c:v>
                </c:pt>
                <c:pt idx="11678">
                  <c:v>50.089640026536813</c:v>
                </c:pt>
                <c:pt idx="11679">
                  <c:v>50.095208637912421</c:v>
                </c:pt>
                <c:pt idx="11680">
                  <c:v>50.100755582620337</c:v>
                </c:pt>
                <c:pt idx="11681">
                  <c:v>50.106317805106741</c:v>
                </c:pt>
                <c:pt idx="11682">
                  <c:v>50.111867805370352</c:v>
                </c:pt>
                <c:pt idx="11683">
                  <c:v>50.117431416745731</c:v>
                </c:pt>
                <c:pt idx="11684">
                  <c:v>50.122988917009692</c:v>
                </c:pt>
                <c:pt idx="11685">
                  <c:v>50.128552528385057</c:v>
                </c:pt>
                <c:pt idx="11686">
                  <c:v>50.134091417537036</c:v>
                </c:pt>
                <c:pt idx="11687">
                  <c:v>50.139653084467867</c:v>
                </c:pt>
                <c:pt idx="11688">
                  <c:v>50.145222529176849</c:v>
                </c:pt>
                <c:pt idx="11689">
                  <c:v>50.150783362774305</c:v>
                </c:pt>
                <c:pt idx="11690">
                  <c:v>50.156323918593017</c:v>
                </c:pt>
                <c:pt idx="11691">
                  <c:v>50.161905863302593</c:v>
                </c:pt>
                <c:pt idx="11692">
                  <c:v>50.16743586356526</c:v>
                </c:pt>
                <c:pt idx="11693">
                  <c:v>50.173012252719005</c:v>
                </c:pt>
                <c:pt idx="11694">
                  <c:v>50.178551141870983</c:v>
                </c:pt>
                <c:pt idx="11695">
                  <c:v>50.184101142134594</c:v>
                </c:pt>
                <c:pt idx="11696">
                  <c:v>50.18969058684452</c:v>
                </c:pt>
                <c:pt idx="11697">
                  <c:v>50.195246142663947</c:v>
                </c:pt>
                <c:pt idx="11698">
                  <c:v>50.20077419848208</c:v>
                </c:pt>
                <c:pt idx="11699">
                  <c:v>50.206325865412438</c:v>
                </c:pt>
                <c:pt idx="11700">
                  <c:v>50.21187697678721</c:v>
                </c:pt>
                <c:pt idx="11701">
                  <c:v>50.217439199273613</c:v>
                </c:pt>
                <c:pt idx="11702">
                  <c:v>50.223020310649815</c:v>
                </c:pt>
                <c:pt idx="11703">
                  <c:v>50.228559199801794</c:v>
                </c:pt>
                <c:pt idx="11704">
                  <c:v>50.234127533399601</c:v>
                </c:pt>
                <c:pt idx="11705">
                  <c:v>50.239687811441485</c:v>
                </c:pt>
                <c:pt idx="11706">
                  <c:v>50.245248089483354</c:v>
                </c:pt>
                <c:pt idx="11707">
                  <c:v>50.25077058974567</c:v>
                </c:pt>
                <c:pt idx="11708">
                  <c:v>50.256352812233033</c:v>
                </c:pt>
                <c:pt idx="11709">
                  <c:v>50.26190836805246</c:v>
                </c:pt>
                <c:pt idx="11710">
                  <c:v>50.267449201648972</c:v>
                </c:pt>
                <c:pt idx="11711">
                  <c:v>50.273029757469587</c:v>
                </c:pt>
                <c:pt idx="11712">
                  <c:v>50.278563924399108</c:v>
                </c:pt>
                <c:pt idx="11713">
                  <c:v>50.284111424662598</c:v>
                </c:pt>
                <c:pt idx="11714">
                  <c:v>50.289683924927289</c:v>
                </c:pt>
                <c:pt idx="11715">
                  <c:v>50.295253647414057</c:v>
                </c:pt>
                <c:pt idx="11716">
                  <c:v>50.300806147677775</c:v>
                </c:pt>
                <c:pt idx="11717">
                  <c:v>50.306359759052668</c:v>
                </c:pt>
                <c:pt idx="11718">
                  <c:v>50.311918648205591</c:v>
                </c:pt>
                <c:pt idx="11719">
                  <c:v>50.317504759582036</c:v>
                </c:pt>
                <c:pt idx="11720">
                  <c:v>50.32303087095562</c:v>
                </c:pt>
                <c:pt idx="11721">
                  <c:v>50.328592260108664</c:v>
                </c:pt>
                <c:pt idx="11722">
                  <c:v>50.334144204816809</c:v>
                </c:pt>
                <c:pt idx="11723">
                  <c:v>50.339705038414266</c:v>
                </c:pt>
                <c:pt idx="11724">
                  <c:v>50.345256983122411</c:v>
                </c:pt>
                <c:pt idx="11725">
                  <c:v>50.350850038943634</c:v>
                </c:pt>
                <c:pt idx="11726">
                  <c:v>50.356406428096435</c:v>
                </c:pt>
                <c:pt idx="11727">
                  <c:v>50.361940595025956</c:v>
                </c:pt>
                <c:pt idx="11728">
                  <c:v>50.367501150845627</c:v>
                </c:pt>
                <c:pt idx="11729">
                  <c:v>50.373072817776929</c:v>
                </c:pt>
                <c:pt idx="11730">
                  <c:v>50.378614484706816</c:v>
                </c:pt>
                <c:pt idx="11731">
                  <c:v>50.384180040526715</c:v>
                </c:pt>
                <c:pt idx="11732">
                  <c:v>50.389727540790204</c:v>
                </c:pt>
                <c:pt idx="11733">
                  <c:v>50.395283652165219</c:v>
                </c:pt>
                <c:pt idx="11734">
                  <c:v>50.400850041318506</c:v>
                </c:pt>
                <c:pt idx="11735">
                  <c:v>50.406391986026179</c:v>
                </c:pt>
                <c:pt idx="11736">
                  <c:v>50.411945875178859</c:v>
                </c:pt>
                <c:pt idx="11737">
                  <c:v>50.417515597665627</c:v>
                </c:pt>
                <c:pt idx="11738">
                  <c:v>50.423054209039805</c:v>
                </c:pt>
                <c:pt idx="11739">
                  <c:v>50.428619764859718</c:v>
                </c:pt>
                <c:pt idx="11740">
                  <c:v>50.434167542900994</c:v>
                </c:pt>
                <c:pt idx="11741">
                  <c:v>50.439755598721973</c:v>
                </c:pt>
                <c:pt idx="11742">
                  <c:v>50.445293932318364</c:v>
                </c:pt>
                <c:pt idx="11743">
                  <c:v>50.450850043693379</c:v>
                </c:pt>
                <c:pt idx="11744">
                  <c:v>50.456423099513628</c:v>
                </c:pt>
                <c:pt idx="11745">
                  <c:v>50.461973655332827</c:v>
                </c:pt>
                <c:pt idx="11746">
                  <c:v>50.467545322264129</c:v>
                </c:pt>
                <c:pt idx="11747">
                  <c:v>50.473085322527268</c:v>
                </c:pt>
                <c:pt idx="11748">
                  <c:v>50.478635322790879</c:v>
                </c:pt>
                <c:pt idx="11749">
                  <c:v>50.484199767499618</c:v>
                </c:pt>
                <c:pt idx="11750">
                  <c:v>50.489766156652905</c:v>
                </c:pt>
                <c:pt idx="11751">
                  <c:v>50.495311990249647</c:v>
                </c:pt>
                <c:pt idx="11752">
                  <c:v>50.500867546069074</c:v>
                </c:pt>
                <c:pt idx="11753">
                  <c:v>50.506425324110836</c:v>
                </c:pt>
                <c:pt idx="11754">
                  <c:v>50.512006435487038</c:v>
                </c:pt>
                <c:pt idx="11755">
                  <c:v>50.517566157973334</c:v>
                </c:pt>
                <c:pt idx="11756">
                  <c:v>50.523098658236108</c:v>
                </c:pt>
                <c:pt idx="11757">
                  <c:v>50.528638936277034</c:v>
                </c:pt>
                <c:pt idx="11758">
                  <c:v>50.534191992096353</c:v>
                </c:pt>
                <c:pt idx="11759">
                  <c:v>50.539771714583594</c:v>
                </c:pt>
                <c:pt idx="11760">
                  <c:v>50.545313381513481</c:v>
                </c:pt>
                <c:pt idx="11761">
                  <c:v>50.550862548443718</c:v>
                </c:pt>
                <c:pt idx="11762">
                  <c:v>50.556435882041768</c:v>
                </c:pt>
                <c:pt idx="11763">
                  <c:v>50.561979493416189</c:v>
                </c:pt>
                <c:pt idx="11764">
                  <c:v>50.567535049235616</c:v>
                </c:pt>
                <c:pt idx="11765">
                  <c:v>50.573110327278201</c:v>
                </c:pt>
                <c:pt idx="11766">
                  <c:v>50.578645883096684</c:v>
                </c:pt>
                <c:pt idx="11767">
                  <c:v>50.584203661138446</c:v>
                </c:pt>
                <c:pt idx="11768">
                  <c:v>50.589795328070693</c:v>
                </c:pt>
                <c:pt idx="11769">
                  <c:v>50.595311994999392</c:v>
                </c:pt>
                <c:pt idx="11770">
                  <c:v>50.600889495264312</c:v>
                </c:pt>
                <c:pt idx="11771">
                  <c:v>50.606442273305831</c:v>
                </c:pt>
                <c:pt idx="11772">
                  <c:v>50.612015606903881</c:v>
                </c:pt>
                <c:pt idx="11773">
                  <c:v>50.617601440502526</c:v>
                </c:pt>
                <c:pt idx="11774">
                  <c:v>50.62311616298669</c:v>
                </c:pt>
                <c:pt idx="11775">
                  <c:v>50.628671441028331</c:v>
                </c:pt>
                <c:pt idx="11776">
                  <c:v>50.634212830180417</c:v>
                </c:pt>
                <c:pt idx="11777">
                  <c:v>50.639784774889506</c:v>
                </c:pt>
                <c:pt idx="11778">
                  <c:v>50.645327275152766</c:v>
                </c:pt>
                <c:pt idx="11779">
                  <c:v>50.650897553195122</c:v>
                </c:pt>
                <c:pt idx="11780">
                  <c:v>50.656449775681054</c:v>
                </c:pt>
                <c:pt idx="11781">
                  <c:v>50.662023664834692</c:v>
                </c:pt>
                <c:pt idx="11782">
                  <c:v>50.667565053986777</c:v>
                </c:pt>
                <c:pt idx="11783">
                  <c:v>50.67311866536167</c:v>
                </c:pt>
                <c:pt idx="11784">
                  <c:v>50.678686721181705</c:v>
                </c:pt>
                <c:pt idx="11785">
                  <c:v>50.684265888113359</c:v>
                </c:pt>
                <c:pt idx="11786">
                  <c:v>50.689812832821275</c:v>
                </c:pt>
                <c:pt idx="11787">
                  <c:v>50.695361166418138</c:v>
                </c:pt>
                <c:pt idx="11788">
                  <c:v>50.700940055572005</c:v>
                </c:pt>
                <c:pt idx="11789">
                  <c:v>50.706475333612701</c:v>
                </c:pt>
                <c:pt idx="11790">
                  <c:v>50.712036722765745</c:v>
                </c:pt>
                <c:pt idx="11791">
                  <c:v>50.717577000806671</c:v>
                </c:pt>
                <c:pt idx="11792">
                  <c:v>50.723127834403655</c:v>
                </c:pt>
                <c:pt idx="11793">
                  <c:v>50.728696168001463</c:v>
                </c:pt>
                <c:pt idx="11794">
                  <c:v>50.734267557154979</c:v>
                </c:pt>
                <c:pt idx="11795">
                  <c:v>50.739814779640682</c:v>
                </c:pt>
                <c:pt idx="11796">
                  <c:v>50.745363668793132</c:v>
                </c:pt>
                <c:pt idx="11797">
                  <c:v>50.750918946834773</c:v>
                </c:pt>
                <c:pt idx="11798">
                  <c:v>50.756483113765725</c:v>
                </c:pt>
                <c:pt idx="11799">
                  <c:v>50.762037836251778</c:v>
                </c:pt>
                <c:pt idx="11800">
                  <c:v>50.767608392071921</c:v>
                </c:pt>
                <c:pt idx="11801">
                  <c:v>50.773172003447286</c:v>
                </c:pt>
                <c:pt idx="11802">
                  <c:v>50.77873867037836</c:v>
                </c:pt>
                <c:pt idx="11803">
                  <c:v>50.784259503973914</c:v>
                </c:pt>
                <c:pt idx="11804">
                  <c:v>50.789828948682896</c:v>
                </c:pt>
                <c:pt idx="11805">
                  <c:v>50.795396171169543</c:v>
                </c:pt>
                <c:pt idx="11806">
                  <c:v>50.800945615877581</c:v>
                </c:pt>
                <c:pt idx="11807">
                  <c:v>50.806505616141663</c:v>
                </c:pt>
                <c:pt idx="11808">
                  <c:v>50.812073949739471</c:v>
                </c:pt>
                <c:pt idx="11809">
                  <c:v>50.817621172225174</c:v>
                </c:pt>
                <c:pt idx="11810">
                  <c:v>50.823197561378933</c:v>
                </c:pt>
                <c:pt idx="11811">
                  <c:v>50.828755894976268</c:v>
                </c:pt>
                <c:pt idx="11812">
                  <c:v>50.834286450794508</c:v>
                </c:pt>
                <c:pt idx="11813">
                  <c:v>50.839860895503733</c:v>
                </c:pt>
                <c:pt idx="11814">
                  <c:v>50.845427562434793</c:v>
                </c:pt>
                <c:pt idx="11815">
                  <c:v>50.850946729363613</c:v>
                </c:pt>
                <c:pt idx="11816">
                  <c:v>50.856543951851691</c:v>
                </c:pt>
                <c:pt idx="11817">
                  <c:v>50.862085618781563</c:v>
                </c:pt>
                <c:pt idx="11818">
                  <c:v>50.867635063489601</c:v>
                </c:pt>
                <c:pt idx="11819">
                  <c:v>50.873196730420432</c:v>
                </c:pt>
                <c:pt idx="11820">
                  <c:v>50.878748675128577</c:v>
                </c:pt>
                <c:pt idx="11821">
                  <c:v>50.884282286502525</c:v>
                </c:pt>
                <c:pt idx="11822">
                  <c:v>50.88986173121198</c:v>
                </c:pt>
                <c:pt idx="11823">
                  <c:v>50.895414787031285</c:v>
                </c:pt>
                <c:pt idx="11824">
                  <c:v>50.900963398405949</c:v>
                </c:pt>
                <c:pt idx="11825">
                  <c:v>50.906547565337846</c:v>
                </c:pt>
                <c:pt idx="11826">
                  <c:v>50.912077287822711</c:v>
                </c:pt>
                <c:pt idx="11827">
                  <c:v>50.917628121419696</c:v>
                </c:pt>
                <c:pt idx="11828">
                  <c:v>50.923232843908124</c:v>
                </c:pt>
                <c:pt idx="11829">
                  <c:v>50.928748121947862</c:v>
                </c:pt>
                <c:pt idx="11830">
                  <c:v>50.934325066657209</c:v>
                </c:pt>
                <c:pt idx="11831">
                  <c:v>50.939854511364288</c:v>
                </c:pt>
                <c:pt idx="11832">
                  <c:v>50.94539617829416</c:v>
                </c:pt>
                <c:pt idx="11833">
                  <c:v>50.950970900781172</c:v>
                </c:pt>
                <c:pt idx="11834">
                  <c:v>50.956530345489668</c:v>
                </c:pt>
                <c:pt idx="11835">
                  <c:v>50.962101734643184</c:v>
                </c:pt>
                <c:pt idx="11836">
                  <c:v>50.967673679352288</c:v>
                </c:pt>
                <c:pt idx="11837">
                  <c:v>50.973192846281094</c:v>
                </c:pt>
                <c:pt idx="11838">
                  <c:v>50.978755624323099</c:v>
                </c:pt>
                <c:pt idx="11839">
                  <c:v>50.984308680142405</c:v>
                </c:pt>
                <c:pt idx="11840">
                  <c:v>50.989865347073007</c:v>
                </c:pt>
                <c:pt idx="11841">
                  <c:v>50.995446180671408</c:v>
                </c:pt>
                <c:pt idx="11842">
                  <c:v>51.001008680935612</c:v>
                </c:pt>
                <c:pt idx="11843">
                  <c:v>51.006553681198994</c:v>
                </c:pt>
                <c:pt idx="11844">
                  <c:v>51.012108959240635</c:v>
                </c:pt>
                <c:pt idx="11845">
                  <c:v>51.017664237282261</c:v>
                </c:pt>
                <c:pt idx="11846">
                  <c:v>51.023252570881027</c:v>
                </c:pt>
                <c:pt idx="11847">
                  <c:v>51.028780071143572</c:v>
                </c:pt>
                <c:pt idx="11848">
                  <c:v>51.03435284918605</c:v>
                </c:pt>
                <c:pt idx="11849">
                  <c:v>51.039886182782197</c:v>
                </c:pt>
                <c:pt idx="11850">
                  <c:v>51.045447294157441</c:v>
                </c:pt>
                <c:pt idx="11851">
                  <c:v>51.051002849976882</c:v>
                </c:pt>
                <c:pt idx="11852">
                  <c:v>51.056556183573974</c:v>
                </c:pt>
                <c:pt idx="11853">
                  <c:v>51.062110072726668</c:v>
                </c:pt>
                <c:pt idx="11854">
                  <c:v>51.067663128545973</c:v>
                </c:pt>
                <c:pt idx="11855">
                  <c:v>51.073225351032391</c:v>
                </c:pt>
                <c:pt idx="11856">
                  <c:v>51.078814795742318</c:v>
                </c:pt>
                <c:pt idx="11857">
                  <c:v>51.084329518226482</c:v>
                </c:pt>
                <c:pt idx="11858">
                  <c:v>51.089901185157785</c:v>
                </c:pt>
                <c:pt idx="11859">
                  <c:v>51.095469796533393</c:v>
                </c:pt>
                <c:pt idx="11860">
                  <c:v>51.101020352352577</c:v>
                </c:pt>
                <c:pt idx="11861">
                  <c:v>51.106562852615838</c:v>
                </c:pt>
                <c:pt idx="11862">
                  <c:v>51.112133686213767</c:v>
                </c:pt>
                <c:pt idx="11863">
                  <c:v>51.117685353144125</c:v>
                </c:pt>
                <c:pt idx="11864">
                  <c:v>51.123244242297048</c:v>
                </c:pt>
                <c:pt idx="11865">
                  <c:v>51.128794520338445</c:v>
                </c:pt>
                <c:pt idx="11866">
                  <c:v>51.134352853935795</c:v>
                </c:pt>
                <c:pt idx="11867">
                  <c:v>51.139895631976842</c:v>
                </c:pt>
                <c:pt idx="11868">
                  <c:v>51.145478965575364</c:v>
                </c:pt>
                <c:pt idx="11869">
                  <c:v>51.151024799172106</c:v>
                </c:pt>
                <c:pt idx="11870">
                  <c:v>51.156595354992248</c:v>
                </c:pt>
                <c:pt idx="11871">
                  <c:v>51.162169521923673</c:v>
                </c:pt>
                <c:pt idx="11872">
                  <c:v>51.167711188853559</c:v>
                </c:pt>
                <c:pt idx="11873">
                  <c:v>51.173256189116927</c:v>
                </c:pt>
                <c:pt idx="11874">
                  <c:v>51.178803133824843</c:v>
                </c:pt>
                <c:pt idx="11875">
                  <c:v>51.184380634089763</c:v>
                </c:pt>
                <c:pt idx="11876">
                  <c:v>51.189925634353131</c:v>
                </c:pt>
                <c:pt idx="11877">
                  <c:v>51.195462579060575</c:v>
                </c:pt>
                <c:pt idx="11878">
                  <c:v>51.20103369043629</c:v>
                </c:pt>
                <c:pt idx="11879">
                  <c:v>51.206574524032803</c:v>
                </c:pt>
                <c:pt idx="11880">
                  <c:v>51.212145357630732</c:v>
                </c:pt>
                <c:pt idx="11881">
                  <c:v>51.217685635671657</c:v>
                </c:pt>
                <c:pt idx="11882">
                  <c:v>51.223246469269128</c:v>
                </c:pt>
                <c:pt idx="11883">
                  <c:v>51.228812580644615</c:v>
                </c:pt>
                <c:pt idx="11884">
                  <c:v>51.234390358687321</c:v>
                </c:pt>
                <c:pt idx="11885">
                  <c:v>51.239922303394508</c:v>
                </c:pt>
                <c:pt idx="11886">
                  <c:v>51.24546730365789</c:v>
                </c:pt>
                <c:pt idx="11887">
                  <c:v>51.251018970588248</c:v>
                </c:pt>
                <c:pt idx="11888">
                  <c:v>51.256600359742237</c:v>
                </c:pt>
                <c:pt idx="11889">
                  <c:v>51.262140360005375</c:v>
                </c:pt>
                <c:pt idx="11890">
                  <c:v>51.267693693602467</c:v>
                </c:pt>
                <c:pt idx="11891">
                  <c:v>51.27325258275539</c:v>
                </c:pt>
                <c:pt idx="11892">
                  <c:v>51.278824249686707</c:v>
                </c:pt>
                <c:pt idx="11893">
                  <c:v>51.284363138838671</c:v>
                </c:pt>
                <c:pt idx="11894">
                  <c:v>51.289920083547059</c:v>
                </c:pt>
                <c:pt idx="11895">
                  <c:v>51.295518694924084</c:v>
                </c:pt>
                <c:pt idx="11896">
                  <c:v>51.30106452852084</c:v>
                </c:pt>
                <c:pt idx="11897">
                  <c:v>51.306595639894667</c:v>
                </c:pt>
                <c:pt idx="11898">
                  <c:v>51.312163973492474</c:v>
                </c:pt>
                <c:pt idx="11899">
                  <c:v>51.317746195979836</c:v>
                </c:pt>
                <c:pt idx="11900">
                  <c:v>51.323296751799035</c:v>
                </c:pt>
                <c:pt idx="11901">
                  <c:v>51.328854529840797</c:v>
                </c:pt>
                <c:pt idx="11902">
                  <c:v>51.334398418993004</c:v>
                </c:pt>
                <c:pt idx="11903">
                  <c:v>51.339953974812431</c:v>
                </c:pt>
                <c:pt idx="11904">
                  <c:v>51.345490641742074</c:v>
                </c:pt>
                <c:pt idx="11905">
                  <c:v>51.351048142006036</c:v>
                </c:pt>
                <c:pt idx="11906">
                  <c:v>51.356602864492103</c:v>
                </c:pt>
                <c:pt idx="11907">
                  <c:v>51.36217425364562</c:v>
                </c:pt>
                <c:pt idx="11908">
                  <c:v>51.36772397613143</c:v>
                </c:pt>
                <c:pt idx="11909">
                  <c:v>51.373303976396471</c:v>
                </c:pt>
                <c:pt idx="11910">
                  <c:v>51.378839532214954</c:v>
                </c:pt>
                <c:pt idx="11911">
                  <c:v>51.384414810257539</c:v>
                </c:pt>
                <c:pt idx="11912">
                  <c:v>51.389985643855468</c:v>
                </c:pt>
                <c:pt idx="11913">
                  <c:v>51.395526755229767</c:v>
                </c:pt>
                <c:pt idx="11914">
                  <c:v>51.401077588826752</c:v>
                </c:pt>
                <c:pt idx="11915">
                  <c:v>51.406637589090849</c:v>
                </c:pt>
                <c:pt idx="11916">
                  <c:v>51.412183978243178</c:v>
                </c:pt>
                <c:pt idx="11917">
                  <c:v>51.417740367395979</c:v>
                </c:pt>
                <c:pt idx="11918">
                  <c:v>51.423310089882747</c:v>
                </c:pt>
                <c:pt idx="11919">
                  <c:v>51.428840645700987</c:v>
                </c:pt>
                <c:pt idx="11920">
                  <c:v>51.434422868188349</c:v>
                </c:pt>
                <c:pt idx="11921">
                  <c:v>51.439995924008613</c:v>
                </c:pt>
                <c:pt idx="11922">
                  <c:v>51.445530924271509</c:v>
                </c:pt>
                <c:pt idx="11923">
                  <c:v>51.45108203564628</c:v>
                </c:pt>
                <c:pt idx="11924">
                  <c:v>51.456648147021767</c:v>
                </c:pt>
                <c:pt idx="11925">
                  <c:v>51.462193980618522</c:v>
                </c:pt>
                <c:pt idx="11926">
                  <c:v>51.46776759199436</c:v>
                </c:pt>
                <c:pt idx="11927">
                  <c:v>51.473350647815096</c:v>
                </c:pt>
                <c:pt idx="11928">
                  <c:v>51.478893425856143</c:v>
                </c:pt>
                <c:pt idx="11929">
                  <c:v>51.484463703898498</c:v>
                </c:pt>
                <c:pt idx="11930">
                  <c:v>51.490003981939424</c:v>
                </c:pt>
                <c:pt idx="11931">
                  <c:v>51.495546759980471</c:v>
                </c:pt>
                <c:pt idx="11932">
                  <c:v>51.501092315799426</c:v>
                </c:pt>
                <c:pt idx="11933">
                  <c:v>51.506668982730972</c:v>
                </c:pt>
                <c:pt idx="11934">
                  <c:v>51.512223427439238</c:v>
                </c:pt>
                <c:pt idx="11935">
                  <c:v>51.517773983258422</c:v>
                </c:pt>
                <c:pt idx="11936">
                  <c:v>51.523335372411466</c:v>
                </c:pt>
                <c:pt idx="11937">
                  <c:v>51.528895094897763</c:v>
                </c:pt>
                <c:pt idx="11938">
                  <c:v>51.534445095161374</c:v>
                </c:pt>
                <c:pt idx="11939">
                  <c:v>51.539993706536023</c:v>
                </c:pt>
                <c:pt idx="11940">
                  <c:v>51.545537317910444</c:v>
                </c:pt>
                <c:pt idx="11941">
                  <c:v>51.551118429286646</c:v>
                </c:pt>
                <c:pt idx="11942">
                  <c:v>51.556670373994791</c:v>
                </c:pt>
                <c:pt idx="11943">
                  <c:v>51.562222318702936</c:v>
                </c:pt>
                <c:pt idx="11944">
                  <c:v>51.567806763412634</c:v>
                </c:pt>
                <c:pt idx="11945">
                  <c:v>51.573340097008781</c:v>
                </c:pt>
                <c:pt idx="11946">
                  <c:v>51.578888430605659</c:v>
                </c:pt>
                <c:pt idx="11947">
                  <c:v>51.584428430868783</c:v>
                </c:pt>
                <c:pt idx="11948">
                  <c:v>51.59000620891149</c:v>
                </c:pt>
                <c:pt idx="11949">
                  <c:v>51.595582598065249</c:v>
                </c:pt>
                <c:pt idx="11950">
                  <c:v>51.601115098328023</c:v>
                </c:pt>
                <c:pt idx="11951">
                  <c:v>51.606714543038436</c:v>
                </c:pt>
                <c:pt idx="11952">
                  <c:v>51.612249543301331</c:v>
                </c:pt>
                <c:pt idx="11953">
                  <c:v>51.617782876897479</c:v>
                </c:pt>
                <c:pt idx="11954">
                  <c:v>51.623376488274275</c:v>
                </c:pt>
                <c:pt idx="11955">
                  <c:v>51.628916488537413</c:v>
                </c:pt>
                <c:pt idx="11956">
                  <c:v>51.634448711022401</c:v>
                </c:pt>
                <c:pt idx="11957">
                  <c:v>51.640010933508819</c:v>
                </c:pt>
                <c:pt idx="11958">
                  <c:v>51.645558155994522</c:v>
                </c:pt>
                <c:pt idx="11959">
                  <c:v>51.651141767370831</c:v>
                </c:pt>
                <c:pt idx="11960">
                  <c:v>51.656705934301783</c:v>
                </c:pt>
                <c:pt idx="11961">
                  <c:v>51.66224871234283</c:v>
                </c:pt>
                <c:pt idx="11962">
                  <c:v>51.667806768162379</c:v>
                </c:pt>
                <c:pt idx="11963">
                  <c:v>51.673341212869701</c:v>
                </c:pt>
                <c:pt idx="11964">
                  <c:v>51.678935657579856</c:v>
                </c:pt>
                <c:pt idx="11965">
                  <c:v>51.684480102287651</c:v>
                </c:pt>
                <c:pt idx="11966">
                  <c:v>51.690032046995796</c:v>
                </c:pt>
                <c:pt idx="11967">
                  <c:v>51.695583991703955</c:v>
                </c:pt>
                <c:pt idx="11968">
                  <c:v>51.701150103079442</c:v>
                </c:pt>
                <c:pt idx="11969">
                  <c:v>51.706699270009679</c:v>
                </c:pt>
                <c:pt idx="11970">
                  <c:v>51.712256492495854</c:v>
                </c:pt>
                <c:pt idx="11971">
                  <c:v>51.717825381649249</c:v>
                </c:pt>
                <c:pt idx="11972">
                  <c:v>51.723384548579958</c:v>
                </c:pt>
                <c:pt idx="11973">
                  <c:v>51.728925937732058</c:v>
                </c:pt>
                <c:pt idx="11974">
                  <c:v>51.734502326885803</c:v>
                </c:pt>
                <c:pt idx="11975">
                  <c:v>51.740055104927322</c:v>
                </c:pt>
                <c:pt idx="11976">
                  <c:v>51.745594549634873</c:v>
                </c:pt>
                <c:pt idx="11977">
                  <c:v>51.751185661011547</c:v>
                </c:pt>
                <c:pt idx="11978">
                  <c:v>51.756742605719936</c:v>
                </c:pt>
                <c:pt idx="11979">
                  <c:v>51.762303439317392</c:v>
                </c:pt>
                <c:pt idx="11980">
                  <c:v>51.767838439580302</c:v>
                </c:pt>
                <c:pt idx="11981">
                  <c:v>51.77340788428927</c:v>
                </c:pt>
                <c:pt idx="11982">
                  <c:v>51.778967884553353</c:v>
                </c:pt>
                <c:pt idx="11983">
                  <c:v>51.784525662595115</c:v>
                </c:pt>
                <c:pt idx="11984">
                  <c:v>51.790095107304097</c:v>
                </c:pt>
                <c:pt idx="11985">
                  <c:v>51.795643163123174</c:v>
                </c:pt>
                <c:pt idx="11986">
                  <c:v>51.80119649672028</c:v>
                </c:pt>
                <c:pt idx="11987">
                  <c:v>51.806749830317372</c:v>
                </c:pt>
                <c:pt idx="11988">
                  <c:v>51.812283163913534</c:v>
                </c:pt>
                <c:pt idx="11989">
                  <c:v>51.817882608623933</c:v>
                </c:pt>
                <c:pt idx="11990">
                  <c:v>51.82342649777614</c:v>
                </c:pt>
                <c:pt idx="11991">
                  <c:v>51.8289689980394</c:v>
                </c:pt>
                <c:pt idx="11992">
                  <c:v>51.834527331636735</c:v>
                </c:pt>
                <c:pt idx="11993">
                  <c:v>51.840093998567809</c:v>
                </c:pt>
                <c:pt idx="11994">
                  <c:v>51.845645665498168</c:v>
                </c:pt>
                <c:pt idx="11995">
                  <c:v>51.851198721317473</c:v>
                </c:pt>
                <c:pt idx="11996">
                  <c:v>51.856761221581678</c:v>
                </c:pt>
                <c:pt idx="11997">
                  <c:v>51.862324555179256</c:v>
                </c:pt>
                <c:pt idx="11998">
                  <c:v>51.867867333220303</c:v>
                </c:pt>
                <c:pt idx="11999">
                  <c:v>51.873443166818475</c:v>
                </c:pt>
                <c:pt idx="12000">
                  <c:v>51.878994833748834</c:v>
                </c:pt>
                <c:pt idx="12001">
                  <c:v>51.884533722900798</c:v>
                </c:pt>
                <c:pt idx="12002">
                  <c:v>51.890130112055502</c:v>
                </c:pt>
                <c:pt idx="12003">
                  <c:v>51.895650390095483</c:v>
                </c:pt>
                <c:pt idx="12004">
                  <c:v>51.901219834804465</c:v>
                </c:pt>
                <c:pt idx="12005">
                  <c:v>51.906768168401328</c:v>
                </c:pt>
                <c:pt idx="12006">
                  <c:v>51.912333724221227</c:v>
                </c:pt>
                <c:pt idx="12007">
                  <c:v>51.917898168929966</c:v>
                </c:pt>
                <c:pt idx="12008">
                  <c:v>51.92342872474822</c:v>
                </c:pt>
                <c:pt idx="12009">
                  <c:v>51.928994558345906</c:v>
                </c:pt>
                <c:pt idx="12010">
                  <c:v>51.934560391943606</c:v>
                </c:pt>
                <c:pt idx="12011">
                  <c:v>51.940107892207095</c:v>
                </c:pt>
                <c:pt idx="12012">
                  <c:v>51.945678170249451</c:v>
                </c:pt>
                <c:pt idx="12013">
                  <c:v>51.951217337179216</c:v>
                </c:pt>
                <c:pt idx="12014">
                  <c:v>51.956768726331774</c:v>
                </c:pt>
                <c:pt idx="12015">
                  <c:v>51.962341226596465</c:v>
                </c:pt>
                <c:pt idx="12016">
                  <c:v>51.967887337970993</c:v>
                </c:pt>
                <c:pt idx="12017">
                  <c:v>51.973445949346129</c:v>
                </c:pt>
                <c:pt idx="12018">
                  <c:v>51.979012060721615</c:v>
                </c:pt>
                <c:pt idx="12019">
                  <c:v>51.984586505430826</c:v>
                </c:pt>
                <c:pt idx="12020">
                  <c:v>51.990147339028283</c:v>
                </c:pt>
                <c:pt idx="12021">
                  <c:v>51.995663172623608</c:v>
                </c:pt>
                <c:pt idx="12022">
                  <c:v>52.001235117332712</c:v>
                </c:pt>
                <c:pt idx="12023">
                  <c:v>52.006782339818415</c:v>
                </c:pt>
                <c:pt idx="12024">
                  <c:v>52.012363451194616</c:v>
                </c:pt>
                <c:pt idx="12025">
                  <c:v>52.017893173679482</c:v>
                </c:pt>
                <c:pt idx="12026">
                  <c:v>52.023490951723133</c:v>
                </c:pt>
                <c:pt idx="12027">
                  <c:v>52.029039563097797</c:v>
                </c:pt>
                <c:pt idx="12028">
                  <c:v>52.034575674471853</c:v>
                </c:pt>
                <c:pt idx="12029">
                  <c:v>52.0401428969585</c:v>
                </c:pt>
                <c:pt idx="12030">
                  <c:v>52.045677063888036</c:v>
                </c:pt>
                <c:pt idx="12031">
                  <c:v>52.051247619708178</c:v>
                </c:pt>
                <c:pt idx="12032">
                  <c:v>52.056824286639724</c:v>
                </c:pt>
                <c:pt idx="12033">
                  <c:v>52.06235400912459</c:v>
                </c:pt>
                <c:pt idx="12034">
                  <c:v>52.067917620499955</c:v>
                </c:pt>
                <c:pt idx="12035">
                  <c:v>52.073475398541717</c:v>
                </c:pt>
                <c:pt idx="12036">
                  <c:v>52.079025121027541</c:v>
                </c:pt>
                <c:pt idx="12037">
                  <c:v>52.084586510180571</c:v>
                </c:pt>
                <c:pt idx="12038">
                  <c:v>52.090176510446085</c:v>
                </c:pt>
                <c:pt idx="12039">
                  <c:v>52.095723732931788</c:v>
                </c:pt>
                <c:pt idx="12040">
                  <c:v>52.101253733194454</c:v>
                </c:pt>
                <c:pt idx="12041">
                  <c:v>52.106839011237511</c:v>
                </c:pt>
                <c:pt idx="12042">
                  <c:v>52.112366789277843</c:v>
                </c:pt>
                <c:pt idx="12043">
                  <c:v>52.11792234509727</c:v>
                </c:pt>
                <c:pt idx="12044">
                  <c:v>52.123467067582865</c:v>
                </c:pt>
                <c:pt idx="12045">
                  <c:v>52.129028456735895</c:v>
                </c:pt>
                <c:pt idx="12046">
                  <c:v>52.134577901443933</c:v>
                </c:pt>
                <c:pt idx="12047">
                  <c:v>52.140153457264304</c:v>
                </c:pt>
                <c:pt idx="12048">
                  <c:v>52.145691513082909</c:v>
                </c:pt>
                <c:pt idx="12049">
                  <c:v>52.151246513346763</c:v>
                </c:pt>
                <c:pt idx="12050">
                  <c:v>52.156808735833167</c:v>
                </c:pt>
                <c:pt idx="12051">
                  <c:v>52.162367902763876</c:v>
                </c:pt>
                <c:pt idx="12052">
                  <c:v>52.167956514140442</c:v>
                </c:pt>
                <c:pt idx="12053">
                  <c:v>52.17347068106902</c:v>
                </c:pt>
                <c:pt idx="12054">
                  <c:v>52.179024847999486</c:v>
                </c:pt>
                <c:pt idx="12055">
                  <c:v>52.18458512604137</c:v>
                </c:pt>
                <c:pt idx="12056">
                  <c:v>52.190161515195115</c:v>
                </c:pt>
                <c:pt idx="12057">
                  <c:v>52.195706515458497</c:v>
                </c:pt>
                <c:pt idx="12058">
                  <c:v>52.201263182389084</c:v>
                </c:pt>
                <c:pt idx="12059">
                  <c:v>52.206847349320981</c:v>
                </c:pt>
                <c:pt idx="12060">
                  <c:v>52.212390405139828</c:v>
                </c:pt>
                <c:pt idx="12061">
                  <c:v>52.217949294292751</c:v>
                </c:pt>
                <c:pt idx="12062">
                  <c:v>52.223524294557549</c:v>
                </c:pt>
                <c:pt idx="12063">
                  <c:v>52.22905179482008</c:v>
                </c:pt>
                <c:pt idx="12064">
                  <c:v>52.234608183972895</c:v>
                </c:pt>
                <c:pt idx="12065">
                  <c:v>52.240158739792079</c:v>
                </c:pt>
                <c:pt idx="12066">
                  <c:v>52.245722906723032</c:v>
                </c:pt>
                <c:pt idx="12067">
                  <c:v>52.251277073653512</c:v>
                </c:pt>
                <c:pt idx="12068">
                  <c:v>52.256834573917473</c:v>
                </c:pt>
                <c:pt idx="12069">
                  <c:v>52.262394851959357</c:v>
                </c:pt>
                <c:pt idx="12070">
                  <c:v>52.267952630001105</c:v>
                </c:pt>
                <c:pt idx="12071">
                  <c:v>52.273505685820425</c:v>
                </c:pt>
                <c:pt idx="12072">
                  <c:v>52.279076519418354</c:v>
                </c:pt>
                <c:pt idx="12073">
                  <c:v>52.284628186348712</c:v>
                </c:pt>
                <c:pt idx="12074">
                  <c:v>52.290174575501041</c:v>
                </c:pt>
                <c:pt idx="12075">
                  <c:v>52.295734575765124</c:v>
                </c:pt>
                <c:pt idx="12076">
                  <c:v>52.30131235380783</c:v>
                </c:pt>
                <c:pt idx="12077">
                  <c:v>52.306861520738067</c:v>
                </c:pt>
                <c:pt idx="12078">
                  <c:v>52.312428743224729</c:v>
                </c:pt>
                <c:pt idx="12079">
                  <c:v>52.317972632376936</c:v>
                </c:pt>
                <c:pt idx="12080">
                  <c:v>52.323547354863933</c:v>
                </c:pt>
                <c:pt idx="12081">
                  <c:v>52.329084299571377</c:v>
                </c:pt>
                <c:pt idx="12082">
                  <c:v>52.334623744278929</c:v>
                </c:pt>
                <c:pt idx="12083">
                  <c:v>52.340207077877452</c:v>
                </c:pt>
                <c:pt idx="12084">
                  <c:v>52.345756800363276</c:v>
                </c:pt>
                <c:pt idx="12085">
                  <c:v>52.35131818951632</c:v>
                </c:pt>
                <c:pt idx="12086">
                  <c:v>52.356882356447272</c:v>
                </c:pt>
                <c:pt idx="12087">
                  <c:v>52.362414023376672</c:v>
                </c:pt>
                <c:pt idx="12088">
                  <c:v>52.367969023640526</c:v>
                </c:pt>
                <c:pt idx="12089">
                  <c:v>52.373509301681452</c:v>
                </c:pt>
                <c:pt idx="12090">
                  <c:v>52.379088190835319</c:v>
                </c:pt>
                <c:pt idx="12091">
                  <c:v>52.384659579988835</c:v>
                </c:pt>
                <c:pt idx="12092">
                  <c:v>52.390204580252217</c:v>
                </c:pt>
                <c:pt idx="12093">
                  <c:v>52.395762358293965</c:v>
                </c:pt>
                <c:pt idx="12094">
                  <c:v>52.401319025224566</c:v>
                </c:pt>
                <c:pt idx="12095">
                  <c:v>52.406870969932712</c:v>
                </c:pt>
                <c:pt idx="12096">
                  <c:v>52.412422914640857</c:v>
                </c:pt>
                <c:pt idx="12097">
                  <c:v>52.418020137128934</c:v>
                </c:pt>
                <c:pt idx="12098">
                  <c:v>52.423535970724259</c:v>
                </c:pt>
                <c:pt idx="12099">
                  <c:v>52.42912208210069</c:v>
                </c:pt>
                <c:pt idx="12100">
                  <c:v>52.434688193476177</c:v>
                </c:pt>
                <c:pt idx="12101">
                  <c:v>52.440230415961636</c:v>
                </c:pt>
                <c:pt idx="12102">
                  <c:v>52.445770416224775</c:v>
                </c:pt>
                <c:pt idx="12103">
                  <c:v>52.451319027599439</c:v>
                </c:pt>
                <c:pt idx="12104">
                  <c:v>52.45688069453027</c:v>
                </c:pt>
                <c:pt idx="12105">
                  <c:v>52.462442917016674</c:v>
                </c:pt>
                <c:pt idx="12106">
                  <c:v>52.467985417279934</c:v>
                </c:pt>
                <c:pt idx="12107">
                  <c:v>52.473552361988794</c:v>
                </c:pt>
                <c:pt idx="12108">
                  <c:v>52.479133473364996</c:v>
                </c:pt>
                <c:pt idx="12109">
                  <c:v>52.484660973627541</c:v>
                </c:pt>
                <c:pt idx="12110">
                  <c:v>52.49024236278153</c:v>
                </c:pt>
                <c:pt idx="12111">
                  <c:v>52.495782085266868</c:v>
                </c:pt>
                <c:pt idx="12112">
                  <c:v>52.501338752197469</c:v>
                </c:pt>
                <c:pt idx="12113">
                  <c:v>52.506902919128422</c:v>
                </c:pt>
                <c:pt idx="12114">
                  <c:v>52.512457919392261</c:v>
                </c:pt>
                <c:pt idx="12115">
                  <c:v>52.518020419656466</c:v>
                </c:pt>
                <c:pt idx="12116">
                  <c:v>52.52355847547507</c:v>
                </c:pt>
                <c:pt idx="12117">
                  <c:v>52.529102920182865</c:v>
                </c:pt>
                <c:pt idx="12118">
                  <c:v>52.534647364890645</c:v>
                </c:pt>
                <c:pt idx="12119">
                  <c:v>52.540218754044162</c:v>
                </c:pt>
                <c:pt idx="12120">
                  <c:v>52.545777643197084</c:v>
                </c:pt>
                <c:pt idx="12121">
                  <c:v>52.551344865683745</c:v>
                </c:pt>
                <c:pt idx="12122">
                  <c:v>52.556930143726802</c:v>
                </c:pt>
                <c:pt idx="12123">
                  <c:v>52.562446532877715</c:v>
                </c:pt>
                <c:pt idx="12124">
                  <c:v>52.568020144253552</c:v>
                </c:pt>
                <c:pt idx="12125">
                  <c:v>52.573564866739133</c:v>
                </c:pt>
                <c:pt idx="12126">
                  <c:v>52.579122922558682</c:v>
                </c:pt>
                <c:pt idx="12127">
                  <c:v>52.584672645044506</c:v>
                </c:pt>
                <c:pt idx="12128">
                  <c:v>52.590228200863933</c:v>
                </c:pt>
                <c:pt idx="12129">
                  <c:v>52.595809312240135</c:v>
                </c:pt>
                <c:pt idx="12130">
                  <c:v>52.601355423614663</c:v>
                </c:pt>
                <c:pt idx="12131">
                  <c:v>52.606901257211419</c:v>
                </c:pt>
                <c:pt idx="12132">
                  <c:v>52.612484590809942</c:v>
                </c:pt>
                <c:pt idx="12133">
                  <c:v>52.618010979961326</c:v>
                </c:pt>
                <c:pt idx="12134">
                  <c:v>52.623568758003074</c:v>
                </c:pt>
                <c:pt idx="12135">
                  <c:v>52.62914959160149</c:v>
                </c:pt>
                <c:pt idx="12136">
                  <c:v>52.634687369642293</c:v>
                </c:pt>
                <c:pt idx="12137">
                  <c:v>52.640249036573124</c:v>
                </c:pt>
                <c:pt idx="12138">
                  <c:v>52.645809036837221</c:v>
                </c:pt>
                <c:pt idx="12139">
                  <c:v>52.651366814878969</c:v>
                </c:pt>
                <c:pt idx="12140">
                  <c:v>52.656928204032013</c:v>
                </c:pt>
                <c:pt idx="12141">
                  <c:v>52.662475426517716</c:v>
                </c:pt>
                <c:pt idx="12142">
                  <c:v>52.668054315671583</c:v>
                </c:pt>
                <c:pt idx="12143">
                  <c:v>52.673623482602778</c:v>
                </c:pt>
                <c:pt idx="12144">
                  <c:v>52.679152093976484</c:v>
                </c:pt>
                <c:pt idx="12145">
                  <c:v>52.684701816462294</c:v>
                </c:pt>
                <c:pt idx="12146">
                  <c:v>52.690258483392896</c:v>
                </c:pt>
                <c:pt idx="12147">
                  <c:v>52.695810705878827</c:v>
                </c:pt>
                <c:pt idx="12148">
                  <c:v>52.70137487280978</c:v>
                </c:pt>
                <c:pt idx="12149">
                  <c:v>52.706966539742041</c:v>
                </c:pt>
                <c:pt idx="12150">
                  <c:v>52.712484595559687</c:v>
                </c:pt>
                <c:pt idx="12151">
                  <c:v>52.718040151379114</c:v>
                </c:pt>
                <c:pt idx="12152">
                  <c:v>52.7236062627546</c:v>
                </c:pt>
                <c:pt idx="12153">
                  <c:v>52.729142929684244</c:v>
                </c:pt>
                <c:pt idx="12154">
                  <c:v>52.734702096614967</c:v>
                </c:pt>
                <c:pt idx="12155">
                  <c:v>52.740276819101965</c:v>
                </c:pt>
                <c:pt idx="12156">
                  <c:v>52.745833486032566</c:v>
                </c:pt>
                <c:pt idx="12157">
                  <c:v>52.751390152963154</c:v>
                </c:pt>
                <c:pt idx="12158">
                  <c:v>52.756945431004795</c:v>
                </c:pt>
                <c:pt idx="12159">
                  <c:v>52.762511542380281</c:v>
                </c:pt>
                <c:pt idx="12160">
                  <c:v>52.768057653754823</c:v>
                </c:pt>
                <c:pt idx="12161">
                  <c:v>52.773595431795627</c:v>
                </c:pt>
                <c:pt idx="12162">
                  <c:v>52.779163487615662</c:v>
                </c:pt>
                <c:pt idx="12163">
                  <c:v>52.784702932323214</c:v>
                </c:pt>
                <c:pt idx="12164">
                  <c:v>52.790277099254638</c:v>
                </c:pt>
                <c:pt idx="12165">
                  <c:v>52.795846266185819</c:v>
                </c:pt>
                <c:pt idx="12166">
                  <c:v>52.801405433116528</c:v>
                </c:pt>
                <c:pt idx="12167">
                  <c:v>52.806950155602124</c:v>
                </c:pt>
                <c:pt idx="12168">
                  <c:v>52.812520433644465</c:v>
                </c:pt>
                <c:pt idx="12169">
                  <c:v>52.818042656128981</c:v>
                </c:pt>
                <c:pt idx="12170">
                  <c:v>52.823603767504238</c:v>
                </c:pt>
                <c:pt idx="12171">
                  <c:v>52.829172101102046</c:v>
                </c:pt>
                <c:pt idx="12172">
                  <c:v>52.834724601365778</c:v>
                </c:pt>
                <c:pt idx="12173">
                  <c:v>52.840284046074288</c:v>
                </c:pt>
                <c:pt idx="12174">
                  <c:v>52.84583099078219</c:v>
                </c:pt>
                <c:pt idx="12175">
                  <c:v>52.851387935490578</c:v>
                </c:pt>
                <c:pt idx="12176">
                  <c:v>52.856937935754189</c:v>
                </c:pt>
                <c:pt idx="12177">
                  <c:v>52.862495158240364</c:v>
                </c:pt>
                <c:pt idx="12178">
                  <c:v>52.868063491838186</c:v>
                </c:pt>
                <c:pt idx="12179">
                  <c:v>52.873621547657734</c:v>
                </c:pt>
                <c:pt idx="12180">
                  <c:v>52.879187103477634</c:v>
                </c:pt>
                <c:pt idx="12181">
                  <c:v>52.884721548184956</c:v>
                </c:pt>
                <c:pt idx="12182">
                  <c:v>52.890279604004505</c:v>
                </c:pt>
                <c:pt idx="12183">
                  <c:v>52.89584432649103</c:v>
                </c:pt>
                <c:pt idx="12184">
                  <c:v>52.901385437865329</c:v>
                </c:pt>
                <c:pt idx="12185">
                  <c:v>52.906965438130371</c:v>
                </c:pt>
                <c:pt idx="12186">
                  <c:v>52.912522105060958</c:v>
                </c:pt>
                <c:pt idx="12187">
                  <c:v>52.918107938659602</c:v>
                </c:pt>
                <c:pt idx="12188">
                  <c:v>52.92361571669899</c:v>
                </c:pt>
                <c:pt idx="12189">
                  <c:v>52.929172105851791</c:v>
                </c:pt>
                <c:pt idx="12190">
                  <c:v>52.934719328337493</c:v>
                </c:pt>
                <c:pt idx="12191">
                  <c:v>52.940320161936853</c:v>
                </c:pt>
                <c:pt idx="12192">
                  <c:v>52.945874328867333</c:v>
                </c:pt>
                <c:pt idx="12193">
                  <c:v>52.951394884685101</c:v>
                </c:pt>
                <c:pt idx="12194">
                  <c:v>52.956991273839805</c:v>
                </c:pt>
                <c:pt idx="12195">
                  <c:v>52.962536274103172</c:v>
                </c:pt>
                <c:pt idx="12196">
                  <c:v>52.968093496589347</c:v>
                </c:pt>
                <c:pt idx="12197">
                  <c:v>52.9736482190754</c:v>
                </c:pt>
                <c:pt idx="12198">
                  <c:v>52.9791896082275</c:v>
                </c:pt>
                <c:pt idx="12199">
                  <c:v>52.984758219603108</c:v>
                </c:pt>
                <c:pt idx="12200">
                  <c:v>52.990314330978109</c:v>
                </c:pt>
                <c:pt idx="12201">
                  <c:v>52.99586988679755</c:v>
                </c:pt>
                <c:pt idx="12202">
                  <c:v>53.001439887062105</c:v>
                </c:pt>
                <c:pt idx="12203">
                  <c:v>53.006974053991627</c:v>
                </c:pt>
                <c:pt idx="12204">
                  <c:v>53.01255238758992</c:v>
                </c:pt>
                <c:pt idx="12205">
                  <c:v>53.018096276742128</c:v>
                </c:pt>
                <c:pt idx="12206">
                  <c:v>53.023659888117493</c:v>
                </c:pt>
                <c:pt idx="12207">
                  <c:v>53.02921988838159</c:v>
                </c:pt>
                <c:pt idx="12208">
                  <c:v>53.034789055312771</c:v>
                </c:pt>
                <c:pt idx="12209">
                  <c:v>53.040319055575438</c:v>
                </c:pt>
                <c:pt idx="12210">
                  <c:v>53.045892111395702</c:v>
                </c:pt>
                <c:pt idx="12211">
                  <c:v>53.051441556103725</c:v>
                </c:pt>
                <c:pt idx="12212">
                  <c:v>53.056984611922559</c:v>
                </c:pt>
                <c:pt idx="12213">
                  <c:v>53.062556001076075</c:v>
                </c:pt>
                <c:pt idx="12214">
                  <c:v>53.068103779117365</c:v>
                </c:pt>
                <c:pt idx="12215">
                  <c:v>53.07366100160354</c:v>
                </c:pt>
                <c:pt idx="12216">
                  <c:v>53.079231557423682</c:v>
                </c:pt>
                <c:pt idx="12217">
                  <c:v>53.084815446577792</c:v>
                </c:pt>
                <c:pt idx="12218">
                  <c:v>53.09034350239591</c:v>
                </c:pt>
                <c:pt idx="12219">
                  <c:v>53.095894335992895</c:v>
                </c:pt>
                <c:pt idx="12220">
                  <c:v>53.101454336256978</c:v>
                </c:pt>
                <c:pt idx="12221">
                  <c:v>53.107021280965839</c:v>
                </c:pt>
                <c:pt idx="12222">
                  <c:v>53.112595725675064</c:v>
                </c:pt>
                <c:pt idx="12223">
                  <c:v>53.118136837049363</c:v>
                </c:pt>
                <c:pt idx="12224">
                  <c:v>53.123673503979006</c:v>
                </c:pt>
                <c:pt idx="12225">
                  <c:v>53.129260726466597</c:v>
                </c:pt>
                <c:pt idx="12226">
                  <c:v>53.134821282286268</c:v>
                </c:pt>
                <c:pt idx="12227">
                  <c:v>53.140367671438597</c:v>
                </c:pt>
                <c:pt idx="12228">
                  <c:v>53.145928227258267</c:v>
                </c:pt>
                <c:pt idx="12229">
                  <c:v>53.151465727521284</c:v>
                </c:pt>
                <c:pt idx="12230">
                  <c:v>53.157028783341076</c:v>
                </c:pt>
                <c:pt idx="12231">
                  <c:v>53.162571283604322</c:v>
                </c:pt>
                <c:pt idx="12232">
                  <c:v>53.168161561647622</c:v>
                </c:pt>
                <c:pt idx="12233">
                  <c:v>53.17368211746539</c:v>
                </c:pt>
                <c:pt idx="12234">
                  <c:v>53.179247395507502</c:v>
                </c:pt>
                <c:pt idx="12235">
                  <c:v>53.184830173550452</c:v>
                </c:pt>
                <c:pt idx="12236">
                  <c:v>53.190356284924036</c:v>
                </c:pt>
                <c:pt idx="12237">
                  <c:v>53.195922396299522</c:v>
                </c:pt>
                <c:pt idx="12238">
                  <c:v>53.201491563230718</c:v>
                </c:pt>
                <c:pt idx="12239">
                  <c:v>53.207054341272709</c:v>
                </c:pt>
                <c:pt idx="12240">
                  <c:v>53.212591841535726</c:v>
                </c:pt>
                <c:pt idx="12241">
                  <c:v>53.218145175132832</c:v>
                </c:pt>
                <c:pt idx="12242">
                  <c:v>53.223706842063663</c:v>
                </c:pt>
                <c:pt idx="12243">
                  <c:v>53.229265453438799</c:v>
                </c:pt>
                <c:pt idx="12244">
                  <c:v>53.234833787036607</c:v>
                </c:pt>
                <c:pt idx="12245">
                  <c:v>53.240390176189408</c:v>
                </c:pt>
                <c:pt idx="12246">
                  <c:v>53.245956009787108</c:v>
                </c:pt>
                <c:pt idx="12247">
                  <c:v>53.251494065605712</c:v>
                </c:pt>
                <c:pt idx="12248">
                  <c:v>53.257042676980362</c:v>
                </c:pt>
                <c:pt idx="12249">
                  <c:v>53.262608788355848</c:v>
                </c:pt>
                <c:pt idx="12250">
                  <c:v>53.268160455286207</c:v>
                </c:pt>
                <c:pt idx="12251">
                  <c:v>53.27372601110612</c:v>
                </c:pt>
                <c:pt idx="12252">
                  <c:v>53.279276566925304</c:v>
                </c:pt>
                <c:pt idx="12253">
                  <c:v>53.284831567189158</c:v>
                </c:pt>
                <c:pt idx="12254">
                  <c:v>53.290387123008585</c:v>
                </c:pt>
                <c:pt idx="12255">
                  <c:v>53.29594212327244</c:v>
                </c:pt>
                <c:pt idx="12256">
                  <c:v>53.301508234647926</c:v>
                </c:pt>
                <c:pt idx="12257">
                  <c:v>53.307051846022333</c:v>
                </c:pt>
                <c:pt idx="12258">
                  <c:v>53.312636568509816</c:v>
                </c:pt>
                <c:pt idx="12259">
                  <c:v>53.318162124327827</c:v>
                </c:pt>
                <c:pt idx="12260">
                  <c:v>53.323716291258307</c:v>
                </c:pt>
                <c:pt idx="12261">
                  <c:v>53.329306291523807</c:v>
                </c:pt>
                <c:pt idx="12262">
                  <c:v>53.334875736232789</c:v>
                </c:pt>
                <c:pt idx="12263">
                  <c:v>53.340390458716954</c:v>
                </c:pt>
                <c:pt idx="12264">
                  <c:v>53.345954070092318</c:v>
                </c:pt>
                <c:pt idx="12265">
                  <c:v>53.351502125911395</c:v>
                </c:pt>
                <c:pt idx="12266">
                  <c:v>53.35708268173201</c:v>
                </c:pt>
                <c:pt idx="12267">
                  <c:v>53.362620459772813</c:v>
                </c:pt>
                <c:pt idx="12268">
                  <c:v>53.368174348925507</c:v>
                </c:pt>
                <c:pt idx="12269">
                  <c:v>53.373729904744934</c:v>
                </c:pt>
                <c:pt idx="12270">
                  <c:v>53.379281849453079</c:v>
                </c:pt>
                <c:pt idx="12271">
                  <c:v>53.384834627494598</c:v>
                </c:pt>
                <c:pt idx="12272">
                  <c:v>53.390416572204174</c:v>
                </c:pt>
                <c:pt idx="12273">
                  <c:v>53.39599212802456</c:v>
                </c:pt>
                <c:pt idx="12274">
                  <c:v>53.401546294955025</c:v>
                </c:pt>
                <c:pt idx="12275">
                  <c:v>53.407105184107948</c:v>
                </c:pt>
                <c:pt idx="12276">
                  <c:v>53.412626017703516</c:v>
                </c:pt>
                <c:pt idx="12277">
                  <c:v>53.418180462411769</c:v>
                </c:pt>
                <c:pt idx="12278">
                  <c:v>53.423769351566122</c:v>
                </c:pt>
                <c:pt idx="12279">
                  <c:v>53.429329629608006</c:v>
                </c:pt>
                <c:pt idx="12280">
                  <c:v>53.434896018761279</c:v>
                </c:pt>
                <c:pt idx="12281">
                  <c:v>53.440425185690572</c:v>
                </c:pt>
                <c:pt idx="12282">
                  <c:v>53.445978519287664</c:v>
                </c:pt>
                <c:pt idx="12283">
                  <c:v>53.4515371306628</c:v>
                </c:pt>
                <c:pt idx="12284">
                  <c:v>53.45709879759363</c:v>
                </c:pt>
                <c:pt idx="12285">
                  <c:v>53.462682964525527</c:v>
                </c:pt>
                <c:pt idx="12286">
                  <c:v>53.468216853677262</c:v>
                </c:pt>
                <c:pt idx="12287">
                  <c:v>53.473763798385178</c:v>
                </c:pt>
                <c:pt idx="12288">
                  <c:v>53.479330465316238</c:v>
                </c:pt>
                <c:pt idx="12289">
                  <c:v>53.484889910024748</c:v>
                </c:pt>
                <c:pt idx="12290">
                  <c:v>53.49044879917767</c:v>
                </c:pt>
                <c:pt idx="12291">
                  <c:v>53.495982966107192</c:v>
                </c:pt>
                <c:pt idx="12292">
                  <c:v>53.501581577484231</c:v>
                </c:pt>
                <c:pt idx="12293">
                  <c:v>53.507098522190716</c:v>
                </c:pt>
                <c:pt idx="12294">
                  <c:v>53.512657411343639</c:v>
                </c:pt>
                <c:pt idx="12295">
                  <c:v>53.518225744941446</c:v>
                </c:pt>
                <c:pt idx="12296">
                  <c:v>53.523800189650672</c:v>
                </c:pt>
                <c:pt idx="12297">
                  <c:v>53.529338801024849</c:v>
                </c:pt>
                <c:pt idx="12298">
                  <c:v>53.5349121346229</c:v>
                </c:pt>
                <c:pt idx="12299">
                  <c:v>53.540448523774756</c:v>
                </c:pt>
                <c:pt idx="12300">
                  <c:v>53.546013246261282</c:v>
                </c:pt>
                <c:pt idx="12301">
                  <c:v>53.551556857635703</c:v>
                </c:pt>
                <c:pt idx="12302">
                  <c:v>53.557111580121756</c:v>
                </c:pt>
                <c:pt idx="12303">
                  <c:v>53.562692413720171</c:v>
                </c:pt>
                <c:pt idx="12304">
                  <c:v>53.568208525093283</c:v>
                </c:pt>
                <c:pt idx="12305">
                  <c:v>53.57378102535796</c:v>
                </c:pt>
                <c:pt idx="12306">
                  <c:v>53.579355747844971</c:v>
                </c:pt>
                <c:pt idx="12307">
                  <c:v>53.58489685921927</c:v>
                </c:pt>
                <c:pt idx="12308">
                  <c:v>53.590456581705567</c:v>
                </c:pt>
                <c:pt idx="12309">
                  <c:v>53.596012415302781</c:v>
                </c:pt>
                <c:pt idx="12310">
                  <c:v>53.601571026677917</c:v>
                </c:pt>
                <c:pt idx="12311">
                  <c:v>53.607110193607681</c:v>
                </c:pt>
                <c:pt idx="12312">
                  <c:v>53.612688804983762</c:v>
                </c:pt>
                <c:pt idx="12313">
                  <c:v>53.618230471913634</c:v>
                </c:pt>
                <c:pt idx="12314">
                  <c:v>53.623786027733075</c:v>
                </c:pt>
                <c:pt idx="12315">
                  <c:v>53.629334361329938</c:v>
                </c:pt>
                <c:pt idx="12316">
                  <c:v>53.634916583817301</c:v>
                </c:pt>
                <c:pt idx="12317">
                  <c:v>53.640456028524852</c:v>
                </c:pt>
                <c:pt idx="12318">
                  <c:v>53.646036862123267</c:v>
                </c:pt>
                <c:pt idx="12319">
                  <c:v>53.651586306831291</c:v>
                </c:pt>
                <c:pt idx="12320">
                  <c:v>53.657124084872095</c:v>
                </c:pt>
                <c:pt idx="12321">
                  <c:v>53.662686585136299</c:v>
                </c:pt>
                <c:pt idx="12322">
                  <c:v>53.668254085400747</c:v>
                </c:pt>
                <c:pt idx="12323">
                  <c:v>53.673796307886207</c:v>
                </c:pt>
                <c:pt idx="12324">
                  <c:v>53.679371308151005</c:v>
                </c:pt>
                <c:pt idx="12325">
                  <c:v>53.684915475081013</c:v>
                </c:pt>
                <c:pt idx="12326">
                  <c:v>53.69045936423322</c:v>
                </c:pt>
                <c:pt idx="12327">
                  <c:v>53.696022697830799</c:v>
                </c:pt>
                <c:pt idx="12328">
                  <c:v>53.701585198095003</c:v>
                </c:pt>
                <c:pt idx="12329">
                  <c:v>53.70715242058165</c:v>
                </c:pt>
                <c:pt idx="12330">
                  <c:v>53.712696031956071</c:v>
                </c:pt>
                <c:pt idx="12331">
                  <c:v>53.718244921108521</c:v>
                </c:pt>
                <c:pt idx="12332">
                  <c:v>53.723818254706572</c:v>
                </c:pt>
                <c:pt idx="12333">
                  <c:v>53.729399366082774</c:v>
                </c:pt>
                <c:pt idx="12334">
                  <c:v>53.734914088566924</c:v>
                </c:pt>
                <c:pt idx="12335">
                  <c:v>53.740479366609037</c:v>
                </c:pt>
                <c:pt idx="12336">
                  <c:v>53.74606825576339</c:v>
                </c:pt>
                <c:pt idx="12337">
                  <c:v>53.751587422692197</c:v>
                </c:pt>
                <c:pt idx="12338">
                  <c:v>53.757153534067683</c:v>
                </c:pt>
                <c:pt idx="12339">
                  <c:v>53.76270270099792</c:v>
                </c:pt>
                <c:pt idx="12340">
                  <c:v>53.768288812374365</c:v>
                </c:pt>
                <c:pt idx="12341">
                  <c:v>53.773813812636789</c:v>
                </c:pt>
                <c:pt idx="12342">
                  <c:v>53.779369368456216</c:v>
                </c:pt>
                <c:pt idx="12343">
                  <c:v>53.784927146497978</c:v>
                </c:pt>
                <c:pt idx="12344">
                  <c:v>53.79049659120696</c:v>
                </c:pt>
                <c:pt idx="12345">
                  <c:v>53.796044924803823</c:v>
                </c:pt>
                <c:pt idx="12346">
                  <c:v>53.801592147289526</c:v>
                </c:pt>
                <c:pt idx="12347">
                  <c:v>53.807139925330802</c:v>
                </c:pt>
                <c:pt idx="12348">
                  <c:v>53.812732147818636</c:v>
                </c:pt>
                <c:pt idx="12349">
                  <c:v>53.818261870303516</c:v>
                </c:pt>
                <c:pt idx="12350">
                  <c:v>53.823812703900501</c:v>
                </c:pt>
                <c:pt idx="12351">
                  <c:v>53.829403259721587</c:v>
                </c:pt>
                <c:pt idx="12352">
                  <c:v>53.83492687109505</c:v>
                </c:pt>
                <c:pt idx="12353">
                  <c:v>53.840512982471495</c:v>
                </c:pt>
                <c:pt idx="12354">
                  <c:v>53.846050760512298</c:v>
                </c:pt>
                <c:pt idx="12355">
                  <c:v>53.851622427443601</c:v>
                </c:pt>
                <c:pt idx="12356">
                  <c:v>53.857182705485485</c:v>
                </c:pt>
                <c:pt idx="12357">
                  <c:v>53.862725205748745</c:v>
                </c:pt>
                <c:pt idx="12358">
                  <c:v>53.868279928234799</c:v>
                </c:pt>
                <c:pt idx="12359">
                  <c:v>53.873839372943294</c:v>
                </c:pt>
                <c:pt idx="12360">
                  <c:v>53.8794021509853</c:v>
                </c:pt>
                <c:pt idx="12361">
                  <c:v>53.884953817915658</c:v>
                </c:pt>
                <c:pt idx="12362">
                  <c:v>53.890497707067865</c:v>
                </c:pt>
                <c:pt idx="12363">
                  <c:v>53.896071596221503</c:v>
                </c:pt>
                <c:pt idx="12364">
                  <c:v>53.901616040929284</c:v>
                </c:pt>
                <c:pt idx="12365">
                  <c:v>53.907177985637915</c:v>
                </c:pt>
                <c:pt idx="12366">
                  <c:v>53.912745485902349</c:v>
                </c:pt>
                <c:pt idx="12367">
                  <c:v>53.918304097277485</c:v>
                </c:pt>
                <c:pt idx="12368">
                  <c:v>53.923857430874591</c:v>
                </c:pt>
                <c:pt idx="12369">
                  <c:v>53.929399653360051</c:v>
                </c:pt>
                <c:pt idx="12370">
                  <c:v>53.934960764735294</c:v>
                </c:pt>
                <c:pt idx="12371">
                  <c:v>53.940544098333831</c:v>
                </c:pt>
                <c:pt idx="12372">
                  <c:v>53.946063543040438</c:v>
                </c:pt>
                <c:pt idx="12373">
                  <c:v>53.951636043305115</c:v>
                </c:pt>
                <c:pt idx="12374">
                  <c:v>53.957211876903287</c:v>
                </c:pt>
                <c:pt idx="12375">
                  <c:v>53.962739099388031</c:v>
                </c:pt>
                <c:pt idx="12376">
                  <c:v>53.968311599652708</c:v>
                </c:pt>
                <c:pt idx="12377">
                  <c:v>53.973860488805158</c:v>
                </c:pt>
                <c:pt idx="12378">
                  <c:v>53.979403266846205</c:v>
                </c:pt>
                <c:pt idx="12379">
                  <c:v>53.984978267111003</c:v>
                </c:pt>
                <c:pt idx="12380">
                  <c:v>53.990514100707273</c:v>
                </c:pt>
                <c:pt idx="12381">
                  <c:v>53.996070489860074</c:v>
                </c:pt>
                <c:pt idx="12382">
                  <c:v>54.00163660123556</c:v>
                </c:pt>
                <c:pt idx="12383">
                  <c:v>54.007211879278159</c:v>
                </c:pt>
                <c:pt idx="12384">
                  <c:v>54.012755490652566</c:v>
                </c:pt>
                <c:pt idx="12385">
                  <c:v>54.018306324249551</c:v>
                </c:pt>
                <c:pt idx="12386">
                  <c:v>54.023899102292972</c:v>
                </c:pt>
                <c:pt idx="12387">
                  <c:v>54.02941326922155</c:v>
                </c:pt>
                <c:pt idx="12388">
                  <c:v>54.035013547265336</c:v>
                </c:pt>
                <c:pt idx="12389">
                  <c:v>54.040524658638205</c:v>
                </c:pt>
                <c:pt idx="12390">
                  <c:v>54.046094936680561</c:v>
                </c:pt>
                <c:pt idx="12391">
                  <c:v>54.051648270277653</c:v>
                </c:pt>
                <c:pt idx="12392">
                  <c:v>54.057245214987944</c:v>
                </c:pt>
                <c:pt idx="12393">
                  <c:v>54.0627568819164</c:v>
                </c:pt>
                <c:pt idx="12394">
                  <c:v>54.068346048848539</c:v>
                </c:pt>
                <c:pt idx="12395">
                  <c:v>54.073871326888749</c:v>
                </c:pt>
                <c:pt idx="12396">
                  <c:v>54.079442716042266</c:v>
                </c:pt>
                <c:pt idx="12397">
                  <c:v>54.085023827418468</c:v>
                </c:pt>
                <c:pt idx="12398">
                  <c:v>54.090579383237895</c:v>
                </c:pt>
                <c:pt idx="12399">
                  <c:v>54.096135772390696</c:v>
                </c:pt>
                <c:pt idx="12400">
                  <c:v>54.101673550431514</c:v>
                </c:pt>
                <c:pt idx="12401">
                  <c:v>54.107263828474814</c:v>
                </c:pt>
                <c:pt idx="12402">
                  <c:v>54.112809939849342</c:v>
                </c:pt>
                <c:pt idx="12403">
                  <c:v>54.118332995667231</c:v>
                </c:pt>
                <c:pt idx="12404">
                  <c:v>54.123926884821813</c:v>
                </c:pt>
                <c:pt idx="12405">
                  <c:v>54.129454385084358</c:v>
                </c:pt>
                <c:pt idx="12406">
                  <c:v>54.135008829792625</c:v>
                </c:pt>
                <c:pt idx="12407">
                  <c:v>54.1405663300566</c:v>
                </c:pt>
                <c:pt idx="12408">
                  <c:v>54.146135774765568</c:v>
                </c:pt>
                <c:pt idx="12409">
                  <c:v>54.151680497251149</c:v>
                </c:pt>
                <c:pt idx="12410">
                  <c:v>54.157232719737095</c:v>
                </c:pt>
                <c:pt idx="12411">
                  <c:v>54.162784386667454</c:v>
                </c:pt>
                <c:pt idx="12412">
                  <c:v>54.168366053599229</c:v>
                </c:pt>
                <c:pt idx="12413">
                  <c:v>54.173904942751207</c:v>
                </c:pt>
                <c:pt idx="12414">
                  <c:v>54.179457998570513</c:v>
                </c:pt>
                <c:pt idx="12415">
                  <c:v>54.18505522105859</c:v>
                </c:pt>
                <c:pt idx="12416">
                  <c:v>54.190569943542755</c:v>
                </c:pt>
                <c:pt idx="12417">
                  <c:v>54.196128554917877</c:v>
                </c:pt>
                <c:pt idx="12418">
                  <c:v>54.201683277403944</c:v>
                </c:pt>
                <c:pt idx="12419">
                  <c:v>54.207231333223007</c:v>
                </c:pt>
                <c:pt idx="12420">
                  <c:v>54.21279050015373</c:v>
                </c:pt>
                <c:pt idx="12421">
                  <c:v>54.218384944863885</c:v>
                </c:pt>
                <c:pt idx="12422">
                  <c:v>54.22392938957168</c:v>
                </c:pt>
                <c:pt idx="12423">
                  <c:v>54.229461612056667</c:v>
                </c:pt>
                <c:pt idx="12424">
                  <c:v>54.235032723432397</c:v>
                </c:pt>
                <c:pt idx="12425">
                  <c:v>54.24059800147451</c:v>
                </c:pt>
                <c:pt idx="12426">
                  <c:v>54.246155501738471</c:v>
                </c:pt>
                <c:pt idx="12427">
                  <c:v>54.251702446446387</c:v>
                </c:pt>
                <c:pt idx="12428">
                  <c:v>54.25726661337734</c:v>
                </c:pt>
                <c:pt idx="12429">
                  <c:v>54.26279300252871</c:v>
                </c:pt>
                <c:pt idx="12430">
                  <c:v>54.268386613905506</c:v>
                </c:pt>
                <c:pt idx="12431">
                  <c:v>54.27392466972411</c:v>
                </c:pt>
                <c:pt idx="12432">
                  <c:v>54.279501058877869</c:v>
                </c:pt>
                <c:pt idx="12433">
                  <c:v>54.285040503585421</c:v>
                </c:pt>
                <c:pt idx="12434">
                  <c:v>54.290599114960543</c:v>
                </c:pt>
                <c:pt idx="12435">
                  <c:v>54.296146337446245</c:v>
                </c:pt>
                <c:pt idx="12436">
                  <c:v>54.30170355993242</c:v>
                </c:pt>
                <c:pt idx="12437">
                  <c:v>54.30726300464093</c:v>
                </c:pt>
                <c:pt idx="12438">
                  <c:v>54.312851338239696</c:v>
                </c:pt>
                <c:pt idx="12439">
                  <c:v>54.318370227390716</c:v>
                </c:pt>
                <c:pt idx="12440">
                  <c:v>54.323963283211924</c:v>
                </c:pt>
                <c:pt idx="12441">
                  <c:v>54.329496339030285</c:v>
                </c:pt>
                <c:pt idx="12442">
                  <c:v>54.335064950405894</c:v>
                </c:pt>
                <c:pt idx="12443">
                  <c:v>54.340629395114632</c:v>
                </c:pt>
                <c:pt idx="12444">
                  <c:v>54.346181617600578</c:v>
                </c:pt>
                <c:pt idx="12445">
                  <c:v>54.351735506753258</c:v>
                </c:pt>
                <c:pt idx="12446">
                  <c:v>54.357291062572685</c:v>
                </c:pt>
                <c:pt idx="12447">
                  <c:v>54.362852173947942</c:v>
                </c:pt>
                <c:pt idx="12448">
                  <c:v>54.368387729766425</c:v>
                </c:pt>
                <c:pt idx="12449">
                  <c:v>54.373973841142856</c:v>
                </c:pt>
                <c:pt idx="12450">
                  <c:v>54.379507174739004</c:v>
                </c:pt>
                <c:pt idx="12451">
                  <c:v>54.385088008337419</c:v>
                </c:pt>
                <c:pt idx="12452">
                  <c:v>54.390653008601745</c:v>
                </c:pt>
                <c:pt idx="12453">
                  <c:v>54.396170786641605</c:v>
                </c:pt>
                <c:pt idx="12454">
                  <c:v>54.401748564684311</c:v>
                </c:pt>
                <c:pt idx="12455">
                  <c:v>54.407318564948866</c:v>
                </c:pt>
                <c:pt idx="12456">
                  <c:v>54.412833565210818</c:v>
                </c:pt>
                <c:pt idx="12457">
                  <c:v>54.418433287699017</c:v>
                </c:pt>
                <c:pt idx="12458">
                  <c:v>54.423961899072722</c:v>
                </c:pt>
                <c:pt idx="12459">
                  <c:v>54.42950801044725</c:v>
                </c:pt>
                <c:pt idx="12460">
                  <c:v>54.435099399601725</c:v>
                </c:pt>
                <c:pt idx="12461">
                  <c:v>54.440642455420559</c:v>
                </c:pt>
                <c:pt idx="12462">
                  <c:v>54.446179955683576</c:v>
                </c:pt>
                <c:pt idx="12463">
                  <c:v>54.451749400392558</c:v>
                </c:pt>
                <c:pt idx="12464">
                  <c:v>54.457275511766142</c:v>
                </c:pt>
                <c:pt idx="12465">
                  <c:v>54.462846067586284</c:v>
                </c:pt>
                <c:pt idx="12466">
                  <c:v>54.468402734516872</c:v>
                </c:pt>
                <c:pt idx="12467">
                  <c:v>54.473945790335719</c:v>
                </c:pt>
                <c:pt idx="12468">
                  <c:v>54.479503290599681</c:v>
                </c:pt>
                <c:pt idx="12469">
                  <c:v>54.485058846419108</c:v>
                </c:pt>
                <c:pt idx="12470">
                  <c:v>54.490611902238427</c:v>
                </c:pt>
                <c:pt idx="12471">
                  <c:v>54.496174402502632</c:v>
                </c:pt>
                <c:pt idx="12472">
                  <c:v>54.501726347210777</c:v>
                </c:pt>
                <c:pt idx="12473">
                  <c:v>54.507278291918922</c:v>
                </c:pt>
                <c:pt idx="12474">
                  <c:v>54.512833569960563</c:v>
                </c:pt>
                <c:pt idx="12475">
                  <c:v>54.518397181335928</c:v>
                </c:pt>
                <c:pt idx="12476">
                  <c:v>54.523945792710592</c:v>
                </c:pt>
                <c:pt idx="12477">
                  <c:v>54.529508015196996</c:v>
                </c:pt>
                <c:pt idx="12478">
                  <c:v>54.535055515460485</c:v>
                </c:pt>
                <c:pt idx="12479">
                  <c:v>54.540628293502962</c:v>
                </c:pt>
                <c:pt idx="12480">
                  <c:v>54.546176627099825</c:v>
                </c:pt>
                <c:pt idx="12481">
                  <c:v>54.551734960697161</c:v>
                </c:pt>
                <c:pt idx="12482">
                  <c:v>54.557301905406021</c:v>
                </c:pt>
                <c:pt idx="12483">
                  <c:v>54.562839405669038</c:v>
                </c:pt>
                <c:pt idx="12484">
                  <c:v>54.568399961488709</c:v>
                </c:pt>
                <c:pt idx="12485">
                  <c:v>54.573970239531064</c:v>
                </c:pt>
                <c:pt idx="12486">
                  <c:v>54.579515239794432</c:v>
                </c:pt>
                <c:pt idx="12487">
                  <c:v>54.585073851169568</c:v>
                </c:pt>
                <c:pt idx="12488">
                  <c:v>54.590640240322841</c:v>
                </c:pt>
                <c:pt idx="12489">
                  <c:v>-14.8</c:v>
                </c:pt>
                <c:pt idx="12490">
                  <c:v>-14.8</c:v>
                </c:pt>
                <c:pt idx="12491">
                  <c:v>-14.8</c:v>
                </c:pt>
                <c:pt idx="12492">
                  <c:v>-14.8</c:v>
                </c:pt>
                <c:pt idx="12493">
                  <c:v>-14.8</c:v>
                </c:pt>
                <c:pt idx="12494">
                  <c:v>-14.8</c:v>
                </c:pt>
                <c:pt idx="12495">
                  <c:v>-14.8</c:v>
                </c:pt>
                <c:pt idx="12496">
                  <c:v>-14.8</c:v>
                </c:pt>
                <c:pt idx="12497">
                  <c:v>-14.8</c:v>
                </c:pt>
                <c:pt idx="12498">
                  <c:v>-14.8</c:v>
                </c:pt>
                <c:pt idx="12499">
                  <c:v>-14.8</c:v>
                </c:pt>
                <c:pt idx="12500">
                  <c:v>-14.8</c:v>
                </c:pt>
                <c:pt idx="12501">
                  <c:v>-14.8</c:v>
                </c:pt>
                <c:pt idx="12502">
                  <c:v>-14.8</c:v>
                </c:pt>
                <c:pt idx="12503">
                  <c:v>-14.8</c:v>
                </c:pt>
                <c:pt idx="12504">
                  <c:v>-14.8</c:v>
                </c:pt>
                <c:pt idx="12505">
                  <c:v>-14.8</c:v>
                </c:pt>
                <c:pt idx="12506">
                  <c:v>-14.8</c:v>
                </c:pt>
                <c:pt idx="12507">
                  <c:v>-14.8</c:v>
                </c:pt>
                <c:pt idx="12508">
                  <c:v>-14.8</c:v>
                </c:pt>
                <c:pt idx="12509">
                  <c:v>-14.8</c:v>
                </c:pt>
                <c:pt idx="12510">
                  <c:v>-14.8</c:v>
                </c:pt>
                <c:pt idx="12511">
                  <c:v>-14.8</c:v>
                </c:pt>
                <c:pt idx="12512">
                  <c:v>-14.8</c:v>
                </c:pt>
                <c:pt idx="12513">
                  <c:v>-14.8</c:v>
                </c:pt>
                <c:pt idx="12514">
                  <c:v>-14.8</c:v>
                </c:pt>
                <c:pt idx="12515">
                  <c:v>-14.8</c:v>
                </c:pt>
                <c:pt idx="12516">
                  <c:v>-14.8</c:v>
                </c:pt>
                <c:pt idx="12517">
                  <c:v>-14.8</c:v>
                </c:pt>
                <c:pt idx="12518">
                  <c:v>-14.8</c:v>
                </c:pt>
                <c:pt idx="12519">
                  <c:v>-14.8</c:v>
                </c:pt>
                <c:pt idx="12520">
                  <c:v>-14.8</c:v>
                </c:pt>
                <c:pt idx="12521">
                  <c:v>-14.8</c:v>
                </c:pt>
                <c:pt idx="12522">
                  <c:v>-14.8</c:v>
                </c:pt>
                <c:pt idx="12523">
                  <c:v>-14.8</c:v>
                </c:pt>
                <c:pt idx="12524">
                  <c:v>-14.8</c:v>
                </c:pt>
                <c:pt idx="12525">
                  <c:v>-14.8</c:v>
                </c:pt>
                <c:pt idx="12526">
                  <c:v>-14.8</c:v>
                </c:pt>
                <c:pt idx="12527">
                  <c:v>-14.8</c:v>
                </c:pt>
                <c:pt idx="12528">
                  <c:v>-14.8</c:v>
                </c:pt>
                <c:pt idx="12529">
                  <c:v>-14.8</c:v>
                </c:pt>
                <c:pt idx="12530">
                  <c:v>-14.8</c:v>
                </c:pt>
                <c:pt idx="12531">
                  <c:v>-14.8</c:v>
                </c:pt>
                <c:pt idx="12532">
                  <c:v>-14.8</c:v>
                </c:pt>
                <c:pt idx="12533">
                  <c:v>-14.8</c:v>
                </c:pt>
                <c:pt idx="12534">
                  <c:v>-14.8</c:v>
                </c:pt>
                <c:pt idx="12535">
                  <c:v>-14.8</c:v>
                </c:pt>
                <c:pt idx="12536">
                  <c:v>-14.8</c:v>
                </c:pt>
                <c:pt idx="12537">
                  <c:v>-14.8</c:v>
                </c:pt>
                <c:pt idx="12538">
                  <c:v>-14.8</c:v>
                </c:pt>
                <c:pt idx="12539">
                  <c:v>-14.8</c:v>
                </c:pt>
                <c:pt idx="12540">
                  <c:v>-14.8</c:v>
                </c:pt>
                <c:pt idx="12541">
                  <c:v>-14.8</c:v>
                </c:pt>
                <c:pt idx="12542">
                  <c:v>-14.8</c:v>
                </c:pt>
                <c:pt idx="12543">
                  <c:v>-14.8</c:v>
                </c:pt>
                <c:pt idx="12544">
                  <c:v>-14.8</c:v>
                </c:pt>
                <c:pt idx="12545">
                  <c:v>-14.8</c:v>
                </c:pt>
                <c:pt idx="12546">
                  <c:v>-14.8</c:v>
                </c:pt>
                <c:pt idx="12547">
                  <c:v>-14.8</c:v>
                </c:pt>
                <c:pt idx="12548">
                  <c:v>-14.8</c:v>
                </c:pt>
                <c:pt idx="12549">
                  <c:v>-14.8</c:v>
                </c:pt>
                <c:pt idx="12550">
                  <c:v>-14.8</c:v>
                </c:pt>
                <c:pt idx="12551">
                  <c:v>-14.8</c:v>
                </c:pt>
                <c:pt idx="12552">
                  <c:v>-14.8</c:v>
                </c:pt>
                <c:pt idx="12553">
                  <c:v>-14.8</c:v>
                </c:pt>
                <c:pt idx="12554">
                  <c:v>-14.8</c:v>
                </c:pt>
                <c:pt idx="12555">
                  <c:v>-14.8</c:v>
                </c:pt>
                <c:pt idx="12556">
                  <c:v>-14.8</c:v>
                </c:pt>
                <c:pt idx="12557">
                  <c:v>-14.8</c:v>
                </c:pt>
                <c:pt idx="12558">
                  <c:v>-14.8</c:v>
                </c:pt>
                <c:pt idx="12559">
                  <c:v>-14.8</c:v>
                </c:pt>
                <c:pt idx="12560">
                  <c:v>-14.8</c:v>
                </c:pt>
                <c:pt idx="12561">
                  <c:v>-14.8</c:v>
                </c:pt>
                <c:pt idx="12562">
                  <c:v>-14.8</c:v>
                </c:pt>
                <c:pt idx="12563">
                  <c:v>-14.8</c:v>
                </c:pt>
                <c:pt idx="12564">
                  <c:v>-14.8</c:v>
                </c:pt>
                <c:pt idx="12565">
                  <c:v>-14.8</c:v>
                </c:pt>
                <c:pt idx="12566">
                  <c:v>-14.8</c:v>
                </c:pt>
                <c:pt idx="12567">
                  <c:v>-14.8</c:v>
                </c:pt>
                <c:pt idx="12568">
                  <c:v>-14.8</c:v>
                </c:pt>
                <c:pt idx="12569">
                  <c:v>-14.8</c:v>
                </c:pt>
                <c:pt idx="12570">
                  <c:v>-14.8</c:v>
                </c:pt>
                <c:pt idx="12571">
                  <c:v>-14.8</c:v>
                </c:pt>
                <c:pt idx="12572">
                  <c:v>-14.8</c:v>
                </c:pt>
                <c:pt idx="12573">
                  <c:v>-14.8</c:v>
                </c:pt>
                <c:pt idx="12574">
                  <c:v>-14.8</c:v>
                </c:pt>
                <c:pt idx="12575">
                  <c:v>-14.8</c:v>
                </c:pt>
                <c:pt idx="12576">
                  <c:v>-14.8</c:v>
                </c:pt>
                <c:pt idx="12577">
                  <c:v>-14.8</c:v>
                </c:pt>
                <c:pt idx="12578">
                  <c:v>-14.8</c:v>
                </c:pt>
                <c:pt idx="12579">
                  <c:v>-14.8</c:v>
                </c:pt>
                <c:pt idx="12580">
                  <c:v>-14.8</c:v>
                </c:pt>
                <c:pt idx="12581">
                  <c:v>-14.8</c:v>
                </c:pt>
                <c:pt idx="12582">
                  <c:v>-14.8</c:v>
                </c:pt>
                <c:pt idx="12583">
                  <c:v>-14.8</c:v>
                </c:pt>
                <c:pt idx="12584">
                  <c:v>-14.8</c:v>
                </c:pt>
                <c:pt idx="12585">
                  <c:v>-14.8</c:v>
                </c:pt>
                <c:pt idx="12586">
                  <c:v>-14.8</c:v>
                </c:pt>
                <c:pt idx="12587">
                  <c:v>-14.8</c:v>
                </c:pt>
                <c:pt idx="12588">
                  <c:v>-14.8</c:v>
                </c:pt>
                <c:pt idx="12589">
                  <c:v>-14.8</c:v>
                </c:pt>
                <c:pt idx="12590">
                  <c:v>-14.8</c:v>
                </c:pt>
                <c:pt idx="12591">
                  <c:v>-14.8</c:v>
                </c:pt>
                <c:pt idx="12592">
                  <c:v>-14.8</c:v>
                </c:pt>
                <c:pt idx="12593">
                  <c:v>-14.8</c:v>
                </c:pt>
                <c:pt idx="12594">
                  <c:v>-14.8</c:v>
                </c:pt>
                <c:pt idx="12595">
                  <c:v>-14.8</c:v>
                </c:pt>
                <c:pt idx="12596">
                  <c:v>-14.8</c:v>
                </c:pt>
                <c:pt idx="12597">
                  <c:v>-14.8</c:v>
                </c:pt>
                <c:pt idx="12598">
                  <c:v>-14.8</c:v>
                </c:pt>
                <c:pt idx="12599">
                  <c:v>-14.8</c:v>
                </c:pt>
                <c:pt idx="12600">
                  <c:v>-14.8</c:v>
                </c:pt>
                <c:pt idx="12601">
                  <c:v>-14.8</c:v>
                </c:pt>
                <c:pt idx="12602">
                  <c:v>-14.8</c:v>
                </c:pt>
                <c:pt idx="12603">
                  <c:v>-14.8</c:v>
                </c:pt>
                <c:pt idx="12604">
                  <c:v>-14.8</c:v>
                </c:pt>
                <c:pt idx="12605">
                  <c:v>-14.8</c:v>
                </c:pt>
                <c:pt idx="12606">
                  <c:v>-14.8</c:v>
                </c:pt>
                <c:pt idx="12607">
                  <c:v>-14.8</c:v>
                </c:pt>
                <c:pt idx="12608">
                  <c:v>-14.8</c:v>
                </c:pt>
                <c:pt idx="12609">
                  <c:v>-14.8</c:v>
                </c:pt>
                <c:pt idx="12610">
                  <c:v>-14.8</c:v>
                </c:pt>
                <c:pt idx="12611">
                  <c:v>-14.8</c:v>
                </c:pt>
                <c:pt idx="12612">
                  <c:v>-14.8</c:v>
                </c:pt>
                <c:pt idx="12613">
                  <c:v>-14.8</c:v>
                </c:pt>
                <c:pt idx="12614">
                  <c:v>-14.8</c:v>
                </c:pt>
                <c:pt idx="12615">
                  <c:v>-14.8</c:v>
                </c:pt>
                <c:pt idx="12616">
                  <c:v>-14.8</c:v>
                </c:pt>
                <c:pt idx="12617">
                  <c:v>-14.8</c:v>
                </c:pt>
                <c:pt idx="12618">
                  <c:v>-14.8</c:v>
                </c:pt>
                <c:pt idx="12619">
                  <c:v>-14.8</c:v>
                </c:pt>
                <c:pt idx="12620">
                  <c:v>-14.8</c:v>
                </c:pt>
                <c:pt idx="12621">
                  <c:v>-14.8</c:v>
                </c:pt>
                <c:pt idx="12622">
                  <c:v>-14.8</c:v>
                </c:pt>
                <c:pt idx="12623">
                  <c:v>-14.8</c:v>
                </c:pt>
                <c:pt idx="12624">
                  <c:v>-14.8</c:v>
                </c:pt>
                <c:pt idx="12625">
                  <c:v>-14.8</c:v>
                </c:pt>
                <c:pt idx="12626">
                  <c:v>-14.8</c:v>
                </c:pt>
                <c:pt idx="12627">
                  <c:v>-14.8</c:v>
                </c:pt>
                <c:pt idx="12628">
                  <c:v>-14.8</c:v>
                </c:pt>
                <c:pt idx="12629">
                  <c:v>-14.8</c:v>
                </c:pt>
                <c:pt idx="12630">
                  <c:v>-14.8</c:v>
                </c:pt>
                <c:pt idx="12631">
                  <c:v>-14.8</c:v>
                </c:pt>
                <c:pt idx="12632">
                  <c:v>-14.8</c:v>
                </c:pt>
                <c:pt idx="12633">
                  <c:v>-14.8</c:v>
                </c:pt>
                <c:pt idx="12634">
                  <c:v>-14.8</c:v>
                </c:pt>
                <c:pt idx="12635">
                  <c:v>-14.8</c:v>
                </c:pt>
                <c:pt idx="12636">
                  <c:v>-14.8</c:v>
                </c:pt>
                <c:pt idx="12637">
                  <c:v>-14.8</c:v>
                </c:pt>
                <c:pt idx="12638">
                  <c:v>-14.8</c:v>
                </c:pt>
                <c:pt idx="12639">
                  <c:v>-14.8</c:v>
                </c:pt>
                <c:pt idx="12640">
                  <c:v>-14.8</c:v>
                </c:pt>
                <c:pt idx="12641">
                  <c:v>-14.8</c:v>
                </c:pt>
                <c:pt idx="12642">
                  <c:v>-14.8</c:v>
                </c:pt>
                <c:pt idx="12643">
                  <c:v>-14.8</c:v>
                </c:pt>
                <c:pt idx="12644">
                  <c:v>-14.8</c:v>
                </c:pt>
                <c:pt idx="12645">
                  <c:v>-14.8</c:v>
                </c:pt>
                <c:pt idx="12646">
                  <c:v>-14.8</c:v>
                </c:pt>
                <c:pt idx="12647">
                  <c:v>-14.8</c:v>
                </c:pt>
                <c:pt idx="12648">
                  <c:v>-14.8</c:v>
                </c:pt>
                <c:pt idx="12649">
                  <c:v>-14.8</c:v>
                </c:pt>
                <c:pt idx="12650">
                  <c:v>-14.8</c:v>
                </c:pt>
                <c:pt idx="12651">
                  <c:v>-14.8</c:v>
                </c:pt>
                <c:pt idx="12652">
                  <c:v>-14.8</c:v>
                </c:pt>
                <c:pt idx="12653">
                  <c:v>-14.8</c:v>
                </c:pt>
                <c:pt idx="12654">
                  <c:v>-14.8</c:v>
                </c:pt>
                <c:pt idx="12655">
                  <c:v>-14.8</c:v>
                </c:pt>
                <c:pt idx="12656">
                  <c:v>-14.8</c:v>
                </c:pt>
                <c:pt idx="12657">
                  <c:v>-14.8</c:v>
                </c:pt>
                <c:pt idx="12658">
                  <c:v>-14.8</c:v>
                </c:pt>
                <c:pt idx="12659">
                  <c:v>-14.8</c:v>
                </c:pt>
                <c:pt idx="12660">
                  <c:v>-14.8</c:v>
                </c:pt>
                <c:pt idx="12661">
                  <c:v>-14.8</c:v>
                </c:pt>
                <c:pt idx="12662">
                  <c:v>-14.8</c:v>
                </c:pt>
                <c:pt idx="12663">
                  <c:v>-14.8</c:v>
                </c:pt>
                <c:pt idx="12664">
                  <c:v>-14.8</c:v>
                </c:pt>
                <c:pt idx="12665">
                  <c:v>-14.8</c:v>
                </c:pt>
                <c:pt idx="12666">
                  <c:v>-14.8</c:v>
                </c:pt>
                <c:pt idx="12667">
                  <c:v>-14.8</c:v>
                </c:pt>
                <c:pt idx="12668">
                  <c:v>-14.8</c:v>
                </c:pt>
                <c:pt idx="12669">
                  <c:v>-14.8</c:v>
                </c:pt>
                <c:pt idx="12670">
                  <c:v>-14.8</c:v>
                </c:pt>
                <c:pt idx="12671">
                  <c:v>-14.8</c:v>
                </c:pt>
                <c:pt idx="12672">
                  <c:v>-14.8</c:v>
                </c:pt>
                <c:pt idx="12673">
                  <c:v>-14.8</c:v>
                </c:pt>
                <c:pt idx="12674">
                  <c:v>-14.8</c:v>
                </c:pt>
                <c:pt idx="12675">
                  <c:v>-14.8</c:v>
                </c:pt>
                <c:pt idx="12676">
                  <c:v>-14.8</c:v>
                </c:pt>
                <c:pt idx="12677">
                  <c:v>-14.8</c:v>
                </c:pt>
                <c:pt idx="12678">
                  <c:v>-14.8</c:v>
                </c:pt>
                <c:pt idx="12679">
                  <c:v>-14.8</c:v>
                </c:pt>
                <c:pt idx="12680">
                  <c:v>-14.8</c:v>
                </c:pt>
                <c:pt idx="12681">
                  <c:v>-14.8</c:v>
                </c:pt>
                <c:pt idx="12682">
                  <c:v>-14.8</c:v>
                </c:pt>
                <c:pt idx="12683">
                  <c:v>-14.8</c:v>
                </c:pt>
                <c:pt idx="12684">
                  <c:v>-14.8</c:v>
                </c:pt>
                <c:pt idx="12685">
                  <c:v>-14.8</c:v>
                </c:pt>
                <c:pt idx="12686">
                  <c:v>-14.8</c:v>
                </c:pt>
                <c:pt idx="12687">
                  <c:v>-14.8</c:v>
                </c:pt>
                <c:pt idx="12688">
                  <c:v>-14.8</c:v>
                </c:pt>
                <c:pt idx="12689">
                  <c:v>-14.8</c:v>
                </c:pt>
                <c:pt idx="12690">
                  <c:v>-14.8</c:v>
                </c:pt>
                <c:pt idx="12691">
                  <c:v>-14.8</c:v>
                </c:pt>
                <c:pt idx="12692">
                  <c:v>-14.8</c:v>
                </c:pt>
                <c:pt idx="12693">
                  <c:v>-14.8</c:v>
                </c:pt>
                <c:pt idx="12694">
                  <c:v>-14.8</c:v>
                </c:pt>
                <c:pt idx="12695">
                  <c:v>-14.8</c:v>
                </c:pt>
                <c:pt idx="12696">
                  <c:v>-14.8</c:v>
                </c:pt>
                <c:pt idx="12697">
                  <c:v>-14.8</c:v>
                </c:pt>
                <c:pt idx="12698">
                  <c:v>-14.8</c:v>
                </c:pt>
                <c:pt idx="12699">
                  <c:v>-14.8</c:v>
                </c:pt>
                <c:pt idx="12700">
                  <c:v>-14.8</c:v>
                </c:pt>
                <c:pt idx="12701">
                  <c:v>-14.8</c:v>
                </c:pt>
                <c:pt idx="12702">
                  <c:v>-14.8</c:v>
                </c:pt>
                <c:pt idx="12703">
                  <c:v>-14.8</c:v>
                </c:pt>
                <c:pt idx="12704">
                  <c:v>-14.8</c:v>
                </c:pt>
                <c:pt idx="12705">
                  <c:v>-14.8</c:v>
                </c:pt>
                <c:pt idx="12706">
                  <c:v>-14.8</c:v>
                </c:pt>
                <c:pt idx="12707">
                  <c:v>-14.8</c:v>
                </c:pt>
                <c:pt idx="12708">
                  <c:v>-14.8</c:v>
                </c:pt>
                <c:pt idx="12709">
                  <c:v>-14.8</c:v>
                </c:pt>
                <c:pt idx="12710">
                  <c:v>-14.8</c:v>
                </c:pt>
                <c:pt idx="12711">
                  <c:v>-14.8</c:v>
                </c:pt>
                <c:pt idx="12712">
                  <c:v>-14.8</c:v>
                </c:pt>
                <c:pt idx="12713">
                  <c:v>-14.8</c:v>
                </c:pt>
                <c:pt idx="12714">
                  <c:v>-14.8</c:v>
                </c:pt>
                <c:pt idx="12715">
                  <c:v>-14.8</c:v>
                </c:pt>
                <c:pt idx="12716">
                  <c:v>-14.8</c:v>
                </c:pt>
                <c:pt idx="12717">
                  <c:v>-14.8</c:v>
                </c:pt>
                <c:pt idx="12718">
                  <c:v>-14.8</c:v>
                </c:pt>
                <c:pt idx="12719">
                  <c:v>-14.8</c:v>
                </c:pt>
                <c:pt idx="12720">
                  <c:v>-14.8</c:v>
                </c:pt>
                <c:pt idx="12721">
                  <c:v>-14.8</c:v>
                </c:pt>
                <c:pt idx="12722">
                  <c:v>-14.8</c:v>
                </c:pt>
                <c:pt idx="12723">
                  <c:v>-14.8</c:v>
                </c:pt>
                <c:pt idx="12724">
                  <c:v>-14.8</c:v>
                </c:pt>
                <c:pt idx="12725">
                  <c:v>-14.8</c:v>
                </c:pt>
                <c:pt idx="12726">
                  <c:v>-14.8</c:v>
                </c:pt>
                <c:pt idx="12727">
                  <c:v>-14.8</c:v>
                </c:pt>
                <c:pt idx="12728">
                  <c:v>-14.8</c:v>
                </c:pt>
                <c:pt idx="12729">
                  <c:v>-14.8</c:v>
                </c:pt>
                <c:pt idx="12730">
                  <c:v>-14.8</c:v>
                </c:pt>
                <c:pt idx="12731">
                  <c:v>-14.8</c:v>
                </c:pt>
                <c:pt idx="12732">
                  <c:v>-14.8</c:v>
                </c:pt>
                <c:pt idx="12733">
                  <c:v>-14.8</c:v>
                </c:pt>
                <c:pt idx="12734">
                  <c:v>-14.8</c:v>
                </c:pt>
                <c:pt idx="12735">
                  <c:v>-14.8</c:v>
                </c:pt>
                <c:pt idx="12736">
                  <c:v>-14.8</c:v>
                </c:pt>
                <c:pt idx="12737">
                  <c:v>-14.8</c:v>
                </c:pt>
                <c:pt idx="12738">
                  <c:v>-14.8</c:v>
                </c:pt>
                <c:pt idx="12739">
                  <c:v>-14.8</c:v>
                </c:pt>
                <c:pt idx="12740">
                  <c:v>-14.8</c:v>
                </c:pt>
                <c:pt idx="12741">
                  <c:v>-14.8</c:v>
                </c:pt>
                <c:pt idx="12742">
                  <c:v>-14.8</c:v>
                </c:pt>
                <c:pt idx="12743">
                  <c:v>-14.8</c:v>
                </c:pt>
                <c:pt idx="12744">
                  <c:v>-14.8</c:v>
                </c:pt>
                <c:pt idx="12745">
                  <c:v>-14.8</c:v>
                </c:pt>
                <c:pt idx="12746">
                  <c:v>-14.8</c:v>
                </c:pt>
                <c:pt idx="12747">
                  <c:v>-14.8</c:v>
                </c:pt>
                <c:pt idx="12748">
                  <c:v>-14.8</c:v>
                </c:pt>
                <c:pt idx="12749">
                  <c:v>-14.8</c:v>
                </c:pt>
                <c:pt idx="12750">
                  <c:v>-14.8</c:v>
                </c:pt>
                <c:pt idx="12751">
                  <c:v>-14.8</c:v>
                </c:pt>
                <c:pt idx="12752">
                  <c:v>-14.8</c:v>
                </c:pt>
                <c:pt idx="12753">
                  <c:v>-14.8</c:v>
                </c:pt>
                <c:pt idx="12754">
                  <c:v>-14.8</c:v>
                </c:pt>
                <c:pt idx="12755">
                  <c:v>-14.8</c:v>
                </c:pt>
                <c:pt idx="12756">
                  <c:v>-14.8</c:v>
                </c:pt>
                <c:pt idx="12757">
                  <c:v>-14.8</c:v>
                </c:pt>
                <c:pt idx="12758">
                  <c:v>-14.8</c:v>
                </c:pt>
                <c:pt idx="12759">
                  <c:v>-14.8</c:v>
                </c:pt>
                <c:pt idx="12760">
                  <c:v>-14.8</c:v>
                </c:pt>
                <c:pt idx="12761">
                  <c:v>-14.8</c:v>
                </c:pt>
                <c:pt idx="12762">
                  <c:v>-14.8</c:v>
                </c:pt>
                <c:pt idx="12763">
                  <c:v>-14.8</c:v>
                </c:pt>
                <c:pt idx="12764">
                  <c:v>-14.8</c:v>
                </c:pt>
                <c:pt idx="12765">
                  <c:v>-14.8</c:v>
                </c:pt>
                <c:pt idx="12766">
                  <c:v>-14.8</c:v>
                </c:pt>
                <c:pt idx="12767">
                  <c:v>-14.8</c:v>
                </c:pt>
                <c:pt idx="12768">
                  <c:v>-14.8</c:v>
                </c:pt>
                <c:pt idx="12769">
                  <c:v>-14.8</c:v>
                </c:pt>
                <c:pt idx="12770">
                  <c:v>-14.8</c:v>
                </c:pt>
                <c:pt idx="12771">
                  <c:v>-14.8</c:v>
                </c:pt>
                <c:pt idx="12772">
                  <c:v>-14.8</c:v>
                </c:pt>
                <c:pt idx="12773">
                  <c:v>-14.8</c:v>
                </c:pt>
                <c:pt idx="12774">
                  <c:v>-14.8</c:v>
                </c:pt>
                <c:pt idx="12775">
                  <c:v>-14.8</c:v>
                </c:pt>
                <c:pt idx="12776">
                  <c:v>-14.8</c:v>
                </c:pt>
                <c:pt idx="12777">
                  <c:v>-14.8</c:v>
                </c:pt>
                <c:pt idx="12778">
                  <c:v>-14.8</c:v>
                </c:pt>
                <c:pt idx="12779">
                  <c:v>-14.8</c:v>
                </c:pt>
                <c:pt idx="12780">
                  <c:v>-14.8</c:v>
                </c:pt>
                <c:pt idx="12781">
                  <c:v>-14.8</c:v>
                </c:pt>
                <c:pt idx="12782">
                  <c:v>-14.8</c:v>
                </c:pt>
                <c:pt idx="12783">
                  <c:v>-14.8</c:v>
                </c:pt>
                <c:pt idx="12784">
                  <c:v>-14.8</c:v>
                </c:pt>
                <c:pt idx="12785">
                  <c:v>-14.8</c:v>
                </c:pt>
                <c:pt idx="12786">
                  <c:v>-14.8</c:v>
                </c:pt>
                <c:pt idx="12787">
                  <c:v>-14.8</c:v>
                </c:pt>
                <c:pt idx="12788">
                  <c:v>-14.8</c:v>
                </c:pt>
                <c:pt idx="12789">
                  <c:v>-14.8</c:v>
                </c:pt>
                <c:pt idx="12790">
                  <c:v>-14.8</c:v>
                </c:pt>
                <c:pt idx="12791">
                  <c:v>-14.8</c:v>
                </c:pt>
                <c:pt idx="12792">
                  <c:v>-14.8</c:v>
                </c:pt>
                <c:pt idx="12793">
                  <c:v>-14.8</c:v>
                </c:pt>
                <c:pt idx="12794">
                  <c:v>-14.8</c:v>
                </c:pt>
                <c:pt idx="12795">
                  <c:v>-14.8</c:v>
                </c:pt>
                <c:pt idx="12796">
                  <c:v>-14.8</c:v>
                </c:pt>
                <c:pt idx="12797">
                  <c:v>-14.8</c:v>
                </c:pt>
                <c:pt idx="12798">
                  <c:v>-14.8</c:v>
                </c:pt>
                <c:pt idx="12799">
                  <c:v>-14.8</c:v>
                </c:pt>
                <c:pt idx="12800">
                  <c:v>-14.8</c:v>
                </c:pt>
                <c:pt idx="12801">
                  <c:v>-14.8</c:v>
                </c:pt>
                <c:pt idx="12802">
                  <c:v>-14.8</c:v>
                </c:pt>
                <c:pt idx="12803">
                  <c:v>-14.8</c:v>
                </c:pt>
                <c:pt idx="12804">
                  <c:v>-14.8</c:v>
                </c:pt>
                <c:pt idx="12805">
                  <c:v>-14.8</c:v>
                </c:pt>
                <c:pt idx="12806">
                  <c:v>-14.8</c:v>
                </c:pt>
                <c:pt idx="12807">
                  <c:v>-14.8</c:v>
                </c:pt>
                <c:pt idx="12808">
                  <c:v>-14.8</c:v>
                </c:pt>
                <c:pt idx="12809">
                  <c:v>-14.8</c:v>
                </c:pt>
                <c:pt idx="12810">
                  <c:v>-14.8</c:v>
                </c:pt>
                <c:pt idx="12811">
                  <c:v>-14.8</c:v>
                </c:pt>
                <c:pt idx="12812">
                  <c:v>-14.8</c:v>
                </c:pt>
                <c:pt idx="12813">
                  <c:v>-14.8</c:v>
                </c:pt>
                <c:pt idx="12814">
                  <c:v>-14.8</c:v>
                </c:pt>
                <c:pt idx="12815">
                  <c:v>-14.8</c:v>
                </c:pt>
                <c:pt idx="12816">
                  <c:v>-14.8</c:v>
                </c:pt>
                <c:pt idx="12817">
                  <c:v>-14.8</c:v>
                </c:pt>
                <c:pt idx="12818">
                  <c:v>-14.8</c:v>
                </c:pt>
                <c:pt idx="12819">
                  <c:v>-14.8</c:v>
                </c:pt>
                <c:pt idx="12820">
                  <c:v>-14.8</c:v>
                </c:pt>
                <c:pt idx="12821">
                  <c:v>-14.8</c:v>
                </c:pt>
                <c:pt idx="12822">
                  <c:v>-14.8</c:v>
                </c:pt>
                <c:pt idx="12823">
                  <c:v>-14.8</c:v>
                </c:pt>
                <c:pt idx="12824">
                  <c:v>-14.8</c:v>
                </c:pt>
                <c:pt idx="12825">
                  <c:v>-14.8</c:v>
                </c:pt>
                <c:pt idx="12826">
                  <c:v>-14.8</c:v>
                </c:pt>
                <c:pt idx="12827">
                  <c:v>-14.8</c:v>
                </c:pt>
                <c:pt idx="12828">
                  <c:v>-14.8</c:v>
                </c:pt>
                <c:pt idx="12829">
                  <c:v>-14.8</c:v>
                </c:pt>
                <c:pt idx="12830">
                  <c:v>-14.8</c:v>
                </c:pt>
                <c:pt idx="12831">
                  <c:v>-14.8</c:v>
                </c:pt>
                <c:pt idx="12832">
                  <c:v>-14.8</c:v>
                </c:pt>
                <c:pt idx="12833">
                  <c:v>-14.8</c:v>
                </c:pt>
                <c:pt idx="12834">
                  <c:v>-14.8</c:v>
                </c:pt>
                <c:pt idx="12835">
                  <c:v>-14.8</c:v>
                </c:pt>
                <c:pt idx="12836">
                  <c:v>-14.8</c:v>
                </c:pt>
                <c:pt idx="12837">
                  <c:v>-14.8</c:v>
                </c:pt>
                <c:pt idx="12838">
                  <c:v>-14.8</c:v>
                </c:pt>
                <c:pt idx="12839">
                  <c:v>-14.8</c:v>
                </c:pt>
                <c:pt idx="12840">
                  <c:v>-14.8</c:v>
                </c:pt>
                <c:pt idx="12841">
                  <c:v>-14.8</c:v>
                </c:pt>
                <c:pt idx="12842">
                  <c:v>-14.8</c:v>
                </c:pt>
                <c:pt idx="12843">
                  <c:v>-14.8</c:v>
                </c:pt>
                <c:pt idx="12844">
                  <c:v>-14.8</c:v>
                </c:pt>
                <c:pt idx="12845">
                  <c:v>-14.8</c:v>
                </c:pt>
                <c:pt idx="12846">
                  <c:v>-14.8</c:v>
                </c:pt>
                <c:pt idx="12847">
                  <c:v>-14.8</c:v>
                </c:pt>
                <c:pt idx="12848">
                  <c:v>-14.8</c:v>
                </c:pt>
                <c:pt idx="12849">
                  <c:v>-14.8</c:v>
                </c:pt>
                <c:pt idx="12850">
                  <c:v>-14.8</c:v>
                </c:pt>
                <c:pt idx="12851">
                  <c:v>-14.8</c:v>
                </c:pt>
                <c:pt idx="12852">
                  <c:v>-14.8</c:v>
                </c:pt>
                <c:pt idx="12853">
                  <c:v>-14.8</c:v>
                </c:pt>
                <c:pt idx="12854">
                  <c:v>-14.8</c:v>
                </c:pt>
                <c:pt idx="12855">
                  <c:v>-14.8</c:v>
                </c:pt>
                <c:pt idx="12856">
                  <c:v>-14.8</c:v>
                </c:pt>
                <c:pt idx="12857">
                  <c:v>-14.8</c:v>
                </c:pt>
                <c:pt idx="12858">
                  <c:v>-14.8</c:v>
                </c:pt>
                <c:pt idx="12859">
                  <c:v>-14.8</c:v>
                </c:pt>
                <c:pt idx="12860">
                  <c:v>-14.8</c:v>
                </c:pt>
                <c:pt idx="12861">
                  <c:v>-14.8</c:v>
                </c:pt>
                <c:pt idx="12862">
                  <c:v>-14.8</c:v>
                </c:pt>
                <c:pt idx="12863">
                  <c:v>-14.8</c:v>
                </c:pt>
                <c:pt idx="12864">
                  <c:v>-14.8</c:v>
                </c:pt>
                <c:pt idx="12865">
                  <c:v>-14.8</c:v>
                </c:pt>
                <c:pt idx="12866">
                  <c:v>-14.8</c:v>
                </c:pt>
                <c:pt idx="12867">
                  <c:v>-14.8</c:v>
                </c:pt>
                <c:pt idx="12868">
                  <c:v>-14.8</c:v>
                </c:pt>
                <c:pt idx="12869">
                  <c:v>-14.8</c:v>
                </c:pt>
                <c:pt idx="12870">
                  <c:v>-14.8</c:v>
                </c:pt>
                <c:pt idx="12871">
                  <c:v>-14.8</c:v>
                </c:pt>
                <c:pt idx="12872">
                  <c:v>-14.8</c:v>
                </c:pt>
                <c:pt idx="12873">
                  <c:v>-14.8</c:v>
                </c:pt>
                <c:pt idx="12874">
                  <c:v>-14.8</c:v>
                </c:pt>
                <c:pt idx="12875">
                  <c:v>-14.8</c:v>
                </c:pt>
                <c:pt idx="12876">
                  <c:v>-14.8</c:v>
                </c:pt>
                <c:pt idx="12877">
                  <c:v>-14.8</c:v>
                </c:pt>
                <c:pt idx="12878">
                  <c:v>-14.8</c:v>
                </c:pt>
                <c:pt idx="12879">
                  <c:v>-14.8</c:v>
                </c:pt>
                <c:pt idx="12880">
                  <c:v>-14.8</c:v>
                </c:pt>
                <c:pt idx="12881">
                  <c:v>-14.8</c:v>
                </c:pt>
                <c:pt idx="12882">
                  <c:v>-14.8</c:v>
                </c:pt>
                <c:pt idx="12883">
                  <c:v>-14.8</c:v>
                </c:pt>
                <c:pt idx="12884">
                  <c:v>-14.8</c:v>
                </c:pt>
                <c:pt idx="12885">
                  <c:v>-14.8</c:v>
                </c:pt>
                <c:pt idx="12886">
                  <c:v>-14.8</c:v>
                </c:pt>
                <c:pt idx="12887">
                  <c:v>-14.8</c:v>
                </c:pt>
                <c:pt idx="12888">
                  <c:v>-14.8</c:v>
                </c:pt>
                <c:pt idx="12889">
                  <c:v>-14.8</c:v>
                </c:pt>
                <c:pt idx="12890">
                  <c:v>-14.8</c:v>
                </c:pt>
                <c:pt idx="12891">
                  <c:v>-14.8</c:v>
                </c:pt>
                <c:pt idx="12892">
                  <c:v>-14.8</c:v>
                </c:pt>
                <c:pt idx="12893">
                  <c:v>-14.8</c:v>
                </c:pt>
                <c:pt idx="12894">
                  <c:v>-14.8</c:v>
                </c:pt>
                <c:pt idx="12895">
                  <c:v>-14.8</c:v>
                </c:pt>
                <c:pt idx="12896">
                  <c:v>-14.8</c:v>
                </c:pt>
                <c:pt idx="12897">
                  <c:v>-14.8</c:v>
                </c:pt>
                <c:pt idx="12898">
                  <c:v>-14.8</c:v>
                </c:pt>
                <c:pt idx="12899">
                  <c:v>-14.8</c:v>
                </c:pt>
                <c:pt idx="12900">
                  <c:v>-14.8</c:v>
                </c:pt>
                <c:pt idx="12901">
                  <c:v>-14.8</c:v>
                </c:pt>
                <c:pt idx="12902">
                  <c:v>-14.8</c:v>
                </c:pt>
                <c:pt idx="12903">
                  <c:v>-14.8</c:v>
                </c:pt>
                <c:pt idx="12904">
                  <c:v>-14.8</c:v>
                </c:pt>
                <c:pt idx="12905">
                  <c:v>-14.8</c:v>
                </c:pt>
                <c:pt idx="12906">
                  <c:v>-14.8</c:v>
                </c:pt>
                <c:pt idx="12907">
                  <c:v>-14.8</c:v>
                </c:pt>
                <c:pt idx="12908">
                  <c:v>-14.8</c:v>
                </c:pt>
                <c:pt idx="12909">
                  <c:v>-14.8</c:v>
                </c:pt>
                <c:pt idx="12910">
                  <c:v>-14.8</c:v>
                </c:pt>
                <c:pt idx="12911">
                  <c:v>-14.8</c:v>
                </c:pt>
                <c:pt idx="12912">
                  <c:v>-14.8</c:v>
                </c:pt>
                <c:pt idx="12913">
                  <c:v>-14.8</c:v>
                </c:pt>
                <c:pt idx="12914">
                  <c:v>-14.8</c:v>
                </c:pt>
                <c:pt idx="12915">
                  <c:v>-14.8</c:v>
                </c:pt>
                <c:pt idx="12916">
                  <c:v>-14.8</c:v>
                </c:pt>
                <c:pt idx="12917">
                  <c:v>-14.8</c:v>
                </c:pt>
                <c:pt idx="12918">
                  <c:v>-14.8</c:v>
                </c:pt>
                <c:pt idx="12919">
                  <c:v>-14.8</c:v>
                </c:pt>
                <c:pt idx="12920">
                  <c:v>-14.8</c:v>
                </c:pt>
                <c:pt idx="12921">
                  <c:v>-14.8</c:v>
                </c:pt>
                <c:pt idx="12922">
                  <c:v>-14.8</c:v>
                </c:pt>
                <c:pt idx="12923">
                  <c:v>-14.8</c:v>
                </c:pt>
                <c:pt idx="12924">
                  <c:v>-14.8</c:v>
                </c:pt>
                <c:pt idx="12925">
                  <c:v>-14.8</c:v>
                </c:pt>
                <c:pt idx="12926">
                  <c:v>-14.8</c:v>
                </c:pt>
                <c:pt idx="12927">
                  <c:v>-14.8</c:v>
                </c:pt>
                <c:pt idx="12928">
                  <c:v>-14.8</c:v>
                </c:pt>
                <c:pt idx="12929">
                  <c:v>-14.8</c:v>
                </c:pt>
                <c:pt idx="12930">
                  <c:v>-14.8</c:v>
                </c:pt>
                <c:pt idx="12931">
                  <c:v>-14.8</c:v>
                </c:pt>
                <c:pt idx="12932">
                  <c:v>-14.8</c:v>
                </c:pt>
                <c:pt idx="12933">
                  <c:v>-14.8</c:v>
                </c:pt>
                <c:pt idx="12934">
                  <c:v>-14.8</c:v>
                </c:pt>
                <c:pt idx="12935">
                  <c:v>-14.8</c:v>
                </c:pt>
                <c:pt idx="12936">
                  <c:v>-14.8</c:v>
                </c:pt>
                <c:pt idx="12937">
                  <c:v>-14.8</c:v>
                </c:pt>
                <c:pt idx="12938">
                  <c:v>-14.8</c:v>
                </c:pt>
                <c:pt idx="12939">
                  <c:v>-14.8</c:v>
                </c:pt>
                <c:pt idx="12940">
                  <c:v>-14.8</c:v>
                </c:pt>
                <c:pt idx="12941">
                  <c:v>-14.8</c:v>
                </c:pt>
                <c:pt idx="12942">
                  <c:v>-14.8</c:v>
                </c:pt>
                <c:pt idx="12943">
                  <c:v>-14.8</c:v>
                </c:pt>
                <c:pt idx="12944">
                  <c:v>-14.8</c:v>
                </c:pt>
                <c:pt idx="12945">
                  <c:v>-14.8</c:v>
                </c:pt>
                <c:pt idx="12946">
                  <c:v>-14.8</c:v>
                </c:pt>
                <c:pt idx="12947">
                  <c:v>-14.8</c:v>
                </c:pt>
                <c:pt idx="12948">
                  <c:v>-14.8</c:v>
                </c:pt>
                <c:pt idx="12949">
                  <c:v>-14.8</c:v>
                </c:pt>
                <c:pt idx="12950">
                  <c:v>-14.8</c:v>
                </c:pt>
                <c:pt idx="12951">
                  <c:v>-14.8</c:v>
                </c:pt>
                <c:pt idx="12952">
                  <c:v>-14.8</c:v>
                </c:pt>
                <c:pt idx="12953">
                  <c:v>-14.8</c:v>
                </c:pt>
                <c:pt idx="12954">
                  <c:v>-14.8</c:v>
                </c:pt>
                <c:pt idx="12955">
                  <c:v>-14.8</c:v>
                </c:pt>
                <c:pt idx="12956">
                  <c:v>-14.8</c:v>
                </c:pt>
                <c:pt idx="12957">
                  <c:v>-14.8</c:v>
                </c:pt>
                <c:pt idx="12958">
                  <c:v>-14.8</c:v>
                </c:pt>
                <c:pt idx="12959">
                  <c:v>-14.8</c:v>
                </c:pt>
                <c:pt idx="12960">
                  <c:v>-14.8</c:v>
                </c:pt>
                <c:pt idx="12961">
                  <c:v>-14.8</c:v>
                </c:pt>
                <c:pt idx="12962">
                  <c:v>-14.8</c:v>
                </c:pt>
                <c:pt idx="12963">
                  <c:v>-14.8</c:v>
                </c:pt>
                <c:pt idx="12964">
                  <c:v>-14.8</c:v>
                </c:pt>
                <c:pt idx="12965">
                  <c:v>-14.8</c:v>
                </c:pt>
                <c:pt idx="12966">
                  <c:v>-14.8</c:v>
                </c:pt>
                <c:pt idx="12967">
                  <c:v>-14.8</c:v>
                </c:pt>
                <c:pt idx="12968">
                  <c:v>-14.8</c:v>
                </c:pt>
                <c:pt idx="12969">
                  <c:v>-14.8</c:v>
                </c:pt>
                <c:pt idx="12970">
                  <c:v>-14.8</c:v>
                </c:pt>
                <c:pt idx="12971">
                  <c:v>-14.8</c:v>
                </c:pt>
                <c:pt idx="12972">
                  <c:v>-14.8</c:v>
                </c:pt>
                <c:pt idx="12973">
                  <c:v>-14.8</c:v>
                </c:pt>
                <c:pt idx="12974">
                  <c:v>-14.8</c:v>
                </c:pt>
                <c:pt idx="12975">
                  <c:v>-14.8</c:v>
                </c:pt>
                <c:pt idx="12976">
                  <c:v>-14.8</c:v>
                </c:pt>
                <c:pt idx="12977">
                  <c:v>-14.8</c:v>
                </c:pt>
                <c:pt idx="12978">
                  <c:v>-14.8</c:v>
                </c:pt>
                <c:pt idx="12979">
                  <c:v>-14.8</c:v>
                </c:pt>
                <c:pt idx="12980">
                  <c:v>-14.8</c:v>
                </c:pt>
                <c:pt idx="12981">
                  <c:v>-14.8</c:v>
                </c:pt>
                <c:pt idx="12982">
                  <c:v>-14.8</c:v>
                </c:pt>
                <c:pt idx="12983">
                  <c:v>-14.8</c:v>
                </c:pt>
                <c:pt idx="12984">
                  <c:v>-14.8</c:v>
                </c:pt>
                <c:pt idx="12985">
                  <c:v>-14.8</c:v>
                </c:pt>
                <c:pt idx="12986">
                  <c:v>-14.8</c:v>
                </c:pt>
                <c:pt idx="12987">
                  <c:v>-14.8</c:v>
                </c:pt>
                <c:pt idx="12988">
                  <c:v>-14.8</c:v>
                </c:pt>
                <c:pt idx="12989">
                  <c:v>-14.8</c:v>
                </c:pt>
                <c:pt idx="12990">
                  <c:v>-14.8</c:v>
                </c:pt>
                <c:pt idx="12991">
                  <c:v>-14.8</c:v>
                </c:pt>
                <c:pt idx="12992">
                  <c:v>-14.8</c:v>
                </c:pt>
                <c:pt idx="12993">
                  <c:v>-14.8</c:v>
                </c:pt>
                <c:pt idx="12994">
                  <c:v>-14.8</c:v>
                </c:pt>
                <c:pt idx="12995">
                  <c:v>-14.8</c:v>
                </c:pt>
                <c:pt idx="12996">
                  <c:v>-14.8</c:v>
                </c:pt>
                <c:pt idx="12997">
                  <c:v>-14.8</c:v>
                </c:pt>
                <c:pt idx="12998">
                  <c:v>-14.8</c:v>
                </c:pt>
                <c:pt idx="12999">
                  <c:v>-14.8</c:v>
                </c:pt>
                <c:pt idx="13000">
                  <c:v>-14.8</c:v>
                </c:pt>
                <c:pt idx="13001">
                  <c:v>-14.8</c:v>
                </c:pt>
                <c:pt idx="13002">
                  <c:v>-14.8</c:v>
                </c:pt>
                <c:pt idx="13003">
                  <c:v>-14.8</c:v>
                </c:pt>
                <c:pt idx="13004">
                  <c:v>-14.8</c:v>
                </c:pt>
                <c:pt idx="13005">
                  <c:v>-14.8</c:v>
                </c:pt>
                <c:pt idx="13006">
                  <c:v>-14.8</c:v>
                </c:pt>
                <c:pt idx="13007">
                  <c:v>-14.8</c:v>
                </c:pt>
                <c:pt idx="13008">
                  <c:v>-14.8</c:v>
                </c:pt>
                <c:pt idx="13009">
                  <c:v>-14.8</c:v>
                </c:pt>
                <c:pt idx="13010">
                  <c:v>-14.8</c:v>
                </c:pt>
                <c:pt idx="13011">
                  <c:v>-14.8</c:v>
                </c:pt>
                <c:pt idx="13012">
                  <c:v>-14.8</c:v>
                </c:pt>
                <c:pt idx="13013">
                  <c:v>-14.8</c:v>
                </c:pt>
                <c:pt idx="13014">
                  <c:v>-14.8</c:v>
                </c:pt>
                <c:pt idx="13015">
                  <c:v>-14.8</c:v>
                </c:pt>
                <c:pt idx="13016">
                  <c:v>-14.8</c:v>
                </c:pt>
                <c:pt idx="13017">
                  <c:v>-14.8</c:v>
                </c:pt>
                <c:pt idx="13018">
                  <c:v>-14.8</c:v>
                </c:pt>
                <c:pt idx="13019">
                  <c:v>-14.8</c:v>
                </c:pt>
                <c:pt idx="13020">
                  <c:v>-14.8</c:v>
                </c:pt>
                <c:pt idx="13021">
                  <c:v>-14.8</c:v>
                </c:pt>
                <c:pt idx="13022">
                  <c:v>-14.8</c:v>
                </c:pt>
                <c:pt idx="13023">
                  <c:v>-14.8</c:v>
                </c:pt>
                <c:pt idx="13024">
                  <c:v>-14.8</c:v>
                </c:pt>
                <c:pt idx="13025">
                  <c:v>-14.8</c:v>
                </c:pt>
                <c:pt idx="13026">
                  <c:v>-14.8</c:v>
                </c:pt>
                <c:pt idx="13027">
                  <c:v>-14.8</c:v>
                </c:pt>
                <c:pt idx="13028">
                  <c:v>-14.8</c:v>
                </c:pt>
                <c:pt idx="13029">
                  <c:v>-14.8</c:v>
                </c:pt>
                <c:pt idx="13030">
                  <c:v>-14.8</c:v>
                </c:pt>
                <c:pt idx="13031">
                  <c:v>-14.8</c:v>
                </c:pt>
                <c:pt idx="13032">
                  <c:v>-14.8</c:v>
                </c:pt>
                <c:pt idx="13033">
                  <c:v>-14.8</c:v>
                </c:pt>
                <c:pt idx="13034">
                  <c:v>-14.8</c:v>
                </c:pt>
                <c:pt idx="13035">
                  <c:v>-14.8</c:v>
                </c:pt>
                <c:pt idx="13036">
                  <c:v>-14.8</c:v>
                </c:pt>
                <c:pt idx="13037">
                  <c:v>-14.8</c:v>
                </c:pt>
                <c:pt idx="13038">
                  <c:v>-14.8</c:v>
                </c:pt>
                <c:pt idx="13039">
                  <c:v>-14.8</c:v>
                </c:pt>
                <c:pt idx="13040">
                  <c:v>-14.8</c:v>
                </c:pt>
                <c:pt idx="13041">
                  <c:v>-14.8</c:v>
                </c:pt>
                <c:pt idx="13042">
                  <c:v>-14.8</c:v>
                </c:pt>
                <c:pt idx="13043">
                  <c:v>-14.8</c:v>
                </c:pt>
                <c:pt idx="13044">
                  <c:v>-14.8</c:v>
                </c:pt>
                <c:pt idx="13045">
                  <c:v>-14.8</c:v>
                </c:pt>
                <c:pt idx="13046">
                  <c:v>-14.8</c:v>
                </c:pt>
                <c:pt idx="13047">
                  <c:v>-14.8</c:v>
                </c:pt>
                <c:pt idx="13048">
                  <c:v>-14.8</c:v>
                </c:pt>
                <c:pt idx="13049">
                  <c:v>-14.8</c:v>
                </c:pt>
                <c:pt idx="13050">
                  <c:v>-14.8</c:v>
                </c:pt>
                <c:pt idx="13051">
                  <c:v>-14.8</c:v>
                </c:pt>
                <c:pt idx="13052">
                  <c:v>-14.8</c:v>
                </c:pt>
                <c:pt idx="13053">
                  <c:v>-14.8</c:v>
                </c:pt>
                <c:pt idx="13054">
                  <c:v>-14.8</c:v>
                </c:pt>
                <c:pt idx="13055">
                  <c:v>-14.8</c:v>
                </c:pt>
                <c:pt idx="13056">
                  <c:v>-14.8</c:v>
                </c:pt>
                <c:pt idx="13057">
                  <c:v>-14.8</c:v>
                </c:pt>
                <c:pt idx="13058">
                  <c:v>-14.8</c:v>
                </c:pt>
                <c:pt idx="13059">
                  <c:v>-14.8</c:v>
                </c:pt>
                <c:pt idx="13060">
                  <c:v>-14.8</c:v>
                </c:pt>
                <c:pt idx="13061">
                  <c:v>-14.8</c:v>
                </c:pt>
                <c:pt idx="13062">
                  <c:v>-14.8</c:v>
                </c:pt>
                <c:pt idx="13063">
                  <c:v>-14.8</c:v>
                </c:pt>
                <c:pt idx="13064">
                  <c:v>-14.8</c:v>
                </c:pt>
                <c:pt idx="13065">
                  <c:v>-14.8</c:v>
                </c:pt>
                <c:pt idx="13066">
                  <c:v>-14.8</c:v>
                </c:pt>
                <c:pt idx="13067">
                  <c:v>-14.8</c:v>
                </c:pt>
                <c:pt idx="13068">
                  <c:v>-14.8</c:v>
                </c:pt>
                <c:pt idx="13069">
                  <c:v>-14.8</c:v>
                </c:pt>
                <c:pt idx="13070">
                  <c:v>-14.8</c:v>
                </c:pt>
                <c:pt idx="13071">
                  <c:v>-14.8</c:v>
                </c:pt>
                <c:pt idx="13072">
                  <c:v>-14.8</c:v>
                </c:pt>
                <c:pt idx="13073">
                  <c:v>-14.8</c:v>
                </c:pt>
                <c:pt idx="13074">
                  <c:v>-14.8</c:v>
                </c:pt>
                <c:pt idx="13075">
                  <c:v>-14.8</c:v>
                </c:pt>
                <c:pt idx="13076">
                  <c:v>-14.8</c:v>
                </c:pt>
                <c:pt idx="13077">
                  <c:v>-14.8</c:v>
                </c:pt>
                <c:pt idx="13078">
                  <c:v>-14.8</c:v>
                </c:pt>
                <c:pt idx="13079">
                  <c:v>-14.8</c:v>
                </c:pt>
                <c:pt idx="13080">
                  <c:v>-14.8</c:v>
                </c:pt>
                <c:pt idx="13081">
                  <c:v>-14.8</c:v>
                </c:pt>
                <c:pt idx="13082">
                  <c:v>-14.8</c:v>
                </c:pt>
                <c:pt idx="13083">
                  <c:v>-14.8</c:v>
                </c:pt>
                <c:pt idx="13084">
                  <c:v>-14.8</c:v>
                </c:pt>
                <c:pt idx="13085">
                  <c:v>-14.8</c:v>
                </c:pt>
                <c:pt idx="13086">
                  <c:v>-14.8</c:v>
                </c:pt>
                <c:pt idx="13087">
                  <c:v>-14.8</c:v>
                </c:pt>
                <c:pt idx="13088">
                  <c:v>-14.8</c:v>
                </c:pt>
                <c:pt idx="13089">
                  <c:v>-14.8</c:v>
                </c:pt>
                <c:pt idx="13090">
                  <c:v>-14.8</c:v>
                </c:pt>
                <c:pt idx="13091">
                  <c:v>-14.8</c:v>
                </c:pt>
                <c:pt idx="13092">
                  <c:v>-14.8</c:v>
                </c:pt>
                <c:pt idx="13093">
                  <c:v>-14.8</c:v>
                </c:pt>
                <c:pt idx="13094">
                  <c:v>-14.8</c:v>
                </c:pt>
                <c:pt idx="13095">
                  <c:v>-14.8</c:v>
                </c:pt>
                <c:pt idx="13096">
                  <c:v>-14.8</c:v>
                </c:pt>
                <c:pt idx="13097">
                  <c:v>-14.8</c:v>
                </c:pt>
                <c:pt idx="13098">
                  <c:v>-14.8</c:v>
                </c:pt>
                <c:pt idx="13099">
                  <c:v>-14.8</c:v>
                </c:pt>
                <c:pt idx="13100">
                  <c:v>-14.8</c:v>
                </c:pt>
                <c:pt idx="13101">
                  <c:v>-14.8</c:v>
                </c:pt>
                <c:pt idx="13102">
                  <c:v>-14.8</c:v>
                </c:pt>
                <c:pt idx="13103">
                  <c:v>-14.8</c:v>
                </c:pt>
                <c:pt idx="13104">
                  <c:v>-14.8</c:v>
                </c:pt>
                <c:pt idx="13105">
                  <c:v>-14.8</c:v>
                </c:pt>
                <c:pt idx="13106">
                  <c:v>-14.8</c:v>
                </c:pt>
                <c:pt idx="13107">
                  <c:v>-14.8</c:v>
                </c:pt>
                <c:pt idx="13108">
                  <c:v>-14.8</c:v>
                </c:pt>
                <c:pt idx="13109">
                  <c:v>-14.8</c:v>
                </c:pt>
                <c:pt idx="13110">
                  <c:v>-14.8</c:v>
                </c:pt>
                <c:pt idx="13111">
                  <c:v>-14.8</c:v>
                </c:pt>
                <c:pt idx="13112">
                  <c:v>-14.8</c:v>
                </c:pt>
                <c:pt idx="13113">
                  <c:v>-14.8</c:v>
                </c:pt>
                <c:pt idx="13114">
                  <c:v>-14.8</c:v>
                </c:pt>
                <c:pt idx="13115">
                  <c:v>-14.8</c:v>
                </c:pt>
                <c:pt idx="13116">
                  <c:v>-14.8</c:v>
                </c:pt>
                <c:pt idx="13117">
                  <c:v>-14.8</c:v>
                </c:pt>
                <c:pt idx="13118">
                  <c:v>-14.8</c:v>
                </c:pt>
                <c:pt idx="13119">
                  <c:v>-14.8</c:v>
                </c:pt>
                <c:pt idx="13120">
                  <c:v>-14.8</c:v>
                </c:pt>
                <c:pt idx="13121">
                  <c:v>-14.8</c:v>
                </c:pt>
                <c:pt idx="13122">
                  <c:v>-14.8</c:v>
                </c:pt>
                <c:pt idx="13123">
                  <c:v>-14.8</c:v>
                </c:pt>
                <c:pt idx="13124">
                  <c:v>-14.8</c:v>
                </c:pt>
                <c:pt idx="13125">
                  <c:v>-14.8</c:v>
                </c:pt>
                <c:pt idx="13126">
                  <c:v>-14.8</c:v>
                </c:pt>
                <c:pt idx="13127">
                  <c:v>-14.8</c:v>
                </c:pt>
                <c:pt idx="13128">
                  <c:v>-14.8</c:v>
                </c:pt>
                <c:pt idx="13129">
                  <c:v>-14.8</c:v>
                </c:pt>
                <c:pt idx="13130">
                  <c:v>-14.8</c:v>
                </c:pt>
                <c:pt idx="13131">
                  <c:v>-14.8</c:v>
                </c:pt>
                <c:pt idx="13132">
                  <c:v>-14.8</c:v>
                </c:pt>
                <c:pt idx="13133">
                  <c:v>-14.8</c:v>
                </c:pt>
                <c:pt idx="13134">
                  <c:v>-14.8</c:v>
                </c:pt>
                <c:pt idx="13135">
                  <c:v>-14.8</c:v>
                </c:pt>
                <c:pt idx="13136">
                  <c:v>-14.8</c:v>
                </c:pt>
                <c:pt idx="13137">
                  <c:v>-14.8</c:v>
                </c:pt>
                <c:pt idx="13138">
                  <c:v>-14.8</c:v>
                </c:pt>
                <c:pt idx="13139">
                  <c:v>-14.8</c:v>
                </c:pt>
                <c:pt idx="13140">
                  <c:v>-14.8</c:v>
                </c:pt>
                <c:pt idx="13141">
                  <c:v>-14.8</c:v>
                </c:pt>
                <c:pt idx="13142">
                  <c:v>-14.8</c:v>
                </c:pt>
                <c:pt idx="13143">
                  <c:v>-14.8</c:v>
                </c:pt>
                <c:pt idx="13144">
                  <c:v>-14.8</c:v>
                </c:pt>
                <c:pt idx="13145">
                  <c:v>-14.8</c:v>
                </c:pt>
                <c:pt idx="13146">
                  <c:v>-14.8</c:v>
                </c:pt>
                <c:pt idx="13147">
                  <c:v>-14.8</c:v>
                </c:pt>
                <c:pt idx="13148">
                  <c:v>-14.8</c:v>
                </c:pt>
                <c:pt idx="13149">
                  <c:v>-14.8</c:v>
                </c:pt>
                <c:pt idx="13150">
                  <c:v>-14.8</c:v>
                </c:pt>
                <c:pt idx="13151">
                  <c:v>-14.8</c:v>
                </c:pt>
                <c:pt idx="13152">
                  <c:v>-14.8</c:v>
                </c:pt>
                <c:pt idx="13153">
                  <c:v>-14.8</c:v>
                </c:pt>
                <c:pt idx="13154">
                  <c:v>-14.8</c:v>
                </c:pt>
                <c:pt idx="13155">
                  <c:v>-14.8</c:v>
                </c:pt>
                <c:pt idx="13156">
                  <c:v>-14.8</c:v>
                </c:pt>
                <c:pt idx="13157">
                  <c:v>-14.8</c:v>
                </c:pt>
                <c:pt idx="13158">
                  <c:v>-14.8</c:v>
                </c:pt>
                <c:pt idx="13159">
                  <c:v>-14.8</c:v>
                </c:pt>
                <c:pt idx="13160">
                  <c:v>-14.8</c:v>
                </c:pt>
                <c:pt idx="13161">
                  <c:v>-14.8</c:v>
                </c:pt>
                <c:pt idx="13162">
                  <c:v>-14.8</c:v>
                </c:pt>
                <c:pt idx="13163">
                  <c:v>-14.8</c:v>
                </c:pt>
                <c:pt idx="13164">
                  <c:v>-14.8</c:v>
                </c:pt>
                <c:pt idx="13165">
                  <c:v>-14.8</c:v>
                </c:pt>
                <c:pt idx="13166">
                  <c:v>-14.8</c:v>
                </c:pt>
                <c:pt idx="13167">
                  <c:v>-14.8</c:v>
                </c:pt>
                <c:pt idx="13168">
                  <c:v>-14.8</c:v>
                </c:pt>
                <c:pt idx="13169">
                  <c:v>-14.8</c:v>
                </c:pt>
                <c:pt idx="13170">
                  <c:v>-14.8</c:v>
                </c:pt>
                <c:pt idx="13171">
                  <c:v>-14.8</c:v>
                </c:pt>
                <c:pt idx="13172">
                  <c:v>-14.8</c:v>
                </c:pt>
                <c:pt idx="13173">
                  <c:v>-14.8</c:v>
                </c:pt>
                <c:pt idx="13174">
                  <c:v>-14.8</c:v>
                </c:pt>
                <c:pt idx="13175">
                  <c:v>-14.8</c:v>
                </c:pt>
                <c:pt idx="13176">
                  <c:v>-14.8</c:v>
                </c:pt>
                <c:pt idx="13177">
                  <c:v>-14.8</c:v>
                </c:pt>
                <c:pt idx="13178">
                  <c:v>-14.8</c:v>
                </c:pt>
                <c:pt idx="13179">
                  <c:v>-14.8</c:v>
                </c:pt>
                <c:pt idx="13180">
                  <c:v>-14.8</c:v>
                </c:pt>
                <c:pt idx="13181">
                  <c:v>-14.8</c:v>
                </c:pt>
                <c:pt idx="13182">
                  <c:v>-14.8</c:v>
                </c:pt>
                <c:pt idx="13183">
                  <c:v>-14.8</c:v>
                </c:pt>
                <c:pt idx="13184">
                  <c:v>-14.8</c:v>
                </c:pt>
                <c:pt idx="13185">
                  <c:v>-14.8</c:v>
                </c:pt>
                <c:pt idx="13186">
                  <c:v>-14.8</c:v>
                </c:pt>
                <c:pt idx="13187">
                  <c:v>-14.8</c:v>
                </c:pt>
                <c:pt idx="13188">
                  <c:v>-14.8</c:v>
                </c:pt>
                <c:pt idx="13189">
                  <c:v>-14.8</c:v>
                </c:pt>
                <c:pt idx="13190">
                  <c:v>-14.8</c:v>
                </c:pt>
                <c:pt idx="13191">
                  <c:v>-14.8</c:v>
                </c:pt>
                <c:pt idx="13192">
                  <c:v>-14.8</c:v>
                </c:pt>
                <c:pt idx="13193">
                  <c:v>-14.8</c:v>
                </c:pt>
                <c:pt idx="13194">
                  <c:v>-14.8</c:v>
                </c:pt>
                <c:pt idx="13195">
                  <c:v>-14.8</c:v>
                </c:pt>
                <c:pt idx="13196">
                  <c:v>-14.8</c:v>
                </c:pt>
                <c:pt idx="13197">
                  <c:v>-14.8</c:v>
                </c:pt>
                <c:pt idx="13198">
                  <c:v>-14.8</c:v>
                </c:pt>
                <c:pt idx="13199">
                  <c:v>-14.8</c:v>
                </c:pt>
                <c:pt idx="13200">
                  <c:v>-14.8</c:v>
                </c:pt>
                <c:pt idx="13201">
                  <c:v>-14.8</c:v>
                </c:pt>
                <c:pt idx="13202">
                  <c:v>-14.8</c:v>
                </c:pt>
                <c:pt idx="13203">
                  <c:v>-14.8</c:v>
                </c:pt>
                <c:pt idx="13204">
                  <c:v>-14.8</c:v>
                </c:pt>
                <c:pt idx="13205">
                  <c:v>-14.8</c:v>
                </c:pt>
                <c:pt idx="13206">
                  <c:v>-14.8</c:v>
                </c:pt>
                <c:pt idx="13207">
                  <c:v>-14.8</c:v>
                </c:pt>
                <c:pt idx="13208">
                  <c:v>-14.8</c:v>
                </c:pt>
                <c:pt idx="13209">
                  <c:v>-14.8</c:v>
                </c:pt>
                <c:pt idx="13210">
                  <c:v>-14.8</c:v>
                </c:pt>
                <c:pt idx="13211">
                  <c:v>-14.8</c:v>
                </c:pt>
                <c:pt idx="13212">
                  <c:v>-14.8</c:v>
                </c:pt>
                <c:pt idx="13213">
                  <c:v>-14.8</c:v>
                </c:pt>
                <c:pt idx="13214">
                  <c:v>-14.8</c:v>
                </c:pt>
                <c:pt idx="13215">
                  <c:v>-14.8</c:v>
                </c:pt>
                <c:pt idx="13216">
                  <c:v>-14.8</c:v>
                </c:pt>
                <c:pt idx="13217">
                  <c:v>-14.8</c:v>
                </c:pt>
                <c:pt idx="13218">
                  <c:v>-14.8</c:v>
                </c:pt>
                <c:pt idx="13219">
                  <c:v>-14.8</c:v>
                </c:pt>
                <c:pt idx="13220">
                  <c:v>-14.8</c:v>
                </c:pt>
                <c:pt idx="13221">
                  <c:v>-14.8</c:v>
                </c:pt>
                <c:pt idx="13222">
                  <c:v>-14.8</c:v>
                </c:pt>
                <c:pt idx="13223">
                  <c:v>-14.8</c:v>
                </c:pt>
                <c:pt idx="13224">
                  <c:v>-14.8</c:v>
                </c:pt>
                <c:pt idx="13225">
                  <c:v>-14.8</c:v>
                </c:pt>
                <c:pt idx="13226">
                  <c:v>-14.8</c:v>
                </c:pt>
                <c:pt idx="13227">
                  <c:v>-14.8</c:v>
                </c:pt>
                <c:pt idx="13228">
                  <c:v>-14.8</c:v>
                </c:pt>
                <c:pt idx="13229">
                  <c:v>-14.8</c:v>
                </c:pt>
                <c:pt idx="13230">
                  <c:v>-14.8</c:v>
                </c:pt>
                <c:pt idx="13231">
                  <c:v>-14.8</c:v>
                </c:pt>
                <c:pt idx="13232">
                  <c:v>-14.8</c:v>
                </c:pt>
                <c:pt idx="13233">
                  <c:v>-14.8</c:v>
                </c:pt>
                <c:pt idx="13234">
                  <c:v>-14.8</c:v>
                </c:pt>
                <c:pt idx="13235">
                  <c:v>-14.8</c:v>
                </c:pt>
                <c:pt idx="13236">
                  <c:v>-14.8</c:v>
                </c:pt>
                <c:pt idx="13237">
                  <c:v>-14.8</c:v>
                </c:pt>
                <c:pt idx="13238">
                  <c:v>-14.8</c:v>
                </c:pt>
                <c:pt idx="13239">
                  <c:v>-14.8</c:v>
                </c:pt>
                <c:pt idx="13240">
                  <c:v>-14.8</c:v>
                </c:pt>
                <c:pt idx="13241">
                  <c:v>-14.8</c:v>
                </c:pt>
                <c:pt idx="13242">
                  <c:v>-14.8</c:v>
                </c:pt>
                <c:pt idx="13243">
                  <c:v>-14.8</c:v>
                </c:pt>
                <c:pt idx="13244">
                  <c:v>-14.8</c:v>
                </c:pt>
                <c:pt idx="13245">
                  <c:v>-14.8</c:v>
                </c:pt>
                <c:pt idx="13246">
                  <c:v>-14.8</c:v>
                </c:pt>
                <c:pt idx="13247">
                  <c:v>-14.8</c:v>
                </c:pt>
                <c:pt idx="13248">
                  <c:v>-14.8</c:v>
                </c:pt>
                <c:pt idx="13249">
                  <c:v>-14.8</c:v>
                </c:pt>
                <c:pt idx="13250">
                  <c:v>-14.8</c:v>
                </c:pt>
                <c:pt idx="13251">
                  <c:v>-14.8</c:v>
                </c:pt>
                <c:pt idx="13252">
                  <c:v>-14.8</c:v>
                </c:pt>
                <c:pt idx="13253">
                  <c:v>-14.8</c:v>
                </c:pt>
                <c:pt idx="13254">
                  <c:v>-14.8</c:v>
                </c:pt>
                <c:pt idx="13255">
                  <c:v>-14.8</c:v>
                </c:pt>
                <c:pt idx="13256">
                  <c:v>-14.8</c:v>
                </c:pt>
                <c:pt idx="13257">
                  <c:v>-14.8</c:v>
                </c:pt>
                <c:pt idx="13258">
                  <c:v>-14.8</c:v>
                </c:pt>
                <c:pt idx="13259">
                  <c:v>-14.8</c:v>
                </c:pt>
                <c:pt idx="13260">
                  <c:v>-14.8</c:v>
                </c:pt>
                <c:pt idx="13261">
                  <c:v>-14.8</c:v>
                </c:pt>
                <c:pt idx="13262">
                  <c:v>-14.8</c:v>
                </c:pt>
                <c:pt idx="13263">
                  <c:v>-14.8</c:v>
                </c:pt>
                <c:pt idx="13264">
                  <c:v>-14.8</c:v>
                </c:pt>
                <c:pt idx="13265">
                  <c:v>-14.8</c:v>
                </c:pt>
                <c:pt idx="13266">
                  <c:v>-14.8</c:v>
                </c:pt>
                <c:pt idx="13267">
                  <c:v>-14.8</c:v>
                </c:pt>
                <c:pt idx="13268">
                  <c:v>-14.8</c:v>
                </c:pt>
                <c:pt idx="13269">
                  <c:v>-14.8</c:v>
                </c:pt>
                <c:pt idx="13270">
                  <c:v>-14.8</c:v>
                </c:pt>
                <c:pt idx="13271">
                  <c:v>-14.8</c:v>
                </c:pt>
                <c:pt idx="13272">
                  <c:v>-14.8</c:v>
                </c:pt>
                <c:pt idx="13273">
                  <c:v>-14.8</c:v>
                </c:pt>
                <c:pt idx="13274">
                  <c:v>-14.8</c:v>
                </c:pt>
                <c:pt idx="13275">
                  <c:v>-14.8</c:v>
                </c:pt>
                <c:pt idx="13276">
                  <c:v>-14.8</c:v>
                </c:pt>
                <c:pt idx="13277">
                  <c:v>-14.8</c:v>
                </c:pt>
                <c:pt idx="13278">
                  <c:v>-14.8</c:v>
                </c:pt>
                <c:pt idx="13279">
                  <c:v>-14.8</c:v>
                </c:pt>
                <c:pt idx="13280">
                  <c:v>-14.8</c:v>
                </c:pt>
                <c:pt idx="13281">
                  <c:v>-14.8</c:v>
                </c:pt>
                <c:pt idx="13282">
                  <c:v>-14.8</c:v>
                </c:pt>
                <c:pt idx="13283">
                  <c:v>-14.8</c:v>
                </c:pt>
                <c:pt idx="13284">
                  <c:v>-14.8</c:v>
                </c:pt>
                <c:pt idx="13285">
                  <c:v>-14.8</c:v>
                </c:pt>
                <c:pt idx="13286">
                  <c:v>-14.8</c:v>
                </c:pt>
                <c:pt idx="13287">
                  <c:v>-14.8</c:v>
                </c:pt>
                <c:pt idx="13288">
                  <c:v>-14.8</c:v>
                </c:pt>
                <c:pt idx="13289">
                  <c:v>-14.8</c:v>
                </c:pt>
                <c:pt idx="13290">
                  <c:v>-14.8</c:v>
                </c:pt>
                <c:pt idx="13291">
                  <c:v>-14.8</c:v>
                </c:pt>
                <c:pt idx="13292">
                  <c:v>-14.8</c:v>
                </c:pt>
                <c:pt idx="13293">
                  <c:v>-14.8</c:v>
                </c:pt>
                <c:pt idx="13294">
                  <c:v>-14.8</c:v>
                </c:pt>
                <c:pt idx="13295">
                  <c:v>-14.8</c:v>
                </c:pt>
                <c:pt idx="13296">
                  <c:v>-14.8</c:v>
                </c:pt>
                <c:pt idx="13297">
                  <c:v>-14.8</c:v>
                </c:pt>
                <c:pt idx="13298">
                  <c:v>-14.8</c:v>
                </c:pt>
                <c:pt idx="13299">
                  <c:v>-14.8</c:v>
                </c:pt>
                <c:pt idx="13300">
                  <c:v>-14.8</c:v>
                </c:pt>
                <c:pt idx="13301">
                  <c:v>-14.8</c:v>
                </c:pt>
                <c:pt idx="13302">
                  <c:v>-14.8</c:v>
                </c:pt>
                <c:pt idx="13303">
                  <c:v>-14.8</c:v>
                </c:pt>
                <c:pt idx="13304">
                  <c:v>-14.8</c:v>
                </c:pt>
                <c:pt idx="13305">
                  <c:v>-14.8</c:v>
                </c:pt>
                <c:pt idx="13306">
                  <c:v>-14.8</c:v>
                </c:pt>
                <c:pt idx="13307">
                  <c:v>-14.8</c:v>
                </c:pt>
                <c:pt idx="13308">
                  <c:v>-14.8</c:v>
                </c:pt>
                <c:pt idx="13309">
                  <c:v>-14.8</c:v>
                </c:pt>
                <c:pt idx="13310">
                  <c:v>-14.8</c:v>
                </c:pt>
                <c:pt idx="13311">
                  <c:v>-14.8</c:v>
                </c:pt>
                <c:pt idx="13312">
                  <c:v>-14.8</c:v>
                </c:pt>
                <c:pt idx="13313">
                  <c:v>-14.8</c:v>
                </c:pt>
                <c:pt idx="13314">
                  <c:v>-14.8</c:v>
                </c:pt>
                <c:pt idx="13315">
                  <c:v>-14.8</c:v>
                </c:pt>
                <c:pt idx="13316">
                  <c:v>-14.8</c:v>
                </c:pt>
                <c:pt idx="13317">
                  <c:v>-14.8</c:v>
                </c:pt>
                <c:pt idx="13318">
                  <c:v>-14.8</c:v>
                </c:pt>
                <c:pt idx="13319">
                  <c:v>-14.8</c:v>
                </c:pt>
                <c:pt idx="13320">
                  <c:v>-14.8</c:v>
                </c:pt>
                <c:pt idx="13321">
                  <c:v>-14.8</c:v>
                </c:pt>
                <c:pt idx="13322">
                  <c:v>-14.8</c:v>
                </c:pt>
                <c:pt idx="13323">
                  <c:v>-14.8</c:v>
                </c:pt>
                <c:pt idx="13324">
                  <c:v>-14.8</c:v>
                </c:pt>
                <c:pt idx="13325">
                  <c:v>-14.8</c:v>
                </c:pt>
                <c:pt idx="13326">
                  <c:v>-14.8</c:v>
                </c:pt>
                <c:pt idx="13327">
                  <c:v>-14.8</c:v>
                </c:pt>
                <c:pt idx="13328">
                  <c:v>-14.8</c:v>
                </c:pt>
                <c:pt idx="13329">
                  <c:v>-14.8</c:v>
                </c:pt>
                <c:pt idx="13330">
                  <c:v>-14.8</c:v>
                </c:pt>
                <c:pt idx="13331">
                  <c:v>-14.8</c:v>
                </c:pt>
                <c:pt idx="13332">
                  <c:v>-14.8</c:v>
                </c:pt>
                <c:pt idx="13333">
                  <c:v>-14.8</c:v>
                </c:pt>
                <c:pt idx="13334">
                  <c:v>-14.8</c:v>
                </c:pt>
                <c:pt idx="13335">
                  <c:v>-14.8</c:v>
                </c:pt>
                <c:pt idx="13336">
                  <c:v>-14.8</c:v>
                </c:pt>
                <c:pt idx="13337">
                  <c:v>-14.8</c:v>
                </c:pt>
                <c:pt idx="13338">
                  <c:v>-14.8</c:v>
                </c:pt>
                <c:pt idx="13339">
                  <c:v>-14.8</c:v>
                </c:pt>
                <c:pt idx="13340">
                  <c:v>-14.8</c:v>
                </c:pt>
                <c:pt idx="13341">
                  <c:v>-14.8</c:v>
                </c:pt>
                <c:pt idx="13342">
                  <c:v>-14.8</c:v>
                </c:pt>
                <c:pt idx="13343">
                  <c:v>-14.8</c:v>
                </c:pt>
                <c:pt idx="13344">
                  <c:v>-14.8</c:v>
                </c:pt>
                <c:pt idx="13345">
                  <c:v>-14.8</c:v>
                </c:pt>
                <c:pt idx="13346">
                  <c:v>-14.8</c:v>
                </c:pt>
                <c:pt idx="13347">
                  <c:v>-14.8</c:v>
                </c:pt>
                <c:pt idx="13348">
                  <c:v>-14.8</c:v>
                </c:pt>
                <c:pt idx="13349">
                  <c:v>-14.8</c:v>
                </c:pt>
                <c:pt idx="13350">
                  <c:v>-14.8</c:v>
                </c:pt>
                <c:pt idx="13351">
                  <c:v>-14.8</c:v>
                </c:pt>
                <c:pt idx="13352">
                  <c:v>-14.8</c:v>
                </c:pt>
                <c:pt idx="13353">
                  <c:v>-14.8</c:v>
                </c:pt>
                <c:pt idx="13354">
                  <c:v>-14.8</c:v>
                </c:pt>
                <c:pt idx="13355">
                  <c:v>-14.8</c:v>
                </c:pt>
                <c:pt idx="13356">
                  <c:v>-14.8</c:v>
                </c:pt>
                <c:pt idx="13357">
                  <c:v>-14.8</c:v>
                </c:pt>
                <c:pt idx="13358">
                  <c:v>-14.8</c:v>
                </c:pt>
                <c:pt idx="13359">
                  <c:v>-14.8</c:v>
                </c:pt>
                <c:pt idx="13360">
                  <c:v>-14.8</c:v>
                </c:pt>
                <c:pt idx="13361">
                  <c:v>-14.8</c:v>
                </c:pt>
                <c:pt idx="13362">
                  <c:v>-14.8</c:v>
                </c:pt>
                <c:pt idx="13363">
                  <c:v>-14.8</c:v>
                </c:pt>
                <c:pt idx="13364">
                  <c:v>-14.8</c:v>
                </c:pt>
                <c:pt idx="13365">
                  <c:v>-14.8</c:v>
                </c:pt>
                <c:pt idx="13366">
                  <c:v>-14.8</c:v>
                </c:pt>
                <c:pt idx="13367">
                  <c:v>-14.8</c:v>
                </c:pt>
                <c:pt idx="13368">
                  <c:v>-14.8</c:v>
                </c:pt>
                <c:pt idx="13369">
                  <c:v>-14.8</c:v>
                </c:pt>
                <c:pt idx="13370">
                  <c:v>-14.8</c:v>
                </c:pt>
                <c:pt idx="13371">
                  <c:v>-14.8</c:v>
                </c:pt>
                <c:pt idx="13372">
                  <c:v>-14.8</c:v>
                </c:pt>
                <c:pt idx="13373">
                  <c:v>-14.8</c:v>
                </c:pt>
                <c:pt idx="13374">
                  <c:v>-14.8</c:v>
                </c:pt>
                <c:pt idx="13375">
                  <c:v>-14.8</c:v>
                </c:pt>
                <c:pt idx="13376">
                  <c:v>-14.8</c:v>
                </c:pt>
                <c:pt idx="13377">
                  <c:v>-14.8</c:v>
                </c:pt>
                <c:pt idx="13378">
                  <c:v>-14.8</c:v>
                </c:pt>
                <c:pt idx="13379">
                  <c:v>-14.8</c:v>
                </c:pt>
                <c:pt idx="13380">
                  <c:v>-14.8</c:v>
                </c:pt>
                <c:pt idx="13381">
                  <c:v>-14.8</c:v>
                </c:pt>
                <c:pt idx="13382">
                  <c:v>-14.8</c:v>
                </c:pt>
                <c:pt idx="13383">
                  <c:v>-14.8</c:v>
                </c:pt>
                <c:pt idx="13384">
                  <c:v>-14.8</c:v>
                </c:pt>
                <c:pt idx="13385">
                  <c:v>-14.8</c:v>
                </c:pt>
                <c:pt idx="13386">
                  <c:v>-14.8</c:v>
                </c:pt>
                <c:pt idx="13387">
                  <c:v>-14.8</c:v>
                </c:pt>
                <c:pt idx="13388">
                  <c:v>-14.8</c:v>
                </c:pt>
                <c:pt idx="13389">
                  <c:v>-14.8</c:v>
                </c:pt>
                <c:pt idx="13390">
                  <c:v>-14.8</c:v>
                </c:pt>
                <c:pt idx="13391">
                  <c:v>-14.8</c:v>
                </c:pt>
                <c:pt idx="13392">
                  <c:v>-14.8</c:v>
                </c:pt>
                <c:pt idx="13393">
                  <c:v>-14.8</c:v>
                </c:pt>
                <c:pt idx="13394">
                  <c:v>-14.8</c:v>
                </c:pt>
                <c:pt idx="13395">
                  <c:v>-14.8</c:v>
                </c:pt>
                <c:pt idx="13396">
                  <c:v>-14.8</c:v>
                </c:pt>
                <c:pt idx="13397">
                  <c:v>-14.8</c:v>
                </c:pt>
                <c:pt idx="13398">
                  <c:v>-14.8</c:v>
                </c:pt>
                <c:pt idx="13399">
                  <c:v>-14.8</c:v>
                </c:pt>
                <c:pt idx="13400">
                  <c:v>-14.8</c:v>
                </c:pt>
                <c:pt idx="13401">
                  <c:v>-14.8</c:v>
                </c:pt>
                <c:pt idx="13402">
                  <c:v>-14.8</c:v>
                </c:pt>
                <c:pt idx="13403">
                  <c:v>-14.8</c:v>
                </c:pt>
                <c:pt idx="13404">
                  <c:v>-14.8</c:v>
                </c:pt>
                <c:pt idx="13405">
                  <c:v>-14.8</c:v>
                </c:pt>
                <c:pt idx="13406">
                  <c:v>-14.8</c:v>
                </c:pt>
                <c:pt idx="13407">
                  <c:v>-14.8</c:v>
                </c:pt>
                <c:pt idx="13408">
                  <c:v>-14.8</c:v>
                </c:pt>
                <c:pt idx="13409">
                  <c:v>-14.8</c:v>
                </c:pt>
                <c:pt idx="13410">
                  <c:v>-14.8</c:v>
                </c:pt>
                <c:pt idx="13411">
                  <c:v>-14.8</c:v>
                </c:pt>
                <c:pt idx="13412">
                  <c:v>-14.8</c:v>
                </c:pt>
                <c:pt idx="13413">
                  <c:v>-14.8</c:v>
                </c:pt>
                <c:pt idx="13414">
                  <c:v>-14.8</c:v>
                </c:pt>
                <c:pt idx="13415">
                  <c:v>-14.8</c:v>
                </c:pt>
                <c:pt idx="13416">
                  <c:v>-14.8</c:v>
                </c:pt>
                <c:pt idx="13417">
                  <c:v>-14.8</c:v>
                </c:pt>
                <c:pt idx="13418">
                  <c:v>-14.8</c:v>
                </c:pt>
                <c:pt idx="13419">
                  <c:v>-14.8</c:v>
                </c:pt>
                <c:pt idx="13420">
                  <c:v>-14.8</c:v>
                </c:pt>
                <c:pt idx="13421">
                  <c:v>-14.8</c:v>
                </c:pt>
                <c:pt idx="13422">
                  <c:v>-14.8</c:v>
                </c:pt>
                <c:pt idx="13423">
                  <c:v>-14.8</c:v>
                </c:pt>
                <c:pt idx="13424">
                  <c:v>-14.8</c:v>
                </c:pt>
                <c:pt idx="13425">
                  <c:v>-14.8</c:v>
                </c:pt>
                <c:pt idx="13426">
                  <c:v>-14.8</c:v>
                </c:pt>
                <c:pt idx="13427">
                  <c:v>-14.8</c:v>
                </c:pt>
                <c:pt idx="13428">
                  <c:v>-14.8</c:v>
                </c:pt>
                <c:pt idx="13429">
                  <c:v>-14.8</c:v>
                </c:pt>
                <c:pt idx="13430">
                  <c:v>-14.8</c:v>
                </c:pt>
                <c:pt idx="13431">
                  <c:v>-14.8</c:v>
                </c:pt>
                <c:pt idx="13432">
                  <c:v>-14.8</c:v>
                </c:pt>
                <c:pt idx="13433">
                  <c:v>-14.8</c:v>
                </c:pt>
                <c:pt idx="13434">
                  <c:v>-14.8</c:v>
                </c:pt>
                <c:pt idx="13435">
                  <c:v>-14.8</c:v>
                </c:pt>
                <c:pt idx="13436">
                  <c:v>-14.8</c:v>
                </c:pt>
                <c:pt idx="13437">
                  <c:v>-14.8</c:v>
                </c:pt>
                <c:pt idx="13438">
                  <c:v>-14.8</c:v>
                </c:pt>
                <c:pt idx="13439">
                  <c:v>-14.8</c:v>
                </c:pt>
                <c:pt idx="13440">
                  <c:v>-14.8</c:v>
                </c:pt>
                <c:pt idx="13441">
                  <c:v>-14.8</c:v>
                </c:pt>
                <c:pt idx="13442">
                  <c:v>-14.8</c:v>
                </c:pt>
                <c:pt idx="13443">
                  <c:v>-14.8</c:v>
                </c:pt>
                <c:pt idx="13444">
                  <c:v>-14.8</c:v>
                </c:pt>
                <c:pt idx="13445">
                  <c:v>-14.8</c:v>
                </c:pt>
                <c:pt idx="13446">
                  <c:v>-14.8</c:v>
                </c:pt>
                <c:pt idx="13447">
                  <c:v>-14.8</c:v>
                </c:pt>
                <c:pt idx="13448">
                  <c:v>-14.8</c:v>
                </c:pt>
                <c:pt idx="13449">
                  <c:v>-14.8</c:v>
                </c:pt>
                <c:pt idx="13450">
                  <c:v>-14.8</c:v>
                </c:pt>
                <c:pt idx="13451">
                  <c:v>-14.8</c:v>
                </c:pt>
                <c:pt idx="13452">
                  <c:v>-14.8</c:v>
                </c:pt>
                <c:pt idx="13453">
                  <c:v>-14.8</c:v>
                </c:pt>
                <c:pt idx="13454">
                  <c:v>-14.8</c:v>
                </c:pt>
                <c:pt idx="13455">
                  <c:v>-14.8</c:v>
                </c:pt>
                <c:pt idx="13456">
                  <c:v>-14.8</c:v>
                </c:pt>
                <c:pt idx="13457">
                  <c:v>-14.8</c:v>
                </c:pt>
                <c:pt idx="13458">
                  <c:v>-14.8</c:v>
                </c:pt>
                <c:pt idx="13459">
                  <c:v>-14.8</c:v>
                </c:pt>
                <c:pt idx="13460">
                  <c:v>-14.8</c:v>
                </c:pt>
                <c:pt idx="13461">
                  <c:v>-14.8</c:v>
                </c:pt>
                <c:pt idx="13462">
                  <c:v>-14.8</c:v>
                </c:pt>
                <c:pt idx="13463">
                  <c:v>-14.8</c:v>
                </c:pt>
                <c:pt idx="13464">
                  <c:v>-14.8</c:v>
                </c:pt>
                <c:pt idx="13465">
                  <c:v>-14.8</c:v>
                </c:pt>
                <c:pt idx="13466">
                  <c:v>-14.8</c:v>
                </c:pt>
                <c:pt idx="13467">
                  <c:v>-14.8</c:v>
                </c:pt>
                <c:pt idx="13468">
                  <c:v>-14.8</c:v>
                </c:pt>
                <c:pt idx="13469">
                  <c:v>-14.8</c:v>
                </c:pt>
                <c:pt idx="13470">
                  <c:v>-14.8</c:v>
                </c:pt>
                <c:pt idx="13471">
                  <c:v>-14.8</c:v>
                </c:pt>
                <c:pt idx="13472">
                  <c:v>-14.8</c:v>
                </c:pt>
                <c:pt idx="13473">
                  <c:v>-14.8</c:v>
                </c:pt>
                <c:pt idx="13474">
                  <c:v>-14.8</c:v>
                </c:pt>
                <c:pt idx="13475">
                  <c:v>-14.8</c:v>
                </c:pt>
                <c:pt idx="13476">
                  <c:v>-14.8</c:v>
                </c:pt>
                <c:pt idx="13477">
                  <c:v>-14.8</c:v>
                </c:pt>
                <c:pt idx="13478">
                  <c:v>-14.8</c:v>
                </c:pt>
                <c:pt idx="13479">
                  <c:v>-14.8</c:v>
                </c:pt>
                <c:pt idx="13480">
                  <c:v>-14.8</c:v>
                </c:pt>
                <c:pt idx="13481">
                  <c:v>-14.8</c:v>
                </c:pt>
                <c:pt idx="13482">
                  <c:v>-14.8</c:v>
                </c:pt>
                <c:pt idx="13483">
                  <c:v>-14.8</c:v>
                </c:pt>
                <c:pt idx="13484">
                  <c:v>-14.8</c:v>
                </c:pt>
                <c:pt idx="13485">
                  <c:v>-14.8</c:v>
                </c:pt>
                <c:pt idx="13486">
                  <c:v>-14.8</c:v>
                </c:pt>
                <c:pt idx="13487">
                  <c:v>-14.8</c:v>
                </c:pt>
                <c:pt idx="13488">
                  <c:v>-14.8</c:v>
                </c:pt>
                <c:pt idx="13489">
                  <c:v>-14.8</c:v>
                </c:pt>
                <c:pt idx="13490">
                  <c:v>-14.8</c:v>
                </c:pt>
                <c:pt idx="13491">
                  <c:v>-14.8</c:v>
                </c:pt>
                <c:pt idx="13492">
                  <c:v>-14.8</c:v>
                </c:pt>
                <c:pt idx="13493">
                  <c:v>-14.8</c:v>
                </c:pt>
                <c:pt idx="13494">
                  <c:v>-14.8</c:v>
                </c:pt>
                <c:pt idx="13495">
                  <c:v>-14.8</c:v>
                </c:pt>
                <c:pt idx="13496">
                  <c:v>-14.8</c:v>
                </c:pt>
                <c:pt idx="13497">
                  <c:v>-14.8</c:v>
                </c:pt>
                <c:pt idx="13498">
                  <c:v>-14.8</c:v>
                </c:pt>
                <c:pt idx="13499">
                  <c:v>-14.8</c:v>
                </c:pt>
                <c:pt idx="13500">
                  <c:v>-14.8</c:v>
                </c:pt>
                <c:pt idx="13501">
                  <c:v>-14.8</c:v>
                </c:pt>
                <c:pt idx="13502">
                  <c:v>-14.8</c:v>
                </c:pt>
                <c:pt idx="13503">
                  <c:v>-14.8</c:v>
                </c:pt>
                <c:pt idx="13504">
                  <c:v>-14.8</c:v>
                </c:pt>
                <c:pt idx="13505">
                  <c:v>-14.8</c:v>
                </c:pt>
                <c:pt idx="13506">
                  <c:v>-14.8</c:v>
                </c:pt>
                <c:pt idx="13507">
                  <c:v>-14.8</c:v>
                </c:pt>
                <c:pt idx="13508">
                  <c:v>-14.8</c:v>
                </c:pt>
                <c:pt idx="13509">
                  <c:v>-14.8</c:v>
                </c:pt>
                <c:pt idx="13510">
                  <c:v>-14.8</c:v>
                </c:pt>
                <c:pt idx="13511">
                  <c:v>-14.8</c:v>
                </c:pt>
                <c:pt idx="13512">
                  <c:v>-14.8</c:v>
                </c:pt>
                <c:pt idx="13513">
                  <c:v>-14.8</c:v>
                </c:pt>
                <c:pt idx="13514">
                  <c:v>-14.8</c:v>
                </c:pt>
                <c:pt idx="13515">
                  <c:v>-14.8</c:v>
                </c:pt>
                <c:pt idx="13516">
                  <c:v>-14.8</c:v>
                </c:pt>
                <c:pt idx="13517">
                  <c:v>-14.8</c:v>
                </c:pt>
                <c:pt idx="13518">
                  <c:v>-14.8</c:v>
                </c:pt>
                <c:pt idx="13519">
                  <c:v>-14.8</c:v>
                </c:pt>
                <c:pt idx="13520">
                  <c:v>-14.8</c:v>
                </c:pt>
                <c:pt idx="13521">
                  <c:v>-14.8</c:v>
                </c:pt>
                <c:pt idx="13522">
                  <c:v>-14.8</c:v>
                </c:pt>
                <c:pt idx="13523">
                  <c:v>-14.8</c:v>
                </c:pt>
                <c:pt idx="13524">
                  <c:v>-14.8</c:v>
                </c:pt>
                <c:pt idx="13525">
                  <c:v>-14.8</c:v>
                </c:pt>
                <c:pt idx="13526">
                  <c:v>-14.8</c:v>
                </c:pt>
                <c:pt idx="13527">
                  <c:v>-14.8</c:v>
                </c:pt>
                <c:pt idx="13528">
                  <c:v>-14.8</c:v>
                </c:pt>
                <c:pt idx="13529">
                  <c:v>-14.8</c:v>
                </c:pt>
                <c:pt idx="13530">
                  <c:v>-14.8</c:v>
                </c:pt>
                <c:pt idx="13531">
                  <c:v>-14.8</c:v>
                </c:pt>
                <c:pt idx="13532">
                  <c:v>-14.8</c:v>
                </c:pt>
                <c:pt idx="13533">
                  <c:v>-14.8</c:v>
                </c:pt>
                <c:pt idx="13534">
                  <c:v>-14.8</c:v>
                </c:pt>
                <c:pt idx="13535">
                  <c:v>-14.8</c:v>
                </c:pt>
                <c:pt idx="13536">
                  <c:v>-14.8</c:v>
                </c:pt>
                <c:pt idx="13537">
                  <c:v>-14.8</c:v>
                </c:pt>
                <c:pt idx="13538">
                  <c:v>-14.8</c:v>
                </c:pt>
                <c:pt idx="13539">
                  <c:v>-14.8</c:v>
                </c:pt>
                <c:pt idx="13540">
                  <c:v>-14.8</c:v>
                </c:pt>
                <c:pt idx="13541">
                  <c:v>-14.8</c:v>
                </c:pt>
                <c:pt idx="13542">
                  <c:v>-14.8</c:v>
                </c:pt>
                <c:pt idx="13543">
                  <c:v>-14.8</c:v>
                </c:pt>
                <c:pt idx="13544">
                  <c:v>-14.8</c:v>
                </c:pt>
                <c:pt idx="13545">
                  <c:v>-14.8</c:v>
                </c:pt>
                <c:pt idx="13546">
                  <c:v>-14.8</c:v>
                </c:pt>
                <c:pt idx="13547">
                  <c:v>-14.8</c:v>
                </c:pt>
                <c:pt idx="13548">
                  <c:v>-14.8</c:v>
                </c:pt>
                <c:pt idx="13549">
                  <c:v>-14.8</c:v>
                </c:pt>
                <c:pt idx="13550">
                  <c:v>-14.8</c:v>
                </c:pt>
                <c:pt idx="13551">
                  <c:v>-14.8</c:v>
                </c:pt>
                <c:pt idx="13552">
                  <c:v>-14.8</c:v>
                </c:pt>
                <c:pt idx="13553">
                  <c:v>-14.8</c:v>
                </c:pt>
                <c:pt idx="13554">
                  <c:v>-14.8</c:v>
                </c:pt>
                <c:pt idx="13555">
                  <c:v>-14.8</c:v>
                </c:pt>
                <c:pt idx="13556">
                  <c:v>-14.8</c:v>
                </c:pt>
                <c:pt idx="13557">
                  <c:v>-14.8</c:v>
                </c:pt>
                <c:pt idx="13558">
                  <c:v>-14.8</c:v>
                </c:pt>
                <c:pt idx="13559">
                  <c:v>-14.8</c:v>
                </c:pt>
                <c:pt idx="13560">
                  <c:v>-14.8</c:v>
                </c:pt>
                <c:pt idx="13561">
                  <c:v>-14.8</c:v>
                </c:pt>
                <c:pt idx="13562">
                  <c:v>-14.8</c:v>
                </c:pt>
                <c:pt idx="13563">
                  <c:v>-14.8</c:v>
                </c:pt>
                <c:pt idx="13564">
                  <c:v>-14.8</c:v>
                </c:pt>
                <c:pt idx="13565">
                  <c:v>-14.8</c:v>
                </c:pt>
                <c:pt idx="13566">
                  <c:v>-14.8</c:v>
                </c:pt>
                <c:pt idx="13567">
                  <c:v>-14.8</c:v>
                </c:pt>
                <c:pt idx="13568">
                  <c:v>-14.8</c:v>
                </c:pt>
                <c:pt idx="13569">
                  <c:v>-14.8</c:v>
                </c:pt>
                <c:pt idx="13570">
                  <c:v>-14.8</c:v>
                </c:pt>
                <c:pt idx="13571">
                  <c:v>-14.8</c:v>
                </c:pt>
                <c:pt idx="13572">
                  <c:v>-14.8</c:v>
                </c:pt>
                <c:pt idx="13573">
                  <c:v>-14.8</c:v>
                </c:pt>
                <c:pt idx="13574">
                  <c:v>-14.8</c:v>
                </c:pt>
                <c:pt idx="13575">
                  <c:v>-14.8</c:v>
                </c:pt>
                <c:pt idx="13576">
                  <c:v>-14.8</c:v>
                </c:pt>
                <c:pt idx="13577">
                  <c:v>-14.8</c:v>
                </c:pt>
                <c:pt idx="13578">
                  <c:v>-14.8</c:v>
                </c:pt>
                <c:pt idx="13579">
                  <c:v>-14.8</c:v>
                </c:pt>
                <c:pt idx="13580">
                  <c:v>-14.8</c:v>
                </c:pt>
                <c:pt idx="13581">
                  <c:v>-14.8</c:v>
                </c:pt>
                <c:pt idx="13582">
                  <c:v>-14.8</c:v>
                </c:pt>
                <c:pt idx="13583">
                  <c:v>-14.8</c:v>
                </c:pt>
                <c:pt idx="13584">
                  <c:v>-14.8</c:v>
                </c:pt>
                <c:pt idx="13585">
                  <c:v>-14.8</c:v>
                </c:pt>
                <c:pt idx="13586">
                  <c:v>-14.8</c:v>
                </c:pt>
                <c:pt idx="13587">
                  <c:v>-14.8</c:v>
                </c:pt>
                <c:pt idx="13588">
                  <c:v>-14.8</c:v>
                </c:pt>
                <c:pt idx="13589">
                  <c:v>-14.8</c:v>
                </c:pt>
                <c:pt idx="13590">
                  <c:v>-14.8</c:v>
                </c:pt>
                <c:pt idx="13591">
                  <c:v>-14.8</c:v>
                </c:pt>
                <c:pt idx="13592">
                  <c:v>-14.8</c:v>
                </c:pt>
                <c:pt idx="13593">
                  <c:v>-14.8</c:v>
                </c:pt>
                <c:pt idx="13594">
                  <c:v>-14.8</c:v>
                </c:pt>
                <c:pt idx="13595">
                  <c:v>-14.8</c:v>
                </c:pt>
                <c:pt idx="13596">
                  <c:v>-14.8</c:v>
                </c:pt>
                <c:pt idx="13597">
                  <c:v>-14.8</c:v>
                </c:pt>
                <c:pt idx="13598">
                  <c:v>-14.8</c:v>
                </c:pt>
                <c:pt idx="13599">
                  <c:v>-14.8</c:v>
                </c:pt>
                <c:pt idx="13600">
                  <c:v>-14.8</c:v>
                </c:pt>
                <c:pt idx="13601">
                  <c:v>-14.8</c:v>
                </c:pt>
                <c:pt idx="13602">
                  <c:v>-14.8</c:v>
                </c:pt>
                <c:pt idx="13603">
                  <c:v>-14.8</c:v>
                </c:pt>
                <c:pt idx="13604">
                  <c:v>-14.8</c:v>
                </c:pt>
                <c:pt idx="13605">
                  <c:v>-14.8</c:v>
                </c:pt>
                <c:pt idx="13606">
                  <c:v>-14.8</c:v>
                </c:pt>
                <c:pt idx="13607">
                  <c:v>-14.8</c:v>
                </c:pt>
                <c:pt idx="13608">
                  <c:v>-14.8</c:v>
                </c:pt>
                <c:pt idx="13609">
                  <c:v>-14.8</c:v>
                </c:pt>
                <c:pt idx="13610">
                  <c:v>-14.8</c:v>
                </c:pt>
                <c:pt idx="13611">
                  <c:v>-14.8</c:v>
                </c:pt>
                <c:pt idx="13612">
                  <c:v>-14.8</c:v>
                </c:pt>
                <c:pt idx="13613">
                  <c:v>-14.8</c:v>
                </c:pt>
                <c:pt idx="13614">
                  <c:v>-14.8</c:v>
                </c:pt>
                <c:pt idx="13615">
                  <c:v>-14.8</c:v>
                </c:pt>
                <c:pt idx="13616">
                  <c:v>-14.8</c:v>
                </c:pt>
                <c:pt idx="13617">
                  <c:v>-14.8</c:v>
                </c:pt>
                <c:pt idx="13618">
                  <c:v>-14.8</c:v>
                </c:pt>
                <c:pt idx="13619">
                  <c:v>-14.8</c:v>
                </c:pt>
                <c:pt idx="13620">
                  <c:v>-14.8</c:v>
                </c:pt>
                <c:pt idx="13621">
                  <c:v>-14.8</c:v>
                </c:pt>
                <c:pt idx="13622">
                  <c:v>-14.8</c:v>
                </c:pt>
                <c:pt idx="13623">
                  <c:v>-14.8</c:v>
                </c:pt>
                <c:pt idx="13624">
                  <c:v>-14.8</c:v>
                </c:pt>
                <c:pt idx="13625">
                  <c:v>-14.8</c:v>
                </c:pt>
                <c:pt idx="13626">
                  <c:v>-14.8</c:v>
                </c:pt>
                <c:pt idx="13627">
                  <c:v>-14.8</c:v>
                </c:pt>
                <c:pt idx="13628">
                  <c:v>-14.8</c:v>
                </c:pt>
                <c:pt idx="13629">
                  <c:v>-14.8</c:v>
                </c:pt>
                <c:pt idx="13630">
                  <c:v>-14.8</c:v>
                </c:pt>
                <c:pt idx="13631">
                  <c:v>-14.8</c:v>
                </c:pt>
                <c:pt idx="13632">
                  <c:v>-14.8</c:v>
                </c:pt>
                <c:pt idx="13633">
                  <c:v>-14.8</c:v>
                </c:pt>
                <c:pt idx="13634">
                  <c:v>-14.8</c:v>
                </c:pt>
                <c:pt idx="13635">
                  <c:v>-14.8</c:v>
                </c:pt>
                <c:pt idx="13636">
                  <c:v>-14.8</c:v>
                </c:pt>
                <c:pt idx="13637">
                  <c:v>-14.8</c:v>
                </c:pt>
                <c:pt idx="13638">
                  <c:v>-14.8</c:v>
                </c:pt>
                <c:pt idx="13639">
                  <c:v>-14.8</c:v>
                </c:pt>
                <c:pt idx="13640">
                  <c:v>-14.8</c:v>
                </c:pt>
                <c:pt idx="13641">
                  <c:v>-14.8</c:v>
                </c:pt>
                <c:pt idx="13642">
                  <c:v>-14.8</c:v>
                </c:pt>
                <c:pt idx="13643">
                  <c:v>-14.8</c:v>
                </c:pt>
                <c:pt idx="13644">
                  <c:v>-14.8</c:v>
                </c:pt>
                <c:pt idx="13645">
                  <c:v>-14.8</c:v>
                </c:pt>
                <c:pt idx="13646">
                  <c:v>-14.8</c:v>
                </c:pt>
                <c:pt idx="13647">
                  <c:v>-14.8</c:v>
                </c:pt>
                <c:pt idx="13648">
                  <c:v>-14.8</c:v>
                </c:pt>
                <c:pt idx="13649">
                  <c:v>-14.8</c:v>
                </c:pt>
                <c:pt idx="13650">
                  <c:v>-14.8</c:v>
                </c:pt>
                <c:pt idx="13651">
                  <c:v>-14.8</c:v>
                </c:pt>
                <c:pt idx="13652">
                  <c:v>-14.8</c:v>
                </c:pt>
                <c:pt idx="13653">
                  <c:v>-14.8</c:v>
                </c:pt>
                <c:pt idx="13654">
                  <c:v>-14.8</c:v>
                </c:pt>
                <c:pt idx="13655">
                  <c:v>-14.8</c:v>
                </c:pt>
                <c:pt idx="13656">
                  <c:v>-14.8</c:v>
                </c:pt>
                <c:pt idx="13657">
                  <c:v>-14.8</c:v>
                </c:pt>
                <c:pt idx="13658">
                  <c:v>-14.8</c:v>
                </c:pt>
                <c:pt idx="13659">
                  <c:v>-14.8</c:v>
                </c:pt>
                <c:pt idx="13660">
                  <c:v>-14.8</c:v>
                </c:pt>
                <c:pt idx="13661">
                  <c:v>-14.8</c:v>
                </c:pt>
                <c:pt idx="13662">
                  <c:v>-14.8</c:v>
                </c:pt>
                <c:pt idx="13663">
                  <c:v>-14.8</c:v>
                </c:pt>
                <c:pt idx="13664">
                  <c:v>-14.8</c:v>
                </c:pt>
                <c:pt idx="13665">
                  <c:v>-14.8</c:v>
                </c:pt>
                <c:pt idx="13666">
                  <c:v>-14.8</c:v>
                </c:pt>
                <c:pt idx="13667">
                  <c:v>-14.8</c:v>
                </c:pt>
                <c:pt idx="13668">
                  <c:v>-14.8</c:v>
                </c:pt>
                <c:pt idx="13669">
                  <c:v>-14.8</c:v>
                </c:pt>
                <c:pt idx="13670">
                  <c:v>-14.8</c:v>
                </c:pt>
                <c:pt idx="13671">
                  <c:v>-14.8</c:v>
                </c:pt>
                <c:pt idx="13672">
                  <c:v>-14.8</c:v>
                </c:pt>
                <c:pt idx="13673">
                  <c:v>-14.8</c:v>
                </c:pt>
                <c:pt idx="13674">
                  <c:v>-14.8</c:v>
                </c:pt>
                <c:pt idx="13675">
                  <c:v>-14.8</c:v>
                </c:pt>
                <c:pt idx="13676">
                  <c:v>-14.8</c:v>
                </c:pt>
                <c:pt idx="13677">
                  <c:v>-14.8</c:v>
                </c:pt>
                <c:pt idx="13678">
                  <c:v>-14.8</c:v>
                </c:pt>
                <c:pt idx="13679">
                  <c:v>-14.8</c:v>
                </c:pt>
                <c:pt idx="13680">
                  <c:v>-14.8</c:v>
                </c:pt>
                <c:pt idx="13681">
                  <c:v>-14.8</c:v>
                </c:pt>
                <c:pt idx="13682">
                  <c:v>-14.8</c:v>
                </c:pt>
                <c:pt idx="13683">
                  <c:v>-14.8</c:v>
                </c:pt>
                <c:pt idx="13684">
                  <c:v>-14.8</c:v>
                </c:pt>
                <c:pt idx="13685">
                  <c:v>-14.8</c:v>
                </c:pt>
                <c:pt idx="13686">
                  <c:v>-14.8</c:v>
                </c:pt>
                <c:pt idx="13687">
                  <c:v>-14.8</c:v>
                </c:pt>
                <c:pt idx="13688">
                  <c:v>-14.8</c:v>
                </c:pt>
                <c:pt idx="13689">
                  <c:v>-14.8</c:v>
                </c:pt>
                <c:pt idx="13690">
                  <c:v>-14.8</c:v>
                </c:pt>
                <c:pt idx="13691">
                  <c:v>-14.8</c:v>
                </c:pt>
                <c:pt idx="13692">
                  <c:v>-14.8</c:v>
                </c:pt>
                <c:pt idx="13693">
                  <c:v>-14.8</c:v>
                </c:pt>
                <c:pt idx="13694">
                  <c:v>-14.8</c:v>
                </c:pt>
                <c:pt idx="13695">
                  <c:v>-14.8</c:v>
                </c:pt>
                <c:pt idx="13696">
                  <c:v>-14.8</c:v>
                </c:pt>
                <c:pt idx="13697">
                  <c:v>-14.8</c:v>
                </c:pt>
                <c:pt idx="13698">
                  <c:v>-14.8</c:v>
                </c:pt>
                <c:pt idx="13699">
                  <c:v>-14.8</c:v>
                </c:pt>
                <c:pt idx="13700">
                  <c:v>-14.8</c:v>
                </c:pt>
                <c:pt idx="13701">
                  <c:v>-14.8</c:v>
                </c:pt>
                <c:pt idx="13702">
                  <c:v>-14.8</c:v>
                </c:pt>
                <c:pt idx="13703">
                  <c:v>-14.8</c:v>
                </c:pt>
                <c:pt idx="13704">
                  <c:v>-14.8</c:v>
                </c:pt>
                <c:pt idx="13705">
                  <c:v>-14.8</c:v>
                </c:pt>
                <c:pt idx="13706">
                  <c:v>-14.8</c:v>
                </c:pt>
                <c:pt idx="13707">
                  <c:v>-14.8</c:v>
                </c:pt>
                <c:pt idx="13708">
                  <c:v>-14.8</c:v>
                </c:pt>
                <c:pt idx="13709">
                  <c:v>-14.8</c:v>
                </c:pt>
                <c:pt idx="13710">
                  <c:v>-14.8</c:v>
                </c:pt>
                <c:pt idx="13711">
                  <c:v>-14.8</c:v>
                </c:pt>
                <c:pt idx="13712">
                  <c:v>-14.8</c:v>
                </c:pt>
                <c:pt idx="13713">
                  <c:v>-14.8</c:v>
                </c:pt>
                <c:pt idx="13714">
                  <c:v>-14.8</c:v>
                </c:pt>
                <c:pt idx="13715">
                  <c:v>-14.8</c:v>
                </c:pt>
                <c:pt idx="13716">
                  <c:v>-14.8</c:v>
                </c:pt>
                <c:pt idx="13717">
                  <c:v>-14.8</c:v>
                </c:pt>
                <c:pt idx="13718">
                  <c:v>-14.8</c:v>
                </c:pt>
                <c:pt idx="13719">
                  <c:v>-14.8</c:v>
                </c:pt>
                <c:pt idx="13720">
                  <c:v>-14.8</c:v>
                </c:pt>
                <c:pt idx="13721">
                  <c:v>-14.8</c:v>
                </c:pt>
                <c:pt idx="13722">
                  <c:v>-14.8</c:v>
                </c:pt>
                <c:pt idx="13723">
                  <c:v>-14.8</c:v>
                </c:pt>
                <c:pt idx="13724">
                  <c:v>-14.8</c:v>
                </c:pt>
                <c:pt idx="13725">
                  <c:v>-14.8</c:v>
                </c:pt>
                <c:pt idx="13726">
                  <c:v>-14.8</c:v>
                </c:pt>
                <c:pt idx="13727">
                  <c:v>-14.8</c:v>
                </c:pt>
                <c:pt idx="13728">
                  <c:v>-14.8</c:v>
                </c:pt>
                <c:pt idx="13729">
                  <c:v>-14.8</c:v>
                </c:pt>
                <c:pt idx="13730">
                  <c:v>-14.8</c:v>
                </c:pt>
                <c:pt idx="13731">
                  <c:v>-14.8</c:v>
                </c:pt>
                <c:pt idx="13732">
                  <c:v>-14.8</c:v>
                </c:pt>
                <c:pt idx="13733">
                  <c:v>-14.8</c:v>
                </c:pt>
                <c:pt idx="13734">
                  <c:v>-14.8</c:v>
                </c:pt>
                <c:pt idx="13735">
                  <c:v>-14.8</c:v>
                </c:pt>
                <c:pt idx="13736">
                  <c:v>-14.8</c:v>
                </c:pt>
                <c:pt idx="13737">
                  <c:v>-14.8</c:v>
                </c:pt>
                <c:pt idx="13738">
                  <c:v>-14.8</c:v>
                </c:pt>
                <c:pt idx="13739">
                  <c:v>-14.8</c:v>
                </c:pt>
                <c:pt idx="13740">
                  <c:v>-14.8</c:v>
                </c:pt>
                <c:pt idx="13741">
                  <c:v>-14.8</c:v>
                </c:pt>
                <c:pt idx="13742">
                  <c:v>-14.8</c:v>
                </c:pt>
                <c:pt idx="13743">
                  <c:v>-14.8</c:v>
                </c:pt>
                <c:pt idx="13744">
                  <c:v>-14.8</c:v>
                </c:pt>
                <c:pt idx="13745">
                  <c:v>-14.8</c:v>
                </c:pt>
                <c:pt idx="13746">
                  <c:v>-14.8</c:v>
                </c:pt>
                <c:pt idx="13747">
                  <c:v>-14.8</c:v>
                </c:pt>
                <c:pt idx="13748">
                  <c:v>-14.8</c:v>
                </c:pt>
                <c:pt idx="13749">
                  <c:v>-14.8</c:v>
                </c:pt>
                <c:pt idx="13750">
                  <c:v>-14.8</c:v>
                </c:pt>
                <c:pt idx="13751">
                  <c:v>-14.8</c:v>
                </c:pt>
                <c:pt idx="13752">
                  <c:v>-14.8</c:v>
                </c:pt>
                <c:pt idx="13753">
                  <c:v>-14.8</c:v>
                </c:pt>
                <c:pt idx="13754">
                  <c:v>-14.8</c:v>
                </c:pt>
                <c:pt idx="13755">
                  <c:v>-14.8</c:v>
                </c:pt>
                <c:pt idx="13756">
                  <c:v>-14.8</c:v>
                </c:pt>
                <c:pt idx="13757">
                  <c:v>-14.8</c:v>
                </c:pt>
                <c:pt idx="13758">
                  <c:v>-14.8</c:v>
                </c:pt>
                <c:pt idx="13759">
                  <c:v>-14.8</c:v>
                </c:pt>
                <c:pt idx="13760">
                  <c:v>-14.8</c:v>
                </c:pt>
                <c:pt idx="13761">
                  <c:v>-14.8</c:v>
                </c:pt>
                <c:pt idx="13762">
                  <c:v>-14.8</c:v>
                </c:pt>
                <c:pt idx="13763">
                  <c:v>-14.8</c:v>
                </c:pt>
                <c:pt idx="13764">
                  <c:v>-14.8</c:v>
                </c:pt>
                <c:pt idx="13765">
                  <c:v>-14.8</c:v>
                </c:pt>
                <c:pt idx="13766">
                  <c:v>-14.8</c:v>
                </c:pt>
                <c:pt idx="13767">
                  <c:v>-14.8</c:v>
                </c:pt>
                <c:pt idx="13768">
                  <c:v>-14.8</c:v>
                </c:pt>
                <c:pt idx="13769">
                  <c:v>-14.8</c:v>
                </c:pt>
                <c:pt idx="13770">
                  <c:v>-14.8</c:v>
                </c:pt>
                <c:pt idx="13771">
                  <c:v>-14.8</c:v>
                </c:pt>
                <c:pt idx="13772">
                  <c:v>-14.8</c:v>
                </c:pt>
                <c:pt idx="13773">
                  <c:v>-14.8</c:v>
                </c:pt>
                <c:pt idx="13774">
                  <c:v>-14.8</c:v>
                </c:pt>
                <c:pt idx="13775">
                  <c:v>-14.8</c:v>
                </c:pt>
                <c:pt idx="13776">
                  <c:v>-14.8</c:v>
                </c:pt>
                <c:pt idx="13777">
                  <c:v>-14.8</c:v>
                </c:pt>
                <c:pt idx="13778">
                  <c:v>-14.8</c:v>
                </c:pt>
                <c:pt idx="13779">
                  <c:v>-14.8</c:v>
                </c:pt>
                <c:pt idx="13780">
                  <c:v>-14.8</c:v>
                </c:pt>
                <c:pt idx="13781">
                  <c:v>-14.8</c:v>
                </c:pt>
                <c:pt idx="13782">
                  <c:v>-14.8</c:v>
                </c:pt>
                <c:pt idx="13783">
                  <c:v>-14.8</c:v>
                </c:pt>
                <c:pt idx="13784">
                  <c:v>-14.8</c:v>
                </c:pt>
                <c:pt idx="13785">
                  <c:v>-14.8</c:v>
                </c:pt>
                <c:pt idx="13786">
                  <c:v>-14.8</c:v>
                </c:pt>
                <c:pt idx="13787">
                  <c:v>-14.8</c:v>
                </c:pt>
                <c:pt idx="13788">
                  <c:v>-14.8</c:v>
                </c:pt>
                <c:pt idx="13789">
                  <c:v>-14.8</c:v>
                </c:pt>
                <c:pt idx="13790">
                  <c:v>-14.8</c:v>
                </c:pt>
                <c:pt idx="13791">
                  <c:v>-14.8</c:v>
                </c:pt>
                <c:pt idx="13792">
                  <c:v>-14.8</c:v>
                </c:pt>
                <c:pt idx="13793">
                  <c:v>-14.8</c:v>
                </c:pt>
                <c:pt idx="13794">
                  <c:v>-14.8</c:v>
                </c:pt>
                <c:pt idx="13795">
                  <c:v>-14.8</c:v>
                </c:pt>
                <c:pt idx="13796">
                  <c:v>-14.8</c:v>
                </c:pt>
                <c:pt idx="13797">
                  <c:v>-14.8</c:v>
                </c:pt>
                <c:pt idx="13798">
                  <c:v>-14.8</c:v>
                </c:pt>
                <c:pt idx="13799">
                  <c:v>-14.8</c:v>
                </c:pt>
                <c:pt idx="13800">
                  <c:v>-14.8</c:v>
                </c:pt>
                <c:pt idx="13801">
                  <c:v>-14.8</c:v>
                </c:pt>
                <c:pt idx="13802">
                  <c:v>-14.8</c:v>
                </c:pt>
                <c:pt idx="13803">
                  <c:v>-14.8</c:v>
                </c:pt>
                <c:pt idx="13804">
                  <c:v>-14.8</c:v>
                </c:pt>
                <c:pt idx="13805">
                  <c:v>-14.8</c:v>
                </c:pt>
                <c:pt idx="13806">
                  <c:v>-14.8</c:v>
                </c:pt>
                <c:pt idx="13807">
                  <c:v>-14.8</c:v>
                </c:pt>
                <c:pt idx="13808">
                  <c:v>-14.8</c:v>
                </c:pt>
                <c:pt idx="13809">
                  <c:v>-14.8</c:v>
                </c:pt>
                <c:pt idx="13810">
                  <c:v>-14.8</c:v>
                </c:pt>
                <c:pt idx="13811">
                  <c:v>-14.8</c:v>
                </c:pt>
                <c:pt idx="13812">
                  <c:v>-14.8</c:v>
                </c:pt>
                <c:pt idx="13813">
                  <c:v>-14.8</c:v>
                </c:pt>
                <c:pt idx="13814">
                  <c:v>-14.8</c:v>
                </c:pt>
                <c:pt idx="13815">
                  <c:v>-14.8</c:v>
                </c:pt>
                <c:pt idx="13816">
                  <c:v>-14.8</c:v>
                </c:pt>
                <c:pt idx="13817">
                  <c:v>-14.8</c:v>
                </c:pt>
                <c:pt idx="13818">
                  <c:v>-14.8</c:v>
                </c:pt>
                <c:pt idx="13819">
                  <c:v>-14.8</c:v>
                </c:pt>
                <c:pt idx="13820">
                  <c:v>-14.8</c:v>
                </c:pt>
                <c:pt idx="13821">
                  <c:v>-14.8</c:v>
                </c:pt>
                <c:pt idx="13822">
                  <c:v>-14.8</c:v>
                </c:pt>
                <c:pt idx="13823">
                  <c:v>-14.8</c:v>
                </c:pt>
                <c:pt idx="13824">
                  <c:v>-14.8</c:v>
                </c:pt>
                <c:pt idx="13825">
                  <c:v>-14.8</c:v>
                </c:pt>
                <c:pt idx="13826">
                  <c:v>-14.8</c:v>
                </c:pt>
                <c:pt idx="13827">
                  <c:v>-14.8</c:v>
                </c:pt>
                <c:pt idx="13828">
                  <c:v>-14.8</c:v>
                </c:pt>
                <c:pt idx="13829">
                  <c:v>-14.8</c:v>
                </c:pt>
                <c:pt idx="13830">
                  <c:v>-14.8</c:v>
                </c:pt>
                <c:pt idx="13831">
                  <c:v>-14.8</c:v>
                </c:pt>
                <c:pt idx="13832">
                  <c:v>-14.8</c:v>
                </c:pt>
                <c:pt idx="13833">
                  <c:v>-14.8</c:v>
                </c:pt>
                <c:pt idx="13834">
                  <c:v>-14.8</c:v>
                </c:pt>
                <c:pt idx="13835">
                  <c:v>-14.8</c:v>
                </c:pt>
                <c:pt idx="13836">
                  <c:v>-14.8</c:v>
                </c:pt>
                <c:pt idx="13837">
                  <c:v>-14.8</c:v>
                </c:pt>
                <c:pt idx="13838">
                  <c:v>-14.8</c:v>
                </c:pt>
                <c:pt idx="13839">
                  <c:v>-14.8</c:v>
                </c:pt>
                <c:pt idx="13840">
                  <c:v>-14.8</c:v>
                </c:pt>
                <c:pt idx="13841">
                  <c:v>-14.8</c:v>
                </c:pt>
                <c:pt idx="13842">
                  <c:v>-14.8</c:v>
                </c:pt>
                <c:pt idx="13843">
                  <c:v>-14.8</c:v>
                </c:pt>
                <c:pt idx="13844">
                  <c:v>-14.8</c:v>
                </c:pt>
                <c:pt idx="13845">
                  <c:v>-14.8</c:v>
                </c:pt>
                <c:pt idx="13846">
                  <c:v>-14.8</c:v>
                </c:pt>
                <c:pt idx="13847">
                  <c:v>-14.8</c:v>
                </c:pt>
                <c:pt idx="13848">
                  <c:v>-14.8</c:v>
                </c:pt>
                <c:pt idx="13849">
                  <c:v>-14.8</c:v>
                </c:pt>
                <c:pt idx="13850">
                  <c:v>-14.8</c:v>
                </c:pt>
                <c:pt idx="13851">
                  <c:v>-14.8</c:v>
                </c:pt>
                <c:pt idx="13852">
                  <c:v>-14.8</c:v>
                </c:pt>
                <c:pt idx="13853">
                  <c:v>-14.8</c:v>
                </c:pt>
                <c:pt idx="13854">
                  <c:v>-14.8</c:v>
                </c:pt>
                <c:pt idx="13855">
                  <c:v>-14.8</c:v>
                </c:pt>
                <c:pt idx="13856">
                  <c:v>-14.8</c:v>
                </c:pt>
                <c:pt idx="13857">
                  <c:v>-14.8</c:v>
                </c:pt>
                <c:pt idx="13858">
                  <c:v>-14.8</c:v>
                </c:pt>
                <c:pt idx="13859">
                  <c:v>-14.8</c:v>
                </c:pt>
                <c:pt idx="13860">
                  <c:v>-14.8</c:v>
                </c:pt>
                <c:pt idx="13861">
                  <c:v>-14.8</c:v>
                </c:pt>
                <c:pt idx="13862">
                  <c:v>-14.8</c:v>
                </c:pt>
                <c:pt idx="13863">
                  <c:v>-14.8</c:v>
                </c:pt>
                <c:pt idx="13864">
                  <c:v>-14.8</c:v>
                </c:pt>
                <c:pt idx="13865">
                  <c:v>-14.8</c:v>
                </c:pt>
                <c:pt idx="13866">
                  <c:v>-14.8</c:v>
                </c:pt>
                <c:pt idx="13867">
                  <c:v>-14.8</c:v>
                </c:pt>
                <c:pt idx="13868">
                  <c:v>-14.8</c:v>
                </c:pt>
                <c:pt idx="13869">
                  <c:v>-14.8</c:v>
                </c:pt>
                <c:pt idx="13870">
                  <c:v>-14.8</c:v>
                </c:pt>
                <c:pt idx="13871">
                  <c:v>-14.8</c:v>
                </c:pt>
                <c:pt idx="13872">
                  <c:v>-14.8</c:v>
                </c:pt>
                <c:pt idx="13873">
                  <c:v>-14.8</c:v>
                </c:pt>
                <c:pt idx="13874">
                  <c:v>-14.8</c:v>
                </c:pt>
                <c:pt idx="13875">
                  <c:v>-14.8</c:v>
                </c:pt>
                <c:pt idx="13876">
                  <c:v>-14.8</c:v>
                </c:pt>
                <c:pt idx="13877">
                  <c:v>-14.8</c:v>
                </c:pt>
                <c:pt idx="13878">
                  <c:v>-14.8</c:v>
                </c:pt>
                <c:pt idx="13879">
                  <c:v>-14.8</c:v>
                </c:pt>
                <c:pt idx="13880">
                  <c:v>-14.8</c:v>
                </c:pt>
                <c:pt idx="13881">
                  <c:v>-14.8</c:v>
                </c:pt>
                <c:pt idx="13882">
                  <c:v>-14.8</c:v>
                </c:pt>
                <c:pt idx="13883">
                  <c:v>-14.8</c:v>
                </c:pt>
                <c:pt idx="13884">
                  <c:v>-14.8</c:v>
                </c:pt>
                <c:pt idx="13885">
                  <c:v>-14.8</c:v>
                </c:pt>
                <c:pt idx="13886">
                  <c:v>-14.8</c:v>
                </c:pt>
                <c:pt idx="13887">
                  <c:v>-14.8</c:v>
                </c:pt>
                <c:pt idx="13888">
                  <c:v>-14.8</c:v>
                </c:pt>
                <c:pt idx="13889">
                  <c:v>-14.8</c:v>
                </c:pt>
                <c:pt idx="13890">
                  <c:v>-14.8</c:v>
                </c:pt>
                <c:pt idx="13891">
                  <c:v>-14.8</c:v>
                </c:pt>
                <c:pt idx="13892">
                  <c:v>-14.8</c:v>
                </c:pt>
                <c:pt idx="13893">
                  <c:v>-14.8</c:v>
                </c:pt>
                <c:pt idx="13894">
                  <c:v>-14.8</c:v>
                </c:pt>
                <c:pt idx="13895">
                  <c:v>-14.8</c:v>
                </c:pt>
                <c:pt idx="13896">
                  <c:v>-14.8</c:v>
                </c:pt>
                <c:pt idx="13897">
                  <c:v>-14.8</c:v>
                </c:pt>
                <c:pt idx="13898">
                  <c:v>-14.8</c:v>
                </c:pt>
                <c:pt idx="13899">
                  <c:v>-14.8</c:v>
                </c:pt>
                <c:pt idx="13900">
                  <c:v>-14.8</c:v>
                </c:pt>
                <c:pt idx="13901">
                  <c:v>-14.8</c:v>
                </c:pt>
                <c:pt idx="13902">
                  <c:v>-14.8</c:v>
                </c:pt>
                <c:pt idx="13903">
                  <c:v>-14.8</c:v>
                </c:pt>
                <c:pt idx="13904">
                  <c:v>-14.8</c:v>
                </c:pt>
                <c:pt idx="13905">
                  <c:v>-14.8</c:v>
                </c:pt>
                <c:pt idx="13906">
                  <c:v>-14.8</c:v>
                </c:pt>
                <c:pt idx="13907">
                  <c:v>-14.8</c:v>
                </c:pt>
                <c:pt idx="13908">
                  <c:v>-14.8</c:v>
                </c:pt>
                <c:pt idx="13909">
                  <c:v>-14.8</c:v>
                </c:pt>
                <c:pt idx="13910">
                  <c:v>-14.8</c:v>
                </c:pt>
                <c:pt idx="13911">
                  <c:v>-14.8</c:v>
                </c:pt>
                <c:pt idx="13912">
                  <c:v>-14.8</c:v>
                </c:pt>
                <c:pt idx="13913">
                  <c:v>-14.8</c:v>
                </c:pt>
                <c:pt idx="13914">
                  <c:v>-14.8</c:v>
                </c:pt>
                <c:pt idx="13915">
                  <c:v>-14.8</c:v>
                </c:pt>
                <c:pt idx="13916">
                  <c:v>-14.8</c:v>
                </c:pt>
                <c:pt idx="13917">
                  <c:v>-14.8</c:v>
                </c:pt>
                <c:pt idx="13918">
                  <c:v>-14.8</c:v>
                </c:pt>
                <c:pt idx="13919">
                  <c:v>-14.8</c:v>
                </c:pt>
                <c:pt idx="13920">
                  <c:v>-14.8</c:v>
                </c:pt>
                <c:pt idx="13921">
                  <c:v>-14.8</c:v>
                </c:pt>
                <c:pt idx="13922">
                  <c:v>-14.8</c:v>
                </c:pt>
                <c:pt idx="13923">
                  <c:v>-14.8</c:v>
                </c:pt>
                <c:pt idx="13924">
                  <c:v>-14.8</c:v>
                </c:pt>
                <c:pt idx="13925">
                  <c:v>-14.8</c:v>
                </c:pt>
                <c:pt idx="13926">
                  <c:v>-14.8</c:v>
                </c:pt>
                <c:pt idx="13927">
                  <c:v>-14.8</c:v>
                </c:pt>
                <c:pt idx="13928">
                  <c:v>-14.8</c:v>
                </c:pt>
                <c:pt idx="13929">
                  <c:v>-14.8</c:v>
                </c:pt>
                <c:pt idx="13930">
                  <c:v>-14.8</c:v>
                </c:pt>
                <c:pt idx="13931">
                  <c:v>-14.8</c:v>
                </c:pt>
                <c:pt idx="13932">
                  <c:v>-14.8</c:v>
                </c:pt>
                <c:pt idx="13933">
                  <c:v>-14.8</c:v>
                </c:pt>
                <c:pt idx="13934">
                  <c:v>-14.8</c:v>
                </c:pt>
                <c:pt idx="13935">
                  <c:v>-14.8</c:v>
                </c:pt>
                <c:pt idx="13936">
                  <c:v>-14.8</c:v>
                </c:pt>
                <c:pt idx="13937">
                  <c:v>-14.8</c:v>
                </c:pt>
                <c:pt idx="13938">
                  <c:v>-14.8</c:v>
                </c:pt>
                <c:pt idx="13939">
                  <c:v>-14.8</c:v>
                </c:pt>
                <c:pt idx="13940">
                  <c:v>-14.8</c:v>
                </c:pt>
                <c:pt idx="13941">
                  <c:v>-14.8</c:v>
                </c:pt>
                <c:pt idx="13942">
                  <c:v>-14.8</c:v>
                </c:pt>
                <c:pt idx="13943">
                  <c:v>-14.8</c:v>
                </c:pt>
                <c:pt idx="13944">
                  <c:v>-14.8</c:v>
                </c:pt>
                <c:pt idx="13945">
                  <c:v>-14.8</c:v>
                </c:pt>
                <c:pt idx="13946">
                  <c:v>-14.8</c:v>
                </c:pt>
                <c:pt idx="13947">
                  <c:v>-14.8</c:v>
                </c:pt>
                <c:pt idx="13948">
                  <c:v>-14.8</c:v>
                </c:pt>
                <c:pt idx="13949">
                  <c:v>-14.8</c:v>
                </c:pt>
                <c:pt idx="13950">
                  <c:v>-14.8</c:v>
                </c:pt>
                <c:pt idx="13951">
                  <c:v>-14.8</c:v>
                </c:pt>
                <c:pt idx="13952">
                  <c:v>-14.8</c:v>
                </c:pt>
                <c:pt idx="13953">
                  <c:v>-14.8</c:v>
                </c:pt>
                <c:pt idx="13954">
                  <c:v>-14.8</c:v>
                </c:pt>
                <c:pt idx="13955">
                  <c:v>-14.8</c:v>
                </c:pt>
                <c:pt idx="13956">
                  <c:v>-14.8</c:v>
                </c:pt>
                <c:pt idx="13957">
                  <c:v>-14.8</c:v>
                </c:pt>
                <c:pt idx="13958">
                  <c:v>-14.8</c:v>
                </c:pt>
                <c:pt idx="13959">
                  <c:v>-14.8</c:v>
                </c:pt>
                <c:pt idx="13960">
                  <c:v>-14.8</c:v>
                </c:pt>
                <c:pt idx="13961">
                  <c:v>-14.8</c:v>
                </c:pt>
                <c:pt idx="13962">
                  <c:v>-14.8</c:v>
                </c:pt>
                <c:pt idx="13963">
                  <c:v>-14.8</c:v>
                </c:pt>
                <c:pt idx="13964">
                  <c:v>-14.8</c:v>
                </c:pt>
                <c:pt idx="13965">
                  <c:v>-14.8</c:v>
                </c:pt>
                <c:pt idx="13966">
                  <c:v>-14.8</c:v>
                </c:pt>
                <c:pt idx="13967">
                  <c:v>-14.8</c:v>
                </c:pt>
                <c:pt idx="13968">
                  <c:v>-14.8</c:v>
                </c:pt>
                <c:pt idx="13969">
                  <c:v>-14.8</c:v>
                </c:pt>
                <c:pt idx="13970">
                  <c:v>-14.8</c:v>
                </c:pt>
                <c:pt idx="13971">
                  <c:v>-14.8</c:v>
                </c:pt>
                <c:pt idx="13972">
                  <c:v>-14.8</c:v>
                </c:pt>
                <c:pt idx="13973">
                  <c:v>-14.8</c:v>
                </c:pt>
                <c:pt idx="13974">
                  <c:v>-14.8</c:v>
                </c:pt>
                <c:pt idx="13975">
                  <c:v>-14.8</c:v>
                </c:pt>
                <c:pt idx="13976">
                  <c:v>-14.8</c:v>
                </c:pt>
                <c:pt idx="13977">
                  <c:v>-14.8</c:v>
                </c:pt>
                <c:pt idx="13978">
                  <c:v>-14.8</c:v>
                </c:pt>
                <c:pt idx="13979">
                  <c:v>-14.8</c:v>
                </c:pt>
                <c:pt idx="13980">
                  <c:v>-14.8</c:v>
                </c:pt>
                <c:pt idx="13981">
                  <c:v>-14.8</c:v>
                </c:pt>
                <c:pt idx="13982">
                  <c:v>-14.8</c:v>
                </c:pt>
                <c:pt idx="13983">
                  <c:v>-14.8</c:v>
                </c:pt>
                <c:pt idx="13984">
                  <c:v>-14.8</c:v>
                </c:pt>
                <c:pt idx="13985">
                  <c:v>-14.8</c:v>
                </c:pt>
                <c:pt idx="13986">
                  <c:v>-14.8</c:v>
                </c:pt>
                <c:pt idx="13987">
                  <c:v>-14.8</c:v>
                </c:pt>
                <c:pt idx="13988">
                  <c:v>-14.8</c:v>
                </c:pt>
                <c:pt idx="13989">
                  <c:v>-14.8</c:v>
                </c:pt>
                <c:pt idx="13990">
                  <c:v>-14.8</c:v>
                </c:pt>
                <c:pt idx="13991">
                  <c:v>-14.8</c:v>
                </c:pt>
                <c:pt idx="13992">
                  <c:v>-14.8</c:v>
                </c:pt>
                <c:pt idx="13993">
                  <c:v>-14.8</c:v>
                </c:pt>
                <c:pt idx="13994">
                  <c:v>-14.8</c:v>
                </c:pt>
                <c:pt idx="13995">
                  <c:v>-14.8</c:v>
                </c:pt>
                <c:pt idx="13996">
                  <c:v>-14.8</c:v>
                </c:pt>
                <c:pt idx="13997">
                  <c:v>-14.8</c:v>
                </c:pt>
                <c:pt idx="13998">
                  <c:v>-14.8</c:v>
                </c:pt>
                <c:pt idx="13999">
                  <c:v>-14.8</c:v>
                </c:pt>
                <c:pt idx="14000">
                  <c:v>-14.8</c:v>
                </c:pt>
                <c:pt idx="14001">
                  <c:v>-14.8</c:v>
                </c:pt>
                <c:pt idx="14002">
                  <c:v>-14.8</c:v>
                </c:pt>
                <c:pt idx="14003">
                  <c:v>-14.8</c:v>
                </c:pt>
                <c:pt idx="14004">
                  <c:v>-14.8</c:v>
                </c:pt>
                <c:pt idx="14005">
                  <c:v>-14.8</c:v>
                </c:pt>
                <c:pt idx="14006">
                  <c:v>-14.8</c:v>
                </c:pt>
                <c:pt idx="14007">
                  <c:v>-14.8</c:v>
                </c:pt>
                <c:pt idx="14008">
                  <c:v>-14.8</c:v>
                </c:pt>
                <c:pt idx="14009">
                  <c:v>-14.8</c:v>
                </c:pt>
                <c:pt idx="14010">
                  <c:v>-14.8</c:v>
                </c:pt>
                <c:pt idx="14011">
                  <c:v>-14.8</c:v>
                </c:pt>
                <c:pt idx="14012">
                  <c:v>-14.8</c:v>
                </c:pt>
                <c:pt idx="14013">
                  <c:v>-14.8</c:v>
                </c:pt>
                <c:pt idx="14014">
                  <c:v>-14.8</c:v>
                </c:pt>
                <c:pt idx="14015">
                  <c:v>-14.8</c:v>
                </c:pt>
                <c:pt idx="14016">
                  <c:v>-14.8</c:v>
                </c:pt>
                <c:pt idx="14017">
                  <c:v>-14.8</c:v>
                </c:pt>
                <c:pt idx="14018">
                  <c:v>-14.8</c:v>
                </c:pt>
                <c:pt idx="14019">
                  <c:v>-14.8</c:v>
                </c:pt>
                <c:pt idx="14020">
                  <c:v>-14.8</c:v>
                </c:pt>
                <c:pt idx="14021">
                  <c:v>-14.8</c:v>
                </c:pt>
                <c:pt idx="14022">
                  <c:v>-14.8</c:v>
                </c:pt>
                <c:pt idx="14023">
                  <c:v>-14.8</c:v>
                </c:pt>
                <c:pt idx="14024">
                  <c:v>-14.8</c:v>
                </c:pt>
                <c:pt idx="14025">
                  <c:v>-14.8</c:v>
                </c:pt>
                <c:pt idx="14026">
                  <c:v>-14.8</c:v>
                </c:pt>
                <c:pt idx="14027">
                  <c:v>-14.8</c:v>
                </c:pt>
                <c:pt idx="14028">
                  <c:v>-14.8</c:v>
                </c:pt>
                <c:pt idx="14029">
                  <c:v>-14.8</c:v>
                </c:pt>
                <c:pt idx="14030">
                  <c:v>-14.8</c:v>
                </c:pt>
                <c:pt idx="14031">
                  <c:v>-14.8</c:v>
                </c:pt>
                <c:pt idx="14032">
                  <c:v>-14.8</c:v>
                </c:pt>
                <c:pt idx="14033">
                  <c:v>-14.8</c:v>
                </c:pt>
                <c:pt idx="14034">
                  <c:v>-14.8</c:v>
                </c:pt>
                <c:pt idx="14035">
                  <c:v>-14.8</c:v>
                </c:pt>
                <c:pt idx="14036">
                  <c:v>-14.8</c:v>
                </c:pt>
                <c:pt idx="14037">
                  <c:v>-14.8</c:v>
                </c:pt>
                <c:pt idx="14038">
                  <c:v>-14.8</c:v>
                </c:pt>
                <c:pt idx="14039">
                  <c:v>-14.8</c:v>
                </c:pt>
                <c:pt idx="14040">
                  <c:v>-14.8</c:v>
                </c:pt>
                <c:pt idx="14041">
                  <c:v>-14.8</c:v>
                </c:pt>
                <c:pt idx="14042">
                  <c:v>-14.8</c:v>
                </c:pt>
                <c:pt idx="14043">
                  <c:v>-14.8</c:v>
                </c:pt>
                <c:pt idx="14044">
                  <c:v>-14.8</c:v>
                </c:pt>
                <c:pt idx="14045">
                  <c:v>-14.8</c:v>
                </c:pt>
                <c:pt idx="14046">
                  <c:v>-14.8</c:v>
                </c:pt>
                <c:pt idx="14047">
                  <c:v>-14.8</c:v>
                </c:pt>
                <c:pt idx="14048">
                  <c:v>-14.8</c:v>
                </c:pt>
                <c:pt idx="14049">
                  <c:v>-14.8</c:v>
                </c:pt>
                <c:pt idx="14050">
                  <c:v>-14.8</c:v>
                </c:pt>
                <c:pt idx="14051">
                  <c:v>-14.8</c:v>
                </c:pt>
                <c:pt idx="14052">
                  <c:v>-14.8</c:v>
                </c:pt>
                <c:pt idx="14053">
                  <c:v>-14.8</c:v>
                </c:pt>
                <c:pt idx="14054">
                  <c:v>-14.8</c:v>
                </c:pt>
                <c:pt idx="14055">
                  <c:v>-14.8</c:v>
                </c:pt>
                <c:pt idx="14056">
                  <c:v>-14.8</c:v>
                </c:pt>
                <c:pt idx="14057">
                  <c:v>-14.8</c:v>
                </c:pt>
                <c:pt idx="14058">
                  <c:v>-14.8</c:v>
                </c:pt>
                <c:pt idx="14059">
                  <c:v>-14.8</c:v>
                </c:pt>
                <c:pt idx="14060">
                  <c:v>-14.8</c:v>
                </c:pt>
                <c:pt idx="14061">
                  <c:v>-14.8</c:v>
                </c:pt>
                <c:pt idx="14062">
                  <c:v>-14.8</c:v>
                </c:pt>
                <c:pt idx="14063">
                  <c:v>-14.8</c:v>
                </c:pt>
                <c:pt idx="14064">
                  <c:v>-14.8</c:v>
                </c:pt>
                <c:pt idx="14065">
                  <c:v>-14.8</c:v>
                </c:pt>
                <c:pt idx="14066">
                  <c:v>-14.8</c:v>
                </c:pt>
                <c:pt idx="14067">
                  <c:v>-14.8</c:v>
                </c:pt>
                <c:pt idx="14068">
                  <c:v>-14.8</c:v>
                </c:pt>
                <c:pt idx="14069">
                  <c:v>-14.8</c:v>
                </c:pt>
                <c:pt idx="14070">
                  <c:v>-14.8</c:v>
                </c:pt>
                <c:pt idx="14071">
                  <c:v>-14.8</c:v>
                </c:pt>
                <c:pt idx="14072">
                  <c:v>-14.8</c:v>
                </c:pt>
                <c:pt idx="14073">
                  <c:v>-14.8</c:v>
                </c:pt>
                <c:pt idx="14074">
                  <c:v>-14.8</c:v>
                </c:pt>
                <c:pt idx="14075">
                  <c:v>-14.8</c:v>
                </c:pt>
                <c:pt idx="14076">
                  <c:v>-14.8</c:v>
                </c:pt>
                <c:pt idx="14077">
                  <c:v>-14.8</c:v>
                </c:pt>
                <c:pt idx="14078">
                  <c:v>-14.8</c:v>
                </c:pt>
                <c:pt idx="14079">
                  <c:v>-14.8</c:v>
                </c:pt>
                <c:pt idx="14080">
                  <c:v>-14.8</c:v>
                </c:pt>
                <c:pt idx="14081">
                  <c:v>-14.8</c:v>
                </c:pt>
                <c:pt idx="14082">
                  <c:v>-14.8</c:v>
                </c:pt>
                <c:pt idx="14083">
                  <c:v>-14.8</c:v>
                </c:pt>
                <c:pt idx="14084">
                  <c:v>-14.8</c:v>
                </c:pt>
                <c:pt idx="14085">
                  <c:v>-14.8</c:v>
                </c:pt>
                <c:pt idx="14086">
                  <c:v>-14.8</c:v>
                </c:pt>
                <c:pt idx="14087">
                  <c:v>-14.8</c:v>
                </c:pt>
                <c:pt idx="14088">
                  <c:v>-14.8</c:v>
                </c:pt>
                <c:pt idx="14089">
                  <c:v>-14.8</c:v>
                </c:pt>
                <c:pt idx="14090">
                  <c:v>-14.8</c:v>
                </c:pt>
                <c:pt idx="14091">
                  <c:v>-14.8</c:v>
                </c:pt>
                <c:pt idx="14092">
                  <c:v>-14.8</c:v>
                </c:pt>
                <c:pt idx="14093">
                  <c:v>-14.8</c:v>
                </c:pt>
                <c:pt idx="14094">
                  <c:v>-14.8</c:v>
                </c:pt>
                <c:pt idx="14095">
                  <c:v>-14.8</c:v>
                </c:pt>
                <c:pt idx="14096">
                  <c:v>-14.8</c:v>
                </c:pt>
                <c:pt idx="14097">
                  <c:v>-14.8</c:v>
                </c:pt>
                <c:pt idx="14098">
                  <c:v>-14.8</c:v>
                </c:pt>
                <c:pt idx="14099">
                  <c:v>-14.8</c:v>
                </c:pt>
                <c:pt idx="14100">
                  <c:v>-14.8</c:v>
                </c:pt>
                <c:pt idx="14101">
                  <c:v>-14.8</c:v>
                </c:pt>
                <c:pt idx="14102">
                  <c:v>-14.8</c:v>
                </c:pt>
                <c:pt idx="14103">
                  <c:v>-14.8</c:v>
                </c:pt>
                <c:pt idx="14104">
                  <c:v>-14.8</c:v>
                </c:pt>
                <c:pt idx="14105">
                  <c:v>-14.8</c:v>
                </c:pt>
                <c:pt idx="14106">
                  <c:v>-14.8</c:v>
                </c:pt>
                <c:pt idx="14107">
                  <c:v>-14.8</c:v>
                </c:pt>
                <c:pt idx="14108">
                  <c:v>-14.8</c:v>
                </c:pt>
                <c:pt idx="14109">
                  <c:v>-14.8</c:v>
                </c:pt>
                <c:pt idx="14110">
                  <c:v>-14.8</c:v>
                </c:pt>
                <c:pt idx="14111">
                  <c:v>-14.8</c:v>
                </c:pt>
                <c:pt idx="14112">
                  <c:v>-14.8</c:v>
                </c:pt>
                <c:pt idx="14113">
                  <c:v>-14.8</c:v>
                </c:pt>
                <c:pt idx="14114">
                  <c:v>-14.8</c:v>
                </c:pt>
                <c:pt idx="14115">
                  <c:v>-14.8</c:v>
                </c:pt>
                <c:pt idx="14116">
                  <c:v>-14.8</c:v>
                </c:pt>
                <c:pt idx="14117">
                  <c:v>-14.8</c:v>
                </c:pt>
                <c:pt idx="14118">
                  <c:v>-14.8</c:v>
                </c:pt>
                <c:pt idx="14119">
                  <c:v>-14.8</c:v>
                </c:pt>
                <c:pt idx="14120">
                  <c:v>-14.8</c:v>
                </c:pt>
                <c:pt idx="14121">
                  <c:v>-14.8</c:v>
                </c:pt>
                <c:pt idx="14122">
                  <c:v>-14.8</c:v>
                </c:pt>
                <c:pt idx="14123">
                  <c:v>-14.8</c:v>
                </c:pt>
                <c:pt idx="14124">
                  <c:v>-14.8</c:v>
                </c:pt>
                <c:pt idx="14125">
                  <c:v>-14.8</c:v>
                </c:pt>
                <c:pt idx="14126">
                  <c:v>-14.8</c:v>
                </c:pt>
                <c:pt idx="14127">
                  <c:v>-14.8</c:v>
                </c:pt>
                <c:pt idx="14128">
                  <c:v>-14.8</c:v>
                </c:pt>
                <c:pt idx="14129">
                  <c:v>-14.8</c:v>
                </c:pt>
                <c:pt idx="14130">
                  <c:v>-14.8</c:v>
                </c:pt>
                <c:pt idx="14131">
                  <c:v>-14.8</c:v>
                </c:pt>
                <c:pt idx="14132">
                  <c:v>-14.8</c:v>
                </c:pt>
                <c:pt idx="14133">
                  <c:v>-14.8</c:v>
                </c:pt>
                <c:pt idx="14134">
                  <c:v>-14.8</c:v>
                </c:pt>
                <c:pt idx="14135">
                  <c:v>-14.8</c:v>
                </c:pt>
                <c:pt idx="14136">
                  <c:v>-14.8</c:v>
                </c:pt>
                <c:pt idx="14137">
                  <c:v>-14.8</c:v>
                </c:pt>
                <c:pt idx="14138">
                  <c:v>-14.8</c:v>
                </c:pt>
                <c:pt idx="14139">
                  <c:v>-14.8</c:v>
                </c:pt>
                <c:pt idx="14140">
                  <c:v>-14.8</c:v>
                </c:pt>
                <c:pt idx="14141">
                  <c:v>-14.8</c:v>
                </c:pt>
                <c:pt idx="14142">
                  <c:v>-14.8</c:v>
                </c:pt>
                <c:pt idx="14143">
                  <c:v>-14.8</c:v>
                </c:pt>
                <c:pt idx="14144">
                  <c:v>-14.8</c:v>
                </c:pt>
                <c:pt idx="14145">
                  <c:v>-14.8</c:v>
                </c:pt>
                <c:pt idx="14146">
                  <c:v>-14.8</c:v>
                </c:pt>
                <c:pt idx="14147">
                  <c:v>-14.8</c:v>
                </c:pt>
                <c:pt idx="14148">
                  <c:v>-14.8</c:v>
                </c:pt>
                <c:pt idx="14149">
                  <c:v>-14.8</c:v>
                </c:pt>
                <c:pt idx="14150">
                  <c:v>-14.8</c:v>
                </c:pt>
                <c:pt idx="14151">
                  <c:v>-14.8</c:v>
                </c:pt>
                <c:pt idx="14152">
                  <c:v>-14.8</c:v>
                </c:pt>
                <c:pt idx="14153">
                  <c:v>-14.8</c:v>
                </c:pt>
                <c:pt idx="14154">
                  <c:v>-14.8</c:v>
                </c:pt>
                <c:pt idx="14155">
                  <c:v>-14.8</c:v>
                </c:pt>
                <c:pt idx="14156">
                  <c:v>-14.8</c:v>
                </c:pt>
                <c:pt idx="14157">
                  <c:v>-14.8</c:v>
                </c:pt>
                <c:pt idx="14158">
                  <c:v>-14.8</c:v>
                </c:pt>
                <c:pt idx="14159">
                  <c:v>-14.8</c:v>
                </c:pt>
                <c:pt idx="14160">
                  <c:v>-14.8</c:v>
                </c:pt>
                <c:pt idx="14161">
                  <c:v>-14.8</c:v>
                </c:pt>
                <c:pt idx="14162">
                  <c:v>-14.8</c:v>
                </c:pt>
                <c:pt idx="14163">
                  <c:v>-14.8</c:v>
                </c:pt>
                <c:pt idx="14164">
                  <c:v>-14.8</c:v>
                </c:pt>
                <c:pt idx="14165">
                  <c:v>-14.8</c:v>
                </c:pt>
                <c:pt idx="14166">
                  <c:v>-14.8</c:v>
                </c:pt>
                <c:pt idx="14167">
                  <c:v>-14.8</c:v>
                </c:pt>
                <c:pt idx="14168">
                  <c:v>-14.8</c:v>
                </c:pt>
                <c:pt idx="14169">
                  <c:v>-14.8</c:v>
                </c:pt>
                <c:pt idx="14170">
                  <c:v>-14.8</c:v>
                </c:pt>
                <c:pt idx="14171">
                  <c:v>-14.8</c:v>
                </c:pt>
                <c:pt idx="14172">
                  <c:v>-14.8</c:v>
                </c:pt>
                <c:pt idx="14173">
                  <c:v>-14.8</c:v>
                </c:pt>
                <c:pt idx="14174">
                  <c:v>-14.8</c:v>
                </c:pt>
                <c:pt idx="14175">
                  <c:v>-14.8</c:v>
                </c:pt>
                <c:pt idx="14176">
                  <c:v>-14.8</c:v>
                </c:pt>
                <c:pt idx="14177">
                  <c:v>-14.8</c:v>
                </c:pt>
                <c:pt idx="14178">
                  <c:v>-14.8</c:v>
                </c:pt>
                <c:pt idx="14179">
                  <c:v>-14.8</c:v>
                </c:pt>
                <c:pt idx="14180">
                  <c:v>-14.8</c:v>
                </c:pt>
                <c:pt idx="14181">
                  <c:v>-14.8</c:v>
                </c:pt>
                <c:pt idx="14182">
                  <c:v>-14.8</c:v>
                </c:pt>
                <c:pt idx="14183">
                  <c:v>-14.8</c:v>
                </c:pt>
                <c:pt idx="14184">
                  <c:v>-14.8</c:v>
                </c:pt>
                <c:pt idx="14185">
                  <c:v>-14.8</c:v>
                </c:pt>
                <c:pt idx="14186">
                  <c:v>-14.8</c:v>
                </c:pt>
                <c:pt idx="14187">
                  <c:v>-14.8</c:v>
                </c:pt>
                <c:pt idx="14188">
                  <c:v>-14.8</c:v>
                </c:pt>
                <c:pt idx="14189">
                  <c:v>-14.8</c:v>
                </c:pt>
                <c:pt idx="14190">
                  <c:v>-14.8</c:v>
                </c:pt>
                <c:pt idx="14191">
                  <c:v>-14.8</c:v>
                </c:pt>
                <c:pt idx="14192">
                  <c:v>-14.8</c:v>
                </c:pt>
                <c:pt idx="14193">
                  <c:v>-14.8</c:v>
                </c:pt>
                <c:pt idx="14194">
                  <c:v>-14.8</c:v>
                </c:pt>
                <c:pt idx="14195">
                  <c:v>-14.8</c:v>
                </c:pt>
                <c:pt idx="14196">
                  <c:v>-14.8</c:v>
                </c:pt>
                <c:pt idx="14197">
                  <c:v>-14.8</c:v>
                </c:pt>
                <c:pt idx="14198">
                  <c:v>-14.8</c:v>
                </c:pt>
                <c:pt idx="14199">
                  <c:v>-14.8</c:v>
                </c:pt>
                <c:pt idx="14200">
                  <c:v>-14.8</c:v>
                </c:pt>
                <c:pt idx="14201">
                  <c:v>-14.8</c:v>
                </c:pt>
                <c:pt idx="14202">
                  <c:v>-14.8</c:v>
                </c:pt>
                <c:pt idx="14203">
                  <c:v>-14.8</c:v>
                </c:pt>
                <c:pt idx="14204">
                  <c:v>-14.8</c:v>
                </c:pt>
                <c:pt idx="14205">
                  <c:v>-14.8</c:v>
                </c:pt>
                <c:pt idx="14206">
                  <c:v>-14.8</c:v>
                </c:pt>
                <c:pt idx="14207">
                  <c:v>-14.8</c:v>
                </c:pt>
                <c:pt idx="14208">
                  <c:v>-14.8</c:v>
                </c:pt>
                <c:pt idx="14209">
                  <c:v>-14.8</c:v>
                </c:pt>
                <c:pt idx="14210">
                  <c:v>-14.8</c:v>
                </c:pt>
                <c:pt idx="14211">
                  <c:v>-14.8</c:v>
                </c:pt>
                <c:pt idx="14212">
                  <c:v>-14.8</c:v>
                </c:pt>
                <c:pt idx="14213">
                  <c:v>-14.8</c:v>
                </c:pt>
                <c:pt idx="14214">
                  <c:v>-14.8</c:v>
                </c:pt>
                <c:pt idx="14215">
                  <c:v>-14.8</c:v>
                </c:pt>
                <c:pt idx="14216">
                  <c:v>-14.8</c:v>
                </c:pt>
                <c:pt idx="14217">
                  <c:v>-14.8</c:v>
                </c:pt>
                <c:pt idx="14218">
                  <c:v>-14.8</c:v>
                </c:pt>
                <c:pt idx="14219">
                  <c:v>-14.8</c:v>
                </c:pt>
                <c:pt idx="14220">
                  <c:v>-14.8</c:v>
                </c:pt>
                <c:pt idx="14221">
                  <c:v>-14.8</c:v>
                </c:pt>
                <c:pt idx="14222">
                  <c:v>-14.8</c:v>
                </c:pt>
                <c:pt idx="14223">
                  <c:v>-14.8</c:v>
                </c:pt>
                <c:pt idx="14224">
                  <c:v>-14.8</c:v>
                </c:pt>
                <c:pt idx="14225">
                  <c:v>-14.8</c:v>
                </c:pt>
                <c:pt idx="14226">
                  <c:v>-14.8</c:v>
                </c:pt>
                <c:pt idx="14227">
                  <c:v>-14.8</c:v>
                </c:pt>
                <c:pt idx="14228">
                  <c:v>-14.8</c:v>
                </c:pt>
                <c:pt idx="14229">
                  <c:v>-14.8</c:v>
                </c:pt>
                <c:pt idx="14230">
                  <c:v>-14.8</c:v>
                </c:pt>
                <c:pt idx="14231">
                  <c:v>-14.8</c:v>
                </c:pt>
                <c:pt idx="14232">
                  <c:v>-14.8</c:v>
                </c:pt>
                <c:pt idx="14233">
                  <c:v>-14.8</c:v>
                </c:pt>
                <c:pt idx="14234">
                  <c:v>-14.8</c:v>
                </c:pt>
                <c:pt idx="14235">
                  <c:v>-14.8</c:v>
                </c:pt>
                <c:pt idx="14236">
                  <c:v>-14.8</c:v>
                </c:pt>
                <c:pt idx="14237">
                  <c:v>-14.8</c:v>
                </c:pt>
                <c:pt idx="14238">
                  <c:v>-14.8</c:v>
                </c:pt>
                <c:pt idx="14239">
                  <c:v>-14.8</c:v>
                </c:pt>
                <c:pt idx="14240">
                  <c:v>-14.8</c:v>
                </c:pt>
                <c:pt idx="14241">
                  <c:v>-14.8</c:v>
                </c:pt>
                <c:pt idx="14242">
                  <c:v>-14.8</c:v>
                </c:pt>
                <c:pt idx="14243">
                  <c:v>-14.8</c:v>
                </c:pt>
                <c:pt idx="14244">
                  <c:v>-14.8</c:v>
                </c:pt>
                <c:pt idx="14245">
                  <c:v>-14.8</c:v>
                </c:pt>
                <c:pt idx="14246">
                  <c:v>-14.8</c:v>
                </c:pt>
                <c:pt idx="14247">
                  <c:v>-14.8</c:v>
                </c:pt>
                <c:pt idx="14248">
                  <c:v>-14.8</c:v>
                </c:pt>
                <c:pt idx="14249">
                  <c:v>-14.8</c:v>
                </c:pt>
                <c:pt idx="14250">
                  <c:v>-14.8</c:v>
                </c:pt>
                <c:pt idx="14251">
                  <c:v>-14.8</c:v>
                </c:pt>
                <c:pt idx="14252">
                  <c:v>-14.8</c:v>
                </c:pt>
                <c:pt idx="14253">
                  <c:v>-14.8</c:v>
                </c:pt>
                <c:pt idx="14254">
                  <c:v>-14.8</c:v>
                </c:pt>
                <c:pt idx="14255">
                  <c:v>-14.8</c:v>
                </c:pt>
                <c:pt idx="14256">
                  <c:v>-14.8</c:v>
                </c:pt>
                <c:pt idx="14257">
                  <c:v>-14.8</c:v>
                </c:pt>
                <c:pt idx="14258">
                  <c:v>-14.8</c:v>
                </c:pt>
                <c:pt idx="14259">
                  <c:v>-14.8</c:v>
                </c:pt>
                <c:pt idx="14260">
                  <c:v>-14.8</c:v>
                </c:pt>
                <c:pt idx="14261">
                  <c:v>-14.8</c:v>
                </c:pt>
                <c:pt idx="14262">
                  <c:v>-14.8</c:v>
                </c:pt>
                <c:pt idx="14263">
                  <c:v>-14.8</c:v>
                </c:pt>
                <c:pt idx="14264">
                  <c:v>-14.8</c:v>
                </c:pt>
                <c:pt idx="14265">
                  <c:v>-14.8</c:v>
                </c:pt>
                <c:pt idx="14266">
                  <c:v>-14.8</c:v>
                </c:pt>
                <c:pt idx="14267">
                  <c:v>-14.8</c:v>
                </c:pt>
                <c:pt idx="14268">
                  <c:v>-14.8</c:v>
                </c:pt>
                <c:pt idx="14269">
                  <c:v>-14.8</c:v>
                </c:pt>
                <c:pt idx="14270">
                  <c:v>-14.8</c:v>
                </c:pt>
                <c:pt idx="14271">
                  <c:v>-14.8</c:v>
                </c:pt>
                <c:pt idx="14272">
                  <c:v>-14.8</c:v>
                </c:pt>
                <c:pt idx="14273">
                  <c:v>-14.8</c:v>
                </c:pt>
                <c:pt idx="14274">
                  <c:v>-14.8</c:v>
                </c:pt>
                <c:pt idx="14275">
                  <c:v>-14.8</c:v>
                </c:pt>
                <c:pt idx="14276">
                  <c:v>-14.8</c:v>
                </c:pt>
                <c:pt idx="14277">
                  <c:v>-14.8</c:v>
                </c:pt>
                <c:pt idx="14278">
                  <c:v>-14.8</c:v>
                </c:pt>
                <c:pt idx="14279">
                  <c:v>-14.8</c:v>
                </c:pt>
                <c:pt idx="14280">
                  <c:v>-14.8</c:v>
                </c:pt>
                <c:pt idx="14281">
                  <c:v>-14.8</c:v>
                </c:pt>
                <c:pt idx="14282">
                  <c:v>-14.8</c:v>
                </c:pt>
                <c:pt idx="14283">
                  <c:v>-14.8</c:v>
                </c:pt>
                <c:pt idx="14284">
                  <c:v>-14.8</c:v>
                </c:pt>
                <c:pt idx="14285">
                  <c:v>-14.8</c:v>
                </c:pt>
                <c:pt idx="14286">
                  <c:v>-14.8</c:v>
                </c:pt>
                <c:pt idx="14287">
                  <c:v>-14.8</c:v>
                </c:pt>
                <c:pt idx="14288">
                  <c:v>-14.8</c:v>
                </c:pt>
                <c:pt idx="14289">
                  <c:v>-14.8</c:v>
                </c:pt>
                <c:pt idx="14290">
                  <c:v>-14.8</c:v>
                </c:pt>
                <c:pt idx="14291">
                  <c:v>-14.8</c:v>
                </c:pt>
                <c:pt idx="14292">
                  <c:v>-14.8</c:v>
                </c:pt>
                <c:pt idx="14293">
                  <c:v>-14.8</c:v>
                </c:pt>
                <c:pt idx="14294">
                  <c:v>-14.8</c:v>
                </c:pt>
                <c:pt idx="14295">
                  <c:v>-14.8</c:v>
                </c:pt>
                <c:pt idx="14296">
                  <c:v>-14.8</c:v>
                </c:pt>
                <c:pt idx="14297">
                  <c:v>-14.8</c:v>
                </c:pt>
                <c:pt idx="14298">
                  <c:v>-14.8</c:v>
                </c:pt>
                <c:pt idx="14299">
                  <c:v>-14.8</c:v>
                </c:pt>
                <c:pt idx="14300">
                  <c:v>-14.8</c:v>
                </c:pt>
                <c:pt idx="14301">
                  <c:v>-14.8</c:v>
                </c:pt>
                <c:pt idx="14302">
                  <c:v>-14.8</c:v>
                </c:pt>
                <c:pt idx="14303">
                  <c:v>-14.8</c:v>
                </c:pt>
                <c:pt idx="14304">
                  <c:v>-14.8</c:v>
                </c:pt>
                <c:pt idx="14305">
                  <c:v>-14.8</c:v>
                </c:pt>
                <c:pt idx="14306">
                  <c:v>-14.8</c:v>
                </c:pt>
                <c:pt idx="14307">
                  <c:v>-14.8</c:v>
                </c:pt>
                <c:pt idx="14308">
                  <c:v>-14.8</c:v>
                </c:pt>
                <c:pt idx="14309">
                  <c:v>-14.8</c:v>
                </c:pt>
                <c:pt idx="14310">
                  <c:v>-14.8</c:v>
                </c:pt>
                <c:pt idx="14311">
                  <c:v>-14.8</c:v>
                </c:pt>
                <c:pt idx="14312">
                  <c:v>-14.8</c:v>
                </c:pt>
                <c:pt idx="14313">
                  <c:v>-14.8</c:v>
                </c:pt>
                <c:pt idx="14314">
                  <c:v>-14.8</c:v>
                </c:pt>
                <c:pt idx="14315">
                  <c:v>-14.8</c:v>
                </c:pt>
                <c:pt idx="14316">
                  <c:v>-14.8</c:v>
                </c:pt>
                <c:pt idx="14317">
                  <c:v>-14.8</c:v>
                </c:pt>
                <c:pt idx="14318">
                  <c:v>-14.8</c:v>
                </c:pt>
                <c:pt idx="14319">
                  <c:v>-14.8</c:v>
                </c:pt>
                <c:pt idx="14320">
                  <c:v>-14.8</c:v>
                </c:pt>
                <c:pt idx="14321">
                  <c:v>-14.8</c:v>
                </c:pt>
                <c:pt idx="14322">
                  <c:v>-14.8</c:v>
                </c:pt>
                <c:pt idx="14323">
                  <c:v>-14.8</c:v>
                </c:pt>
                <c:pt idx="14324">
                  <c:v>-14.8</c:v>
                </c:pt>
                <c:pt idx="14325">
                  <c:v>-14.8</c:v>
                </c:pt>
                <c:pt idx="14326">
                  <c:v>-14.8</c:v>
                </c:pt>
                <c:pt idx="14327">
                  <c:v>-14.8</c:v>
                </c:pt>
                <c:pt idx="14328">
                  <c:v>-14.8</c:v>
                </c:pt>
                <c:pt idx="14329">
                  <c:v>-14.8</c:v>
                </c:pt>
                <c:pt idx="14330">
                  <c:v>-14.8</c:v>
                </c:pt>
                <c:pt idx="14331">
                  <c:v>-14.8</c:v>
                </c:pt>
                <c:pt idx="14332">
                  <c:v>-14.8</c:v>
                </c:pt>
                <c:pt idx="14333">
                  <c:v>-14.8</c:v>
                </c:pt>
                <c:pt idx="14334">
                  <c:v>-14.8</c:v>
                </c:pt>
                <c:pt idx="14335">
                  <c:v>-14.8</c:v>
                </c:pt>
                <c:pt idx="14336">
                  <c:v>-14.8</c:v>
                </c:pt>
                <c:pt idx="14337">
                  <c:v>-14.8</c:v>
                </c:pt>
                <c:pt idx="14338">
                  <c:v>-14.8</c:v>
                </c:pt>
                <c:pt idx="14339">
                  <c:v>-14.8</c:v>
                </c:pt>
                <c:pt idx="14340">
                  <c:v>-14.8</c:v>
                </c:pt>
                <c:pt idx="14341">
                  <c:v>-14.8</c:v>
                </c:pt>
                <c:pt idx="14342">
                  <c:v>-14.8</c:v>
                </c:pt>
                <c:pt idx="14343">
                  <c:v>-14.8</c:v>
                </c:pt>
                <c:pt idx="14344">
                  <c:v>-14.8</c:v>
                </c:pt>
                <c:pt idx="14345">
                  <c:v>-14.8</c:v>
                </c:pt>
                <c:pt idx="14346">
                  <c:v>-14.8</c:v>
                </c:pt>
                <c:pt idx="14347">
                  <c:v>-14.8</c:v>
                </c:pt>
                <c:pt idx="14348">
                  <c:v>-14.8</c:v>
                </c:pt>
                <c:pt idx="14349">
                  <c:v>-14.8</c:v>
                </c:pt>
                <c:pt idx="14350">
                  <c:v>-14.8</c:v>
                </c:pt>
                <c:pt idx="14351">
                  <c:v>-14.8</c:v>
                </c:pt>
                <c:pt idx="14352">
                  <c:v>-14.8</c:v>
                </c:pt>
                <c:pt idx="14353">
                  <c:v>-14.8</c:v>
                </c:pt>
                <c:pt idx="14354">
                  <c:v>-14.8</c:v>
                </c:pt>
                <c:pt idx="14355">
                  <c:v>-14.8</c:v>
                </c:pt>
                <c:pt idx="14356">
                  <c:v>-14.8</c:v>
                </c:pt>
                <c:pt idx="14357">
                  <c:v>-14.8</c:v>
                </c:pt>
                <c:pt idx="14358">
                  <c:v>-14.8</c:v>
                </c:pt>
                <c:pt idx="14359">
                  <c:v>-14.8</c:v>
                </c:pt>
                <c:pt idx="14360">
                  <c:v>-14.8</c:v>
                </c:pt>
                <c:pt idx="14361">
                  <c:v>-14.8</c:v>
                </c:pt>
                <c:pt idx="14362">
                  <c:v>-14.8</c:v>
                </c:pt>
                <c:pt idx="14363">
                  <c:v>-14.8</c:v>
                </c:pt>
                <c:pt idx="14364">
                  <c:v>-14.8</c:v>
                </c:pt>
                <c:pt idx="14365">
                  <c:v>-14.8</c:v>
                </c:pt>
                <c:pt idx="14366">
                  <c:v>-14.8</c:v>
                </c:pt>
                <c:pt idx="14367">
                  <c:v>-14.8</c:v>
                </c:pt>
                <c:pt idx="14368">
                  <c:v>-14.8</c:v>
                </c:pt>
                <c:pt idx="14369">
                  <c:v>-14.8</c:v>
                </c:pt>
                <c:pt idx="14370">
                  <c:v>-14.8</c:v>
                </c:pt>
                <c:pt idx="14371">
                  <c:v>-14.8</c:v>
                </c:pt>
                <c:pt idx="14372">
                  <c:v>-14.8</c:v>
                </c:pt>
                <c:pt idx="14373">
                  <c:v>-14.8</c:v>
                </c:pt>
                <c:pt idx="14374">
                  <c:v>-14.8</c:v>
                </c:pt>
                <c:pt idx="14375">
                  <c:v>-14.8</c:v>
                </c:pt>
                <c:pt idx="14376">
                  <c:v>-14.8</c:v>
                </c:pt>
                <c:pt idx="14377">
                  <c:v>-14.8</c:v>
                </c:pt>
                <c:pt idx="14378">
                  <c:v>-14.8</c:v>
                </c:pt>
                <c:pt idx="14379">
                  <c:v>-14.8</c:v>
                </c:pt>
                <c:pt idx="14380">
                  <c:v>-14.8</c:v>
                </c:pt>
                <c:pt idx="14381">
                  <c:v>-14.8</c:v>
                </c:pt>
                <c:pt idx="14382">
                  <c:v>-14.8</c:v>
                </c:pt>
                <c:pt idx="14383">
                  <c:v>-14.8</c:v>
                </c:pt>
                <c:pt idx="14384">
                  <c:v>-14.8</c:v>
                </c:pt>
                <c:pt idx="14385">
                  <c:v>-14.8</c:v>
                </c:pt>
                <c:pt idx="14386">
                  <c:v>-14.8</c:v>
                </c:pt>
                <c:pt idx="14387">
                  <c:v>-14.8</c:v>
                </c:pt>
                <c:pt idx="14388">
                  <c:v>-14.8</c:v>
                </c:pt>
                <c:pt idx="14389">
                  <c:v>-14.8</c:v>
                </c:pt>
                <c:pt idx="14390">
                  <c:v>-14.8</c:v>
                </c:pt>
                <c:pt idx="14391">
                  <c:v>-14.8</c:v>
                </c:pt>
                <c:pt idx="14392">
                  <c:v>-14.8</c:v>
                </c:pt>
                <c:pt idx="14393">
                  <c:v>-14.8</c:v>
                </c:pt>
                <c:pt idx="14394">
                  <c:v>-14.8</c:v>
                </c:pt>
                <c:pt idx="14395">
                  <c:v>-14.8</c:v>
                </c:pt>
                <c:pt idx="14396">
                  <c:v>-14.8</c:v>
                </c:pt>
                <c:pt idx="14397">
                  <c:v>-14.8</c:v>
                </c:pt>
                <c:pt idx="14398">
                  <c:v>-14.8</c:v>
                </c:pt>
                <c:pt idx="14399">
                  <c:v>-14.8</c:v>
                </c:pt>
                <c:pt idx="14400">
                  <c:v>-14.8</c:v>
                </c:pt>
                <c:pt idx="14401">
                  <c:v>-14.8</c:v>
                </c:pt>
                <c:pt idx="14402">
                  <c:v>-14.8</c:v>
                </c:pt>
                <c:pt idx="14403">
                  <c:v>-14.8</c:v>
                </c:pt>
                <c:pt idx="14404">
                  <c:v>-14.8</c:v>
                </c:pt>
                <c:pt idx="14405">
                  <c:v>-14.8</c:v>
                </c:pt>
                <c:pt idx="14406">
                  <c:v>-14.8</c:v>
                </c:pt>
                <c:pt idx="14407">
                  <c:v>-14.8</c:v>
                </c:pt>
                <c:pt idx="14408">
                  <c:v>-14.8</c:v>
                </c:pt>
                <c:pt idx="14409">
                  <c:v>-14.8</c:v>
                </c:pt>
                <c:pt idx="14410">
                  <c:v>-14.8</c:v>
                </c:pt>
                <c:pt idx="14411">
                  <c:v>-14.8</c:v>
                </c:pt>
                <c:pt idx="14412">
                  <c:v>-14.8</c:v>
                </c:pt>
                <c:pt idx="14413">
                  <c:v>-14.8</c:v>
                </c:pt>
                <c:pt idx="14414">
                  <c:v>-14.8</c:v>
                </c:pt>
                <c:pt idx="14415">
                  <c:v>-14.8</c:v>
                </c:pt>
                <c:pt idx="14416">
                  <c:v>-14.8</c:v>
                </c:pt>
                <c:pt idx="14417">
                  <c:v>-14.8</c:v>
                </c:pt>
                <c:pt idx="14418">
                  <c:v>-14.8</c:v>
                </c:pt>
                <c:pt idx="14419">
                  <c:v>-14.8</c:v>
                </c:pt>
                <c:pt idx="14420">
                  <c:v>-14.8</c:v>
                </c:pt>
                <c:pt idx="14421">
                  <c:v>-14.8</c:v>
                </c:pt>
                <c:pt idx="14422">
                  <c:v>-14.8</c:v>
                </c:pt>
                <c:pt idx="14423">
                  <c:v>-14.8</c:v>
                </c:pt>
                <c:pt idx="14424">
                  <c:v>-14.8</c:v>
                </c:pt>
                <c:pt idx="14425">
                  <c:v>-14.8</c:v>
                </c:pt>
                <c:pt idx="14426">
                  <c:v>-14.8</c:v>
                </c:pt>
                <c:pt idx="14427">
                  <c:v>-14.8</c:v>
                </c:pt>
                <c:pt idx="14428">
                  <c:v>-14.8</c:v>
                </c:pt>
                <c:pt idx="14429">
                  <c:v>-14.8</c:v>
                </c:pt>
                <c:pt idx="14430">
                  <c:v>-14.8</c:v>
                </c:pt>
                <c:pt idx="14431">
                  <c:v>-14.8</c:v>
                </c:pt>
                <c:pt idx="14432">
                  <c:v>-14.8</c:v>
                </c:pt>
                <c:pt idx="14433">
                  <c:v>-14.8</c:v>
                </c:pt>
                <c:pt idx="14434">
                  <c:v>-14.8</c:v>
                </c:pt>
                <c:pt idx="14435">
                  <c:v>-14.8</c:v>
                </c:pt>
                <c:pt idx="14436">
                  <c:v>-14.8</c:v>
                </c:pt>
                <c:pt idx="14437">
                  <c:v>-14.8</c:v>
                </c:pt>
                <c:pt idx="14438">
                  <c:v>-14.8</c:v>
                </c:pt>
                <c:pt idx="14439">
                  <c:v>-14.8</c:v>
                </c:pt>
                <c:pt idx="14440">
                  <c:v>-14.8</c:v>
                </c:pt>
                <c:pt idx="14441">
                  <c:v>-14.8</c:v>
                </c:pt>
                <c:pt idx="14442">
                  <c:v>-14.8</c:v>
                </c:pt>
                <c:pt idx="14443">
                  <c:v>-14.8</c:v>
                </c:pt>
                <c:pt idx="14444">
                  <c:v>-14.8</c:v>
                </c:pt>
                <c:pt idx="14445">
                  <c:v>-14.8</c:v>
                </c:pt>
                <c:pt idx="14446">
                  <c:v>-14.8</c:v>
                </c:pt>
                <c:pt idx="14447">
                  <c:v>-14.8</c:v>
                </c:pt>
                <c:pt idx="14448">
                  <c:v>-14.8</c:v>
                </c:pt>
                <c:pt idx="14449">
                  <c:v>-14.8</c:v>
                </c:pt>
                <c:pt idx="14450">
                  <c:v>-14.8</c:v>
                </c:pt>
                <c:pt idx="14451">
                  <c:v>-14.8</c:v>
                </c:pt>
                <c:pt idx="14452">
                  <c:v>-14.8</c:v>
                </c:pt>
                <c:pt idx="14453">
                  <c:v>-14.8</c:v>
                </c:pt>
                <c:pt idx="14454">
                  <c:v>-14.8</c:v>
                </c:pt>
                <c:pt idx="14455">
                  <c:v>-14.8</c:v>
                </c:pt>
                <c:pt idx="14456">
                  <c:v>-14.8</c:v>
                </c:pt>
                <c:pt idx="14457">
                  <c:v>-14.8</c:v>
                </c:pt>
                <c:pt idx="14458">
                  <c:v>-14.8</c:v>
                </c:pt>
                <c:pt idx="14459">
                  <c:v>-14.8</c:v>
                </c:pt>
                <c:pt idx="14460">
                  <c:v>-14.8</c:v>
                </c:pt>
                <c:pt idx="14461">
                  <c:v>-14.8</c:v>
                </c:pt>
                <c:pt idx="14462">
                  <c:v>-14.8</c:v>
                </c:pt>
                <c:pt idx="14463">
                  <c:v>-14.8</c:v>
                </c:pt>
                <c:pt idx="14464">
                  <c:v>-14.8</c:v>
                </c:pt>
                <c:pt idx="14465">
                  <c:v>-14.8</c:v>
                </c:pt>
                <c:pt idx="14466">
                  <c:v>-14.8</c:v>
                </c:pt>
                <c:pt idx="14467">
                  <c:v>-14.8</c:v>
                </c:pt>
                <c:pt idx="14468">
                  <c:v>-14.8</c:v>
                </c:pt>
                <c:pt idx="14469">
                  <c:v>-14.8</c:v>
                </c:pt>
                <c:pt idx="14470">
                  <c:v>-14.8</c:v>
                </c:pt>
                <c:pt idx="14471">
                  <c:v>-14.8</c:v>
                </c:pt>
                <c:pt idx="14472">
                  <c:v>-14.8</c:v>
                </c:pt>
                <c:pt idx="14473">
                  <c:v>-14.8</c:v>
                </c:pt>
                <c:pt idx="14474">
                  <c:v>-14.8</c:v>
                </c:pt>
                <c:pt idx="14475">
                  <c:v>-14.8</c:v>
                </c:pt>
                <c:pt idx="14476">
                  <c:v>-14.8</c:v>
                </c:pt>
                <c:pt idx="14477">
                  <c:v>-14.8</c:v>
                </c:pt>
                <c:pt idx="14478">
                  <c:v>-14.8</c:v>
                </c:pt>
                <c:pt idx="14479">
                  <c:v>-14.8</c:v>
                </c:pt>
                <c:pt idx="14480">
                  <c:v>-14.8</c:v>
                </c:pt>
                <c:pt idx="14481">
                  <c:v>-14.8</c:v>
                </c:pt>
                <c:pt idx="14482">
                  <c:v>-14.8</c:v>
                </c:pt>
                <c:pt idx="14483">
                  <c:v>-14.8</c:v>
                </c:pt>
                <c:pt idx="14484">
                  <c:v>-14.8</c:v>
                </c:pt>
                <c:pt idx="14485">
                  <c:v>-14.8</c:v>
                </c:pt>
                <c:pt idx="14486">
                  <c:v>-14.8</c:v>
                </c:pt>
                <c:pt idx="14487">
                  <c:v>-14.8</c:v>
                </c:pt>
                <c:pt idx="14488">
                  <c:v>-14.8</c:v>
                </c:pt>
                <c:pt idx="14489">
                  <c:v>-14.8</c:v>
                </c:pt>
                <c:pt idx="14490">
                  <c:v>-14.8</c:v>
                </c:pt>
                <c:pt idx="14491">
                  <c:v>-14.8</c:v>
                </c:pt>
                <c:pt idx="14492">
                  <c:v>-14.8</c:v>
                </c:pt>
                <c:pt idx="14493">
                  <c:v>-14.8</c:v>
                </c:pt>
                <c:pt idx="14494">
                  <c:v>-14.8</c:v>
                </c:pt>
                <c:pt idx="14495">
                  <c:v>-14.8</c:v>
                </c:pt>
                <c:pt idx="14496">
                  <c:v>-14.8</c:v>
                </c:pt>
                <c:pt idx="14497">
                  <c:v>-14.8</c:v>
                </c:pt>
                <c:pt idx="14498">
                  <c:v>-14.8</c:v>
                </c:pt>
                <c:pt idx="14499">
                  <c:v>-14.8</c:v>
                </c:pt>
                <c:pt idx="14500">
                  <c:v>-14.8</c:v>
                </c:pt>
                <c:pt idx="14501">
                  <c:v>-14.8</c:v>
                </c:pt>
                <c:pt idx="14502">
                  <c:v>-14.8</c:v>
                </c:pt>
                <c:pt idx="14503">
                  <c:v>-14.8</c:v>
                </c:pt>
                <c:pt idx="14504">
                  <c:v>-14.8</c:v>
                </c:pt>
                <c:pt idx="14505">
                  <c:v>-14.8</c:v>
                </c:pt>
                <c:pt idx="14506">
                  <c:v>-14.8</c:v>
                </c:pt>
                <c:pt idx="14507">
                  <c:v>-14.8</c:v>
                </c:pt>
                <c:pt idx="14508">
                  <c:v>-14.8</c:v>
                </c:pt>
                <c:pt idx="14509">
                  <c:v>-14.8</c:v>
                </c:pt>
                <c:pt idx="14510">
                  <c:v>-14.8</c:v>
                </c:pt>
                <c:pt idx="14511">
                  <c:v>-14.8</c:v>
                </c:pt>
                <c:pt idx="14512">
                  <c:v>-14.8</c:v>
                </c:pt>
                <c:pt idx="14513">
                  <c:v>-14.8</c:v>
                </c:pt>
                <c:pt idx="14514">
                  <c:v>-14.8</c:v>
                </c:pt>
                <c:pt idx="14515">
                  <c:v>-14.8</c:v>
                </c:pt>
                <c:pt idx="14516">
                  <c:v>-14.8</c:v>
                </c:pt>
                <c:pt idx="14517">
                  <c:v>-14.8</c:v>
                </c:pt>
                <c:pt idx="14518">
                  <c:v>-14.8</c:v>
                </c:pt>
                <c:pt idx="14519">
                  <c:v>-14.8</c:v>
                </c:pt>
                <c:pt idx="14520">
                  <c:v>-14.8</c:v>
                </c:pt>
                <c:pt idx="14521">
                  <c:v>-14.8</c:v>
                </c:pt>
                <c:pt idx="14522">
                  <c:v>-14.8</c:v>
                </c:pt>
                <c:pt idx="14523">
                  <c:v>-14.8</c:v>
                </c:pt>
                <c:pt idx="14524">
                  <c:v>-14.8</c:v>
                </c:pt>
                <c:pt idx="14525">
                  <c:v>-14.8</c:v>
                </c:pt>
                <c:pt idx="14526">
                  <c:v>-14.8</c:v>
                </c:pt>
                <c:pt idx="14527">
                  <c:v>-14.8</c:v>
                </c:pt>
                <c:pt idx="14528">
                  <c:v>-14.8</c:v>
                </c:pt>
                <c:pt idx="14529">
                  <c:v>-14.8</c:v>
                </c:pt>
                <c:pt idx="14530">
                  <c:v>-14.8</c:v>
                </c:pt>
                <c:pt idx="14531">
                  <c:v>-14.8</c:v>
                </c:pt>
                <c:pt idx="14532">
                  <c:v>-14.8</c:v>
                </c:pt>
                <c:pt idx="14533">
                  <c:v>-14.8</c:v>
                </c:pt>
                <c:pt idx="14534">
                  <c:v>-14.8</c:v>
                </c:pt>
                <c:pt idx="14535">
                  <c:v>-14.8</c:v>
                </c:pt>
                <c:pt idx="14536">
                  <c:v>-14.8</c:v>
                </c:pt>
                <c:pt idx="14537">
                  <c:v>-14.8</c:v>
                </c:pt>
                <c:pt idx="14538">
                  <c:v>-14.8</c:v>
                </c:pt>
                <c:pt idx="14539">
                  <c:v>-14.8</c:v>
                </c:pt>
                <c:pt idx="14540">
                  <c:v>-14.8</c:v>
                </c:pt>
                <c:pt idx="14541">
                  <c:v>-14.8</c:v>
                </c:pt>
                <c:pt idx="14542">
                  <c:v>-14.8</c:v>
                </c:pt>
                <c:pt idx="14543">
                  <c:v>-14.8</c:v>
                </c:pt>
                <c:pt idx="14544">
                  <c:v>-14.8</c:v>
                </c:pt>
                <c:pt idx="14545">
                  <c:v>-14.8</c:v>
                </c:pt>
                <c:pt idx="14546">
                  <c:v>-14.8</c:v>
                </c:pt>
                <c:pt idx="14547">
                  <c:v>-14.8</c:v>
                </c:pt>
                <c:pt idx="14548">
                  <c:v>-14.8</c:v>
                </c:pt>
                <c:pt idx="14549">
                  <c:v>-14.8</c:v>
                </c:pt>
                <c:pt idx="14550">
                  <c:v>-14.8</c:v>
                </c:pt>
                <c:pt idx="14551">
                  <c:v>-14.8</c:v>
                </c:pt>
                <c:pt idx="14552">
                  <c:v>-14.8</c:v>
                </c:pt>
                <c:pt idx="14553">
                  <c:v>-14.8</c:v>
                </c:pt>
                <c:pt idx="14554">
                  <c:v>-14.8</c:v>
                </c:pt>
                <c:pt idx="14555">
                  <c:v>-14.8</c:v>
                </c:pt>
                <c:pt idx="14556">
                  <c:v>-14.8</c:v>
                </c:pt>
                <c:pt idx="14557">
                  <c:v>-14.8</c:v>
                </c:pt>
                <c:pt idx="14558">
                  <c:v>-14.8</c:v>
                </c:pt>
                <c:pt idx="14559">
                  <c:v>-14.8</c:v>
                </c:pt>
                <c:pt idx="14560">
                  <c:v>-14.8</c:v>
                </c:pt>
                <c:pt idx="14561">
                  <c:v>-14.8</c:v>
                </c:pt>
                <c:pt idx="14562">
                  <c:v>-14.8</c:v>
                </c:pt>
                <c:pt idx="14563">
                  <c:v>-14.8</c:v>
                </c:pt>
                <c:pt idx="14564">
                  <c:v>-14.8</c:v>
                </c:pt>
                <c:pt idx="14565">
                  <c:v>-14.8</c:v>
                </c:pt>
                <c:pt idx="14566">
                  <c:v>-14.8</c:v>
                </c:pt>
                <c:pt idx="14567">
                  <c:v>-14.8</c:v>
                </c:pt>
                <c:pt idx="14568">
                  <c:v>-14.8</c:v>
                </c:pt>
                <c:pt idx="14569">
                  <c:v>-14.8</c:v>
                </c:pt>
                <c:pt idx="14570">
                  <c:v>-14.8</c:v>
                </c:pt>
                <c:pt idx="14571">
                  <c:v>-14.8</c:v>
                </c:pt>
                <c:pt idx="14572">
                  <c:v>-14.8</c:v>
                </c:pt>
                <c:pt idx="14573">
                  <c:v>-14.8</c:v>
                </c:pt>
                <c:pt idx="14574">
                  <c:v>-14.8</c:v>
                </c:pt>
                <c:pt idx="14575">
                  <c:v>-14.8</c:v>
                </c:pt>
                <c:pt idx="14576">
                  <c:v>-14.8</c:v>
                </c:pt>
                <c:pt idx="14577">
                  <c:v>-14.8</c:v>
                </c:pt>
                <c:pt idx="14578">
                  <c:v>-14.8</c:v>
                </c:pt>
                <c:pt idx="14579">
                  <c:v>-14.8</c:v>
                </c:pt>
                <c:pt idx="14580">
                  <c:v>-14.8</c:v>
                </c:pt>
                <c:pt idx="14581">
                  <c:v>-14.8</c:v>
                </c:pt>
                <c:pt idx="14582">
                  <c:v>-14.8</c:v>
                </c:pt>
                <c:pt idx="14583">
                  <c:v>-14.8</c:v>
                </c:pt>
                <c:pt idx="14584">
                  <c:v>-14.8</c:v>
                </c:pt>
                <c:pt idx="14585">
                  <c:v>-14.8</c:v>
                </c:pt>
                <c:pt idx="14586">
                  <c:v>-14.8</c:v>
                </c:pt>
                <c:pt idx="14587">
                  <c:v>-14.8</c:v>
                </c:pt>
                <c:pt idx="14588">
                  <c:v>-14.8</c:v>
                </c:pt>
                <c:pt idx="14589">
                  <c:v>-14.8</c:v>
                </c:pt>
                <c:pt idx="14590">
                  <c:v>-14.8</c:v>
                </c:pt>
                <c:pt idx="14591">
                  <c:v>-14.8</c:v>
                </c:pt>
                <c:pt idx="14592">
                  <c:v>-14.8</c:v>
                </c:pt>
                <c:pt idx="14593">
                  <c:v>-14.8</c:v>
                </c:pt>
                <c:pt idx="14594">
                  <c:v>-14.8</c:v>
                </c:pt>
                <c:pt idx="14595">
                  <c:v>-14.8</c:v>
                </c:pt>
                <c:pt idx="14596">
                  <c:v>-14.8</c:v>
                </c:pt>
                <c:pt idx="14597">
                  <c:v>-14.8</c:v>
                </c:pt>
                <c:pt idx="14598">
                  <c:v>-14.8</c:v>
                </c:pt>
                <c:pt idx="14599">
                  <c:v>-14.8</c:v>
                </c:pt>
                <c:pt idx="14600">
                  <c:v>-14.8</c:v>
                </c:pt>
                <c:pt idx="14601">
                  <c:v>-14.8</c:v>
                </c:pt>
                <c:pt idx="14602">
                  <c:v>-14.8</c:v>
                </c:pt>
                <c:pt idx="14603">
                  <c:v>-14.8</c:v>
                </c:pt>
                <c:pt idx="14604">
                  <c:v>-14.8</c:v>
                </c:pt>
                <c:pt idx="14605">
                  <c:v>-14.8</c:v>
                </c:pt>
                <c:pt idx="14606">
                  <c:v>-14.8</c:v>
                </c:pt>
                <c:pt idx="14607">
                  <c:v>-14.8</c:v>
                </c:pt>
                <c:pt idx="14608">
                  <c:v>-14.8</c:v>
                </c:pt>
                <c:pt idx="14609">
                  <c:v>-14.8</c:v>
                </c:pt>
                <c:pt idx="14610">
                  <c:v>-14.8</c:v>
                </c:pt>
                <c:pt idx="14611">
                  <c:v>-14.8</c:v>
                </c:pt>
                <c:pt idx="14612">
                  <c:v>-14.8</c:v>
                </c:pt>
                <c:pt idx="14613">
                  <c:v>-14.8</c:v>
                </c:pt>
                <c:pt idx="14614">
                  <c:v>-14.8</c:v>
                </c:pt>
                <c:pt idx="14615">
                  <c:v>-14.8</c:v>
                </c:pt>
                <c:pt idx="14616">
                  <c:v>-14.8</c:v>
                </c:pt>
                <c:pt idx="14617">
                  <c:v>-14.8</c:v>
                </c:pt>
                <c:pt idx="14618">
                  <c:v>-14.8</c:v>
                </c:pt>
                <c:pt idx="14619">
                  <c:v>-14.8</c:v>
                </c:pt>
                <c:pt idx="14620">
                  <c:v>-14.8</c:v>
                </c:pt>
                <c:pt idx="14621">
                  <c:v>-14.8</c:v>
                </c:pt>
                <c:pt idx="14622">
                  <c:v>-14.8</c:v>
                </c:pt>
                <c:pt idx="14623">
                  <c:v>-14.8</c:v>
                </c:pt>
                <c:pt idx="14624">
                  <c:v>-14.8</c:v>
                </c:pt>
                <c:pt idx="14625">
                  <c:v>-14.8</c:v>
                </c:pt>
                <c:pt idx="14626">
                  <c:v>-14.8</c:v>
                </c:pt>
                <c:pt idx="14627">
                  <c:v>-14.8</c:v>
                </c:pt>
                <c:pt idx="14628">
                  <c:v>-14.8</c:v>
                </c:pt>
                <c:pt idx="14629">
                  <c:v>-14.8</c:v>
                </c:pt>
                <c:pt idx="14630">
                  <c:v>-14.8</c:v>
                </c:pt>
                <c:pt idx="14631">
                  <c:v>-14.8</c:v>
                </c:pt>
                <c:pt idx="14632">
                  <c:v>-14.8</c:v>
                </c:pt>
                <c:pt idx="14633">
                  <c:v>-14.8</c:v>
                </c:pt>
                <c:pt idx="14634">
                  <c:v>-14.8</c:v>
                </c:pt>
                <c:pt idx="14635">
                  <c:v>-14.8</c:v>
                </c:pt>
                <c:pt idx="14636">
                  <c:v>-14.8</c:v>
                </c:pt>
                <c:pt idx="14637">
                  <c:v>-14.8</c:v>
                </c:pt>
                <c:pt idx="14638">
                  <c:v>-14.8</c:v>
                </c:pt>
                <c:pt idx="14639">
                  <c:v>-14.8</c:v>
                </c:pt>
                <c:pt idx="14640">
                  <c:v>-14.8</c:v>
                </c:pt>
                <c:pt idx="14641">
                  <c:v>-14.8</c:v>
                </c:pt>
                <c:pt idx="14642">
                  <c:v>-14.8</c:v>
                </c:pt>
                <c:pt idx="14643">
                  <c:v>-14.8</c:v>
                </c:pt>
                <c:pt idx="14644">
                  <c:v>-14.8</c:v>
                </c:pt>
                <c:pt idx="14645">
                  <c:v>-14.8</c:v>
                </c:pt>
                <c:pt idx="14646">
                  <c:v>-14.8</c:v>
                </c:pt>
                <c:pt idx="14647">
                  <c:v>-14.8</c:v>
                </c:pt>
                <c:pt idx="14648">
                  <c:v>-14.8</c:v>
                </c:pt>
                <c:pt idx="14649">
                  <c:v>-14.8</c:v>
                </c:pt>
                <c:pt idx="14650">
                  <c:v>-14.8</c:v>
                </c:pt>
                <c:pt idx="14651">
                  <c:v>-14.8</c:v>
                </c:pt>
                <c:pt idx="14652">
                  <c:v>-14.8</c:v>
                </c:pt>
                <c:pt idx="14653">
                  <c:v>-14.8</c:v>
                </c:pt>
                <c:pt idx="14654">
                  <c:v>-14.8</c:v>
                </c:pt>
                <c:pt idx="14655">
                  <c:v>-14.8</c:v>
                </c:pt>
                <c:pt idx="14656">
                  <c:v>-14.8</c:v>
                </c:pt>
                <c:pt idx="14657">
                  <c:v>-14.8</c:v>
                </c:pt>
                <c:pt idx="14658">
                  <c:v>-14.8</c:v>
                </c:pt>
                <c:pt idx="14659">
                  <c:v>-14.8</c:v>
                </c:pt>
                <c:pt idx="14660">
                  <c:v>-14.8</c:v>
                </c:pt>
                <c:pt idx="14661">
                  <c:v>-14.8</c:v>
                </c:pt>
                <c:pt idx="14662">
                  <c:v>-14.8</c:v>
                </c:pt>
                <c:pt idx="14663">
                  <c:v>-14.8</c:v>
                </c:pt>
                <c:pt idx="14664">
                  <c:v>-14.8</c:v>
                </c:pt>
                <c:pt idx="14665">
                  <c:v>-14.8</c:v>
                </c:pt>
                <c:pt idx="14666">
                  <c:v>-14.8</c:v>
                </c:pt>
                <c:pt idx="14667">
                  <c:v>-14.8</c:v>
                </c:pt>
                <c:pt idx="14668">
                  <c:v>-14.8</c:v>
                </c:pt>
                <c:pt idx="14669">
                  <c:v>-14.8</c:v>
                </c:pt>
                <c:pt idx="14670">
                  <c:v>-14.8</c:v>
                </c:pt>
                <c:pt idx="14671">
                  <c:v>-14.8</c:v>
                </c:pt>
                <c:pt idx="14672">
                  <c:v>-14.8</c:v>
                </c:pt>
                <c:pt idx="14673">
                  <c:v>-14.8</c:v>
                </c:pt>
                <c:pt idx="14674">
                  <c:v>-14.8</c:v>
                </c:pt>
                <c:pt idx="14675">
                  <c:v>-14.8</c:v>
                </c:pt>
                <c:pt idx="14676">
                  <c:v>-14.8</c:v>
                </c:pt>
                <c:pt idx="14677">
                  <c:v>-14.8</c:v>
                </c:pt>
                <c:pt idx="14678">
                  <c:v>-14.8</c:v>
                </c:pt>
                <c:pt idx="14679">
                  <c:v>-14.8</c:v>
                </c:pt>
                <c:pt idx="14680">
                  <c:v>-14.8</c:v>
                </c:pt>
                <c:pt idx="14681">
                  <c:v>-14.8</c:v>
                </c:pt>
                <c:pt idx="14682">
                  <c:v>-14.8</c:v>
                </c:pt>
                <c:pt idx="14683">
                  <c:v>-14.8</c:v>
                </c:pt>
                <c:pt idx="14684">
                  <c:v>-14.8</c:v>
                </c:pt>
                <c:pt idx="14685">
                  <c:v>-14.8</c:v>
                </c:pt>
                <c:pt idx="14686">
                  <c:v>-14.8</c:v>
                </c:pt>
                <c:pt idx="14687">
                  <c:v>-14.8</c:v>
                </c:pt>
                <c:pt idx="14688">
                  <c:v>-14.8</c:v>
                </c:pt>
                <c:pt idx="14689">
                  <c:v>-14.8</c:v>
                </c:pt>
                <c:pt idx="14690">
                  <c:v>-14.8</c:v>
                </c:pt>
                <c:pt idx="14691">
                  <c:v>-14.8</c:v>
                </c:pt>
                <c:pt idx="14692">
                  <c:v>-14.8</c:v>
                </c:pt>
                <c:pt idx="14693">
                  <c:v>-14.8</c:v>
                </c:pt>
                <c:pt idx="14694">
                  <c:v>-14.8</c:v>
                </c:pt>
                <c:pt idx="14695">
                  <c:v>-14.8</c:v>
                </c:pt>
                <c:pt idx="14696">
                  <c:v>-14.8</c:v>
                </c:pt>
                <c:pt idx="14697">
                  <c:v>-14.8</c:v>
                </c:pt>
                <c:pt idx="14698">
                  <c:v>-14.8</c:v>
                </c:pt>
                <c:pt idx="14699">
                  <c:v>-14.8</c:v>
                </c:pt>
                <c:pt idx="14700">
                  <c:v>-14.8</c:v>
                </c:pt>
                <c:pt idx="14701">
                  <c:v>-14.8</c:v>
                </c:pt>
                <c:pt idx="14702">
                  <c:v>-14.8</c:v>
                </c:pt>
                <c:pt idx="14703">
                  <c:v>-14.8</c:v>
                </c:pt>
                <c:pt idx="14704">
                  <c:v>-14.8</c:v>
                </c:pt>
                <c:pt idx="14705">
                  <c:v>-14.8</c:v>
                </c:pt>
                <c:pt idx="14706">
                  <c:v>-14.8</c:v>
                </c:pt>
                <c:pt idx="14707">
                  <c:v>-14.8</c:v>
                </c:pt>
                <c:pt idx="14708">
                  <c:v>-14.8</c:v>
                </c:pt>
                <c:pt idx="14709">
                  <c:v>-14.8</c:v>
                </c:pt>
                <c:pt idx="14710">
                  <c:v>-14.8</c:v>
                </c:pt>
                <c:pt idx="14711">
                  <c:v>-14.8</c:v>
                </c:pt>
                <c:pt idx="14712">
                  <c:v>-14.8</c:v>
                </c:pt>
                <c:pt idx="14713">
                  <c:v>-14.8</c:v>
                </c:pt>
                <c:pt idx="14714">
                  <c:v>-14.8</c:v>
                </c:pt>
                <c:pt idx="14715">
                  <c:v>-14.8</c:v>
                </c:pt>
                <c:pt idx="14716">
                  <c:v>-14.8</c:v>
                </c:pt>
                <c:pt idx="14717">
                  <c:v>-14.8</c:v>
                </c:pt>
                <c:pt idx="14718">
                  <c:v>-14.8</c:v>
                </c:pt>
                <c:pt idx="14719">
                  <c:v>-14.8</c:v>
                </c:pt>
                <c:pt idx="14720">
                  <c:v>-14.8</c:v>
                </c:pt>
                <c:pt idx="14721">
                  <c:v>-14.8</c:v>
                </c:pt>
                <c:pt idx="14722">
                  <c:v>-14.8</c:v>
                </c:pt>
                <c:pt idx="14723">
                  <c:v>-14.8</c:v>
                </c:pt>
                <c:pt idx="14724">
                  <c:v>-14.8</c:v>
                </c:pt>
                <c:pt idx="14725">
                  <c:v>-14.8</c:v>
                </c:pt>
                <c:pt idx="14726">
                  <c:v>-14.8</c:v>
                </c:pt>
                <c:pt idx="14727">
                  <c:v>-14.8</c:v>
                </c:pt>
                <c:pt idx="14728">
                  <c:v>-14.8</c:v>
                </c:pt>
                <c:pt idx="14729">
                  <c:v>-14.8</c:v>
                </c:pt>
                <c:pt idx="14730">
                  <c:v>-14.8</c:v>
                </c:pt>
                <c:pt idx="14731">
                  <c:v>-14.8</c:v>
                </c:pt>
                <c:pt idx="14732">
                  <c:v>-14.8</c:v>
                </c:pt>
                <c:pt idx="14733">
                  <c:v>-14.8</c:v>
                </c:pt>
                <c:pt idx="14734">
                  <c:v>-14.8</c:v>
                </c:pt>
                <c:pt idx="14735">
                  <c:v>-14.8</c:v>
                </c:pt>
                <c:pt idx="14736">
                  <c:v>-14.8</c:v>
                </c:pt>
                <c:pt idx="14737">
                  <c:v>-14.8</c:v>
                </c:pt>
                <c:pt idx="14738">
                  <c:v>-14.8</c:v>
                </c:pt>
                <c:pt idx="14739">
                  <c:v>-14.8</c:v>
                </c:pt>
                <c:pt idx="14740">
                  <c:v>-14.8</c:v>
                </c:pt>
                <c:pt idx="14741">
                  <c:v>-14.8</c:v>
                </c:pt>
                <c:pt idx="14742">
                  <c:v>-14.8</c:v>
                </c:pt>
                <c:pt idx="14743">
                  <c:v>-14.8</c:v>
                </c:pt>
                <c:pt idx="14744">
                  <c:v>-14.8</c:v>
                </c:pt>
                <c:pt idx="14745">
                  <c:v>-14.8</c:v>
                </c:pt>
                <c:pt idx="14746">
                  <c:v>-14.8</c:v>
                </c:pt>
                <c:pt idx="14747">
                  <c:v>-14.8</c:v>
                </c:pt>
                <c:pt idx="14748">
                  <c:v>-14.8</c:v>
                </c:pt>
                <c:pt idx="14749">
                  <c:v>-14.8</c:v>
                </c:pt>
                <c:pt idx="14750">
                  <c:v>-14.8</c:v>
                </c:pt>
                <c:pt idx="14751">
                  <c:v>-14.8</c:v>
                </c:pt>
                <c:pt idx="14752">
                  <c:v>-14.8</c:v>
                </c:pt>
                <c:pt idx="14753">
                  <c:v>-14.8</c:v>
                </c:pt>
                <c:pt idx="14754">
                  <c:v>-14.8</c:v>
                </c:pt>
                <c:pt idx="14755">
                  <c:v>-14.8</c:v>
                </c:pt>
                <c:pt idx="14756">
                  <c:v>-14.8</c:v>
                </c:pt>
                <c:pt idx="14757">
                  <c:v>-14.8</c:v>
                </c:pt>
                <c:pt idx="14758">
                  <c:v>-14.8</c:v>
                </c:pt>
                <c:pt idx="14759">
                  <c:v>-14.8</c:v>
                </c:pt>
                <c:pt idx="14760">
                  <c:v>-14.8</c:v>
                </c:pt>
                <c:pt idx="14761">
                  <c:v>-14.8</c:v>
                </c:pt>
                <c:pt idx="14762">
                  <c:v>-14.8</c:v>
                </c:pt>
                <c:pt idx="14763">
                  <c:v>-14.8</c:v>
                </c:pt>
                <c:pt idx="14764">
                  <c:v>-14.8</c:v>
                </c:pt>
                <c:pt idx="14765">
                  <c:v>-14.8</c:v>
                </c:pt>
                <c:pt idx="14766">
                  <c:v>-14.8</c:v>
                </c:pt>
                <c:pt idx="14767">
                  <c:v>-14.8</c:v>
                </c:pt>
                <c:pt idx="14768">
                  <c:v>-14.8</c:v>
                </c:pt>
                <c:pt idx="14769">
                  <c:v>-14.8</c:v>
                </c:pt>
                <c:pt idx="14770">
                  <c:v>-14.8</c:v>
                </c:pt>
                <c:pt idx="14771">
                  <c:v>-14.8</c:v>
                </c:pt>
                <c:pt idx="14772">
                  <c:v>-14.8</c:v>
                </c:pt>
                <c:pt idx="14773">
                  <c:v>-14.8</c:v>
                </c:pt>
                <c:pt idx="14774">
                  <c:v>-14.8</c:v>
                </c:pt>
                <c:pt idx="14775">
                  <c:v>-14.8</c:v>
                </c:pt>
                <c:pt idx="14776">
                  <c:v>-14.8</c:v>
                </c:pt>
                <c:pt idx="14777">
                  <c:v>-14.8</c:v>
                </c:pt>
                <c:pt idx="14778">
                  <c:v>-14.8</c:v>
                </c:pt>
                <c:pt idx="14779">
                  <c:v>-14.8</c:v>
                </c:pt>
                <c:pt idx="14780">
                  <c:v>-14.8</c:v>
                </c:pt>
                <c:pt idx="14781">
                  <c:v>-14.8</c:v>
                </c:pt>
                <c:pt idx="14782">
                  <c:v>-14.8</c:v>
                </c:pt>
                <c:pt idx="14783">
                  <c:v>-14.8</c:v>
                </c:pt>
                <c:pt idx="14784">
                  <c:v>-14.8</c:v>
                </c:pt>
                <c:pt idx="14785">
                  <c:v>-14.8</c:v>
                </c:pt>
                <c:pt idx="14786">
                  <c:v>-14.8</c:v>
                </c:pt>
                <c:pt idx="14787">
                  <c:v>-14.8</c:v>
                </c:pt>
                <c:pt idx="14788">
                  <c:v>-14.8</c:v>
                </c:pt>
                <c:pt idx="14789">
                  <c:v>-14.8</c:v>
                </c:pt>
                <c:pt idx="14790">
                  <c:v>-14.8</c:v>
                </c:pt>
                <c:pt idx="14791">
                  <c:v>-14.8</c:v>
                </c:pt>
                <c:pt idx="14792">
                  <c:v>-14.8</c:v>
                </c:pt>
                <c:pt idx="14793">
                  <c:v>-14.8</c:v>
                </c:pt>
                <c:pt idx="14794">
                  <c:v>-14.8</c:v>
                </c:pt>
                <c:pt idx="14795">
                  <c:v>-14.8</c:v>
                </c:pt>
                <c:pt idx="14796">
                  <c:v>-14.8</c:v>
                </c:pt>
                <c:pt idx="14797">
                  <c:v>-14.8</c:v>
                </c:pt>
                <c:pt idx="14798">
                  <c:v>-14.8</c:v>
                </c:pt>
                <c:pt idx="14799">
                  <c:v>-14.8</c:v>
                </c:pt>
                <c:pt idx="14800">
                  <c:v>-14.8</c:v>
                </c:pt>
                <c:pt idx="14801">
                  <c:v>-14.8</c:v>
                </c:pt>
                <c:pt idx="14802">
                  <c:v>-14.8</c:v>
                </c:pt>
                <c:pt idx="14803">
                  <c:v>-14.8</c:v>
                </c:pt>
                <c:pt idx="14804">
                  <c:v>-14.8</c:v>
                </c:pt>
                <c:pt idx="14805">
                  <c:v>-14.8</c:v>
                </c:pt>
                <c:pt idx="14806">
                  <c:v>-14.8</c:v>
                </c:pt>
                <c:pt idx="14807">
                  <c:v>-14.8</c:v>
                </c:pt>
                <c:pt idx="14808">
                  <c:v>-14.8</c:v>
                </c:pt>
                <c:pt idx="14809">
                  <c:v>-14.8</c:v>
                </c:pt>
                <c:pt idx="14810">
                  <c:v>-14.8</c:v>
                </c:pt>
                <c:pt idx="14811">
                  <c:v>-14.8</c:v>
                </c:pt>
                <c:pt idx="14812">
                  <c:v>-14.8</c:v>
                </c:pt>
                <c:pt idx="14813">
                  <c:v>-14.8</c:v>
                </c:pt>
                <c:pt idx="14814">
                  <c:v>-14.8</c:v>
                </c:pt>
                <c:pt idx="14815">
                  <c:v>-14.8</c:v>
                </c:pt>
                <c:pt idx="14816">
                  <c:v>-14.8</c:v>
                </c:pt>
                <c:pt idx="14817">
                  <c:v>-14.8</c:v>
                </c:pt>
                <c:pt idx="14818">
                  <c:v>-14.8</c:v>
                </c:pt>
                <c:pt idx="14819">
                  <c:v>-14.8</c:v>
                </c:pt>
                <c:pt idx="14820">
                  <c:v>-14.8</c:v>
                </c:pt>
                <c:pt idx="14821">
                  <c:v>-14.8</c:v>
                </c:pt>
                <c:pt idx="14822">
                  <c:v>-14.8</c:v>
                </c:pt>
                <c:pt idx="14823">
                  <c:v>-14.8</c:v>
                </c:pt>
                <c:pt idx="14824">
                  <c:v>-14.8</c:v>
                </c:pt>
                <c:pt idx="14825">
                  <c:v>-14.8</c:v>
                </c:pt>
                <c:pt idx="14826">
                  <c:v>-14.8</c:v>
                </c:pt>
                <c:pt idx="14827">
                  <c:v>-14.8</c:v>
                </c:pt>
                <c:pt idx="14828">
                  <c:v>-14.8</c:v>
                </c:pt>
                <c:pt idx="14829">
                  <c:v>-14.8</c:v>
                </c:pt>
                <c:pt idx="14830">
                  <c:v>-14.8</c:v>
                </c:pt>
                <c:pt idx="14831">
                  <c:v>-14.8</c:v>
                </c:pt>
                <c:pt idx="14832">
                  <c:v>-14.8</c:v>
                </c:pt>
                <c:pt idx="14833">
                  <c:v>-14.8</c:v>
                </c:pt>
                <c:pt idx="14834">
                  <c:v>-14.8</c:v>
                </c:pt>
                <c:pt idx="14835">
                  <c:v>-14.8</c:v>
                </c:pt>
                <c:pt idx="14836">
                  <c:v>-14.8</c:v>
                </c:pt>
                <c:pt idx="14837">
                  <c:v>-14.8</c:v>
                </c:pt>
                <c:pt idx="14838">
                  <c:v>-14.8</c:v>
                </c:pt>
                <c:pt idx="14839">
                  <c:v>-14.8</c:v>
                </c:pt>
                <c:pt idx="14840">
                  <c:v>-14.8</c:v>
                </c:pt>
                <c:pt idx="14841">
                  <c:v>-14.8</c:v>
                </c:pt>
                <c:pt idx="14842">
                  <c:v>-14.8</c:v>
                </c:pt>
                <c:pt idx="14843">
                  <c:v>-14.8</c:v>
                </c:pt>
                <c:pt idx="14844">
                  <c:v>-14.8</c:v>
                </c:pt>
                <c:pt idx="14845">
                  <c:v>-14.8</c:v>
                </c:pt>
                <c:pt idx="14846">
                  <c:v>-14.8</c:v>
                </c:pt>
                <c:pt idx="14847">
                  <c:v>-14.8</c:v>
                </c:pt>
                <c:pt idx="14848">
                  <c:v>-14.8</c:v>
                </c:pt>
                <c:pt idx="14849">
                  <c:v>-14.8</c:v>
                </c:pt>
                <c:pt idx="14850">
                  <c:v>-14.8</c:v>
                </c:pt>
                <c:pt idx="14851">
                  <c:v>-14.8</c:v>
                </c:pt>
                <c:pt idx="14852">
                  <c:v>-14.8</c:v>
                </c:pt>
                <c:pt idx="14853">
                  <c:v>-14.8</c:v>
                </c:pt>
                <c:pt idx="14854">
                  <c:v>-14.8</c:v>
                </c:pt>
                <c:pt idx="14855">
                  <c:v>-14.8</c:v>
                </c:pt>
                <c:pt idx="14856">
                  <c:v>-14.8</c:v>
                </c:pt>
                <c:pt idx="14857">
                  <c:v>-14.8</c:v>
                </c:pt>
                <c:pt idx="14858">
                  <c:v>-14.8</c:v>
                </c:pt>
                <c:pt idx="14859">
                  <c:v>-14.8</c:v>
                </c:pt>
                <c:pt idx="14860">
                  <c:v>-14.8</c:v>
                </c:pt>
                <c:pt idx="14861">
                  <c:v>-14.8</c:v>
                </c:pt>
                <c:pt idx="14862">
                  <c:v>-14.8</c:v>
                </c:pt>
                <c:pt idx="14863">
                  <c:v>-14.8</c:v>
                </c:pt>
                <c:pt idx="14864">
                  <c:v>-14.8</c:v>
                </c:pt>
                <c:pt idx="14865">
                  <c:v>-14.8</c:v>
                </c:pt>
                <c:pt idx="14866">
                  <c:v>-14.8</c:v>
                </c:pt>
                <c:pt idx="14867">
                  <c:v>-14.8</c:v>
                </c:pt>
                <c:pt idx="14868">
                  <c:v>-14.8</c:v>
                </c:pt>
                <c:pt idx="14869">
                  <c:v>-14.8</c:v>
                </c:pt>
                <c:pt idx="14870">
                  <c:v>-14.8</c:v>
                </c:pt>
                <c:pt idx="14871">
                  <c:v>-14.8</c:v>
                </c:pt>
                <c:pt idx="14872">
                  <c:v>-14.8</c:v>
                </c:pt>
                <c:pt idx="14873">
                  <c:v>-14.8</c:v>
                </c:pt>
                <c:pt idx="14874">
                  <c:v>-14.8</c:v>
                </c:pt>
                <c:pt idx="14875">
                  <c:v>-14.8</c:v>
                </c:pt>
                <c:pt idx="14876">
                  <c:v>-14.8</c:v>
                </c:pt>
                <c:pt idx="14877">
                  <c:v>-14.8</c:v>
                </c:pt>
                <c:pt idx="14878">
                  <c:v>-14.8</c:v>
                </c:pt>
                <c:pt idx="14879">
                  <c:v>-14.8</c:v>
                </c:pt>
                <c:pt idx="14880">
                  <c:v>-14.8</c:v>
                </c:pt>
                <c:pt idx="14881">
                  <c:v>-14.8</c:v>
                </c:pt>
                <c:pt idx="14882">
                  <c:v>-14.8</c:v>
                </c:pt>
                <c:pt idx="14883">
                  <c:v>-14.8</c:v>
                </c:pt>
                <c:pt idx="14884">
                  <c:v>-14.8</c:v>
                </c:pt>
                <c:pt idx="14885">
                  <c:v>-14.8</c:v>
                </c:pt>
                <c:pt idx="14886">
                  <c:v>-14.8</c:v>
                </c:pt>
                <c:pt idx="14887">
                  <c:v>-14.8</c:v>
                </c:pt>
                <c:pt idx="14888">
                  <c:v>-14.8</c:v>
                </c:pt>
                <c:pt idx="14889">
                  <c:v>-14.8</c:v>
                </c:pt>
                <c:pt idx="14890">
                  <c:v>-14.8</c:v>
                </c:pt>
                <c:pt idx="14891">
                  <c:v>-14.8</c:v>
                </c:pt>
                <c:pt idx="14892">
                  <c:v>-14.8</c:v>
                </c:pt>
                <c:pt idx="14893">
                  <c:v>-14.8</c:v>
                </c:pt>
                <c:pt idx="14894">
                  <c:v>-14.8</c:v>
                </c:pt>
                <c:pt idx="14895">
                  <c:v>-14.8</c:v>
                </c:pt>
                <c:pt idx="14896">
                  <c:v>-14.8</c:v>
                </c:pt>
                <c:pt idx="14897">
                  <c:v>-14.8</c:v>
                </c:pt>
                <c:pt idx="14898">
                  <c:v>-14.8</c:v>
                </c:pt>
                <c:pt idx="14899">
                  <c:v>-14.8</c:v>
                </c:pt>
                <c:pt idx="14900">
                  <c:v>-14.8</c:v>
                </c:pt>
                <c:pt idx="14901">
                  <c:v>-14.8</c:v>
                </c:pt>
                <c:pt idx="14902">
                  <c:v>-14.8</c:v>
                </c:pt>
                <c:pt idx="14903">
                  <c:v>-14.8</c:v>
                </c:pt>
                <c:pt idx="14904">
                  <c:v>-14.8</c:v>
                </c:pt>
                <c:pt idx="14905">
                  <c:v>-14.8</c:v>
                </c:pt>
                <c:pt idx="14906">
                  <c:v>-14.8</c:v>
                </c:pt>
                <c:pt idx="14907">
                  <c:v>-14.8</c:v>
                </c:pt>
                <c:pt idx="14908">
                  <c:v>-14.8</c:v>
                </c:pt>
                <c:pt idx="14909">
                  <c:v>-14.8</c:v>
                </c:pt>
                <c:pt idx="14910">
                  <c:v>-14.8</c:v>
                </c:pt>
                <c:pt idx="14911">
                  <c:v>-14.8</c:v>
                </c:pt>
                <c:pt idx="14912">
                  <c:v>-14.8</c:v>
                </c:pt>
                <c:pt idx="14913">
                  <c:v>-14.8</c:v>
                </c:pt>
                <c:pt idx="14914">
                  <c:v>-14.8</c:v>
                </c:pt>
                <c:pt idx="14915">
                  <c:v>-14.8</c:v>
                </c:pt>
                <c:pt idx="14916">
                  <c:v>-14.8</c:v>
                </c:pt>
                <c:pt idx="14917">
                  <c:v>-14.8</c:v>
                </c:pt>
                <c:pt idx="14918">
                  <c:v>-14.8</c:v>
                </c:pt>
                <c:pt idx="14919">
                  <c:v>-14.8</c:v>
                </c:pt>
                <c:pt idx="14920">
                  <c:v>-14.8</c:v>
                </c:pt>
                <c:pt idx="14921">
                  <c:v>-14.8</c:v>
                </c:pt>
                <c:pt idx="14922">
                  <c:v>-14.8</c:v>
                </c:pt>
                <c:pt idx="14923">
                  <c:v>-14.8</c:v>
                </c:pt>
                <c:pt idx="14924">
                  <c:v>-14.8</c:v>
                </c:pt>
                <c:pt idx="14925">
                  <c:v>-14.8</c:v>
                </c:pt>
                <c:pt idx="14926">
                  <c:v>-14.8</c:v>
                </c:pt>
                <c:pt idx="14927">
                  <c:v>-14.8</c:v>
                </c:pt>
                <c:pt idx="14928">
                  <c:v>-14.8</c:v>
                </c:pt>
                <c:pt idx="14929">
                  <c:v>-14.8</c:v>
                </c:pt>
                <c:pt idx="14930">
                  <c:v>-14.8</c:v>
                </c:pt>
                <c:pt idx="14931">
                  <c:v>-14.8</c:v>
                </c:pt>
                <c:pt idx="14932">
                  <c:v>-14.8</c:v>
                </c:pt>
                <c:pt idx="14933">
                  <c:v>-14.8</c:v>
                </c:pt>
                <c:pt idx="14934">
                  <c:v>-14.8</c:v>
                </c:pt>
                <c:pt idx="14935">
                  <c:v>-14.8</c:v>
                </c:pt>
                <c:pt idx="14936">
                  <c:v>-14.8</c:v>
                </c:pt>
                <c:pt idx="14937">
                  <c:v>-14.8</c:v>
                </c:pt>
                <c:pt idx="14938">
                  <c:v>-14.8</c:v>
                </c:pt>
                <c:pt idx="14939">
                  <c:v>-14.8</c:v>
                </c:pt>
                <c:pt idx="14940">
                  <c:v>-14.8</c:v>
                </c:pt>
                <c:pt idx="14941">
                  <c:v>-14.8</c:v>
                </c:pt>
                <c:pt idx="14942">
                  <c:v>-14.8</c:v>
                </c:pt>
                <c:pt idx="14943">
                  <c:v>-14.8</c:v>
                </c:pt>
                <c:pt idx="14944">
                  <c:v>-14.8</c:v>
                </c:pt>
                <c:pt idx="14945">
                  <c:v>-14.8</c:v>
                </c:pt>
                <c:pt idx="14946">
                  <c:v>-14.8</c:v>
                </c:pt>
                <c:pt idx="14947">
                  <c:v>-14.8</c:v>
                </c:pt>
                <c:pt idx="14948">
                  <c:v>-14.8</c:v>
                </c:pt>
                <c:pt idx="14949">
                  <c:v>-14.8</c:v>
                </c:pt>
                <c:pt idx="14950">
                  <c:v>-14.8</c:v>
                </c:pt>
                <c:pt idx="14951">
                  <c:v>-14.8</c:v>
                </c:pt>
                <c:pt idx="14952">
                  <c:v>-14.8</c:v>
                </c:pt>
                <c:pt idx="14953">
                  <c:v>-14.8</c:v>
                </c:pt>
                <c:pt idx="14954">
                  <c:v>-14.8</c:v>
                </c:pt>
                <c:pt idx="14955">
                  <c:v>-14.8</c:v>
                </c:pt>
                <c:pt idx="14956">
                  <c:v>-14.8</c:v>
                </c:pt>
                <c:pt idx="14957">
                  <c:v>-14.8</c:v>
                </c:pt>
                <c:pt idx="14958">
                  <c:v>-14.8</c:v>
                </c:pt>
                <c:pt idx="14959">
                  <c:v>-14.8</c:v>
                </c:pt>
                <c:pt idx="14960">
                  <c:v>-14.8</c:v>
                </c:pt>
                <c:pt idx="14961">
                  <c:v>-14.8</c:v>
                </c:pt>
                <c:pt idx="14962">
                  <c:v>-14.8</c:v>
                </c:pt>
                <c:pt idx="14963">
                  <c:v>-14.8</c:v>
                </c:pt>
                <c:pt idx="14964">
                  <c:v>-14.8</c:v>
                </c:pt>
                <c:pt idx="14965">
                  <c:v>-14.8</c:v>
                </c:pt>
                <c:pt idx="14966">
                  <c:v>-14.8</c:v>
                </c:pt>
                <c:pt idx="14967">
                  <c:v>-14.8</c:v>
                </c:pt>
                <c:pt idx="14968">
                  <c:v>-14.8</c:v>
                </c:pt>
                <c:pt idx="14969">
                  <c:v>-14.8</c:v>
                </c:pt>
                <c:pt idx="14970">
                  <c:v>-14.8</c:v>
                </c:pt>
                <c:pt idx="14971">
                  <c:v>-14.8</c:v>
                </c:pt>
                <c:pt idx="14972">
                  <c:v>-14.8</c:v>
                </c:pt>
                <c:pt idx="14973">
                  <c:v>-14.8</c:v>
                </c:pt>
                <c:pt idx="14974">
                  <c:v>-14.8</c:v>
                </c:pt>
                <c:pt idx="14975">
                  <c:v>-14.8</c:v>
                </c:pt>
                <c:pt idx="14976">
                  <c:v>-14.8</c:v>
                </c:pt>
                <c:pt idx="14977">
                  <c:v>-14.8</c:v>
                </c:pt>
                <c:pt idx="14978">
                  <c:v>-14.8</c:v>
                </c:pt>
                <c:pt idx="14979">
                  <c:v>-14.8</c:v>
                </c:pt>
                <c:pt idx="14980">
                  <c:v>-14.8</c:v>
                </c:pt>
                <c:pt idx="14981">
                  <c:v>-14.8</c:v>
                </c:pt>
                <c:pt idx="14982">
                  <c:v>-14.8</c:v>
                </c:pt>
                <c:pt idx="14983">
                  <c:v>-14.8</c:v>
                </c:pt>
                <c:pt idx="14984">
                  <c:v>-14.8</c:v>
                </c:pt>
                <c:pt idx="14985">
                  <c:v>-14.8</c:v>
                </c:pt>
                <c:pt idx="14986">
                  <c:v>-14.8</c:v>
                </c:pt>
                <c:pt idx="14987">
                  <c:v>-14.8</c:v>
                </c:pt>
                <c:pt idx="14988">
                  <c:v>-14.8</c:v>
                </c:pt>
                <c:pt idx="14989">
                  <c:v>-14.8</c:v>
                </c:pt>
                <c:pt idx="14990">
                  <c:v>-14.8</c:v>
                </c:pt>
                <c:pt idx="14991">
                  <c:v>-14.8</c:v>
                </c:pt>
                <c:pt idx="14992">
                  <c:v>-14.8</c:v>
                </c:pt>
                <c:pt idx="14993">
                  <c:v>-14.8</c:v>
                </c:pt>
                <c:pt idx="14994">
                  <c:v>-14.8</c:v>
                </c:pt>
                <c:pt idx="14995">
                  <c:v>-14.8</c:v>
                </c:pt>
                <c:pt idx="14996">
                  <c:v>-14.8</c:v>
                </c:pt>
                <c:pt idx="14997">
                  <c:v>-14.8</c:v>
                </c:pt>
                <c:pt idx="14998">
                  <c:v>-14.8</c:v>
                </c:pt>
                <c:pt idx="14999">
                  <c:v>-14.8</c:v>
                </c:pt>
                <c:pt idx="15000">
                  <c:v>-14.8</c:v>
                </c:pt>
                <c:pt idx="15001">
                  <c:v>-14.8</c:v>
                </c:pt>
                <c:pt idx="15002">
                  <c:v>-14.8</c:v>
                </c:pt>
                <c:pt idx="15003">
                  <c:v>-14.8</c:v>
                </c:pt>
                <c:pt idx="15004">
                  <c:v>-14.8</c:v>
                </c:pt>
                <c:pt idx="15005">
                  <c:v>-14.8</c:v>
                </c:pt>
                <c:pt idx="15006">
                  <c:v>-14.8</c:v>
                </c:pt>
                <c:pt idx="15007">
                  <c:v>-14.8</c:v>
                </c:pt>
                <c:pt idx="15008">
                  <c:v>-14.8</c:v>
                </c:pt>
                <c:pt idx="15009">
                  <c:v>-14.8</c:v>
                </c:pt>
                <c:pt idx="15010">
                  <c:v>-14.8</c:v>
                </c:pt>
                <c:pt idx="15011">
                  <c:v>-14.8</c:v>
                </c:pt>
                <c:pt idx="15012">
                  <c:v>-14.8</c:v>
                </c:pt>
                <c:pt idx="15013">
                  <c:v>-14.8</c:v>
                </c:pt>
                <c:pt idx="15014">
                  <c:v>-14.8</c:v>
                </c:pt>
                <c:pt idx="15015">
                  <c:v>-14.8</c:v>
                </c:pt>
                <c:pt idx="15016">
                  <c:v>-14.8</c:v>
                </c:pt>
                <c:pt idx="15017">
                  <c:v>-14.8</c:v>
                </c:pt>
                <c:pt idx="15018">
                  <c:v>-14.8</c:v>
                </c:pt>
                <c:pt idx="15019">
                  <c:v>-14.8</c:v>
                </c:pt>
                <c:pt idx="15020">
                  <c:v>-14.8</c:v>
                </c:pt>
                <c:pt idx="15021">
                  <c:v>-14.8</c:v>
                </c:pt>
                <c:pt idx="15022">
                  <c:v>-14.8</c:v>
                </c:pt>
                <c:pt idx="15023">
                  <c:v>-14.8</c:v>
                </c:pt>
                <c:pt idx="15024">
                  <c:v>-14.8</c:v>
                </c:pt>
                <c:pt idx="15025">
                  <c:v>-14.8</c:v>
                </c:pt>
                <c:pt idx="15026">
                  <c:v>-14.8</c:v>
                </c:pt>
                <c:pt idx="15027">
                  <c:v>-14.8</c:v>
                </c:pt>
                <c:pt idx="15028">
                  <c:v>-14.8</c:v>
                </c:pt>
                <c:pt idx="15029">
                  <c:v>-14.8</c:v>
                </c:pt>
                <c:pt idx="15030">
                  <c:v>-14.8</c:v>
                </c:pt>
                <c:pt idx="15031">
                  <c:v>-14.8</c:v>
                </c:pt>
                <c:pt idx="15032">
                  <c:v>-14.8</c:v>
                </c:pt>
                <c:pt idx="15033">
                  <c:v>-14.8</c:v>
                </c:pt>
                <c:pt idx="15034">
                  <c:v>-14.8</c:v>
                </c:pt>
                <c:pt idx="15035">
                  <c:v>-14.8</c:v>
                </c:pt>
                <c:pt idx="15036">
                  <c:v>-14.8</c:v>
                </c:pt>
                <c:pt idx="15037">
                  <c:v>-14.8</c:v>
                </c:pt>
                <c:pt idx="15038">
                  <c:v>-14.8</c:v>
                </c:pt>
                <c:pt idx="15039">
                  <c:v>-14.8</c:v>
                </c:pt>
                <c:pt idx="15040">
                  <c:v>-14.8</c:v>
                </c:pt>
                <c:pt idx="15041">
                  <c:v>-14.8</c:v>
                </c:pt>
                <c:pt idx="15042">
                  <c:v>-14.8</c:v>
                </c:pt>
                <c:pt idx="15043">
                  <c:v>-14.8</c:v>
                </c:pt>
                <c:pt idx="15044">
                  <c:v>-14.8</c:v>
                </c:pt>
                <c:pt idx="15045">
                  <c:v>-14.8</c:v>
                </c:pt>
                <c:pt idx="15046">
                  <c:v>-14.8</c:v>
                </c:pt>
                <c:pt idx="15047">
                  <c:v>-14.8</c:v>
                </c:pt>
                <c:pt idx="15048">
                  <c:v>-14.8</c:v>
                </c:pt>
                <c:pt idx="15049">
                  <c:v>-14.8</c:v>
                </c:pt>
                <c:pt idx="15050">
                  <c:v>-14.8</c:v>
                </c:pt>
                <c:pt idx="15051">
                  <c:v>-14.8</c:v>
                </c:pt>
                <c:pt idx="15052">
                  <c:v>-14.8</c:v>
                </c:pt>
                <c:pt idx="15053">
                  <c:v>-14.8</c:v>
                </c:pt>
                <c:pt idx="15054">
                  <c:v>-14.8</c:v>
                </c:pt>
                <c:pt idx="15055">
                  <c:v>-14.8</c:v>
                </c:pt>
                <c:pt idx="15056">
                  <c:v>-14.8</c:v>
                </c:pt>
                <c:pt idx="15057">
                  <c:v>-14.8</c:v>
                </c:pt>
                <c:pt idx="15058">
                  <c:v>-14.8</c:v>
                </c:pt>
                <c:pt idx="15059">
                  <c:v>-14.8</c:v>
                </c:pt>
                <c:pt idx="15060">
                  <c:v>-14.8</c:v>
                </c:pt>
                <c:pt idx="15061">
                  <c:v>-14.8</c:v>
                </c:pt>
                <c:pt idx="15062">
                  <c:v>-14.8</c:v>
                </c:pt>
                <c:pt idx="15063">
                  <c:v>-14.8</c:v>
                </c:pt>
                <c:pt idx="15064">
                  <c:v>-14.8</c:v>
                </c:pt>
                <c:pt idx="15065">
                  <c:v>-14.8</c:v>
                </c:pt>
                <c:pt idx="15066">
                  <c:v>-14.8</c:v>
                </c:pt>
                <c:pt idx="15067">
                  <c:v>-14.8</c:v>
                </c:pt>
                <c:pt idx="15068">
                  <c:v>-14.8</c:v>
                </c:pt>
                <c:pt idx="15069">
                  <c:v>-14.8</c:v>
                </c:pt>
                <c:pt idx="15070">
                  <c:v>-14.8</c:v>
                </c:pt>
                <c:pt idx="15071">
                  <c:v>-14.8</c:v>
                </c:pt>
                <c:pt idx="15072">
                  <c:v>-14.8</c:v>
                </c:pt>
                <c:pt idx="15073">
                  <c:v>-14.8</c:v>
                </c:pt>
                <c:pt idx="15074">
                  <c:v>-14.8</c:v>
                </c:pt>
                <c:pt idx="15075">
                  <c:v>-14.8</c:v>
                </c:pt>
                <c:pt idx="15076">
                  <c:v>-14.8</c:v>
                </c:pt>
                <c:pt idx="15077">
                  <c:v>-14.8</c:v>
                </c:pt>
                <c:pt idx="15078">
                  <c:v>-14.8</c:v>
                </c:pt>
                <c:pt idx="15079">
                  <c:v>-14.8</c:v>
                </c:pt>
                <c:pt idx="15080">
                  <c:v>-14.8</c:v>
                </c:pt>
                <c:pt idx="15081">
                  <c:v>-14.8</c:v>
                </c:pt>
                <c:pt idx="15082">
                  <c:v>-14.8</c:v>
                </c:pt>
                <c:pt idx="15083">
                  <c:v>-14.8</c:v>
                </c:pt>
                <c:pt idx="15084">
                  <c:v>-14.8</c:v>
                </c:pt>
                <c:pt idx="15085">
                  <c:v>-14.8</c:v>
                </c:pt>
                <c:pt idx="15086">
                  <c:v>-14.8</c:v>
                </c:pt>
                <c:pt idx="15087">
                  <c:v>-14.8</c:v>
                </c:pt>
                <c:pt idx="15088">
                  <c:v>-14.8</c:v>
                </c:pt>
                <c:pt idx="15089">
                  <c:v>-14.8</c:v>
                </c:pt>
                <c:pt idx="15090">
                  <c:v>-14.8</c:v>
                </c:pt>
                <c:pt idx="15091">
                  <c:v>-14.8</c:v>
                </c:pt>
                <c:pt idx="15092">
                  <c:v>-14.8</c:v>
                </c:pt>
                <c:pt idx="15093">
                  <c:v>-14.8</c:v>
                </c:pt>
                <c:pt idx="15094">
                  <c:v>-14.8</c:v>
                </c:pt>
                <c:pt idx="15095">
                  <c:v>-14.8</c:v>
                </c:pt>
                <c:pt idx="15096">
                  <c:v>-14.8</c:v>
                </c:pt>
                <c:pt idx="15097">
                  <c:v>-14.8</c:v>
                </c:pt>
                <c:pt idx="15098">
                  <c:v>-14.8</c:v>
                </c:pt>
                <c:pt idx="15099">
                  <c:v>-14.8</c:v>
                </c:pt>
                <c:pt idx="15100">
                  <c:v>-14.8</c:v>
                </c:pt>
                <c:pt idx="15101">
                  <c:v>-14.8</c:v>
                </c:pt>
                <c:pt idx="15102">
                  <c:v>-14.8</c:v>
                </c:pt>
                <c:pt idx="15103">
                  <c:v>-14.8</c:v>
                </c:pt>
                <c:pt idx="15104">
                  <c:v>-14.8</c:v>
                </c:pt>
                <c:pt idx="15105">
                  <c:v>-14.8</c:v>
                </c:pt>
                <c:pt idx="15106">
                  <c:v>-14.8</c:v>
                </c:pt>
                <c:pt idx="15107">
                  <c:v>-14.8</c:v>
                </c:pt>
                <c:pt idx="15108">
                  <c:v>-14.8</c:v>
                </c:pt>
                <c:pt idx="15109">
                  <c:v>-14.8</c:v>
                </c:pt>
                <c:pt idx="15110">
                  <c:v>-14.8</c:v>
                </c:pt>
                <c:pt idx="15111">
                  <c:v>-14.8</c:v>
                </c:pt>
                <c:pt idx="15112">
                  <c:v>-14.8</c:v>
                </c:pt>
                <c:pt idx="15113">
                  <c:v>-14.8</c:v>
                </c:pt>
                <c:pt idx="15114">
                  <c:v>-14.8</c:v>
                </c:pt>
                <c:pt idx="15115">
                  <c:v>-14.8</c:v>
                </c:pt>
                <c:pt idx="15116">
                  <c:v>-14.8</c:v>
                </c:pt>
                <c:pt idx="15117">
                  <c:v>-14.8</c:v>
                </c:pt>
                <c:pt idx="15118">
                  <c:v>-14.8</c:v>
                </c:pt>
                <c:pt idx="15119">
                  <c:v>-14.8</c:v>
                </c:pt>
                <c:pt idx="15120">
                  <c:v>-14.8</c:v>
                </c:pt>
                <c:pt idx="15121">
                  <c:v>-14.8</c:v>
                </c:pt>
                <c:pt idx="15122">
                  <c:v>-14.8</c:v>
                </c:pt>
                <c:pt idx="15123">
                  <c:v>-14.8</c:v>
                </c:pt>
                <c:pt idx="15124">
                  <c:v>-14.8</c:v>
                </c:pt>
                <c:pt idx="15125">
                  <c:v>-14.8</c:v>
                </c:pt>
                <c:pt idx="15126">
                  <c:v>-14.8</c:v>
                </c:pt>
                <c:pt idx="15127">
                  <c:v>-14.8</c:v>
                </c:pt>
                <c:pt idx="15128">
                  <c:v>-14.8</c:v>
                </c:pt>
                <c:pt idx="15129">
                  <c:v>-14.8</c:v>
                </c:pt>
                <c:pt idx="15130">
                  <c:v>-14.8</c:v>
                </c:pt>
                <c:pt idx="15131">
                  <c:v>-14.8</c:v>
                </c:pt>
                <c:pt idx="15132">
                  <c:v>-14.8</c:v>
                </c:pt>
                <c:pt idx="15133">
                  <c:v>-14.8</c:v>
                </c:pt>
                <c:pt idx="15134">
                  <c:v>-14.8</c:v>
                </c:pt>
                <c:pt idx="15135">
                  <c:v>-14.8</c:v>
                </c:pt>
                <c:pt idx="15136">
                  <c:v>-14.8</c:v>
                </c:pt>
                <c:pt idx="15137">
                  <c:v>-14.8</c:v>
                </c:pt>
                <c:pt idx="15138">
                  <c:v>-14.8</c:v>
                </c:pt>
                <c:pt idx="15139">
                  <c:v>-14.8</c:v>
                </c:pt>
                <c:pt idx="15140">
                  <c:v>-14.8</c:v>
                </c:pt>
                <c:pt idx="15141">
                  <c:v>-14.8</c:v>
                </c:pt>
                <c:pt idx="15142">
                  <c:v>-14.8</c:v>
                </c:pt>
                <c:pt idx="15143">
                  <c:v>-14.8</c:v>
                </c:pt>
                <c:pt idx="15144">
                  <c:v>-14.8</c:v>
                </c:pt>
                <c:pt idx="15145">
                  <c:v>-14.8</c:v>
                </c:pt>
                <c:pt idx="15146">
                  <c:v>-14.8</c:v>
                </c:pt>
                <c:pt idx="15147">
                  <c:v>-14.8</c:v>
                </c:pt>
                <c:pt idx="15148">
                  <c:v>-14.8</c:v>
                </c:pt>
                <c:pt idx="15149">
                  <c:v>-14.8</c:v>
                </c:pt>
                <c:pt idx="15150">
                  <c:v>-14.8</c:v>
                </c:pt>
                <c:pt idx="15151">
                  <c:v>-14.8</c:v>
                </c:pt>
                <c:pt idx="15152">
                  <c:v>-14.8</c:v>
                </c:pt>
                <c:pt idx="15153">
                  <c:v>-14.8</c:v>
                </c:pt>
                <c:pt idx="15154">
                  <c:v>-14.8</c:v>
                </c:pt>
                <c:pt idx="15155">
                  <c:v>-14.8</c:v>
                </c:pt>
                <c:pt idx="15156">
                  <c:v>-14.8</c:v>
                </c:pt>
                <c:pt idx="15157">
                  <c:v>-14.8</c:v>
                </c:pt>
                <c:pt idx="15158">
                  <c:v>-14.8</c:v>
                </c:pt>
                <c:pt idx="15159">
                  <c:v>-14.8</c:v>
                </c:pt>
                <c:pt idx="15160">
                  <c:v>-14.8</c:v>
                </c:pt>
                <c:pt idx="15161">
                  <c:v>-14.8</c:v>
                </c:pt>
                <c:pt idx="15162">
                  <c:v>-14.8</c:v>
                </c:pt>
                <c:pt idx="15163">
                  <c:v>-14.8</c:v>
                </c:pt>
                <c:pt idx="15164">
                  <c:v>-14.8</c:v>
                </c:pt>
                <c:pt idx="15165">
                  <c:v>-14.8</c:v>
                </c:pt>
                <c:pt idx="15166">
                  <c:v>-14.8</c:v>
                </c:pt>
                <c:pt idx="15167">
                  <c:v>-14.8</c:v>
                </c:pt>
                <c:pt idx="15168">
                  <c:v>-14.8</c:v>
                </c:pt>
                <c:pt idx="15169">
                  <c:v>-14.8</c:v>
                </c:pt>
                <c:pt idx="15170">
                  <c:v>-14.8</c:v>
                </c:pt>
                <c:pt idx="15171">
                  <c:v>-14.8</c:v>
                </c:pt>
                <c:pt idx="15172">
                  <c:v>-14.8</c:v>
                </c:pt>
                <c:pt idx="15173">
                  <c:v>-14.8</c:v>
                </c:pt>
                <c:pt idx="15174">
                  <c:v>-14.8</c:v>
                </c:pt>
                <c:pt idx="15175">
                  <c:v>-14.8</c:v>
                </c:pt>
                <c:pt idx="15176">
                  <c:v>-14.8</c:v>
                </c:pt>
                <c:pt idx="15177">
                  <c:v>-14.8</c:v>
                </c:pt>
                <c:pt idx="15178">
                  <c:v>-14.8</c:v>
                </c:pt>
                <c:pt idx="15179">
                  <c:v>-14.8</c:v>
                </c:pt>
                <c:pt idx="15180">
                  <c:v>-14.8</c:v>
                </c:pt>
                <c:pt idx="15181">
                  <c:v>-14.8</c:v>
                </c:pt>
                <c:pt idx="15182">
                  <c:v>-14.8</c:v>
                </c:pt>
                <c:pt idx="15183">
                  <c:v>-14.8</c:v>
                </c:pt>
                <c:pt idx="15184">
                  <c:v>-14.8</c:v>
                </c:pt>
                <c:pt idx="15185">
                  <c:v>-14.8</c:v>
                </c:pt>
                <c:pt idx="15186">
                  <c:v>-14.8</c:v>
                </c:pt>
                <c:pt idx="15187">
                  <c:v>-14.8</c:v>
                </c:pt>
                <c:pt idx="15188">
                  <c:v>-14.8</c:v>
                </c:pt>
                <c:pt idx="15189">
                  <c:v>-14.8</c:v>
                </c:pt>
                <c:pt idx="15190">
                  <c:v>-14.8</c:v>
                </c:pt>
                <c:pt idx="15191">
                  <c:v>-14.8</c:v>
                </c:pt>
                <c:pt idx="15192">
                  <c:v>-14.8</c:v>
                </c:pt>
                <c:pt idx="15193">
                  <c:v>-14.8</c:v>
                </c:pt>
                <c:pt idx="15194">
                  <c:v>-14.8</c:v>
                </c:pt>
                <c:pt idx="15195">
                  <c:v>-14.8</c:v>
                </c:pt>
                <c:pt idx="15196">
                  <c:v>-14.8</c:v>
                </c:pt>
                <c:pt idx="15197">
                  <c:v>-14.8</c:v>
                </c:pt>
                <c:pt idx="15198">
                  <c:v>-14.8</c:v>
                </c:pt>
                <c:pt idx="15199">
                  <c:v>-14.8</c:v>
                </c:pt>
                <c:pt idx="15200">
                  <c:v>-14.8</c:v>
                </c:pt>
                <c:pt idx="15201">
                  <c:v>-14.8</c:v>
                </c:pt>
                <c:pt idx="15202">
                  <c:v>-14.8</c:v>
                </c:pt>
                <c:pt idx="15203">
                  <c:v>-14.8</c:v>
                </c:pt>
                <c:pt idx="15204">
                  <c:v>-14.8</c:v>
                </c:pt>
                <c:pt idx="15205">
                  <c:v>-14.8</c:v>
                </c:pt>
                <c:pt idx="15206">
                  <c:v>-14.8</c:v>
                </c:pt>
                <c:pt idx="15207">
                  <c:v>-14.8</c:v>
                </c:pt>
                <c:pt idx="15208">
                  <c:v>-14.8</c:v>
                </c:pt>
                <c:pt idx="15209">
                  <c:v>-14.8</c:v>
                </c:pt>
                <c:pt idx="15210">
                  <c:v>-14.8</c:v>
                </c:pt>
                <c:pt idx="15211">
                  <c:v>-14.8</c:v>
                </c:pt>
                <c:pt idx="15212">
                  <c:v>-14.8</c:v>
                </c:pt>
                <c:pt idx="15213">
                  <c:v>-14.8</c:v>
                </c:pt>
                <c:pt idx="15214">
                  <c:v>-14.8</c:v>
                </c:pt>
                <c:pt idx="15215">
                  <c:v>-14.8</c:v>
                </c:pt>
                <c:pt idx="15216">
                  <c:v>-14.8</c:v>
                </c:pt>
                <c:pt idx="15217">
                  <c:v>-14.8</c:v>
                </c:pt>
                <c:pt idx="15218">
                  <c:v>-14.8</c:v>
                </c:pt>
                <c:pt idx="15219">
                  <c:v>-14.8</c:v>
                </c:pt>
                <c:pt idx="15220">
                  <c:v>-14.8</c:v>
                </c:pt>
                <c:pt idx="15221">
                  <c:v>-14.8</c:v>
                </c:pt>
                <c:pt idx="15222">
                  <c:v>-14.8</c:v>
                </c:pt>
                <c:pt idx="15223">
                  <c:v>-14.8</c:v>
                </c:pt>
                <c:pt idx="15224">
                  <c:v>-14.8</c:v>
                </c:pt>
                <c:pt idx="15225">
                  <c:v>-14.8</c:v>
                </c:pt>
                <c:pt idx="15226">
                  <c:v>-14.8</c:v>
                </c:pt>
                <c:pt idx="15227">
                  <c:v>-14.8</c:v>
                </c:pt>
                <c:pt idx="15228">
                  <c:v>-14.8</c:v>
                </c:pt>
                <c:pt idx="15229">
                  <c:v>-14.8</c:v>
                </c:pt>
                <c:pt idx="15230">
                  <c:v>-14.8</c:v>
                </c:pt>
                <c:pt idx="15231">
                  <c:v>-14.8</c:v>
                </c:pt>
                <c:pt idx="15232">
                  <c:v>-14.8</c:v>
                </c:pt>
                <c:pt idx="15233">
                  <c:v>-14.8</c:v>
                </c:pt>
                <c:pt idx="15234">
                  <c:v>-14.8</c:v>
                </c:pt>
                <c:pt idx="15235">
                  <c:v>-14.8</c:v>
                </c:pt>
                <c:pt idx="15236">
                  <c:v>-14.8</c:v>
                </c:pt>
                <c:pt idx="15237">
                  <c:v>-14.8</c:v>
                </c:pt>
                <c:pt idx="15238">
                  <c:v>-14.8</c:v>
                </c:pt>
                <c:pt idx="15239">
                  <c:v>-14.8</c:v>
                </c:pt>
                <c:pt idx="15240">
                  <c:v>-14.8</c:v>
                </c:pt>
                <c:pt idx="15241">
                  <c:v>-14.8</c:v>
                </c:pt>
                <c:pt idx="15242">
                  <c:v>-14.8</c:v>
                </c:pt>
                <c:pt idx="15243">
                  <c:v>-14.8</c:v>
                </c:pt>
                <c:pt idx="15244">
                  <c:v>-14.8</c:v>
                </c:pt>
                <c:pt idx="15245">
                  <c:v>-14.8</c:v>
                </c:pt>
                <c:pt idx="15246">
                  <c:v>-14.8</c:v>
                </c:pt>
                <c:pt idx="15247">
                  <c:v>-14.8</c:v>
                </c:pt>
                <c:pt idx="15248">
                  <c:v>-14.8</c:v>
                </c:pt>
                <c:pt idx="15249">
                  <c:v>-14.8</c:v>
                </c:pt>
                <c:pt idx="15250">
                  <c:v>-14.8</c:v>
                </c:pt>
                <c:pt idx="15251">
                  <c:v>-14.8</c:v>
                </c:pt>
                <c:pt idx="15252">
                  <c:v>-14.8</c:v>
                </c:pt>
                <c:pt idx="15253">
                  <c:v>-14.8</c:v>
                </c:pt>
                <c:pt idx="15254">
                  <c:v>-14.8</c:v>
                </c:pt>
                <c:pt idx="15255">
                  <c:v>-14.8</c:v>
                </c:pt>
                <c:pt idx="15256">
                  <c:v>-14.8</c:v>
                </c:pt>
                <c:pt idx="15257">
                  <c:v>-14.8</c:v>
                </c:pt>
                <c:pt idx="15258">
                  <c:v>-14.8</c:v>
                </c:pt>
                <c:pt idx="15259">
                  <c:v>-14.8</c:v>
                </c:pt>
                <c:pt idx="15260">
                  <c:v>-14.8</c:v>
                </c:pt>
                <c:pt idx="15261">
                  <c:v>-14.8</c:v>
                </c:pt>
                <c:pt idx="15262">
                  <c:v>-14.8</c:v>
                </c:pt>
                <c:pt idx="15263">
                  <c:v>-14.8</c:v>
                </c:pt>
                <c:pt idx="15264">
                  <c:v>-14.8</c:v>
                </c:pt>
                <c:pt idx="15265">
                  <c:v>-14.8</c:v>
                </c:pt>
                <c:pt idx="15266">
                  <c:v>-14.8</c:v>
                </c:pt>
                <c:pt idx="15267">
                  <c:v>-14.8</c:v>
                </c:pt>
                <c:pt idx="15268">
                  <c:v>-14.8</c:v>
                </c:pt>
                <c:pt idx="15269">
                  <c:v>-14.8</c:v>
                </c:pt>
                <c:pt idx="15270">
                  <c:v>-14.8</c:v>
                </c:pt>
                <c:pt idx="15271">
                  <c:v>-14.8</c:v>
                </c:pt>
                <c:pt idx="15272">
                  <c:v>-14.8</c:v>
                </c:pt>
                <c:pt idx="15273">
                  <c:v>-14.8</c:v>
                </c:pt>
                <c:pt idx="15274">
                  <c:v>-14.8</c:v>
                </c:pt>
                <c:pt idx="15275">
                  <c:v>-14.8</c:v>
                </c:pt>
                <c:pt idx="15276">
                  <c:v>-14.8</c:v>
                </c:pt>
                <c:pt idx="15277">
                  <c:v>-14.8</c:v>
                </c:pt>
                <c:pt idx="15278">
                  <c:v>-14.8</c:v>
                </c:pt>
                <c:pt idx="15279">
                  <c:v>-14.8</c:v>
                </c:pt>
                <c:pt idx="15280">
                  <c:v>-14.8</c:v>
                </c:pt>
                <c:pt idx="15281">
                  <c:v>-14.8</c:v>
                </c:pt>
                <c:pt idx="15282">
                  <c:v>-14.8</c:v>
                </c:pt>
                <c:pt idx="15283">
                  <c:v>-14.8</c:v>
                </c:pt>
                <c:pt idx="15284">
                  <c:v>-14.8</c:v>
                </c:pt>
                <c:pt idx="15285">
                  <c:v>-14.8</c:v>
                </c:pt>
                <c:pt idx="15286">
                  <c:v>-14.8</c:v>
                </c:pt>
                <c:pt idx="15287">
                  <c:v>-14.8</c:v>
                </c:pt>
                <c:pt idx="15288">
                  <c:v>-14.8</c:v>
                </c:pt>
                <c:pt idx="15289">
                  <c:v>-14.8</c:v>
                </c:pt>
                <c:pt idx="15290">
                  <c:v>-14.8</c:v>
                </c:pt>
                <c:pt idx="15291">
                  <c:v>-14.8</c:v>
                </c:pt>
                <c:pt idx="15292">
                  <c:v>-14.8</c:v>
                </c:pt>
                <c:pt idx="15293">
                  <c:v>-14.8</c:v>
                </c:pt>
                <c:pt idx="15294">
                  <c:v>-14.8</c:v>
                </c:pt>
                <c:pt idx="15295">
                  <c:v>-14.8</c:v>
                </c:pt>
                <c:pt idx="15296">
                  <c:v>-14.8</c:v>
                </c:pt>
                <c:pt idx="15297">
                  <c:v>-14.8</c:v>
                </c:pt>
                <c:pt idx="15298">
                  <c:v>-14.8</c:v>
                </c:pt>
                <c:pt idx="15299">
                  <c:v>-14.8</c:v>
                </c:pt>
                <c:pt idx="15300">
                  <c:v>-14.8</c:v>
                </c:pt>
                <c:pt idx="15301">
                  <c:v>-14.8</c:v>
                </c:pt>
                <c:pt idx="15302">
                  <c:v>-14.8</c:v>
                </c:pt>
                <c:pt idx="15303">
                  <c:v>-14.8</c:v>
                </c:pt>
                <c:pt idx="15304">
                  <c:v>-14.8</c:v>
                </c:pt>
                <c:pt idx="15305">
                  <c:v>-14.8</c:v>
                </c:pt>
                <c:pt idx="15306">
                  <c:v>-14.8</c:v>
                </c:pt>
                <c:pt idx="15307">
                  <c:v>-14.8</c:v>
                </c:pt>
                <c:pt idx="15308">
                  <c:v>-14.8</c:v>
                </c:pt>
                <c:pt idx="15309">
                  <c:v>-14.8</c:v>
                </c:pt>
                <c:pt idx="15310">
                  <c:v>-14.8</c:v>
                </c:pt>
                <c:pt idx="15311">
                  <c:v>-14.8</c:v>
                </c:pt>
                <c:pt idx="15312">
                  <c:v>-14.8</c:v>
                </c:pt>
                <c:pt idx="15313">
                  <c:v>-14.8</c:v>
                </c:pt>
                <c:pt idx="15314">
                  <c:v>-14.8</c:v>
                </c:pt>
                <c:pt idx="15315">
                  <c:v>-14.8</c:v>
                </c:pt>
                <c:pt idx="15316">
                  <c:v>-14.8</c:v>
                </c:pt>
                <c:pt idx="15317">
                  <c:v>-14.8</c:v>
                </c:pt>
                <c:pt idx="15318">
                  <c:v>-14.8</c:v>
                </c:pt>
                <c:pt idx="15319">
                  <c:v>-14.8</c:v>
                </c:pt>
                <c:pt idx="15320">
                  <c:v>-14.8</c:v>
                </c:pt>
                <c:pt idx="15321">
                  <c:v>-14.8</c:v>
                </c:pt>
                <c:pt idx="15322">
                  <c:v>-14.8</c:v>
                </c:pt>
                <c:pt idx="15323">
                  <c:v>-14.8</c:v>
                </c:pt>
                <c:pt idx="15324">
                  <c:v>-14.8</c:v>
                </c:pt>
                <c:pt idx="15325">
                  <c:v>-14.8</c:v>
                </c:pt>
                <c:pt idx="15326">
                  <c:v>-14.8</c:v>
                </c:pt>
                <c:pt idx="15327">
                  <c:v>-14.8</c:v>
                </c:pt>
                <c:pt idx="15328">
                  <c:v>-14.8</c:v>
                </c:pt>
                <c:pt idx="15329">
                  <c:v>-14.8</c:v>
                </c:pt>
                <c:pt idx="15330">
                  <c:v>-14.8</c:v>
                </c:pt>
                <c:pt idx="15331">
                  <c:v>-14.8</c:v>
                </c:pt>
                <c:pt idx="15332">
                  <c:v>-14.8</c:v>
                </c:pt>
                <c:pt idx="15333">
                  <c:v>-14.8</c:v>
                </c:pt>
                <c:pt idx="15334">
                  <c:v>-14.8</c:v>
                </c:pt>
                <c:pt idx="15335">
                  <c:v>-14.8</c:v>
                </c:pt>
                <c:pt idx="15336">
                  <c:v>-14.8</c:v>
                </c:pt>
                <c:pt idx="15337">
                  <c:v>-14.8</c:v>
                </c:pt>
                <c:pt idx="15338">
                  <c:v>-14.8</c:v>
                </c:pt>
                <c:pt idx="15339">
                  <c:v>-14.8</c:v>
                </c:pt>
                <c:pt idx="15340">
                  <c:v>-14.8</c:v>
                </c:pt>
                <c:pt idx="15341">
                  <c:v>-14.8</c:v>
                </c:pt>
                <c:pt idx="15342">
                  <c:v>-14.8</c:v>
                </c:pt>
                <c:pt idx="15343">
                  <c:v>-14.8</c:v>
                </c:pt>
                <c:pt idx="15344">
                  <c:v>-14.8</c:v>
                </c:pt>
                <c:pt idx="15345">
                  <c:v>-14.8</c:v>
                </c:pt>
                <c:pt idx="15346">
                  <c:v>-14.8</c:v>
                </c:pt>
                <c:pt idx="15347">
                  <c:v>-14.8</c:v>
                </c:pt>
                <c:pt idx="15348">
                  <c:v>-14.8</c:v>
                </c:pt>
                <c:pt idx="15349">
                  <c:v>-14.8</c:v>
                </c:pt>
                <c:pt idx="15350">
                  <c:v>-14.8</c:v>
                </c:pt>
                <c:pt idx="15351">
                  <c:v>-14.8</c:v>
                </c:pt>
                <c:pt idx="15352">
                  <c:v>-14.8</c:v>
                </c:pt>
                <c:pt idx="15353">
                  <c:v>-14.8</c:v>
                </c:pt>
                <c:pt idx="15354">
                  <c:v>-14.8</c:v>
                </c:pt>
                <c:pt idx="15355">
                  <c:v>-14.8</c:v>
                </c:pt>
                <c:pt idx="15356">
                  <c:v>-14.8</c:v>
                </c:pt>
                <c:pt idx="15357">
                  <c:v>-14.8</c:v>
                </c:pt>
                <c:pt idx="15358">
                  <c:v>-14.8</c:v>
                </c:pt>
                <c:pt idx="15359">
                  <c:v>-14.8</c:v>
                </c:pt>
                <c:pt idx="15360">
                  <c:v>-14.8</c:v>
                </c:pt>
                <c:pt idx="15361">
                  <c:v>-14.8</c:v>
                </c:pt>
                <c:pt idx="15362">
                  <c:v>-14.8</c:v>
                </c:pt>
                <c:pt idx="15363">
                  <c:v>-14.8</c:v>
                </c:pt>
                <c:pt idx="15364">
                  <c:v>-14.8</c:v>
                </c:pt>
                <c:pt idx="15365">
                  <c:v>-14.8</c:v>
                </c:pt>
                <c:pt idx="15366">
                  <c:v>-14.8</c:v>
                </c:pt>
                <c:pt idx="15367">
                  <c:v>-14.8</c:v>
                </c:pt>
                <c:pt idx="15368">
                  <c:v>-14.8</c:v>
                </c:pt>
                <c:pt idx="15369">
                  <c:v>-14.8</c:v>
                </c:pt>
                <c:pt idx="15370">
                  <c:v>-14.8</c:v>
                </c:pt>
                <c:pt idx="15371">
                  <c:v>-14.8</c:v>
                </c:pt>
                <c:pt idx="15372">
                  <c:v>-14.8</c:v>
                </c:pt>
                <c:pt idx="15373">
                  <c:v>-14.8</c:v>
                </c:pt>
                <c:pt idx="15374">
                  <c:v>-14.8</c:v>
                </c:pt>
                <c:pt idx="15375">
                  <c:v>-14.8</c:v>
                </c:pt>
                <c:pt idx="15376">
                  <c:v>-14.8</c:v>
                </c:pt>
                <c:pt idx="15377">
                  <c:v>-14.8</c:v>
                </c:pt>
                <c:pt idx="15378">
                  <c:v>-14.8</c:v>
                </c:pt>
                <c:pt idx="15379">
                  <c:v>-14.8</c:v>
                </c:pt>
                <c:pt idx="15380">
                  <c:v>-14.8</c:v>
                </c:pt>
                <c:pt idx="15381">
                  <c:v>-14.8</c:v>
                </c:pt>
                <c:pt idx="15382">
                  <c:v>-14.8</c:v>
                </c:pt>
                <c:pt idx="15383">
                  <c:v>-14.8</c:v>
                </c:pt>
                <c:pt idx="15384">
                  <c:v>-14.8</c:v>
                </c:pt>
                <c:pt idx="15385">
                  <c:v>-14.8</c:v>
                </c:pt>
                <c:pt idx="15386">
                  <c:v>-14.8</c:v>
                </c:pt>
                <c:pt idx="15387">
                  <c:v>-14.8</c:v>
                </c:pt>
                <c:pt idx="15388">
                  <c:v>-14.8</c:v>
                </c:pt>
                <c:pt idx="15389">
                  <c:v>-14.8</c:v>
                </c:pt>
                <c:pt idx="15390">
                  <c:v>-14.8</c:v>
                </c:pt>
              </c:numCache>
            </c:numRef>
          </c:xVal>
          <c:yVal>
            <c:numRef>
              <c:f>'D:\vuv\Dropbox\These doctorale\Experimental\2. Essai geldégel à déformation libre 3 formules\F21F\5.2.Taille d''éprouvette-gonflement-sens de carottage\[Bilan taille éprouvette-epsgel.xlsx]BCRRA'!$N$2:$N$29206</c:f>
              <c:numCache>
                <c:formatCode>General</c:formatCode>
                <c:ptCount val="29205"/>
                <c:pt idx="0">
                  <c:v>11.392631682274688</c:v>
                </c:pt>
                <c:pt idx="1">
                  <c:v>11.597919927130922</c:v>
                </c:pt>
                <c:pt idx="2">
                  <c:v>11.680039032255513</c:v>
                </c:pt>
                <c:pt idx="3">
                  <c:v>11.762160312912728</c:v>
                </c:pt>
                <c:pt idx="4">
                  <c:v>11.844283769102573</c:v>
                </c:pt>
                <c:pt idx="5">
                  <c:v>11.885346313022229</c:v>
                </c:pt>
                <c:pt idx="6">
                  <c:v>11.885346313022229</c:v>
                </c:pt>
                <c:pt idx="7">
                  <c:v>11.803221769066072</c:v>
                </c:pt>
                <c:pt idx="8">
                  <c:v>11.721099400642542</c:v>
                </c:pt>
                <c:pt idx="9">
                  <c:v>11.638979207751639</c:v>
                </c:pt>
                <c:pt idx="10">
                  <c:v>11.597919927130922</c:v>
                </c:pt>
                <c:pt idx="11">
                  <c:v>11.515802997538959</c:v>
                </c:pt>
                <c:pt idx="12">
                  <c:v>11.474745348567712</c:v>
                </c:pt>
                <c:pt idx="13">
                  <c:v>11.433688243479621</c:v>
                </c:pt>
                <c:pt idx="14">
                  <c:v>11.351575664952911</c:v>
                </c:pt>
                <c:pt idx="15">
                  <c:v>11.310520191514289</c:v>
                </c:pt>
                <c:pt idx="16">
                  <c:v>11.310520191514289</c:v>
                </c:pt>
                <c:pt idx="17">
                  <c:v>11.310520191514289</c:v>
                </c:pt>
                <c:pt idx="18">
                  <c:v>11.228410876286519</c:v>
                </c:pt>
                <c:pt idx="19">
                  <c:v>11.228410876286519</c:v>
                </c:pt>
                <c:pt idx="20">
                  <c:v>11.146303736591374</c:v>
                </c:pt>
                <c:pt idx="21">
                  <c:v>11.146303736591374</c:v>
                </c:pt>
                <c:pt idx="22">
                  <c:v>11.105250982568537</c:v>
                </c:pt>
                <c:pt idx="23">
                  <c:v>11.064198772428856</c:v>
                </c:pt>
                <c:pt idx="24">
                  <c:v>11.023147106172333</c:v>
                </c:pt>
                <c:pt idx="25">
                  <c:v>11.064198772428856</c:v>
                </c:pt>
                <c:pt idx="26">
                  <c:v>11.023147106172333</c:v>
                </c:pt>
                <c:pt idx="27">
                  <c:v>10.982095983798965</c:v>
                </c:pt>
                <c:pt idx="28">
                  <c:v>10.982095983798965</c:v>
                </c:pt>
                <c:pt idx="29">
                  <c:v>10.941045405308754</c:v>
                </c:pt>
                <c:pt idx="30">
                  <c:v>10.941045405308754</c:v>
                </c:pt>
                <c:pt idx="31">
                  <c:v>10.982095983798965</c:v>
                </c:pt>
                <c:pt idx="32">
                  <c:v>10.941045405308754</c:v>
                </c:pt>
                <c:pt idx="33">
                  <c:v>10.941045405308754</c:v>
                </c:pt>
                <c:pt idx="34">
                  <c:v>10.899995370701699</c:v>
                </c:pt>
                <c:pt idx="35">
                  <c:v>10.899995370701699</c:v>
                </c:pt>
                <c:pt idx="36">
                  <c:v>10.899995370701699</c:v>
                </c:pt>
                <c:pt idx="37">
                  <c:v>10.899995370701699</c:v>
                </c:pt>
                <c:pt idx="38">
                  <c:v>10.899995370701699</c:v>
                </c:pt>
                <c:pt idx="39">
                  <c:v>10.858945879977803</c:v>
                </c:pt>
                <c:pt idx="40">
                  <c:v>10.858945879977803</c:v>
                </c:pt>
                <c:pt idx="41">
                  <c:v>10.81789693313706</c:v>
                </c:pt>
                <c:pt idx="42">
                  <c:v>10.81789693313706</c:v>
                </c:pt>
                <c:pt idx="43">
                  <c:v>10.776848530179477</c:v>
                </c:pt>
                <c:pt idx="44">
                  <c:v>10.735800671105048</c:v>
                </c:pt>
                <c:pt idx="45">
                  <c:v>10.776848530179477</c:v>
                </c:pt>
                <c:pt idx="46">
                  <c:v>10.776848530179477</c:v>
                </c:pt>
                <c:pt idx="47">
                  <c:v>10.81789693313706</c:v>
                </c:pt>
                <c:pt idx="48">
                  <c:v>10.858945879977803</c:v>
                </c:pt>
                <c:pt idx="49">
                  <c:v>10.81789693313706</c:v>
                </c:pt>
                <c:pt idx="50">
                  <c:v>10.776848530179477</c:v>
                </c:pt>
                <c:pt idx="51">
                  <c:v>10.776848530179477</c:v>
                </c:pt>
                <c:pt idx="52">
                  <c:v>10.776848530179477</c:v>
                </c:pt>
                <c:pt idx="53">
                  <c:v>10.735800671105048</c:v>
                </c:pt>
                <c:pt idx="54">
                  <c:v>10.735800671105048</c:v>
                </c:pt>
                <c:pt idx="55">
                  <c:v>10.735800671105048</c:v>
                </c:pt>
                <c:pt idx="56">
                  <c:v>10.776848530179477</c:v>
                </c:pt>
                <c:pt idx="57">
                  <c:v>10.776848530179477</c:v>
                </c:pt>
                <c:pt idx="58">
                  <c:v>10.776848530179477</c:v>
                </c:pt>
                <c:pt idx="59">
                  <c:v>10.776848530179477</c:v>
                </c:pt>
                <c:pt idx="60">
                  <c:v>10.776848530179477</c:v>
                </c:pt>
                <c:pt idx="61">
                  <c:v>10.735800671105048</c:v>
                </c:pt>
                <c:pt idx="62">
                  <c:v>10.735800671105048</c:v>
                </c:pt>
                <c:pt idx="63">
                  <c:v>10.735800671105048</c:v>
                </c:pt>
                <c:pt idx="64">
                  <c:v>10.735800671105048</c:v>
                </c:pt>
                <c:pt idx="65">
                  <c:v>10.735800671105048</c:v>
                </c:pt>
                <c:pt idx="66">
                  <c:v>10.735800671105048</c:v>
                </c:pt>
                <c:pt idx="67">
                  <c:v>10.694753355913777</c:v>
                </c:pt>
                <c:pt idx="68">
                  <c:v>10.694753355913777</c:v>
                </c:pt>
                <c:pt idx="69">
                  <c:v>10.694753355913777</c:v>
                </c:pt>
                <c:pt idx="70">
                  <c:v>10.653706584605663</c:v>
                </c:pt>
                <c:pt idx="71">
                  <c:v>10.694753355913777</c:v>
                </c:pt>
                <c:pt idx="72">
                  <c:v>10.694753355913777</c:v>
                </c:pt>
                <c:pt idx="73">
                  <c:v>10.694753355913777</c:v>
                </c:pt>
                <c:pt idx="74">
                  <c:v>10.653706584605663</c:v>
                </c:pt>
                <c:pt idx="75">
                  <c:v>10.694753355913777</c:v>
                </c:pt>
                <c:pt idx="76">
                  <c:v>10.735800671105048</c:v>
                </c:pt>
                <c:pt idx="77">
                  <c:v>10.694753355913777</c:v>
                </c:pt>
                <c:pt idx="78">
                  <c:v>10.694753355913777</c:v>
                </c:pt>
                <c:pt idx="79">
                  <c:v>10.653706584605663</c:v>
                </c:pt>
                <c:pt idx="80">
                  <c:v>10.653706584605663</c:v>
                </c:pt>
                <c:pt idx="81">
                  <c:v>10.694753355913777</c:v>
                </c:pt>
                <c:pt idx="82">
                  <c:v>10.653706584605663</c:v>
                </c:pt>
                <c:pt idx="83">
                  <c:v>10.694753355913777</c:v>
                </c:pt>
                <c:pt idx="84">
                  <c:v>10.694753355913777</c:v>
                </c:pt>
                <c:pt idx="85">
                  <c:v>10.653706584605663</c:v>
                </c:pt>
                <c:pt idx="86">
                  <c:v>10.694753355913777</c:v>
                </c:pt>
                <c:pt idx="87">
                  <c:v>10.694753355913777</c:v>
                </c:pt>
                <c:pt idx="88">
                  <c:v>10.694753355913777</c:v>
                </c:pt>
                <c:pt idx="89">
                  <c:v>10.694753355913777</c:v>
                </c:pt>
                <c:pt idx="90">
                  <c:v>10.653706584605663</c:v>
                </c:pt>
                <c:pt idx="91">
                  <c:v>10.653706584605663</c:v>
                </c:pt>
                <c:pt idx="92">
                  <c:v>10.653706584605663</c:v>
                </c:pt>
                <c:pt idx="93">
                  <c:v>10.694753355913777</c:v>
                </c:pt>
                <c:pt idx="94">
                  <c:v>10.694753355913777</c:v>
                </c:pt>
                <c:pt idx="95">
                  <c:v>10.653706584605663</c:v>
                </c:pt>
                <c:pt idx="96">
                  <c:v>10.694753355913777</c:v>
                </c:pt>
                <c:pt idx="97">
                  <c:v>10.694753355913777</c:v>
                </c:pt>
                <c:pt idx="98">
                  <c:v>10.653706584605663</c:v>
                </c:pt>
                <c:pt idx="99">
                  <c:v>10.694753355913777</c:v>
                </c:pt>
                <c:pt idx="100">
                  <c:v>10.653706584605663</c:v>
                </c:pt>
                <c:pt idx="101">
                  <c:v>10.694753355913777</c:v>
                </c:pt>
                <c:pt idx="102">
                  <c:v>10.694753355913777</c:v>
                </c:pt>
                <c:pt idx="103">
                  <c:v>10.694753355913777</c:v>
                </c:pt>
                <c:pt idx="104">
                  <c:v>10.735800671105048</c:v>
                </c:pt>
                <c:pt idx="105">
                  <c:v>10.735800671105048</c:v>
                </c:pt>
                <c:pt idx="106">
                  <c:v>10.735800671105048</c:v>
                </c:pt>
                <c:pt idx="107">
                  <c:v>10.735800671105048</c:v>
                </c:pt>
                <c:pt idx="108">
                  <c:v>10.735800671105048</c:v>
                </c:pt>
                <c:pt idx="109">
                  <c:v>10.735800671105048</c:v>
                </c:pt>
                <c:pt idx="110">
                  <c:v>10.735800671105048</c:v>
                </c:pt>
                <c:pt idx="111">
                  <c:v>10.735800671105048</c:v>
                </c:pt>
                <c:pt idx="112">
                  <c:v>10.694753355913777</c:v>
                </c:pt>
                <c:pt idx="113">
                  <c:v>10.653706584605663</c:v>
                </c:pt>
                <c:pt idx="114">
                  <c:v>10.694753355913777</c:v>
                </c:pt>
                <c:pt idx="115">
                  <c:v>10.653706584605663</c:v>
                </c:pt>
                <c:pt idx="116">
                  <c:v>10.653706584605663</c:v>
                </c:pt>
                <c:pt idx="117">
                  <c:v>10.694753355913777</c:v>
                </c:pt>
                <c:pt idx="118">
                  <c:v>10.694753355913777</c:v>
                </c:pt>
                <c:pt idx="119">
                  <c:v>10.694753355913777</c:v>
                </c:pt>
                <c:pt idx="120">
                  <c:v>10.735800671105048</c:v>
                </c:pt>
                <c:pt idx="121">
                  <c:v>10.735800671105048</c:v>
                </c:pt>
                <c:pt idx="122">
                  <c:v>10.735800671105048</c:v>
                </c:pt>
                <c:pt idx="123">
                  <c:v>10.776848530179477</c:v>
                </c:pt>
                <c:pt idx="124">
                  <c:v>10.694753355913777</c:v>
                </c:pt>
                <c:pt idx="125">
                  <c:v>10.735800671105048</c:v>
                </c:pt>
                <c:pt idx="126">
                  <c:v>10.694753355913777</c:v>
                </c:pt>
                <c:pt idx="127">
                  <c:v>10.694753355913777</c:v>
                </c:pt>
                <c:pt idx="128">
                  <c:v>10.694753355913777</c:v>
                </c:pt>
                <c:pt idx="129">
                  <c:v>10.653706584605663</c:v>
                </c:pt>
                <c:pt idx="130">
                  <c:v>10.653706584605663</c:v>
                </c:pt>
                <c:pt idx="131">
                  <c:v>10.694753355913777</c:v>
                </c:pt>
                <c:pt idx="132">
                  <c:v>10.653706584605663</c:v>
                </c:pt>
                <c:pt idx="133">
                  <c:v>10.653706584605663</c:v>
                </c:pt>
                <c:pt idx="134">
                  <c:v>10.653706584605663</c:v>
                </c:pt>
                <c:pt idx="135">
                  <c:v>10.653706584605663</c:v>
                </c:pt>
                <c:pt idx="136">
                  <c:v>10.653706584605663</c:v>
                </c:pt>
                <c:pt idx="137">
                  <c:v>10.653706584605663</c:v>
                </c:pt>
                <c:pt idx="138">
                  <c:v>10.653706584605663</c:v>
                </c:pt>
                <c:pt idx="139">
                  <c:v>10.653706584605663</c:v>
                </c:pt>
                <c:pt idx="140">
                  <c:v>10.653706584605663</c:v>
                </c:pt>
                <c:pt idx="141">
                  <c:v>10.653706584605663</c:v>
                </c:pt>
                <c:pt idx="142">
                  <c:v>10.612660357180705</c:v>
                </c:pt>
                <c:pt idx="143">
                  <c:v>10.653706584605663</c:v>
                </c:pt>
                <c:pt idx="144">
                  <c:v>10.653706584605663</c:v>
                </c:pt>
                <c:pt idx="145">
                  <c:v>10.653706584605663</c:v>
                </c:pt>
                <c:pt idx="146">
                  <c:v>10.612660357180705</c:v>
                </c:pt>
                <c:pt idx="147">
                  <c:v>10.653706584605663</c:v>
                </c:pt>
                <c:pt idx="148">
                  <c:v>10.694753355913777</c:v>
                </c:pt>
                <c:pt idx="149">
                  <c:v>10.653706584605663</c:v>
                </c:pt>
                <c:pt idx="150">
                  <c:v>10.653706584605663</c:v>
                </c:pt>
                <c:pt idx="151">
                  <c:v>10.694753355913777</c:v>
                </c:pt>
                <c:pt idx="152">
                  <c:v>10.694753355913777</c:v>
                </c:pt>
                <c:pt idx="153">
                  <c:v>10.653706584605663</c:v>
                </c:pt>
                <c:pt idx="154">
                  <c:v>10.612660357180705</c:v>
                </c:pt>
                <c:pt idx="155">
                  <c:v>10.612660357180705</c:v>
                </c:pt>
                <c:pt idx="156">
                  <c:v>10.653706584605663</c:v>
                </c:pt>
                <c:pt idx="157">
                  <c:v>10.694753355913777</c:v>
                </c:pt>
                <c:pt idx="158">
                  <c:v>10.694753355913777</c:v>
                </c:pt>
                <c:pt idx="159">
                  <c:v>10.694753355913777</c:v>
                </c:pt>
                <c:pt idx="160">
                  <c:v>10.694753355913777</c:v>
                </c:pt>
                <c:pt idx="161">
                  <c:v>10.694753355913777</c:v>
                </c:pt>
                <c:pt idx="162">
                  <c:v>10.694753355913777</c:v>
                </c:pt>
                <c:pt idx="163">
                  <c:v>10.653706584605663</c:v>
                </c:pt>
                <c:pt idx="164">
                  <c:v>10.653706584605663</c:v>
                </c:pt>
                <c:pt idx="165">
                  <c:v>10.653706584605663</c:v>
                </c:pt>
                <c:pt idx="166">
                  <c:v>10.653706584605663</c:v>
                </c:pt>
                <c:pt idx="167">
                  <c:v>10.694753355913777</c:v>
                </c:pt>
                <c:pt idx="168">
                  <c:v>10.653706584605663</c:v>
                </c:pt>
                <c:pt idx="169">
                  <c:v>10.653706584605663</c:v>
                </c:pt>
                <c:pt idx="170">
                  <c:v>10.653706584605663</c:v>
                </c:pt>
                <c:pt idx="171">
                  <c:v>10.694753355913777</c:v>
                </c:pt>
                <c:pt idx="172">
                  <c:v>10.653706584605663</c:v>
                </c:pt>
                <c:pt idx="173">
                  <c:v>10.694753355913777</c:v>
                </c:pt>
                <c:pt idx="174">
                  <c:v>10.653706584605663</c:v>
                </c:pt>
                <c:pt idx="175">
                  <c:v>10.694753355913777</c:v>
                </c:pt>
                <c:pt idx="176">
                  <c:v>10.653706584605663</c:v>
                </c:pt>
                <c:pt idx="177">
                  <c:v>10.653706584605663</c:v>
                </c:pt>
                <c:pt idx="178">
                  <c:v>10.653706584605663</c:v>
                </c:pt>
                <c:pt idx="179">
                  <c:v>10.612660357180705</c:v>
                </c:pt>
                <c:pt idx="180">
                  <c:v>10.653706584605663</c:v>
                </c:pt>
                <c:pt idx="181">
                  <c:v>10.653706584605663</c:v>
                </c:pt>
                <c:pt idx="182">
                  <c:v>10.653706584605663</c:v>
                </c:pt>
                <c:pt idx="183">
                  <c:v>10.653706584605663</c:v>
                </c:pt>
                <c:pt idx="184">
                  <c:v>10.612660357180705</c:v>
                </c:pt>
                <c:pt idx="185">
                  <c:v>10.612660357180705</c:v>
                </c:pt>
                <c:pt idx="186">
                  <c:v>10.653706584605663</c:v>
                </c:pt>
                <c:pt idx="187">
                  <c:v>10.653706584605663</c:v>
                </c:pt>
                <c:pt idx="188">
                  <c:v>10.653706584605663</c:v>
                </c:pt>
                <c:pt idx="189">
                  <c:v>10.653706584605663</c:v>
                </c:pt>
                <c:pt idx="190">
                  <c:v>10.653706584605663</c:v>
                </c:pt>
                <c:pt idx="191">
                  <c:v>10.653706584605663</c:v>
                </c:pt>
                <c:pt idx="192">
                  <c:v>10.694753355913777</c:v>
                </c:pt>
                <c:pt idx="193">
                  <c:v>10.694753355913777</c:v>
                </c:pt>
                <c:pt idx="194">
                  <c:v>10.653706584605663</c:v>
                </c:pt>
                <c:pt idx="195">
                  <c:v>10.612660357180705</c:v>
                </c:pt>
                <c:pt idx="196">
                  <c:v>10.653706584605663</c:v>
                </c:pt>
                <c:pt idx="197">
                  <c:v>10.653706584605663</c:v>
                </c:pt>
                <c:pt idx="198">
                  <c:v>10.653706584605663</c:v>
                </c:pt>
                <c:pt idx="199">
                  <c:v>10.653706584605663</c:v>
                </c:pt>
                <c:pt idx="200">
                  <c:v>10.694753355913777</c:v>
                </c:pt>
                <c:pt idx="201">
                  <c:v>10.694753355913777</c:v>
                </c:pt>
                <c:pt idx="202">
                  <c:v>10.694753355913777</c:v>
                </c:pt>
                <c:pt idx="203">
                  <c:v>10.694753355913777</c:v>
                </c:pt>
                <c:pt idx="204">
                  <c:v>10.653706584605663</c:v>
                </c:pt>
                <c:pt idx="205">
                  <c:v>10.653706584605663</c:v>
                </c:pt>
                <c:pt idx="206">
                  <c:v>10.694753355913777</c:v>
                </c:pt>
                <c:pt idx="207">
                  <c:v>10.694753355913777</c:v>
                </c:pt>
                <c:pt idx="208">
                  <c:v>10.694753355913777</c:v>
                </c:pt>
                <c:pt idx="209">
                  <c:v>10.653706584605663</c:v>
                </c:pt>
                <c:pt idx="210">
                  <c:v>10.653706584605663</c:v>
                </c:pt>
                <c:pt idx="211">
                  <c:v>10.612660357180705</c:v>
                </c:pt>
                <c:pt idx="212">
                  <c:v>10.612660357180705</c:v>
                </c:pt>
                <c:pt idx="213">
                  <c:v>10.612660357180705</c:v>
                </c:pt>
                <c:pt idx="214">
                  <c:v>10.612660357180705</c:v>
                </c:pt>
                <c:pt idx="215">
                  <c:v>10.612660357180705</c:v>
                </c:pt>
                <c:pt idx="216">
                  <c:v>10.612660357180705</c:v>
                </c:pt>
                <c:pt idx="217">
                  <c:v>10.612660357180705</c:v>
                </c:pt>
                <c:pt idx="218">
                  <c:v>10.653706584605663</c:v>
                </c:pt>
                <c:pt idx="219">
                  <c:v>10.653706584605663</c:v>
                </c:pt>
                <c:pt idx="220">
                  <c:v>10.653706584605663</c:v>
                </c:pt>
                <c:pt idx="221">
                  <c:v>10.653706584605663</c:v>
                </c:pt>
                <c:pt idx="222">
                  <c:v>10.612660357180705</c:v>
                </c:pt>
                <c:pt idx="223">
                  <c:v>10.653706584605663</c:v>
                </c:pt>
                <c:pt idx="224">
                  <c:v>10.653706584605663</c:v>
                </c:pt>
                <c:pt idx="225">
                  <c:v>10.612660357180705</c:v>
                </c:pt>
                <c:pt idx="226">
                  <c:v>10.653706584605663</c:v>
                </c:pt>
                <c:pt idx="227">
                  <c:v>10.653706584605663</c:v>
                </c:pt>
                <c:pt idx="228">
                  <c:v>10.694753355913777</c:v>
                </c:pt>
                <c:pt idx="229">
                  <c:v>10.653706584605663</c:v>
                </c:pt>
                <c:pt idx="230">
                  <c:v>10.653706584605663</c:v>
                </c:pt>
                <c:pt idx="231">
                  <c:v>10.653706584605663</c:v>
                </c:pt>
                <c:pt idx="232">
                  <c:v>10.653706584605663</c:v>
                </c:pt>
                <c:pt idx="233">
                  <c:v>10.612660357180705</c:v>
                </c:pt>
                <c:pt idx="234">
                  <c:v>10.612660357180705</c:v>
                </c:pt>
                <c:pt idx="235">
                  <c:v>10.653706584605663</c:v>
                </c:pt>
                <c:pt idx="236">
                  <c:v>10.653706584605663</c:v>
                </c:pt>
                <c:pt idx="237">
                  <c:v>10.653706584605663</c:v>
                </c:pt>
                <c:pt idx="238">
                  <c:v>10.694753355913777</c:v>
                </c:pt>
                <c:pt idx="239">
                  <c:v>10.653706584605663</c:v>
                </c:pt>
                <c:pt idx="240">
                  <c:v>10.653706584605663</c:v>
                </c:pt>
                <c:pt idx="241">
                  <c:v>10.694753355913777</c:v>
                </c:pt>
                <c:pt idx="242">
                  <c:v>10.653706584605663</c:v>
                </c:pt>
                <c:pt idx="243">
                  <c:v>10.653706584605663</c:v>
                </c:pt>
                <c:pt idx="244">
                  <c:v>10.653706584605663</c:v>
                </c:pt>
                <c:pt idx="245">
                  <c:v>10.653706584605663</c:v>
                </c:pt>
                <c:pt idx="246">
                  <c:v>10.653706584605663</c:v>
                </c:pt>
                <c:pt idx="247">
                  <c:v>10.653706584605663</c:v>
                </c:pt>
                <c:pt idx="248">
                  <c:v>10.653706584605663</c:v>
                </c:pt>
                <c:pt idx="249">
                  <c:v>10.612660357180705</c:v>
                </c:pt>
                <c:pt idx="250">
                  <c:v>10.612660357180705</c:v>
                </c:pt>
                <c:pt idx="251">
                  <c:v>10.612660357180705</c:v>
                </c:pt>
                <c:pt idx="252">
                  <c:v>10.612660357180705</c:v>
                </c:pt>
                <c:pt idx="253">
                  <c:v>10.653706584605663</c:v>
                </c:pt>
                <c:pt idx="254">
                  <c:v>10.653706584605663</c:v>
                </c:pt>
                <c:pt idx="255">
                  <c:v>10.653706584605663</c:v>
                </c:pt>
                <c:pt idx="256">
                  <c:v>10.653706584605663</c:v>
                </c:pt>
                <c:pt idx="257">
                  <c:v>10.653706584605663</c:v>
                </c:pt>
                <c:pt idx="258">
                  <c:v>10.612660357180705</c:v>
                </c:pt>
                <c:pt idx="259">
                  <c:v>10.612660357180705</c:v>
                </c:pt>
                <c:pt idx="260">
                  <c:v>10.612660357180705</c:v>
                </c:pt>
                <c:pt idx="261">
                  <c:v>10.653706584605663</c:v>
                </c:pt>
                <c:pt idx="262">
                  <c:v>10.653706584605663</c:v>
                </c:pt>
                <c:pt idx="263">
                  <c:v>10.653706584605663</c:v>
                </c:pt>
                <c:pt idx="264">
                  <c:v>10.653706584605663</c:v>
                </c:pt>
                <c:pt idx="265">
                  <c:v>10.571614673638903</c:v>
                </c:pt>
                <c:pt idx="266">
                  <c:v>10.612660357180705</c:v>
                </c:pt>
                <c:pt idx="267">
                  <c:v>10.653706584605663</c:v>
                </c:pt>
                <c:pt idx="268">
                  <c:v>10.653706584605663</c:v>
                </c:pt>
                <c:pt idx="269">
                  <c:v>10.653706584605663</c:v>
                </c:pt>
                <c:pt idx="270">
                  <c:v>10.612660357180705</c:v>
                </c:pt>
                <c:pt idx="271">
                  <c:v>10.612660357180705</c:v>
                </c:pt>
                <c:pt idx="272">
                  <c:v>10.612660357180705</c:v>
                </c:pt>
                <c:pt idx="273">
                  <c:v>10.653706584605663</c:v>
                </c:pt>
                <c:pt idx="274">
                  <c:v>10.653706584605663</c:v>
                </c:pt>
                <c:pt idx="275">
                  <c:v>10.612660357180705</c:v>
                </c:pt>
                <c:pt idx="276">
                  <c:v>10.653706584605663</c:v>
                </c:pt>
                <c:pt idx="277">
                  <c:v>10.653706584605663</c:v>
                </c:pt>
                <c:pt idx="278">
                  <c:v>10.653706584605663</c:v>
                </c:pt>
                <c:pt idx="279">
                  <c:v>10.653706584605663</c:v>
                </c:pt>
                <c:pt idx="280">
                  <c:v>10.653706584605663</c:v>
                </c:pt>
                <c:pt idx="281">
                  <c:v>10.653706584605663</c:v>
                </c:pt>
                <c:pt idx="282">
                  <c:v>10.694753355913777</c:v>
                </c:pt>
                <c:pt idx="283">
                  <c:v>10.694753355913777</c:v>
                </c:pt>
                <c:pt idx="284">
                  <c:v>10.653706584605663</c:v>
                </c:pt>
                <c:pt idx="285">
                  <c:v>10.653706584605663</c:v>
                </c:pt>
                <c:pt idx="286">
                  <c:v>10.653706584605663</c:v>
                </c:pt>
                <c:pt idx="287">
                  <c:v>10.653706584605663</c:v>
                </c:pt>
                <c:pt idx="288">
                  <c:v>10.653706584605663</c:v>
                </c:pt>
                <c:pt idx="289">
                  <c:v>10.653706584605663</c:v>
                </c:pt>
                <c:pt idx="290">
                  <c:v>10.694753355913777</c:v>
                </c:pt>
                <c:pt idx="291">
                  <c:v>10.694753355913777</c:v>
                </c:pt>
                <c:pt idx="292">
                  <c:v>10.694753355913777</c:v>
                </c:pt>
                <c:pt idx="293">
                  <c:v>10.612660357180705</c:v>
                </c:pt>
                <c:pt idx="294">
                  <c:v>10.612660357180705</c:v>
                </c:pt>
                <c:pt idx="295">
                  <c:v>10.612660357180705</c:v>
                </c:pt>
                <c:pt idx="296">
                  <c:v>10.653706584605663</c:v>
                </c:pt>
                <c:pt idx="297">
                  <c:v>10.653706584605663</c:v>
                </c:pt>
                <c:pt idx="298">
                  <c:v>10.653706584605663</c:v>
                </c:pt>
                <c:pt idx="299">
                  <c:v>10.653706584605663</c:v>
                </c:pt>
                <c:pt idx="300">
                  <c:v>10.694753355913777</c:v>
                </c:pt>
                <c:pt idx="301">
                  <c:v>10.694753355913777</c:v>
                </c:pt>
                <c:pt idx="302">
                  <c:v>10.653706584605663</c:v>
                </c:pt>
                <c:pt idx="303">
                  <c:v>10.653706584605663</c:v>
                </c:pt>
                <c:pt idx="304">
                  <c:v>10.694753355913777</c:v>
                </c:pt>
                <c:pt idx="305">
                  <c:v>10.653706584605663</c:v>
                </c:pt>
                <c:pt idx="306">
                  <c:v>10.612660357180705</c:v>
                </c:pt>
                <c:pt idx="307">
                  <c:v>10.612660357180705</c:v>
                </c:pt>
                <c:pt idx="308">
                  <c:v>10.653706584605663</c:v>
                </c:pt>
                <c:pt idx="309">
                  <c:v>10.612660357180705</c:v>
                </c:pt>
                <c:pt idx="310">
                  <c:v>10.612660357180705</c:v>
                </c:pt>
                <c:pt idx="311">
                  <c:v>10.653706584605663</c:v>
                </c:pt>
                <c:pt idx="312">
                  <c:v>10.653706584605663</c:v>
                </c:pt>
                <c:pt idx="313">
                  <c:v>10.653706584605663</c:v>
                </c:pt>
                <c:pt idx="314">
                  <c:v>10.653706584605663</c:v>
                </c:pt>
                <c:pt idx="315">
                  <c:v>10.612660357180705</c:v>
                </c:pt>
                <c:pt idx="316">
                  <c:v>10.612660357180705</c:v>
                </c:pt>
                <c:pt idx="317">
                  <c:v>10.612660357180705</c:v>
                </c:pt>
                <c:pt idx="318">
                  <c:v>10.612660357180705</c:v>
                </c:pt>
                <c:pt idx="319">
                  <c:v>10.571614673638903</c:v>
                </c:pt>
                <c:pt idx="320">
                  <c:v>10.612660357180705</c:v>
                </c:pt>
                <c:pt idx="321">
                  <c:v>10.612660357180705</c:v>
                </c:pt>
                <c:pt idx="322">
                  <c:v>10.612660357180705</c:v>
                </c:pt>
                <c:pt idx="323">
                  <c:v>10.612660357180705</c:v>
                </c:pt>
                <c:pt idx="324">
                  <c:v>10.612660357180705</c:v>
                </c:pt>
                <c:pt idx="325">
                  <c:v>10.612660357180705</c:v>
                </c:pt>
                <c:pt idx="326">
                  <c:v>10.653706584605663</c:v>
                </c:pt>
                <c:pt idx="327">
                  <c:v>10.612660357180705</c:v>
                </c:pt>
                <c:pt idx="328">
                  <c:v>10.612660357180705</c:v>
                </c:pt>
                <c:pt idx="329">
                  <c:v>10.571614673638903</c:v>
                </c:pt>
                <c:pt idx="330">
                  <c:v>10.571614673638903</c:v>
                </c:pt>
                <c:pt idx="331">
                  <c:v>10.571614673638903</c:v>
                </c:pt>
                <c:pt idx="332">
                  <c:v>10.571614673638903</c:v>
                </c:pt>
                <c:pt idx="333">
                  <c:v>10.571614673638903</c:v>
                </c:pt>
                <c:pt idx="334">
                  <c:v>10.571614673638903</c:v>
                </c:pt>
                <c:pt idx="335">
                  <c:v>10.612660357180705</c:v>
                </c:pt>
                <c:pt idx="336">
                  <c:v>10.612660357180705</c:v>
                </c:pt>
                <c:pt idx="337">
                  <c:v>10.612660357180705</c:v>
                </c:pt>
                <c:pt idx="338">
                  <c:v>10.612660357180705</c:v>
                </c:pt>
                <c:pt idx="339">
                  <c:v>10.612660357180705</c:v>
                </c:pt>
                <c:pt idx="340">
                  <c:v>10.612660357180705</c:v>
                </c:pt>
                <c:pt idx="341">
                  <c:v>10.612660357180705</c:v>
                </c:pt>
                <c:pt idx="342">
                  <c:v>10.612660357180705</c:v>
                </c:pt>
                <c:pt idx="343">
                  <c:v>10.612660357180705</c:v>
                </c:pt>
                <c:pt idx="344">
                  <c:v>10.571614673638903</c:v>
                </c:pt>
                <c:pt idx="345">
                  <c:v>10.571614673638903</c:v>
                </c:pt>
                <c:pt idx="346">
                  <c:v>10.571614673638903</c:v>
                </c:pt>
                <c:pt idx="347">
                  <c:v>10.612660357180705</c:v>
                </c:pt>
                <c:pt idx="348">
                  <c:v>10.571614673638903</c:v>
                </c:pt>
                <c:pt idx="349">
                  <c:v>10.612660357180705</c:v>
                </c:pt>
                <c:pt idx="350">
                  <c:v>10.571614673638903</c:v>
                </c:pt>
                <c:pt idx="351">
                  <c:v>10.612660357180705</c:v>
                </c:pt>
                <c:pt idx="352">
                  <c:v>10.612660357180705</c:v>
                </c:pt>
                <c:pt idx="353">
                  <c:v>10.612660357180705</c:v>
                </c:pt>
                <c:pt idx="354">
                  <c:v>10.612660357180705</c:v>
                </c:pt>
                <c:pt idx="355">
                  <c:v>10.612660357180705</c:v>
                </c:pt>
                <c:pt idx="356">
                  <c:v>10.612660357180705</c:v>
                </c:pt>
                <c:pt idx="357">
                  <c:v>10.612660357180705</c:v>
                </c:pt>
                <c:pt idx="358">
                  <c:v>10.612660357180705</c:v>
                </c:pt>
                <c:pt idx="359">
                  <c:v>10.612660357180705</c:v>
                </c:pt>
                <c:pt idx="360">
                  <c:v>10.612660357180705</c:v>
                </c:pt>
                <c:pt idx="361">
                  <c:v>10.612660357180705</c:v>
                </c:pt>
                <c:pt idx="362">
                  <c:v>10.612660357180705</c:v>
                </c:pt>
                <c:pt idx="363">
                  <c:v>10.653706584605663</c:v>
                </c:pt>
                <c:pt idx="364">
                  <c:v>10.653706584605663</c:v>
                </c:pt>
                <c:pt idx="365">
                  <c:v>10.653706584605663</c:v>
                </c:pt>
                <c:pt idx="366">
                  <c:v>10.612660357180705</c:v>
                </c:pt>
                <c:pt idx="367">
                  <c:v>10.653706584605663</c:v>
                </c:pt>
                <c:pt idx="368">
                  <c:v>10.653706584605663</c:v>
                </c:pt>
                <c:pt idx="369">
                  <c:v>10.653706584605663</c:v>
                </c:pt>
                <c:pt idx="370">
                  <c:v>10.653706584605663</c:v>
                </c:pt>
                <c:pt idx="371">
                  <c:v>10.653706584605663</c:v>
                </c:pt>
                <c:pt idx="372">
                  <c:v>10.612660357180705</c:v>
                </c:pt>
                <c:pt idx="373">
                  <c:v>10.612660357180705</c:v>
                </c:pt>
                <c:pt idx="374">
                  <c:v>10.612660357180705</c:v>
                </c:pt>
                <c:pt idx="375">
                  <c:v>10.612660357180705</c:v>
                </c:pt>
                <c:pt idx="376">
                  <c:v>10.612660357180705</c:v>
                </c:pt>
                <c:pt idx="377">
                  <c:v>10.612660357180705</c:v>
                </c:pt>
                <c:pt idx="378">
                  <c:v>10.612660357180705</c:v>
                </c:pt>
                <c:pt idx="379">
                  <c:v>10.612660357180705</c:v>
                </c:pt>
                <c:pt idx="380">
                  <c:v>10.571614673638903</c:v>
                </c:pt>
                <c:pt idx="381">
                  <c:v>10.612660357180705</c:v>
                </c:pt>
                <c:pt idx="382">
                  <c:v>10.612660357180705</c:v>
                </c:pt>
                <c:pt idx="383">
                  <c:v>10.612660357180705</c:v>
                </c:pt>
                <c:pt idx="384">
                  <c:v>10.571614673638903</c:v>
                </c:pt>
                <c:pt idx="385">
                  <c:v>10.612660357180705</c:v>
                </c:pt>
                <c:pt idx="386">
                  <c:v>10.612660357180705</c:v>
                </c:pt>
                <c:pt idx="387">
                  <c:v>10.612660357180705</c:v>
                </c:pt>
                <c:pt idx="388">
                  <c:v>10.612660357180705</c:v>
                </c:pt>
                <c:pt idx="389">
                  <c:v>10.612660357180705</c:v>
                </c:pt>
                <c:pt idx="390">
                  <c:v>10.612660357180705</c:v>
                </c:pt>
                <c:pt idx="391">
                  <c:v>10.612660357180705</c:v>
                </c:pt>
                <c:pt idx="392">
                  <c:v>10.612660357180705</c:v>
                </c:pt>
                <c:pt idx="393">
                  <c:v>10.612660357180705</c:v>
                </c:pt>
                <c:pt idx="394">
                  <c:v>10.612660357180705</c:v>
                </c:pt>
                <c:pt idx="395">
                  <c:v>10.612660357180705</c:v>
                </c:pt>
                <c:pt idx="396">
                  <c:v>10.612660357180705</c:v>
                </c:pt>
                <c:pt idx="397">
                  <c:v>10.612660357180705</c:v>
                </c:pt>
                <c:pt idx="398">
                  <c:v>10.612660357180705</c:v>
                </c:pt>
                <c:pt idx="399">
                  <c:v>10.612660357180705</c:v>
                </c:pt>
                <c:pt idx="400">
                  <c:v>10.571614673638903</c:v>
                </c:pt>
                <c:pt idx="401">
                  <c:v>10.571614673638903</c:v>
                </c:pt>
                <c:pt idx="402">
                  <c:v>10.571614673638903</c:v>
                </c:pt>
                <c:pt idx="403">
                  <c:v>10.571614673638903</c:v>
                </c:pt>
                <c:pt idx="404">
                  <c:v>10.612660357180705</c:v>
                </c:pt>
                <c:pt idx="405">
                  <c:v>10.653706584605663</c:v>
                </c:pt>
                <c:pt idx="406">
                  <c:v>10.612660357180705</c:v>
                </c:pt>
                <c:pt idx="407">
                  <c:v>10.612660357180705</c:v>
                </c:pt>
                <c:pt idx="408">
                  <c:v>10.612660357180705</c:v>
                </c:pt>
                <c:pt idx="409">
                  <c:v>10.612660357180705</c:v>
                </c:pt>
                <c:pt idx="410">
                  <c:v>10.612660357180705</c:v>
                </c:pt>
                <c:pt idx="411">
                  <c:v>10.612660357180705</c:v>
                </c:pt>
                <c:pt idx="412">
                  <c:v>10.612660357180705</c:v>
                </c:pt>
                <c:pt idx="413">
                  <c:v>10.612660357180705</c:v>
                </c:pt>
                <c:pt idx="414">
                  <c:v>10.653706584605663</c:v>
                </c:pt>
                <c:pt idx="415">
                  <c:v>10.653706584605663</c:v>
                </c:pt>
                <c:pt idx="416">
                  <c:v>10.653706584605663</c:v>
                </c:pt>
                <c:pt idx="417">
                  <c:v>10.653706584605663</c:v>
                </c:pt>
                <c:pt idx="418">
                  <c:v>10.653706584605663</c:v>
                </c:pt>
                <c:pt idx="419">
                  <c:v>10.653706584605663</c:v>
                </c:pt>
                <c:pt idx="420">
                  <c:v>10.653706584605663</c:v>
                </c:pt>
                <c:pt idx="421">
                  <c:v>10.653706584605663</c:v>
                </c:pt>
                <c:pt idx="422">
                  <c:v>10.653706584605663</c:v>
                </c:pt>
                <c:pt idx="423">
                  <c:v>10.653706584605663</c:v>
                </c:pt>
                <c:pt idx="424">
                  <c:v>10.612660357180705</c:v>
                </c:pt>
                <c:pt idx="425">
                  <c:v>10.612660357180705</c:v>
                </c:pt>
                <c:pt idx="426">
                  <c:v>10.612660357180705</c:v>
                </c:pt>
                <c:pt idx="427">
                  <c:v>10.612660357180705</c:v>
                </c:pt>
                <c:pt idx="428">
                  <c:v>10.612660357180705</c:v>
                </c:pt>
                <c:pt idx="429">
                  <c:v>10.612660357180705</c:v>
                </c:pt>
                <c:pt idx="430">
                  <c:v>10.612660357180705</c:v>
                </c:pt>
                <c:pt idx="431">
                  <c:v>10.612660357180705</c:v>
                </c:pt>
                <c:pt idx="432">
                  <c:v>10.612660357180705</c:v>
                </c:pt>
                <c:pt idx="433">
                  <c:v>10.612660357180705</c:v>
                </c:pt>
                <c:pt idx="434">
                  <c:v>10.612660357180705</c:v>
                </c:pt>
                <c:pt idx="435">
                  <c:v>10.571614673638903</c:v>
                </c:pt>
                <c:pt idx="436">
                  <c:v>10.612660357180705</c:v>
                </c:pt>
                <c:pt idx="437">
                  <c:v>10.612660357180705</c:v>
                </c:pt>
                <c:pt idx="438">
                  <c:v>10.612660357180705</c:v>
                </c:pt>
                <c:pt idx="439">
                  <c:v>10.612660357180705</c:v>
                </c:pt>
                <c:pt idx="440">
                  <c:v>10.612660357180705</c:v>
                </c:pt>
                <c:pt idx="441">
                  <c:v>10.612660357180705</c:v>
                </c:pt>
                <c:pt idx="442">
                  <c:v>10.612660357180705</c:v>
                </c:pt>
                <c:pt idx="443">
                  <c:v>10.612660357180705</c:v>
                </c:pt>
                <c:pt idx="444">
                  <c:v>10.612660357180705</c:v>
                </c:pt>
                <c:pt idx="445">
                  <c:v>10.612660357180705</c:v>
                </c:pt>
                <c:pt idx="446">
                  <c:v>10.612660357180705</c:v>
                </c:pt>
                <c:pt idx="447">
                  <c:v>10.612660357180705</c:v>
                </c:pt>
                <c:pt idx="448">
                  <c:v>10.653706584605663</c:v>
                </c:pt>
                <c:pt idx="449">
                  <c:v>10.612660357180705</c:v>
                </c:pt>
                <c:pt idx="450">
                  <c:v>10.653706584605663</c:v>
                </c:pt>
                <c:pt idx="451">
                  <c:v>10.612660357180705</c:v>
                </c:pt>
                <c:pt idx="452">
                  <c:v>10.612660357180705</c:v>
                </c:pt>
                <c:pt idx="453">
                  <c:v>10.612660357180705</c:v>
                </c:pt>
                <c:pt idx="454">
                  <c:v>10.612660357180705</c:v>
                </c:pt>
                <c:pt idx="455">
                  <c:v>10.612660357180705</c:v>
                </c:pt>
                <c:pt idx="456">
                  <c:v>10.612660357180705</c:v>
                </c:pt>
                <c:pt idx="457">
                  <c:v>10.612660357180705</c:v>
                </c:pt>
                <c:pt idx="458">
                  <c:v>10.612660357180705</c:v>
                </c:pt>
                <c:pt idx="459">
                  <c:v>10.612660357180705</c:v>
                </c:pt>
                <c:pt idx="460">
                  <c:v>10.612660357180705</c:v>
                </c:pt>
                <c:pt idx="461">
                  <c:v>10.612660357180705</c:v>
                </c:pt>
                <c:pt idx="462">
                  <c:v>10.612660357180705</c:v>
                </c:pt>
                <c:pt idx="463">
                  <c:v>10.612660357180705</c:v>
                </c:pt>
                <c:pt idx="464">
                  <c:v>10.612660357180705</c:v>
                </c:pt>
                <c:pt idx="465">
                  <c:v>10.612660357180705</c:v>
                </c:pt>
                <c:pt idx="466">
                  <c:v>10.612660357180705</c:v>
                </c:pt>
                <c:pt idx="467">
                  <c:v>10.612660357180705</c:v>
                </c:pt>
                <c:pt idx="468">
                  <c:v>10.653706584605663</c:v>
                </c:pt>
                <c:pt idx="469">
                  <c:v>10.653706584605663</c:v>
                </c:pt>
                <c:pt idx="470">
                  <c:v>10.612660357180705</c:v>
                </c:pt>
                <c:pt idx="471">
                  <c:v>10.612660357180705</c:v>
                </c:pt>
                <c:pt idx="472">
                  <c:v>10.612660357180705</c:v>
                </c:pt>
                <c:pt idx="473">
                  <c:v>10.612660357180705</c:v>
                </c:pt>
                <c:pt idx="474">
                  <c:v>10.571614673638903</c:v>
                </c:pt>
                <c:pt idx="475">
                  <c:v>10.571614673638903</c:v>
                </c:pt>
                <c:pt idx="476">
                  <c:v>10.612660357180705</c:v>
                </c:pt>
                <c:pt idx="477">
                  <c:v>10.653706584605663</c:v>
                </c:pt>
                <c:pt idx="478">
                  <c:v>10.653706584605663</c:v>
                </c:pt>
                <c:pt idx="479">
                  <c:v>10.612660357180705</c:v>
                </c:pt>
                <c:pt idx="480">
                  <c:v>10.612660357180705</c:v>
                </c:pt>
                <c:pt idx="481">
                  <c:v>10.612660357180705</c:v>
                </c:pt>
                <c:pt idx="482">
                  <c:v>10.612660357180705</c:v>
                </c:pt>
                <c:pt idx="483">
                  <c:v>10.612660357180705</c:v>
                </c:pt>
                <c:pt idx="484">
                  <c:v>10.612660357180705</c:v>
                </c:pt>
                <c:pt idx="485">
                  <c:v>10.612660357180705</c:v>
                </c:pt>
                <c:pt idx="486">
                  <c:v>10.612660357180705</c:v>
                </c:pt>
                <c:pt idx="487">
                  <c:v>10.612660357180705</c:v>
                </c:pt>
                <c:pt idx="488">
                  <c:v>10.612660357180705</c:v>
                </c:pt>
                <c:pt idx="489">
                  <c:v>10.612660357180705</c:v>
                </c:pt>
                <c:pt idx="490">
                  <c:v>10.612660357180705</c:v>
                </c:pt>
                <c:pt idx="491">
                  <c:v>10.612660357180705</c:v>
                </c:pt>
                <c:pt idx="492">
                  <c:v>10.612660357180705</c:v>
                </c:pt>
                <c:pt idx="493">
                  <c:v>10.612660357180705</c:v>
                </c:pt>
                <c:pt idx="494">
                  <c:v>10.612660357180705</c:v>
                </c:pt>
                <c:pt idx="495">
                  <c:v>10.653706584605663</c:v>
                </c:pt>
                <c:pt idx="496">
                  <c:v>10.612660357180705</c:v>
                </c:pt>
                <c:pt idx="497">
                  <c:v>10.612660357180705</c:v>
                </c:pt>
                <c:pt idx="498">
                  <c:v>10.612660357180705</c:v>
                </c:pt>
                <c:pt idx="499">
                  <c:v>10.612660357180705</c:v>
                </c:pt>
                <c:pt idx="500">
                  <c:v>10.612660357180705</c:v>
                </c:pt>
                <c:pt idx="501">
                  <c:v>10.612660357180705</c:v>
                </c:pt>
                <c:pt idx="502">
                  <c:v>10.612660357180705</c:v>
                </c:pt>
                <c:pt idx="503">
                  <c:v>10.653706584605663</c:v>
                </c:pt>
                <c:pt idx="504">
                  <c:v>10.653706584605663</c:v>
                </c:pt>
                <c:pt idx="505">
                  <c:v>10.612660357180705</c:v>
                </c:pt>
                <c:pt idx="506">
                  <c:v>10.612660357180705</c:v>
                </c:pt>
                <c:pt idx="507">
                  <c:v>10.612660357180705</c:v>
                </c:pt>
                <c:pt idx="508">
                  <c:v>10.612660357180705</c:v>
                </c:pt>
                <c:pt idx="509">
                  <c:v>10.612660357180705</c:v>
                </c:pt>
                <c:pt idx="510">
                  <c:v>10.612660357180705</c:v>
                </c:pt>
                <c:pt idx="511">
                  <c:v>10.612660357180705</c:v>
                </c:pt>
                <c:pt idx="512">
                  <c:v>10.612660357180705</c:v>
                </c:pt>
                <c:pt idx="513">
                  <c:v>10.612660357180705</c:v>
                </c:pt>
                <c:pt idx="514">
                  <c:v>10.612660357180705</c:v>
                </c:pt>
                <c:pt idx="515">
                  <c:v>10.612660357180705</c:v>
                </c:pt>
                <c:pt idx="516">
                  <c:v>10.612660357180705</c:v>
                </c:pt>
                <c:pt idx="517">
                  <c:v>10.612660357180705</c:v>
                </c:pt>
                <c:pt idx="518">
                  <c:v>10.612660357180705</c:v>
                </c:pt>
                <c:pt idx="519">
                  <c:v>10.612660357180705</c:v>
                </c:pt>
                <c:pt idx="520">
                  <c:v>10.612660357180705</c:v>
                </c:pt>
                <c:pt idx="521">
                  <c:v>10.612660357180705</c:v>
                </c:pt>
                <c:pt idx="522">
                  <c:v>10.612660357180705</c:v>
                </c:pt>
                <c:pt idx="523">
                  <c:v>10.612660357180705</c:v>
                </c:pt>
                <c:pt idx="524">
                  <c:v>10.571614673638903</c:v>
                </c:pt>
                <c:pt idx="525">
                  <c:v>10.612660357180705</c:v>
                </c:pt>
                <c:pt idx="526">
                  <c:v>10.612660357180705</c:v>
                </c:pt>
                <c:pt idx="527">
                  <c:v>10.612660357180705</c:v>
                </c:pt>
                <c:pt idx="528">
                  <c:v>10.612660357180705</c:v>
                </c:pt>
                <c:pt idx="529">
                  <c:v>10.612660357180705</c:v>
                </c:pt>
                <c:pt idx="530">
                  <c:v>10.571614673638903</c:v>
                </c:pt>
                <c:pt idx="531">
                  <c:v>10.571614673638903</c:v>
                </c:pt>
                <c:pt idx="532">
                  <c:v>10.571614673638903</c:v>
                </c:pt>
                <c:pt idx="533">
                  <c:v>10.571614673638903</c:v>
                </c:pt>
                <c:pt idx="534">
                  <c:v>10.571614673638903</c:v>
                </c:pt>
                <c:pt idx="535">
                  <c:v>10.612660357180705</c:v>
                </c:pt>
                <c:pt idx="536">
                  <c:v>10.612660357180705</c:v>
                </c:pt>
                <c:pt idx="537">
                  <c:v>10.612660357180705</c:v>
                </c:pt>
                <c:pt idx="538">
                  <c:v>10.653706584605663</c:v>
                </c:pt>
                <c:pt idx="539">
                  <c:v>10.653706584605663</c:v>
                </c:pt>
                <c:pt idx="540">
                  <c:v>10.612660357180705</c:v>
                </c:pt>
                <c:pt idx="541">
                  <c:v>10.612660357180705</c:v>
                </c:pt>
                <c:pt idx="542">
                  <c:v>10.612660357180705</c:v>
                </c:pt>
                <c:pt idx="543">
                  <c:v>10.612660357180705</c:v>
                </c:pt>
                <c:pt idx="544">
                  <c:v>10.612660357180705</c:v>
                </c:pt>
                <c:pt idx="545">
                  <c:v>10.612660357180705</c:v>
                </c:pt>
                <c:pt idx="546">
                  <c:v>10.612660357180705</c:v>
                </c:pt>
                <c:pt idx="547">
                  <c:v>10.612660357180705</c:v>
                </c:pt>
                <c:pt idx="548">
                  <c:v>10.612660357180705</c:v>
                </c:pt>
                <c:pt idx="549">
                  <c:v>10.612660357180705</c:v>
                </c:pt>
                <c:pt idx="550">
                  <c:v>10.612660357180705</c:v>
                </c:pt>
                <c:pt idx="551">
                  <c:v>10.612660357180705</c:v>
                </c:pt>
                <c:pt idx="552">
                  <c:v>10.612660357180705</c:v>
                </c:pt>
                <c:pt idx="553">
                  <c:v>10.612660357180705</c:v>
                </c:pt>
                <c:pt idx="554">
                  <c:v>10.571614673638903</c:v>
                </c:pt>
                <c:pt idx="555">
                  <c:v>10.571614673638903</c:v>
                </c:pt>
                <c:pt idx="556">
                  <c:v>10.571614673638903</c:v>
                </c:pt>
                <c:pt idx="557">
                  <c:v>10.612660357180705</c:v>
                </c:pt>
                <c:pt idx="558">
                  <c:v>10.612660357180705</c:v>
                </c:pt>
                <c:pt idx="559">
                  <c:v>10.612660357180705</c:v>
                </c:pt>
                <c:pt idx="560">
                  <c:v>10.653706584605663</c:v>
                </c:pt>
                <c:pt idx="561">
                  <c:v>10.653706584605663</c:v>
                </c:pt>
                <c:pt idx="562">
                  <c:v>10.653706584605663</c:v>
                </c:pt>
                <c:pt idx="563">
                  <c:v>10.653706584605663</c:v>
                </c:pt>
                <c:pt idx="564">
                  <c:v>10.694753355913777</c:v>
                </c:pt>
                <c:pt idx="565">
                  <c:v>10.653706584605663</c:v>
                </c:pt>
                <c:pt idx="566">
                  <c:v>10.653706584605663</c:v>
                </c:pt>
                <c:pt idx="567">
                  <c:v>10.653706584605663</c:v>
                </c:pt>
                <c:pt idx="568">
                  <c:v>10.612660357180705</c:v>
                </c:pt>
                <c:pt idx="569">
                  <c:v>10.571614673638903</c:v>
                </c:pt>
                <c:pt idx="570">
                  <c:v>10.612660357180705</c:v>
                </c:pt>
                <c:pt idx="571">
                  <c:v>10.571614673638903</c:v>
                </c:pt>
                <c:pt idx="572">
                  <c:v>10.612660357180705</c:v>
                </c:pt>
                <c:pt idx="573">
                  <c:v>10.612660357180705</c:v>
                </c:pt>
                <c:pt idx="574">
                  <c:v>10.653706584605663</c:v>
                </c:pt>
                <c:pt idx="575">
                  <c:v>10.612660357180705</c:v>
                </c:pt>
                <c:pt idx="576">
                  <c:v>10.612660357180705</c:v>
                </c:pt>
                <c:pt idx="577">
                  <c:v>10.653706584605663</c:v>
                </c:pt>
                <c:pt idx="578">
                  <c:v>10.653706584605663</c:v>
                </c:pt>
                <c:pt idx="579">
                  <c:v>10.653706584605663</c:v>
                </c:pt>
                <c:pt idx="580">
                  <c:v>10.612660357180705</c:v>
                </c:pt>
                <c:pt idx="581">
                  <c:v>10.612660357180705</c:v>
                </c:pt>
                <c:pt idx="582">
                  <c:v>10.612660357180705</c:v>
                </c:pt>
                <c:pt idx="583">
                  <c:v>10.612660357180705</c:v>
                </c:pt>
                <c:pt idx="584">
                  <c:v>10.612660357180705</c:v>
                </c:pt>
                <c:pt idx="585">
                  <c:v>10.612660357180705</c:v>
                </c:pt>
                <c:pt idx="586">
                  <c:v>10.571614673638903</c:v>
                </c:pt>
                <c:pt idx="587">
                  <c:v>10.571614673638903</c:v>
                </c:pt>
                <c:pt idx="588">
                  <c:v>10.571614673638903</c:v>
                </c:pt>
                <c:pt idx="589">
                  <c:v>10.612660357180705</c:v>
                </c:pt>
                <c:pt idx="590">
                  <c:v>10.571614673638903</c:v>
                </c:pt>
                <c:pt idx="591">
                  <c:v>10.571614673638903</c:v>
                </c:pt>
                <c:pt idx="592">
                  <c:v>10.571614673638903</c:v>
                </c:pt>
                <c:pt idx="593">
                  <c:v>10.571614673638903</c:v>
                </c:pt>
                <c:pt idx="594">
                  <c:v>10.571614673638903</c:v>
                </c:pt>
                <c:pt idx="595">
                  <c:v>10.612660357180705</c:v>
                </c:pt>
                <c:pt idx="596">
                  <c:v>10.653706584605663</c:v>
                </c:pt>
                <c:pt idx="597">
                  <c:v>10.653706584605663</c:v>
                </c:pt>
                <c:pt idx="598">
                  <c:v>10.612660357180705</c:v>
                </c:pt>
                <c:pt idx="599">
                  <c:v>10.653706584605663</c:v>
                </c:pt>
                <c:pt idx="600">
                  <c:v>10.612660357180705</c:v>
                </c:pt>
                <c:pt idx="601">
                  <c:v>10.653706584605663</c:v>
                </c:pt>
                <c:pt idx="602">
                  <c:v>10.653706584605663</c:v>
                </c:pt>
                <c:pt idx="603">
                  <c:v>10.653706584605663</c:v>
                </c:pt>
                <c:pt idx="604">
                  <c:v>10.612660357180705</c:v>
                </c:pt>
                <c:pt idx="605">
                  <c:v>10.612660357180705</c:v>
                </c:pt>
                <c:pt idx="606">
                  <c:v>10.653706584605663</c:v>
                </c:pt>
                <c:pt idx="607">
                  <c:v>10.653706584605663</c:v>
                </c:pt>
                <c:pt idx="608">
                  <c:v>10.653706584605663</c:v>
                </c:pt>
                <c:pt idx="609">
                  <c:v>10.653706584605663</c:v>
                </c:pt>
                <c:pt idx="610">
                  <c:v>10.694753355913777</c:v>
                </c:pt>
                <c:pt idx="611">
                  <c:v>10.694753355913777</c:v>
                </c:pt>
                <c:pt idx="612">
                  <c:v>10.694753355913777</c:v>
                </c:pt>
                <c:pt idx="613">
                  <c:v>10.694753355913777</c:v>
                </c:pt>
                <c:pt idx="614">
                  <c:v>10.694753355913777</c:v>
                </c:pt>
                <c:pt idx="615">
                  <c:v>10.694753355913777</c:v>
                </c:pt>
                <c:pt idx="616">
                  <c:v>10.694753355913777</c:v>
                </c:pt>
                <c:pt idx="617">
                  <c:v>10.694753355913777</c:v>
                </c:pt>
                <c:pt idx="618">
                  <c:v>10.694753355913777</c:v>
                </c:pt>
                <c:pt idx="619">
                  <c:v>10.694753355913777</c:v>
                </c:pt>
                <c:pt idx="620">
                  <c:v>10.694753355913777</c:v>
                </c:pt>
                <c:pt idx="621">
                  <c:v>10.694753355913777</c:v>
                </c:pt>
                <c:pt idx="622">
                  <c:v>10.653706584605663</c:v>
                </c:pt>
                <c:pt idx="623">
                  <c:v>10.653706584605663</c:v>
                </c:pt>
                <c:pt idx="624">
                  <c:v>10.653706584605663</c:v>
                </c:pt>
                <c:pt idx="625">
                  <c:v>10.653706584605663</c:v>
                </c:pt>
                <c:pt idx="626">
                  <c:v>10.653706584605663</c:v>
                </c:pt>
                <c:pt idx="627">
                  <c:v>10.694753355913777</c:v>
                </c:pt>
                <c:pt idx="628">
                  <c:v>10.653706584605663</c:v>
                </c:pt>
                <c:pt idx="629">
                  <c:v>10.653706584605663</c:v>
                </c:pt>
                <c:pt idx="630">
                  <c:v>10.653706584605663</c:v>
                </c:pt>
                <c:pt idx="631">
                  <c:v>10.653706584605663</c:v>
                </c:pt>
                <c:pt idx="632">
                  <c:v>10.653706584605663</c:v>
                </c:pt>
                <c:pt idx="633">
                  <c:v>10.653706584605663</c:v>
                </c:pt>
                <c:pt idx="634">
                  <c:v>10.653706584605663</c:v>
                </c:pt>
                <c:pt idx="635">
                  <c:v>10.653706584605663</c:v>
                </c:pt>
                <c:pt idx="636">
                  <c:v>10.612660357180705</c:v>
                </c:pt>
                <c:pt idx="637">
                  <c:v>10.653706584605663</c:v>
                </c:pt>
                <c:pt idx="638">
                  <c:v>10.612660357180705</c:v>
                </c:pt>
                <c:pt idx="639">
                  <c:v>10.612660357180705</c:v>
                </c:pt>
                <c:pt idx="640">
                  <c:v>10.612660357180705</c:v>
                </c:pt>
                <c:pt idx="641">
                  <c:v>10.612660357180705</c:v>
                </c:pt>
                <c:pt idx="642">
                  <c:v>10.653706584605663</c:v>
                </c:pt>
                <c:pt idx="643">
                  <c:v>10.653706584605663</c:v>
                </c:pt>
                <c:pt idx="644">
                  <c:v>10.653706584605663</c:v>
                </c:pt>
                <c:pt idx="645">
                  <c:v>10.653706584605663</c:v>
                </c:pt>
                <c:pt idx="646">
                  <c:v>10.653706584605663</c:v>
                </c:pt>
                <c:pt idx="647">
                  <c:v>10.653706584605663</c:v>
                </c:pt>
                <c:pt idx="648">
                  <c:v>10.653706584605663</c:v>
                </c:pt>
                <c:pt idx="649">
                  <c:v>10.653706584605663</c:v>
                </c:pt>
                <c:pt idx="650">
                  <c:v>10.653706584605663</c:v>
                </c:pt>
                <c:pt idx="651">
                  <c:v>10.653706584605663</c:v>
                </c:pt>
                <c:pt idx="652">
                  <c:v>10.653706584605663</c:v>
                </c:pt>
                <c:pt idx="653">
                  <c:v>10.612660357180705</c:v>
                </c:pt>
                <c:pt idx="654">
                  <c:v>10.612660357180705</c:v>
                </c:pt>
                <c:pt idx="655">
                  <c:v>10.571614673638903</c:v>
                </c:pt>
                <c:pt idx="656">
                  <c:v>10.612660357180705</c:v>
                </c:pt>
                <c:pt idx="657">
                  <c:v>10.612660357180705</c:v>
                </c:pt>
                <c:pt idx="658">
                  <c:v>10.612660357180705</c:v>
                </c:pt>
                <c:pt idx="659">
                  <c:v>10.571614673638903</c:v>
                </c:pt>
                <c:pt idx="660">
                  <c:v>10.571614673638903</c:v>
                </c:pt>
                <c:pt idx="661">
                  <c:v>10.612660357180705</c:v>
                </c:pt>
                <c:pt idx="662">
                  <c:v>10.612660357180705</c:v>
                </c:pt>
                <c:pt idx="663">
                  <c:v>10.571614673638903</c:v>
                </c:pt>
                <c:pt idx="664">
                  <c:v>10.571614673638903</c:v>
                </c:pt>
                <c:pt idx="665">
                  <c:v>10.612660357180705</c:v>
                </c:pt>
                <c:pt idx="666">
                  <c:v>10.612660357180705</c:v>
                </c:pt>
                <c:pt idx="667">
                  <c:v>10.612660357180705</c:v>
                </c:pt>
                <c:pt idx="668">
                  <c:v>10.653706584605663</c:v>
                </c:pt>
                <c:pt idx="669">
                  <c:v>10.694753355913777</c:v>
                </c:pt>
                <c:pt idx="670">
                  <c:v>10.694753355913777</c:v>
                </c:pt>
                <c:pt idx="671">
                  <c:v>10.653706584605663</c:v>
                </c:pt>
                <c:pt idx="672">
                  <c:v>10.653706584605663</c:v>
                </c:pt>
                <c:pt idx="673">
                  <c:v>10.653706584605663</c:v>
                </c:pt>
                <c:pt idx="674">
                  <c:v>10.653706584605663</c:v>
                </c:pt>
                <c:pt idx="675">
                  <c:v>10.612660357180705</c:v>
                </c:pt>
                <c:pt idx="676">
                  <c:v>10.653706584605663</c:v>
                </c:pt>
                <c:pt idx="677">
                  <c:v>10.612660357180705</c:v>
                </c:pt>
                <c:pt idx="678">
                  <c:v>10.653706584605663</c:v>
                </c:pt>
                <c:pt idx="679">
                  <c:v>10.653706584605663</c:v>
                </c:pt>
                <c:pt idx="680">
                  <c:v>10.694753355913777</c:v>
                </c:pt>
                <c:pt idx="681">
                  <c:v>10.694753355913777</c:v>
                </c:pt>
                <c:pt idx="682">
                  <c:v>10.653706584605663</c:v>
                </c:pt>
                <c:pt idx="683">
                  <c:v>10.653706584605663</c:v>
                </c:pt>
                <c:pt idx="684">
                  <c:v>10.694753355913777</c:v>
                </c:pt>
                <c:pt idx="685">
                  <c:v>10.653706584605663</c:v>
                </c:pt>
                <c:pt idx="686">
                  <c:v>10.694753355913777</c:v>
                </c:pt>
                <c:pt idx="687">
                  <c:v>10.694753355913777</c:v>
                </c:pt>
                <c:pt idx="688">
                  <c:v>10.653706584605663</c:v>
                </c:pt>
                <c:pt idx="689">
                  <c:v>10.653706584605663</c:v>
                </c:pt>
                <c:pt idx="690">
                  <c:v>10.653706584605663</c:v>
                </c:pt>
                <c:pt idx="691">
                  <c:v>10.653706584605663</c:v>
                </c:pt>
                <c:pt idx="692">
                  <c:v>10.653706584605663</c:v>
                </c:pt>
                <c:pt idx="693">
                  <c:v>10.653706584605663</c:v>
                </c:pt>
                <c:pt idx="694">
                  <c:v>10.653706584605663</c:v>
                </c:pt>
                <c:pt idx="695">
                  <c:v>10.612660357180705</c:v>
                </c:pt>
                <c:pt idx="696">
                  <c:v>10.612660357180705</c:v>
                </c:pt>
                <c:pt idx="697">
                  <c:v>10.653706584605663</c:v>
                </c:pt>
                <c:pt idx="698">
                  <c:v>10.612660357180705</c:v>
                </c:pt>
                <c:pt idx="699">
                  <c:v>10.612660357180705</c:v>
                </c:pt>
                <c:pt idx="700">
                  <c:v>10.612660357180705</c:v>
                </c:pt>
                <c:pt idx="701">
                  <c:v>10.612660357180705</c:v>
                </c:pt>
                <c:pt idx="702">
                  <c:v>10.612660357180705</c:v>
                </c:pt>
                <c:pt idx="703">
                  <c:v>10.612660357180705</c:v>
                </c:pt>
                <c:pt idx="704">
                  <c:v>10.612660357180705</c:v>
                </c:pt>
                <c:pt idx="705">
                  <c:v>10.612660357180705</c:v>
                </c:pt>
                <c:pt idx="706">
                  <c:v>10.612660357180705</c:v>
                </c:pt>
                <c:pt idx="707">
                  <c:v>10.612660357180705</c:v>
                </c:pt>
                <c:pt idx="708">
                  <c:v>10.612660357180705</c:v>
                </c:pt>
                <c:pt idx="709">
                  <c:v>10.612660357180705</c:v>
                </c:pt>
                <c:pt idx="710">
                  <c:v>10.612660357180705</c:v>
                </c:pt>
                <c:pt idx="711">
                  <c:v>10.612660357180705</c:v>
                </c:pt>
                <c:pt idx="712">
                  <c:v>10.612660357180705</c:v>
                </c:pt>
                <c:pt idx="713">
                  <c:v>10.612660357180705</c:v>
                </c:pt>
                <c:pt idx="714">
                  <c:v>10.612660357180705</c:v>
                </c:pt>
                <c:pt idx="715">
                  <c:v>10.571614673638903</c:v>
                </c:pt>
                <c:pt idx="716">
                  <c:v>10.612660357180705</c:v>
                </c:pt>
                <c:pt idx="717">
                  <c:v>10.571614673638903</c:v>
                </c:pt>
                <c:pt idx="718">
                  <c:v>10.571614673638903</c:v>
                </c:pt>
                <c:pt idx="719">
                  <c:v>10.571614673638903</c:v>
                </c:pt>
                <c:pt idx="720">
                  <c:v>10.571614673638903</c:v>
                </c:pt>
                <c:pt idx="721">
                  <c:v>10.612660357180705</c:v>
                </c:pt>
                <c:pt idx="722">
                  <c:v>10.612660357180705</c:v>
                </c:pt>
                <c:pt idx="723">
                  <c:v>10.612660357180705</c:v>
                </c:pt>
                <c:pt idx="724">
                  <c:v>10.612660357180705</c:v>
                </c:pt>
                <c:pt idx="725">
                  <c:v>10.612660357180705</c:v>
                </c:pt>
                <c:pt idx="726">
                  <c:v>10.571614673638903</c:v>
                </c:pt>
                <c:pt idx="727">
                  <c:v>10.571614673638903</c:v>
                </c:pt>
                <c:pt idx="728">
                  <c:v>10.571614673638903</c:v>
                </c:pt>
                <c:pt idx="729">
                  <c:v>10.612660357180705</c:v>
                </c:pt>
                <c:pt idx="730">
                  <c:v>10.653706584605663</c:v>
                </c:pt>
                <c:pt idx="731">
                  <c:v>10.653706584605663</c:v>
                </c:pt>
                <c:pt idx="732">
                  <c:v>10.612660357180705</c:v>
                </c:pt>
                <c:pt idx="733">
                  <c:v>10.612660357180705</c:v>
                </c:pt>
                <c:pt idx="734">
                  <c:v>10.612660357180705</c:v>
                </c:pt>
                <c:pt idx="735">
                  <c:v>10.612660357180705</c:v>
                </c:pt>
                <c:pt idx="736">
                  <c:v>10.612660357180705</c:v>
                </c:pt>
                <c:pt idx="737">
                  <c:v>10.612660357180705</c:v>
                </c:pt>
                <c:pt idx="738">
                  <c:v>10.612660357180705</c:v>
                </c:pt>
                <c:pt idx="739">
                  <c:v>10.612660357180705</c:v>
                </c:pt>
                <c:pt idx="740">
                  <c:v>10.612660357180705</c:v>
                </c:pt>
                <c:pt idx="741">
                  <c:v>10.612660357180705</c:v>
                </c:pt>
                <c:pt idx="742">
                  <c:v>10.653706584605663</c:v>
                </c:pt>
                <c:pt idx="743">
                  <c:v>10.653706584605663</c:v>
                </c:pt>
                <c:pt idx="744">
                  <c:v>10.653706584605663</c:v>
                </c:pt>
                <c:pt idx="745">
                  <c:v>10.653706584605663</c:v>
                </c:pt>
                <c:pt idx="746">
                  <c:v>10.653706584605663</c:v>
                </c:pt>
                <c:pt idx="747">
                  <c:v>10.653706584605663</c:v>
                </c:pt>
                <c:pt idx="748">
                  <c:v>10.653706584605663</c:v>
                </c:pt>
                <c:pt idx="749">
                  <c:v>10.653706584605663</c:v>
                </c:pt>
                <c:pt idx="750">
                  <c:v>10.612660357180705</c:v>
                </c:pt>
                <c:pt idx="751">
                  <c:v>10.612660357180705</c:v>
                </c:pt>
                <c:pt idx="752">
                  <c:v>10.612660357180705</c:v>
                </c:pt>
                <c:pt idx="753">
                  <c:v>10.612660357180705</c:v>
                </c:pt>
                <c:pt idx="754">
                  <c:v>10.653706584605663</c:v>
                </c:pt>
                <c:pt idx="755">
                  <c:v>10.653706584605663</c:v>
                </c:pt>
                <c:pt idx="756">
                  <c:v>10.653706584605663</c:v>
                </c:pt>
                <c:pt idx="757">
                  <c:v>10.653706584605663</c:v>
                </c:pt>
                <c:pt idx="758">
                  <c:v>10.653706584605663</c:v>
                </c:pt>
                <c:pt idx="759">
                  <c:v>10.653706584605663</c:v>
                </c:pt>
                <c:pt idx="760">
                  <c:v>10.653706584605663</c:v>
                </c:pt>
                <c:pt idx="761">
                  <c:v>10.653706584605663</c:v>
                </c:pt>
                <c:pt idx="762">
                  <c:v>10.653706584605663</c:v>
                </c:pt>
                <c:pt idx="763">
                  <c:v>10.653706584605663</c:v>
                </c:pt>
                <c:pt idx="764">
                  <c:v>10.612660357180705</c:v>
                </c:pt>
                <c:pt idx="765">
                  <c:v>10.612660357180705</c:v>
                </c:pt>
                <c:pt idx="766">
                  <c:v>10.612660357180705</c:v>
                </c:pt>
                <c:pt idx="767">
                  <c:v>10.612660357180705</c:v>
                </c:pt>
                <c:pt idx="768">
                  <c:v>10.612660357180705</c:v>
                </c:pt>
                <c:pt idx="769">
                  <c:v>10.612660357180705</c:v>
                </c:pt>
                <c:pt idx="770">
                  <c:v>10.571614673638903</c:v>
                </c:pt>
                <c:pt idx="771">
                  <c:v>10.612660357180705</c:v>
                </c:pt>
                <c:pt idx="772">
                  <c:v>10.612660357180705</c:v>
                </c:pt>
                <c:pt idx="773">
                  <c:v>10.612660357180705</c:v>
                </c:pt>
                <c:pt idx="774">
                  <c:v>10.653706584605663</c:v>
                </c:pt>
                <c:pt idx="775">
                  <c:v>10.653706584605663</c:v>
                </c:pt>
                <c:pt idx="776">
                  <c:v>10.612660357180705</c:v>
                </c:pt>
                <c:pt idx="777">
                  <c:v>10.612660357180705</c:v>
                </c:pt>
                <c:pt idx="778">
                  <c:v>10.612660357180705</c:v>
                </c:pt>
                <c:pt idx="779">
                  <c:v>10.612660357180705</c:v>
                </c:pt>
                <c:pt idx="780">
                  <c:v>10.612660357180705</c:v>
                </c:pt>
                <c:pt idx="781">
                  <c:v>10.612660357180705</c:v>
                </c:pt>
                <c:pt idx="782">
                  <c:v>10.571614673638903</c:v>
                </c:pt>
                <c:pt idx="783">
                  <c:v>10.612660357180705</c:v>
                </c:pt>
                <c:pt idx="784">
                  <c:v>10.612660357180705</c:v>
                </c:pt>
                <c:pt idx="785">
                  <c:v>10.612660357180705</c:v>
                </c:pt>
                <c:pt idx="786">
                  <c:v>10.612660357180705</c:v>
                </c:pt>
                <c:pt idx="787">
                  <c:v>10.612660357180705</c:v>
                </c:pt>
                <c:pt idx="788">
                  <c:v>10.612660357180705</c:v>
                </c:pt>
                <c:pt idx="789">
                  <c:v>10.571614673638903</c:v>
                </c:pt>
                <c:pt idx="790">
                  <c:v>10.612660357180705</c:v>
                </c:pt>
                <c:pt idx="791">
                  <c:v>10.612660357180705</c:v>
                </c:pt>
                <c:pt idx="792">
                  <c:v>10.612660357180705</c:v>
                </c:pt>
                <c:pt idx="793">
                  <c:v>10.653706584605663</c:v>
                </c:pt>
                <c:pt idx="794">
                  <c:v>10.694753355913777</c:v>
                </c:pt>
                <c:pt idx="795">
                  <c:v>10.694753355913777</c:v>
                </c:pt>
                <c:pt idx="796">
                  <c:v>10.694753355913777</c:v>
                </c:pt>
                <c:pt idx="797">
                  <c:v>10.694753355913777</c:v>
                </c:pt>
                <c:pt idx="798">
                  <c:v>10.653706584605663</c:v>
                </c:pt>
                <c:pt idx="799">
                  <c:v>10.653706584605663</c:v>
                </c:pt>
                <c:pt idx="800">
                  <c:v>10.653706584605663</c:v>
                </c:pt>
                <c:pt idx="801">
                  <c:v>10.653706584605663</c:v>
                </c:pt>
                <c:pt idx="802">
                  <c:v>10.612660357180705</c:v>
                </c:pt>
                <c:pt idx="803">
                  <c:v>10.612660357180705</c:v>
                </c:pt>
                <c:pt idx="804">
                  <c:v>10.653706584605663</c:v>
                </c:pt>
                <c:pt idx="805">
                  <c:v>10.653706584605663</c:v>
                </c:pt>
                <c:pt idx="806">
                  <c:v>10.653706584605663</c:v>
                </c:pt>
                <c:pt idx="807">
                  <c:v>10.612660357180705</c:v>
                </c:pt>
                <c:pt idx="808">
                  <c:v>10.612660357180705</c:v>
                </c:pt>
                <c:pt idx="809">
                  <c:v>10.612660357180705</c:v>
                </c:pt>
                <c:pt idx="810">
                  <c:v>10.612660357180705</c:v>
                </c:pt>
                <c:pt idx="811">
                  <c:v>10.653706584605663</c:v>
                </c:pt>
                <c:pt idx="812">
                  <c:v>10.612660357180705</c:v>
                </c:pt>
                <c:pt idx="813">
                  <c:v>10.653706584605663</c:v>
                </c:pt>
                <c:pt idx="814">
                  <c:v>10.653706584605663</c:v>
                </c:pt>
                <c:pt idx="815">
                  <c:v>10.612660357180705</c:v>
                </c:pt>
                <c:pt idx="816">
                  <c:v>10.612660357180705</c:v>
                </c:pt>
                <c:pt idx="817">
                  <c:v>10.612660357180705</c:v>
                </c:pt>
                <c:pt idx="818">
                  <c:v>10.612660357180705</c:v>
                </c:pt>
                <c:pt idx="819">
                  <c:v>10.612660357180705</c:v>
                </c:pt>
                <c:pt idx="820">
                  <c:v>10.612660357180705</c:v>
                </c:pt>
                <c:pt idx="821">
                  <c:v>10.612660357180705</c:v>
                </c:pt>
                <c:pt idx="822">
                  <c:v>10.612660357180705</c:v>
                </c:pt>
                <c:pt idx="823">
                  <c:v>10.612660357180705</c:v>
                </c:pt>
                <c:pt idx="824">
                  <c:v>10.612660357180705</c:v>
                </c:pt>
                <c:pt idx="825">
                  <c:v>10.612660357180705</c:v>
                </c:pt>
                <c:pt idx="826">
                  <c:v>10.612660357180705</c:v>
                </c:pt>
                <c:pt idx="827">
                  <c:v>10.612660357180705</c:v>
                </c:pt>
                <c:pt idx="828">
                  <c:v>10.612660357180705</c:v>
                </c:pt>
                <c:pt idx="829">
                  <c:v>10.612660357180705</c:v>
                </c:pt>
                <c:pt idx="830">
                  <c:v>10.612660357180705</c:v>
                </c:pt>
                <c:pt idx="831">
                  <c:v>10.612660357180705</c:v>
                </c:pt>
                <c:pt idx="832">
                  <c:v>10.612660357180705</c:v>
                </c:pt>
                <c:pt idx="833">
                  <c:v>10.653706584605663</c:v>
                </c:pt>
                <c:pt idx="834">
                  <c:v>10.653706584605663</c:v>
                </c:pt>
                <c:pt idx="835">
                  <c:v>10.653706584605663</c:v>
                </c:pt>
                <c:pt idx="836">
                  <c:v>10.653706584605663</c:v>
                </c:pt>
                <c:pt idx="837">
                  <c:v>10.612660357180705</c:v>
                </c:pt>
                <c:pt idx="838">
                  <c:v>10.612660357180705</c:v>
                </c:pt>
                <c:pt idx="839">
                  <c:v>10.612660357180705</c:v>
                </c:pt>
                <c:pt idx="840">
                  <c:v>10.612660357180705</c:v>
                </c:pt>
                <c:pt idx="841">
                  <c:v>10.612660357180705</c:v>
                </c:pt>
                <c:pt idx="842">
                  <c:v>10.612660357180705</c:v>
                </c:pt>
                <c:pt idx="843">
                  <c:v>10.612660357180705</c:v>
                </c:pt>
                <c:pt idx="844">
                  <c:v>10.571614673638903</c:v>
                </c:pt>
                <c:pt idx="845">
                  <c:v>10.612660357180705</c:v>
                </c:pt>
                <c:pt idx="846">
                  <c:v>10.653706584605663</c:v>
                </c:pt>
                <c:pt idx="847">
                  <c:v>10.612660357180705</c:v>
                </c:pt>
                <c:pt idx="848">
                  <c:v>10.612660357180705</c:v>
                </c:pt>
                <c:pt idx="849">
                  <c:v>10.653706584605663</c:v>
                </c:pt>
                <c:pt idx="850">
                  <c:v>10.653706584605663</c:v>
                </c:pt>
                <c:pt idx="851">
                  <c:v>10.612660357180705</c:v>
                </c:pt>
                <c:pt idx="852">
                  <c:v>10.612660357180705</c:v>
                </c:pt>
                <c:pt idx="853">
                  <c:v>10.653706584605663</c:v>
                </c:pt>
                <c:pt idx="854">
                  <c:v>10.612660357180705</c:v>
                </c:pt>
                <c:pt idx="855">
                  <c:v>10.612660357180705</c:v>
                </c:pt>
                <c:pt idx="856">
                  <c:v>10.612660357180705</c:v>
                </c:pt>
                <c:pt idx="857">
                  <c:v>10.612660357180705</c:v>
                </c:pt>
                <c:pt idx="858">
                  <c:v>10.612660357180705</c:v>
                </c:pt>
                <c:pt idx="859">
                  <c:v>10.653706584605663</c:v>
                </c:pt>
                <c:pt idx="860">
                  <c:v>10.612660357180705</c:v>
                </c:pt>
                <c:pt idx="861">
                  <c:v>10.653706584605663</c:v>
                </c:pt>
                <c:pt idx="862">
                  <c:v>10.653706584605663</c:v>
                </c:pt>
                <c:pt idx="863">
                  <c:v>10.612660357180705</c:v>
                </c:pt>
                <c:pt idx="864">
                  <c:v>10.653706584605663</c:v>
                </c:pt>
                <c:pt idx="865">
                  <c:v>10.653706584605663</c:v>
                </c:pt>
                <c:pt idx="866">
                  <c:v>10.612660357180705</c:v>
                </c:pt>
                <c:pt idx="867">
                  <c:v>10.612660357180705</c:v>
                </c:pt>
                <c:pt idx="868">
                  <c:v>10.612660357180705</c:v>
                </c:pt>
                <c:pt idx="869">
                  <c:v>10.612660357180705</c:v>
                </c:pt>
                <c:pt idx="870">
                  <c:v>10.612660357180705</c:v>
                </c:pt>
                <c:pt idx="871">
                  <c:v>10.612660357180705</c:v>
                </c:pt>
                <c:pt idx="872">
                  <c:v>10.653706584605663</c:v>
                </c:pt>
                <c:pt idx="873">
                  <c:v>10.653706584605663</c:v>
                </c:pt>
                <c:pt idx="874">
                  <c:v>10.653706584605663</c:v>
                </c:pt>
                <c:pt idx="875">
                  <c:v>10.612660357180705</c:v>
                </c:pt>
                <c:pt idx="876">
                  <c:v>10.612660357180705</c:v>
                </c:pt>
                <c:pt idx="877">
                  <c:v>10.612660357180705</c:v>
                </c:pt>
                <c:pt idx="878">
                  <c:v>10.612660357180705</c:v>
                </c:pt>
                <c:pt idx="879">
                  <c:v>10.653706584605663</c:v>
                </c:pt>
                <c:pt idx="880">
                  <c:v>10.653706584605663</c:v>
                </c:pt>
                <c:pt idx="881">
                  <c:v>10.653706584605663</c:v>
                </c:pt>
                <c:pt idx="882">
                  <c:v>10.612660357180705</c:v>
                </c:pt>
                <c:pt idx="883">
                  <c:v>10.653706584605663</c:v>
                </c:pt>
                <c:pt idx="884">
                  <c:v>10.653706584605663</c:v>
                </c:pt>
                <c:pt idx="885">
                  <c:v>10.612660357180705</c:v>
                </c:pt>
                <c:pt idx="886">
                  <c:v>10.612660357180705</c:v>
                </c:pt>
                <c:pt idx="887">
                  <c:v>10.612660357180705</c:v>
                </c:pt>
                <c:pt idx="888">
                  <c:v>10.612660357180705</c:v>
                </c:pt>
                <c:pt idx="889">
                  <c:v>10.612660357180705</c:v>
                </c:pt>
                <c:pt idx="890">
                  <c:v>10.571614673638903</c:v>
                </c:pt>
                <c:pt idx="891">
                  <c:v>10.612660357180705</c:v>
                </c:pt>
                <c:pt idx="892">
                  <c:v>10.571614673638903</c:v>
                </c:pt>
                <c:pt idx="893">
                  <c:v>10.612660357180705</c:v>
                </c:pt>
                <c:pt idx="894">
                  <c:v>10.571614673638903</c:v>
                </c:pt>
                <c:pt idx="895">
                  <c:v>10.571614673638903</c:v>
                </c:pt>
                <c:pt idx="896">
                  <c:v>10.612660357180705</c:v>
                </c:pt>
                <c:pt idx="897">
                  <c:v>10.612660357180705</c:v>
                </c:pt>
                <c:pt idx="898">
                  <c:v>10.653706584605663</c:v>
                </c:pt>
                <c:pt idx="899">
                  <c:v>10.653706584605663</c:v>
                </c:pt>
                <c:pt idx="900">
                  <c:v>10.653706584605663</c:v>
                </c:pt>
                <c:pt idx="901">
                  <c:v>10.653706584605663</c:v>
                </c:pt>
                <c:pt idx="902">
                  <c:v>10.612660357180705</c:v>
                </c:pt>
                <c:pt idx="903">
                  <c:v>10.612660357180705</c:v>
                </c:pt>
                <c:pt idx="904">
                  <c:v>10.612660357180705</c:v>
                </c:pt>
                <c:pt idx="905">
                  <c:v>10.653706584605663</c:v>
                </c:pt>
                <c:pt idx="906">
                  <c:v>10.653706584605663</c:v>
                </c:pt>
                <c:pt idx="907">
                  <c:v>10.612660357180705</c:v>
                </c:pt>
                <c:pt idx="908">
                  <c:v>10.612660357180705</c:v>
                </c:pt>
                <c:pt idx="909">
                  <c:v>10.612660357180705</c:v>
                </c:pt>
                <c:pt idx="910">
                  <c:v>10.612660357180705</c:v>
                </c:pt>
                <c:pt idx="911">
                  <c:v>10.612660357180705</c:v>
                </c:pt>
                <c:pt idx="912">
                  <c:v>10.612660357180705</c:v>
                </c:pt>
                <c:pt idx="913">
                  <c:v>10.612660357180705</c:v>
                </c:pt>
                <c:pt idx="914">
                  <c:v>10.612660357180705</c:v>
                </c:pt>
                <c:pt idx="915">
                  <c:v>10.571614673638903</c:v>
                </c:pt>
                <c:pt idx="916">
                  <c:v>10.571614673638903</c:v>
                </c:pt>
                <c:pt idx="917">
                  <c:v>10.571614673638903</c:v>
                </c:pt>
                <c:pt idx="918">
                  <c:v>10.571614673638903</c:v>
                </c:pt>
                <c:pt idx="919">
                  <c:v>10.571614673638903</c:v>
                </c:pt>
                <c:pt idx="920">
                  <c:v>10.571614673638903</c:v>
                </c:pt>
                <c:pt idx="921">
                  <c:v>10.612660357180705</c:v>
                </c:pt>
                <c:pt idx="922">
                  <c:v>10.653706584605663</c:v>
                </c:pt>
                <c:pt idx="923">
                  <c:v>10.653706584605663</c:v>
                </c:pt>
                <c:pt idx="924">
                  <c:v>10.612660357180705</c:v>
                </c:pt>
                <c:pt idx="925">
                  <c:v>10.653706584605663</c:v>
                </c:pt>
                <c:pt idx="926">
                  <c:v>10.653706584605663</c:v>
                </c:pt>
                <c:pt idx="927">
                  <c:v>10.653706584605663</c:v>
                </c:pt>
                <c:pt idx="928">
                  <c:v>10.653706584605663</c:v>
                </c:pt>
                <c:pt idx="929">
                  <c:v>10.653706584605663</c:v>
                </c:pt>
                <c:pt idx="930">
                  <c:v>10.653706584605663</c:v>
                </c:pt>
                <c:pt idx="931">
                  <c:v>10.694753355913777</c:v>
                </c:pt>
                <c:pt idx="932">
                  <c:v>10.653706584605663</c:v>
                </c:pt>
                <c:pt idx="933">
                  <c:v>10.694753355913777</c:v>
                </c:pt>
                <c:pt idx="934">
                  <c:v>10.653706584605663</c:v>
                </c:pt>
                <c:pt idx="935">
                  <c:v>10.653706584605663</c:v>
                </c:pt>
                <c:pt idx="936">
                  <c:v>10.653706584605663</c:v>
                </c:pt>
                <c:pt idx="937">
                  <c:v>10.653706584605663</c:v>
                </c:pt>
                <c:pt idx="938">
                  <c:v>10.653706584605663</c:v>
                </c:pt>
                <c:pt idx="939">
                  <c:v>10.653706584605663</c:v>
                </c:pt>
                <c:pt idx="940">
                  <c:v>10.653706584605663</c:v>
                </c:pt>
                <c:pt idx="941">
                  <c:v>10.612660357180705</c:v>
                </c:pt>
                <c:pt idx="942">
                  <c:v>10.653706584605663</c:v>
                </c:pt>
                <c:pt idx="943">
                  <c:v>10.653706584605663</c:v>
                </c:pt>
                <c:pt idx="944">
                  <c:v>10.653706584605663</c:v>
                </c:pt>
                <c:pt idx="945">
                  <c:v>10.653706584605663</c:v>
                </c:pt>
                <c:pt idx="946">
                  <c:v>10.653706584605663</c:v>
                </c:pt>
                <c:pt idx="947">
                  <c:v>10.612660357180705</c:v>
                </c:pt>
                <c:pt idx="948">
                  <c:v>10.612660357180705</c:v>
                </c:pt>
                <c:pt idx="949">
                  <c:v>10.612660357180705</c:v>
                </c:pt>
                <c:pt idx="950">
                  <c:v>10.612660357180705</c:v>
                </c:pt>
                <c:pt idx="951">
                  <c:v>10.612660357180705</c:v>
                </c:pt>
                <c:pt idx="952">
                  <c:v>10.612660357180705</c:v>
                </c:pt>
                <c:pt idx="953">
                  <c:v>10.612660357180705</c:v>
                </c:pt>
                <c:pt idx="954">
                  <c:v>10.612660357180705</c:v>
                </c:pt>
                <c:pt idx="955">
                  <c:v>10.612660357180705</c:v>
                </c:pt>
                <c:pt idx="956">
                  <c:v>10.612660357180705</c:v>
                </c:pt>
                <c:pt idx="957">
                  <c:v>10.571614673638903</c:v>
                </c:pt>
                <c:pt idx="958">
                  <c:v>10.571614673638903</c:v>
                </c:pt>
                <c:pt idx="959">
                  <c:v>10.571614673638903</c:v>
                </c:pt>
                <c:pt idx="960">
                  <c:v>10.612660357180705</c:v>
                </c:pt>
                <c:pt idx="961">
                  <c:v>10.612660357180705</c:v>
                </c:pt>
                <c:pt idx="962">
                  <c:v>10.612660357180705</c:v>
                </c:pt>
                <c:pt idx="963">
                  <c:v>10.612660357180705</c:v>
                </c:pt>
                <c:pt idx="964">
                  <c:v>10.612660357180705</c:v>
                </c:pt>
                <c:pt idx="965">
                  <c:v>10.653706584605663</c:v>
                </c:pt>
                <c:pt idx="966">
                  <c:v>10.612660357180705</c:v>
                </c:pt>
                <c:pt idx="967">
                  <c:v>10.612660357180705</c:v>
                </c:pt>
                <c:pt idx="968">
                  <c:v>10.612660357180705</c:v>
                </c:pt>
                <c:pt idx="969">
                  <c:v>10.612660357180705</c:v>
                </c:pt>
                <c:pt idx="970">
                  <c:v>10.612660357180705</c:v>
                </c:pt>
                <c:pt idx="971">
                  <c:v>10.612660357180705</c:v>
                </c:pt>
                <c:pt idx="972">
                  <c:v>10.571614673638903</c:v>
                </c:pt>
                <c:pt idx="973">
                  <c:v>10.571614673638903</c:v>
                </c:pt>
                <c:pt idx="974">
                  <c:v>10.571614673638903</c:v>
                </c:pt>
                <c:pt idx="975">
                  <c:v>10.571614673638903</c:v>
                </c:pt>
                <c:pt idx="976">
                  <c:v>10.571614673638903</c:v>
                </c:pt>
                <c:pt idx="977">
                  <c:v>10.571614673638903</c:v>
                </c:pt>
                <c:pt idx="978">
                  <c:v>10.530569533980259</c:v>
                </c:pt>
                <c:pt idx="979">
                  <c:v>10.571614673638903</c:v>
                </c:pt>
                <c:pt idx="980">
                  <c:v>10.571614673638903</c:v>
                </c:pt>
                <c:pt idx="981">
                  <c:v>10.571614673638903</c:v>
                </c:pt>
                <c:pt idx="982">
                  <c:v>10.571614673638903</c:v>
                </c:pt>
                <c:pt idx="983">
                  <c:v>10.571614673638903</c:v>
                </c:pt>
                <c:pt idx="984">
                  <c:v>10.612660357180705</c:v>
                </c:pt>
                <c:pt idx="985">
                  <c:v>10.571614673638903</c:v>
                </c:pt>
                <c:pt idx="986">
                  <c:v>10.612660357180705</c:v>
                </c:pt>
                <c:pt idx="987">
                  <c:v>10.571614673638903</c:v>
                </c:pt>
                <c:pt idx="988">
                  <c:v>10.571614673638903</c:v>
                </c:pt>
                <c:pt idx="989">
                  <c:v>10.571614673638903</c:v>
                </c:pt>
                <c:pt idx="990">
                  <c:v>10.612660357180705</c:v>
                </c:pt>
                <c:pt idx="991">
                  <c:v>10.571614673638903</c:v>
                </c:pt>
                <c:pt idx="992">
                  <c:v>10.612660357180705</c:v>
                </c:pt>
                <c:pt idx="993">
                  <c:v>10.612660357180705</c:v>
                </c:pt>
                <c:pt idx="994">
                  <c:v>10.571614673638903</c:v>
                </c:pt>
                <c:pt idx="995">
                  <c:v>10.571614673638903</c:v>
                </c:pt>
                <c:pt idx="996">
                  <c:v>10.571614673638903</c:v>
                </c:pt>
                <c:pt idx="997">
                  <c:v>10.571614673638903</c:v>
                </c:pt>
                <c:pt idx="998">
                  <c:v>10.612660357180705</c:v>
                </c:pt>
                <c:pt idx="999">
                  <c:v>10.612660357180705</c:v>
                </c:pt>
                <c:pt idx="1000">
                  <c:v>10.612660357180705</c:v>
                </c:pt>
                <c:pt idx="1001">
                  <c:v>10.612660357180705</c:v>
                </c:pt>
                <c:pt idx="1002">
                  <c:v>10.612660357180705</c:v>
                </c:pt>
                <c:pt idx="1003">
                  <c:v>10.612660357180705</c:v>
                </c:pt>
                <c:pt idx="1004">
                  <c:v>10.612660357180705</c:v>
                </c:pt>
                <c:pt idx="1005">
                  <c:v>10.612660357180705</c:v>
                </c:pt>
                <c:pt idx="1006">
                  <c:v>10.612660357180705</c:v>
                </c:pt>
                <c:pt idx="1007">
                  <c:v>10.612660357180705</c:v>
                </c:pt>
                <c:pt idx="1008">
                  <c:v>10.612660357180705</c:v>
                </c:pt>
                <c:pt idx="1009">
                  <c:v>10.612660357180705</c:v>
                </c:pt>
                <c:pt idx="1010">
                  <c:v>10.612660357180705</c:v>
                </c:pt>
                <c:pt idx="1011">
                  <c:v>10.612660357180705</c:v>
                </c:pt>
                <c:pt idx="1012">
                  <c:v>10.612660357180705</c:v>
                </c:pt>
                <c:pt idx="1013">
                  <c:v>10.612660357180705</c:v>
                </c:pt>
                <c:pt idx="1014">
                  <c:v>10.612660357180705</c:v>
                </c:pt>
                <c:pt idx="1015">
                  <c:v>10.571614673638903</c:v>
                </c:pt>
                <c:pt idx="1016">
                  <c:v>10.612660357180705</c:v>
                </c:pt>
                <c:pt idx="1017">
                  <c:v>10.571614673638903</c:v>
                </c:pt>
                <c:pt idx="1018">
                  <c:v>10.612660357180705</c:v>
                </c:pt>
                <c:pt idx="1019">
                  <c:v>10.612660357180705</c:v>
                </c:pt>
                <c:pt idx="1020">
                  <c:v>10.612660357180705</c:v>
                </c:pt>
                <c:pt idx="1021">
                  <c:v>10.612660357180705</c:v>
                </c:pt>
                <c:pt idx="1022">
                  <c:v>10.612660357180705</c:v>
                </c:pt>
                <c:pt idx="1023">
                  <c:v>10.612660357180705</c:v>
                </c:pt>
                <c:pt idx="1024">
                  <c:v>10.612660357180705</c:v>
                </c:pt>
                <c:pt idx="1025">
                  <c:v>10.571614673638903</c:v>
                </c:pt>
                <c:pt idx="1026">
                  <c:v>10.571614673638903</c:v>
                </c:pt>
                <c:pt idx="1027">
                  <c:v>10.571614673638903</c:v>
                </c:pt>
                <c:pt idx="1028">
                  <c:v>10.571614673638903</c:v>
                </c:pt>
                <c:pt idx="1029">
                  <c:v>10.571614673638903</c:v>
                </c:pt>
                <c:pt idx="1030">
                  <c:v>10.571614673638903</c:v>
                </c:pt>
                <c:pt idx="1031">
                  <c:v>10.571614673638903</c:v>
                </c:pt>
                <c:pt idx="1032">
                  <c:v>10.571614673638903</c:v>
                </c:pt>
                <c:pt idx="1033">
                  <c:v>10.612660357180705</c:v>
                </c:pt>
                <c:pt idx="1034">
                  <c:v>10.571614673638903</c:v>
                </c:pt>
                <c:pt idx="1035">
                  <c:v>10.571614673638903</c:v>
                </c:pt>
                <c:pt idx="1036">
                  <c:v>10.571614673638903</c:v>
                </c:pt>
                <c:pt idx="1037">
                  <c:v>10.571614673638903</c:v>
                </c:pt>
                <c:pt idx="1038">
                  <c:v>10.530569533980259</c:v>
                </c:pt>
                <c:pt idx="1039">
                  <c:v>10.530569533980259</c:v>
                </c:pt>
                <c:pt idx="1040">
                  <c:v>10.612660357180705</c:v>
                </c:pt>
                <c:pt idx="1041">
                  <c:v>10.612660357180705</c:v>
                </c:pt>
                <c:pt idx="1042">
                  <c:v>10.571614673638903</c:v>
                </c:pt>
                <c:pt idx="1043">
                  <c:v>10.571614673638903</c:v>
                </c:pt>
                <c:pt idx="1044">
                  <c:v>10.612660357180705</c:v>
                </c:pt>
                <c:pt idx="1045">
                  <c:v>10.571614673638903</c:v>
                </c:pt>
                <c:pt idx="1046">
                  <c:v>10.571614673638903</c:v>
                </c:pt>
                <c:pt idx="1047">
                  <c:v>10.571614673638903</c:v>
                </c:pt>
                <c:pt idx="1048">
                  <c:v>10.571614673638903</c:v>
                </c:pt>
                <c:pt idx="1049">
                  <c:v>10.612660357180705</c:v>
                </c:pt>
                <c:pt idx="1050">
                  <c:v>10.612660357180705</c:v>
                </c:pt>
                <c:pt idx="1051">
                  <c:v>10.612660357180705</c:v>
                </c:pt>
                <c:pt idx="1052">
                  <c:v>10.653706584605663</c:v>
                </c:pt>
                <c:pt idx="1053">
                  <c:v>10.653706584605663</c:v>
                </c:pt>
                <c:pt idx="1054">
                  <c:v>10.653706584605663</c:v>
                </c:pt>
                <c:pt idx="1055">
                  <c:v>10.653706584605663</c:v>
                </c:pt>
                <c:pt idx="1056">
                  <c:v>10.653706584605663</c:v>
                </c:pt>
                <c:pt idx="1057">
                  <c:v>10.653706584605663</c:v>
                </c:pt>
                <c:pt idx="1058">
                  <c:v>10.653706584605663</c:v>
                </c:pt>
                <c:pt idx="1059">
                  <c:v>10.653706584605663</c:v>
                </c:pt>
                <c:pt idx="1060">
                  <c:v>10.653706584605663</c:v>
                </c:pt>
                <c:pt idx="1061">
                  <c:v>10.653706584605663</c:v>
                </c:pt>
                <c:pt idx="1062">
                  <c:v>10.612660357180705</c:v>
                </c:pt>
                <c:pt idx="1063">
                  <c:v>10.612660357180705</c:v>
                </c:pt>
                <c:pt idx="1064">
                  <c:v>10.612660357180705</c:v>
                </c:pt>
                <c:pt idx="1065">
                  <c:v>10.612660357180705</c:v>
                </c:pt>
                <c:pt idx="1066">
                  <c:v>10.612660357180705</c:v>
                </c:pt>
                <c:pt idx="1067">
                  <c:v>10.612660357180705</c:v>
                </c:pt>
                <c:pt idx="1068">
                  <c:v>10.612660357180705</c:v>
                </c:pt>
                <c:pt idx="1069">
                  <c:v>10.612660357180705</c:v>
                </c:pt>
                <c:pt idx="1070">
                  <c:v>10.612660357180705</c:v>
                </c:pt>
                <c:pt idx="1071">
                  <c:v>10.571614673638903</c:v>
                </c:pt>
                <c:pt idx="1072">
                  <c:v>10.571614673638903</c:v>
                </c:pt>
                <c:pt idx="1073">
                  <c:v>10.571614673638903</c:v>
                </c:pt>
                <c:pt idx="1074">
                  <c:v>10.612660357180705</c:v>
                </c:pt>
                <c:pt idx="1075">
                  <c:v>10.612660357180705</c:v>
                </c:pt>
                <c:pt idx="1076">
                  <c:v>10.612660357180705</c:v>
                </c:pt>
                <c:pt idx="1077">
                  <c:v>10.612660357180705</c:v>
                </c:pt>
                <c:pt idx="1078">
                  <c:v>10.612660357180705</c:v>
                </c:pt>
                <c:pt idx="1079">
                  <c:v>10.571614673638903</c:v>
                </c:pt>
                <c:pt idx="1080">
                  <c:v>10.571614673638903</c:v>
                </c:pt>
                <c:pt idx="1081">
                  <c:v>10.571614673638903</c:v>
                </c:pt>
                <c:pt idx="1082">
                  <c:v>10.571614673638903</c:v>
                </c:pt>
                <c:pt idx="1083">
                  <c:v>10.612660357180705</c:v>
                </c:pt>
                <c:pt idx="1084">
                  <c:v>10.612660357180705</c:v>
                </c:pt>
                <c:pt idx="1085">
                  <c:v>10.653706584605663</c:v>
                </c:pt>
                <c:pt idx="1086">
                  <c:v>10.612660357180705</c:v>
                </c:pt>
                <c:pt idx="1087">
                  <c:v>10.612660357180705</c:v>
                </c:pt>
                <c:pt idx="1088">
                  <c:v>10.612660357180705</c:v>
                </c:pt>
                <c:pt idx="1089">
                  <c:v>10.612660357180705</c:v>
                </c:pt>
                <c:pt idx="1090">
                  <c:v>10.612660357180705</c:v>
                </c:pt>
                <c:pt idx="1091">
                  <c:v>10.571614673638903</c:v>
                </c:pt>
                <c:pt idx="1092">
                  <c:v>10.571614673638903</c:v>
                </c:pt>
                <c:pt idx="1093">
                  <c:v>10.571614673638903</c:v>
                </c:pt>
                <c:pt idx="1094">
                  <c:v>10.571614673638903</c:v>
                </c:pt>
                <c:pt idx="1095">
                  <c:v>10.571614673638903</c:v>
                </c:pt>
                <c:pt idx="1096">
                  <c:v>10.571614673638903</c:v>
                </c:pt>
                <c:pt idx="1097">
                  <c:v>10.571614673638903</c:v>
                </c:pt>
                <c:pt idx="1098">
                  <c:v>10.571614673638903</c:v>
                </c:pt>
                <c:pt idx="1099">
                  <c:v>10.571614673638903</c:v>
                </c:pt>
                <c:pt idx="1100">
                  <c:v>10.530569533980259</c:v>
                </c:pt>
                <c:pt idx="1101">
                  <c:v>10.530569533980259</c:v>
                </c:pt>
                <c:pt idx="1102">
                  <c:v>10.530569533980259</c:v>
                </c:pt>
                <c:pt idx="1103">
                  <c:v>10.530569533980259</c:v>
                </c:pt>
                <c:pt idx="1104">
                  <c:v>10.530569533980259</c:v>
                </c:pt>
                <c:pt idx="1105">
                  <c:v>10.571614673638903</c:v>
                </c:pt>
                <c:pt idx="1106">
                  <c:v>10.571614673638903</c:v>
                </c:pt>
                <c:pt idx="1107">
                  <c:v>10.571614673638903</c:v>
                </c:pt>
                <c:pt idx="1108">
                  <c:v>10.571614673638903</c:v>
                </c:pt>
                <c:pt idx="1109">
                  <c:v>10.612660357180705</c:v>
                </c:pt>
                <c:pt idx="1110">
                  <c:v>10.612660357180705</c:v>
                </c:pt>
                <c:pt idx="1111">
                  <c:v>10.612660357180705</c:v>
                </c:pt>
                <c:pt idx="1112">
                  <c:v>10.612660357180705</c:v>
                </c:pt>
                <c:pt idx="1113">
                  <c:v>10.612660357180705</c:v>
                </c:pt>
                <c:pt idx="1114">
                  <c:v>10.653706584605663</c:v>
                </c:pt>
                <c:pt idx="1115">
                  <c:v>10.653706584605663</c:v>
                </c:pt>
                <c:pt idx="1116">
                  <c:v>10.653706584605663</c:v>
                </c:pt>
                <c:pt idx="1117">
                  <c:v>10.653706584605663</c:v>
                </c:pt>
                <c:pt idx="1118">
                  <c:v>10.653706584605663</c:v>
                </c:pt>
                <c:pt idx="1119">
                  <c:v>10.653706584605663</c:v>
                </c:pt>
                <c:pt idx="1120">
                  <c:v>10.612660357180705</c:v>
                </c:pt>
                <c:pt idx="1121">
                  <c:v>10.612660357180705</c:v>
                </c:pt>
                <c:pt idx="1122">
                  <c:v>10.612660357180705</c:v>
                </c:pt>
                <c:pt idx="1123">
                  <c:v>10.612660357180705</c:v>
                </c:pt>
                <c:pt idx="1124">
                  <c:v>10.571614673638903</c:v>
                </c:pt>
                <c:pt idx="1125">
                  <c:v>10.571614673638903</c:v>
                </c:pt>
                <c:pt idx="1126">
                  <c:v>10.571614673638903</c:v>
                </c:pt>
                <c:pt idx="1127">
                  <c:v>10.571614673638903</c:v>
                </c:pt>
                <c:pt idx="1128">
                  <c:v>10.612660357180705</c:v>
                </c:pt>
                <c:pt idx="1129">
                  <c:v>10.612660357180705</c:v>
                </c:pt>
                <c:pt idx="1130">
                  <c:v>10.571614673638903</c:v>
                </c:pt>
                <c:pt idx="1131">
                  <c:v>10.612660357180705</c:v>
                </c:pt>
                <c:pt idx="1132">
                  <c:v>10.571614673638903</c:v>
                </c:pt>
                <c:pt idx="1133">
                  <c:v>10.612660357180705</c:v>
                </c:pt>
                <c:pt idx="1134">
                  <c:v>10.571614673638903</c:v>
                </c:pt>
                <c:pt idx="1135">
                  <c:v>10.571614673638903</c:v>
                </c:pt>
                <c:pt idx="1136">
                  <c:v>10.612660357180705</c:v>
                </c:pt>
                <c:pt idx="1137">
                  <c:v>10.612660357180705</c:v>
                </c:pt>
                <c:pt idx="1138">
                  <c:v>10.653706584605663</c:v>
                </c:pt>
                <c:pt idx="1139">
                  <c:v>10.653706584605663</c:v>
                </c:pt>
                <c:pt idx="1140">
                  <c:v>10.653706584605663</c:v>
                </c:pt>
                <c:pt idx="1141">
                  <c:v>10.612660357180705</c:v>
                </c:pt>
                <c:pt idx="1142">
                  <c:v>10.612660357180705</c:v>
                </c:pt>
                <c:pt idx="1143">
                  <c:v>10.612660357180705</c:v>
                </c:pt>
                <c:pt idx="1144">
                  <c:v>10.571614673638903</c:v>
                </c:pt>
                <c:pt idx="1145">
                  <c:v>10.612660357180705</c:v>
                </c:pt>
                <c:pt idx="1146">
                  <c:v>10.571614673638903</c:v>
                </c:pt>
                <c:pt idx="1147">
                  <c:v>10.571614673638903</c:v>
                </c:pt>
                <c:pt idx="1148">
                  <c:v>10.612660357180705</c:v>
                </c:pt>
                <c:pt idx="1149">
                  <c:v>10.612660357180705</c:v>
                </c:pt>
                <c:pt idx="1150">
                  <c:v>10.612660357180705</c:v>
                </c:pt>
                <c:pt idx="1151">
                  <c:v>10.612660357180705</c:v>
                </c:pt>
                <c:pt idx="1152">
                  <c:v>10.612660357180705</c:v>
                </c:pt>
                <c:pt idx="1153">
                  <c:v>10.571614673638903</c:v>
                </c:pt>
                <c:pt idx="1154">
                  <c:v>10.612660357180705</c:v>
                </c:pt>
                <c:pt idx="1155">
                  <c:v>10.571614673638903</c:v>
                </c:pt>
                <c:pt idx="1156">
                  <c:v>10.571614673638903</c:v>
                </c:pt>
                <c:pt idx="1157">
                  <c:v>10.571614673638903</c:v>
                </c:pt>
                <c:pt idx="1158">
                  <c:v>10.571614673638903</c:v>
                </c:pt>
                <c:pt idx="1159">
                  <c:v>10.571614673638903</c:v>
                </c:pt>
                <c:pt idx="1160">
                  <c:v>10.571614673638903</c:v>
                </c:pt>
                <c:pt idx="1161">
                  <c:v>10.571614673638903</c:v>
                </c:pt>
                <c:pt idx="1162">
                  <c:v>10.571614673638903</c:v>
                </c:pt>
                <c:pt idx="1163">
                  <c:v>10.530569533980259</c:v>
                </c:pt>
                <c:pt idx="1164">
                  <c:v>10.571614673638903</c:v>
                </c:pt>
                <c:pt idx="1165">
                  <c:v>10.571614673638903</c:v>
                </c:pt>
                <c:pt idx="1166">
                  <c:v>10.571614673638903</c:v>
                </c:pt>
                <c:pt idx="1167">
                  <c:v>10.612660357180705</c:v>
                </c:pt>
                <c:pt idx="1168">
                  <c:v>10.612660357180705</c:v>
                </c:pt>
                <c:pt idx="1169">
                  <c:v>10.612660357180705</c:v>
                </c:pt>
                <c:pt idx="1170">
                  <c:v>10.612660357180705</c:v>
                </c:pt>
                <c:pt idx="1171">
                  <c:v>10.571614673638903</c:v>
                </c:pt>
                <c:pt idx="1172">
                  <c:v>10.571614673638903</c:v>
                </c:pt>
                <c:pt idx="1173">
                  <c:v>10.612660357180705</c:v>
                </c:pt>
                <c:pt idx="1174">
                  <c:v>10.571614673638903</c:v>
                </c:pt>
                <c:pt idx="1175">
                  <c:v>10.612660357180705</c:v>
                </c:pt>
                <c:pt idx="1176">
                  <c:v>10.612660357180705</c:v>
                </c:pt>
                <c:pt idx="1177">
                  <c:v>10.612660357180705</c:v>
                </c:pt>
                <c:pt idx="1178">
                  <c:v>10.653706584605663</c:v>
                </c:pt>
                <c:pt idx="1179">
                  <c:v>10.653706584605663</c:v>
                </c:pt>
                <c:pt idx="1180">
                  <c:v>10.653706584605663</c:v>
                </c:pt>
                <c:pt idx="1181">
                  <c:v>10.653706584605663</c:v>
                </c:pt>
                <c:pt idx="1182">
                  <c:v>10.653706584605663</c:v>
                </c:pt>
                <c:pt idx="1183">
                  <c:v>10.653706584605663</c:v>
                </c:pt>
                <c:pt idx="1184">
                  <c:v>10.653706584605663</c:v>
                </c:pt>
                <c:pt idx="1185">
                  <c:v>10.612660357180705</c:v>
                </c:pt>
                <c:pt idx="1186">
                  <c:v>10.612660357180705</c:v>
                </c:pt>
                <c:pt idx="1187">
                  <c:v>10.612660357180705</c:v>
                </c:pt>
                <c:pt idx="1188">
                  <c:v>10.612660357180705</c:v>
                </c:pt>
                <c:pt idx="1189">
                  <c:v>10.612660357180705</c:v>
                </c:pt>
                <c:pt idx="1190">
                  <c:v>10.612660357180705</c:v>
                </c:pt>
                <c:pt idx="1191">
                  <c:v>10.571614673638903</c:v>
                </c:pt>
                <c:pt idx="1192">
                  <c:v>10.612660357180705</c:v>
                </c:pt>
                <c:pt idx="1193">
                  <c:v>10.571614673638903</c:v>
                </c:pt>
                <c:pt idx="1194">
                  <c:v>10.571614673638903</c:v>
                </c:pt>
                <c:pt idx="1195">
                  <c:v>10.571614673638903</c:v>
                </c:pt>
                <c:pt idx="1196">
                  <c:v>10.571614673638903</c:v>
                </c:pt>
                <c:pt idx="1197">
                  <c:v>10.571614673638903</c:v>
                </c:pt>
                <c:pt idx="1198">
                  <c:v>10.571614673638903</c:v>
                </c:pt>
                <c:pt idx="1199">
                  <c:v>10.571614673638903</c:v>
                </c:pt>
                <c:pt idx="1200">
                  <c:v>10.571614673638903</c:v>
                </c:pt>
                <c:pt idx="1201">
                  <c:v>10.571614673638903</c:v>
                </c:pt>
                <c:pt idx="1202">
                  <c:v>10.612660357180705</c:v>
                </c:pt>
                <c:pt idx="1203">
                  <c:v>10.612660357180705</c:v>
                </c:pt>
                <c:pt idx="1204">
                  <c:v>10.612660357180705</c:v>
                </c:pt>
                <c:pt idx="1205">
                  <c:v>10.612660357180705</c:v>
                </c:pt>
                <c:pt idx="1206">
                  <c:v>10.612660357180705</c:v>
                </c:pt>
                <c:pt idx="1207">
                  <c:v>10.571614673638903</c:v>
                </c:pt>
                <c:pt idx="1208">
                  <c:v>10.571614673638903</c:v>
                </c:pt>
                <c:pt idx="1209">
                  <c:v>10.571614673638903</c:v>
                </c:pt>
                <c:pt idx="1210">
                  <c:v>10.571614673638903</c:v>
                </c:pt>
                <c:pt idx="1211">
                  <c:v>10.571614673638903</c:v>
                </c:pt>
                <c:pt idx="1212">
                  <c:v>10.571614673638903</c:v>
                </c:pt>
                <c:pt idx="1213">
                  <c:v>10.571614673638903</c:v>
                </c:pt>
                <c:pt idx="1214">
                  <c:v>10.571614673638903</c:v>
                </c:pt>
                <c:pt idx="1215">
                  <c:v>10.530569533980259</c:v>
                </c:pt>
                <c:pt idx="1216">
                  <c:v>10.571614673638903</c:v>
                </c:pt>
                <c:pt idx="1217">
                  <c:v>10.612660357180705</c:v>
                </c:pt>
                <c:pt idx="1218">
                  <c:v>10.612660357180705</c:v>
                </c:pt>
                <c:pt idx="1219">
                  <c:v>10.612660357180705</c:v>
                </c:pt>
                <c:pt idx="1220">
                  <c:v>10.612660357180705</c:v>
                </c:pt>
                <c:pt idx="1221">
                  <c:v>10.612660357180705</c:v>
                </c:pt>
                <c:pt idx="1222">
                  <c:v>10.612660357180705</c:v>
                </c:pt>
                <c:pt idx="1223">
                  <c:v>10.612660357180705</c:v>
                </c:pt>
                <c:pt idx="1224">
                  <c:v>10.612660357180705</c:v>
                </c:pt>
                <c:pt idx="1225">
                  <c:v>10.571614673638903</c:v>
                </c:pt>
                <c:pt idx="1226">
                  <c:v>10.571614673638903</c:v>
                </c:pt>
                <c:pt idx="1227">
                  <c:v>10.571614673638903</c:v>
                </c:pt>
                <c:pt idx="1228">
                  <c:v>10.571614673638903</c:v>
                </c:pt>
                <c:pt idx="1229">
                  <c:v>10.530569533980259</c:v>
                </c:pt>
                <c:pt idx="1230">
                  <c:v>10.530569533980259</c:v>
                </c:pt>
                <c:pt idx="1231">
                  <c:v>10.530569533980259</c:v>
                </c:pt>
                <c:pt idx="1232">
                  <c:v>10.530569533980259</c:v>
                </c:pt>
                <c:pt idx="1233">
                  <c:v>10.571614673638903</c:v>
                </c:pt>
                <c:pt idx="1234">
                  <c:v>10.571614673638903</c:v>
                </c:pt>
                <c:pt idx="1235">
                  <c:v>10.571614673638903</c:v>
                </c:pt>
                <c:pt idx="1236">
                  <c:v>10.612660357180705</c:v>
                </c:pt>
                <c:pt idx="1237">
                  <c:v>10.571614673638903</c:v>
                </c:pt>
                <c:pt idx="1238">
                  <c:v>10.571614673638903</c:v>
                </c:pt>
                <c:pt idx="1239">
                  <c:v>10.571614673638903</c:v>
                </c:pt>
                <c:pt idx="1240">
                  <c:v>10.571614673638903</c:v>
                </c:pt>
                <c:pt idx="1241">
                  <c:v>10.571614673638903</c:v>
                </c:pt>
                <c:pt idx="1242">
                  <c:v>10.571614673638903</c:v>
                </c:pt>
                <c:pt idx="1243">
                  <c:v>10.571614673638903</c:v>
                </c:pt>
                <c:pt idx="1244">
                  <c:v>10.612660357180705</c:v>
                </c:pt>
                <c:pt idx="1245">
                  <c:v>10.653706584605663</c:v>
                </c:pt>
                <c:pt idx="1246">
                  <c:v>10.612660357180705</c:v>
                </c:pt>
                <c:pt idx="1247">
                  <c:v>10.612660357180705</c:v>
                </c:pt>
                <c:pt idx="1248">
                  <c:v>10.612660357180705</c:v>
                </c:pt>
                <c:pt idx="1249">
                  <c:v>10.612660357180705</c:v>
                </c:pt>
                <c:pt idx="1250">
                  <c:v>10.653706584605663</c:v>
                </c:pt>
                <c:pt idx="1251">
                  <c:v>10.653706584605663</c:v>
                </c:pt>
                <c:pt idx="1252">
                  <c:v>10.612660357180705</c:v>
                </c:pt>
                <c:pt idx="1253">
                  <c:v>10.653706584605663</c:v>
                </c:pt>
                <c:pt idx="1254">
                  <c:v>10.653706584605663</c:v>
                </c:pt>
                <c:pt idx="1255">
                  <c:v>10.653706584605663</c:v>
                </c:pt>
                <c:pt idx="1256">
                  <c:v>10.612660357180705</c:v>
                </c:pt>
                <c:pt idx="1257">
                  <c:v>10.612660357180705</c:v>
                </c:pt>
                <c:pt idx="1258">
                  <c:v>10.571614673638903</c:v>
                </c:pt>
                <c:pt idx="1259">
                  <c:v>10.571614673638903</c:v>
                </c:pt>
                <c:pt idx="1260">
                  <c:v>10.571614673638903</c:v>
                </c:pt>
                <c:pt idx="1261">
                  <c:v>10.571614673638903</c:v>
                </c:pt>
                <c:pt idx="1262">
                  <c:v>10.571614673638903</c:v>
                </c:pt>
                <c:pt idx="1263">
                  <c:v>10.571614673638903</c:v>
                </c:pt>
                <c:pt idx="1264">
                  <c:v>10.530569533980259</c:v>
                </c:pt>
                <c:pt idx="1265">
                  <c:v>10.530569533980259</c:v>
                </c:pt>
                <c:pt idx="1266">
                  <c:v>10.571614673638903</c:v>
                </c:pt>
                <c:pt idx="1267">
                  <c:v>10.571614673638903</c:v>
                </c:pt>
                <c:pt idx="1268">
                  <c:v>10.571614673638903</c:v>
                </c:pt>
                <c:pt idx="1269">
                  <c:v>10.571614673638903</c:v>
                </c:pt>
                <c:pt idx="1270">
                  <c:v>10.571614673638903</c:v>
                </c:pt>
                <c:pt idx="1271">
                  <c:v>10.612660357180705</c:v>
                </c:pt>
                <c:pt idx="1272">
                  <c:v>10.571614673638903</c:v>
                </c:pt>
                <c:pt idx="1273">
                  <c:v>10.612660357180705</c:v>
                </c:pt>
                <c:pt idx="1274">
                  <c:v>10.612660357180705</c:v>
                </c:pt>
                <c:pt idx="1275">
                  <c:v>10.571614673638903</c:v>
                </c:pt>
                <c:pt idx="1276">
                  <c:v>10.571614673638903</c:v>
                </c:pt>
                <c:pt idx="1277">
                  <c:v>10.571614673638903</c:v>
                </c:pt>
                <c:pt idx="1278">
                  <c:v>10.571614673638903</c:v>
                </c:pt>
                <c:pt idx="1279">
                  <c:v>10.571614673638903</c:v>
                </c:pt>
                <c:pt idx="1280">
                  <c:v>10.571614673638903</c:v>
                </c:pt>
                <c:pt idx="1281">
                  <c:v>10.530569533980259</c:v>
                </c:pt>
                <c:pt idx="1282">
                  <c:v>10.530569533980259</c:v>
                </c:pt>
                <c:pt idx="1283">
                  <c:v>10.530569533980259</c:v>
                </c:pt>
                <c:pt idx="1284">
                  <c:v>10.530569533980259</c:v>
                </c:pt>
                <c:pt idx="1285">
                  <c:v>10.530569533980259</c:v>
                </c:pt>
                <c:pt idx="1286">
                  <c:v>10.530569533980259</c:v>
                </c:pt>
                <c:pt idx="1287">
                  <c:v>10.530569533980259</c:v>
                </c:pt>
                <c:pt idx="1288">
                  <c:v>10.571614673638903</c:v>
                </c:pt>
                <c:pt idx="1289">
                  <c:v>10.571614673638903</c:v>
                </c:pt>
                <c:pt idx="1290">
                  <c:v>10.571614673638903</c:v>
                </c:pt>
                <c:pt idx="1291">
                  <c:v>10.571614673638903</c:v>
                </c:pt>
                <c:pt idx="1292">
                  <c:v>10.530569533980259</c:v>
                </c:pt>
                <c:pt idx="1293">
                  <c:v>10.571614673638903</c:v>
                </c:pt>
                <c:pt idx="1294">
                  <c:v>10.571614673638903</c:v>
                </c:pt>
                <c:pt idx="1295">
                  <c:v>10.571614673638903</c:v>
                </c:pt>
                <c:pt idx="1296">
                  <c:v>10.530569533980259</c:v>
                </c:pt>
                <c:pt idx="1297">
                  <c:v>10.530569533980259</c:v>
                </c:pt>
                <c:pt idx="1298">
                  <c:v>10.571614673638903</c:v>
                </c:pt>
                <c:pt idx="1299">
                  <c:v>10.571614673638903</c:v>
                </c:pt>
                <c:pt idx="1300">
                  <c:v>10.571614673638903</c:v>
                </c:pt>
                <c:pt idx="1301">
                  <c:v>10.571614673638903</c:v>
                </c:pt>
                <c:pt idx="1302">
                  <c:v>10.612660357180705</c:v>
                </c:pt>
                <c:pt idx="1303">
                  <c:v>10.571614673638903</c:v>
                </c:pt>
                <c:pt idx="1304">
                  <c:v>10.612660357180705</c:v>
                </c:pt>
                <c:pt idx="1305">
                  <c:v>10.571614673638903</c:v>
                </c:pt>
                <c:pt idx="1306">
                  <c:v>10.571614673638903</c:v>
                </c:pt>
                <c:pt idx="1307">
                  <c:v>10.571614673638903</c:v>
                </c:pt>
                <c:pt idx="1308">
                  <c:v>10.612660357180705</c:v>
                </c:pt>
                <c:pt idx="1309">
                  <c:v>10.612660357180705</c:v>
                </c:pt>
                <c:pt idx="1310">
                  <c:v>10.612660357180705</c:v>
                </c:pt>
                <c:pt idx="1311">
                  <c:v>10.612660357180705</c:v>
                </c:pt>
                <c:pt idx="1312">
                  <c:v>10.612660357180705</c:v>
                </c:pt>
                <c:pt idx="1313">
                  <c:v>10.612660357180705</c:v>
                </c:pt>
                <c:pt idx="1314">
                  <c:v>10.571614673638903</c:v>
                </c:pt>
                <c:pt idx="1315">
                  <c:v>10.612660357180705</c:v>
                </c:pt>
                <c:pt idx="1316">
                  <c:v>10.612660357180705</c:v>
                </c:pt>
                <c:pt idx="1317">
                  <c:v>10.612660357180705</c:v>
                </c:pt>
                <c:pt idx="1318">
                  <c:v>10.571614673638903</c:v>
                </c:pt>
                <c:pt idx="1319">
                  <c:v>10.571614673638903</c:v>
                </c:pt>
                <c:pt idx="1320">
                  <c:v>10.571614673638903</c:v>
                </c:pt>
                <c:pt idx="1321">
                  <c:v>10.530569533980259</c:v>
                </c:pt>
                <c:pt idx="1322">
                  <c:v>10.612660357180705</c:v>
                </c:pt>
                <c:pt idx="1323">
                  <c:v>10.612660357180705</c:v>
                </c:pt>
                <c:pt idx="1324">
                  <c:v>10.571614673638903</c:v>
                </c:pt>
                <c:pt idx="1325">
                  <c:v>10.612660357180705</c:v>
                </c:pt>
                <c:pt idx="1326">
                  <c:v>10.571614673638903</c:v>
                </c:pt>
                <c:pt idx="1327">
                  <c:v>10.571614673638903</c:v>
                </c:pt>
                <c:pt idx="1328">
                  <c:v>10.571614673638903</c:v>
                </c:pt>
                <c:pt idx="1329">
                  <c:v>10.489524938204772</c:v>
                </c:pt>
                <c:pt idx="1330">
                  <c:v>10.489524938204772</c:v>
                </c:pt>
                <c:pt idx="1331">
                  <c:v>10.489524938204772</c:v>
                </c:pt>
                <c:pt idx="1332">
                  <c:v>10.530569533980259</c:v>
                </c:pt>
                <c:pt idx="1333">
                  <c:v>10.530569533980259</c:v>
                </c:pt>
                <c:pt idx="1334">
                  <c:v>10.530569533980259</c:v>
                </c:pt>
                <c:pt idx="1335">
                  <c:v>10.571614673638903</c:v>
                </c:pt>
                <c:pt idx="1336">
                  <c:v>10.612660357180705</c:v>
                </c:pt>
                <c:pt idx="1337">
                  <c:v>10.612660357180705</c:v>
                </c:pt>
                <c:pt idx="1338">
                  <c:v>10.571614673638903</c:v>
                </c:pt>
                <c:pt idx="1339">
                  <c:v>10.571614673638903</c:v>
                </c:pt>
                <c:pt idx="1340">
                  <c:v>10.612660357180705</c:v>
                </c:pt>
                <c:pt idx="1341">
                  <c:v>10.571614673638903</c:v>
                </c:pt>
                <c:pt idx="1342">
                  <c:v>10.571614673638903</c:v>
                </c:pt>
                <c:pt idx="1343">
                  <c:v>10.571614673638903</c:v>
                </c:pt>
                <c:pt idx="1344">
                  <c:v>10.612660357180705</c:v>
                </c:pt>
                <c:pt idx="1345">
                  <c:v>10.612660357180705</c:v>
                </c:pt>
                <c:pt idx="1346">
                  <c:v>10.571614673638903</c:v>
                </c:pt>
                <c:pt idx="1347">
                  <c:v>10.571614673638903</c:v>
                </c:pt>
                <c:pt idx="1348">
                  <c:v>10.571614673638903</c:v>
                </c:pt>
                <c:pt idx="1349">
                  <c:v>10.612660357180705</c:v>
                </c:pt>
                <c:pt idx="1350">
                  <c:v>10.612660357180705</c:v>
                </c:pt>
                <c:pt idx="1351">
                  <c:v>10.571614673638903</c:v>
                </c:pt>
                <c:pt idx="1352">
                  <c:v>10.612660357180705</c:v>
                </c:pt>
                <c:pt idx="1353">
                  <c:v>10.612660357180705</c:v>
                </c:pt>
                <c:pt idx="1354">
                  <c:v>10.612660357180705</c:v>
                </c:pt>
                <c:pt idx="1355">
                  <c:v>10.612660357180705</c:v>
                </c:pt>
                <c:pt idx="1356">
                  <c:v>10.571614673638903</c:v>
                </c:pt>
                <c:pt idx="1357">
                  <c:v>10.612660357180705</c:v>
                </c:pt>
                <c:pt idx="1358">
                  <c:v>10.612660357180705</c:v>
                </c:pt>
                <c:pt idx="1359">
                  <c:v>10.612660357180705</c:v>
                </c:pt>
                <c:pt idx="1360">
                  <c:v>10.571614673638903</c:v>
                </c:pt>
                <c:pt idx="1361">
                  <c:v>10.612660357180705</c:v>
                </c:pt>
                <c:pt idx="1362">
                  <c:v>10.612660357180705</c:v>
                </c:pt>
                <c:pt idx="1363">
                  <c:v>10.571614673638903</c:v>
                </c:pt>
                <c:pt idx="1364">
                  <c:v>10.653706584605663</c:v>
                </c:pt>
                <c:pt idx="1365">
                  <c:v>10.612660357180705</c:v>
                </c:pt>
                <c:pt idx="1366">
                  <c:v>10.653706584605663</c:v>
                </c:pt>
                <c:pt idx="1367">
                  <c:v>10.653706584605663</c:v>
                </c:pt>
                <c:pt idx="1368">
                  <c:v>10.653706584605663</c:v>
                </c:pt>
                <c:pt idx="1369">
                  <c:v>10.612660357180705</c:v>
                </c:pt>
                <c:pt idx="1370">
                  <c:v>10.612660357180705</c:v>
                </c:pt>
                <c:pt idx="1371">
                  <c:v>10.612660357180705</c:v>
                </c:pt>
                <c:pt idx="1372">
                  <c:v>10.612660357180705</c:v>
                </c:pt>
                <c:pt idx="1373">
                  <c:v>10.612660357180705</c:v>
                </c:pt>
                <c:pt idx="1374">
                  <c:v>10.653706584605663</c:v>
                </c:pt>
                <c:pt idx="1375">
                  <c:v>10.612660357180705</c:v>
                </c:pt>
                <c:pt idx="1376">
                  <c:v>10.612660357180705</c:v>
                </c:pt>
                <c:pt idx="1377">
                  <c:v>10.653706584605663</c:v>
                </c:pt>
                <c:pt idx="1378">
                  <c:v>10.694753355913777</c:v>
                </c:pt>
                <c:pt idx="1379">
                  <c:v>10.653706584605663</c:v>
                </c:pt>
                <c:pt idx="1380">
                  <c:v>10.653706584605663</c:v>
                </c:pt>
                <c:pt idx="1381">
                  <c:v>10.653706584605663</c:v>
                </c:pt>
                <c:pt idx="1382">
                  <c:v>10.653706584605663</c:v>
                </c:pt>
                <c:pt idx="1383">
                  <c:v>10.612660357180705</c:v>
                </c:pt>
                <c:pt idx="1384">
                  <c:v>10.612660357180705</c:v>
                </c:pt>
                <c:pt idx="1385">
                  <c:v>10.612660357180705</c:v>
                </c:pt>
                <c:pt idx="1386">
                  <c:v>10.612660357180705</c:v>
                </c:pt>
                <c:pt idx="1387">
                  <c:v>10.571614673638903</c:v>
                </c:pt>
                <c:pt idx="1388">
                  <c:v>10.571614673638903</c:v>
                </c:pt>
                <c:pt idx="1389">
                  <c:v>10.571614673638903</c:v>
                </c:pt>
                <c:pt idx="1390">
                  <c:v>10.571614673638903</c:v>
                </c:pt>
                <c:pt idx="1391">
                  <c:v>10.571614673638903</c:v>
                </c:pt>
                <c:pt idx="1392">
                  <c:v>10.571614673638903</c:v>
                </c:pt>
                <c:pt idx="1393">
                  <c:v>10.612660357180705</c:v>
                </c:pt>
                <c:pt idx="1394">
                  <c:v>10.571614673638903</c:v>
                </c:pt>
                <c:pt idx="1395">
                  <c:v>10.612660357180705</c:v>
                </c:pt>
                <c:pt idx="1396">
                  <c:v>10.612660357180705</c:v>
                </c:pt>
                <c:pt idx="1397">
                  <c:v>10.612660357180705</c:v>
                </c:pt>
                <c:pt idx="1398">
                  <c:v>10.571614673638903</c:v>
                </c:pt>
                <c:pt idx="1399">
                  <c:v>10.612660357180705</c:v>
                </c:pt>
                <c:pt idx="1400">
                  <c:v>10.612660357180705</c:v>
                </c:pt>
                <c:pt idx="1401">
                  <c:v>10.612660357180705</c:v>
                </c:pt>
                <c:pt idx="1402">
                  <c:v>10.612660357180705</c:v>
                </c:pt>
                <c:pt idx="1403">
                  <c:v>10.612660357180705</c:v>
                </c:pt>
                <c:pt idx="1404">
                  <c:v>10.612660357180705</c:v>
                </c:pt>
                <c:pt idx="1405">
                  <c:v>10.571614673638903</c:v>
                </c:pt>
                <c:pt idx="1406">
                  <c:v>10.612660357180705</c:v>
                </c:pt>
                <c:pt idx="1407">
                  <c:v>10.612660357180705</c:v>
                </c:pt>
                <c:pt idx="1408">
                  <c:v>10.612660357180705</c:v>
                </c:pt>
                <c:pt idx="1409">
                  <c:v>10.612660357180705</c:v>
                </c:pt>
                <c:pt idx="1410">
                  <c:v>10.612660357180705</c:v>
                </c:pt>
                <c:pt idx="1411">
                  <c:v>10.612660357180705</c:v>
                </c:pt>
                <c:pt idx="1412">
                  <c:v>10.612660357180705</c:v>
                </c:pt>
                <c:pt idx="1413">
                  <c:v>10.571614673638903</c:v>
                </c:pt>
                <c:pt idx="1414">
                  <c:v>10.612660357180705</c:v>
                </c:pt>
                <c:pt idx="1415">
                  <c:v>10.571614673638903</c:v>
                </c:pt>
                <c:pt idx="1416">
                  <c:v>10.571614673638903</c:v>
                </c:pt>
                <c:pt idx="1417">
                  <c:v>10.571614673638903</c:v>
                </c:pt>
                <c:pt idx="1418">
                  <c:v>10.571614673638903</c:v>
                </c:pt>
                <c:pt idx="1419">
                  <c:v>10.571614673638903</c:v>
                </c:pt>
                <c:pt idx="1420">
                  <c:v>10.612660357180705</c:v>
                </c:pt>
                <c:pt idx="1421">
                  <c:v>10.571614673638903</c:v>
                </c:pt>
                <c:pt idx="1422">
                  <c:v>10.612660357180705</c:v>
                </c:pt>
                <c:pt idx="1423">
                  <c:v>10.571614673638903</c:v>
                </c:pt>
                <c:pt idx="1424">
                  <c:v>10.571614673638903</c:v>
                </c:pt>
                <c:pt idx="1425">
                  <c:v>10.571614673638903</c:v>
                </c:pt>
                <c:pt idx="1426">
                  <c:v>10.571614673638903</c:v>
                </c:pt>
                <c:pt idx="1427">
                  <c:v>10.571614673638903</c:v>
                </c:pt>
                <c:pt idx="1428">
                  <c:v>10.530569533980259</c:v>
                </c:pt>
                <c:pt idx="1429">
                  <c:v>10.571614673638903</c:v>
                </c:pt>
                <c:pt idx="1430">
                  <c:v>10.571614673638903</c:v>
                </c:pt>
                <c:pt idx="1431">
                  <c:v>10.571614673638903</c:v>
                </c:pt>
                <c:pt idx="1432">
                  <c:v>10.571614673638903</c:v>
                </c:pt>
                <c:pt idx="1433">
                  <c:v>10.571614673638903</c:v>
                </c:pt>
                <c:pt idx="1434">
                  <c:v>10.530569533980259</c:v>
                </c:pt>
                <c:pt idx="1435">
                  <c:v>10.571614673638903</c:v>
                </c:pt>
                <c:pt idx="1436">
                  <c:v>10.571614673638903</c:v>
                </c:pt>
                <c:pt idx="1437">
                  <c:v>10.571614673638903</c:v>
                </c:pt>
                <c:pt idx="1438">
                  <c:v>10.612660357180705</c:v>
                </c:pt>
                <c:pt idx="1439">
                  <c:v>10.612660357180705</c:v>
                </c:pt>
                <c:pt idx="1440">
                  <c:v>10.653706584605663</c:v>
                </c:pt>
                <c:pt idx="1441">
                  <c:v>10.653706584605663</c:v>
                </c:pt>
                <c:pt idx="1442">
                  <c:v>10.653706584605663</c:v>
                </c:pt>
                <c:pt idx="1443">
                  <c:v>10.612660357180705</c:v>
                </c:pt>
                <c:pt idx="1444">
                  <c:v>10.612660357180705</c:v>
                </c:pt>
                <c:pt idx="1445">
                  <c:v>10.612660357180705</c:v>
                </c:pt>
                <c:pt idx="1446">
                  <c:v>10.612660357180705</c:v>
                </c:pt>
                <c:pt idx="1447">
                  <c:v>10.612660357180705</c:v>
                </c:pt>
                <c:pt idx="1448">
                  <c:v>10.612660357180705</c:v>
                </c:pt>
                <c:pt idx="1449">
                  <c:v>10.653706584605663</c:v>
                </c:pt>
                <c:pt idx="1450">
                  <c:v>10.612660357180705</c:v>
                </c:pt>
                <c:pt idx="1451">
                  <c:v>10.612660357180705</c:v>
                </c:pt>
                <c:pt idx="1452">
                  <c:v>10.571614673638903</c:v>
                </c:pt>
                <c:pt idx="1453">
                  <c:v>10.571614673638903</c:v>
                </c:pt>
                <c:pt idx="1454">
                  <c:v>10.571614673638903</c:v>
                </c:pt>
                <c:pt idx="1455">
                  <c:v>10.530569533980259</c:v>
                </c:pt>
                <c:pt idx="1456">
                  <c:v>10.530569533980259</c:v>
                </c:pt>
                <c:pt idx="1457">
                  <c:v>10.571614673638903</c:v>
                </c:pt>
                <c:pt idx="1458">
                  <c:v>10.530569533980259</c:v>
                </c:pt>
                <c:pt idx="1459">
                  <c:v>10.571614673638903</c:v>
                </c:pt>
                <c:pt idx="1460">
                  <c:v>10.571614673638903</c:v>
                </c:pt>
                <c:pt idx="1461">
                  <c:v>10.612660357180705</c:v>
                </c:pt>
                <c:pt idx="1462">
                  <c:v>10.571614673638903</c:v>
                </c:pt>
                <c:pt idx="1463">
                  <c:v>10.571614673638903</c:v>
                </c:pt>
                <c:pt idx="1464">
                  <c:v>10.612660357180705</c:v>
                </c:pt>
                <c:pt idx="1465">
                  <c:v>10.571614673638903</c:v>
                </c:pt>
                <c:pt idx="1466">
                  <c:v>10.612660357180705</c:v>
                </c:pt>
                <c:pt idx="1467">
                  <c:v>10.612660357180705</c:v>
                </c:pt>
                <c:pt idx="1468">
                  <c:v>10.612660357180705</c:v>
                </c:pt>
                <c:pt idx="1469">
                  <c:v>10.612660357180705</c:v>
                </c:pt>
                <c:pt idx="1470">
                  <c:v>10.571614673638903</c:v>
                </c:pt>
                <c:pt idx="1471">
                  <c:v>10.571614673638903</c:v>
                </c:pt>
                <c:pt idx="1472">
                  <c:v>10.612660357180705</c:v>
                </c:pt>
                <c:pt idx="1473">
                  <c:v>10.571614673638903</c:v>
                </c:pt>
                <c:pt idx="1474">
                  <c:v>10.571614673638903</c:v>
                </c:pt>
                <c:pt idx="1475">
                  <c:v>10.571614673638903</c:v>
                </c:pt>
                <c:pt idx="1476">
                  <c:v>10.571614673638903</c:v>
                </c:pt>
                <c:pt idx="1477">
                  <c:v>10.612660357180705</c:v>
                </c:pt>
                <c:pt idx="1478">
                  <c:v>10.571614673638903</c:v>
                </c:pt>
                <c:pt idx="1479">
                  <c:v>10.571614673638903</c:v>
                </c:pt>
                <c:pt idx="1480">
                  <c:v>10.571614673638903</c:v>
                </c:pt>
                <c:pt idx="1481">
                  <c:v>10.571614673638903</c:v>
                </c:pt>
                <c:pt idx="1482">
                  <c:v>10.571614673638903</c:v>
                </c:pt>
                <c:pt idx="1483">
                  <c:v>10.571614673638903</c:v>
                </c:pt>
                <c:pt idx="1484">
                  <c:v>10.571614673638903</c:v>
                </c:pt>
                <c:pt idx="1485">
                  <c:v>10.612660357180705</c:v>
                </c:pt>
                <c:pt idx="1486">
                  <c:v>10.612660357180705</c:v>
                </c:pt>
                <c:pt idx="1487">
                  <c:v>10.571614673638903</c:v>
                </c:pt>
                <c:pt idx="1488">
                  <c:v>10.571614673638903</c:v>
                </c:pt>
                <c:pt idx="1489">
                  <c:v>10.571614673638903</c:v>
                </c:pt>
                <c:pt idx="1490">
                  <c:v>10.571614673638903</c:v>
                </c:pt>
                <c:pt idx="1491">
                  <c:v>10.571614673638903</c:v>
                </c:pt>
                <c:pt idx="1492">
                  <c:v>10.571614673638903</c:v>
                </c:pt>
                <c:pt idx="1493">
                  <c:v>10.571614673638903</c:v>
                </c:pt>
                <c:pt idx="1494">
                  <c:v>10.571614673638903</c:v>
                </c:pt>
                <c:pt idx="1495">
                  <c:v>10.571614673638903</c:v>
                </c:pt>
                <c:pt idx="1496">
                  <c:v>10.571614673638903</c:v>
                </c:pt>
                <c:pt idx="1497">
                  <c:v>10.571614673638903</c:v>
                </c:pt>
                <c:pt idx="1498">
                  <c:v>10.571614673638903</c:v>
                </c:pt>
                <c:pt idx="1499">
                  <c:v>10.612660357180705</c:v>
                </c:pt>
                <c:pt idx="1500">
                  <c:v>10.612660357180705</c:v>
                </c:pt>
                <c:pt idx="1501">
                  <c:v>10.612660357180705</c:v>
                </c:pt>
                <c:pt idx="1502">
                  <c:v>10.612660357180705</c:v>
                </c:pt>
                <c:pt idx="1503">
                  <c:v>10.653706584605663</c:v>
                </c:pt>
                <c:pt idx="1504">
                  <c:v>10.612660357180705</c:v>
                </c:pt>
                <c:pt idx="1505">
                  <c:v>10.653706584605663</c:v>
                </c:pt>
                <c:pt idx="1506">
                  <c:v>10.653706584605663</c:v>
                </c:pt>
                <c:pt idx="1507">
                  <c:v>10.653706584605663</c:v>
                </c:pt>
                <c:pt idx="1508">
                  <c:v>10.653706584605663</c:v>
                </c:pt>
                <c:pt idx="1509">
                  <c:v>10.612660357180705</c:v>
                </c:pt>
                <c:pt idx="1510">
                  <c:v>10.612660357180705</c:v>
                </c:pt>
                <c:pt idx="1511">
                  <c:v>10.571614673638903</c:v>
                </c:pt>
                <c:pt idx="1512">
                  <c:v>10.612660357180705</c:v>
                </c:pt>
                <c:pt idx="1513">
                  <c:v>10.571614673638903</c:v>
                </c:pt>
                <c:pt idx="1514">
                  <c:v>10.571614673638903</c:v>
                </c:pt>
                <c:pt idx="1515">
                  <c:v>10.571614673638903</c:v>
                </c:pt>
                <c:pt idx="1516">
                  <c:v>10.571614673638903</c:v>
                </c:pt>
                <c:pt idx="1517">
                  <c:v>10.530569533980259</c:v>
                </c:pt>
                <c:pt idx="1518">
                  <c:v>10.612660357180705</c:v>
                </c:pt>
                <c:pt idx="1519">
                  <c:v>10.612660357180705</c:v>
                </c:pt>
                <c:pt idx="1520">
                  <c:v>10.612660357180705</c:v>
                </c:pt>
                <c:pt idx="1521">
                  <c:v>10.612660357180705</c:v>
                </c:pt>
                <c:pt idx="1522">
                  <c:v>10.612660357180705</c:v>
                </c:pt>
                <c:pt idx="1523">
                  <c:v>10.571614673638903</c:v>
                </c:pt>
                <c:pt idx="1524">
                  <c:v>10.571614673638903</c:v>
                </c:pt>
                <c:pt idx="1525">
                  <c:v>10.612660357180705</c:v>
                </c:pt>
                <c:pt idx="1526">
                  <c:v>10.612660357180705</c:v>
                </c:pt>
                <c:pt idx="1527">
                  <c:v>10.571614673638903</c:v>
                </c:pt>
                <c:pt idx="1528">
                  <c:v>10.571614673638903</c:v>
                </c:pt>
                <c:pt idx="1529">
                  <c:v>10.571614673638903</c:v>
                </c:pt>
                <c:pt idx="1530">
                  <c:v>10.571614673638903</c:v>
                </c:pt>
                <c:pt idx="1531">
                  <c:v>10.612660357180705</c:v>
                </c:pt>
                <c:pt idx="1532">
                  <c:v>10.571614673638903</c:v>
                </c:pt>
                <c:pt idx="1533">
                  <c:v>10.571614673638903</c:v>
                </c:pt>
                <c:pt idx="1534">
                  <c:v>10.571614673638903</c:v>
                </c:pt>
                <c:pt idx="1535">
                  <c:v>10.612660357180705</c:v>
                </c:pt>
                <c:pt idx="1536">
                  <c:v>10.612660357180705</c:v>
                </c:pt>
                <c:pt idx="1537">
                  <c:v>10.612660357180705</c:v>
                </c:pt>
                <c:pt idx="1538">
                  <c:v>10.571614673638903</c:v>
                </c:pt>
                <c:pt idx="1539">
                  <c:v>10.612660357180705</c:v>
                </c:pt>
                <c:pt idx="1540">
                  <c:v>10.612660357180705</c:v>
                </c:pt>
                <c:pt idx="1541">
                  <c:v>10.612660357180705</c:v>
                </c:pt>
                <c:pt idx="1542">
                  <c:v>10.612660357180705</c:v>
                </c:pt>
                <c:pt idx="1543">
                  <c:v>10.612660357180705</c:v>
                </c:pt>
                <c:pt idx="1544">
                  <c:v>10.612660357180705</c:v>
                </c:pt>
                <c:pt idx="1545">
                  <c:v>10.612660357180705</c:v>
                </c:pt>
                <c:pt idx="1546">
                  <c:v>10.612660357180705</c:v>
                </c:pt>
                <c:pt idx="1547">
                  <c:v>10.530569533980259</c:v>
                </c:pt>
                <c:pt idx="1548">
                  <c:v>10.489524938204772</c:v>
                </c:pt>
                <c:pt idx="1549">
                  <c:v>10.489524938204772</c:v>
                </c:pt>
                <c:pt idx="1550">
                  <c:v>10.489524938204772</c:v>
                </c:pt>
                <c:pt idx="1551">
                  <c:v>10.489524938204772</c:v>
                </c:pt>
                <c:pt idx="1552">
                  <c:v>10.530569533980259</c:v>
                </c:pt>
                <c:pt idx="1553">
                  <c:v>10.530569533980259</c:v>
                </c:pt>
                <c:pt idx="1554">
                  <c:v>10.571614673638903</c:v>
                </c:pt>
                <c:pt idx="1555">
                  <c:v>10.530569533980259</c:v>
                </c:pt>
                <c:pt idx="1556">
                  <c:v>10.530569533980259</c:v>
                </c:pt>
                <c:pt idx="1557">
                  <c:v>10.530569533980259</c:v>
                </c:pt>
                <c:pt idx="1558">
                  <c:v>10.530569533980259</c:v>
                </c:pt>
                <c:pt idx="1559">
                  <c:v>10.571614673638903</c:v>
                </c:pt>
                <c:pt idx="1560">
                  <c:v>10.571614673638903</c:v>
                </c:pt>
                <c:pt idx="1561">
                  <c:v>10.530569533980259</c:v>
                </c:pt>
                <c:pt idx="1562">
                  <c:v>10.530569533980259</c:v>
                </c:pt>
                <c:pt idx="1563">
                  <c:v>10.530569533980259</c:v>
                </c:pt>
                <c:pt idx="1564">
                  <c:v>10.571614673638903</c:v>
                </c:pt>
                <c:pt idx="1565">
                  <c:v>10.571614673638903</c:v>
                </c:pt>
                <c:pt idx="1566">
                  <c:v>10.571614673638903</c:v>
                </c:pt>
                <c:pt idx="1567">
                  <c:v>10.612660357180705</c:v>
                </c:pt>
                <c:pt idx="1568">
                  <c:v>10.612660357180705</c:v>
                </c:pt>
                <c:pt idx="1569">
                  <c:v>10.571614673638903</c:v>
                </c:pt>
                <c:pt idx="1570">
                  <c:v>10.612660357180705</c:v>
                </c:pt>
                <c:pt idx="1571">
                  <c:v>10.571614673638903</c:v>
                </c:pt>
                <c:pt idx="1572">
                  <c:v>10.571614673638903</c:v>
                </c:pt>
                <c:pt idx="1573">
                  <c:v>10.571614673638903</c:v>
                </c:pt>
                <c:pt idx="1574">
                  <c:v>10.571614673638903</c:v>
                </c:pt>
                <c:pt idx="1575">
                  <c:v>10.571614673638903</c:v>
                </c:pt>
                <c:pt idx="1576">
                  <c:v>10.571614673638903</c:v>
                </c:pt>
                <c:pt idx="1577">
                  <c:v>10.571614673638903</c:v>
                </c:pt>
                <c:pt idx="1578">
                  <c:v>10.612660357180705</c:v>
                </c:pt>
                <c:pt idx="1579">
                  <c:v>10.612660357180705</c:v>
                </c:pt>
                <c:pt idx="1580">
                  <c:v>10.571614673638903</c:v>
                </c:pt>
                <c:pt idx="1581">
                  <c:v>10.612660357180705</c:v>
                </c:pt>
                <c:pt idx="1582">
                  <c:v>10.571614673638903</c:v>
                </c:pt>
                <c:pt idx="1583">
                  <c:v>10.571614673638903</c:v>
                </c:pt>
                <c:pt idx="1584">
                  <c:v>10.571614673638903</c:v>
                </c:pt>
                <c:pt idx="1585">
                  <c:v>10.571614673638903</c:v>
                </c:pt>
                <c:pt idx="1586">
                  <c:v>10.571614673638903</c:v>
                </c:pt>
                <c:pt idx="1587">
                  <c:v>10.571614673638903</c:v>
                </c:pt>
                <c:pt idx="1588">
                  <c:v>10.571614673638903</c:v>
                </c:pt>
                <c:pt idx="1589">
                  <c:v>10.571614673638903</c:v>
                </c:pt>
                <c:pt idx="1590">
                  <c:v>10.571614673638903</c:v>
                </c:pt>
                <c:pt idx="1591">
                  <c:v>10.571614673638903</c:v>
                </c:pt>
                <c:pt idx="1592">
                  <c:v>10.612660357180705</c:v>
                </c:pt>
                <c:pt idx="1593">
                  <c:v>10.612660357180705</c:v>
                </c:pt>
                <c:pt idx="1594">
                  <c:v>10.612660357180705</c:v>
                </c:pt>
                <c:pt idx="1595">
                  <c:v>10.612660357180705</c:v>
                </c:pt>
                <c:pt idx="1596">
                  <c:v>10.612660357180705</c:v>
                </c:pt>
                <c:pt idx="1597">
                  <c:v>10.612660357180705</c:v>
                </c:pt>
                <c:pt idx="1598">
                  <c:v>10.612660357180705</c:v>
                </c:pt>
                <c:pt idx="1599">
                  <c:v>10.612660357180705</c:v>
                </c:pt>
                <c:pt idx="1600">
                  <c:v>10.612660357180705</c:v>
                </c:pt>
                <c:pt idx="1601">
                  <c:v>10.612660357180705</c:v>
                </c:pt>
                <c:pt idx="1602">
                  <c:v>10.612660357180705</c:v>
                </c:pt>
                <c:pt idx="1603">
                  <c:v>10.612660357180705</c:v>
                </c:pt>
                <c:pt idx="1604">
                  <c:v>10.612660357180705</c:v>
                </c:pt>
                <c:pt idx="1605">
                  <c:v>10.612660357180705</c:v>
                </c:pt>
                <c:pt idx="1606">
                  <c:v>10.612660357180705</c:v>
                </c:pt>
                <c:pt idx="1607">
                  <c:v>10.612660357180705</c:v>
                </c:pt>
                <c:pt idx="1608">
                  <c:v>10.612660357180705</c:v>
                </c:pt>
                <c:pt idx="1609">
                  <c:v>10.612660357180705</c:v>
                </c:pt>
                <c:pt idx="1610">
                  <c:v>10.612660357180705</c:v>
                </c:pt>
                <c:pt idx="1611">
                  <c:v>10.612660357180705</c:v>
                </c:pt>
                <c:pt idx="1612">
                  <c:v>10.612660357180705</c:v>
                </c:pt>
                <c:pt idx="1613">
                  <c:v>10.612660357180705</c:v>
                </c:pt>
                <c:pt idx="1614">
                  <c:v>10.612660357180705</c:v>
                </c:pt>
                <c:pt idx="1615">
                  <c:v>10.612660357180705</c:v>
                </c:pt>
                <c:pt idx="1616">
                  <c:v>10.612660357180705</c:v>
                </c:pt>
                <c:pt idx="1617">
                  <c:v>10.612660357180705</c:v>
                </c:pt>
                <c:pt idx="1618">
                  <c:v>10.612660357180705</c:v>
                </c:pt>
                <c:pt idx="1619">
                  <c:v>10.571614673638903</c:v>
                </c:pt>
                <c:pt idx="1620">
                  <c:v>10.571614673638903</c:v>
                </c:pt>
                <c:pt idx="1621">
                  <c:v>10.571614673638903</c:v>
                </c:pt>
                <c:pt idx="1622">
                  <c:v>10.530569533980259</c:v>
                </c:pt>
                <c:pt idx="1623">
                  <c:v>10.571614673638903</c:v>
                </c:pt>
                <c:pt idx="1624">
                  <c:v>10.571614673638903</c:v>
                </c:pt>
                <c:pt idx="1625">
                  <c:v>10.571614673638903</c:v>
                </c:pt>
                <c:pt idx="1626">
                  <c:v>10.612660357180705</c:v>
                </c:pt>
                <c:pt idx="1627">
                  <c:v>10.571614673638903</c:v>
                </c:pt>
                <c:pt idx="1628">
                  <c:v>10.612660357180705</c:v>
                </c:pt>
                <c:pt idx="1629">
                  <c:v>10.612660357180705</c:v>
                </c:pt>
                <c:pt idx="1630">
                  <c:v>10.612660357180705</c:v>
                </c:pt>
                <c:pt idx="1631">
                  <c:v>10.612660357180705</c:v>
                </c:pt>
                <c:pt idx="1632">
                  <c:v>10.612660357180705</c:v>
                </c:pt>
                <c:pt idx="1633">
                  <c:v>10.612660357180705</c:v>
                </c:pt>
                <c:pt idx="1634">
                  <c:v>10.612660357180705</c:v>
                </c:pt>
                <c:pt idx="1635">
                  <c:v>10.612660357180705</c:v>
                </c:pt>
                <c:pt idx="1636">
                  <c:v>10.612660357180705</c:v>
                </c:pt>
                <c:pt idx="1637">
                  <c:v>10.612660357180705</c:v>
                </c:pt>
                <c:pt idx="1638">
                  <c:v>10.612660357180705</c:v>
                </c:pt>
                <c:pt idx="1639">
                  <c:v>10.612660357180705</c:v>
                </c:pt>
                <c:pt idx="1640">
                  <c:v>10.653706584605663</c:v>
                </c:pt>
                <c:pt idx="1641">
                  <c:v>10.612660357180705</c:v>
                </c:pt>
                <c:pt idx="1642">
                  <c:v>10.612660357180705</c:v>
                </c:pt>
                <c:pt idx="1643">
                  <c:v>10.612660357180705</c:v>
                </c:pt>
                <c:pt idx="1644">
                  <c:v>10.612660357180705</c:v>
                </c:pt>
                <c:pt idx="1645">
                  <c:v>10.571614673638903</c:v>
                </c:pt>
                <c:pt idx="1646">
                  <c:v>10.571614673638903</c:v>
                </c:pt>
                <c:pt idx="1647">
                  <c:v>10.571614673638903</c:v>
                </c:pt>
                <c:pt idx="1648">
                  <c:v>10.571614673638903</c:v>
                </c:pt>
                <c:pt idx="1649">
                  <c:v>10.571614673638903</c:v>
                </c:pt>
                <c:pt idx="1650">
                  <c:v>10.571614673638903</c:v>
                </c:pt>
                <c:pt idx="1651">
                  <c:v>10.530569533980259</c:v>
                </c:pt>
                <c:pt idx="1652">
                  <c:v>10.571614673638903</c:v>
                </c:pt>
                <c:pt idx="1653">
                  <c:v>10.571614673638903</c:v>
                </c:pt>
                <c:pt idx="1654">
                  <c:v>10.571614673638903</c:v>
                </c:pt>
                <c:pt idx="1655">
                  <c:v>10.571614673638903</c:v>
                </c:pt>
                <c:pt idx="1656">
                  <c:v>10.571614673638903</c:v>
                </c:pt>
                <c:pt idx="1657">
                  <c:v>10.571614673638903</c:v>
                </c:pt>
                <c:pt idx="1658">
                  <c:v>10.530569533980259</c:v>
                </c:pt>
                <c:pt idx="1659">
                  <c:v>10.571614673638903</c:v>
                </c:pt>
                <c:pt idx="1660">
                  <c:v>10.612660357180705</c:v>
                </c:pt>
                <c:pt idx="1661">
                  <c:v>10.571614673638903</c:v>
                </c:pt>
                <c:pt idx="1662">
                  <c:v>10.571614673638903</c:v>
                </c:pt>
                <c:pt idx="1663">
                  <c:v>10.612660357180705</c:v>
                </c:pt>
                <c:pt idx="1664">
                  <c:v>10.612660357180705</c:v>
                </c:pt>
                <c:pt idx="1665">
                  <c:v>10.612660357180705</c:v>
                </c:pt>
                <c:pt idx="1666">
                  <c:v>10.612660357180705</c:v>
                </c:pt>
                <c:pt idx="1667">
                  <c:v>10.571614673638903</c:v>
                </c:pt>
                <c:pt idx="1668">
                  <c:v>10.571614673638903</c:v>
                </c:pt>
                <c:pt idx="1669">
                  <c:v>10.612660357180705</c:v>
                </c:pt>
                <c:pt idx="1670">
                  <c:v>10.571614673638903</c:v>
                </c:pt>
                <c:pt idx="1671">
                  <c:v>10.571614673638903</c:v>
                </c:pt>
                <c:pt idx="1672">
                  <c:v>10.571614673638903</c:v>
                </c:pt>
                <c:pt idx="1673">
                  <c:v>10.571614673638903</c:v>
                </c:pt>
                <c:pt idx="1674">
                  <c:v>10.612660357180705</c:v>
                </c:pt>
                <c:pt idx="1675">
                  <c:v>10.571614673638903</c:v>
                </c:pt>
                <c:pt idx="1676">
                  <c:v>10.571614673638903</c:v>
                </c:pt>
                <c:pt idx="1677">
                  <c:v>10.571614673638903</c:v>
                </c:pt>
                <c:pt idx="1678">
                  <c:v>10.571614673638903</c:v>
                </c:pt>
                <c:pt idx="1679">
                  <c:v>10.612660357180705</c:v>
                </c:pt>
                <c:pt idx="1680">
                  <c:v>10.612660357180705</c:v>
                </c:pt>
                <c:pt idx="1681">
                  <c:v>10.612660357180705</c:v>
                </c:pt>
                <c:pt idx="1682">
                  <c:v>10.612660357180705</c:v>
                </c:pt>
                <c:pt idx="1683">
                  <c:v>10.571614673638903</c:v>
                </c:pt>
                <c:pt idx="1684">
                  <c:v>10.571614673638903</c:v>
                </c:pt>
                <c:pt idx="1685">
                  <c:v>10.571614673638903</c:v>
                </c:pt>
                <c:pt idx="1686">
                  <c:v>10.571614673638903</c:v>
                </c:pt>
                <c:pt idx="1687">
                  <c:v>10.571614673638903</c:v>
                </c:pt>
                <c:pt idx="1688">
                  <c:v>10.571614673638903</c:v>
                </c:pt>
                <c:pt idx="1689">
                  <c:v>10.571614673638903</c:v>
                </c:pt>
                <c:pt idx="1690">
                  <c:v>10.571614673638903</c:v>
                </c:pt>
                <c:pt idx="1691">
                  <c:v>10.571614673638903</c:v>
                </c:pt>
                <c:pt idx="1692">
                  <c:v>10.612660357180705</c:v>
                </c:pt>
                <c:pt idx="1693">
                  <c:v>10.612660357180705</c:v>
                </c:pt>
                <c:pt idx="1694">
                  <c:v>10.612660357180705</c:v>
                </c:pt>
                <c:pt idx="1695">
                  <c:v>10.612660357180705</c:v>
                </c:pt>
                <c:pt idx="1696">
                  <c:v>10.653706584605663</c:v>
                </c:pt>
                <c:pt idx="1697">
                  <c:v>10.653706584605663</c:v>
                </c:pt>
                <c:pt idx="1698">
                  <c:v>10.653706584605663</c:v>
                </c:pt>
                <c:pt idx="1699">
                  <c:v>10.653706584605663</c:v>
                </c:pt>
                <c:pt idx="1700">
                  <c:v>10.653706584605663</c:v>
                </c:pt>
                <c:pt idx="1701">
                  <c:v>10.653706584605663</c:v>
                </c:pt>
                <c:pt idx="1702">
                  <c:v>10.653706584605663</c:v>
                </c:pt>
                <c:pt idx="1703">
                  <c:v>10.653706584605663</c:v>
                </c:pt>
                <c:pt idx="1704">
                  <c:v>10.653706584605663</c:v>
                </c:pt>
                <c:pt idx="1705">
                  <c:v>10.653706584605663</c:v>
                </c:pt>
                <c:pt idx="1706">
                  <c:v>10.653706584605663</c:v>
                </c:pt>
                <c:pt idx="1707">
                  <c:v>10.653706584605663</c:v>
                </c:pt>
                <c:pt idx="1708">
                  <c:v>10.612660357180705</c:v>
                </c:pt>
                <c:pt idx="1709">
                  <c:v>10.653706584605663</c:v>
                </c:pt>
                <c:pt idx="1710">
                  <c:v>10.612660357180705</c:v>
                </c:pt>
                <c:pt idx="1711">
                  <c:v>10.653706584605663</c:v>
                </c:pt>
                <c:pt idx="1712">
                  <c:v>10.612660357180705</c:v>
                </c:pt>
                <c:pt idx="1713">
                  <c:v>10.612660357180705</c:v>
                </c:pt>
                <c:pt idx="1714">
                  <c:v>10.612660357180705</c:v>
                </c:pt>
                <c:pt idx="1715">
                  <c:v>10.612660357180705</c:v>
                </c:pt>
                <c:pt idx="1716">
                  <c:v>10.612660357180705</c:v>
                </c:pt>
                <c:pt idx="1717">
                  <c:v>10.571614673638903</c:v>
                </c:pt>
                <c:pt idx="1718">
                  <c:v>10.612660357180705</c:v>
                </c:pt>
                <c:pt idx="1719">
                  <c:v>10.612660357180705</c:v>
                </c:pt>
                <c:pt idx="1720">
                  <c:v>10.612660357180705</c:v>
                </c:pt>
                <c:pt idx="1721">
                  <c:v>10.612660357180705</c:v>
                </c:pt>
                <c:pt idx="1722">
                  <c:v>10.612660357180705</c:v>
                </c:pt>
                <c:pt idx="1723">
                  <c:v>10.612660357180705</c:v>
                </c:pt>
                <c:pt idx="1724">
                  <c:v>10.612660357180705</c:v>
                </c:pt>
                <c:pt idx="1725">
                  <c:v>10.612660357180705</c:v>
                </c:pt>
                <c:pt idx="1726">
                  <c:v>10.571614673638903</c:v>
                </c:pt>
                <c:pt idx="1727">
                  <c:v>10.571614673638903</c:v>
                </c:pt>
                <c:pt idx="1728">
                  <c:v>10.571614673638903</c:v>
                </c:pt>
                <c:pt idx="1729">
                  <c:v>10.612660357180705</c:v>
                </c:pt>
                <c:pt idx="1730">
                  <c:v>10.612660357180705</c:v>
                </c:pt>
                <c:pt idx="1731">
                  <c:v>10.612660357180705</c:v>
                </c:pt>
                <c:pt idx="1732">
                  <c:v>10.612660357180705</c:v>
                </c:pt>
                <c:pt idx="1733">
                  <c:v>10.612660357180705</c:v>
                </c:pt>
                <c:pt idx="1734">
                  <c:v>10.612660357180705</c:v>
                </c:pt>
                <c:pt idx="1735">
                  <c:v>10.612660357180705</c:v>
                </c:pt>
                <c:pt idx="1736">
                  <c:v>10.612660357180705</c:v>
                </c:pt>
                <c:pt idx="1737">
                  <c:v>10.612660357180705</c:v>
                </c:pt>
                <c:pt idx="1738">
                  <c:v>10.612660357180705</c:v>
                </c:pt>
                <c:pt idx="1739">
                  <c:v>10.612660357180705</c:v>
                </c:pt>
                <c:pt idx="1740">
                  <c:v>10.612660357180705</c:v>
                </c:pt>
                <c:pt idx="1741">
                  <c:v>10.571614673638903</c:v>
                </c:pt>
                <c:pt idx="1742">
                  <c:v>10.571614673638903</c:v>
                </c:pt>
                <c:pt idx="1743">
                  <c:v>10.571614673638903</c:v>
                </c:pt>
                <c:pt idx="1744">
                  <c:v>10.571614673638903</c:v>
                </c:pt>
                <c:pt idx="1745">
                  <c:v>10.571614673638903</c:v>
                </c:pt>
                <c:pt idx="1746">
                  <c:v>10.571614673638903</c:v>
                </c:pt>
                <c:pt idx="1747">
                  <c:v>10.530569533980259</c:v>
                </c:pt>
                <c:pt idx="1748">
                  <c:v>10.571614673638903</c:v>
                </c:pt>
                <c:pt idx="1749">
                  <c:v>10.571614673638903</c:v>
                </c:pt>
                <c:pt idx="1750">
                  <c:v>10.571614673638903</c:v>
                </c:pt>
                <c:pt idx="1751">
                  <c:v>10.571614673638903</c:v>
                </c:pt>
                <c:pt idx="1752">
                  <c:v>10.571614673638903</c:v>
                </c:pt>
                <c:pt idx="1753">
                  <c:v>10.571614673638903</c:v>
                </c:pt>
                <c:pt idx="1754">
                  <c:v>10.612660357180705</c:v>
                </c:pt>
                <c:pt idx="1755">
                  <c:v>10.612660357180705</c:v>
                </c:pt>
                <c:pt idx="1756">
                  <c:v>10.612660357180705</c:v>
                </c:pt>
                <c:pt idx="1757">
                  <c:v>10.612660357180705</c:v>
                </c:pt>
                <c:pt idx="1758">
                  <c:v>10.612660357180705</c:v>
                </c:pt>
                <c:pt idx="1759">
                  <c:v>10.653706584605663</c:v>
                </c:pt>
                <c:pt idx="1760">
                  <c:v>10.694753355913777</c:v>
                </c:pt>
                <c:pt idx="1761">
                  <c:v>10.653706584605663</c:v>
                </c:pt>
                <c:pt idx="1762">
                  <c:v>10.694753355913777</c:v>
                </c:pt>
                <c:pt idx="1763">
                  <c:v>10.694753355913777</c:v>
                </c:pt>
                <c:pt idx="1764">
                  <c:v>10.653706584605663</c:v>
                </c:pt>
                <c:pt idx="1765">
                  <c:v>10.694753355913777</c:v>
                </c:pt>
                <c:pt idx="1766">
                  <c:v>10.694753355913777</c:v>
                </c:pt>
                <c:pt idx="1767">
                  <c:v>10.694753355913777</c:v>
                </c:pt>
                <c:pt idx="1768">
                  <c:v>10.653706584605663</c:v>
                </c:pt>
                <c:pt idx="1769">
                  <c:v>10.653706584605663</c:v>
                </c:pt>
                <c:pt idx="1770">
                  <c:v>10.612660357180705</c:v>
                </c:pt>
                <c:pt idx="1771">
                  <c:v>10.612660357180705</c:v>
                </c:pt>
                <c:pt idx="1772">
                  <c:v>10.612660357180705</c:v>
                </c:pt>
                <c:pt idx="1773">
                  <c:v>10.612660357180705</c:v>
                </c:pt>
                <c:pt idx="1774">
                  <c:v>10.653706584605663</c:v>
                </c:pt>
                <c:pt idx="1775">
                  <c:v>10.612660357180705</c:v>
                </c:pt>
                <c:pt idx="1776">
                  <c:v>10.612660357180705</c:v>
                </c:pt>
                <c:pt idx="1777">
                  <c:v>10.612660357180705</c:v>
                </c:pt>
                <c:pt idx="1778">
                  <c:v>10.612660357180705</c:v>
                </c:pt>
                <c:pt idx="1779">
                  <c:v>10.612660357180705</c:v>
                </c:pt>
                <c:pt idx="1780">
                  <c:v>10.612660357180705</c:v>
                </c:pt>
                <c:pt idx="1781">
                  <c:v>10.612660357180705</c:v>
                </c:pt>
                <c:pt idx="1782">
                  <c:v>10.612660357180705</c:v>
                </c:pt>
                <c:pt idx="1783">
                  <c:v>10.612660357180705</c:v>
                </c:pt>
                <c:pt idx="1784">
                  <c:v>10.612660357180705</c:v>
                </c:pt>
                <c:pt idx="1785">
                  <c:v>10.612660357180705</c:v>
                </c:pt>
                <c:pt idx="1786">
                  <c:v>10.612660357180705</c:v>
                </c:pt>
                <c:pt idx="1787">
                  <c:v>10.612660357180705</c:v>
                </c:pt>
                <c:pt idx="1788">
                  <c:v>10.612660357180705</c:v>
                </c:pt>
                <c:pt idx="1789">
                  <c:v>10.571614673638903</c:v>
                </c:pt>
                <c:pt idx="1790">
                  <c:v>10.571614673638903</c:v>
                </c:pt>
                <c:pt idx="1791">
                  <c:v>10.612660357180705</c:v>
                </c:pt>
                <c:pt idx="1792">
                  <c:v>10.612660357180705</c:v>
                </c:pt>
                <c:pt idx="1793">
                  <c:v>10.612660357180705</c:v>
                </c:pt>
                <c:pt idx="1794">
                  <c:v>10.571614673638903</c:v>
                </c:pt>
                <c:pt idx="1795">
                  <c:v>10.612660357180705</c:v>
                </c:pt>
                <c:pt idx="1796">
                  <c:v>10.612660357180705</c:v>
                </c:pt>
                <c:pt idx="1797">
                  <c:v>10.653706584605663</c:v>
                </c:pt>
                <c:pt idx="1798">
                  <c:v>10.653706584605663</c:v>
                </c:pt>
                <c:pt idx="1799">
                  <c:v>10.612660357180705</c:v>
                </c:pt>
                <c:pt idx="1800">
                  <c:v>10.530569533980259</c:v>
                </c:pt>
                <c:pt idx="1801">
                  <c:v>10.530569533980259</c:v>
                </c:pt>
                <c:pt idx="1802">
                  <c:v>10.530569533980259</c:v>
                </c:pt>
                <c:pt idx="1803">
                  <c:v>10.489524938204772</c:v>
                </c:pt>
                <c:pt idx="1804">
                  <c:v>10.530569533980259</c:v>
                </c:pt>
                <c:pt idx="1805">
                  <c:v>10.530569533980259</c:v>
                </c:pt>
                <c:pt idx="1806">
                  <c:v>10.571614673638903</c:v>
                </c:pt>
                <c:pt idx="1807">
                  <c:v>10.571614673638903</c:v>
                </c:pt>
                <c:pt idx="1808">
                  <c:v>10.571614673638903</c:v>
                </c:pt>
                <c:pt idx="1809">
                  <c:v>10.571614673638903</c:v>
                </c:pt>
                <c:pt idx="1810">
                  <c:v>10.571614673638903</c:v>
                </c:pt>
                <c:pt idx="1811">
                  <c:v>10.612660357180705</c:v>
                </c:pt>
                <c:pt idx="1812">
                  <c:v>10.612660357180705</c:v>
                </c:pt>
                <c:pt idx="1813">
                  <c:v>10.612660357180705</c:v>
                </c:pt>
                <c:pt idx="1814">
                  <c:v>10.571614673638903</c:v>
                </c:pt>
                <c:pt idx="1815">
                  <c:v>10.571614673638903</c:v>
                </c:pt>
                <c:pt idx="1816">
                  <c:v>10.612660357180705</c:v>
                </c:pt>
                <c:pt idx="1817">
                  <c:v>10.612660357180705</c:v>
                </c:pt>
                <c:pt idx="1818">
                  <c:v>10.653706584605663</c:v>
                </c:pt>
                <c:pt idx="1819">
                  <c:v>10.612660357180705</c:v>
                </c:pt>
                <c:pt idx="1820">
                  <c:v>10.612660357180705</c:v>
                </c:pt>
                <c:pt idx="1821">
                  <c:v>10.612660357180705</c:v>
                </c:pt>
                <c:pt idx="1822">
                  <c:v>10.612660357180705</c:v>
                </c:pt>
                <c:pt idx="1823">
                  <c:v>10.612660357180705</c:v>
                </c:pt>
                <c:pt idx="1824">
                  <c:v>10.612660357180705</c:v>
                </c:pt>
                <c:pt idx="1825">
                  <c:v>10.612660357180705</c:v>
                </c:pt>
                <c:pt idx="1826">
                  <c:v>10.612660357180705</c:v>
                </c:pt>
                <c:pt idx="1827">
                  <c:v>10.612660357180705</c:v>
                </c:pt>
                <c:pt idx="1828">
                  <c:v>10.653706584605663</c:v>
                </c:pt>
                <c:pt idx="1829">
                  <c:v>10.612660357180705</c:v>
                </c:pt>
                <c:pt idx="1830">
                  <c:v>10.612660357180705</c:v>
                </c:pt>
                <c:pt idx="1831">
                  <c:v>10.653706584605663</c:v>
                </c:pt>
                <c:pt idx="1832">
                  <c:v>10.612660357180705</c:v>
                </c:pt>
                <c:pt idx="1833">
                  <c:v>10.653706584605663</c:v>
                </c:pt>
                <c:pt idx="1834">
                  <c:v>10.653706584605663</c:v>
                </c:pt>
                <c:pt idx="1835">
                  <c:v>10.653706584605663</c:v>
                </c:pt>
                <c:pt idx="1836">
                  <c:v>10.612660357180705</c:v>
                </c:pt>
                <c:pt idx="1837">
                  <c:v>10.612660357180705</c:v>
                </c:pt>
                <c:pt idx="1838">
                  <c:v>10.653706584605663</c:v>
                </c:pt>
                <c:pt idx="1839">
                  <c:v>10.653706584605663</c:v>
                </c:pt>
                <c:pt idx="1840">
                  <c:v>10.653706584605663</c:v>
                </c:pt>
                <c:pt idx="1841">
                  <c:v>10.653706584605663</c:v>
                </c:pt>
                <c:pt idx="1842">
                  <c:v>10.653706584605663</c:v>
                </c:pt>
                <c:pt idx="1843">
                  <c:v>10.653706584605663</c:v>
                </c:pt>
                <c:pt idx="1844">
                  <c:v>10.612660357180705</c:v>
                </c:pt>
                <c:pt idx="1845">
                  <c:v>10.612660357180705</c:v>
                </c:pt>
                <c:pt idx="1846">
                  <c:v>10.612660357180705</c:v>
                </c:pt>
                <c:pt idx="1847">
                  <c:v>10.612660357180705</c:v>
                </c:pt>
                <c:pt idx="1848">
                  <c:v>10.612660357180705</c:v>
                </c:pt>
                <c:pt idx="1849">
                  <c:v>10.612660357180705</c:v>
                </c:pt>
                <c:pt idx="1850">
                  <c:v>10.612660357180705</c:v>
                </c:pt>
                <c:pt idx="1851">
                  <c:v>10.612660357180705</c:v>
                </c:pt>
                <c:pt idx="1852">
                  <c:v>10.653706584605663</c:v>
                </c:pt>
                <c:pt idx="1853">
                  <c:v>10.612660357180705</c:v>
                </c:pt>
                <c:pt idx="1854">
                  <c:v>10.653706584605663</c:v>
                </c:pt>
                <c:pt idx="1855">
                  <c:v>10.612660357180705</c:v>
                </c:pt>
                <c:pt idx="1856">
                  <c:v>10.612660357180705</c:v>
                </c:pt>
                <c:pt idx="1857">
                  <c:v>10.612660357180705</c:v>
                </c:pt>
                <c:pt idx="1858">
                  <c:v>10.612660357180705</c:v>
                </c:pt>
                <c:pt idx="1859">
                  <c:v>10.612660357180705</c:v>
                </c:pt>
                <c:pt idx="1860">
                  <c:v>10.612660357180705</c:v>
                </c:pt>
                <c:pt idx="1861">
                  <c:v>10.612660357180705</c:v>
                </c:pt>
                <c:pt idx="1862">
                  <c:v>10.612660357180705</c:v>
                </c:pt>
                <c:pt idx="1863">
                  <c:v>10.612660357180705</c:v>
                </c:pt>
                <c:pt idx="1864">
                  <c:v>10.612660357180705</c:v>
                </c:pt>
                <c:pt idx="1865">
                  <c:v>10.612660357180705</c:v>
                </c:pt>
                <c:pt idx="1866">
                  <c:v>10.612660357180705</c:v>
                </c:pt>
                <c:pt idx="1867">
                  <c:v>10.653706584605663</c:v>
                </c:pt>
                <c:pt idx="1868">
                  <c:v>10.612660357180705</c:v>
                </c:pt>
                <c:pt idx="1869">
                  <c:v>10.612660357180705</c:v>
                </c:pt>
                <c:pt idx="1870">
                  <c:v>10.612660357180705</c:v>
                </c:pt>
                <c:pt idx="1871">
                  <c:v>10.612660357180705</c:v>
                </c:pt>
                <c:pt idx="1872">
                  <c:v>10.612660357180705</c:v>
                </c:pt>
                <c:pt idx="1873">
                  <c:v>10.571614673638903</c:v>
                </c:pt>
                <c:pt idx="1874">
                  <c:v>10.571614673638903</c:v>
                </c:pt>
                <c:pt idx="1875">
                  <c:v>10.571614673638903</c:v>
                </c:pt>
                <c:pt idx="1876">
                  <c:v>10.571614673638903</c:v>
                </c:pt>
                <c:pt idx="1877">
                  <c:v>10.571614673638903</c:v>
                </c:pt>
                <c:pt idx="1878">
                  <c:v>10.571614673638903</c:v>
                </c:pt>
                <c:pt idx="1879">
                  <c:v>10.612660357180705</c:v>
                </c:pt>
                <c:pt idx="1880">
                  <c:v>10.612660357180705</c:v>
                </c:pt>
                <c:pt idx="1881">
                  <c:v>10.612660357180705</c:v>
                </c:pt>
                <c:pt idx="1882">
                  <c:v>10.653706584605663</c:v>
                </c:pt>
                <c:pt idx="1883">
                  <c:v>10.653706584605663</c:v>
                </c:pt>
                <c:pt idx="1884">
                  <c:v>10.612660357180705</c:v>
                </c:pt>
                <c:pt idx="1885">
                  <c:v>10.653706584605663</c:v>
                </c:pt>
                <c:pt idx="1886">
                  <c:v>10.653706584605663</c:v>
                </c:pt>
                <c:pt idx="1887">
                  <c:v>10.571614673638903</c:v>
                </c:pt>
                <c:pt idx="1888">
                  <c:v>10.612660357180705</c:v>
                </c:pt>
                <c:pt idx="1889">
                  <c:v>10.612660357180705</c:v>
                </c:pt>
                <c:pt idx="1890">
                  <c:v>10.653706584605663</c:v>
                </c:pt>
                <c:pt idx="1891">
                  <c:v>10.653706584605663</c:v>
                </c:pt>
                <c:pt idx="1892">
                  <c:v>10.612660357180705</c:v>
                </c:pt>
                <c:pt idx="1893">
                  <c:v>10.653706584605663</c:v>
                </c:pt>
                <c:pt idx="1894">
                  <c:v>10.653706584605663</c:v>
                </c:pt>
                <c:pt idx="1895">
                  <c:v>10.653706584605663</c:v>
                </c:pt>
                <c:pt idx="1896">
                  <c:v>10.694753355913777</c:v>
                </c:pt>
                <c:pt idx="1897">
                  <c:v>10.653706584605663</c:v>
                </c:pt>
                <c:pt idx="1898">
                  <c:v>10.653706584605663</c:v>
                </c:pt>
                <c:pt idx="1899">
                  <c:v>10.694753355913777</c:v>
                </c:pt>
                <c:pt idx="1900">
                  <c:v>10.653706584605663</c:v>
                </c:pt>
                <c:pt idx="1901">
                  <c:v>10.653706584605663</c:v>
                </c:pt>
                <c:pt idx="1902">
                  <c:v>10.653706584605663</c:v>
                </c:pt>
                <c:pt idx="1903">
                  <c:v>10.653706584605663</c:v>
                </c:pt>
                <c:pt idx="1904">
                  <c:v>10.653706584605663</c:v>
                </c:pt>
                <c:pt idx="1905">
                  <c:v>10.653706584605663</c:v>
                </c:pt>
                <c:pt idx="1906">
                  <c:v>10.612660357180705</c:v>
                </c:pt>
                <c:pt idx="1907">
                  <c:v>10.612660357180705</c:v>
                </c:pt>
                <c:pt idx="1908">
                  <c:v>10.653706584605663</c:v>
                </c:pt>
                <c:pt idx="1909">
                  <c:v>10.612660357180705</c:v>
                </c:pt>
                <c:pt idx="1910">
                  <c:v>10.612660357180705</c:v>
                </c:pt>
                <c:pt idx="1911">
                  <c:v>10.612660357180705</c:v>
                </c:pt>
                <c:pt idx="1912">
                  <c:v>10.612660357180705</c:v>
                </c:pt>
                <c:pt idx="1913">
                  <c:v>10.571614673638903</c:v>
                </c:pt>
                <c:pt idx="1914">
                  <c:v>10.612660357180705</c:v>
                </c:pt>
                <c:pt idx="1915">
                  <c:v>10.612660357180705</c:v>
                </c:pt>
                <c:pt idx="1916">
                  <c:v>10.571614673638903</c:v>
                </c:pt>
                <c:pt idx="1917">
                  <c:v>10.571614673638903</c:v>
                </c:pt>
                <c:pt idx="1918">
                  <c:v>10.612660357180705</c:v>
                </c:pt>
                <c:pt idx="1919">
                  <c:v>10.612660357180705</c:v>
                </c:pt>
                <c:pt idx="1920">
                  <c:v>10.571614673638903</c:v>
                </c:pt>
                <c:pt idx="1921">
                  <c:v>10.612660357180705</c:v>
                </c:pt>
                <c:pt idx="1922">
                  <c:v>10.653706584605663</c:v>
                </c:pt>
                <c:pt idx="1923">
                  <c:v>10.612660357180705</c:v>
                </c:pt>
                <c:pt idx="1924">
                  <c:v>10.653706584605663</c:v>
                </c:pt>
                <c:pt idx="1925">
                  <c:v>10.653706584605663</c:v>
                </c:pt>
                <c:pt idx="1926">
                  <c:v>10.653706584605663</c:v>
                </c:pt>
                <c:pt idx="1927">
                  <c:v>10.653706584605663</c:v>
                </c:pt>
                <c:pt idx="1928">
                  <c:v>10.694753355913777</c:v>
                </c:pt>
                <c:pt idx="1929">
                  <c:v>10.653706584605663</c:v>
                </c:pt>
                <c:pt idx="1930">
                  <c:v>10.653706584605663</c:v>
                </c:pt>
                <c:pt idx="1931">
                  <c:v>10.612660357180705</c:v>
                </c:pt>
                <c:pt idx="1932">
                  <c:v>10.612660357180705</c:v>
                </c:pt>
                <c:pt idx="1933">
                  <c:v>10.612660357180705</c:v>
                </c:pt>
                <c:pt idx="1934">
                  <c:v>10.612660357180705</c:v>
                </c:pt>
                <c:pt idx="1935">
                  <c:v>10.571614673638903</c:v>
                </c:pt>
                <c:pt idx="1936">
                  <c:v>10.612660357180705</c:v>
                </c:pt>
                <c:pt idx="1937">
                  <c:v>10.612660357180705</c:v>
                </c:pt>
                <c:pt idx="1938">
                  <c:v>10.612660357180705</c:v>
                </c:pt>
                <c:pt idx="1939">
                  <c:v>10.653706584605663</c:v>
                </c:pt>
                <c:pt idx="1940">
                  <c:v>10.653706584605663</c:v>
                </c:pt>
                <c:pt idx="1941">
                  <c:v>10.653706584605663</c:v>
                </c:pt>
                <c:pt idx="1942">
                  <c:v>10.653706584605663</c:v>
                </c:pt>
                <c:pt idx="1943">
                  <c:v>10.612660357180705</c:v>
                </c:pt>
                <c:pt idx="1944">
                  <c:v>10.612660357180705</c:v>
                </c:pt>
                <c:pt idx="1945">
                  <c:v>10.571614673638903</c:v>
                </c:pt>
                <c:pt idx="1946">
                  <c:v>10.571614673638903</c:v>
                </c:pt>
                <c:pt idx="1947">
                  <c:v>10.612660357180705</c:v>
                </c:pt>
                <c:pt idx="1948">
                  <c:v>10.571614673638903</c:v>
                </c:pt>
                <c:pt idx="1949">
                  <c:v>10.571614673638903</c:v>
                </c:pt>
                <c:pt idx="1950">
                  <c:v>10.612660357180705</c:v>
                </c:pt>
                <c:pt idx="1951">
                  <c:v>10.571614673638903</c:v>
                </c:pt>
                <c:pt idx="1952">
                  <c:v>10.612660357180705</c:v>
                </c:pt>
                <c:pt idx="1953">
                  <c:v>10.612660357180705</c:v>
                </c:pt>
                <c:pt idx="1954">
                  <c:v>10.653706584605663</c:v>
                </c:pt>
                <c:pt idx="1955">
                  <c:v>10.653706584605663</c:v>
                </c:pt>
                <c:pt idx="1956">
                  <c:v>10.653706584605663</c:v>
                </c:pt>
                <c:pt idx="1957">
                  <c:v>10.612660357180705</c:v>
                </c:pt>
                <c:pt idx="1958">
                  <c:v>10.653706584605663</c:v>
                </c:pt>
                <c:pt idx="1959">
                  <c:v>10.653706584605663</c:v>
                </c:pt>
                <c:pt idx="1960">
                  <c:v>10.653706584605663</c:v>
                </c:pt>
                <c:pt idx="1961">
                  <c:v>10.653706584605663</c:v>
                </c:pt>
                <c:pt idx="1962">
                  <c:v>10.653706584605663</c:v>
                </c:pt>
                <c:pt idx="1963">
                  <c:v>10.653706584605663</c:v>
                </c:pt>
                <c:pt idx="1964">
                  <c:v>10.653706584605663</c:v>
                </c:pt>
                <c:pt idx="1965">
                  <c:v>10.653706584605663</c:v>
                </c:pt>
                <c:pt idx="1966">
                  <c:v>10.653706584605663</c:v>
                </c:pt>
                <c:pt idx="1967">
                  <c:v>10.612660357180705</c:v>
                </c:pt>
                <c:pt idx="1968">
                  <c:v>10.612660357180705</c:v>
                </c:pt>
                <c:pt idx="1969">
                  <c:v>10.612660357180705</c:v>
                </c:pt>
                <c:pt idx="1970">
                  <c:v>10.612660357180705</c:v>
                </c:pt>
                <c:pt idx="1971">
                  <c:v>10.612660357180705</c:v>
                </c:pt>
                <c:pt idx="1972">
                  <c:v>10.612660357180705</c:v>
                </c:pt>
                <c:pt idx="1973">
                  <c:v>10.612660357180705</c:v>
                </c:pt>
                <c:pt idx="1974">
                  <c:v>10.612660357180705</c:v>
                </c:pt>
                <c:pt idx="1975">
                  <c:v>10.612660357180705</c:v>
                </c:pt>
                <c:pt idx="1976">
                  <c:v>10.653706584605663</c:v>
                </c:pt>
                <c:pt idx="1977">
                  <c:v>10.653706584605663</c:v>
                </c:pt>
                <c:pt idx="1978">
                  <c:v>10.653706584605663</c:v>
                </c:pt>
                <c:pt idx="1979">
                  <c:v>10.653706584605663</c:v>
                </c:pt>
                <c:pt idx="1980">
                  <c:v>10.653706584605663</c:v>
                </c:pt>
                <c:pt idx="1981">
                  <c:v>10.653706584605663</c:v>
                </c:pt>
                <c:pt idx="1982">
                  <c:v>10.653706584605663</c:v>
                </c:pt>
                <c:pt idx="1983">
                  <c:v>10.612660357180705</c:v>
                </c:pt>
                <c:pt idx="1984">
                  <c:v>10.612660357180705</c:v>
                </c:pt>
                <c:pt idx="1985">
                  <c:v>10.612660357180705</c:v>
                </c:pt>
                <c:pt idx="1986">
                  <c:v>10.612660357180705</c:v>
                </c:pt>
                <c:pt idx="1987">
                  <c:v>10.612660357180705</c:v>
                </c:pt>
                <c:pt idx="1988">
                  <c:v>10.612660357180705</c:v>
                </c:pt>
                <c:pt idx="1989">
                  <c:v>10.612660357180705</c:v>
                </c:pt>
                <c:pt idx="1990">
                  <c:v>10.694753355913777</c:v>
                </c:pt>
                <c:pt idx="1991">
                  <c:v>10.694753355913777</c:v>
                </c:pt>
                <c:pt idx="1992">
                  <c:v>10.694753355913777</c:v>
                </c:pt>
                <c:pt idx="1993">
                  <c:v>10.694753355913777</c:v>
                </c:pt>
                <c:pt idx="1994">
                  <c:v>10.694753355913777</c:v>
                </c:pt>
                <c:pt idx="1995">
                  <c:v>10.653706584605663</c:v>
                </c:pt>
                <c:pt idx="1996">
                  <c:v>10.653706584605663</c:v>
                </c:pt>
                <c:pt idx="1997">
                  <c:v>10.612660357180705</c:v>
                </c:pt>
                <c:pt idx="1998">
                  <c:v>10.653706584605663</c:v>
                </c:pt>
                <c:pt idx="1999">
                  <c:v>10.653706584605663</c:v>
                </c:pt>
                <c:pt idx="2000">
                  <c:v>10.653706584605663</c:v>
                </c:pt>
                <c:pt idx="2001">
                  <c:v>10.653706584605663</c:v>
                </c:pt>
                <c:pt idx="2002">
                  <c:v>10.612660357180705</c:v>
                </c:pt>
                <c:pt idx="2003">
                  <c:v>10.612660357180705</c:v>
                </c:pt>
                <c:pt idx="2004">
                  <c:v>10.612660357180705</c:v>
                </c:pt>
                <c:pt idx="2005">
                  <c:v>10.612660357180705</c:v>
                </c:pt>
                <c:pt idx="2006">
                  <c:v>10.612660357180705</c:v>
                </c:pt>
                <c:pt idx="2007">
                  <c:v>10.653706584605663</c:v>
                </c:pt>
                <c:pt idx="2008">
                  <c:v>10.612660357180705</c:v>
                </c:pt>
                <c:pt idx="2009">
                  <c:v>10.571614673638903</c:v>
                </c:pt>
                <c:pt idx="2010">
                  <c:v>10.571614673638903</c:v>
                </c:pt>
                <c:pt idx="2011">
                  <c:v>10.612660357180705</c:v>
                </c:pt>
                <c:pt idx="2012">
                  <c:v>10.612660357180705</c:v>
                </c:pt>
                <c:pt idx="2013">
                  <c:v>10.612660357180705</c:v>
                </c:pt>
                <c:pt idx="2014">
                  <c:v>10.571614673638903</c:v>
                </c:pt>
                <c:pt idx="2015">
                  <c:v>10.612660357180705</c:v>
                </c:pt>
                <c:pt idx="2016">
                  <c:v>10.653706584605663</c:v>
                </c:pt>
                <c:pt idx="2017">
                  <c:v>10.694753355913777</c:v>
                </c:pt>
                <c:pt idx="2018">
                  <c:v>10.653706584605663</c:v>
                </c:pt>
                <c:pt idx="2019">
                  <c:v>10.612660357180705</c:v>
                </c:pt>
                <c:pt idx="2020">
                  <c:v>10.653706584605663</c:v>
                </c:pt>
                <c:pt idx="2021">
                  <c:v>10.612660357180705</c:v>
                </c:pt>
                <c:pt idx="2022">
                  <c:v>10.653706584605663</c:v>
                </c:pt>
                <c:pt idx="2023">
                  <c:v>10.694753355913777</c:v>
                </c:pt>
                <c:pt idx="2024">
                  <c:v>10.694753355913777</c:v>
                </c:pt>
                <c:pt idx="2025">
                  <c:v>10.653706584605663</c:v>
                </c:pt>
                <c:pt idx="2026">
                  <c:v>10.653706584605663</c:v>
                </c:pt>
                <c:pt idx="2027">
                  <c:v>10.735800671105048</c:v>
                </c:pt>
                <c:pt idx="2028">
                  <c:v>10.735800671105048</c:v>
                </c:pt>
                <c:pt idx="2029">
                  <c:v>10.694753355913777</c:v>
                </c:pt>
                <c:pt idx="2030">
                  <c:v>10.694753355913777</c:v>
                </c:pt>
                <c:pt idx="2031">
                  <c:v>10.653706584605663</c:v>
                </c:pt>
                <c:pt idx="2032">
                  <c:v>10.694753355913777</c:v>
                </c:pt>
                <c:pt idx="2033">
                  <c:v>10.653706584605663</c:v>
                </c:pt>
                <c:pt idx="2034">
                  <c:v>10.694753355913777</c:v>
                </c:pt>
                <c:pt idx="2035">
                  <c:v>10.694753355913777</c:v>
                </c:pt>
                <c:pt idx="2036">
                  <c:v>10.694753355913777</c:v>
                </c:pt>
                <c:pt idx="2037">
                  <c:v>10.694753355913777</c:v>
                </c:pt>
                <c:pt idx="2038">
                  <c:v>10.653706584605663</c:v>
                </c:pt>
                <c:pt idx="2039">
                  <c:v>10.653706584605663</c:v>
                </c:pt>
                <c:pt idx="2040">
                  <c:v>10.653706584605663</c:v>
                </c:pt>
                <c:pt idx="2041">
                  <c:v>10.653706584605663</c:v>
                </c:pt>
                <c:pt idx="2042">
                  <c:v>10.653706584605663</c:v>
                </c:pt>
                <c:pt idx="2043">
                  <c:v>10.653706584605663</c:v>
                </c:pt>
                <c:pt idx="2044">
                  <c:v>10.612660357180705</c:v>
                </c:pt>
                <c:pt idx="2045">
                  <c:v>10.612660357180705</c:v>
                </c:pt>
                <c:pt idx="2046">
                  <c:v>10.653706584605663</c:v>
                </c:pt>
                <c:pt idx="2047">
                  <c:v>10.612660357180705</c:v>
                </c:pt>
                <c:pt idx="2048">
                  <c:v>10.653706584605663</c:v>
                </c:pt>
                <c:pt idx="2049">
                  <c:v>10.653706584605663</c:v>
                </c:pt>
                <c:pt idx="2050">
                  <c:v>10.653706584605663</c:v>
                </c:pt>
                <c:pt idx="2051">
                  <c:v>10.653706584605663</c:v>
                </c:pt>
                <c:pt idx="2052">
                  <c:v>10.653706584605663</c:v>
                </c:pt>
                <c:pt idx="2053">
                  <c:v>10.653706584605663</c:v>
                </c:pt>
                <c:pt idx="2054">
                  <c:v>10.653706584605663</c:v>
                </c:pt>
                <c:pt idx="2055">
                  <c:v>10.653706584605663</c:v>
                </c:pt>
                <c:pt idx="2056">
                  <c:v>10.653706584605663</c:v>
                </c:pt>
                <c:pt idx="2057">
                  <c:v>10.653706584605663</c:v>
                </c:pt>
                <c:pt idx="2058">
                  <c:v>10.612660357180705</c:v>
                </c:pt>
                <c:pt idx="2059">
                  <c:v>10.653706584605663</c:v>
                </c:pt>
                <c:pt idx="2060">
                  <c:v>10.653706584605663</c:v>
                </c:pt>
                <c:pt idx="2061">
                  <c:v>10.653706584605663</c:v>
                </c:pt>
                <c:pt idx="2062">
                  <c:v>10.653706584605663</c:v>
                </c:pt>
                <c:pt idx="2063">
                  <c:v>10.653706584605663</c:v>
                </c:pt>
                <c:pt idx="2064">
                  <c:v>10.612660357180705</c:v>
                </c:pt>
                <c:pt idx="2065">
                  <c:v>10.612660357180705</c:v>
                </c:pt>
                <c:pt idx="2066">
                  <c:v>10.653706584605663</c:v>
                </c:pt>
                <c:pt idx="2067">
                  <c:v>10.653706584605663</c:v>
                </c:pt>
                <c:pt idx="2068">
                  <c:v>10.653706584605663</c:v>
                </c:pt>
                <c:pt idx="2069">
                  <c:v>10.653706584605663</c:v>
                </c:pt>
                <c:pt idx="2070">
                  <c:v>10.653706584605663</c:v>
                </c:pt>
                <c:pt idx="2071">
                  <c:v>10.612660357180705</c:v>
                </c:pt>
                <c:pt idx="2072">
                  <c:v>10.612660357180705</c:v>
                </c:pt>
                <c:pt idx="2073">
                  <c:v>10.612660357180705</c:v>
                </c:pt>
                <c:pt idx="2074">
                  <c:v>10.612660357180705</c:v>
                </c:pt>
                <c:pt idx="2075">
                  <c:v>10.653706584605663</c:v>
                </c:pt>
                <c:pt idx="2076">
                  <c:v>10.612660357180705</c:v>
                </c:pt>
                <c:pt idx="2077">
                  <c:v>10.612660357180705</c:v>
                </c:pt>
                <c:pt idx="2078">
                  <c:v>10.653706584605663</c:v>
                </c:pt>
                <c:pt idx="2079">
                  <c:v>10.653706584605663</c:v>
                </c:pt>
                <c:pt idx="2080">
                  <c:v>10.653706584605663</c:v>
                </c:pt>
                <c:pt idx="2081">
                  <c:v>10.653706584605663</c:v>
                </c:pt>
                <c:pt idx="2082">
                  <c:v>10.653706584605663</c:v>
                </c:pt>
                <c:pt idx="2083">
                  <c:v>10.653706584605663</c:v>
                </c:pt>
                <c:pt idx="2084">
                  <c:v>10.694753355913777</c:v>
                </c:pt>
                <c:pt idx="2085">
                  <c:v>10.694753355913777</c:v>
                </c:pt>
                <c:pt idx="2086">
                  <c:v>10.653706584605663</c:v>
                </c:pt>
                <c:pt idx="2087">
                  <c:v>10.694753355913777</c:v>
                </c:pt>
                <c:pt idx="2088">
                  <c:v>10.735800671105048</c:v>
                </c:pt>
                <c:pt idx="2089">
                  <c:v>10.694753355913777</c:v>
                </c:pt>
                <c:pt idx="2090">
                  <c:v>10.694753355913777</c:v>
                </c:pt>
                <c:pt idx="2091">
                  <c:v>10.735800671105048</c:v>
                </c:pt>
                <c:pt idx="2092">
                  <c:v>10.694753355913777</c:v>
                </c:pt>
                <c:pt idx="2093">
                  <c:v>10.694753355913777</c:v>
                </c:pt>
                <c:pt idx="2094">
                  <c:v>10.694753355913777</c:v>
                </c:pt>
                <c:pt idx="2095">
                  <c:v>10.735800671105048</c:v>
                </c:pt>
                <c:pt idx="2096">
                  <c:v>10.735800671105048</c:v>
                </c:pt>
                <c:pt idx="2097">
                  <c:v>10.735800671105048</c:v>
                </c:pt>
                <c:pt idx="2098">
                  <c:v>10.735800671105048</c:v>
                </c:pt>
                <c:pt idx="2099">
                  <c:v>10.776848530179477</c:v>
                </c:pt>
                <c:pt idx="2100">
                  <c:v>10.735800671105048</c:v>
                </c:pt>
                <c:pt idx="2101">
                  <c:v>10.776848530179477</c:v>
                </c:pt>
                <c:pt idx="2102">
                  <c:v>10.776848530179477</c:v>
                </c:pt>
                <c:pt idx="2103">
                  <c:v>10.735800671105048</c:v>
                </c:pt>
                <c:pt idx="2104">
                  <c:v>10.735800671105048</c:v>
                </c:pt>
                <c:pt idx="2105">
                  <c:v>10.694753355913777</c:v>
                </c:pt>
                <c:pt idx="2106">
                  <c:v>10.653706584605663</c:v>
                </c:pt>
                <c:pt idx="2107">
                  <c:v>10.694753355913777</c:v>
                </c:pt>
                <c:pt idx="2108">
                  <c:v>10.694753355913777</c:v>
                </c:pt>
                <c:pt idx="2109">
                  <c:v>10.653706584605663</c:v>
                </c:pt>
                <c:pt idx="2110">
                  <c:v>10.694753355913777</c:v>
                </c:pt>
                <c:pt idx="2111">
                  <c:v>10.694753355913777</c:v>
                </c:pt>
                <c:pt idx="2112">
                  <c:v>10.735800671105048</c:v>
                </c:pt>
                <c:pt idx="2113">
                  <c:v>10.735800671105048</c:v>
                </c:pt>
                <c:pt idx="2114">
                  <c:v>10.735800671105048</c:v>
                </c:pt>
                <c:pt idx="2115">
                  <c:v>10.735800671105048</c:v>
                </c:pt>
                <c:pt idx="2116">
                  <c:v>10.694753355913777</c:v>
                </c:pt>
                <c:pt idx="2117">
                  <c:v>10.694753355913777</c:v>
                </c:pt>
                <c:pt idx="2118">
                  <c:v>10.694753355913777</c:v>
                </c:pt>
                <c:pt idx="2119">
                  <c:v>10.694753355913777</c:v>
                </c:pt>
                <c:pt idx="2120">
                  <c:v>10.694753355913777</c:v>
                </c:pt>
                <c:pt idx="2121">
                  <c:v>10.694753355913777</c:v>
                </c:pt>
                <c:pt idx="2122">
                  <c:v>10.653706584605663</c:v>
                </c:pt>
                <c:pt idx="2123">
                  <c:v>10.694753355913777</c:v>
                </c:pt>
                <c:pt idx="2124">
                  <c:v>10.694753355913777</c:v>
                </c:pt>
                <c:pt idx="2125">
                  <c:v>10.735800671105048</c:v>
                </c:pt>
                <c:pt idx="2126">
                  <c:v>10.735800671105048</c:v>
                </c:pt>
                <c:pt idx="2127">
                  <c:v>10.735800671105048</c:v>
                </c:pt>
                <c:pt idx="2128">
                  <c:v>10.735800671105048</c:v>
                </c:pt>
                <c:pt idx="2129">
                  <c:v>10.694753355913777</c:v>
                </c:pt>
                <c:pt idx="2130">
                  <c:v>10.694753355913777</c:v>
                </c:pt>
                <c:pt idx="2131">
                  <c:v>10.694753355913777</c:v>
                </c:pt>
                <c:pt idx="2132">
                  <c:v>10.735800671105048</c:v>
                </c:pt>
                <c:pt idx="2133">
                  <c:v>10.694753355913777</c:v>
                </c:pt>
                <c:pt idx="2134">
                  <c:v>10.694753355913777</c:v>
                </c:pt>
                <c:pt idx="2135">
                  <c:v>10.694753355913777</c:v>
                </c:pt>
                <c:pt idx="2136">
                  <c:v>10.694753355913777</c:v>
                </c:pt>
                <c:pt idx="2137">
                  <c:v>10.694753355913777</c:v>
                </c:pt>
                <c:pt idx="2138">
                  <c:v>10.694753355913777</c:v>
                </c:pt>
                <c:pt idx="2139">
                  <c:v>10.694753355913777</c:v>
                </c:pt>
                <c:pt idx="2140">
                  <c:v>10.694753355913777</c:v>
                </c:pt>
                <c:pt idx="2141">
                  <c:v>10.653706584605663</c:v>
                </c:pt>
                <c:pt idx="2142">
                  <c:v>10.653706584605663</c:v>
                </c:pt>
                <c:pt idx="2143">
                  <c:v>10.653706584605663</c:v>
                </c:pt>
                <c:pt idx="2144">
                  <c:v>10.653706584605663</c:v>
                </c:pt>
                <c:pt idx="2145">
                  <c:v>10.653706584605663</c:v>
                </c:pt>
                <c:pt idx="2146">
                  <c:v>10.653706584605663</c:v>
                </c:pt>
                <c:pt idx="2147">
                  <c:v>10.694753355913777</c:v>
                </c:pt>
                <c:pt idx="2148">
                  <c:v>10.653706584605663</c:v>
                </c:pt>
                <c:pt idx="2149">
                  <c:v>10.612660357180705</c:v>
                </c:pt>
                <c:pt idx="2150">
                  <c:v>10.653706584605663</c:v>
                </c:pt>
                <c:pt idx="2151">
                  <c:v>10.694753355913777</c:v>
                </c:pt>
                <c:pt idx="2152">
                  <c:v>10.694753355913777</c:v>
                </c:pt>
                <c:pt idx="2153">
                  <c:v>10.653706584605663</c:v>
                </c:pt>
                <c:pt idx="2154">
                  <c:v>10.694753355913777</c:v>
                </c:pt>
                <c:pt idx="2155">
                  <c:v>10.653706584605663</c:v>
                </c:pt>
                <c:pt idx="2156">
                  <c:v>10.653706584605663</c:v>
                </c:pt>
                <c:pt idx="2157">
                  <c:v>10.694753355913777</c:v>
                </c:pt>
                <c:pt idx="2158">
                  <c:v>10.694753355913777</c:v>
                </c:pt>
                <c:pt idx="2159">
                  <c:v>10.735800671105048</c:v>
                </c:pt>
                <c:pt idx="2160">
                  <c:v>10.694753355913777</c:v>
                </c:pt>
                <c:pt idx="2161">
                  <c:v>10.694753355913777</c:v>
                </c:pt>
                <c:pt idx="2162">
                  <c:v>10.653706584605663</c:v>
                </c:pt>
                <c:pt idx="2163">
                  <c:v>10.653706584605663</c:v>
                </c:pt>
                <c:pt idx="2164">
                  <c:v>10.653706584605663</c:v>
                </c:pt>
                <c:pt idx="2165">
                  <c:v>10.653706584605663</c:v>
                </c:pt>
                <c:pt idx="2166">
                  <c:v>10.653706584605663</c:v>
                </c:pt>
                <c:pt idx="2167">
                  <c:v>10.653706584605663</c:v>
                </c:pt>
                <c:pt idx="2168">
                  <c:v>10.694753355913777</c:v>
                </c:pt>
                <c:pt idx="2169">
                  <c:v>10.694753355913777</c:v>
                </c:pt>
                <c:pt idx="2170">
                  <c:v>10.694753355913777</c:v>
                </c:pt>
                <c:pt idx="2171">
                  <c:v>10.694753355913777</c:v>
                </c:pt>
                <c:pt idx="2172">
                  <c:v>10.694753355913777</c:v>
                </c:pt>
                <c:pt idx="2173">
                  <c:v>10.694753355913777</c:v>
                </c:pt>
                <c:pt idx="2174">
                  <c:v>10.694753355913777</c:v>
                </c:pt>
                <c:pt idx="2175">
                  <c:v>10.653706584605663</c:v>
                </c:pt>
                <c:pt idx="2176">
                  <c:v>10.612660357180705</c:v>
                </c:pt>
                <c:pt idx="2177">
                  <c:v>10.612660357180705</c:v>
                </c:pt>
                <c:pt idx="2178">
                  <c:v>10.653706584605663</c:v>
                </c:pt>
                <c:pt idx="2179">
                  <c:v>10.653706584605663</c:v>
                </c:pt>
                <c:pt idx="2180">
                  <c:v>10.653706584605663</c:v>
                </c:pt>
                <c:pt idx="2181">
                  <c:v>10.653706584605663</c:v>
                </c:pt>
                <c:pt idx="2182">
                  <c:v>10.653706584605663</c:v>
                </c:pt>
                <c:pt idx="2183">
                  <c:v>10.694753355913777</c:v>
                </c:pt>
                <c:pt idx="2184">
                  <c:v>10.694753355913777</c:v>
                </c:pt>
                <c:pt idx="2185">
                  <c:v>10.694753355913777</c:v>
                </c:pt>
                <c:pt idx="2186">
                  <c:v>10.735800671105048</c:v>
                </c:pt>
                <c:pt idx="2187">
                  <c:v>10.735800671105048</c:v>
                </c:pt>
                <c:pt idx="2188">
                  <c:v>10.694753355913777</c:v>
                </c:pt>
                <c:pt idx="2189">
                  <c:v>10.694753355913777</c:v>
                </c:pt>
                <c:pt idx="2190">
                  <c:v>10.694753355913777</c:v>
                </c:pt>
                <c:pt idx="2191">
                  <c:v>10.653706584605663</c:v>
                </c:pt>
                <c:pt idx="2192">
                  <c:v>10.653706584605663</c:v>
                </c:pt>
                <c:pt idx="2193">
                  <c:v>10.653706584605663</c:v>
                </c:pt>
                <c:pt idx="2194">
                  <c:v>10.653706584605663</c:v>
                </c:pt>
                <c:pt idx="2195">
                  <c:v>10.653706584605663</c:v>
                </c:pt>
                <c:pt idx="2196">
                  <c:v>10.694753355913777</c:v>
                </c:pt>
                <c:pt idx="2197">
                  <c:v>10.653706584605663</c:v>
                </c:pt>
                <c:pt idx="2198">
                  <c:v>10.694753355913777</c:v>
                </c:pt>
                <c:pt idx="2199">
                  <c:v>10.694753355913777</c:v>
                </c:pt>
                <c:pt idx="2200">
                  <c:v>10.735800671105048</c:v>
                </c:pt>
                <c:pt idx="2201">
                  <c:v>10.735800671105048</c:v>
                </c:pt>
                <c:pt idx="2202">
                  <c:v>10.694753355913777</c:v>
                </c:pt>
                <c:pt idx="2203">
                  <c:v>10.694753355913777</c:v>
                </c:pt>
                <c:pt idx="2204">
                  <c:v>10.694753355913777</c:v>
                </c:pt>
                <c:pt idx="2205">
                  <c:v>10.653706584605663</c:v>
                </c:pt>
                <c:pt idx="2206">
                  <c:v>10.653706584605663</c:v>
                </c:pt>
                <c:pt idx="2207">
                  <c:v>10.612660357180705</c:v>
                </c:pt>
                <c:pt idx="2208">
                  <c:v>10.612660357180705</c:v>
                </c:pt>
                <c:pt idx="2209">
                  <c:v>10.694753355913777</c:v>
                </c:pt>
                <c:pt idx="2210">
                  <c:v>10.653706584605663</c:v>
                </c:pt>
                <c:pt idx="2211">
                  <c:v>10.694753355913777</c:v>
                </c:pt>
                <c:pt idx="2212">
                  <c:v>10.694753355913777</c:v>
                </c:pt>
                <c:pt idx="2213">
                  <c:v>10.694753355913777</c:v>
                </c:pt>
                <c:pt idx="2214">
                  <c:v>10.694753355913777</c:v>
                </c:pt>
                <c:pt idx="2215">
                  <c:v>10.735800671105048</c:v>
                </c:pt>
                <c:pt idx="2216">
                  <c:v>10.694753355913777</c:v>
                </c:pt>
                <c:pt idx="2217">
                  <c:v>10.735800671105048</c:v>
                </c:pt>
                <c:pt idx="2218">
                  <c:v>10.735800671105048</c:v>
                </c:pt>
                <c:pt idx="2219">
                  <c:v>10.735800671105048</c:v>
                </c:pt>
                <c:pt idx="2220">
                  <c:v>10.735800671105048</c:v>
                </c:pt>
                <c:pt idx="2221">
                  <c:v>10.694753355913777</c:v>
                </c:pt>
                <c:pt idx="2222">
                  <c:v>10.694753355913777</c:v>
                </c:pt>
                <c:pt idx="2223">
                  <c:v>10.694753355913777</c:v>
                </c:pt>
                <c:pt idx="2224">
                  <c:v>10.694753355913777</c:v>
                </c:pt>
                <c:pt idx="2225">
                  <c:v>10.694753355913777</c:v>
                </c:pt>
                <c:pt idx="2226">
                  <c:v>10.735800671105048</c:v>
                </c:pt>
                <c:pt idx="2227">
                  <c:v>10.735800671105048</c:v>
                </c:pt>
                <c:pt idx="2228">
                  <c:v>10.694753355913777</c:v>
                </c:pt>
                <c:pt idx="2229">
                  <c:v>10.694753355913777</c:v>
                </c:pt>
                <c:pt idx="2230">
                  <c:v>10.694753355913777</c:v>
                </c:pt>
                <c:pt idx="2231">
                  <c:v>10.694753355913777</c:v>
                </c:pt>
                <c:pt idx="2232">
                  <c:v>10.694753355913777</c:v>
                </c:pt>
                <c:pt idx="2233">
                  <c:v>10.653706584605663</c:v>
                </c:pt>
                <c:pt idx="2234">
                  <c:v>10.653706584605663</c:v>
                </c:pt>
                <c:pt idx="2235">
                  <c:v>10.694753355913777</c:v>
                </c:pt>
                <c:pt idx="2236">
                  <c:v>10.653706584605663</c:v>
                </c:pt>
                <c:pt idx="2237">
                  <c:v>10.653706584605663</c:v>
                </c:pt>
                <c:pt idx="2238">
                  <c:v>10.694753355913777</c:v>
                </c:pt>
                <c:pt idx="2239">
                  <c:v>10.694753355913777</c:v>
                </c:pt>
                <c:pt idx="2240">
                  <c:v>10.653706584605663</c:v>
                </c:pt>
                <c:pt idx="2241">
                  <c:v>10.653706584605663</c:v>
                </c:pt>
                <c:pt idx="2242">
                  <c:v>10.694753355913777</c:v>
                </c:pt>
                <c:pt idx="2243">
                  <c:v>10.653706584605663</c:v>
                </c:pt>
                <c:pt idx="2244">
                  <c:v>10.653706584605663</c:v>
                </c:pt>
                <c:pt idx="2245">
                  <c:v>10.694753355913777</c:v>
                </c:pt>
                <c:pt idx="2246">
                  <c:v>10.653706584605663</c:v>
                </c:pt>
                <c:pt idx="2247">
                  <c:v>10.653706584605663</c:v>
                </c:pt>
                <c:pt idx="2248">
                  <c:v>10.653706584605663</c:v>
                </c:pt>
                <c:pt idx="2249">
                  <c:v>10.653706584605663</c:v>
                </c:pt>
                <c:pt idx="2250">
                  <c:v>10.653706584605663</c:v>
                </c:pt>
                <c:pt idx="2251">
                  <c:v>10.653706584605663</c:v>
                </c:pt>
                <c:pt idx="2252">
                  <c:v>10.694753355913777</c:v>
                </c:pt>
                <c:pt idx="2253">
                  <c:v>10.694753355913777</c:v>
                </c:pt>
                <c:pt idx="2254">
                  <c:v>10.694753355913777</c:v>
                </c:pt>
                <c:pt idx="2255">
                  <c:v>10.653706584605663</c:v>
                </c:pt>
                <c:pt idx="2256">
                  <c:v>10.653706584605663</c:v>
                </c:pt>
                <c:pt idx="2257">
                  <c:v>10.694753355913777</c:v>
                </c:pt>
                <c:pt idx="2258">
                  <c:v>10.694753355913777</c:v>
                </c:pt>
                <c:pt idx="2259">
                  <c:v>10.694753355913777</c:v>
                </c:pt>
                <c:pt idx="2260">
                  <c:v>10.694753355913777</c:v>
                </c:pt>
                <c:pt idx="2261">
                  <c:v>10.694753355913777</c:v>
                </c:pt>
                <c:pt idx="2262">
                  <c:v>10.653706584605663</c:v>
                </c:pt>
                <c:pt idx="2263">
                  <c:v>10.653706584605663</c:v>
                </c:pt>
                <c:pt idx="2264">
                  <c:v>10.694753355913777</c:v>
                </c:pt>
                <c:pt idx="2265">
                  <c:v>10.694753355913777</c:v>
                </c:pt>
                <c:pt idx="2266">
                  <c:v>10.694753355913777</c:v>
                </c:pt>
                <c:pt idx="2267">
                  <c:v>10.694753355913777</c:v>
                </c:pt>
                <c:pt idx="2268">
                  <c:v>10.694753355913777</c:v>
                </c:pt>
                <c:pt idx="2269">
                  <c:v>10.653706584605663</c:v>
                </c:pt>
                <c:pt idx="2270">
                  <c:v>10.653706584605663</c:v>
                </c:pt>
                <c:pt idx="2271">
                  <c:v>10.653706584605663</c:v>
                </c:pt>
                <c:pt idx="2272">
                  <c:v>10.653706584605663</c:v>
                </c:pt>
                <c:pt idx="2273">
                  <c:v>10.612660357180705</c:v>
                </c:pt>
                <c:pt idx="2274">
                  <c:v>10.612660357180705</c:v>
                </c:pt>
                <c:pt idx="2275">
                  <c:v>10.653706584605663</c:v>
                </c:pt>
                <c:pt idx="2276">
                  <c:v>10.653706584605663</c:v>
                </c:pt>
                <c:pt idx="2277">
                  <c:v>10.653706584605663</c:v>
                </c:pt>
                <c:pt idx="2278">
                  <c:v>10.694753355913777</c:v>
                </c:pt>
                <c:pt idx="2279">
                  <c:v>10.694753355913777</c:v>
                </c:pt>
                <c:pt idx="2280">
                  <c:v>10.694753355913777</c:v>
                </c:pt>
                <c:pt idx="2281">
                  <c:v>10.694753355913777</c:v>
                </c:pt>
                <c:pt idx="2282">
                  <c:v>10.653706584605663</c:v>
                </c:pt>
                <c:pt idx="2283">
                  <c:v>10.694753355913777</c:v>
                </c:pt>
                <c:pt idx="2284">
                  <c:v>10.735800671105048</c:v>
                </c:pt>
                <c:pt idx="2285">
                  <c:v>10.735800671105048</c:v>
                </c:pt>
                <c:pt idx="2286">
                  <c:v>10.735800671105048</c:v>
                </c:pt>
                <c:pt idx="2287">
                  <c:v>10.694753355913777</c:v>
                </c:pt>
                <c:pt idx="2288">
                  <c:v>10.694753355913777</c:v>
                </c:pt>
                <c:pt idx="2289">
                  <c:v>10.735800671105048</c:v>
                </c:pt>
                <c:pt idx="2290">
                  <c:v>10.735800671105048</c:v>
                </c:pt>
                <c:pt idx="2291">
                  <c:v>10.735800671105048</c:v>
                </c:pt>
                <c:pt idx="2292">
                  <c:v>10.735800671105048</c:v>
                </c:pt>
                <c:pt idx="2293">
                  <c:v>10.694753355913777</c:v>
                </c:pt>
                <c:pt idx="2294">
                  <c:v>10.694753355913777</c:v>
                </c:pt>
                <c:pt idx="2295">
                  <c:v>10.653706584605663</c:v>
                </c:pt>
                <c:pt idx="2296">
                  <c:v>10.653706584605663</c:v>
                </c:pt>
                <c:pt idx="2297">
                  <c:v>10.653706584605663</c:v>
                </c:pt>
                <c:pt idx="2298">
                  <c:v>10.653706584605663</c:v>
                </c:pt>
                <c:pt idx="2299">
                  <c:v>10.653706584605663</c:v>
                </c:pt>
                <c:pt idx="2300">
                  <c:v>10.694753355913777</c:v>
                </c:pt>
                <c:pt idx="2301">
                  <c:v>10.653706584605663</c:v>
                </c:pt>
                <c:pt idx="2302">
                  <c:v>10.653706584605663</c:v>
                </c:pt>
                <c:pt idx="2303">
                  <c:v>10.653706584605663</c:v>
                </c:pt>
                <c:pt idx="2304">
                  <c:v>10.694753355913777</c:v>
                </c:pt>
                <c:pt idx="2305">
                  <c:v>10.694753355913777</c:v>
                </c:pt>
                <c:pt idx="2306">
                  <c:v>10.694753355913777</c:v>
                </c:pt>
                <c:pt idx="2307">
                  <c:v>10.735800671105048</c:v>
                </c:pt>
                <c:pt idx="2308">
                  <c:v>10.694753355913777</c:v>
                </c:pt>
                <c:pt idx="2309">
                  <c:v>10.735800671105048</c:v>
                </c:pt>
                <c:pt idx="2310">
                  <c:v>10.735800671105048</c:v>
                </c:pt>
                <c:pt idx="2311">
                  <c:v>10.735800671105048</c:v>
                </c:pt>
                <c:pt idx="2312">
                  <c:v>10.735800671105048</c:v>
                </c:pt>
                <c:pt idx="2313">
                  <c:v>10.735800671105048</c:v>
                </c:pt>
                <c:pt idx="2314">
                  <c:v>10.694753355913777</c:v>
                </c:pt>
                <c:pt idx="2315">
                  <c:v>10.735800671105048</c:v>
                </c:pt>
                <c:pt idx="2316">
                  <c:v>10.694753355913777</c:v>
                </c:pt>
                <c:pt idx="2317">
                  <c:v>10.694753355913777</c:v>
                </c:pt>
                <c:pt idx="2318">
                  <c:v>10.694753355913777</c:v>
                </c:pt>
                <c:pt idx="2319">
                  <c:v>10.694753355913777</c:v>
                </c:pt>
                <c:pt idx="2320">
                  <c:v>10.694753355913777</c:v>
                </c:pt>
                <c:pt idx="2321">
                  <c:v>10.694753355913777</c:v>
                </c:pt>
                <c:pt idx="2322">
                  <c:v>10.694753355913777</c:v>
                </c:pt>
                <c:pt idx="2323">
                  <c:v>10.653706584605663</c:v>
                </c:pt>
                <c:pt idx="2324">
                  <c:v>10.694753355913777</c:v>
                </c:pt>
                <c:pt idx="2325">
                  <c:v>10.694753355913777</c:v>
                </c:pt>
                <c:pt idx="2326">
                  <c:v>10.653706584605663</c:v>
                </c:pt>
                <c:pt idx="2327">
                  <c:v>10.653706584605663</c:v>
                </c:pt>
                <c:pt idx="2328">
                  <c:v>10.694753355913777</c:v>
                </c:pt>
                <c:pt idx="2329">
                  <c:v>10.694753355913777</c:v>
                </c:pt>
                <c:pt idx="2330">
                  <c:v>10.735800671105048</c:v>
                </c:pt>
                <c:pt idx="2331">
                  <c:v>10.694753355913777</c:v>
                </c:pt>
                <c:pt idx="2332">
                  <c:v>10.694753355913777</c:v>
                </c:pt>
                <c:pt idx="2333">
                  <c:v>10.735800671105048</c:v>
                </c:pt>
                <c:pt idx="2334">
                  <c:v>10.694753355913777</c:v>
                </c:pt>
                <c:pt idx="2335">
                  <c:v>10.694753355913777</c:v>
                </c:pt>
                <c:pt idx="2336">
                  <c:v>10.694753355913777</c:v>
                </c:pt>
                <c:pt idx="2337">
                  <c:v>10.694753355913777</c:v>
                </c:pt>
                <c:pt idx="2338">
                  <c:v>10.694753355913777</c:v>
                </c:pt>
                <c:pt idx="2339">
                  <c:v>10.612660357180705</c:v>
                </c:pt>
                <c:pt idx="2340">
                  <c:v>10.653706584605663</c:v>
                </c:pt>
                <c:pt idx="2341">
                  <c:v>10.612660357180705</c:v>
                </c:pt>
                <c:pt idx="2342">
                  <c:v>10.612660357180705</c:v>
                </c:pt>
                <c:pt idx="2343">
                  <c:v>10.653706584605663</c:v>
                </c:pt>
                <c:pt idx="2344">
                  <c:v>10.612660357180705</c:v>
                </c:pt>
                <c:pt idx="2345">
                  <c:v>10.653706584605663</c:v>
                </c:pt>
                <c:pt idx="2346">
                  <c:v>10.653706584605663</c:v>
                </c:pt>
                <c:pt idx="2347">
                  <c:v>10.653706584605663</c:v>
                </c:pt>
                <c:pt idx="2348">
                  <c:v>10.694753355913777</c:v>
                </c:pt>
                <c:pt idx="2349">
                  <c:v>10.735800671105048</c:v>
                </c:pt>
                <c:pt idx="2350">
                  <c:v>10.694753355913777</c:v>
                </c:pt>
                <c:pt idx="2351">
                  <c:v>10.694753355913777</c:v>
                </c:pt>
                <c:pt idx="2352">
                  <c:v>10.694753355913777</c:v>
                </c:pt>
                <c:pt idx="2353">
                  <c:v>10.735800671105048</c:v>
                </c:pt>
                <c:pt idx="2354">
                  <c:v>10.735800671105048</c:v>
                </c:pt>
                <c:pt idx="2355">
                  <c:v>10.735800671105048</c:v>
                </c:pt>
                <c:pt idx="2356">
                  <c:v>10.776848530179477</c:v>
                </c:pt>
                <c:pt idx="2357">
                  <c:v>10.776848530179477</c:v>
                </c:pt>
                <c:pt idx="2358">
                  <c:v>10.735800671105048</c:v>
                </c:pt>
                <c:pt idx="2359">
                  <c:v>10.735800671105048</c:v>
                </c:pt>
                <c:pt idx="2360">
                  <c:v>10.735800671105048</c:v>
                </c:pt>
                <c:pt idx="2361">
                  <c:v>10.735800671105048</c:v>
                </c:pt>
                <c:pt idx="2362">
                  <c:v>10.735800671105048</c:v>
                </c:pt>
                <c:pt idx="2363">
                  <c:v>10.776848530179477</c:v>
                </c:pt>
                <c:pt idx="2364">
                  <c:v>10.735800671105048</c:v>
                </c:pt>
                <c:pt idx="2365">
                  <c:v>10.694753355913777</c:v>
                </c:pt>
                <c:pt idx="2366">
                  <c:v>10.694753355913777</c:v>
                </c:pt>
                <c:pt idx="2367">
                  <c:v>10.653706584605663</c:v>
                </c:pt>
                <c:pt idx="2368">
                  <c:v>10.653706584605663</c:v>
                </c:pt>
                <c:pt idx="2369">
                  <c:v>10.694753355913777</c:v>
                </c:pt>
                <c:pt idx="2370">
                  <c:v>10.653706584605663</c:v>
                </c:pt>
                <c:pt idx="2371">
                  <c:v>10.694753355913777</c:v>
                </c:pt>
                <c:pt idx="2372">
                  <c:v>10.653706584605663</c:v>
                </c:pt>
                <c:pt idx="2373">
                  <c:v>10.694753355913777</c:v>
                </c:pt>
                <c:pt idx="2374">
                  <c:v>10.694753355913777</c:v>
                </c:pt>
                <c:pt idx="2375">
                  <c:v>10.694753355913777</c:v>
                </c:pt>
                <c:pt idx="2376">
                  <c:v>10.694753355913777</c:v>
                </c:pt>
                <c:pt idx="2377">
                  <c:v>10.694753355913777</c:v>
                </c:pt>
                <c:pt idx="2378">
                  <c:v>10.694753355913777</c:v>
                </c:pt>
                <c:pt idx="2379">
                  <c:v>10.694753355913777</c:v>
                </c:pt>
                <c:pt idx="2380">
                  <c:v>10.653706584605663</c:v>
                </c:pt>
                <c:pt idx="2381">
                  <c:v>10.694753355913777</c:v>
                </c:pt>
                <c:pt idx="2382">
                  <c:v>10.694753355913777</c:v>
                </c:pt>
                <c:pt idx="2383">
                  <c:v>10.694753355913777</c:v>
                </c:pt>
                <c:pt idx="2384">
                  <c:v>10.694753355913777</c:v>
                </c:pt>
                <c:pt idx="2385">
                  <c:v>10.735800671105048</c:v>
                </c:pt>
                <c:pt idx="2386">
                  <c:v>10.694753355913777</c:v>
                </c:pt>
                <c:pt idx="2387">
                  <c:v>10.694753355913777</c:v>
                </c:pt>
                <c:pt idx="2388">
                  <c:v>10.694753355913777</c:v>
                </c:pt>
                <c:pt idx="2389">
                  <c:v>10.694753355913777</c:v>
                </c:pt>
                <c:pt idx="2390">
                  <c:v>10.694753355913777</c:v>
                </c:pt>
                <c:pt idx="2391">
                  <c:v>10.694753355913777</c:v>
                </c:pt>
                <c:pt idx="2392">
                  <c:v>10.694753355913777</c:v>
                </c:pt>
                <c:pt idx="2393">
                  <c:v>10.694753355913777</c:v>
                </c:pt>
                <c:pt idx="2394">
                  <c:v>10.694753355913777</c:v>
                </c:pt>
                <c:pt idx="2395">
                  <c:v>10.653706584605663</c:v>
                </c:pt>
                <c:pt idx="2396">
                  <c:v>10.694753355913777</c:v>
                </c:pt>
                <c:pt idx="2397">
                  <c:v>10.694753355913777</c:v>
                </c:pt>
                <c:pt idx="2398">
                  <c:v>10.735800671105048</c:v>
                </c:pt>
                <c:pt idx="2399">
                  <c:v>10.694753355913777</c:v>
                </c:pt>
                <c:pt idx="2400">
                  <c:v>10.694753355913777</c:v>
                </c:pt>
                <c:pt idx="2401">
                  <c:v>10.735800671105048</c:v>
                </c:pt>
                <c:pt idx="2402">
                  <c:v>10.694753355913777</c:v>
                </c:pt>
                <c:pt idx="2403">
                  <c:v>10.694753355913777</c:v>
                </c:pt>
                <c:pt idx="2404">
                  <c:v>10.735800671105048</c:v>
                </c:pt>
                <c:pt idx="2405">
                  <c:v>10.694753355913777</c:v>
                </c:pt>
                <c:pt idx="2406">
                  <c:v>10.694753355913777</c:v>
                </c:pt>
                <c:pt idx="2407">
                  <c:v>10.735800671105048</c:v>
                </c:pt>
                <c:pt idx="2408">
                  <c:v>10.694753355913777</c:v>
                </c:pt>
                <c:pt idx="2409">
                  <c:v>10.694753355913777</c:v>
                </c:pt>
                <c:pt idx="2410">
                  <c:v>10.694753355913777</c:v>
                </c:pt>
                <c:pt idx="2411">
                  <c:v>10.694753355913777</c:v>
                </c:pt>
                <c:pt idx="2412">
                  <c:v>10.694753355913777</c:v>
                </c:pt>
                <c:pt idx="2413">
                  <c:v>10.694753355913777</c:v>
                </c:pt>
                <c:pt idx="2414">
                  <c:v>10.694753355913777</c:v>
                </c:pt>
                <c:pt idx="2415">
                  <c:v>10.735800671105048</c:v>
                </c:pt>
                <c:pt idx="2416">
                  <c:v>10.735800671105048</c:v>
                </c:pt>
                <c:pt idx="2417">
                  <c:v>10.694753355913777</c:v>
                </c:pt>
                <c:pt idx="2418">
                  <c:v>10.735800671105048</c:v>
                </c:pt>
                <c:pt idx="2419">
                  <c:v>10.735800671105048</c:v>
                </c:pt>
                <c:pt idx="2420">
                  <c:v>10.735800671105048</c:v>
                </c:pt>
                <c:pt idx="2421">
                  <c:v>10.735800671105048</c:v>
                </c:pt>
                <c:pt idx="2422">
                  <c:v>10.776848530179477</c:v>
                </c:pt>
                <c:pt idx="2423">
                  <c:v>10.735800671105048</c:v>
                </c:pt>
                <c:pt idx="2424">
                  <c:v>10.735800671105048</c:v>
                </c:pt>
                <c:pt idx="2425">
                  <c:v>10.735800671105048</c:v>
                </c:pt>
                <c:pt idx="2426">
                  <c:v>10.735800671105048</c:v>
                </c:pt>
                <c:pt idx="2427">
                  <c:v>10.694753355913777</c:v>
                </c:pt>
                <c:pt idx="2428">
                  <c:v>10.694753355913777</c:v>
                </c:pt>
                <c:pt idx="2429">
                  <c:v>10.694753355913777</c:v>
                </c:pt>
                <c:pt idx="2430">
                  <c:v>10.694753355913777</c:v>
                </c:pt>
                <c:pt idx="2431">
                  <c:v>10.653706584605663</c:v>
                </c:pt>
                <c:pt idx="2432">
                  <c:v>10.694753355913777</c:v>
                </c:pt>
                <c:pt idx="2433">
                  <c:v>10.735800671105048</c:v>
                </c:pt>
                <c:pt idx="2434">
                  <c:v>10.735800671105048</c:v>
                </c:pt>
                <c:pt idx="2435">
                  <c:v>10.694753355913777</c:v>
                </c:pt>
                <c:pt idx="2436">
                  <c:v>10.694753355913777</c:v>
                </c:pt>
                <c:pt idx="2437">
                  <c:v>10.694753355913777</c:v>
                </c:pt>
                <c:pt idx="2438">
                  <c:v>10.694753355913777</c:v>
                </c:pt>
                <c:pt idx="2439">
                  <c:v>10.694753355913777</c:v>
                </c:pt>
                <c:pt idx="2440">
                  <c:v>10.694753355913777</c:v>
                </c:pt>
                <c:pt idx="2441">
                  <c:v>10.694753355913777</c:v>
                </c:pt>
                <c:pt idx="2442">
                  <c:v>10.694753355913777</c:v>
                </c:pt>
                <c:pt idx="2443">
                  <c:v>10.653706584605663</c:v>
                </c:pt>
                <c:pt idx="2444">
                  <c:v>10.694753355913777</c:v>
                </c:pt>
                <c:pt idx="2445">
                  <c:v>10.653706584605663</c:v>
                </c:pt>
                <c:pt idx="2446">
                  <c:v>10.694753355913777</c:v>
                </c:pt>
                <c:pt idx="2447">
                  <c:v>10.694753355913777</c:v>
                </c:pt>
                <c:pt idx="2448">
                  <c:v>10.694753355913777</c:v>
                </c:pt>
                <c:pt idx="2449">
                  <c:v>10.653706584605663</c:v>
                </c:pt>
                <c:pt idx="2450">
                  <c:v>10.653706584605663</c:v>
                </c:pt>
                <c:pt idx="2451">
                  <c:v>10.653706584605663</c:v>
                </c:pt>
                <c:pt idx="2452">
                  <c:v>10.653706584605663</c:v>
                </c:pt>
                <c:pt idx="2453">
                  <c:v>10.653706584605663</c:v>
                </c:pt>
                <c:pt idx="2454">
                  <c:v>10.735800671105048</c:v>
                </c:pt>
                <c:pt idx="2455">
                  <c:v>10.735800671105048</c:v>
                </c:pt>
                <c:pt idx="2456">
                  <c:v>10.735800671105048</c:v>
                </c:pt>
                <c:pt idx="2457">
                  <c:v>10.735800671105048</c:v>
                </c:pt>
                <c:pt idx="2458">
                  <c:v>10.694753355913777</c:v>
                </c:pt>
                <c:pt idx="2459">
                  <c:v>10.694753355913777</c:v>
                </c:pt>
                <c:pt idx="2460">
                  <c:v>10.694753355913777</c:v>
                </c:pt>
                <c:pt idx="2461">
                  <c:v>10.694753355913777</c:v>
                </c:pt>
                <c:pt idx="2462">
                  <c:v>10.694753355913777</c:v>
                </c:pt>
                <c:pt idx="2463">
                  <c:v>10.694753355913777</c:v>
                </c:pt>
                <c:pt idx="2464">
                  <c:v>10.694753355913777</c:v>
                </c:pt>
                <c:pt idx="2465">
                  <c:v>10.694753355913777</c:v>
                </c:pt>
                <c:pt idx="2466">
                  <c:v>10.653706584605663</c:v>
                </c:pt>
                <c:pt idx="2467">
                  <c:v>10.653706584605663</c:v>
                </c:pt>
                <c:pt idx="2468">
                  <c:v>10.694753355913777</c:v>
                </c:pt>
                <c:pt idx="2469">
                  <c:v>10.694753355913777</c:v>
                </c:pt>
                <c:pt idx="2470">
                  <c:v>10.694753355913777</c:v>
                </c:pt>
                <c:pt idx="2471">
                  <c:v>10.735800671105048</c:v>
                </c:pt>
                <c:pt idx="2472">
                  <c:v>10.735800671105048</c:v>
                </c:pt>
                <c:pt idx="2473">
                  <c:v>10.735800671105048</c:v>
                </c:pt>
                <c:pt idx="2474">
                  <c:v>10.694753355913777</c:v>
                </c:pt>
                <c:pt idx="2475">
                  <c:v>10.694753355913777</c:v>
                </c:pt>
                <c:pt idx="2476">
                  <c:v>10.735800671105048</c:v>
                </c:pt>
                <c:pt idx="2477">
                  <c:v>10.694753355913777</c:v>
                </c:pt>
                <c:pt idx="2478">
                  <c:v>10.694753355913777</c:v>
                </c:pt>
                <c:pt idx="2479">
                  <c:v>10.694753355913777</c:v>
                </c:pt>
                <c:pt idx="2480">
                  <c:v>10.735800671105048</c:v>
                </c:pt>
                <c:pt idx="2481">
                  <c:v>10.694753355913777</c:v>
                </c:pt>
                <c:pt idx="2482">
                  <c:v>10.735800671105048</c:v>
                </c:pt>
                <c:pt idx="2483">
                  <c:v>10.776848530179477</c:v>
                </c:pt>
                <c:pt idx="2484">
                  <c:v>10.735800671105048</c:v>
                </c:pt>
                <c:pt idx="2485">
                  <c:v>10.735800671105048</c:v>
                </c:pt>
                <c:pt idx="2486">
                  <c:v>10.735800671105048</c:v>
                </c:pt>
                <c:pt idx="2487">
                  <c:v>10.776848530179477</c:v>
                </c:pt>
                <c:pt idx="2488">
                  <c:v>10.735800671105048</c:v>
                </c:pt>
                <c:pt idx="2489">
                  <c:v>10.735800671105048</c:v>
                </c:pt>
                <c:pt idx="2490">
                  <c:v>10.735800671105048</c:v>
                </c:pt>
                <c:pt idx="2491">
                  <c:v>10.735800671105048</c:v>
                </c:pt>
                <c:pt idx="2492">
                  <c:v>10.735800671105048</c:v>
                </c:pt>
                <c:pt idx="2493">
                  <c:v>10.735800671105048</c:v>
                </c:pt>
                <c:pt idx="2494">
                  <c:v>10.694753355913777</c:v>
                </c:pt>
                <c:pt idx="2495">
                  <c:v>10.694753355913777</c:v>
                </c:pt>
                <c:pt idx="2496">
                  <c:v>10.694753355913777</c:v>
                </c:pt>
                <c:pt idx="2497">
                  <c:v>10.653706584605663</c:v>
                </c:pt>
                <c:pt idx="2498">
                  <c:v>10.653706584605663</c:v>
                </c:pt>
                <c:pt idx="2499">
                  <c:v>10.694753355913777</c:v>
                </c:pt>
                <c:pt idx="2500">
                  <c:v>10.735800671105048</c:v>
                </c:pt>
                <c:pt idx="2501">
                  <c:v>10.694753355913777</c:v>
                </c:pt>
                <c:pt idx="2502">
                  <c:v>10.735800671105048</c:v>
                </c:pt>
                <c:pt idx="2503">
                  <c:v>10.776848530179477</c:v>
                </c:pt>
                <c:pt idx="2504">
                  <c:v>10.735800671105048</c:v>
                </c:pt>
                <c:pt idx="2505">
                  <c:v>10.694753355913777</c:v>
                </c:pt>
                <c:pt idx="2506">
                  <c:v>10.694753355913777</c:v>
                </c:pt>
                <c:pt idx="2507">
                  <c:v>10.694753355913777</c:v>
                </c:pt>
                <c:pt idx="2508">
                  <c:v>10.694753355913777</c:v>
                </c:pt>
                <c:pt idx="2509">
                  <c:v>10.694753355913777</c:v>
                </c:pt>
                <c:pt idx="2510">
                  <c:v>10.653706584605663</c:v>
                </c:pt>
                <c:pt idx="2511">
                  <c:v>10.694753355913777</c:v>
                </c:pt>
                <c:pt idx="2512">
                  <c:v>10.694753355913777</c:v>
                </c:pt>
                <c:pt idx="2513">
                  <c:v>10.694753355913777</c:v>
                </c:pt>
                <c:pt idx="2514">
                  <c:v>10.694753355913777</c:v>
                </c:pt>
                <c:pt idx="2515">
                  <c:v>10.694753355913777</c:v>
                </c:pt>
                <c:pt idx="2516">
                  <c:v>10.735800671105048</c:v>
                </c:pt>
                <c:pt idx="2517">
                  <c:v>10.653706584605663</c:v>
                </c:pt>
                <c:pt idx="2518">
                  <c:v>10.653706584605663</c:v>
                </c:pt>
                <c:pt idx="2519">
                  <c:v>10.694753355913777</c:v>
                </c:pt>
                <c:pt idx="2520">
                  <c:v>10.694753355913777</c:v>
                </c:pt>
                <c:pt idx="2521">
                  <c:v>10.694753355913777</c:v>
                </c:pt>
                <c:pt idx="2522">
                  <c:v>10.694753355913777</c:v>
                </c:pt>
                <c:pt idx="2523">
                  <c:v>10.694753355913777</c:v>
                </c:pt>
                <c:pt idx="2524">
                  <c:v>10.694753355913777</c:v>
                </c:pt>
                <c:pt idx="2525">
                  <c:v>10.735800671105048</c:v>
                </c:pt>
                <c:pt idx="2526">
                  <c:v>10.694753355913777</c:v>
                </c:pt>
                <c:pt idx="2527">
                  <c:v>10.735800671105048</c:v>
                </c:pt>
                <c:pt idx="2528">
                  <c:v>10.735800671105048</c:v>
                </c:pt>
                <c:pt idx="2529">
                  <c:v>10.694753355913777</c:v>
                </c:pt>
                <c:pt idx="2530">
                  <c:v>10.735800671105048</c:v>
                </c:pt>
                <c:pt idx="2531">
                  <c:v>10.694753355913777</c:v>
                </c:pt>
                <c:pt idx="2532">
                  <c:v>10.653706584605663</c:v>
                </c:pt>
                <c:pt idx="2533">
                  <c:v>10.653706584605663</c:v>
                </c:pt>
                <c:pt idx="2534">
                  <c:v>10.694753355913777</c:v>
                </c:pt>
                <c:pt idx="2535">
                  <c:v>10.694753355913777</c:v>
                </c:pt>
                <c:pt idx="2536">
                  <c:v>10.735800671105048</c:v>
                </c:pt>
                <c:pt idx="2537">
                  <c:v>10.735800671105048</c:v>
                </c:pt>
                <c:pt idx="2538">
                  <c:v>10.735800671105048</c:v>
                </c:pt>
                <c:pt idx="2539">
                  <c:v>10.735800671105048</c:v>
                </c:pt>
                <c:pt idx="2540">
                  <c:v>10.735800671105048</c:v>
                </c:pt>
                <c:pt idx="2541">
                  <c:v>10.694753355913777</c:v>
                </c:pt>
                <c:pt idx="2542">
                  <c:v>10.735800671105048</c:v>
                </c:pt>
                <c:pt idx="2543">
                  <c:v>10.694753355913777</c:v>
                </c:pt>
                <c:pt idx="2544">
                  <c:v>10.694753355913777</c:v>
                </c:pt>
                <c:pt idx="2545">
                  <c:v>10.694753355913777</c:v>
                </c:pt>
                <c:pt idx="2546">
                  <c:v>10.694753355913777</c:v>
                </c:pt>
                <c:pt idx="2547">
                  <c:v>10.694753355913777</c:v>
                </c:pt>
                <c:pt idx="2548">
                  <c:v>10.735800671105048</c:v>
                </c:pt>
                <c:pt idx="2549">
                  <c:v>10.735800671105048</c:v>
                </c:pt>
                <c:pt idx="2550">
                  <c:v>10.776848530179477</c:v>
                </c:pt>
                <c:pt idx="2551">
                  <c:v>10.776848530179477</c:v>
                </c:pt>
                <c:pt idx="2552">
                  <c:v>10.776848530179477</c:v>
                </c:pt>
                <c:pt idx="2553">
                  <c:v>10.776848530179477</c:v>
                </c:pt>
                <c:pt idx="2554">
                  <c:v>10.776848530179477</c:v>
                </c:pt>
                <c:pt idx="2555">
                  <c:v>10.776848530179477</c:v>
                </c:pt>
                <c:pt idx="2556">
                  <c:v>10.776848530179477</c:v>
                </c:pt>
                <c:pt idx="2557">
                  <c:v>10.776848530179477</c:v>
                </c:pt>
                <c:pt idx="2558">
                  <c:v>10.776848530179477</c:v>
                </c:pt>
                <c:pt idx="2559">
                  <c:v>10.776848530179477</c:v>
                </c:pt>
                <c:pt idx="2560">
                  <c:v>10.735800671105048</c:v>
                </c:pt>
                <c:pt idx="2561">
                  <c:v>10.735800671105048</c:v>
                </c:pt>
                <c:pt idx="2562">
                  <c:v>10.735800671105048</c:v>
                </c:pt>
                <c:pt idx="2563">
                  <c:v>10.776848530179477</c:v>
                </c:pt>
                <c:pt idx="2564">
                  <c:v>10.735800671105048</c:v>
                </c:pt>
                <c:pt idx="2565">
                  <c:v>10.776848530179477</c:v>
                </c:pt>
                <c:pt idx="2566">
                  <c:v>10.776848530179477</c:v>
                </c:pt>
                <c:pt idx="2567">
                  <c:v>10.735800671105048</c:v>
                </c:pt>
                <c:pt idx="2568">
                  <c:v>10.776848530179477</c:v>
                </c:pt>
                <c:pt idx="2569">
                  <c:v>10.776848530179477</c:v>
                </c:pt>
                <c:pt idx="2570">
                  <c:v>10.735800671105048</c:v>
                </c:pt>
                <c:pt idx="2571">
                  <c:v>10.776848530179477</c:v>
                </c:pt>
                <c:pt idx="2572">
                  <c:v>10.735800671105048</c:v>
                </c:pt>
                <c:pt idx="2573">
                  <c:v>10.735800671105048</c:v>
                </c:pt>
                <c:pt idx="2574">
                  <c:v>10.694753355913777</c:v>
                </c:pt>
                <c:pt idx="2575">
                  <c:v>10.735800671105048</c:v>
                </c:pt>
                <c:pt idx="2576">
                  <c:v>10.694753355913777</c:v>
                </c:pt>
                <c:pt idx="2577">
                  <c:v>10.694753355913777</c:v>
                </c:pt>
                <c:pt idx="2578">
                  <c:v>10.694753355913777</c:v>
                </c:pt>
                <c:pt idx="2579">
                  <c:v>10.694753355913777</c:v>
                </c:pt>
                <c:pt idx="2580">
                  <c:v>10.735800671105048</c:v>
                </c:pt>
                <c:pt idx="2581">
                  <c:v>10.694753355913777</c:v>
                </c:pt>
                <c:pt idx="2582">
                  <c:v>10.735800671105048</c:v>
                </c:pt>
                <c:pt idx="2583">
                  <c:v>10.735800671105048</c:v>
                </c:pt>
                <c:pt idx="2584">
                  <c:v>10.735800671105048</c:v>
                </c:pt>
                <c:pt idx="2585">
                  <c:v>10.735800671105048</c:v>
                </c:pt>
                <c:pt idx="2586">
                  <c:v>10.735800671105048</c:v>
                </c:pt>
                <c:pt idx="2587">
                  <c:v>10.735800671105048</c:v>
                </c:pt>
                <c:pt idx="2588">
                  <c:v>10.694753355913777</c:v>
                </c:pt>
                <c:pt idx="2589">
                  <c:v>10.653706584605663</c:v>
                </c:pt>
                <c:pt idx="2590">
                  <c:v>10.694753355913777</c:v>
                </c:pt>
                <c:pt idx="2591">
                  <c:v>10.653706584605663</c:v>
                </c:pt>
                <c:pt idx="2592">
                  <c:v>10.694753355913777</c:v>
                </c:pt>
                <c:pt idx="2593">
                  <c:v>10.735800671105048</c:v>
                </c:pt>
                <c:pt idx="2594">
                  <c:v>10.735800671105048</c:v>
                </c:pt>
                <c:pt idx="2595">
                  <c:v>10.735800671105048</c:v>
                </c:pt>
                <c:pt idx="2596">
                  <c:v>10.735800671105048</c:v>
                </c:pt>
                <c:pt idx="2597">
                  <c:v>10.735800671105048</c:v>
                </c:pt>
                <c:pt idx="2598">
                  <c:v>10.735800671105048</c:v>
                </c:pt>
                <c:pt idx="2599">
                  <c:v>10.694753355913777</c:v>
                </c:pt>
                <c:pt idx="2600">
                  <c:v>10.694753355913777</c:v>
                </c:pt>
                <c:pt idx="2601">
                  <c:v>10.694753355913777</c:v>
                </c:pt>
                <c:pt idx="2602">
                  <c:v>10.694753355913777</c:v>
                </c:pt>
                <c:pt idx="2603">
                  <c:v>10.694753355913777</c:v>
                </c:pt>
                <c:pt idx="2604">
                  <c:v>10.694753355913777</c:v>
                </c:pt>
                <c:pt idx="2605">
                  <c:v>10.694753355913777</c:v>
                </c:pt>
                <c:pt idx="2606">
                  <c:v>10.694753355913777</c:v>
                </c:pt>
                <c:pt idx="2607">
                  <c:v>10.735800671105048</c:v>
                </c:pt>
                <c:pt idx="2608">
                  <c:v>10.653706584605663</c:v>
                </c:pt>
                <c:pt idx="2609">
                  <c:v>10.694753355913777</c:v>
                </c:pt>
                <c:pt idx="2610">
                  <c:v>10.735800671105048</c:v>
                </c:pt>
                <c:pt idx="2611">
                  <c:v>10.735800671105048</c:v>
                </c:pt>
                <c:pt idx="2612">
                  <c:v>10.735800671105048</c:v>
                </c:pt>
                <c:pt idx="2613">
                  <c:v>10.694753355913777</c:v>
                </c:pt>
                <c:pt idx="2614">
                  <c:v>10.694753355913777</c:v>
                </c:pt>
                <c:pt idx="2615">
                  <c:v>10.735800671105048</c:v>
                </c:pt>
                <c:pt idx="2616">
                  <c:v>10.735800671105048</c:v>
                </c:pt>
                <c:pt idx="2617">
                  <c:v>10.694753355913777</c:v>
                </c:pt>
                <c:pt idx="2618">
                  <c:v>10.694753355913777</c:v>
                </c:pt>
                <c:pt idx="2619">
                  <c:v>10.694753355913777</c:v>
                </c:pt>
                <c:pt idx="2620">
                  <c:v>10.735800671105048</c:v>
                </c:pt>
                <c:pt idx="2621">
                  <c:v>10.735800671105048</c:v>
                </c:pt>
                <c:pt idx="2622">
                  <c:v>10.735800671105048</c:v>
                </c:pt>
                <c:pt idx="2623">
                  <c:v>10.735800671105048</c:v>
                </c:pt>
                <c:pt idx="2624">
                  <c:v>10.735800671105048</c:v>
                </c:pt>
                <c:pt idx="2625">
                  <c:v>10.776848530179477</c:v>
                </c:pt>
                <c:pt idx="2626">
                  <c:v>10.735800671105048</c:v>
                </c:pt>
                <c:pt idx="2627">
                  <c:v>10.735800671105048</c:v>
                </c:pt>
                <c:pt idx="2628">
                  <c:v>10.735800671105048</c:v>
                </c:pt>
                <c:pt idx="2629">
                  <c:v>10.694753355913777</c:v>
                </c:pt>
                <c:pt idx="2630">
                  <c:v>10.735800671105048</c:v>
                </c:pt>
                <c:pt idx="2631">
                  <c:v>10.694753355913777</c:v>
                </c:pt>
                <c:pt idx="2632">
                  <c:v>10.694753355913777</c:v>
                </c:pt>
                <c:pt idx="2633">
                  <c:v>10.735800671105048</c:v>
                </c:pt>
                <c:pt idx="2634">
                  <c:v>10.694753355913777</c:v>
                </c:pt>
                <c:pt idx="2635">
                  <c:v>10.735800671105048</c:v>
                </c:pt>
                <c:pt idx="2636">
                  <c:v>10.694753355913777</c:v>
                </c:pt>
                <c:pt idx="2637">
                  <c:v>10.694753355913777</c:v>
                </c:pt>
                <c:pt idx="2638">
                  <c:v>10.694753355913777</c:v>
                </c:pt>
                <c:pt idx="2639">
                  <c:v>10.653706584605663</c:v>
                </c:pt>
                <c:pt idx="2640">
                  <c:v>10.653706584605663</c:v>
                </c:pt>
                <c:pt idx="2641">
                  <c:v>10.653706584605663</c:v>
                </c:pt>
                <c:pt idx="2642">
                  <c:v>10.694753355913777</c:v>
                </c:pt>
                <c:pt idx="2643">
                  <c:v>10.694753355913777</c:v>
                </c:pt>
                <c:pt idx="2644">
                  <c:v>10.653706584605663</c:v>
                </c:pt>
                <c:pt idx="2645">
                  <c:v>10.694753355913777</c:v>
                </c:pt>
                <c:pt idx="2646">
                  <c:v>10.735800671105048</c:v>
                </c:pt>
                <c:pt idx="2647">
                  <c:v>10.735800671105048</c:v>
                </c:pt>
                <c:pt idx="2648">
                  <c:v>10.735800671105048</c:v>
                </c:pt>
                <c:pt idx="2649">
                  <c:v>10.735800671105048</c:v>
                </c:pt>
                <c:pt idx="2650">
                  <c:v>10.735800671105048</c:v>
                </c:pt>
                <c:pt idx="2651">
                  <c:v>10.735800671105048</c:v>
                </c:pt>
                <c:pt idx="2652">
                  <c:v>10.694753355913777</c:v>
                </c:pt>
                <c:pt idx="2653">
                  <c:v>10.735800671105048</c:v>
                </c:pt>
                <c:pt idx="2654">
                  <c:v>10.735800671105048</c:v>
                </c:pt>
                <c:pt idx="2655">
                  <c:v>10.735800671105048</c:v>
                </c:pt>
                <c:pt idx="2656">
                  <c:v>10.735800671105048</c:v>
                </c:pt>
                <c:pt idx="2657">
                  <c:v>10.735800671105048</c:v>
                </c:pt>
                <c:pt idx="2658">
                  <c:v>10.735800671105048</c:v>
                </c:pt>
                <c:pt idx="2659">
                  <c:v>10.735800671105048</c:v>
                </c:pt>
                <c:pt idx="2660">
                  <c:v>10.694753355913777</c:v>
                </c:pt>
                <c:pt idx="2661">
                  <c:v>10.694753355913777</c:v>
                </c:pt>
                <c:pt idx="2662">
                  <c:v>10.694753355913777</c:v>
                </c:pt>
                <c:pt idx="2663">
                  <c:v>10.694753355913777</c:v>
                </c:pt>
                <c:pt idx="2664">
                  <c:v>10.735800671105048</c:v>
                </c:pt>
                <c:pt idx="2665">
                  <c:v>10.735800671105048</c:v>
                </c:pt>
                <c:pt idx="2666">
                  <c:v>10.694753355913777</c:v>
                </c:pt>
                <c:pt idx="2667">
                  <c:v>10.694753355913777</c:v>
                </c:pt>
                <c:pt idx="2668">
                  <c:v>10.694753355913777</c:v>
                </c:pt>
                <c:pt idx="2669">
                  <c:v>10.735800671105048</c:v>
                </c:pt>
                <c:pt idx="2670">
                  <c:v>10.694753355913777</c:v>
                </c:pt>
                <c:pt idx="2671">
                  <c:v>10.694753355913777</c:v>
                </c:pt>
                <c:pt idx="2672">
                  <c:v>10.694753355913777</c:v>
                </c:pt>
                <c:pt idx="2673">
                  <c:v>10.694753355913777</c:v>
                </c:pt>
                <c:pt idx="2674">
                  <c:v>10.694753355913777</c:v>
                </c:pt>
                <c:pt idx="2675">
                  <c:v>10.694753355913777</c:v>
                </c:pt>
                <c:pt idx="2676">
                  <c:v>10.694753355913777</c:v>
                </c:pt>
                <c:pt idx="2677">
                  <c:v>10.735800671105048</c:v>
                </c:pt>
                <c:pt idx="2678">
                  <c:v>10.735800671105048</c:v>
                </c:pt>
                <c:pt idx="2679">
                  <c:v>10.735800671105048</c:v>
                </c:pt>
                <c:pt idx="2680">
                  <c:v>10.735800671105048</c:v>
                </c:pt>
                <c:pt idx="2681">
                  <c:v>10.735800671105048</c:v>
                </c:pt>
                <c:pt idx="2682">
                  <c:v>10.735800671105048</c:v>
                </c:pt>
                <c:pt idx="2683">
                  <c:v>10.735800671105048</c:v>
                </c:pt>
                <c:pt idx="2684">
                  <c:v>10.735800671105048</c:v>
                </c:pt>
                <c:pt idx="2685">
                  <c:v>10.735800671105048</c:v>
                </c:pt>
                <c:pt idx="2686">
                  <c:v>10.735800671105048</c:v>
                </c:pt>
                <c:pt idx="2687">
                  <c:v>10.735800671105048</c:v>
                </c:pt>
                <c:pt idx="2688">
                  <c:v>10.735800671105048</c:v>
                </c:pt>
                <c:pt idx="2689">
                  <c:v>10.735800671105048</c:v>
                </c:pt>
                <c:pt idx="2690">
                  <c:v>10.735800671105048</c:v>
                </c:pt>
                <c:pt idx="2691">
                  <c:v>10.735800671105048</c:v>
                </c:pt>
                <c:pt idx="2692">
                  <c:v>10.694753355913777</c:v>
                </c:pt>
                <c:pt idx="2693">
                  <c:v>10.694753355913777</c:v>
                </c:pt>
                <c:pt idx="2694">
                  <c:v>10.653706584605663</c:v>
                </c:pt>
                <c:pt idx="2695">
                  <c:v>10.653706584605663</c:v>
                </c:pt>
                <c:pt idx="2696">
                  <c:v>10.653706584605663</c:v>
                </c:pt>
                <c:pt idx="2697">
                  <c:v>10.694753355913777</c:v>
                </c:pt>
                <c:pt idx="2698">
                  <c:v>10.694753355913777</c:v>
                </c:pt>
                <c:pt idx="2699">
                  <c:v>10.694753355913777</c:v>
                </c:pt>
                <c:pt idx="2700">
                  <c:v>10.735800671105048</c:v>
                </c:pt>
                <c:pt idx="2701">
                  <c:v>10.694753355913777</c:v>
                </c:pt>
                <c:pt idx="2702">
                  <c:v>9.053306732451361</c:v>
                </c:pt>
                <c:pt idx="2703">
                  <c:v>6.0189245782005107</c:v>
                </c:pt>
                <c:pt idx="2704">
                  <c:v>3.8065253690716014</c:v>
                </c:pt>
                <c:pt idx="2705">
                  <c:v>2.6599797866463373</c:v>
                </c:pt>
                <c:pt idx="2706">
                  <c:v>1.6366386963578976</c:v>
                </c:pt>
                <c:pt idx="2707">
                  <c:v>0.49090023653705711</c:v>
                </c:pt>
                <c:pt idx="2708">
                  <c:v>-8.2000742823094303E-2</c:v>
                </c:pt>
                <c:pt idx="2709">
                  <c:v>-0.4919682593891872</c:v>
                </c:pt>
                <c:pt idx="2710">
                  <c:v>-1.1477908010591926</c:v>
                </c:pt>
                <c:pt idx="2711">
                  <c:v>-1.885406552939211</c:v>
                </c:pt>
                <c:pt idx="2712">
                  <c:v>-2.2131730335791251</c:v>
                </c:pt>
                <c:pt idx="2713">
                  <c:v>-2.4999370312838747</c:v>
                </c:pt>
                <c:pt idx="2714">
                  <c:v>-3.1143317688206431</c:v>
                </c:pt>
                <c:pt idx="2715">
                  <c:v>-3.5648016388563666</c:v>
                </c:pt>
                <c:pt idx="2716">
                  <c:v>-3.810481709141214</c:v>
                </c:pt>
                <c:pt idx="2717">
                  <c:v>-4.0970810079990505</c:v>
                </c:pt>
                <c:pt idx="2718">
                  <c:v>-4.4655223837577429</c:v>
                </c:pt>
                <c:pt idx="2719">
                  <c:v>-4.7929848049879711</c:v>
                </c:pt>
                <c:pt idx="2720">
                  <c:v>-5.0385562826265025</c:v>
                </c:pt>
                <c:pt idx="2721">
                  <c:v>-5.2841060417357708</c:v>
                </c:pt>
                <c:pt idx="2722">
                  <c:v>-5.6114719361692735</c:v>
                </c:pt>
                <c:pt idx="2723">
                  <c:v>-5.8569710187102606</c:v>
                </c:pt>
                <c:pt idx="2724">
                  <c:v>-6.0615369969512294</c:v>
                </c:pt>
                <c:pt idx="2725">
                  <c:v>-6.3069962621885667</c:v>
                </c:pt>
                <c:pt idx="2726">
                  <c:v>-6.511529059343161</c:v>
                </c:pt>
                <c:pt idx="2727">
                  <c:v>-6.7160467741857675</c:v>
                </c:pt>
                <c:pt idx="2728">
                  <c:v>-6.8796500867952206</c:v>
                </c:pt>
                <c:pt idx="2729">
                  <c:v>-7.0432437467250004</c:v>
                </c:pt>
                <c:pt idx="2730">
                  <c:v>-7.2068277539751087</c:v>
                </c:pt>
                <c:pt idx="2731">
                  <c:v>-7.3704021085455445</c:v>
                </c:pt>
                <c:pt idx="2732">
                  <c:v>-7.4112941889569539</c:v>
                </c:pt>
                <c:pt idx="2733">
                  <c:v>-7.5339668104363069</c:v>
                </c:pt>
                <c:pt idx="2734">
                  <c:v>-7.6975218596473969</c:v>
                </c:pt>
                <c:pt idx="2735">
                  <c:v>-7.738409113718971</c:v>
                </c:pt>
                <c:pt idx="2736">
                  <c:v>-7.8610672561788153</c:v>
                </c:pt>
                <c:pt idx="2737">
                  <c:v>-8.0246030000305595</c:v>
                </c:pt>
                <c:pt idx="2738">
                  <c:v>-8.1063672522015562</c:v>
                </c:pt>
                <c:pt idx="2739">
                  <c:v>-8.188129091202633</c:v>
                </c:pt>
                <c:pt idx="2740">
                  <c:v>-8.3107673250106515</c:v>
                </c:pt>
                <c:pt idx="2741">
                  <c:v>-8.3107673250106515</c:v>
                </c:pt>
                <c:pt idx="2742">
                  <c:v>-8.2698885170337917</c:v>
                </c:pt>
                <c:pt idx="2743">
                  <c:v>-8.3516455296950323</c:v>
                </c:pt>
                <c:pt idx="2744">
                  <c:v>-8.3107673250106515</c:v>
                </c:pt>
                <c:pt idx="2745">
                  <c:v>-8.3925231310869339</c:v>
                </c:pt>
                <c:pt idx="2746">
                  <c:v>-8.4334001291863547</c:v>
                </c:pt>
                <c:pt idx="2747">
                  <c:v>-8.4742765239932982</c:v>
                </c:pt>
                <c:pt idx="2748">
                  <c:v>-8.4742765239932982</c:v>
                </c:pt>
                <c:pt idx="2749">
                  <c:v>-8.5560275037297426</c:v>
                </c:pt>
                <c:pt idx="2750">
                  <c:v>-8.5560275037297426</c:v>
                </c:pt>
                <c:pt idx="2751">
                  <c:v>-8.5969020886592471</c:v>
                </c:pt>
                <c:pt idx="2752">
                  <c:v>-8.5969020886592471</c:v>
                </c:pt>
                <c:pt idx="2753">
                  <c:v>-8.6786494486408152</c:v>
                </c:pt>
                <c:pt idx="2754">
                  <c:v>-8.7195222236928807</c:v>
                </c:pt>
                <c:pt idx="2755">
                  <c:v>-8.7195222236928807</c:v>
                </c:pt>
                <c:pt idx="2756">
                  <c:v>-8.7603943954524652</c:v>
                </c:pt>
                <c:pt idx="2757">
                  <c:v>-8.8012659639195707</c:v>
                </c:pt>
                <c:pt idx="2758">
                  <c:v>-8.8012659639195707</c:v>
                </c:pt>
                <c:pt idx="2759">
                  <c:v>-8.8421369290941971</c:v>
                </c:pt>
                <c:pt idx="2760">
                  <c:v>-8.9238770495660109</c:v>
                </c:pt>
                <c:pt idx="2761">
                  <c:v>-8.9238770495660109</c:v>
                </c:pt>
                <c:pt idx="2762">
                  <c:v>-8.9238770495660109</c:v>
                </c:pt>
                <c:pt idx="2763">
                  <c:v>-8.9647462048632001</c:v>
                </c:pt>
                <c:pt idx="2764">
                  <c:v>-9.0464827055801358</c:v>
                </c:pt>
                <c:pt idx="2765">
                  <c:v>-9.0873500509998859</c:v>
                </c:pt>
                <c:pt idx="2766">
                  <c:v>-9.1282167931271552</c:v>
                </c:pt>
                <c:pt idx="2767">
                  <c:v>-9.0873500509998859</c:v>
                </c:pt>
                <c:pt idx="2768">
                  <c:v>-9.1282167931271552</c:v>
                </c:pt>
                <c:pt idx="2769">
                  <c:v>-9.2099484675042547</c:v>
                </c:pt>
                <c:pt idx="2770">
                  <c:v>-9.1690829319619453</c:v>
                </c:pt>
                <c:pt idx="2771">
                  <c:v>-9.2099484675042547</c:v>
                </c:pt>
                <c:pt idx="2772">
                  <c:v>-9.2508133997540867</c:v>
                </c:pt>
                <c:pt idx="2773">
                  <c:v>-9.2508133997540867</c:v>
                </c:pt>
                <c:pt idx="2774">
                  <c:v>-9.2099484675042547</c:v>
                </c:pt>
                <c:pt idx="2775">
                  <c:v>-9.2508133997540867</c:v>
                </c:pt>
                <c:pt idx="2776">
                  <c:v>-9.2099484675042547</c:v>
                </c:pt>
                <c:pt idx="2777">
                  <c:v>-9.2099484675042547</c:v>
                </c:pt>
                <c:pt idx="2778">
                  <c:v>-9.2508133997540867</c:v>
                </c:pt>
                <c:pt idx="2779">
                  <c:v>-9.2508133997540867</c:v>
                </c:pt>
                <c:pt idx="2780">
                  <c:v>-9.2916777287114378</c:v>
                </c:pt>
                <c:pt idx="2781">
                  <c:v>-9.2916777287114378</c:v>
                </c:pt>
                <c:pt idx="2782">
                  <c:v>-9.2916777287114378</c:v>
                </c:pt>
                <c:pt idx="2783">
                  <c:v>-9.2916777287114378</c:v>
                </c:pt>
                <c:pt idx="2784">
                  <c:v>-9.2916777287114378</c:v>
                </c:pt>
                <c:pt idx="2785">
                  <c:v>-9.3325414543763099</c:v>
                </c:pt>
                <c:pt idx="2786">
                  <c:v>-9.3325414543763099</c:v>
                </c:pt>
                <c:pt idx="2787">
                  <c:v>-9.3734045767487011</c:v>
                </c:pt>
                <c:pt idx="2788">
                  <c:v>-9.3325414543763099</c:v>
                </c:pt>
                <c:pt idx="2789">
                  <c:v>-9.3734045767487011</c:v>
                </c:pt>
                <c:pt idx="2790">
                  <c:v>-9.3325414543763099</c:v>
                </c:pt>
                <c:pt idx="2791">
                  <c:v>-9.2916777287114378</c:v>
                </c:pt>
                <c:pt idx="2792">
                  <c:v>-9.3325414543763099</c:v>
                </c:pt>
                <c:pt idx="2793">
                  <c:v>-9.3734045767487011</c:v>
                </c:pt>
                <c:pt idx="2794">
                  <c:v>-9.3325414543763099</c:v>
                </c:pt>
                <c:pt idx="2795">
                  <c:v>-9.2916777287114378</c:v>
                </c:pt>
                <c:pt idx="2796">
                  <c:v>-9.3325414543763099</c:v>
                </c:pt>
                <c:pt idx="2797">
                  <c:v>-9.3325414543763099</c:v>
                </c:pt>
                <c:pt idx="2798">
                  <c:v>-9.3325414543763099</c:v>
                </c:pt>
                <c:pt idx="2799">
                  <c:v>-9.3325414543763099</c:v>
                </c:pt>
                <c:pt idx="2800">
                  <c:v>-9.3734045767487011</c:v>
                </c:pt>
                <c:pt idx="2801">
                  <c:v>-9.3734045767487011</c:v>
                </c:pt>
                <c:pt idx="2802">
                  <c:v>-9.3734045767487011</c:v>
                </c:pt>
                <c:pt idx="2803">
                  <c:v>-9.3734045767487011</c:v>
                </c:pt>
                <c:pt idx="2804">
                  <c:v>-9.414267095828615</c:v>
                </c:pt>
                <c:pt idx="2805">
                  <c:v>-9.414267095828615</c:v>
                </c:pt>
                <c:pt idx="2806">
                  <c:v>-9.455129011616048</c:v>
                </c:pt>
                <c:pt idx="2807">
                  <c:v>-9.414267095828615</c:v>
                </c:pt>
                <c:pt idx="2808">
                  <c:v>-9.414267095828615</c:v>
                </c:pt>
                <c:pt idx="2809">
                  <c:v>-9.414267095828615</c:v>
                </c:pt>
                <c:pt idx="2810">
                  <c:v>-9.414267095828615</c:v>
                </c:pt>
                <c:pt idx="2811">
                  <c:v>-9.455129011616048</c:v>
                </c:pt>
                <c:pt idx="2812">
                  <c:v>-9.414267095828615</c:v>
                </c:pt>
                <c:pt idx="2813">
                  <c:v>-9.414267095828615</c:v>
                </c:pt>
                <c:pt idx="2814">
                  <c:v>-9.414267095828615</c:v>
                </c:pt>
                <c:pt idx="2815">
                  <c:v>-9.414267095828615</c:v>
                </c:pt>
                <c:pt idx="2816">
                  <c:v>-9.414267095828615</c:v>
                </c:pt>
                <c:pt idx="2817">
                  <c:v>-9.455129011616048</c:v>
                </c:pt>
                <c:pt idx="2818">
                  <c:v>-9.455129011616048</c:v>
                </c:pt>
                <c:pt idx="2819">
                  <c:v>-9.455129011616048</c:v>
                </c:pt>
                <c:pt idx="2820">
                  <c:v>-9.455129011616048</c:v>
                </c:pt>
                <c:pt idx="2821">
                  <c:v>-9.495990324111002</c:v>
                </c:pt>
                <c:pt idx="2822">
                  <c:v>-9.455129011616048</c:v>
                </c:pt>
                <c:pt idx="2823">
                  <c:v>-9.455129011616048</c:v>
                </c:pt>
                <c:pt idx="2824">
                  <c:v>-9.455129011616048</c:v>
                </c:pt>
                <c:pt idx="2825">
                  <c:v>-9.495990324111002</c:v>
                </c:pt>
                <c:pt idx="2826">
                  <c:v>-9.495990324111002</c:v>
                </c:pt>
                <c:pt idx="2827">
                  <c:v>-9.5368510333134751</c:v>
                </c:pt>
                <c:pt idx="2828">
                  <c:v>-9.5368510333134751</c:v>
                </c:pt>
                <c:pt idx="2829">
                  <c:v>-9.5777111392234708</c:v>
                </c:pt>
                <c:pt idx="2830">
                  <c:v>-9.5368510333134751</c:v>
                </c:pt>
                <c:pt idx="2831">
                  <c:v>-9.5777111392234708</c:v>
                </c:pt>
                <c:pt idx="2832">
                  <c:v>-9.5777111392234708</c:v>
                </c:pt>
                <c:pt idx="2833">
                  <c:v>-9.5368510333134751</c:v>
                </c:pt>
                <c:pt idx="2834">
                  <c:v>-9.5777111392234708</c:v>
                </c:pt>
                <c:pt idx="2835">
                  <c:v>-9.5368510333134751</c:v>
                </c:pt>
                <c:pt idx="2836">
                  <c:v>-9.5368510333134751</c:v>
                </c:pt>
                <c:pt idx="2837">
                  <c:v>-9.5777111392234708</c:v>
                </c:pt>
                <c:pt idx="2838">
                  <c:v>-9.5777111392234708</c:v>
                </c:pt>
                <c:pt idx="2839">
                  <c:v>-9.5777111392234708</c:v>
                </c:pt>
                <c:pt idx="2840">
                  <c:v>-9.6185706418409858</c:v>
                </c:pt>
                <c:pt idx="2841">
                  <c:v>-9.5777111392234708</c:v>
                </c:pt>
                <c:pt idx="2842">
                  <c:v>-9.5777111392234708</c:v>
                </c:pt>
                <c:pt idx="2843">
                  <c:v>-9.5368510333134751</c:v>
                </c:pt>
                <c:pt idx="2844">
                  <c:v>-9.5777111392234708</c:v>
                </c:pt>
                <c:pt idx="2845">
                  <c:v>-9.5777111392234708</c:v>
                </c:pt>
                <c:pt idx="2846">
                  <c:v>-9.5777111392234708</c:v>
                </c:pt>
                <c:pt idx="2847">
                  <c:v>-9.6185706418409858</c:v>
                </c:pt>
                <c:pt idx="2848">
                  <c:v>-9.5777111392234708</c:v>
                </c:pt>
                <c:pt idx="2849">
                  <c:v>-9.5777111392234708</c:v>
                </c:pt>
                <c:pt idx="2850">
                  <c:v>-9.6185706418409858</c:v>
                </c:pt>
                <c:pt idx="2851">
                  <c:v>-9.6594295411660216</c:v>
                </c:pt>
                <c:pt idx="2852">
                  <c:v>-9.6185706418409858</c:v>
                </c:pt>
                <c:pt idx="2853">
                  <c:v>-9.6185706418409858</c:v>
                </c:pt>
                <c:pt idx="2854">
                  <c:v>-9.5777111392234708</c:v>
                </c:pt>
                <c:pt idx="2855">
                  <c:v>-9.6185706418409858</c:v>
                </c:pt>
                <c:pt idx="2856">
                  <c:v>-9.7002878371985766</c:v>
                </c:pt>
                <c:pt idx="2857">
                  <c:v>-9.6594295411660216</c:v>
                </c:pt>
                <c:pt idx="2858">
                  <c:v>-9.7002878371985766</c:v>
                </c:pt>
                <c:pt idx="2859">
                  <c:v>-9.7002878371985766</c:v>
                </c:pt>
                <c:pt idx="2860">
                  <c:v>-9.7002878371985766</c:v>
                </c:pt>
                <c:pt idx="2861">
                  <c:v>-9.6594295411660216</c:v>
                </c:pt>
                <c:pt idx="2862">
                  <c:v>-9.6594295411660216</c:v>
                </c:pt>
                <c:pt idx="2863">
                  <c:v>-9.7002878371985766</c:v>
                </c:pt>
                <c:pt idx="2864">
                  <c:v>-9.7002878371985766</c:v>
                </c:pt>
                <c:pt idx="2865">
                  <c:v>-9.7411455299386542</c:v>
                </c:pt>
                <c:pt idx="2866">
                  <c:v>-9.782002619386251</c:v>
                </c:pt>
                <c:pt idx="2867">
                  <c:v>-9.782002619386251</c:v>
                </c:pt>
                <c:pt idx="2868">
                  <c:v>-9.782002619386251</c:v>
                </c:pt>
                <c:pt idx="2869">
                  <c:v>-9.7411455299386542</c:v>
                </c:pt>
                <c:pt idx="2870">
                  <c:v>-9.7002878371985766</c:v>
                </c:pt>
                <c:pt idx="2871">
                  <c:v>-9.7411455299386542</c:v>
                </c:pt>
                <c:pt idx="2872">
                  <c:v>-9.782002619386251</c:v>
                </c:pt>
                <c:pt idx="2873">
                  <c:v>-9.7411455299386542</c:v>
                </c:pt>
                <c:pt idx="2874">
                  <c:v>-9.782002619386251</c:v>
                </c:pt>
                <c:pt idx="2875">
                  <c:v>-9.782002619386251</c:v>
                </c:pt>
                <c:pt idx="2876">
                  <c:v>-9.7411455299386542</c:v>
                </c:pt>
                <c:pt idx="2877">
                  <c:v>-9.6594295411660216</c:v>
                </c:pt>
                <c:pt idx="2878">
                  <c:v>-9.7002878371985766</c:v>
                </c:pt>
                <c:pt idx="2879">
                  <c:v>-9.7002878371985766</c:v>
                </c:pt>
                <c:pt idx="2880">
                  <c:v>-9.7002878371985766</c:v>
                </c:pt>
                <c:pt idx="2881">
                  <c:v>-9.7002878371985766</c:v>
                </c:pt>
                <c:pt idx="2882">
                  <c:v>-9.6594295411660216</c:v>
                </c:pt>
                <c:pt idx="2883">
                  <c:v>-9.7002878371985766</c:v>
                </c:pt>
                <c:pt idx="2884">
                  <c:v>-9.7411455299386542</c:v>
                </c:pt>
                <c:pt idx="2885">
                  <c:v>-9.7002878371985766</c:v>
                </c:pt>
                <c:pt idx="2886">
                  <c:v>-9.7411455299386542</c:v>
                </c:pt>
                <c:pt idx="2887">
                  <c:v>-9.7411455299386542</c:v>
                </c:pt>
                <c:pt idx="2888">
                  <c:v>-9.8228591055413688</c:v>
                </c:pt>
                <c:pt idx="2889">
                  <c:v>-9.782002619386251</c:v>
                </c:pt>
                <c:pt idx="2890">
                  <c:v>-9.7411455299386542</c:v>
                </c:pt>
                <c:pt idx="2891">
                  <c:v>-9.7411455299386542</c:v>
                </c:pt>
                <c:pt idx="2892">
                  <c:v>-9.7411455299386542</c:v>
                </c:pt>
                <c:pt idx="2893">
                  <c:v>-9.782002619386251</c:v>
                </c:pt>
                <c:pt idx="2894">
                  <c:v>-9.7002878371985766</c:v>
                </c:pt>
                <c:pt idx="2895">
                  <c:v>-9.7002878371985766</c:v>
                </c:pt>
                <c:pt idx="2896">
                  <c:v>-9.7411455299386542</c:v>
                </c:pt>
                <c:pt idx="2897">
                  <c:v>-9.7411455299386542</c:v>
                </c:pt>
                <c:pt idx="2898">
                  <c:v>-9.7411455299386542</c:v>
                </c:pt>
                <c:pt idx="2899">
                  <c:v>-9.7002878371985766</c:v>
                </c:pt>
                <c:pt idx="2900">
                  <c:v>-9.7411455299386542</c:v>
                </c:pt>
                <c:pt idx="2901">
                  <c:v>-9.7002878371985766</c:v>
                </c:pt>
                <c:pt idx="2902">
                  <c:v>-9.7002878371985766</c:v>
                </c:pt>
                <c:pt idx="2903">
                  <c:v>-9.7002878371985766</c:v>
                </c:pt>
                <c:pt idx="2904">
                  <c:v>-9.7002878371985766</c:v>
                </c:pt>
                <c:pt idx="2905">
                  <c:v>-9.7002878371985766</c:v>
                </c:pt>
                <c:pt idx="2906">
                  <c:v>-9.7411455299386542</c:v>
                </c:pt>
                <c:pt idx="2907">
                  <c:v>-9.7411455299386542</c:v>
                </c:pt>
                <c:pt idx="2908">
                  <c:v>-9.7411455299386542</c:v>
                </c:pt>
                <c:pt idx="2909">
                  <c:v>-9.7002878371985766</c:v>
                </c:pt>
                <c:pt idx="2910">
                  <c:v>-9.7411455299386542</c:v>
                </c:pt>
                <c:pt idx="2911">
                  <c:v>-9.7411455299386542</c:v>
                </c:pt>
                <c:pt idx="2912">
                  <c:v>-9.7002878371985766</c:v>
                </c:pt>
                <c:pt idx="2913">
                  <c:v>-9.7411455299386542</c:v>
                </c:pt>
                <c:pt idx="2914">
                  <c:v>-9.782002619386251</c:v>
                </c:pt>
                <c:pt idx="2915">
                  <c:v>-9.7411455299386542</c:v>
                </c:pt>
                <c:pt idx="2916">
                  <c:v>-9.782002619386251</c:v>
                </c:pt>
                <c:pt idx="2917">
                  <c:v>-9.782002619386251</c:v>
                </c:pt>
                <c:pt idx="2918">
                  <c:v>-9.782002619386251</c:v>
                </c:pt>
                <c:pt idx="2919">
                  <c:v>-9.782002619386251</c:v>
                </c:pt>
                <c:pt idx="2920">
                  <c:v>-9.782002619386251</c:v>
                </c:pt>
                <c:pt idx="2921">
                  <c:v>-9.7411455299386542</c:v>
                </c:pt>
                <c:pt idx="2922">
                  <c:v>-9.7411455299386542</c:v>
                </c:pt>
                <c:pt idx="2923">
                  <c:v>-9.782002619386251</c:v>
                </c:pt>
                <c:pt idx="2924">
                  <c:v>-9.7411455299386542</c:v>
                </c:pt>
                <c:pt idx="2925">
                  <c:v>-9.782002619386251</c:v>
                </c:pt>
                <c:pt idx="2926">
                  <c:v>-9.782002619386251</c:v>
                </c:pt>
                <c:pt idx="2927">
                  <c:v>-9.7411455299386542</c:v>
                </c:pt>
                <c:pt idx="2928">
                  <c:v>-9.782002619386251</c:v>
                </c:pt>
                <c:pt idx="2929">
                  <c:v>-9.782002619386251</c:v>
                </c:pt>
                <c:pt idx="2930">
                  <c:v>-9.782002619386251</c:v>
                </c:pt>
                <c:pt idx="2931">
                  <c:v>-9.8228591055413688</c:v>
                </c:pt>
                <c:pt idx="2932">
                  <c:v>-9.782002619386251</c:v>
                </c:pt>
                <c:pt idx="2933">
                  <c:v>-9.8228591055413688</c:v>
                </c:pt>
                <c:pt idx="2934">
                  <c:v>-9.8228591055413688</c:v>
                </c:pt>
                <c:pt idx="2935">
                  <c:v>-9.782002619386251</c:v>
                </c:pt>
                <c:pt idx="2936">
                  <c:v>-9.8228591055413688</c:v>
                </c:pt>
                <c:pt idx="2937">
                  <c:v>-9.8228591055413688</c:v>
                </c:pt>
                <c:pt idx="2938">
                  <c:v>-9.8637149884040056</c:v>
                </c:pt>
                <c:pt idx="2939">
                  <c:v>-9.8637149884040056</c:v>
                </c:pt>
                <c:pt idx="2940">
                  <c:v>-9.8637149884040056</c:v>
                </c:pt>
                <c:pt idx="2941">
                  <c:v>-9.8637149884040056</c:v>
                </c:pt>
                <c:pt idx="2942">
                  <c:v>-9.8228591055413688</c:v>
                </c:pt>
                <c:pt idx="2943">
                  <c:v>-9.8228591055413688</c:v>
                </c:pt>
                <c:pt idx="2944">
                  <c:v>-9.9045702679741652</c:v>
                </c:pt>
                <c:pt idx="2945">
                  <c:v>-9.8637149884040056</c:v>
                </c:pt>
                <c:pt idx="2946">
                  <c:v>-9.8228591055413688</c:v>
                </c:pt>
                <c:pt idx="2947">
                  <c:v>-9.782002619386251</c:v>
                </c:pt>
                <c:pt idx="2948">
                  <c:v>-9.782002619386251</c:v>
                </c:pt>
                <c:pt idx="2949">
                  <c:v>-9.782002619386251</c:v>
                </c:pt>
                <c:pt idx="2950">
                  <c:v>-9.782002619386251</c:v>
                </c:pt>
                <c:pt idx="2951">
                  <c:v>-9.7411455299386542</c:v>
                </c:pt>
                <c:pt idx="2952">
                  <c:v>-9.7411455299386542</c:v>
                </c:pt>
                <c:pt idx="2953">
                  <c:v>-9.7411455299386542</c:v>
                </c:pt>
                <c:pt idx="2954">
                  <c:v>-9.7411455299386542</c:v>
                </c:pt>
                <c:pt idx="2955">
                  <c:v>-9.7411455299386542</c:v>
                </c:pt>
                <c:pt idx="2956">
                  <c:v>-9.7411455299386542</c:v>
                </c:pt>
                <c:pt idx="2957">
                  <c:v>-9.782002619386251</c:v>
                </c:pt>
                <c:pt idx="2958">
                  <c:v>-9.7411455299386542</c:v>
                </c:pt>
                <c:pt idx="2959">
                  <c:v>-9.7411455299386542</c:v>
                </c:pt>
                <c:pt idx="2960">
                  <c:v>-9.7411455299386542</c:v>
                </c:pt>
                <c:pt idx="2961">
                  <c:v>-9.7411455299386542</c:v>
                </c:pt>
                <c:pt idx="2962">
                  <c:v>-9.782002619386251</c:v>
                </c:pt>
                <c:pt idx="2963">
                  <c:v>-9.7411455299386542</c:v>
                </c:pt>
                <c:pt idx="2964">
                  <c:v>-9.7002878371985766</c:v>
                </c:pt>
                <c:pt idx="2965">
                  <c:v>-9.7411455299386542</c:v>
                </c:pt>
                <c:pt idx="2966">
                  <c:v>-9.7411455299386542</c:v>
                </c:pt>
                <c:pt idx="2967">
                  <c:v>-9.7411455299386542</c:v>
                </c:pt>
                <c:pt idx="2968">
                  <c:v>-9.7411455299386542</c:v>
                </c:pt>
                <c:pt idx="2969">
                  <c:v>-9.7411455299386542</c:v>
                </c:pt>
                <c:pt idx="2970">
                  <c:v>-9.782002619386251</c:v>
                </c:pt>
                <c:pt idx="2971">
                  <c:v>-9.782002619386251</c:v>
                </c:pt>
                <c:pt idx="2972">
                  <c:v>-9.782002619386251</c:v>
                </c:pt>
                <c:pt idx="2973">
                  <c:v>-9.782002619386251</c:v>
                </c:pt>
                <c:pt idx="2974">
                  <c:v>-9.7411455299386542</c:v>
                </c:pt>
                <c:pt idx="2975">
                  <c:v>-9.782002619386251</c:v>
                </c:pt>
                <c:pt idx="2976">
                  <c:v>-9.782002619386251</c:v>
                </c:pt>
                <c:pt idx="2977">
                  <c:v>-9.782002619386251</c:v>
                </c:pt>
                <c:pt idx="2978">
                  <c:v>-9.7002878371985766</c:v>
                </c:pt>
                <c:pt idx="2979">
                  <c:v>-9.782002619386251</c:v>
                </c:pt>
                <c:pt idx="2980">
                  <c:v>-9.782002619386251</c:v>
                </c:pt>
                <c:pt idx="2981">
                  <c:v>-9.782002619386251</c:v>
                </c:pt>
                <c:pt idx="2982">
                  <c:v>-9.8228591055413688</c:v>
                </c:pt>
                <c:pt idx="2983">
                  <c:v>-9.8637149884040056</c:v>
                </c:pt>
                <c:pt idx="2984">
                  <c:v>-9.782002619386251</c:v>
                </c:pt>
                <c:pt idx="2985">
                  <c:v>-9.782002619386251</c:v>
                </c:pt>
                <c:pt idx="2986">
                  <c:v>-9.782002619386251</c:v>
                </c:pt>
                <c:pt idx="2987">
                  <c:v>-9.7411455299386542</c:v>
                </c:pt>
                <c:pt idx="2988">
                  <c:v>-9.8228591055413688</c:v>
                </c:pt>
                <c:pt idx="2989">
                  <c:v>-9.7411455299386542</c:v>
                </c:pt>
                <c:pt idx="2990">
                  <c:v>-9.7411455299386542</c:v>
                </c:pt>
                <c:pt idx="2991">
                  <c:v>-9.782002619386251</c:v>
                </c:pt>
                <c:pt idx="2992">
                  <c:v>-9.782002619386251</c:v>
                </c:pt>
                <c:pt idx="2993">
                  <c:v>-9.782002619386251</c:v>
                </c:pt>
                <c:pt idx="2994">
                  <c:v>-9.782002619386251</c:v>
                </c:pt>
                <c:pt idx="2995">
                  <c:v>-9.7411455299386542</c:v>
                </c:pt>
                <c:pt idx="2996">
                  <c:v>-9.782002619386251</c:v>
                </c:pt>
                <c:pt idx="2997">
                  <c:v>-9.782002619386251</c:v>
                </c:pt>
                <c:pt idx="2998">
                  <c:v>-9.782002619386251</c:v>
                </c:pt>
                <c:pt idx="2999">
                  <c:v>-9.8637149884040056</c:v>
                </c:pt>
                <c:pt idx="3000">
                  <c:v>-9.8637149884040056</c:v>
                </c:pt>
                <c:pt idx="3001">
                  <c:v>-9.8637149884040056</c:v>
                </c:pt>
                <c:pt idx="3002">
                  <c:v>-9.8228591055413688</c:v>
                </c:pt>
                <c:pt idx="3003">
                  <c:v>-9.8637149884040056</c:v>
                </c:pt>
                <c:pt idx="3004">
                  <c:v>-9.8228591055413688</c:v>
                </c:pt>
                <c:pt idx="3005">
                  <c:v>-9.782002619386251</c:v>
                </c:pt>
                <c:pt idx="3006">
                  <c:v>-9.8228591055413688</c:v>
                </c:pt>
                <c:pt idx="3007">
                  <c:v>-9.8228591055413688</c:v>
                </c:pt>
                <c:pt idx="3008">
                  <c:v>-9.782002619386251</c:v>
                </c:pt>
                <c:pt idx="3009">
                  <c:v>-9.8228591055413688</c:v>
                </c:pt>
                <c:pt idx="3010">
                  <c:v>-9.8228591055413688</c:v>
                </c:pt>
                <c:pt idx="3011">
                  <c:v>-9.8228591055413688</c:v>
                </c:pt>
                <c:pt idx="3012">
                  <c:v>-9.8228591055413688</c:v>
                </c:pt>
                <c:pt idx="3013">
                  <c:v>-9.8228591055413688</c:v>
                </c:pt>
                <c:pt idx="3014">
                  <c:v>-9.7411455299386542</c:v>
                </c:pt>
                <c:pt idx="3015">
                  <c:v>-9.782002619386251</c:v>
                </c:pt>
                <c:pt idx="3016">
                  <c:v>-9.8228591055413688</c:v>
                </c:pt>
                <c:pt idx="3017">
                  <c:v>-9.8228591055413688</c:v>
                </c:pt>
                <c:pt idx="3018">
                  <c:v>-9.8228591055413688</c:v>
                </c:pt>
                <c:pt idx="3019">
                  <c:v>-9.8228591055413688</c:v>
                </c:pt>
                <c:pt idx="3020">
                  <c:v>-9.7411455299386542</c:v>
                </c:pt>
                <c:pt idx="3021">
                  <c:v>-9.7411455299386542</c:v>
                </c:pt>
                <c:pt idx="3022">
                  <c:v>-9.7002878371985766</c:v>
                </c:pt>
                <c:pt idx="3023">
                  <c:v>-9.7411455299386542</c:v>
                </c:pt>
                <c:pt idx="3024">
                  <c:v>-9.782002619386251</c:v>
                </c:pt>
                <c:pt idx="3025">
                  <c:v>-9.782002619386251</c:v>
                </c:pt>
                <c:pt idx="3026">
                  <c:v>-9.782002619386251</c:v>
                </c:pt>
                <c:pt idx="3027">
                  <c:v>-9.7411455299386542</c:v>
                </c:pt>
                <c:pt idx="3028">
                  <c:v>-9.782002619386251</c:v>
                </c:pt>
                <c:pt idx="3029">
                  <c:v>-9.8228591055413688</c:v>
                </c:pt>
                <c:pt idx="3030">
                  <c:v>-9.8637149884040056</c:v>
                </c:pt>
                <c:pt idx="3031">
                  <c:v>-9.8228591055413688</c:v>
                </c:pt>
                <c:pt idx="3032">
                  <c:v>-9.782002619386251</c:v>
                </c:pt>
                <c:pt idx="3033">
                  <c:v>-9.7411455299386542</c:v>
                </c:pt>
                <c:pt idx="3034">
                  <c:v>-9.782002619386251</c:v>
                </c:pt>
                <c:pt idx="3035">
                  <c:v>-9.7411455299386542</c:v>
                </c:pt>
                <c:pt idx="3036">
                  <c:v>-9.7002878371985766</c:v>
                </c:pt>
                <c:pt idx="3037">
                  <c:v>-9.782002619386251</c:v>
                </c:pt>
                <c:pt idx="3038">
                  <c:v>-9.782002619386251</c:v>
                </c:pt>
                <c:pt idx="3039">
                  <c:v>-9.7411455299386542</c:v>
                </c:pt>
                <c:pt idx="3040">
                  <c:v>-9.782002619386251</c:v>
                </c:pt>
                <c:pt idx="3041">
                  <c:v>-9.782002619386251</c:v>
                </c:pt>
                <c:pt idx="3042">
                  <c:v>-9.782002619386251</c:v>
                </c:pt>
                <c:pt idx="3043">
                  <c:v>-9.8228591055413688</c:v>
                </c:pt>
                <c:pt idx="3044">
                  <c:v>-9.782002619386251</c:v>
                </c:pt>
                <c:pt idx="3045">
                  <c:v>-9.782002619386251</c:v>
                </c:pt>
                <c:pt idx="3046">
                  <c:v>-9.782002619386251</c:v>
                </c:pt>
                <c:pt idx="3047">
                  <c:v>-9.7411455299386542</c:v>
                </c:pt>
                <c:pt idx="3048">
                  <c:v>-9.7411455299386542</c:v>
                </c:pt>
                <c:pt idx="3049">
                  <c:v>-9.7002878371985766</c:v>
                </c:pt>
                <c:pt idx="3050">
                  <c:v>-9.7002878371985766</c:v>
                </c:pt>
                <c:pt idx="3051">
                  <c:v>-9.7002878371985766</c:v>
                </c:pt>
                <c:pt idx="3052">
                  <c:v>-9.7411455299386542</c:v>
                </c:pt>
                <c:pt idx="3053">
                  <c:v>-9.7411455299386542</c:v>
                </c:pt>
                <c:pt idx="3054">
                  <c:v>-9.782002619386251</c:v>
                </c:pt>
                <c:pt idx="3055">
                  <c:v>-9.8228591055413688</c:v>
                </c:pt>
                <c:pt idx="3056">
                  <c:v>-9.7411455299386542</c:v>
                </c:pt>
                <c:pt idx="3057">
                  <c:v>-9.7411455299386542</c:v>
                </c:pt>
                <c:pt idx="3058">
                  <c:v>-9.7411455299386542</c:v>
                </c:pt>
                <c:pt idx="3059">
                  <c:v>-9.7411455299386542</c:v>
                </c:pt>
                <c:pt idx="3060">
                  <c:v>-9.782002619386251</c:v>
                </c:pt>
                <c:pt idx="3061">
                  <c:v>-9.782002619386251</c:v>
                </c:pt>
                <c:pt idx="3062">
                  <c:v>-9.782002619386251</c:v>
                </c:pt>
                <c:pt idx="3063">
                  <c:v>-9.782002619386251</c:v>
                </c:pt>
                <c:pt idx="3064">
                  <c:v>-9.7411455299386542</c:v>
                </c:pt>
                <c:pt idx="3065">
                  <c:v>-9.7002878371985766</c:v>
                </c:pt>
                <c:pt idx="3066">
                  <c:v>-9.7411455299386542</c:v>
                </c:pt>
                <c:pt idx="3067">
                  <c:v>-9.7411455299386542</c:v>
                </c:pt>
                <c:pt idx="3068">
                  <c:v>-9.7411455299386542</c:v>
                </c:pt>
                <c:pt idx="3069">
                  <c:v>-9.782002619386251</c:v>
                </c:pt>
                <c:pt idx="3070">
                  <c:v>-9.782002619386251</c:v>
                </c:pt>
                <c:pt idx="3071">
                  <c:v>-9.782002619386251</c:v>
                </c:pt>
                <c:pt idx="3072">
                  <c:v>-9.782002619386251</c:v>
                </c:pt>
                <c:pt idx="3073">
                  <c:v>-9.7411455299386542</c:v>
                </c:pt>
                <c:pt idx="3074">
                  <c:v>-9.782002619386251</c:v>
                </c:pt>
                <c:pt idx="3075">
                  <c:v>-9.782002619386251</c:v>
                </c:pt>
                <c:pt idx="3076">
                  <c:v>-9.8228591055413688</c:v>
                </c:pt>
                <c:pt idx="3077">
                  <c:v>-9.782002619386251</c:v>
                </c:pt>
                <c:pt idx="3078">
                  <c:v>-9.782002619386251</c:v>
                </c:pt>
                <c:pt idx="3079">
                  <c:v>-9.8228591055413688</c:v>
                </c:pt>
                <c:pt idx="3080">
                  <c:v>-9.8228591055413688</c:v>
                </c:pt>
                <c:pt idx="3081">
                  <c:v>-9.782002619386251</c:v>
                </c:pt>
                <c:pt idx="3082">
                  <c:v>-9.782002619386251</c:v>
                </c:pt>
                <c:pt idx="3083">
                  <c:v>-9.782002619386251</c:v>
                </c:pt>
                <c:pt idx="3084">
                  <c:v>-9.7411455299386542</c:v>
                </c:pt>
                <c:pt idx="3085">
                  <c:v>-9.7411455299386542</c:v>
                </c:pt>
                <c:pt idx="3086">
                  <c:v>-9.7002878371985766</c:v>
                </c:pt>
                <c:pt idx="3087">
                  <c:v>-9.7002878371985766</c:v>
                </c:pt>
                <c:pt idx="3088">
                  <c:v>-9.7411455299386542</c:v>
                </c:pt>
                <c:pt idx="3089">
                  <c:v>-9.782002619386251</c:v>
                </c:pt>
                <c:pt idx="3090">
                  <c:v>-9.7002878371985766</c:v>
                </c:pt>
                <c:pt idx="3091">
                  <c:v>-9.782002619386251</c:v>
                </c:pt>
                <c:pt idx="3092">
                  <c:v>-9.7411455299386542</c:v>
                </c:pt>
                <c:pt idx="3093">
                  <c:v>-9.7002878371985766</c:v>
                </c:pt>
                <c:pt idx="3094">
                  <c:v>-9.7002878371985766</c:v>
                </c:pt>
                <c:pt idx="3095">
                  <c:v>-9.782002619386251</c:v>
                </c:pt>
                <c:pt idx="3096">
                  <c:v>-9.7002878371985766</c:v>
                </c:pt>
                <c:pt idx="3097">
                  <c:v>-9.7411455299386542</c:v>
                </c:pt>
                <c:pt idx="3098">
                  <c:v>-9.7411455299386542</c:v>
                </c:pt>
                <c:pt idx="3099">
                  <c:v>-9.7411455299386542</c:v>
                </c:pt>
                <c:pt idx="3100">
                  <c:v>-9.7002878371985766</c:v>
                </c:pt>
                <c:pt idx="3101">
                  <c:v>-9.782002619386251</c:v>
                </c:pt>
                <c:pt idx="3102">
                  <c:v>-9.7411455299386542</c:v>
                </c:pt>
                <c:pt idx="3103">
                  <c:v>-9.7411455299386542</c:v>
                </c:pt>
                <c:pt idx="3104">
                  <c:v>-9.782002619386251</c:v>
                </c:pt>
                <c:pt idx="3105">
                  <c:v>-9.7411455299386542</c:v>
                </c:pt>
                <c:pt idx="3106">
                  <c:v>-9.782002619386251</c:v>
                </c:pt>
                <c:pt idx="3107">
                  <c:v>-9.782002619386251</c:v>
                </c:pt>
                <c:pt idx="3108">
                  <c:v>-9.8228591055413688</c:v>
                </c:pt>
                <c:pt idx="3109">
                  <c:v>-9.8228591055413688</c:v>
                </c:pt>
                <c:pt idx="3110">
                  <c:v>-9.782002619386251</c:v>
                </c:pt>
                <c:pt idx="3111">
                  <c:v>-9.782002619386251</c:v>
                </c:pt>
                <c:pt idx="3112">
                  <c:v>-9.7411455299386542</c:v>
                </c:pt>
                <c:pt idx="3113">
                  <c:v>-9.7002878371985766</c:v>
                </c:pt>
                <c:pt idx="3114">
                  <c:v>-9.7411455299386542</c:v>
                </c:pt>
                <c:pt idx="3115">
                  <c:v>-9.7002878371985766</c:v>
                </c:pt>
                <c:pt idx="3116">
                  <c:v>-9.7411455299386542</c:v>
                </c:pt>
                <c:pt idx="3117">
                  <c:v>-9.7411455299386542</c:v>
                </c:pt>
                <c:pt idx="3118">
                  <c:v>-9.7002878371985766</c:v>
                </c:pt>
                <c:pt idx="3119">
                  <c:v>-9.6594295411660216</c:v>
                </c:pt>
                <c:pt idx="3120">
                  <c:v>-9.7002878371985766</c:v>
                </c:pt>
                <c:pt idx="3121">
                  <c:v>-9.7002878371985766</c:v>
                </c:pt>
                <c:pt idx="3122">
                  <c:v>-9.7002878371985766</c:v>
                </c:pt>
                <c:pt idx="3123">
                  <c:v>-9.7002878371985766</c:v>
                </c:pt>
                <c:pt idx="3124">
                  <c:v>-9.7411455299386542</c:v>
                </c:pt>
                <c:pt idx="3125">
                  <c:v>-9.7411455299386542</c:v>
                </c:pt>
                <c:pt idx="3126">
                  <c:v>-9.7411455299386542</c:v>
                </c:pt>
                <c:pt idx="3127">
                  <c:v>-9.7002878371985766</c:v>
                </c:pt>
                <c:pt idx="3128">
                  <c:v>-9.7002878371985766</c:v>
                </c:pt>
                <c:pt idx="3129">
                  <c:v>-9.7002878371985766</c:v>
                </c:pt>
                <c:pt idx="3130">
                  <c:v>-9.7002878371985766</c:v>
                </c:pt>
                <c:pt idx="3131">
                  <c:v>-9.7411455299386542</c:v>
                </c:pt>
                <c:pt idx="3132">
                  <c:v>-9.6594295411660216</c:v>
                </c:pt>
                <c:pt idx="3133">
                  <c:v>-9.7002878371985766</c:v>
                </c:pt>
                <c:pt idx="3134">
                  <c:v>-9.782002619386251</c:v>
                </c:pt>
                <c:pt idx="3135">
                  <c:v>-9.7411455299386542</c:v>
                </c:pt>
                <c:pt idx="3136">
                  <c:v>-9.7411455299386542</c:v>
                </c:pt>
                <c:pt idx="3137">
                  <c:v>-9.782002619386251</c:v>
                </c:pt>
                <c:pt idx="3138">
                  <c:v>-9.7411455299386542</c:v>
                </c:pt>
                <c:pt idx="3139">
                  <c:v>-9.7411455299386542</c:v>
                </c:pt>
                <c:pt idx="3140">
                  <c:v>-9.7411455299386542</c:v>
                </c:pt>
                <c:pt idx="3141">
                  <c:v>-9.6594295411660216</c:v>
                </c:pt>
                <c:pt idx="3142">
                  <c:v>-9.7002878371985766</c:v>
                </c:pt>
                <c:pt idx="3143">
                  <c:v>-9.782002619386251</c:v>
                </c:pt>
                <c:pt idx="3144">
                  <c:v>-9.782002619386251</c:v>
                </c:pt>
                <c:pt idx="3145">
                  <c:v>-9.8228591055413688</c:v>
                </c:pt>
                <c:pt idx="3146">
                  <c:v>-9.8228591055413688</c:v>
                </c:pt>
                <c:pt idx="3147">
                  <c:v>-9.782002619386251</c:v>
                </c:pt>
                <c:pt idx="3148">
                  <c:v>-9.782002619386251</c:v>
                </c:pt>
                <c:pt idx="3149">
                  <c:v>-9.7411455299386542</c:v>
                </c:pt>
                <c:pt idx="3150">
                  <c:v>-9.7411455299386542</c:v>
                </c:pt>
                <c:pt idx="3151">
                  <c:v>-9.7002878371985766</c:v>
                </c:pt>
                <c:pt idx="3152">
                  <c:v>-9.7002878371985766</c:v>
                </c:pt>
                <c:pt idx="3153">
                  <c:v>-9.7002878371985766</c:v>
                </c:pt>
                <c:pt idx="3154">
                  <c:v>-9.7002878371985766</c:v>
                </c:pt>
                <c:pt idx="3155">
                  <c:v>-9.7002878371985766</c:v>
                </c:pt>
                <c:pt idx="3156">
                  <c:v>-9.7002878371985766</c:v>
                </c:pt>
                <c:pt idx="3157">
                  <c:v>-9.7002878371985766</c:v>
                </c:pt>
                <c:pt idx="3158">
                  <c:v>-9.7411455299386542</c:v>
                </c:pt>
                <c:pt idx="3159">
                  <c:v>-9.7002878371985766</c:v>
                </c:pt>
                <c:pt idx="3160">
                  <c:v>-9.6185706418409858</c:v>
                </c:pt>
                <c:pt idx="3161">
                  <c:v>-9.7002878371985766</c:v>
                </c:pt>
                <c:pt idx="3162">
                  <c:v>-9.6185706418409858</c:v>
                </c:pt>
                <c:pt idx="3163">
                  <c:v>-9.6594295411660216</c:v>
                </c:pt>
                <c:pt idx="3164">
                  <c:v>-9.7411455299386542</c:v>
                </c:pt>
                <c:pt idx="3165">
                  <c:v>-9.782002619386251</c:v>
                </c:pt>
                <c:pt idx="3166">
                  <c:v>-9.7411455299386542</c:v>
                </c:pt>
                <c:pt idx="3167">
                  <c:v>-9.7411455299386542</c:v>
                </c:pt>
                <c:pt idx="3168">
                  <c:v>-9.7411455299386542</c:v>
                </c:pt>
                <c:pt idx="3169">
                  <c:v>-9.7411455299386542</c:v>
                </c:pt>
                <c:pt idx="3170">
                  <c:v>-9.7002878371985766</c:v>
                </c:pt>
                <c:pt idx="3171">
                  <c:v>-9.782002619386251</c:v>
                </c:pt>
                <c:pt idx="3172">
                  <c:v>-9.7411455299386542</c:v>
                </c:pt>
                <c:pt idx="3173">
                  <c:v>-9.7411455299386542</c:v>
                </c:pt>
                <c:pt idx="3174">
                  <c:v>-9.7411455299386542</c:v>
                </c:pt>
                <c:pt idx="3175">
                  <c:v>-9.7411455299386542</c:v>
                </c:pt>
                <c:pt idx="3176">
                  <c:v>-9.7002878371985766</c:v>
                </c:pt>
                <c:pt idx="3177">
                  <c:v>-9.7002878371985766</c:v>
                </c:pt>
                <c:pt idx="3178">
                  <c:v>-9.7002878371985766</c:v>
                </c:pt>
                <c:pt idx="3179">
                  <c:v>-9.7002878371985766</c:v>
                </c:pt>
                <c:pt idx="3180">
                  <c:v>-9.7002878371985766</c:v>
                </c:pt>
                <c:pt idx="3181">
                  <c:v>-9.7411455299386542</c:v>
                </c:pt>
                <c:pt idx="3182">
                  <c:v>-9.7002878371985766</c:v>
                </c:pt>
                <c:pt idx="3183">
                  <c:v>-9.7002878371985766</c:v>
                </c:pt>
                <c:pt idx="3184">
                  <c:v>-9.7411455299386542</c:v>
                </c:pt>
                <c:pt idx="3185">
                  <c:v>-9.782002619386251</c:v>
                </c:pt>
                <c:pt idx="3186">
                  <c:v>-9.782002619386251</c:v>
                </c:pt>
                <c:pt idx="3187">
                  <c:v>-9.7002878371985766</c:v>
                </c:pt>
                <c:pt idx="3188">
                  <c:v>-9.7002878371985766</c:v>
                </c:pt>
                <c:pt idx="3189">
                  <c:v>-9.7411455299386542</c:v>
                </c:pt>
                <c:pt idx="3190">
                  <c:v>-9.7411455299386542</c:v>
                </c:pt>
                <c:pt idx="3191">
                  <c:v>-9.7411455299386542</c:v>
                </c:pt>
                <c:pt idx="3192">
                  <c:v>-9.7002878371985766</c:v>
                </c:pt>
                <c:pt idx="3193">
                  <c:v>-9.7411455299386542</c:v>
                </c:pt>
                <c:pt idx="3194">
                  <c:v>-9.7411455299386542</c:v>
                </c:pt>
                <c:pt idx="3195">
                  <c:v>-9.7411455299386542</c:v>
                </c:pt>
                <c:pt idx="3196">
                  <c:v>-9.7002878371985766</c:v>
                </c:pt>
                <c:pt idx="3197">
                  <c:v>-9.7002878371985766</c:v>
                </c:pt>
                <c:pt idx="3198">
                  <c:v>-9.7002878371985766</c:v>
                </c:pt>
                <c:pt idx="3199">
                  <c:v>-9.6594295411660216</c:v>
                </c:pt>
                <c:pt idx="3200">
                  <c:v>-9.7411455299386542</c:v>
                </c:pt>
                <c:pt idx="3201">
                  <c:v>-9.7411455299386542</c:v>
                </c:pt>
                <c:pt idx="3202">
                  <c:v>-9.7411455299386542</c:v>
                </c:pt>
                <c:pt idx="3203">
                  <c:v>-9.7411455299386542</c:v>
                </c:pt>
                <c:pt idx="3204">
                  <c:v>-9.6594295411660216</c:v>
                </c:pt>
                <c:pt idx="3205">
                  <c:v>-9.7002878371985766</c:v>
                </c:pt>
                <c:pt idx="3206">
                  <c:v>-9.7411455299386542</c:v>
                </c:pt>
                <c:pt idx="3207">
                  <c:v>-9.7002878371985766</c:v>
                </c:pt>
                <c:pt idx="3208">
                  <c:v>-9.7002878371985766</c:v>
                </c:pt>
                <c:pt idx="3209">
                  <c:v>-9.7002878371985766</c:v>
                </c:pt>
                <c:pt idx="3210">
                  <c:v>-9.7411455299386542</c:v>
                </c:pt>
                <c:pt idx="3211">
                  <c:v>-9.7002878371985766</c:v>
                </c:pt>
                <c:pt idx="3212">
                  <c:v>-9.7002878371985766</c:v>
                </c:pt>
                <c:pt idx="3213">
                  <c:v>-9.7002878371985766</c:v>
                </c:pt>
                <c:pt idx="3214">
                  <c:v>-9.7002878371985766</c:v>
                </c:pt>
                <c:pt idx="3215">
                  <c:v>-9.7002878371985766</c:v>
                </c:pt>
                <c:pt idx="3216">
                  <c:v>-9.7002878371985766</c:v>
                </c:pt>
                <c:pt idx="3217">
                  <c:v>-9.7411455299386542</c:v>
                </c:pt>
                <c:pt idx="3218">
                  <c:v>-9.7002878371985766</c:v>
                </c:pt>
                <c:pt idx="3219">
                  <c:v>-9.7002878371985766</c:v>
                </c:pt>
                <c:pt idx="3220">
                  <c:v>-9.7002878371985766</c:v>
                </c:pt>
                <c:pt idx="3221">
                  <c:v>-9.7002878371985766</c:v>
                </c:pt>
                <c:pt idx="3222">
                  <c:v>-9.6594295411660216</c:v>
                </c:pt>
                <c:pt idx="3223">
                  <c:v>-9.6594295411660216</c:v>
                </c:pt>
                <c:pt idx="3224">
                  <c:v>-9.6594295411660216</c:v>
                </c:pt>
                <c:pt idx="3225">
                  <c:v>-9.6185706418409858</c:v>
                </c:pt>
                <c:pt idx="3226">
                  <c:v>-9.7002878371985766</c:v>
                </c:pt>
                <c:pt idx="3227">
                  <c:v>-9.7002878371985766</c:v>
                </c:pt>
                <c:pt idx="3228">
                  <c:v>-9.7002878371985766</c:v>
                </c:pt>
                <c:pt idx="3229">
                  <c:v>-9.6594295411660216</c:v>
                </c:pt>
                <c:pt idx="3230">
                  <c:v>-9.7002878371985766</c:v>
                </c:pt>
                <c:pt idx="3231">
                  <c:v>-9.7002878371985766</c:v>
                </c:pt>
                <c:pt idx="3232">
                  <c:v>-9.7002878371985766</c:v>
                </c:pt>
                <c:pt idx="3233">
                  <c:v>-9.6594295411660216</c:v>
                </c:pt>
                <c:pt idx="3234">
                  <c:v>-9.7002878371985766</c:v>
                </c:pt>
                <c:pt idx="3235">
                  <c:v>-9.7002878371985766</c:v>
                </c:pt>
                <c:pt idx="3236">
                  <c:v>-9.7002878371985766</c:v>
                </c:pt>
                <c:pt idx="3237">
                  <c:v>-9.7002878371985766</c:v>
                </c:pt>
                <c:pt idx="3238">
                  <c:v>-9.6594295411660216</c:v>
                </c:pt>
                <c:pt idx="3239">
                  <c:v>-9.6594295411660216</c:v>
                </c:pt>
                <c:pt idx="3240">
                  <c:v>-9.6594295411660216</c:v>
                </c:pt>
                <c:pt idx="3241">
                  <c:v>-9.6594295411660216</c:v>
                </c:pt>
                <c:pt idx="3242">
                  <c:v>-9.6185706418409858</c:v>
                </c:pt>
                <c:pt idx="3243">
                  <c:v>-9.7002878371985766</c:v>
                </c:pt>
                <c:pt idx="3244">
                  <c:v>-9.7002878371985766</c:v>
                </c:pt>
                <c:pt idx="3245">
                  <c:v>-9.7002878371985766</c:v>
                </c:pt>
                <c:pt idx="3246">
                  <c:v>-9.782002619386251</c:v>
                </c:pt>
                <c:pt idx="3247">
                  <c:v>-9.7411455299386542</c:v>
                </c:pt>
                <c:pt idx="3248">
                  <c:v>-9.7002878371985766</c:v>
                </c:pt>
                <c:pt idx="3249">
                  <c:v>-9.7411455299386542</c:v>
                </c:pt>
                <c:pt idx="3250">
                  <c:v>-9.7002878371985766</c:v>
                </c:pt>
                <c:pt idx="3251">
                  <c:v>-9.6594295411660216</c:v>
                </c:pt>
                <c:pt idx="3252">
                  <c:v>-9.6594295411660216</c:v>
                </c:pt>
                <c:pt idx="3253">
                  <c:v>-9.6594295411660216</c:v>
                </c:pt>
                <c:pt idx="3254">
                  <c:v>-9.6594295411660216</c:v>
                </c:pt>
                <c:pt idx="3255">
                  <c:v>-9.6594295411660216</c:v>
                </c:pt>
                <c:pt idx="3256">
                  <c:v>-9.6594295411660216</c:v>
                </c:pt>
                <c:pt idx="3257">
                  <c:v>-9.6185706418409858</c:v>
                </c:pt>
                <c:pt idx="3258">
                  <c:v>-9.6594295411660216</c:v>
                </c:pt>
                <c:pt idx="3259">
                  <c:v>-9.6594295411660216</c:v>
                </c:pt>
                <c:pt idx="3260">
                  <c:v>-9.7002878371985766</c:v>
                </c:pt>
                <c:pt idx="3261">
                  <c:v>-9.7411455299386542</c:v>
                </c:pt>
                <c:pt idx="3262">
                  <c:v>-9.6594295411660216</c:v>
                </c:pt>
                <c:pt idx="3263">
                  <c:v>-9.6594295411660216</c:v>
                </c:pt>
                <c:pt idx="3264">
                  <c:v>-9.6594295411660216</c:v>
                </c:pt>
                <c:pt idx="3265">
                  <c:v>-9.7411455299386542</c:v>
                </c:pt>
                <c:pt idx="3266">
                  <c:v>-9.7411455299386542</c:v>
                </c:pt>
                <c:pt idx="3267">
                  <c:v>-9.7411455299386542</c:v>
                </c:pt>
                <c:pt idx="3268">
                  <c:v>-9.7411455299386542</c:v>
                </c:pt>
                <c:pt idx="3269">
                  <c:v>-9.7002878371985766</c:v>
                </c:pt>
                <c:pt idx="3270">
                  <c:v>-9.6185706418409858</c:v>
                </c:pt>
                <c:pt idx="3271">
                  <c:v>-9.6185706418409858</c:v>
                </c:pt>
                <c:pt idx="3272">
                  <c:v>-9.6594295411660216</c:v>
                </c:pt>
                <c:pt idx="3273">
                  <c:v>-9.7002878371985766</c:v>
                </c:pt>
                <c:pt idx="3274">
                  <c:v>-9.6594295411660216</c:v>
                </c:pt>
                <c:pt idx="3275">
                  <c:v>-9.6594295411660216</c:v>
                </c:pt>
                <c:pt idx="3276">
                  <c:v>-9.6594295411660216</c:v>
                </c:pt>
                <c:pt idx="3277">
                  <c:v>-9.7002878371985766</c:v>
                </c:pt>
                <c:pt idx="3278">
                  <c:v>-9.6594295411660216</c:v>
                </c:pt>
                <c:pt idx="3279">
                  <c:v>-9.7411455299386542</c:v>
                </c:pt>
                <c:pt idx="3280">
                  <c:v>-9.7411455299386542</c:v>
                </c:pt>
                <c:pt idx="3281">
                  <c:v>-9.7002878371985766</c:v>
                </c:pt>
                <c:pt idx="3282">
                  <c:v>-9.7002878371985766</c:v>
                </c:pt>
                <c:pt idx="3283">
                  <c:v>-9.7411455299386542</c:v>
                </c:pt>
                <c:pt idx="3284">
                  <c:v>-9.6594295411660216</c:v>
                </c:pt>
                <c:pt idx="3285">
                  <c:v>-9.7002878371985766</c:v>
                </c:pt>
                <c:pt idx="3286">
                  <c:v>-9.6594295411660216</c:v>
                </c:pt>
                <c:pt idx="3287">
                  <c:v>-9.6594295411660216</c:v>
                </c:pt>
                <c:pt idx="3288">
                  <c:v>-9.6594295411660216</c:v>
                </c:pt>
                <c:pt idx="3289">
                  <c:v>-9.7002878371985766</c:v>
                </c:pt>
                <c:pt idx="3290">
                  <c:v>-9.6185706418409858</c:v>
                </c:pt>
                <c:pt idx="3291">
                  <c:v>-9.6594295411660216</c:v>
                </c:pt>
                <c:pt idx="3292">
                  <c:v>-9.7002878371985766</c:v>
                </c:pt>
                <c:pt idx="3293">
                  <c:v>-9.6594295411660216</c:v>
                </c:pt>
                <c:pt idx="3294">
                  <c:v>-9.6594295411660216</c:v>
                </c:pt>
                <c:pt idx="3295">
                  <c:v>-9.7002878371985766</c:v>
                </c:pt>
                <c:pt idx="3296">
                  <c:v>-9.6185706418409858</c:v>
                </c:pt>
                <c:pt idx="3297">
                  <c:v>-9.6594295411660216</c:v>
                </c:pt>
                <c:pt idx="3298">
                  <c:v>-9.6594295411660216</c:v>
                </c:pt>
                <c:pt idx="3299">
                  <c:v>-9.6185706418409858</c:v>
                </c:pt>
                <c:pt idx="3300">
                  <c:v>-9.6185706418409858</c:v>
                </c:pt>
                <c:pt idx="3301">
                  <c:v>-9.6594295411660216</c:v>
                </c:pt>
                <c:pt idx="3302">
                  <c:v>-9.6594295411660216</c:v>
                </c:pt>
                <c:pt idx="3303">
                  <c:v>-9.6594295411660216</c:v>
                </c:pt>
                <c:pt idx="3304">
                  <c:v>-9.6594295411660216</c:v>
                </c:pt>
                <c:pt idx="3305">
                  <c:v>-9.6185706418409858</c:v>
                </c:pt>
                <c:pt idx="3306">
                  <c:v>-9.6594295411660216</c:v>
                </c:pt>
                <c:pt idx="3307">
                  <c:v>-9.6594295411660216</c:v>
                </c:pt>
                <c:pt idx="3308">
                  <c:v>-9.7002878371985766</c:v>
                </c:pt>
                <c:pt idx="3309">
                  <c:v>-9.6185706418409858</c:v>
                </c:pt>
                <c:pt idx="3310">
                  <c:v>-9.6594295411660216</c:v>
                </c:pt>
                <c:pt idx="3311">
                  <c:v>-9.7411455299386542</c:v>
                </c:pt>
                <c:pt idx="3312">
                  <c:v>-9.6594295411660216</c:v>
                </c:pt>
                <c:pt idx="3313">
                  <c:v>-9.5777111392234708</c:v>
                </c:pt>
                <c:pt idx="3314">
                  <c:v>-9.6594295411660216</c:v>
                </c:pt>
                <c:pt idx="3315">
                  <c:v>-9.6185706418409858</c:v>
                </c:pt>
                <c:pt idx="3316">
                  <c:v>-9.7002878371985766</c:v>
                </c:pt>
                <c:pt idx="3317">
                  <c:v>-9.7002878371985766</c:v>
                </c:pt>
                <c:pt idx="3318">
                  <c:v>-9.6594295411660216</c:v>
                </c:pt>
                <c:pt idx="3319">
                  <c:v>-9.7002878371985766</c:v>
                </c:pt>
                <c:pt idx="3320">
                  <c:v>-9.6594295411660216</c:v>
                </c:pt>
                <c:pt idx="3321">
                  <c:v>-9.6594295411660216</c:v>
                </c:pt>
                <c:pt idx="3322">
                  <c:v>-9.6594295411660216</c:v>
                </c:pt>
                <c:pt idx="3323">
                  <c:v>-9.6594295411660216</c:v>
                </c:pt>
                <c:pt idx="3324">
                  <c:v>-9.6185706418409858</c:v>
                </c:pt>
                <c:pt idx="3325">
                  <c:v>-9.5777111392234708</c:v>
                </c:pt>
                <c:pt idx="3326">
                  <c:v>-9.6185706418409858</c:v>
                </c:pt>
                <c:pt idx="3327">
                  <c:v>-9.6594295411660216</c:v>
                </c:pt>
                <c:pt idx="3328">
                  <c:v>-9.6185706418409858</c:v>
                </c:pt>
                <c:pt idx="3329">
                  <c:v>-9.6594295411660216</c:v>
                </c:pt>
                <c:pt idx="3330">
                  <c:v>-9.6594295411660216</c:v>
                </c:pt>
                <c:pt idx="3331">
                  <c:v>-9.6594295411660216</c:v>
                </c:pt>
                <c:pt idx="3332">
                  <c:v>-9.6185706418409858</c:v>
                </c:pt>
                <c:pt idx="3333">
                  <c:v>-9.6594295411660216</c:v>
                </c:pt>
                <c:pt idx="3334">
                  <c:v>-9.7002878371985766</c:v>
                </c:pt>
                <c:pt idx="3335">
                  <c:v>-9.7002878371985766</c:v>
                </c:pt>
                <c:pt idx="3336">
                  <c:v>-9.6594295411660216</c:v>
                </c:pt>
                <c:pt idx="3337">
                  <c:v>-9.6594295411660216</c:v>
                </c:pt>
                <c:pt idx="3338">
                  <c:v>-9.6185706418409858</c:v>
                </c:pt>
                <c:pt idx="3339">
                  <c:v>-9.6594295411660216</c:v>
                </c:pt>
                <c:pt idx="3340">
                  <c:v>-9.6594295411660216</c:v>
                </c:pt>
                <c:pt idx="3341">
                  <c:v>-9.6594295411660216</c:v>
                </c:pt>
                <c:pt idx="3342">
                  <c:v>-9.7002878371985766</c:v>
                </c:pt>
                <c:pt idx="3343">
                  <c:v>-9.7411455299386542</c:v>
                </c:pt>
                <c:pt idx="3344">
                  <c:v>-9.7411455299386542</c:v>
                </c:pt>
                <c:pt idx="3345">
                  <c:v>-9.7002878371985766</c:v>
                </c:pt>
                <c:pt idx="3346">
                  <c:v>-9.7002878371985766</c:v>
                </c:pt>
                <c:pt idx="3347">
                  <c:v>-9.6594295411660216</c:v>
                </c:pt>
                <c:pt idx="3348">
                  <c:v>-9.6594295411660216</c:v>
                </c:pt>
                <c:pt idx="3349">
                  <c:v>-9.7002878371985766</c:v>
                </c:pt>
                <c:pt idx="3350">
                  <c:v>-9.7002878371985766</c:v>
                </c:pt>
                <c:pt idx="3351">
                  <c:v>-9.7002878371985766</c:v>
                </c:pt>
                <c:pt idx="3352">
                  <c:v>-9.6185706418409858</c:v>
                </c:pt>
                <c:pt idx="3353">
                  <c:v>-9.6185706418409858</c:v>
                </c:pt>
                <c:pt idx="3354">
                  <c:v>-9.6594295411660216</c:v>
                </c:pt>
                <c:pt idx="3355">
                  <c:v>-9.6594295411660216</c:v>
                </c:pt>
                <c:pt idx="3356">
                  <c:v>-9.6594295411660216</c:v>
                </c:pt>
                <c:pt idx="3357">
                  <c:v>-9.6594295411660216</c:v>
                </c:pt>
                <c:pt idx="3358">
                  <c:v>-9.7002878371985766</c:v>
                </c:pt>
                <c:pt idx="3359">
                  <c:v>-9.6594295411660216</c:v>
                </c:pt>
                <c:pt idx="3360">
                  <c:v>-9.7002878371985766</c:v>
                </c:pt>
                <c:pt idx="3361">
                  <c:v>-9.7002878371985766</c:v>
                </c:pt>
                <c:pt idx="3362">
                  <c:v>-9.6185706418409858</c:v>
                </c:pt>
                <c:pt idx="3363">
                  <c:v>-9.6185706418409858</c:v>
                </c:pt>
                <c:pt idx="3364">
                  <c:v>-9.6594295411660216</c:v>
                </c:pt>
                <c:pt idx="3365">
                  <c:v>-9.6594295411660216</c:v>
                </c:pt>
                <c:pt idx="3366">
                  <c:v>-9.6185706418409858</c:v>
                </c:pt>
                <c:pt idx="3367">
                  <c:v>-9.6594295411660216</c:v>
                </c:pt>
                <c:pt idx="3368">
                  <c:v>-9.6594295411660216</c:v>
                </c:pt>
                <c:pt idx="3369">
                  <c:v>-9.6185706418409858</c:v>
                </c:pt>
                <c:pt idx="3370">
                  <c:v>-9.7002878371985766</c:v>
                </c:pt>
                <c:pt idx="3371">
                  <c:v>-9.6594295411660216</c:v>
                </c:pt>
                <c:pt idx="3372">
                  <c:v>-9.7002878371985766</c:v>
                </c:pt>
                <c:pt idx="3373">
                  <c:v>-9.7411455299386542</c:v>
                </c:pt>
                <c:pt idx="3374">
                  <c:v>-9.7411455299386542</c:v>
                </c:pt>
                <c:pt idx="3375">
                  <c:v>-9.7411455299386542</c:v>
                </c:pt>
                <c:pt idx="3376">
                  <c:v>-9.7002878371985766</c:v>
                </c:pt>
                <c:pt idx="3377">
                  <c:v>-9.6594295411660216</c:v>
                </c:pt>
                <c:pt idx="3378">
                  <c:v>-9.6594295411660216</c:v>
                </c:pt>
                <c:pt idx="3379">
                  <c:v>-9.7411455299386542</c:v>
                </c:pt>
                <c:pt idx="3380">
                  <c:v>-9.7002878371985766</c:v>
                </c:pt>
                <c:pt idx="3381">
                  <c:v>-9.6594295411660216</c:v>
                </c:pt>
                <c:pt idx="3382">
                  <c:v>-9.7002878371985766</c:v>
                </c:pt>
                <c:pt idx="3383">
                  <c:v>-9.6594295411660216</c:v>
                </c:pt>
                <c:pt idx="3384">
                  <c:v>-9.6594295411660216</c:v>
                </c:pt>
                <c:pt idx="3385">
                  <c:v>-9.6594295411660216</c:v>
                </c:pt>
                <c:pt idx="3386">
                  <c:v>-9.6594295411660216</c:v>
                </c:pt>
                <c:pt idx="3387">
                  <c:v>-9.5777111392234708</c:v>
                </c:pt>
                <c:pt idx="3388">
                  <c:v>-9.6594295411660216</c:v>
                </c:pt>
                <c:pt idx="3389">
                  <c:v>-9.6594295411660216</c:v>
                </c:pt>
                <c:pt idx="3390">
                  <c:v>-9.7002878371985766</c:v>
                </c:pt>
                <c:pt idx="3391">
                  <c:v>-9.6594295411660216</c:v>
                </c:pt>
                <c:pt idx="3392">
                  <c:v>-9.6594295411660216</c:v>
                </c:pt>
                <c:pt idx="3393">
                  <c:v>-9.6185706418409858</c:v>
                </c:pt>
                <c:pt idx="3394">
                  <c:v>-9.5777111392234708</c:v>
                </c:pt>
                <c:pt idx="3395">
                  <c:v>-9.7002878371985766</c:v>
                </c:pt>
                <c:pt idx="3396">
                  <c:v>-9.7002878371985766</c:v>
                </c:pt>
                <c:pt idx="3397">
                  <c:v>-9.7002878371985766</c:v>
                </c:pt>
                <c:pt idx="3398">
                  <c:v>-9.7002878371985766</c:v>
                </c:pt>
                <c:pt idx="3399">
                  <c:v>-9.6185706418409858</c:v>
                </c:pt>
                <c:pt idx="3400">
                  <c:v>-9.7002878371985766</c:v>
                </c:pt>
                <c:pt idx="3401">
                  <c:v>-9.6594295411660216</c:v>
                </c:pt>
                <c:pt idx="3402">
                  <c:v>-9.7002878371985766</c:v>
                </c:pt>
                <c:pt idx="3403">
                  <c:v>-9.6594295411660216</c:v>
                </c:pt>
                <c:pt idx="3404">
                  <c:v>-9.5777111392234708</c:v>
                </c:pt>
                <c:pt idx="3405">
                  <c:v>-9.6594295411660216</c:v>
                </c:pt>
                <c:pt idx="3406">
                  <c:v>-9.6594295411660216</c:v>
                </c:pt>
                <c:pt idx="3407">
                  <c:v>-9.7002878371985766</c:v>
                </c:pt>
                <c:pt idx="3408">
                  <c:v>-9.6594295411660216</c:v>
                </c:pt>
                <c:pt idx="3409">
                  <c:v>-9.6594295411660216</c:v>
                </c:pt>
                <c:pt idx="3410">
                  <c:v>-9.6185706418409858</c:v>
                </c:pt>
                <c:pt idx="3411">
                  <c:v>-9.6185706418409858</c:v>
                </c:pt>
                <c:pt idx="3412">
                  <c:v>-9.6594295411660216</c:v>
                </c:pt>
                <c:pt idx="3413">
                  <c:v>-9.7002878371985766</c:v>
                </c:pt>
                <c:pt idx="3414">
                  <c:v>-9.7002878371985766</c:v>
                </c:pt>
                <c:pt idx="3415">
                  <c:v>-9.7411455299386542</c:v>
                </c:pt>
                <c:pt idx="3416">
                  <c:v>-9.7002878371985766</c:v>
                </c:pt>
                <c:pt idx="3417">
                  <c:v>-9.6594295411660216</c:v>
                </c:pt>
                <c:pt idx="3418">
                  <c:v>-9.6594295411660216</c:v>
                </c:pt>
                <c:pt idx="3419">
                  <c:v>-9.6594295411660216</c:v>
                </c:pt>
                <c:pt idx="3420">
                  <c:v>-9.7002878371985766</c:v>
                </c:pt>
                <c:pt idx="3421">
                  <c:v>-9.7002878371985766</c:v>
                </c:pt>
                <c:pt idx="3422">
                  <c:v>-9.7002878371985766</c:v>
                </c:pt>
                <c:pt idx="3423">
                  <c:v>-9.7002878371985766</c:v>
                </c:pt>
                <c:pt idx="3424">
                  <c:v>-9.7002878371985766</c:v>
                </c:pt>
                <c:pt idx="3425">
                  <c:v>-9.6594295411660216</c:v>
                </c:pt>
                <c:pt idx="3426">
                  <c:v>-9.6594295411660216</c:v>
                </c:pt>
                <c:pt idx="3427">
                  <c:v>-9.7002878371985766</c:v>
                </c:pt>
                <c:pt idx="3428">
                  <c:v>-9.7002878371985766</c:v>
                </c:pt>
                <c:pt idx="3429">
                  <c:v>-9.7002878371985766</c:v>
                </c:pt>
                <c:pt idx="3430">
                  <c:v>-9.7002878371985766</c:v>
                </c:pt>
                <c:pt idx="3431">
                  <c:v>-9.6594295411660216</c:v>
                </c:pt>
                <c:pt idx="3432">
                  <c:v>-9.7002878371985766</c:v>
                </c:pt>
                <c:pt idx="3433">
                  <c:v>-9.6594295411660216</c:v>
                </c:pt>
                <c:pt idx="3434">
                  <c:v>-9.7002878371985766</c:v>
                </c:pt>
                <c:pt idx="3435">
                  <c:v>-9.7002878371985766</c:v>
                </c:pt>
                <c:pt idx="3436">
                  <c:v>-9.7411455299386542</c:v>
                </c:pt>
                <c:pt idx="3437">
                  <c:v>-9.7002878371985766</c:v>
                </c:pt>
                <c:pt idx="3438">
                  <c:v>-9.7002878371985766</c:v>
                </c:pt>
                <c:pt idx="3439">
                  <c:v>-9.6594295411660216</c:v>
                </c:pt>
                <c:pt idx="3440">
                  <c:v>-9.7002878371985766</c:v>
                </c:pt>
                <c:pt idx="3441">
                  <c:v>-9.6594295411660216</c:v>
                </c:pt>
                <c:pt idx="3442">
                  <c:v>-9.6594295411660216</c:v>
                </c:pt>
                <c:pt idx="3443">
                  <c:v>-9.6594295411660216</c:v>
                </c:pt>
                <c:pt idx="3444">
                  <c:v>-9.6594295411660216</c:v>
                </c:pt>
                <c:pt idx="3445">
                  <c:v>-9.6594295411660216</c:v>
                </c:pt>
                <c:pt idx="3446">
                  <c:v>-9.7002878371985766</c:v>
                </c:pt>
                <c:pt idx="3447">
                  <c:v>-9.6594295411660216</c:v>
                </c:pt>
                <c:pt idx="3448">
                  <c:v>-9.6594295411660216</c:v>
                </c:pt>
                <c:pt idx="3449">
                  <c:v>-9.6185706418409858</c:v>
                </c:pt>
                <c:pt idx="3450">
                  <c:v>-9.6185706418409858</c:v>
                </c:pt>
                <c:pt idx="3451">
                  <c:v>-9.6594295411660216</c:v>
                </c:pt>
                <c:pt idx="3452">
                  <c:v>-9.6594295411660216</c:v>
                </c:pt>
                <c:pt idx="3453">
                  <c:v>-9.6185706418409858</c:v>
                </c:pt>
                <c:pt idx="3454">
                  <c:v>-9.6185706418409858</c:v>
                </c:pt>
                <c:pt idx="3455">
                  <c:v>-9.6185706418409858</c:v>
                </c:pt>
                <c:pt idx="3456">
                  <c:v>-9.6185706418409858</c:v>
                </c:pt>
                <c:pt idx="3457">
                  <c:v>-9.6185706418409858</c:v>
                </c:pt>
                <c:pt idx="3458">
                  <c:v>-9.6594295411660216</c:v>
                </c:pt>
                <c:pt idx="3459">
                  <c:v>-9.7002878371985766</c:v>
                </c:pt>
                <c:pt idx="3460">
                  <c:v>-9.7411455299386542</c:v>
                </c:pt>
                <c:pt idx="3461">
                  <c:v>-9.7002878371985766</c:v>
                </c:pt>
                <c:pt idx="3462">
                  <c:v>-9.7002878371985766</c:v>
                </c:pt>
                <c:pt idx="3463">
                  <c:v>-9.7002878371985766</c:v>
                </c:pt>
                <c:pt idx="3464">
                  <c:v>-9.6594295411660216</c:v>
                </c:pt>
                <c:pt idx="3465">
                  <c:v>-9.6185706418409858</c:v>
                </c:pt>
                <c:pt idx="3466">
                  <c:v>-9.6594295411660216</c:v>
                </c:pt>
                <c:pt idx="3467">
                  <c:v>-9.6594295411660216</c:v>
                </c:pt>
                <c:pt idx="3468">
                  <c:v>-9.6594295411660216</c:v>
                </c:pt>
                <c:pt idx="3469">
                  <c:v>-9.7002878371985766</c:v>
                </c:pt>
                <c:pt idx="3470">
                  <c:v>-9.7411455299386542</c:v>
                </c:pt>
                <c:pt idx="3471">
                  <c:v>-9.6594295411660216</c:v>
                </c:pt>
                <c:pt idx="3472">
                  <c:v>-9.7002878371985766</c:v>
                </c:pt>
                <c:pt idx="3473">
                  <c:v>-9.7002878371985766</c:v>
                </c:pt>
                <c:pt idx="3474">
                  <c:v>-9.7002878371985766</c:v>
                </c:pt>
                <c:pt idx="3475">
                  <c:v>-9.7002878371985766</c:v>
                </c:pt>
                <c:pt idx="3476">
                  <c:v>-9.6594295411660216</c:v>
                </c:pt>
                <c:pt idx="3477">
                  <c:v>-9.7002878371985766</c:v>
                </c:pt>
                <c:pt idx="3478">
                  <c:v>-9.7002878371985766</c:v>
                </c:pt>
                <c:pt idx="3479">
                  <c:v>-9.7002878371985766</c:v>
                </c:pt>
                <c:pt idx="3480">
                  <c:v>-9.6594295411660216</c:v>
                </c:pt>
                <c:pt idx="3481">
                  <c:v>-9.6594295411660216</c:v>
                </c:pt>
                <c:pt idx="3482">
                  <c:v>-9.7002878371985766</c:v>
                </c:pt>
                <c:pt idx="3483">
                  <c:v>-9.7002878371985766</c:v>
                </c:pt>
                <c:pt idx="3484">
                  <c:v>-9.6594295411660216</c:v>
                </c:pt>
                <c:pt idx="3485">
                  <c:v>-9.7002878371985766</c:v>
                </c:pt>
                <c:pt idx="3486">
                  <c:v>-9.7002878371985766</c:v>
                </c:pt>
                <c:pt idx="3487">
                  <c:v>-9.7002878371985766</c:v>
                </c:pt>
                <c:pt idx="3488">
                  <c:v>-9.7002878371985766</c:v>
                </c:pt>
                <c:pt idx="3489">
                  <c:v>-9.7002878371985766</c:v>
                </c:pt>
                <c:pt idx="3490">
                  <c:v>-9.7002878371985766</c:v>
                </c:pt>
                <c:pt idx="3491">
                  <c:v>-9.7002878371985766</c:v>
                </c:pt>
                <c:pt idx="3492">
                  <c:v>-9.6594295411660216</c:v>
                </c:pt>
                <c:pt idx="3493">
                  <c:v>-9.7002878371985766</c:v>
                </c:pt>
                <c:pt idx="3494">
                  <c:v>-9.6594295411660216</c:v>
                </c:pt>
                <c:pt idx="3495">
                  <c:v>-9.6185706418409858</c:v>
                </c:pt>
                <c:pt idx="3496">
                  <c:v>-9.6185706418409858</c:v>
                </c:pt>
                <c:pt idx="3497">
                  <c:v>-9.7002878371985766</c:v>
                </c:pt>
                <c:pt idx="3498">
                  <c:v>-9.6594295411660216</c:v>
                </c:pt>
                <c:pt idx="3499">
                  <c:v>-9.6185706418409858</c:v>
                </c:pt>
                <c:pt idx="3500">
                  <c:v>-9.6185706418409858</c:v>
                </c:pt>
                <c:pt idx="3501">
                  <c:v>-9.6594295411660216</c:v>
                </c:pt>
                <c:pt idx="3502">
                  <c:v>-9.6594295411660216</c:v>
                </c:pt>
                <c:pt idx="3503">
                  <c:v>-9.6594295411660216</c:v>
                </c:pt>
                <c:pt idx="3504">
                  <c:v>-9.7002878371985766</c:v>
                </c:pt>
                <c:pt idx="3505">
                  <c:v>-9.6594295411660216</c:v>
                </c:pt>
                <c:pt idx="3506">
                  <c:v>-9.6594295411660216</c:v>
                </c:pt>
                <c:pt idx="3507">
                  <c:v>-9.6185706418409858</c:v>
                </c:pt>
                <c:pt idx="3508">
                  <c:v>-9.6594295411660216</c:v>
                </c:pt>
                <c:pt idx="3509">
                  <c:v>-9.6594295411660216</c:v>
                </c:pt>
                <c:pt idx="3510">
                  <c:v>-9.7002878371985766</c:v>
                </c:pt>
                <c:pt idx="3511">
                  <c:v>-9.7411455299386542</c:v>
                </c:pt>
                <c:pt idx="3512">
                  <c:v>-9.7002878371985766</c:v>
                </c:pt>
                <c:pt idx="3513">
                  <c:v>-9.7411455299386542</c:v>
                </c:pt>
                <c:pt idx="3514">
                  <c:v>-9.7002878371985766</c:v>
                </c:pt>
                <c:pt idx="3515">
                  <c:v>-9.6594295411660216</c:v>
                </c:pt>
                <c:pt idx="3516">
                  <c:v>-9.6594295411660216</c:v>
                </c:pt>
                <c:pt idx="3517">
                  <c:v>-9.6185706418409858</c:v>
                </c:pt>
                <c:pt idx="3518">
                  <c:v>-9.7002878371985766</c:v>
                </c:pt>
                <c:pt idx="3519">
                  <c:v>-9.6594295411660216</c:v>
                </c:pt>
                <c:pt idx="3520">
                  <c:v>-9.7002878371985766</c:v>
                </c:pt>
                <c:pt idx="3521">
                  <c:v>-9.7002878371985766</c:v>
                </c:pt>
                <c:pt idx="3522">
                  <c:v>-9.6594295411660216</c:v>
                </c:pt>
                <c:pt idx="3523">
                  <c:v>-9.6594295411660216</c:v>
                </c:pt>
                <c:pt idx="3524">
                  <c:v>-9.6185706418409858</c:v>
                </c:pt>
                <c:pt idx="3525">
                  <c:v>-9.7002878371985766</c:v>
                </c:pt>
                <c:pt idx="3526">
                  <c:v>-9.6594295411660216</c:v>
                </c:pt>
                <c:pt idx="3527">
                  <c:v>-9.6594295411660216</c:v>
                </c:pt>
                <c:pt idx="3528">
                  <c:v>-9.6594295411660216</c:v>
                </c:pt>
                <c:pt idx="3529">
                  <c:v>-9.7411455299386542</c:v>
                </c:pt>
                <c:pt idx="3530">
                  <c:v>-9.6594295411660216</c:v>
                </c:pt>
                <c:pt idx="3531">
                  <c:v>-9.6594295411660216</c:v>
                </c:pt>
                <c:pt idx="3532">
                  <c:v>-9.7411455299386542</c:v>
                </c:pt>
                <c:pt idx="3533">
                  <c:v>-9.7002878371985766</c:v>
                </c:pt>
                <c:pt idx="3534">
                  <c:v>-9.7411455299386542</c:v>
                </c:pt>
                <c:pt idx="3535">
                  <c:v>-9.782002619386251</c:v>
                </c:pt>
                <c:pt idx="3536">
                  <c:v>-9.7411455299386542</c:v>
                </c:pt>
                <c:pt idx="3537">
                  <c:v>-9.7002878371985766</c:v>
                </c:pt>
                <c:pt idx="3538">
                  <c:v>-9.7002878371985766</c:v>
                </c:pt>
                <c:pt idx="3539">
                  <c:v>-9.7002878371985766</c:v>
                </c:pt>
                <c:pt idx="3540">
                  <c:v>-9.6594295411660216</c:v>
                </c:pt>
                <c:pt idx="3541">
                  <c:v>-9.6594295411660216</c:v>
                </c:pt>
                <c:pt idx="3542">
                  <c:v>-9.7411455299386542</c:v>
                </c:pt>
                <c:pt idx="3543">
                  <c:v>-9.7002878371985766</c:v>
                </c:pt>
                <c:pt idx="3544">
                  <c:v>-9.6594295411660216</c:v>
                </c:pt>
                <c:pt idx="3545">
                  <c:v>-9.6185706418409858</c:v>
                </c:pt>
                <c:pt idx="3546">
                  <c:v>-9.6594295411660216</c:v>
                </c:pt>
                <c:pt idx="3547">
                  <c:v>-9.6594295411660216</c:v>
                </c:pt>
                <c:pt idx="3548">
                  <c:v>-9.6594295411660216</c:v>
                </c:pt>
                <c:pt idx="3549">
                  <c:v>-9.7002878371985766</c:v>
                </c:pt>
                <c:pt idx="3550">
                  <c:v>-9.6594295411660216</c:v>
                </c:pt>
                <c:pt idx="3551">
                  <c:v>-9.7002878371985766</c:v>
                </c:pt>
                <c:pt idx="3552">
                  <c:v>-9.7002878371985766</c:v>
                </c:pt>
                <c:pt idx="3553">
                  <c:v>-9.7002878371985766</c:v>
                </c:pt>
                <c:pt idx="3554">
                  <c:v>-9.7002878371985766</c:v>
                </c:pt>
                <c:pt idx="3555">
                  <c:v>-9.7002878371985766</c:v>
                </c:pt>
                <c:pt idx="3556">
                  <c:v>-9.7002878371985766</c:v>
                </c:pt>
                <c:pt idx="3557">
                  <c:v>-9.6594295411660216</c:v>
                </c:pt>
                <c:pt idx="3558">
                  <c:v>-9.7002878371985766</c:v>
                </c:pt>
                <c:pt idx="3559">
                  <c:v>-9.7411455299386542</c:v>
                </c:pt>
                <c:pt idx="3560">
                  <c:v>-9.7002878371985766</c:v>
                </c:pt>
                <c:pt idx="3561">
                  <c:v>-9.7002878371985766</c:v>
                </c:pt>
                <c:pt idx="3562">
                  <c:v>-9.6594295411660216</c:v>
                </c:pt>
                <c:pt idx="3563">
                  <c:v>-9.6594295411660216</c:v>
                </c:pt>
                <c:pt idx="3564">
                  <c:v>-9.6594295411660216</c:v>
                </c:pt>
                <c:pt idx="3565">
                  <c:v>-9.6594295411660216</c:v>
                </c:pt>
                <c:pt idx="3566">
                  <c:v>-9.7411455299386542</c:v>
                </c:pt>
                <c:pt idx="3567">
                  <c:v>-9.782002619386251</c:v>
                </c:pt>
                <c:pt idx="3568">
                  <c:v>-9.7411455299386542</c:v>
                </c:pt>
                <c:pt idx="3569">
                  <c:v>-9.7002878371985766</c:v>
                </c:pt>
                <c:pt idx="3570">
                  <c:v>-9.6594295411660216</c:v>
                </c:pt>
                <c:pt idx="3571">
                  <c:v>-9.6594295411660216</c:v>
                </c:pt>
                <c:pt idx="3572">
                  <c:v>-9.7002878371985766</c:v>
                </c:pt>
                <c:pt idx="3573">
                  <c:v>-9.7002878371985766</c:v>
                </c:pt>
                <c:pt idx="3574">
                  <c:v>-9.7002878371985766</c:v>
                </c:pt>
                <c:pt idx="3575">
                  <c:v>-9.6594295411660216</c:v>
                </c:pt>
                <c:pt idx="3576">
                  <c:v>-9.7002878371985766</c:v>
                </c:pt>
                <c:pt idx="3577">
                  <c:v>-9.6594295411660216</c:v>
                </c:pt>
                <c:pt idx="3578">
                  <c:v>-9.6594295411660216</c:v>
                </c:pt>
                <c:pt idx="3579">
                  <c:v>-9.6594295411660216</c:v>
                </c:pt>
                <c:pt idx="3580">
                  <c:v>-9.7002878371985766</c:v>
                </c:pt>
                <c:pt idx="3581">
                  <c:v>-9.7411455299386542</c:v>
                </c:pt>
                <c:pt idx="3582">
                  <c:v>-9.7002878371985766</c:v>
                </c:pt>
                <c:pt idx="3583">
                  <c:v>-9.7002878371985766</c:v>
                </c:pt>
                <c:pt idx="3584">
                  <c:v>-9.6594295411660216</c:v>
                </c:pt>
                <c:pt idx="3585">
                  <c:v>-9.6594295411660216</c:v>
                </c:pt>
                <c:pt idx="3586">
                  <c:v>-9.5777111392234708</c:v>
                </c:pt>
                <c:pt idx="3587">
                  <c:v>-9.5777111392234708</c:v>
                </c:pt>
                <c:pt idx="3588">
                  <c:v>-9.5368510333134751</c:v>
                </c:pt>
                <c:pt idx="3589">
                  <c:v>-9.6185706418409858</c:v>
                </c:pt>
                <c:pt idx="3590">
                  <c:v>-9.6185706418409858</c:v>
                </c:pt>
                <c:pt idx="3591">
                  <c:v>-9.6185706418409858</c:v>
                </c:pt>
                <c:pt idx="3592">
                  <c:v>-9.6185706418409858</c:v>
                </c:pt>
                <c:pt idx="3593">
                  <c:v>-9.7002878371985766</c:v>
                </c:pt>
                <c:pt idx="3594">
                  <c:v>-9.7002878371985766</c:v>
                </c:pt>
                <c:pt idx="3595">
                  <c:v>-9.6594295411660216</c:v>
                </c:pt>
                <c:pt idx="3596">
                  <c:v>-9.6594295411660216</c:v>
                </c:pt>
                <c:pt idx="3597">
                  <c:v>-9.6185706418409858</c:v>
                </c:pt>
                <c:pt idx="3598">
                  <c:v>-9.6594295411660216</c:v>
                </c:pt>
                <c:pt idx="3599">
                  <c:v>-9.7002878371985766</c:v>
                </c:pt>
                <c:pt idx="3600">
                  <c:v>-9.7002878371985766</c:v>
                </c:pt>
                <c:pt idx="3601">
                  <c:v>-9.7411455299386542</c:v>
                </c:pt>
                <c:pt idx="3602">
                  <c:v>-9.7002878371985766</c:v>
                </c:pt>
                <c:pt idx="3603">
                  <c:v>-9.7002878371985766</c:v>
                </c:pt>
                <c:pt idx="3604">
                  <c:v>-9.6594295411660216</c:v>
                </c:pt>
                <c:pt idx="3605">
                  <c:v>-9.7002878371985766</c:v>
                </c:pt>
                <c:pt idx="3606">
                  <c:v>-9.7002878371985766</c:v>
                </c:pt>
                <c:pt idx="3607">
                  <c:v>-9.6594295411660216</c:v>
                </c:pt>
                <c:pt idx="3608">
                  <c:v>-9.6594295411660216</c:v>
                </c:pt>
                <c:pt idx="3609">
                  <c:v>-9.5777111392234708</c:v>
                </c:pt>
                <c:pt idx="3610">
                  <c:v>-9.6594295411660216</c:v>
                </c:pt>
                <c:pt idx="3611">
                  <c:v>-9.6594295411660216</c:v>
                </c:pt>
                <c:pt idx="3612">
                  <c:v>-9.6185706418409858</c:v>
                </c:pt>
                <c:pt idx="3613">
                  <c:v>-9.6185706418409858</c:v>
                </c:pt>
                <c:pt idx="3614">
                  <c:v>-9.6594295411660216</c:v>
                </c:pt>
                <c:pt idx="3615">
                  <c:v>-9.6594295411660216</c:v>
                </c:pt>
                <c:pt idx="3616">
                  <c:v>-9.7411455299386542</c:v>
                </c:pt>
                <c:pt idx="3617">
                  <c:v>-9.6594295411660216</c:v>
                </c:pt>
                <c:pt idx="3618">
                  <c:v>-9.7002878371985766</c:v>
                </c:pt>
                <c:pt idx="3619">
                  <c:v>-9.6594295411660216</c:v>
                </c:pt>
                <c:pt idx="3620">
                  <c:v>-9.7002878371985766</c:v>
                </c:pt>
                <c:pt idx="3621">
                  <c:v>-9.6594295411660216</c:v>
                </c:pt>
                <c:pt idx="3622">
                  <c:v>-9.7002878371985766</c:v>
                </c:pt>
                <c:pt idx="3623">
                  <c:v>-9.6594295411660216</c:v>
                </c:pt>
                <c:pt idx="3624">
                  <c:v>-9.6185706418409858</c:v>
                </c:pt>
                <c:pt idx="3625">
                  <c:v>-9.6185706418409858</c:v>
                </c:pt>
                <c:pt idx="3626">
                  <c:v>-9.6594295411660216</c:v>
                </c:pt>
                <c:pt idx="3627">
                  <c:v>-9.7002878371985766</c:v>
                </c:pt>
                <c:pt idx="3628">
                  <c:v>-9.7002878371985766</c:v>
                </c:pt>
                <c:pt idx="3629">
                  <c:v>-9.7002878371985766</c:v>
                </c:pt>
                <c:pt idx="3630">
                  <c:v>-9.7002878371985766</c:v>
                </c:pt>
                <c:pt idx="3631">
                  <c:v>-9.6594295411660216</c:v>
                </c:pt>
                <c:pt idx="3632">
                  <c:v>-9.6185706418409858</c:v>
                </c:pt>
                <c:pt idx="3633">
                  <c:v>-9.6594295411660216</c:v>
                </c:pt>
                <c:pt idx="3634">
                  <c:v>-9.6594295411660216</c:v>
                </c:pt>
                <c:pt idx="3635">
                  <c:v>-9.7002878371985766</c:v>
                </c:pt>
                <c:pt idx="3636">
                  <c:v>-9.6594295411660216</c:v>
                </c:pt>
                <c:pt idx="3637">
                  <c:v>-9.6594295411660216</c:v>
                </c:pt>
                <c:pt idx="3638">
                  <c:v>-9.6594295411660216</c:v>
                </c:pt>
                <c:pt idx="3639">
                  <c:v>-9.7002878371985766</c:v>
                </c:pt>
                <c:pt idx="3640">
                  <c:v>-9.6594295411660216</c:v>
                </c:pt>
                <c:pt idx="3641">
                  <c:v>-9.6594295411660216</c:v>
                </c:pt>
                <c:pt idx="3642">
                  <c:v>-9.6594295411660216</c:v>
                </c:pt>
                <c:pt idx="3643">
                  <c:v>-9.6594295411660216</c:v>
                </c:pt>
                <c:pt idx="3644">
                  <c:v>-9.6594295411660216</c:v>
                </c:pt>
                <c:pt idx="3645">
                  <c:v>-9.6185706418409858</c:v>
                </c:pt>
                <c:pt idx="3646">
                  <c:v>-9.6185706418409858</c:v>
                </c:pt>
                <c:pt idx="3647">
                  <c:v>-9.5777111392234708</c:v>
                </c:pt>
                <c:pt idx="3648">
                  <c:v>-9.6185706418409858</c:v>
                </c:pt>
                <c:pt idx="3649">
                  <c:v>-9.6594295411660216</c:v>
                </c:pt>
                <c:pt idx="3650">
                  <c:v>-9.6594295411660216</c:v>
                </c:pt>
                <c:pt idx="3651">
                  <c:v>-9.6185706418409858</c:v>
                </c:pt>
                <c:pt idx="3652">
                  <c:v>-9.6185706418409858</c:v>
                </c:pt>
                <c:pt idx="3653">
                  <c:v>-9.5777111392234708</c:v>
                </c:pt>
                <c:pt idx="3654">
                  <c:v>-9.5777111392234708</c:v>
                </c:pt>
                <c:pt idx="3655">
                  <c:v>-9.5777111392234708</c:v>
                </c:pt>
                <c:pt idx="3656">
                  <c:v>-9.6594295411660216</c:v>
                </c:pt>
                <c:pt idx="3657">
                  <c:v>-9.6185706418409858</c:v>
                </c:pt>
                <c:pt idx="3658">
                  <c:v>-9.6594295411660216</c:v>
                </c:pt>
                <c:pt idx="3659">
                  <c:v>-9.6594295411660216</c:v>
                </c:pt>
                <c:pt idx="3660">
                  <c:v>-9.6594295411660216</c:v>
                </c:pt>
                <c:pt idx="3661">
                  <c:v>-9.6594295411660216</c:v>
                </c:pt>
                <c:pt idx="3662">
                  <c:v>-9.6185706418409858</c:v>
                </c:pt>
                <c:pt idx="3663">
                  <c:v>-9.6594295411660216</c:v>
                </c:pt>
                <c:pt idx="3664">
                  <c:v>-9.5777111392234708</c:v>
                </c:pt>
                <c:pt idx="3665">
                  <c:v>-9.6185706418409858</c:v>
                </c:pt>
                <c:pt idx="3666">
                  <c:v>-9.7002878371985766</c:v>
                </c:pt>
                <c:pt idx="3667">
                  <c:v>-9.6594295411660216</c:v>
                </c:pt>
                <c:pt idx="3668">
                  <c:v>-9.7002878371985766</c:v>
                </c:pt>
                <c:pt idx="3669">
                  <c:v>-9.7002878371985766</c:v>
                </c:pt>
                <c:pt idx="3670">
                  <c:v>-9.7411455299386542</c:v>
                </c:pt>
                <c:pt idx="3671">
                  <c:v>-9.7002878371985766</c:v>
                </c:pt>
                <c:pt idx="3672">
                  <c:v>-9.782002619386251</c:v>
                </c:pt>
                <c:pt idx="3673">
                  <c:v>-9.7411455299386542</c:v>
                </c:pt>
                <c:pt idx="3674">
                  <c:v>-9.6594295411660216</c:v>
                </c:pt>
                <c:pt idx="3675">
                  <c:v>-9.7002878371985766</c:v>
                </c:pt>
                <c:pt idx="3676">
                  <c:v>-9.6594295411660216</c:v>
                </c:pt>
                <c:pt idx="3677">
                  <c:v>-9.7002878371985766</c:v>
                </c:pt>
                <c:pt idx="3678">
                  <c:v>-9.7002878371985766</c:v>
                </c:pt>
                <c:pt idx="3679">
                  <c:v>-9.7002878371985766</c:v>
                </c:pt>
                <c:pt idx="3680">
                  <c:v>-9.6594295411660216</c:v>
                </c:pt>
                <c:pt idx="3681">
                  <c:v>-9.6594295411660216</c:v>
                </c:pt>
                <c:pt idx="3682">
                  <c:v>-9.6185706418409858</c:v>
                </c:pt>
                <c:pt idx="3683">
                  <c:v>-9.6185706418409858</c:v>
                </c:pt>
                <c:pt idx="3684">
                  <c:v>-9.6185706418409858</c:v>
                </c:pt>
                <c:pt idx="3685">
                  <c:v>-9.6185706418409858</c:v>
                </c:pt>
                <c:pt idx="3686">
                  <c:v>-9.7002878371985766</c:v>
                </c:pt>
                <c:pt idx="3687">
                  <c:v>-9.7411455299386542</c:v>
                </c:pt>
                <c:pt idx="3688">
                  <c:v>-9.7002878371985766</c:v>
                </c:pt>
                <c:pt idx="3689">
                  <c:v>-9.7411455299386542</c:v>
                </c:pt>
                <c:pt idx="3690">
                  <c:v>-9.7002878371985766</c:v>
                </c:pt>
                <c:pt idx="3691">
                  <c:v>-9.6594295411660216</c:v>
                </c:pt>
                <c:pt idx="3692">
                  <c:v>-9.6185706418409858</c:v>
                </c:pt>
                <c:pt idx="3693">
                  <c:v>-9.6185706418409858</c:v>
                </c:pt>
                <c:pt idx="3694">
                  <c:v>-9.6594295411660216</c:v>
                </c:pt>
                <c:pt idx="3695">
                  <c:v>-9.6594295411660216</c:v>
                </c:pt>
                <c:pt idx="3696">
                  <c:v>-9.6185706418409858</c:v>
                </c:pt>
                <c:pt idx="3697">
                  <c:v>-9.7002878371985766</c:v>
                </c:pt>
                <c:pt idx="3698">
                  <c:v>-9.7002878371985766</c:v>
                </c:pt>
                <c:pt idx="3699">
                  <c:v>-9.7002878371985766</c:v>
                </c:pt>
                <c:pt idx="3700">
                  <c:v>-9.7002878371985766</c:v>
                </c:pt>
                <c:pt idx="3701">
                  <c:v>-9.6594295411660216</c:v>
                </c:pt>
                <c:pt idx="3702">
                  <c:v>-9.7002878371985766</c:v>
                </c:pt>
                <c:pt idx="3703">
                  <c:v>-9.7002878371985766</c:v>
                </c:pt>
                <c:pt idx="3704">
                  <c:v>-9.6594295411660216</c:v>
                </c:pt>
                <c:pt idx="3705">
                  <c:v>-9.6594295411660216</c:v>
                </c:pt>
                <c:pt idx="3706">
                  <c:v>-9.7002878371985766</c:v>
                </c:pt>
                <c:pt idx="3707">
                  <c:v>-9.782002619386251</c:v>
                </c:pt>
                <c:pt idx="3708">
                  <c:v>-9.7411455299386542</c:v>
                </c:pt>
                <c:pt idx="3709">
                  <c:v>-9.6594295411660216</c:v>
                </c:pt>
                <c:pt idx="3710">
                  <c:v>-9.7002878371985766</c:v>
                </c:pt>
                <c:pt idx="3711">
                  <c:v>-9.7002878371985766</c:v>
                </c:pt>
                <c:pt idx="3712">
                  <c:v>-9.7002878371985766</c:v>
                </c:pt>
                <c:pt idx="3713">
                  <c:v>-9.6594295411660216</c:v>
                </c:pt>
                <c:pt idx="3714">
                  <c:v>-9.5777111392234708</c:v>
                </c:pt>
                <c:pt idx="3715">
                  <c:v>-9.6185706418409858</c:v>
                </c:pt>
                <c:pt idx="3716">
                  <c:v>-9.6594295411660216</c:v>
                </c:pt>
                <c:pt idx="3717">
                  <c:v>-9.5777111392234708</c:v>
                </c:pt>
                <c:pt idx="3718">
                  <c:v>-9.6185706418409858</c:v>
                </c:pt>
                <c:pt idx="3719">
                  <c:v>-9.6594295411660216</c:v>
                </c:pt>
                <c:pt idx="3720">
                  <c:v>-9.6185706418409858</c:v>
                </c:pt>
                <c:pt idx="3721">
                  <c:v>-9.6185706418409858</c:v>
                </c:pt>
                <c:pt idx="3722">
                  <c:v>-9.6594295411660216</c:v>
                </c:pt>
                <c:pt idx="3723">
                  <c:v>-9.6185706418409858</c:v>
                </c:pt>
                <c:pt idx="3724">
                  <c:v>-9.5777111392234708</c:v>
                </c:pt>
                <c:pt idx="3725">
                  <c:v>-9.6185706418409858</c:v>
                </c:pt>
                <c:pt idx="3726">
                  <c:v>-9.6185706418409858</c:v>
                </c:pt>
                <c:pt idx="3727">
                  <c:v>-9.5777111392234708</c:v>
                </c:pt>
                <c:pt idx="3728">
                  <c:v>-9.5777111392234708</c:v>
                </c:pt>
                <c:pt idx="3729">
                  <c:v>-9.6594295411660216</c:v>
                </c:pt>
                <c:pt idx="3730">
                  <c:v>-9.6594295411660216</c:v>
                </c:pt>
                <c:pt idx="3731">
                  <c:v>-9.7002878371985766</c:v>
                </c:pt>
                <c:pt idx="3732">
                  <c:v>-9.6594295411660216</c:v>
                </c:pt>
                <c:pt idx="3733">
                  <c:v>-9.6594295411660216</c:v>
                </c:pt>
                <c:pt idx="3734">
                  <c:v>-9.7002878371985766</c:v>
                </c:pt>
                <c:pt idx="3735">
                  <c:v>-9.6594295411660216</c:v>
                </c:pt>
                <c:pt idx="3736">
                  <c:v>-9.7002878371985766</c:v>
                </c:pt>
                <c:pt idx="3737">
                  <c:v>-9.7002878371985766</c:v>
                </c:pt>
                <c:pt idx="3738">
                  <c:v>-9.7002878371985766</c:v>
                </c:pt>
                <c:pt idx="3739">
                  <c:v>-9.6594295411660216</c:v>
                </c:pt>
                <c:pt idx="3740">
                  <c:v>-9.6594295411660216</c:v>
                </c:pt>
                <c:pt idx="3741">
                  <c:v>-9.6185706418409858</c:v>
                </c:pt>
                <c:pt idx="3742">
                  <c:v>-9.6594295411660216</c:v>
                </c:pt>
                <c:pt idx="3743">
                  <c:v>-9.6594295411660216</c:v>
                </c:pt>
                <c:pt idx="3744">
                  <c:v>-9.6594295411660216</c:v>
                </c:pt>
                <c:pt idx="3745">
                  <c:v>-9.7002878371985766</c:v>
                </c:pt>
                <c:pt idx="3746">
                  <c:v>-9.6594295411660216</c:v>
                </c:pt>
                <c:pt idx="3747">
                  <c:v>-9.6594295411660216</c:v>
                </c:pt>
                <c:pt idx="3748">
                  <c:v>-9.6185706418409858</c:v>
                </c:pt>
                <c:pt idx="3749">
                  <c:v>-9.5777111392234708</c:v>
                </c:pt>
                <c:pt idx="3750">
                  <c:v>-9.6594295411660216</c:v>
                </c:pt>
                <c:pt idx="3751">
                  <c:v>-9.6594295411660216</c:v>
                </c:pt>
                <c:pt idx="3752">
                  <c:v>-9.7002878371985766</c:v>
                </c:pt>
                <c:pt idx="3753">
                  <c:v>-9.7411455299386542</c:v>
                </c:pt>
                <c:pt idx="3754">
                  <c:v>-9.7411455299386542</c:v>
                </c:pt>
                <c:pt idx="3755">
                  <c:v>-9.7411455299386542</c:v>
                </c:pt>
                <c:pt idx="3756">
                  <c:v>-9.7002878371985766</c:v>
                </c:pt>
                <c:pt idx="3757">
                  <c:v>-9.7002878371985766</c:v>
                </c:pt>
                <c:pt idx="3758">
                  <c:v>-9.6594295411660216</c:v>
                </c:pt>
                <c:pt idx="3759">
                  <c:v>-9.6594295411660216</c:v>
                </c:pt>
                <c:pt idx="3760">
                  <c:v>-9.6594295411660216</c:v>
                </c:pt>
                <c:pt idx="3761">
                  <c:v>-9.6594295411660216</c:v>
                </c:pt>
                <c:pt idx="3762">
                  <c:v>-9.7002878371985766</c:v>
                </c:pt>
                <c:pt idx="3763">
                  <c:v>-9.6594295411660216</c:v>
                </c:pt>
                <c:pt idx="3764">
                  <c:v>-9.7002878371985766</c:v>
                </c:pt>
                <c:pt idx="3765">
                  <c:v>-9.782002619386251</c:v>
                </c:pt>
                <c:pt idx="3766">
                  <c:v>-9.7411455299386542</c:v>
                </c:pt>
                <c:pt idx="3767">
                  <c:v>-9.7002878371985766</c:v>
                </c:pt>
                <c:pt idx="3768">
                  <c:v>-9.6594295411660216</c:v>
                </c:pt>
                <c:pt idx="3769">
                  <c:v>-9.6594295411660216</c:v>
                </c:pt>
                <c:pt idx="3770">
                  <c:v>-9.6594295411660216</c:v>
                </c:pt>
                <c:pt idx="3771">
                  <c:v>-9.6594295411660216</c:v>
                </c:pt>
                <c:pt idx="3772">
                  <c:v>-9.6594295411660216</c:v>
                </c:pt>
                <c:pt idx="3773">
                  <c:v>-9.6594295411660216</c:v>
                </c:pt>
                <c:pt idx="3774">
                  <c:v>-9.7002878371985766</c:v>
                </c:pt>
                <c:pt idx="3775">
                  <c:v>-9.7411455299386542</c:v>
                </c:pt>
                <c:pt idx="3776">
                  <c:v>-9.7411455299386542</c:v>
                </c:pt>
                <c:pt idx="3777">
                  <c:v>-9.7002878371985766</c:v>
                </c:pt>
                <c:pt idx="3778">
                  <c:v>-9.7002878371985766</c:v>
                </c:pt>
                <c:pt idx="3779">
                  <c:v>-9.7002878371985766</c:v>
                </c:pt>
                <c:pt idx="3780">
                  <c:v>-9.7002878371985766</c:v>
                </c:pt>
                <c:pt idx="3781">
                  <c:v>-9.7002878371985766</c:v>
                </c:pt>
                <c:pt idx="3782">
                  <c:v>-9.782002619386251</c:v>
                </c:pt>
                <c:pt idx="3783">
                  <c:v>-9.7002878371985766</c:v>
                </c:pt>
                <c:pt idx="3784">
                  <c:v>-9.7411455299386542</c:v>
                </c:pt>
                <c:pt idx="3785">
                  <c:v>-9.7002878371985766</c:v>
                </c:pt>
                <c:pt idx="3786">
                  <c:v>-9.6594295411660216</c:v>
                </c:pt>
                <c:pt idx="3787">
                  <c:v>-9.6594295411660216</c:v>
                </c:pt>
                <c:pt idx="3788">
                  <c:v>-9.6594295411660216</c:v>
                </c:pt>
                <c:pt idx="3789">
                  <c:v>-9.7002878371985766</c:v>
                </c:pt>
                <c:pt idx="3790">
                  <c:v>-9.7002878371985766</c:v>
                </c:pt>
                <c:pt idx="3791">
                  <c:v>-9.7002878371985766</c:v>
                </c:pt>
                <c:pt idx="3792">
                  <c:v>-9.6594295411660216</c:v>
                </c:pt>
                <c:pt idx="3793">
                  <c:v>-9.7002878371985766</c:v>
                </c:pt>
                <c:pt idx="3794">
                  <c:v>-9.6594295411660216</c:v>
                </c:pt>
                <c:pt idx="3795">
                  <c:v>-9.6185706418409858</c:v>
                </c:pt>
                <c:pt idx="3796">
                  <c:v>-9.6594295411660216</c:v>
                </c:pt>
                <c:pt idx="3797">
                  <c:v>-9.6594295411660216</c:v>
                </c:pt>
                <c:pt idx="3798">
                  <c:v>-9.6594295411660216</c:v>
                </c:pt>
                <c:pt idx="3799">
                  <c:v>-9.6594295411660216</c:v>
                </c:pt>
                <c:pt idx="3800">
                  <c:v>-9.7002878371985766</c:v>
                </c:pt>
                <c:pt idx="3801">
                  <c:v>-9.7002878371985766</c:v>
                </c:pt>
                <c:pt idx="3802">
                  <c:v>-9.6594295411660216</c:v>
                </c:pt>
                <c:pt idx="3803">
                  <c:v>-9.7002878371985766</c:v>
                </c:pt>
                <c:pt idx="3804">
                  <c:v>-9.7002878371985766</c:v>
                </c:pt>
                <c:pt idx="3805">
                  <c:v>-9.7002878371985766</c:v>
                </c:pt>
                <c:pt idx="3806">
                  <c:v>-9.7002878371985766</c:v>
                </c:pt>
                <c:pt idx="3807">
                  <c:v>-9.6594295411660216</c:v>
                </c:pt>
                <c:pt idx="3808">
                  <c:v>-9.6594295411660216</c:v>
                </c:pt>
                <c:pt idx="3809">
                  <c:v>-9.6594295411660216</c:v>
                </c:pt>
                <c:pt idx="3810">
                  <c:v>-9.6185706418409858</c:v>
                </c:pt>
                <c:pt idx="3811">
                  <c:v>-9.6594295411660216</c:v>
                </c:pt>
                <c:pt idx="3812">
                  <c:v>-9.6185706418409858</c:v>
                </c:pt>
                <c:pt idx="3813">
                  <c:v>-9.6594295411660216</c:v>
                </c:pt>
                <c:pt idx="3814">
                  <c:v>-9.6185706418409858</c:v>
                </c:pt>
                <c:pt idx="3815">
                  <c:v>-9.6594295411660216</c:v>
                </c:pt>
                <c:pt idx="3816">
                  <c:v>-9.7411455299386542</c:v>
                </c:pt>
                <c:pt idx="3817">
                  <c:v>-9.7411455299386542</c:v>
                </c:pt>
                <c:pt idx="3818">
                  <c:v>-9.7002878371985766</c:v>
                </c:pt>
                <c:pt idx="3819">
                  <c:v>-9.7411455299386542</c:v>
                </c:pt>
                <c:pt idx="3820">
                  <c:v>-9.7411455299386542</c:v>
                </c:pt>
                <c:pt idx="3821">
                  <c:v>-9.7002878371985766</c:v>
                </c:pt>
                <c:pt idx="3822">
                  <c:v>-9.7002878371985766</c:v>
                </c:pt>
                <c:pt idx="3823">
                  <c:v>-9.7411455299386542</c:v>
                </c:pt>
                <c:pt idx="3824">
                  <c:v>-9.7411455299386542</c:v>
                </c:pt>
                <c:pt idx="3825">
                  <c:v>-9.7002878371985766</c:v>
                </c:pt>
                <c:pt idx="3826">
                  <c:v>-9.7002878371985766</c:v>
                </c:pt>
                <c:pt idx="3827">
                  <c:v>-9.7002878371985766</c:v>
                </c:pt>
                <c:pt idx="3828">
                  <c:v>-9.7002878371985766</c:v>
                </c:pt>
                <c:pt idx="3829">
                  <c:v>-9.7411455299386542</c:v>
                </c:pt>
                <c:pt idx="3830">
                  <c:v>-9.7411455299386542</c:v>
                </c:pt>
                <c:pt idx="3831">
                  <c:v>-9.7411455299386542</c:v>
                </c:pt>
                <c:pt idx="3832">
                  <c:v>-9.6594295411660216</c:v>
                </c:pt>
                <c:pt idx="3833">
                  <c:v>-9.6185706418409858</c:v>
                </c:pt>
                <c:pt idx="3834">
                  <c:v>-9.6185706418409858</c:v>
                </c:pt>
                <c:pt idx="3835">
                  <c:v>-9.6185706418409858</c:v>
                </c:pt>
                <c:pt idx="3836">
                  <c:v>-9.6185706418409858</c:v>
                </c:pt>
                <c:pt idx="3837">
                  <c:v>-9.6594295411660216</c:v>
                </c:pt>
                <c:pt idx="3838">
                  <c:v>-9.6594295411660216</c:v>
                </c:pt>
                <c:pt idx="3839">
                  <c:v>-9.7002878371985766</c:v>
                </c:pt>
                <c:pt idx="3840">
                  <c:v>-9.7002878371985766</c:v>
                </c:pt>
                <c:pt idx="3841">
                  <c:v>-9.7002878371985766</c:v>
                </c:pt>
                <c:pt idx="3842">
                  <c:v>-9.6594295411660216</c:v>
                </c:pt>
                <c:pt idx="3843">
                  <c:v>-9.6594295411660216</c:v>
                </c:pt>
                <c:pt idx="3844">
                  <c:v>-9.6594295411660216</c:v>
                </c:pt>
                <c:pt idx="3845">
                  <c:v>-9.6594295411660216</c:v>
                </c:pt>
                <c:pt idx="3846">
                  <c:v>-9.6594295411660216</c:v>
                </c:pt>
                <c:pt idx="3847">
                  <c:v>-9.6594295411660216</c:v>
                </c:pt>
                <c:pt idx="3848">
                  <c:v>-9.6594295411660216</c:v>
                </c:pt>
                <c:pt idx="3849">
                  <c:v>-9.7002878371985766</c:v>
                </c:pt>
                <c:pt idx="3850">
                  <c:v>-9.7002878371985766</c:v>
                </c:pt>
                <c:pt idx="3851">
                  <c:v>-9.6594295411660216</c:v>
                </c:pt>
                <c:pt idx="3852">
                  <c:v>-9.6594295411660216</c:v>
                </c:pt>
                <c:pt idx="3853">
                  <c:v>-9.6185706418409858</c:v>
                </c:pt>
                <c:pt idx="3854">
                  <c:v>-9.6185706418409858</c:v>
                </c:pt>
                <c:pt idx="3855">
                  <c:v>-9.6594295411660216</c:v>
                </c:pt>
                <c:pt idx="3856">
                  <c:v>-9.6185706418409858</c:v>
                </c:pt>
                <c:pt idx="3857">
                  <c:v>-9.6594295411660216</c:v>
                </c:pt>
                <c:pt idx="3858">
                  <c:v>-9.6185706418409858</c:v>
                </c:pt>
                <c:pt idx="3859">
                  <c:v>-9.6594295411660216</c:v>
                </c:pt>
                <c:pt idx="3860">
                  <c:v>-9.6594295411660216</c:v>
                </c:pt>
                <c:pt idx="3861">
                  <c:v>-9.6594295411660216</c:v>
                </c:pt>
                <c:pt idx="3862">
                  <c:v>-9.7002878371985766</c:v>
                </c:pt>
                <c:pt idx="3863">
                  <c:v>-9.7002878371985766</c:v>
                </c:pt>
                <c:pt idx="3864">
                  <c:v>-9.7411455299386542</c:v>
                </c:pt>
                <c:pt idx="3865">
                  <c:v>-9.7002878371985766</c:v>
                </c:pt>
                <c:pt idx="3866">
                  <c:v>-9.7002878371985766</c:v>
                </c:pt>
                <c:pt idx="3867">
                  <c:v>-9.7002878371985766</c:v>
                </c:pt>
                <c:pt idx="3868">
                  <c:v>-9.7002878371985766</c:v>
                </c:pt>
                <c:pt idx="3869">
                  <c:v>-9.7002878371985766</c:v>
                </c:pt>
                <c:pt idx="3870">
                  <c:v>-9.7002878371985766</c:v>
                </c:pt>
                <c:pt idx="3871">
                  <c:v>-9.7002878371985766</c:v>
                </c:pt>
                <c:pt idx="3872">
                  <c:v>-9.6594295411660216</c:v>
                </c:pt>
                <c:pt idx="3873">
                  <c:v>-9.6594295411660216</c:v>
                </c:pt>
                <c:pt idx="3874">
                  <c:v>-9.6594295411660216</c:v>
                </c:pt>
                <c:pt idx="3875">
                  <c:v>-9.7002878371985766</c:v>
                </c:pt>
                <c:pt idx="3876">
                  <c:v>-9.6594295411660216</c:v>
                </c:pt>
                <c:pt idx="3877">
                  <c:v>-9.7002878371985766</c:v>
                </c:pt>
                <c:pt idx="3878">
                  <c:v>-9.6594295411660216</c:v>
                </c:pt>
                <c:pt idx="3879">
                  <c:v>-9.7002878371985766</c:v>
                </c:pt>
                <c:pt idx="3880">
                  <c:v>-9.6594295411660216</c:v>
                </c:pt>
                <c:pt idx="3881">
                  <c:v>-9.7002878371985766</c:v>
                </c:pt>
                <c:pt idx="3882">
                  <c:v>-9.7411455299386542</c:v>
                </c:pt>
                <c:pt idx="3883">
                  <c:v>-9.7002878371985766</c:v>
                </c:pt>
                <c:pt idx="3884">
                  <c:v>-9.7411455299386542</c:v>
                </c:pt>
                <c:pt idx="3885">
                  <c:v>-9.6594295411660216</c:v>
                </c:pt>
                <c:pt idx="3886">
                  <c:v>-9.6594295411660216</c:v>
                </c:pt>
                <c:pt idx="3887">
                  <c:v>-9.7002878371985766</c:v>
                </c:pt>
                <c:pt idx="3888">
                  <c:v>-9.7411455299386542</c:v>
                </c:pt>
                <c:pt idx="3889">
                  <c:v>-9.782002619386251</c:v>
                </c:pt>
                <c:pt idx="3890">
                  <c:v>-9.782002619386251</c:v>
                </c:pt>
                <c:pt idx="3891">
                  <c:v>-9.8228591055413688</c:v>
                </c:pt>
                <c:pt idx="3892">
                  <c:v>-9.7002878371985766</c:v>
                </c:pt>
                <c:pt idx="3893">
                  <c:v>-9.7411455299386542</c:v>
                </c:pt>
                <c:pt idx="3894">
                  <c:v>-9.7002878371985766</c:v>
                </c:pt>
                <c:pt idx="3895">
                  <c:v>-9.7002878371985766</c:v>
                </c:pt>
                <c:pt idx="3896">
                  <c:v>-9.6594295411660216</c:v>
                </c:pt>
                <c:pt idx="3897">
                  <c:v>-9.6594295411660216</c:v>
                </c:pt>
                <c:pt idx="3898">
                  <c:v>-9.6594295411660216</c:v>
                </c:pt>
                <c:pt idx="3899">
                  <c:v>-9.6594295411660216</c:v>
                </c:pt>
                <c:pt idx="3900">
                  <c:v>-9.6594295411660216</c:v>
                </c:pt>
                <c:pt idx="3901">
                  <c:v>-9.6594295411660216</c:v>
                </c:pt>
                <c:pt idx="3902">
                  <c:v>-9.7002878371985766</c:v>
                </c:pt>
                <c:pt idx="3903">
                  <c:v>-9.6594295411660216</c:v>
                </c:pt>
                <c:pt idx="3904">
                  <c:v>-9.7002878371985766</c:v>
                </c:pt>
                <c:pt idx="3905">
                  <c:v>-9.6594295411660216</c:v>
                </c:pt>
                <c:pt idx="3906">
                  <c:v>-9.6185706418409858</c:v>
                </c:pt>
                <c:pt idx="3907">
                  <c:v>-9.6594295411660216</c:v>
                </c:pt>
                <c:pt idx="3908">
                  <c:v>-9.6185706418409858</c:v>
                </c:pt>
                <c:pt idx="3909">
                  <c:v>-9.7002878371985766</c:v>
                </c:pt>
                <c:pt idx="3910">
                  <c:v>-9.6185706418409858</c:v>
                </c:pt>
                <c:pt idx="3911">
                  <c:v>-9.6594295411660216</c:v>
                </c:pt>
                <c:pt idx="3912">
                  <c:v>-9.7002878371985766</c:v>
                </c:pt>
                <c:pt idx="3913">
                  <c:v>-9.7411455299386542</c:v>
                </c:pt>
                <c:pt idx="3914">
                  <c:v>-9.7002878371985766</c:v>
                </c:pt>
                <c:pt idx="3915">
                  <c:v>-9.7002878371985766</c:v>
                </c:pt>
                <c:pt idx="3916">
                  <c:v>-9.7411455299386542</c:v>
                </c:pt>
                <c:pt idx="3917">
                  <c:v>-9.7002878371985766</c:v>
                </c:pt>
                <c:pt idx="3918">
                  <c:v>-9.7411455299386542</c:v>
                </c:pt>
                <c:pt idx="3919">
                  <c:v>-9.7002878371985766</c:v>
                </c:pt>
                <c:pt idx="3920">
                  <c:v>-9.6594295411660216</c:v>
                </c:pt>
                <c:pt idx="3921">
                  <c:v>-9.7002878371985766</c:v>
                </c:pt>
                <c:pt idx="3922">
                  <c:v>-9.7002878371985766</c:v>
                </c:pt>
                <c:pt idx="3923">
                  <c:v>-9.7002878371985766</c:v>
                </c:pt>
                <c:pt idx="3924">
                  <c:v>-9.7002878371985766</c:v>
                </c:pt>
                <c:pt idx="3925">
                  <c:v>-9.7411455299386542</c:v>
                </c:pt>
                <c:pt idx="3926">
                  <c:v>-9.7411455299386542</c:v>
                </c:pt>
                <c:pt idx="3927">
                  <c:v>-9.7002878371985766</c:v>
                </c:pt>
                <c:pt idx="3928">
                  <c:v>-9.7411455299386542</c:v>
                </c:pt>
                <c:pt idx="3929">
                  <c:v>-9.7002878371985766</c:v>
                </c:pt>
                <c:pt idx="3930">
                  <c:v>-9.6594295411660216</c:v>
                </c:pt>
                <c:pt idx="3931">
                  <c:v>-9.7002878371985766</c:v>
                </c:pt>
                <c:pt idx="3932">
                  <c:v>-9.7002878371985766</c:v>
                </c:pt>
                <c:pt idx="3933">
                  <c:v>-9.6594295411660216</c:v>
                </c:pt>
                <c:pt idx="3934">
                  <c:v>-9.6594295411660216</c:v>
                </c:pt>
                <c:pt idx="3935">
                  <c:v>-9.7002878371985766</c:v>
                </c:pt>
                <c:pt idx="3936">
                  <c:v>-9.7411455299386542</c:v>
                </c:pt>
                <c:pt idx="3937">
                  <c:v>-9.7002878371985766</c:v>
                </c:pt>
                <c:pt idx="3938">
                  <c:v>-9.6594295411660216</c:v>
                </c:pt>
                <c:pt idx="3939">
                  <c:v>-9.6594295411660216</c:v>
                </c:pt>
                <c:pt idx="3940">
                  <c:v>-9.6594295411660216</c:v>
                </c:pt>
                <c:pt idx="3941">
                  <c:v>-9.6594295411660216</c:v>
                </c:pt>
                <c:pt idx="3942">
                  <c:v>-9.6594295411660216</c:v>
                </c:pt>
                <c:pt idx="3943">
                  <c:v>-9.6185706418409858</c:v>
                </c:pt>
                <c:pt idx="3944">
                  <c:v>-9.6185706418409858</c:v>
                </c:pt>
                <c:pt idx="3945">
                  <c:v>-9.6185706418409858</c:v>
                </c:pt>
                <c:pt idx="3946">
                  <c:v>-9.7411455299386542</c:v>
                </c:pt>
                <c:pt idx="3947">
                  <c:v>-9.6594295411660216</c:v>
                </c:pt>
                <c:pt idx="3948">
                  <c:v>-9.6594295411660216</c:v>
                </c:pt>
                <c:pt idx="3949">
                  <c:v>-9.6594295411660216</c:v>
                </c:pt>
                <c:pt idx="3950">
                  <c:v>-9.6594295411660216</c:v>
                </c:pt>
                <c:pt idx="3951">
                  <c:v>-9.6185706418409858</c:v>
                </c:pt>
                <c:pt idx="3952">
                  <c:v>-9.7002878371985766</c:v>
                </c:pt>
                <c:pt idx="3953">
                  <c:v>-9.6594295411660216</c:v>
                </c:pt>
                <c:pt idx="3954">
                  <c:v>-9.7002878371985766</c:v>
                </c:pt>
                <c:pt idx="3955">
                  <c:v>-9.7411455299386542</c:v>
                </c:pt>
                <c:pt idx="3956">
                  <c:v>-9.7411455299386542</c:v>
                </c:pt>
                <c:pt idx="3957">
                  <c:v>-9.7411455299386542</c:v>
                </c:pt>
                <c:pt idx="3958">
                  <c:v>-9.7411455299386542</c:v>
                </c:pt>
                <c:pt idx="3959">
                  <c:v>-9.7002878371985766</c:v>
                </c:pt>
                <c:pt idx="3960">
                  <c:v>-9.7411455299386542</c:v>
                </c:pt>
                <c:pt idx="3961">
                  <c:v>-9.7411455299386542</c:v>
                </c:pt>
                <c:pt idx="3962">
                  <c:v>-9.782002619386251</c:v>
                </c:pt>
                <c:pt idx="3963">
                  <c:v>-9.7411455299386542</c:v>
                </c:pt>
                <c:pt idx="3964">
                  <c:v>-9.7002878371985766</c:v>
                </c:pt>
                <c:pt idx="3965">
                  <c:v>-9.7002878371985766</c:v>
                </c:pt>
                <c:pt idx="3966">
                  <c:v>-9.7002878371985766</c:v>
                </c:pt>
                <c:pt idx="3967">
                  <c:v>-9.7411455299386542</c:v>
                </c:pt>
                <c:pt idx="3968">
                  <c:v>-9.7002878371985766</c:v>
                </c:pt>
                <c:pt idx="3969">
                  <c:v>-9.7002878371985766</c:v>
                </c:pt>
                <c:pt idx="3970">
                  <c:v>-9.7002878371985766</c:v>
                </c:pt>
                <c:pt idx="3971">
                  <c:v>-9.7002878371985766</c:v>
                </c:pt>
                <c:pt idx="3972">
                  <c:v>-9.6594295411660216</c:v>
                </c:pt>
                <c:pt idx="3973">
                  <c:v>-9.7002878371985766</c:v>
                </c:pt>
                <c:pt idx="3974">
                  <c:v>-9.7002878371985766</c:v>
                </c:pt>
                <c:pt idx="3975">
                  <c:v>-9.7002878371985766</c:v>
                </c:pt>
                <c:pt idx="3976">
                  <c:v>-9.7002878371985766</c:v>
                </c:pt>
                <c:pt idx="3977">
                  <c:v>-9.7002878371985766</c:v>
                </c:pt>
                <c:pt idx="3978">
                  <c:v>-9.7002878371985766</c:v>
                </c:pt>
                <c:pt idx="3979">
                  <c:v>-9.6594295411660216</c:v>
                </c:pt>
                <c:pt idx="3980">
                  <c:v>-9.6185706418409858</c:v>
                </c:pt>
                <c:pt idx="3981">
                  <c:v>-9.6594295411660216</c:v>
                </c:pt>
                <c:pt idx="3982">
                  <c:v>-9.6594295411660216</c:v>
                </c:pt>
                <c:pt idx="3983">
                  <c:v>-9.6594295411660216</c:v>
                </c:pt>
                <c:pt idx="3984">
                  <c:v>-9.6594295411660216</c:v>
                </c:pt>
                <c:pt idx="3985">
                  <c:v>-9.7002878371985766</c:v>
                </c:pt>
                <c:pt idx="3986">
                  <c:v>-9.7002878371985766</c:v>
                </c:pt>
                <c:pt idx="3987">
                  <c:v>-9.7002878371985766</c:v>
                </c:pt>
                <c:pt idx="3988">
                  <c:v>-9.7411455299386542</c:v>
                </c:pt>
                <c:pt idx="3989">
                  <c:v>-9.6594295411660216</c:v>
                </c:pt>
                <c:pt idx="3990">
                  <c:v>-9.7411455299386542</c:v>
                </c:pt>
                <c:pt idx="3991">
                  <c:v>-9.7411455299386542</c:v>
                </c:pt>
                <c:pt idx="3992">
                  <c:v>-9.6594295411660216</c:v>
                </c:pt>
                <c:pt idx="3993">
                  <c:v>-9.7002878371985766</c:v>
                </c:pt>
                <c:pt idx="3994">
                  <c:v>-9.7002878371985766</c:v>
                </c:pt>
                <c:pt idx="3995">
                  <c:v>-9.6185706418409858</c:v>
                </c:pt>
                <c:pt idx="3996">
                  <c:v>-9.6594295411660216</c:v>
                </c:pt>
                <c:pt idx="3997">
                  <c:v>-9.6594295411660216</c:v>
                </c:pt>
                <c:pt idx="3998">
                  <c:v>-9.6594295411660216</c:v>
                </c:pt>
                <c:pt idx="3999">
                  <c:v>-9.6185706418409858</c:v>
                </c:pt>
                <c:pt idx="4000">
                  <c:v>-9.6594295411660216</c:v>
                </c:pt>
                <c:pt idx="4001">
                  <c:v>-9.7411455299386542</c:v>
                </c:pt>
                <c:pt idx="4002">
                  <c:v>-9.6594295411660216</c:v>
                </c:pt>
                <c:pt idx="4003">
                  <c:v>-9.6594295411660216</c:v>
                </c:pt>
                <c:pt idx="4004">
                  <c:v>-9.6594295411660216</c:v>
                </c:pt>
                <c:pt idx="4005">
                  <c:v>-9.7411455299386542</c:v>
                </c:pt>
                <c:pt idx="4006">
                  <c:v>-9.6594295411660216</c:v>
                </c:pt>
                <c:pt idx="4007">
                  <c:v>-9.6594295411660216</c:v>
                </c:pt>
                <c:pt idx="4008">
                  <c:v>-9.6594295411660216</c:v>
                </c:pt>
                <c:pt idx="4009">
                  <c:v>-9.7002878371985766</c:v>
                </c:pt>
                <c:pt idx="4010">
                  <c:v>-9.6594295411660216</c:v>
                </c:pt>
                <c:pt idx="4011">
                  <c:v>-9.6594295411660216</c:v>
                </c:pt>
                <c:pt idx="4012">
                  <c:v>-9.6594295411660216</c:v>
                </c:pt>
                <c:pt idx="4013">
                  <c:v>-9.7002878371985766</c:v>
                </c:pt>
                <c:pt idx="4014">
                  <c:v>-9.7002878371985766</c:v>
                </c:pt>
                <c:pt idx="4015">
                  <c:v>-9.7002878371985766</c:v>
                </c:pt>
                <c:pt idx="4016">
                  <c:v>-9.6594295411660216</c:v>
                </c:pt>
                <c:pt idx="4017">
                  <c:v>-9.6594295411660216</c:v>
                </c:pt>
                <c:pt idx="4018">
                  <c:v>-9.7002878371985766</c:v>
                </c:pt>
                <c:pt idx="4019">
                  <c:v>-9.6594295411660216</c:v>
                </c:pt>
                <c:pt idx="4020">
                  <c:v>-9.7002878371985766</c:v>
                </c:pt>
                <c:pt idx="4021">
                  <c:v>-9.7411455299386542</c:v>
                </c:pt>
                <c:pt idx="4022">
                  <c:v>-9.7002878371985766</c:v>
                </c:pt>
                <c:pt idx="4023">
                  <c:v>-9.7002878371985766</c:v>
                </c:pt>
                <c:pt idx="4024">
                  <c:v>-9.7002878371985766</c:v>
                </c:pt>
                <c:pt idx="4025">
                  <c:v>-9.7411455299386542</c:v>
                </c:pt>
                <c:pt idx="4026">
                  <c:v>-9.7411455299386542</c:v>
                </c:pt>
                <c:pt idx="4027">
                  <c:v>-9.7411455299386542</c:v>
                </c:pt>
                <c:pt idx="4028">
                  <c:v>-9.782002619386251</c:v>
                </c:pt>
                <c:pt idx="4029">
                  <c:v>-9.7411455299386542</c:v>
                </c:pt>
                <c:pt idx="4030">
                  <c:v>-9.7002878371985766</c:v>
                </c:pt>
                <c:pt idx="4031">
                  <c:v>-9.6594295411660216</c:v>
                </c:pt>
                <c:pt idx="4032">
                  <c:v>-9.6594295411660216</c:v>
                </c:pt>
                <c:pt idx="4033">
                  <c:v>-9.6594295411660216</c:v>
                </c:pt>
                <c:pt idx="4034">
                  <c:v>-9.7002878371985766</c:v>
                </c:pt>
                <c:pt idx="4035">
                  <c:v>-9.7002878371985766</c:v>
                </c:pt>
                <c:pt idx="4036">
                  <c:v>-9.782002619386251</c:v>
                </c:pt>
                <c:pt idx="4037">
                  <c:v>-9.782002619386251</c:v>
                </c:pt>
                <c:pt idx="4038">
                  <c:v>-9.782002619386251</c:v>
                </c:pt>
                <c:pt idx="4039">
                  <c:v>-9.7002878371985766</c:v>
                </c:pt>
                <c:pt idx="4040">
                  <c:v>-9.782002619386251</c:v>
                </c:pt>
                <c:pt idx="4041">
                  <c:v>-9.7411455299386542</c:v>
                </c:pt>
                <c:pt idx="4042">
                  <c:v>-9.7411455299386542</c:v>
                </c:pt>
                <c:pt idx="4043">
                  <c:v>-9.7411455299386542</c:v>
                </c:pt>
                <c:pt idx="4044">
                  <c:v>-9.7002878371985766</c:v>
                </c:pt>
                <c:pt idx="4045">
                  <c:v>-9.7411455299386542</c:v>
                </c:pt>
                <c:pt idx="4046">
                  <c:v>-9.7002878371985766</c:v>
                </c:pt>
                <c:pt idx="4047">
                  <c:v>-9.6594295411660216</c:v>
                </c:pt>
                <c:pt idx="4048">
                  <c:v>-9.7411455299386542</c:v>
                </c:pt>
                <c:pt idx="4049">
                  <c:v>-9.7002878371985766</c:v>
                </c:pt>
                <c:pt idx="4050">
                  <c:v>-9.7002878371985766</c:v>
                </c:pt>
                <c:pt idx="4051">
                  <c:v>-9.7411455299386542</c:v>
                </c:pt>
                <c:pt idx="4052">
                  <c:v>-9.7002878371985766</c:v>
                </c:pt>
                <c:pt idx="4053">
                  <c:v>-9.7002878371985766</c:v>
                </c:pt>
                <c:pt idx="4054">
                  <c:v>-9.7002878371985766</c:v>
                </c:pt>
                <c:pt idx="4055">
                  <c:v>-9.7002878371985766</c:v>
                </c:pt>
                <c:pt idx="4056">
                  <c:v>-9.7411455299386542</c:v>
                </c:pt>
                <c:pt idx="4057">
                  <c:v>-9.7002878371985766</c:v>
                </c:pt>
                <c:pt idx="4058">
                  <c:v>-9.7002878371985766</c:v>
                </c:pt>
                <c:pt idx="4059">
                  <c:v>-9.782002619386251</c:v>
                </c:pt>
                <c:pt idx="4060">
                  <c:v>-9.7002878371985766</c:v>
                </c:pt>
                <c:pt idx="4061">
                  <c:v>-9.7002878371985766</c:v>
                </c:pt>
                <c:pt idx="4062">
                  <c:v>-9.7002878371985766</c:v>
                </c:pt>
                <c:pt idx="4063">
                  <c:v>-9.7411455299386542</c:v>
                </c:pt>
                <c:pt idx="4064">
                  <c:v>-9.7002878371985766</c:v>
                </c:pt>
                <c:pt idx="4065">
                  <c:v>-9.7002878371985766</c:v>
                </c:pt>
                <c:pt idx="4066">
                  <c:v>-9.7002878371985766</c:v>
                </c:pt>
                <c:pt idx="4067">
                  <c:v>-9.6594295411660216</c:v>
                </c:pt>
                <c:pt idx="4068">
                  <c:v>-9.7002878371985766</c:v>
                </c:pt>
                <c:pt idx="4069">
                  <c:v>-9.7002878371985766</c:v>
                </c:pt>
                <c:pt idx="4070">
                  <c:v>-9.7002878371985766</c:v>
                </c:pt>
                <c:pt idx="4071">
                  <c:v>-9.6594295411660216</c:v>
                </c:pt>
                <c:pt idx="4072">
                  <c:v>-9.7002878371985766</c:v>
                </c:pt>
                <c:pt idx="4073">
                  <c:v>-9.7002878371985766</c:v>
                </c:pt>
                <c:pt idx="4074">
                  <c:v>-9.6594295411660216</c:v>
                </c:pt>
                <c:pt idx="4075">
                  <c:v>-9.6594295411660216</c:v>
                </c:pt>
                <c:pt idx="4076">
                  <c:v>-9.7002878371985766</c:v>
                </c:pt>
                <c:pt idx="4077">
                  <c:v>-9.7002878371985766</c:v>
                </c:pt>
                <c:pt idx="4078">
                  <c:v>-9.7002878371985766</c:v>
                </c:pt>
                <c:pt idx="4079">
                  <c:v>-9.7002878371985766</c:v>
                </c:pt>
                <c:pt idx="4080">
                  <c:v>-9.7411455299386542</c:v>
                </c:pt>
                <c:pt idx="4081">
                  <c:v>-9.7411455299386542</c:v>
                </c:pt>
                <c:pt idx="4082">
                  <c:v>-9.782002619386251</c:v>
                </c:pt>
                <c:pt idx="4083">
                  <c:v>-9.7411455299386542</c:v>
                </c:pt>
                <c:pt idx="4084">
                  <c:v>-9.7411455299386542</c:v>
                </c:pt>
                <c:pt idx="4085">
                  <c:v>-9.6594295411660216</c:v>
                </c:pt>
                <c:pt idx="4086">
                  <c:v>-9.7411455299386542</c:v>
                </c:pt>
                <c:pt idx="4087">
                  <c:v>-9.7002878371985766</c:v>
                </c:pt>
                <c:pt idx="4088">
                  <c:v>-9.7411455299386542</c:v>
                </c:pt>
                <c:pt idx="4089">
                  <c:v>-9.7411455299386542</c:v>
                </c:pt>
                <c:pt idx="4090">
                  <c:v>-9.7411455299386542</c:v>
                </c:pt>
                <c:pt idx="4091">
                  <c:v>-9.7002878371985766</c:v>
                </c:pt>
                <c:pt idx="4092">
                  <c:v>-9.6594295411660216</c:v>
                </c:pt>
                <c:pt idx="4093">
                  <c:v>-9.7411455299386542</c:v>
                </c:pt>
                <c:pt idx="4094">
                  <c:v>-9.7002878371985766</c:v>
                </c:pt>
                <c:pt idx="4095">
                  <c:v>-9.7411455299386542</c:v>
                </c:pt>
                <c:pt idx="4096">
                  <c:v>-9.7002878371985766</c:v>
                </c:pt>
                <c:pt idx="4097">
                  <c:v>-9.6185706418409858</c:v>
                </c:pt>
                <c:pt idx="4098">
                  <c:v>-9.6594295411660216</c:v>
                </c:pt>
                <c:pt idx="4099">
                  <c:v>-9.7002878371985766</c:v>
                </c:pt>
                <c:pt idx="4100">
                  <c:v>-9.7411455299386542</c:v>
                </c:pt>
                <c:pt idx="4101">
                  <c:v>-9.7002878371985766</c:v>
                </c:pt>
                <c:pt idx="4102">
                  <c:v>-9.7002878371985766</c:v>
                </c:pt>
                <c:pt idx="4103">
                  <c:v>-9.7002878371985766</c:v>
                </c:pt>
                <c:pt idx="4104">
                  <c:v>-9.6594295411660216</c:v>
                </c:pt>
                <c:pt idx="4105">
                  <c:v>-9.6594295411660216</c:v>
                </c:pt>
                <c:pt idx="4106">
                  <c:v>-9.6185706418409858</c:v>
                </c:pt>
                <c:pt idx="4107">
                  <c:v>-9.6594295411660216</c:v>
                </c:pt>
                <c:pt idx="4108">
                  <c:v>-9.6594295411660216</c:v>
                </c:pt>
                <c:pt idx="4109">
                  <c:v>-9.7002878371985766</c:v>
                </c:pt>
                <c:pt idx="4110">
                  <c:v>-9.7002878371985766</c:v>
                </c:pt>
                <c:pt idx="4111">
                  <c:v>-9.7002878371985766</c:v>
                </c:pt>
                <c:pt idx="4112">
                  <c:v>-9.782002619386251</c:v>
                </c:pt>
                <c:pt idx="4113">
                  <c:v>-9.782002619386251</c:v>
                </c:pt>
                <c:pt idx="4114">
                  <c:v>-9.7411455299386542</c:v>
                </c:pt>
                <c:pt idx="4115">
                  <c:v>-9.7002878371985766</c:v>
                </c:pt>
                <c:pt idx="4116">
                  <c:v>-9.7411455299386542</c:v>
                </c:pt>
                <c:pt idx="4117">
                  <c:v>-9.7002878371985766</c:v>
                </c:pt>
                <c:pt idx="4118">
                  <c:v>-9.7411455299386542</c:v>
                </c:pt>
                <c:pt idx="4119">
                  <c:v>-9.7002878371985766</c:v>
                </c:pt>
                <c:pt idx="4120">
                  <c:v>-9.7411455299386542</c:v>
                </c:pt>
                <c:pt idx="4121">
                  <c:v>-9.7002878371985766</c:v>
                </c:pt>
                <c:pt idx="4122">
                  <c:v>-9.6594295411660216</c:v>
                </c:pt>
                <c:pt idx="4123">
                  <c:v>-9.6185706418409858</c:v>
                </c:pt>
                <c:pt idx="4124">
                  <c:v>-9.7002878371985766</c:v>
                </c:pt>
                <c:pt idx="4125">
                  <c:v>-9.7002878371985766</c:v>
                </c:pt>
                <c:pt idx="4126">
                  <c:v>-9.7002878371985766</c:v>
                </c:pt>
                <c:pt idx="4127">
                  <c:v>-9.6594295411660216</c:v>
                </c:pt>
                <c:pt idx="4128">
                  <c:v>-9.7002878371985766</c:v>
                </c:pt>
                <c:pt idx="4129">
                  <c:v>-9.7002878371985766</c:v>
                </c:pt>
                <c:pt idx="4130">
                  <c:v>-9.7411455299386542</c:v>
                </c:pt>
                <c:pt idx="4131">
                  <c:v>-9.782002619386251</c:v>
                </c:pt>
                <c:pt idx="4132">
                  <c:v>-9.7002878371985766</c:v>
                </c:pt>
                <c:pt idx="4133">
                  <c:v>-9.7002878371985766</c:v>
                </c:pt>
                <c:pt idx="4134">
                  <c:v>-9.6594295411660216</c:v>
                </c:pt>
                <c:pt idx="4135">
                  <c:v>-9.7002878371985766</c:v>
                </c:pt>
                <c:pt idx="4136">
                  <c:v>-9.7002878371985766</c:v>
                </c:pt>
                <c:pt idx="4137">
                  <c:v>-9.7411455299386542</c:v>
                </c:pt>
                <c:pt idx="4138">
                  <c:v>-9.7002878371985766</c:v>
                </c:pt>
                <c:pt idx="4139">
                  <c:v>-9.6594295411660216</c:v>
                </c:pt>
                <c:pt idx="4140">
                  <c:v>-9.7002878371985766</c:v>
                </c:pt>
                <c:pt idx="4141">
                  <c:v>-9.6594295411660216</c:v>
                </c:pt>
                <c:pt idx="4142">
                  <c:v>-9.7002878371985766</c:v>
                </c:pt>
                <c:pt idx="4143">
                  <c:v>-9.6594295411660216</c:v>
                </c:pt>
                <c:pt idx="4144">
                  <c:v>-9.6594295411660216</c:v>
                </c:pt>
                <c:pt idx="4145">
                  <c:v>-9.6594295411660216</c:v>
                </c:pt>
                <c:pt idx="4146">
                  <c:v>-9.6594295411660216</c:v>
                </c:pt>
                <c:pt idx="4147">
                  <c:v>-9.6594295411660216</c:v>
                </c:pt>
                <c:pt idx="4148">
                  <c:v>-9.7002878371985766</c:v>
                </c:pt>
                <c:pt idx="4149">
                  <c:v>-9.7002878371985766</c:v>
                </c:pt>
                <c:pt idx="4150">
                  <c:v>-9.7002878371985766</c:v>
                </c:pt>
                <c:pt idx="4151">
                  <c:v>-9.6185706418409858</c:v>
                </c:pt>
                <c:pt idx="4152">
                  <c:v>-9.6594295411660216</c:v>
                </c:pt>
                <c:pt idx="4153">
                  <c:v>-9.7002878371985766</c:v>
                </c:pt>
                <c:pt idx="4154">
                  <c:v>-9.6185706418409858</c:v>
                </c:pt>
                <c:pt idx="4155">
                  <c:v>-9.6594295411660216</c:v>
                </c:pt>
                <c:pt idx="4156">
                  <c:v>-9.7002878371985766</c:v>
                </c:pt>
                <c:pt idx="4157">
                  <c:v>-9.6594295411660216</c:v>
                </c:pt>
                <c:pt idx="4158">
                  <c:v>-9.7002878371985766</c:v>
                </c:pt>
                <c:pt idx="4159">
                  <c:v>-9.7002878371985766</c:v>
                </c:pt>
                <c:pt idx="4160">
                  <c:v>-9.7002878371985766</c:v>
                </c:pt>
                <c:pt idx="4161">
                  <c:v>-9.7411455299386542</c:v>
                </c:pt>
                <c:pt idx="4162">
                  <c:v>-9.6594295411660216</c:v>
                </c:pt>
                <c:pt idx="4163">
                  <c:v>-9.6594295411660216</c:v>
                </c:pt>
                <c:pt idx="4164">
                  <c:v>-9.7411455299386542</c:v>
                </c:pt>
                <c:pt idx="4165">
                  <c:v>-9.7002878371985766</c:v>
                </c:pt>
                <c:pt idx="4166">
                  <c:v>-9.7002878371985766</c:v>
                </c:pt>
                <c:pt idx="4167">
                  <c:v>-9.7411455299386542</c:v>
                </c:pt>
                <c:pt idx="4168">
                  <c:v>-9.7411455299386542</c:v>
                </c:pt>
                <c:pt idx="4169">
                  <c:v>-9.6594295411660216</c:v>
                </c:pt>
                <c:pt idx="4170">
                  <c:v>-9.6594295411660216</c:v>
                </c:pt>
                <c:pt idx="4171">
                  <c:v>-9.7411455299386542</c:v>
                </c:pt>
                <c:pt idx="4172">
                  <c:v>-9.7411455299386542</c:v>
                </c:pt>
                <c:pt idx="4173">
                  <c:v>-9.7411455299386542</c:v>
                </c:pt>
                <c:pt idx="4174">
                  <c:v>-9.782002619386251</c:v>
                </c:pt>
                <c:pt idx="4175">
                  <c:v>-9.782002619386251</c:v>
                </c:pt>
                <c:pt idx="4176">
                  <c:v>-9.7411455299386542</c:v>
                </c:pt>
                <c:pt idx="4177">
                  <c:v>-9.7411455299386542</c:v>
                </c:pt>
                <c:pt idx="4178">
                  <c:v>-9.7002878371985766</c:v>
                </c:pt>
                <c:pt idx="4179">
                  <c:v>-9.7411455299386542</c:v>
                </c:pt>
                <c:pt idx="4180">
                  <c:v>-9.782002619386251</c:v>
                </c:pt>
                <c:pt idx="4181">
                  <c:v>-9.7411455299386542</c:v>
                </c:pt>
                <c:pt idx="4182">
                  <c:v>-9.7002878371985766</c:v>
                </c:pt>
                <c:pt idx="4183">
                  <c:v>-9.7002878371985766</c:v>
                </c:pt>
                <c:pt idx="4184">
                  <c:v>-9.7411455299386542</c:v>
                </c:pt>
                <c:pt idx="4185">
                  <c:v>-9.7411455299386542</c:v>
                </c:pt>
                <c:pt idx="4186">
                  <c:v>-9.7002878371985766</c:v>
                </c:pt>
                <c:pt idx="4187">
                  <c:v>-9.7002878371985766</c:v>
                </c:pt>
                <c:pt idx="4188">
                  <c:v>-9.7411455299386542</c:v>
                </c:pt>
                <c:pt idx="4189">
                  <c:v>-9.7002878371985766</c:v>
                </c:pt>
                <c:pt idx="4190">
                  <c:v>-9.7411455299386542</c:v>
                </c:pt>
                <c:pt idx="4191">
                  <c:v>-9.7002878371985766</c:v>
                </c:pt>
                <c:pt idx="4192">
                  <c:v>-9.7411455299386542</c:v>
                </c:pt>
                <c:pt idx="4193">
                  <c:v>-9.7002878371985766</c:v>
                </c:pt>
                <c:pt idx="4194">
                  <c:v>-9.7002878371985766</c:v>
                </c:pt>
                <c:pt idx="4195">
                  <c:v>-9.7411455299386542</c:v>
                </c:pt>
                <c:pt idx="4196">
                  <c:v>-9.7002878371985766</c:v>
                </c:pt>
                <c:pt idx="4197">
                  <c:v>-9.7002878371985766</c:v>
                </c:pt>
                <c:pt idx="4198">
                  <c:v>-9.7411455299386542</c:v>
                </c:pt>
                <c:pt idx="4199">
                  <c:v>-9.7002878371985766</c:v>
                </c:pt>
                <c:pt idx="4200">
                  <c:v>-9.7002878371985766</c:v>
                </c:pt>
                <c:pt idx="4201">
                  <c:v>-9.7002878371985766</c:v>
                </c:pt>
                <c:pt idx="4202">
                  <c:v>-9.6594295411660216</c:v>
                </c:pt>
                <c:pt idx="4203">
                  <c:v>-9.6594295411660216</c:v>
                </c:pt>
                <c:pt idx="4204">
                  <c:v>-9.7002878371985766</c:v>
                </c:pt>
                <c:pt idx="4205">
                  <c:v>-9.7002878371985766</c:v>
                </c:pt>
                <c:pt idx="4206">
                  <c:v>-9.7002878371985766</c:v>
                </c:pt>
                <c:pt idx="4207">
                  <c:v>-9.7002878371985766</c:v>
                </c:pt>
                <c:pt idx="4208">
                  <c:v>-9.6594295411660216</c:v>
                </c:pt>
                <c:pt idx="4209">
                  <c:v>-9.6594295411660216</c:v>
                </c:pt>
                <c:pt idx="4210">
                  <c:v>-9.782002619386251</c:v>
                </c:pt>
                <c:pt idx="4211">
                  <c:v>-9.7411455299386542</c:v>
                </c:pt>
                <c:pt idx="4212">
                  <c:v>-9.6594295411660216</c:v>
                </c:pt>
                <c:pt idx="4213">
                  <c:v>-9.7002878371985766</c:v>
                </c:pt>
                <c:pt idx="4214">
                  <c:v>-9.7002878371985766</c:v>
                </c:pt>
                <c:pt idx="4215">
                  <c:v>-9.7002878371985766</c:v>
                </c:pt>
                <c:pt idx="4216">
                  <c:v>-9.6594295411660216</c:v>
                </c:pt>
                <c:pt idx="4217">
                  <c:v>-9.6594295411660216</c:v>
                </c:pt>
                <c:pt idx="4218">
                  <c:v>-9.6594295411660216</c:v>
                </c:pt>
                <c:pt idx="4219">
                  <c:v>-9.7411455299386542</c:v>
                </c:pt>
                <c:pt idx="4220">
                  <c:v>-9.7411455299386542</c:v>
                </c:pt>
                <c:pt idx="4221">
                  <c:v>-9.7411455299386542</c:v>
                </c:pt>
                <c:pt idx="4222">
                  <c:v>-9.782002619386251</c:v>
                </c:pt>
                <c:pt idx="4223">
                  <c:v>-9.6594295411660216</c:v>
                </c:pt>
                <c:pt idx="4224">
                  <c:v>-9.7002878371985766</c:v>
                </c:pt>
                <c:pt idx="4225">
                  <c:v>-9.7411455299386542</c:v>
                </c:pt>
                <c:pt idx="4226">
                  <c:v>-9.7002878371985766</c:v>
                </c:pt>
                <c:pt idx="4227">
                  <c:v>-9.6594295411660216</c:v>
                </c:pt>
                <c:pt idx="4228">
                  <c:v>-9.6594295411660216</c:v>
                </c:pt>
                <c:pt idx="4229">
                  <c:v>-9.6594295411660216</c:v>
                </c:pt>
                <c:pt idx="4230">
                  <c:v>-9.7002878371985766</c:v>
                </c:pt>
                <c:pt idx="4231">
                  <c:v>-9.782002619386251</c:v>
                </c:pt>
                <c:pt idx="4232">
                  <c:v>-9.7002878371985766</c:v>
                </c:pt>
                <c:pt idx="4233">
                  <c:v>-9.6594295411660216</c:v>
                </c:pt>
                <c:pt idx="4234">
                  <c:v>-9.6594295411660216</c:v>
                </c:pt>
                <c:pt idx="4235">
                  <c:v>-9.6594295411660216</c:v>
                </c:pt>
                <c:pt idx="4236">
                  <c:v>-9.6594295411660216</c:v>
                </c:pt>
                <c:pt idx="4237">
                  <c:v>-9.6185706418409858</c:v>
                </c:pt>
                <c:pt idx="4238">
                  <c:v>-9.7002878371985766</c:v>
                </c:pt>
                <c:pt idx="4239">
                  <c:v>-9.7411455299386542</c:v>
                </c:pt>
                <c:pt idx="4240">
                  <c:v>-9.7411455299386542</c:v>
                </c:pt>
                <c:pt idx="4241">
                  <c:v>-9.7002878371985766</c:v>
                </c:pt>
                <c:pt idx="4242">
                  <c:v>-9.7002878371985766</c:v>
                </c:pt>
                <c:pt idx="4243">
                  <c:v>-9.7002878371985766</c:v>
                </c:pt>
                <c:pt idx="4244">
                  <c:v>-9.7002878371985766</c:v>
                </c:pt>
                <c:pt idx="4245">
                  <c:v>-9.7002878371985766</c:v>
                </c:pt>
                <c:pt idx="4246">
                  <c:v>-9.6185706418409858</c:v>
                </c:pt>
                <c:pt idx="4247">
                  <c:v>-9.6594295411660216</c:v>
                </c:pt>
                <c:pt idx="4248">
                  <c:v>-9.6594295411660216</c:v>
                </c:pt>
                <c:pt idx="4249">
                  <c:v>-9.7002878371985766</c:v>
                </c:pt>
                <c:pt idx="4250">
                  <c:v>-9.6594295411660216</c:v>
                </c:pt>
                <c:pt idx="4251">
                  <c:v>-9.6594295411660216</c:v>
                </c:pt>
                <c:pt idx="4252">
                  <c:v>-9.6594295411660216</c:v>
                </c:pt>
                <c:pt idx="4253">
                  <c:v>-9.7002878371985766</c:v>
                </c:pt>
                <c:pt idx="4254">
                  <c:v>-9.7002878371985766</c:v>
                </c:pt>
                <c:pt idx="4255">
                  <c:v>-9.782002619386251</c:v>
                </c:pt>
                <c:pt idx="4256">
                  <c:v>-9.7002878371985766</c:v>
                </c:pt>
                <c:pt idx="4257">
                  <c:v>-9.7411455299386542</c:v>
                </c:pt>
                <c:pt idx="4258">
                  <c:v>-9.7411455299386542</c:v>
                </c:pt>
                <c:pt idx="4259">
                  <c:v>-9.7002878371985766</c:v>
                </c:pt>
                <c:pt idx="4260">
                  <c:v>-9.7411455299386542</c:v>
                </c:pt>
                <c:pt idx="4261">
                  <c:v>-9.7411455299386542</c:v>
                </c:pt>
                <c:pt idx="4262">
                  <c:v>-9.7002878371985766</c:v>
                </c:pt>
                <c:pt idx="4263">
                  <c:v>-9.782002619386251</c:v>
                </c:pt>
                <c:pt idx="4264">
                  <c:v>-9.7411455299386542</c:v>
                </c:pt>
                <c:pt idx="4265">
                  <c:v>-9.7002878371985766</c:v>
                </c:pt>
                <c:pt idx="4266">
                  <c:v>-9.7002878371985766</c:v>
                </c:pt>
                <c:pt idx="4267">
                  <c:v>-9.7002878371985766</c:v>
                </c:pt>
                <c:pt idx="4268">
                  <c:v>-9.782002619386251</c:v>
                </c:pt>
                <c:pt idx="4269">
                  <c:v>-9.782002619386251</c:v>
                </c:pt>
                <c:pt idx="4270">
                  <c:v>-9.782002619386251</c:v>
                </c:pt>
                <c:pt idx="4271">
                  <c:v>-9.7002878371985766</c:v>
                </c:pt>
                <c:pt idx="4272">
                  <c:v>-9.7002878371985766</c:v>
                </c:pt>
                <c:pt idx="4273">
                  <c:v>-9.7411455299386542</c:v>
                </c:pt>
                <c:pt idx="4274">
                  <c:v>-9.7002878371985766</c:v>
                </c:pt>
                <c:pt idx="4275">
                  <c:v>-9.6185706418409858</c:v>
                </c:pt>
                <c:pt idx="4276">
                  <c:v>-9.7002878371985766</c:v>
                </c:pt>
                <c:pt idx="4277">
                  <c:v>-9.7411455299386542</c:v>
                </c:pt>
                <c:pt idx="4278">
                  <c:v>-9.7411455299386542</c:v>
                </c:pt>
                <c:pt idx="4279">
                  <c:v>-9.7002878371985766</c:v>
                </c:pt>
                <c:pt idx="4280">
                  <c:v>-9.7002878371985766</c:v>
                </c:pt>
                <c:pt idx="4281">
                  <c:v>-9.7002878371985766</c:v>
                </c:pt>
                <c:pt idx="4282">
                  <c:v>-9.7002878371985766</c:v>
                </c:pt>
                <c:pt idx="4283">
                  <c:v>-9.6594295411660216</c:v>
                </c:pt>
                <c:pt idx="4284">
                  <c:v>-9.7411455299386542</c:v>
                </c:pt>
                <c:pt idx="4285">
                  <c:v>-9.7411455299386542</c:v>
                </c:pt>
                <c:pt idx="4286">
                  <c:v>-9.7411455299386542</c:v>
                </c:pt>
                <c:pt idx="4287">
                  <c:v>-9.7411455299386542</c:v>
                </c:pt>
                <c:pt idx="4288">
                  <c:v>-9.7411455299386542</c:v>
                </c:pt>
                <c:pt idx="4289">
                  <c:v>-9.7002878371985766</c:v>
                </c:pt>
                <c:pt idx="4290">
                  <c:v>-9.7002878371985766</c:v>
                </c:pt>
                <c:pt idx="4291">
                  <c:v>-9.7002878371985766</c:v>
                </c:pt>
                <c:pt idx="4292">
                  <c:v>-9.7002878371985766</c:v>
                </c:pt>
                <c:pt idx="4293">
                  <c:v>-9.6594295411660216</c:v>
                </c:pt>
                <c:pt idx="4294">
                  <c:v>-9.6185706418409858</c:v>
                </c:pt>
                <c:pt idx="4295">
                  <c:v>-9.7002878371985766</c:v>
                </c:pt>
                <c:pt idx="4296">
                  <c:v>-9.7002878371985766</c:v>
                </c:pt>
                <c:pt idx="4297">
                  <c:v>-9.7002878371985766</c:v>
                </c:pt>
                <c:pt idx="4298">
                  <c:v>-9.7411455299386542</c:v>
                </c:pt>
                <c:pt idx="4299">
                  <c:v>-9.7411455299386542</c:v>
                </c:pt>
                <c:pt idx="4300">
                  <c:v>-9.7411455299386542</c:v>
                </c:pt>
                <c:pt idx="4301">
                  <c:v>-9.7002878371985766</c:v>
                </c:pt>
                <c:pt idx="4302">
                  <c:v>-9.7002878371985766</c:v>
                </c:pt>
                <c:pt idx="4303">
                  <c:v>-9.6594295411660216</c:v>
                </c:pt>
                <c:pt idx="4304">
                  <c:v>-9.6594295411660216</c:v>
                </c:pt>
                <c:pt idx="4305">
                  <c:v>-9.6594295411660216</c:v>
                </c:pt>
                <c:pt idx="4306">
                  <c:v>-9.6594295411660216</c:v>
                </c:pt>
                <c:pt idx="4307">
                  <c:v>-9.7002878371985766</c:v>
                </c:pt>
                <c:pt idx="4308">
                  <c:v>-9.6594295411660216</c:v>
                </c:pt>
                <c:pt idx="4309">
                  <c:v>-9.6594295411660216</c:v>
                </c:pt>
                <c:pt idx="4310">
                  <c:v>-9.7002878371985766</c:v>
                </c:pt>
                <c:pt idx="4311">
                  <c:v>-9.6594295411660216</c:v>
                </c:pt>
                <c:pt idx="4312">
                  <c:v>-9.6594295411660216</c:v>
                </c:pt>
                <c:pt idx="4313">
                  <c:v>-9.7411455299386542</c:v>
                </c:pt>
                <c:pt idx="4314">
                  <c:v>-9.7411455299386542</c:v>
                </c:pt>
                <c:pt idx="4315">
                  <c:v>-9.782002619386251</c:v>
                </c:pt>
                <c:pt idx="4316">
                  <c:v>-9.7411455299386542</c:v>
                </c:pt>
                <c:pt idx="4317">
                  <c:v>-9.7002878371985766</c:v>
                </c:pt>
                <c:pt idx="4318">
                  <c:v>-9.7002878371985766</c:v>
                </c:pt>
                <c:pt idx="4319">
                  <c:v>-9.6594295411660216</c:v>
                </c:pt>
                <c:pt idx="4320">
                  <c:v>-9.6594295411660216</c:v>
                </c:pt>
                <c:pt idx="4321">
                  <c:v>-9.7002878371985766</c:v>
                </c:pt>
                <c:pt idx="4322">
                  <c:v>-9.6594295411660216</c:v>
                </c:pt>
                <c:pt idx="4323">
                  <c:v>-9.6185706418409858</c:v>
                </c:pt>
                <c:pt idx="4324">
                  <c:v>-9.7411455299386542</c:v>
                </c:pt>
                <c:pt idx="4325">
                  <c:v>-9.7411455299386542</c:v>
                </c:pt>
                <c:pt idx="4326">
                  <c:v>-9.7002878371985766</c:v>
                </c:pt>
                <c:pt idx="4327">
                  <c:v>-9.7002878371985766</c:v>
                </c:pt>
                <c:pt idx="4328">
                  <c:v>-9.7002878371985766</c:v>
                </c:pt>
                <c:pt idx="4329">
                  <c:v>-9.7002878371985766</c:v>
                </c:pt>
                <c:pt idx="4330">
                  <c:v>-9.6594295411660216</c:v>
                </c:pt>
                <c:pt idx="4331">
                  <c:v>-9.6594295411660216</c:v>
                </c:pt>
                <c:pt idx="4332">
                  <c:v>-9.6594295411660216</c:v>
                </c:pt>
                <c:pt idx="4333">
                  <c:v>-9.7002878371985766</c:v>
                </c:pt>
                <c:pt idx="4334">
                  <c:v>-9.7002878371985766</c:v>
                </c:pt>
                <c:pt idx="4335">
                  <c:v>-9.7002878371985766</c:v>
                </c:pt>
                <c:pt idx="4336">
                  <c:v>-9.7002878371985766</c:v>
                </c:pt>
                <c:pt idx="4337">
                  <c:v>-9.7411455299386542</c:v>
                </c:pt>
                <c:pt idx="4338">
                  <c:v>-9.7002878371985766</c:v>
                </c:pt>
                <c:pt idx="4339">
                  <c:v>-9.7002878371985766</c:v>
                </c:pt>
                <c:pt idx="4340">
                  <c:v>-9.7002878371985766</c:v>
                </c:pt>
                <c:pt idx="4341">
                  <c:v>-9.7002878371985766</c:v>
                </c:pt>
                <c:pt idx="4342">
                  <c:v>-9.7411455299386542</c:v>
                </c:pt>
                <c:pt idx="4343">
                  <c:v>-9.7411455299386542</c:v>
                </c:pt>
                <c:pt idx="4344">
                  <c:v>-9.7002878371985766</c:v>
                </c:pt>
                <c:pt idx="4345">
                  <c:v>-9.6594295411660216</c:v>
                </c:pt>
                <c:pt idx="4346">
                  <c:v>-9.7002878371985766</c:v>
                </c:pt>
                <c:pt idx="4347">
                  <c:v>-9.7411455299386542</c:v>
                </c:pt>
                <c:pt idx="4348">
                  <c:v>-9.7002878371985766</c:v>
                </c:pt>
                <c:pt idx="4349">
                  <c:v>-9.7411455299386542</c:v>
                </c:pt>
                <c:pt idx="4350">
                  <c:v>-9.7411455299386542</c:v>
                </c:pt>
                <c:pt idx="4351">
                  <c:v>-9.782002619386251</c:v>
                </c:pt>
                <c:pt idx="4352">
                  <c:v>-9.7002878371985766</c:v>
                </c:pt>
                <c:pt idx="4353">
                  <c:v>-9.782002619386251</c:v>
                </c:pt>
                <c:pt idx="4354">
                  <c:v>-9.7411455299386542</c:v>
                </c:pt>
                <c:pt idx="4355">
                  <c:v>-9.7411455299386542</c:v>
                </c:pt>
                <c:pt idx="4356">
                  <c:v>-9.782002619386251</c:v>
                </c:pt>
                <c:pt idx="4357">
                  <c:v>-9.7411455299386542</c:v>
                </c:pt>
                <c:pt idx="4358">
                  <c:v>-9.7411455299386542</c:v>
                </c:pt>
                <c:pt idx="4359">
                  <c:v>-9.7002878371985766</c:v>
                </c:pt>
                <c:pt idx="4360">
                  <c:v>-9.7002878371985766</c:v>
                </c:pt>
                <c:pt idx="4361">
                  <c:v>-9.6594295411660216</c:v>
                </c:pt>
                <c:pt idx="4362">
                  <c:v>-9.7002878371985766</c:v>
                </c:pt>
                <c:pt idx="4363">
                  <c:v>-9.7002878371985766</c:v>
                </c:pt>
                <c:pt idx="4364">
                  <c:v>-9.7002878371985766</c:v>
                </c:pt>
                <c:pt idx="4365">
                  <c:v>-9.7002878371985766</c:v>
                </c:pt>
                <c:pt idx="4366">
                  <c:v>-9.7002878371985766</c:v>
                </c:pt>
                <c:pt idx="4367">
                  <c:v>-9.6594295411660216</c:v>
                </c:pt>
                <c:pt idx="4368">
                  <c:v>-9.7002878371985766</c:v>
                </c:pt>
                <c:pt idx="4369">
                  <c:v>-9.6594295411660216</c:v>
                </c:pt>
                <c:pt idx="4370">
                  <c:v>-9.6185706418409858</c:v>
                </c:pt>
                <c:pt idx="4371">
                  <c:v>-9.6594295411660216</c:v>
                </c:pt>
                <c:pt idx="4372">
                  <c:v>-9.6594295411660216</c:v>
                </c:pt>
                <c:pt idx="4373">
                  <c:v>-9.7002878371985766</c:v>
                </c:pt>
                <c:pt idx="4374">
                  <c:v>-9.7411455299386542</c:v>
                </c:pt>
                <c:pt idx="4375">
                  <c:v>-9.7411455299386542</c:v>
                </c:pt>
                <c:pt idx="4376">
                  <c:v>-9.6594295411660216</c:v>
                </c:pt>
                <c:pt idx="4377">
                  <c:v>-9.7002878371985766</c:v>
                </c:pt>
                <c:pt idx="4378">
                  <c:v>-9.782002619386251</c:v>
                </c:pt>
                <c:pt idx="4379">
                  <c:v>-9.782002619386251</c:v>
                </c:pt>
                <c:pt idx="4380">
                  <c:v>-9.7411455299386542</c:v>
                </c:pt>
                <c:pt idx="4381">
                  <c:v>-9.7411455299386542</c:v>
                </c:pt>
                <c:pt idx="4382">
                  <c:v>-9.7002878371985766</c:v>
                </c:pt>
                <c:pt idx="4383">
                  <c:v>-9.7002878371985766</c:v>
                </c:pt>
                <c:pt idx="4384">
                  <c:v>-9.6594295411660216</c:v>
                </c:pt>
                <c:pt idx="4385">
                  <c:v>-9.7411455299386542</c:v>
                </c:pt>
                <c:pt idx="4386">
                  <c:v>-9.782002619386251</c:v>
                </c:pt>
                <c:pt idx="4387">
                  <c:v>-9.7411455299386542</c:v>
                </c:pt>
                <c:pt idx="4388">
                  <c:v>-9.7411455299386542</c:v>
                </c:pt>
                <c:pt idx="4389">
                  <c:v>-9.7411455299386542</c:v>
                </c:pt>
                <c:pt idx="4390">
                  <c:v>-9.782002619386251</c:v>
                </c:pt>
                <c:pt idx="4391">
                  <c:v>-9.7411455299386542</c:v>
                </c:pt>
                <c:pt idx="4392">
                  <c:v>-9.7411455299386542</c:v>
                </c:pt>
                <c:pt idx="4393">
                  <c:v>-9.7002878371985766</c:v>
                </c:pt>
                <c:pt idx="4394">
                  <c:v>-9.7002878371985766</c:v>
                </c:pt>
                <c:pt idx="4395">
                  <c:v>-9.6594295411660216</c:v>
                </c:pt>
                <c:pt idx="4396">
                  <c:v>-9.6594295411660216</c:v>
                </c:pt>
                <c:pt idx="4397">
                  <c:v>-9.7002878371985766</c:v>
                </c:pt>
                <c:pt idx="4398">
                  <c:v>-9.7002878371985766</c:v>
                </c:pt>
                <c:pt idx="4399">
                  <c:v>-9.7002878371985766</c:v>
                </c:pt>
                <c:pt idx="4400">
                  <c:v>-9.7002878371985766</c:v>
                </c:pt>
                <c:pt idx="4401">
                  <c:v>-9.6594295411660216</c:v>
                </c:pt>
                <c:pt idx="4402">
                  <c:v>-9.7002878371985766</c:v>
                </c:pt>
                <c:pt idx="4403">
                  <c:v>-9.7411455299386542</c:v>
                </c:pt>
                <c:pt idx="4404">
                  <c:v>-9.7411455299386542</c:v>
                </c:pt>
                <c:pt idx="4405">
                  <c:v>-9.7411455299386542</c:v>
                </c:pt>
                <c:pt idx="4406">
                  <c:v>-9.7002878371985766</c:v>
                </c:pt>
                <c:pt idx="4407">
                  <c:v>-9.7002878371985766</c:v>
                </c:pt>
                <c:pt idx="4408">
                  <c:v>-9.6594295411660216</c:v>
                </c:pt>
                <c:pt idx="4409">
                  <c:v>-9.7002878371985766</c:v>
                </c:pt>
                <c:pt idx="4410">
                  <c:v>-9.7411455299386542</c:v>
                </c:pt>
                <c:pt idx="4411">
                  <c:v>-9.7411455299386542</c:v>
                </c:pt>
                <c:pt idx="4412">
                  <c:v>-9.7411455299386542</c:v>
                </c:pt>
                <c:pt idx="4413">
                  <c:v>-9.782002619386251</c:v>
                </c:pt>
                <c:pt idx="4414">
                  <c:v>-9.7411455299386542</c:v>
                </c:pt>
                <c:pt idx="4415">
                  <c:v>-9.7411455299386542</c:v>
                </c:pt>
                <c:pt idx="4416">
                  <c:v>-9.7411455299386542</c:v>
                </c:pt>
                <c:pt idx="4417">
                  <c:v>-9.7002878371985766</c:v>
                </c:pt>
                <c:pt idx="4418">
                  <c:v>-9.7411455299386542</c:v>
                </c:pt>
                <c:pt idx="4419">
                  <c:v>-9.782002619386251</c:v>
                </c:pt>
                <c:pt idx="4420">
                  <c:v>-9.782002619386251</c:v>
                </c:pt>
                <c:pt idx="4421">
                  <c:v>-9.7411455299386542</c:v>
                </c:pt>
                <c:pt idx="4422">
                  <c:v>-9.8228591055413688</c:v>
                </c:pt>
                <c:pt idx="4423">
                  <c:v>-9.782002619386251</c:v>
                </c:pt>
                <c:pt idx="4424">
                  <c:v>-9.7411455299386542</c:v>
                </c:pt>
                <c:pt idx="4425">
                  <c:v>-9.7002878371985766</c:v>
                </c:pt>
                <c:pt idx="4426">
                  <c:v>-9.7002878371985766</c:v>
                </c:pt>
                <c:pt idx="4427">
                  <c:v>-9.7411455299386542</c:v>
                </c:pt>
                <c:pt idx="4428">
                  <c:v>-9.7411455299386542</c:v>
                </c:pt>
                <c:pt idx="4429">
                  <c:v>-9.7002878371985766</c:v>
                </c:pt>
                <c:pt idx="4430">
                  <c:v>-9.7002878371985766</c:v>
                </c:pt>
                <c:pt idx="4431">
                  <c:v>-9.7002878371985766</c:v>
                </c:pt>
                <c:pt idx="4432">
                  <c:v>-9.7002878371985766</c:v>
                </c:pt>
                <c:pt idx="4433">
                  <c:v>-9.6594295411660216</c:v>
                </c:pt>
                <c:pt idx="4434">
                  <c:v>-9.6594295411660216</c:v>
                </c:pt>
                <c:pt idx="4435">
                  <c:v>-9.6594295411660216</c:v>
                </c:pt>
                <c:pt idx="4436">
                  <c:v>-9.7002878371985766</c:v>
                </c:pt>
                <c:pt idx="4437">
                  <c:v>-9.7411455299386542</c:v>
                </c:pt>
                <c:pt idx="4438">
                  <c:v>-9.7411455299386542</c:v>
                </c:pt>
                <c:pt idx="4439">
                  <c:v>-9.7002878371985766</c:v>
                </c:pt>
                <c:pt idx="4440">
                  <c:v>-9.782002619386251</c:v>
                </c:pt>
                <c:pt idx="4441">
                  <c:v>-9.7411455299386542</c:v>
                </c:pt>
                <c:pt idx="4442">
                  <c:v>-9.7002878371985766</c:v>
                </c:pt>
                <c:pt idx="4443">
                  <c:v>-9.7002878371985766</c:v>
                </c:pt>
                <c:pt idx="4444">
                  <c:v>-9.7002878371985766</c:v>
                </c:pt>
                <c:pt idx="4445">
                  <c:v>-9.6594295411660216</c:v>
                </c:pt>
                <c:pt idx="4446">
                  <c:v>-9.6594295411660216</c:v>
                </c:pt>
                <c:pt idx="4447">
                  <c:v>-9.7002878371985766</c:v>
                </c:pt>
                <c:pt idx="4448">
                  <c:v>-9.7002878371985766</c:v>
                </c:pt>
                <c:pt idx="4449">
                  <c:v>-9.7411455299386542</c:v>
                </c:pt>
                <c:pt idx="4450">
                  <c:v>-9.7002878371985766</c:v>
                </c:pt>
                <c:pt idx="4451">
                  <c:v>-9.7002878371985766</c:v>
                </c:pt>
                <c:pt idx="4452">
                  <c:v>-9.6594295411660216</c:v>
                </c:pt>
                <c:pt idx="4453">
                  <c:v>-9.7411455299386542</c:v>
                </c:pt>
                <c:pt idx="4454">
                  <c:v>-9.7002878371985766</c:v>
                </c:pt>
                <c:pt idx="4455">
                  <c:v>-9.7002878371985766</c:v>
                </c:pt>
                <c:pt idx="4456">
                  <c:v>-9.7411455299386542</c:v>
                </c:pt>
                <c:pt idx="4457">
                  <c:v>-9.7411455299386542</c:v>
                </c:pt>
                <c:pt idx="4458">
                  <c:v>-9.7411455299386542</c:v>
                </c:pt>
                <c:pt idx="4459">
                  <c:v>-9.7411455299386542</c:v>
                </c:pt>
                <c:pt idx="4460">
                  <c:v>-9.7002878371985766</c:v>
                </c:pt>
                <c:pt idx="4461">
                  <c:v>-9.6594295411660216</c:v>
                </c:pt>
                <c:pt idx="4462">
                  <c:v>-9.7411455299386542</c:v>
                </c:pt>
                <c:pt idx="4463">
                  <c:v>-9.7411455299386542</c:v>
                </c:pt>
                <c:pt idx="4464">
                  <c:v>-9.7411455299386542</c:v>
                </c:pt>
                <c:pt idx="4465">
                  <c:v>-9.7411455299386542</c:v>
                </c:pt>
                <c:pt idx="4466">
                  <c:v>-9.7002878371985766</c:v>
                </c:pt>
                <c:pt idx="4467">
                  <c:v>-9.7411455299386542</c:v>
                </c:pt>
                <c:pt idx="4468">
                  <c:v>-9.7002878371985766</c:v>
                </c:pt>
                <c:pt idx="4469">
                  <c:v>-9.6594295411660216</c:v>
                </c:pt>
                <c:pt idx="4470">
                  <c:v>-9.7002878371985766</c:v>
                </c:pt>
                <c:pt idx="4471">
                  <c:v>-9.7002878371985766</c:v>
                </c:pt>
                <c:pt idx="4472">
                  <c:v>-9.7411455299386542</c:v>
                </c:pt>
                <c:pt idx="4473">
                  <c:v>-9.7002878371985766</c:v>
                </c:pt>
                <c:pt idx="4474">
                  <c:v>-9.7411455299386542</c:v>
                </c:pt>
                <c:pt idx="4475">
                  <c:v>-9.7411455299386542</c:v>
                </c:pt>
                <c:pt idx="4476">
                  <c:v>-9.7002878371985766</c:v>
                </c:pt>
                <c:pt idx="4477">
                  <c:v>-9.7002878371985766</c:v>
                </c:pt>
                <c:pt idx="4478">
                  <c:v>-9.7002878371985766</c:v>
                </c:pt>
                <c:pt idx="4479">
                  <c:v>-9.7002878371985766</c:v>
                </c:pt>
                <c:pt idx="4480">
                  <c:v>-9.7411455299386542</c:v>
                </c:pt>
                <c:pt idx="4481">
                  <c:v>-9.7411455299386542</c:v>
                </c:pt>
                <c:pt idx="4482">
                  <c:v>-9.7002878371985766</c:v>
                </c:pt>
                <c:pt idx="4483">
                  <c:v>-9.7411455299386542</c:v>
                </c:pt>
                <c:pt idx="4484">
                  <c:v>-9.7411455299386542</c:v>
                </c:pt>
                <c:pt idx="4485">
                  <c:v>-9.7411455299386542</c:v>
                </c:pt>
                <c:pt idx="4486">
                  <c:v>-9.7002878371985766</c:v>
                </c:pt>
                <c:pt idx="4487">
                  <c:v>-9.7002878371985766</c:v>
                </c:pt>
                <c:pt idx="4488">
                  <c:v>-9.7411455299386542</c:v>
                </c:pt>
                <c:pt idx="4489">
                  <c:v>-9.7411455299386542</c:v>
                </c:pt>
                <c:pt idx="4490">
                  <c:v>-9.7411455299386542</c:v>
                </c:pt>
                <c:pt idx="4491">
                  <c:v>-9.7411455299386542</c:v>
                </c:pt>
                <c:pt idx="4492">
                  <c:v>-9.7411455299386542</c:v>
                </c:pt>
                <c:pt idx="4493">
                  <c:v>-9.7002878371985766</c:v>
                </c:pt>
                <c:pt idx="4494">
                  <c:v>-9.7411455299386542</c:v>
                </c:pt>
                <c:pt idx="4495">
                  <c:v>-9.7411455299386542</c:v>
                </c:pt>
                <c:pt idx="4496">
                  <c:v>-9.7002878371985766</c:v>
                </c:pt>
                <c:pt idx="4497">
                  <c:v>-9.7002878371985766</c:v>
                </c:pt>
                <c:pt idx="4498">
                  <c:v>-9.7002878371985766</c:v>
                </c:pt>
                <c:pt idx="4499">
                  <c:v>-9.7411455299386542</c:v>
                </c:pt>
                <c:pt idx="4500">
                  <c:v>-9.7411455299386542</c:v>
                </c:pt>
                <c:pt idx="4501">
                  <c:v>-9.7411455299386542</c:v>
                </c:pt>
                <c:pt idx="4502">
                  <c:v>-9.7002878371985766</c:v>
                </c:pt>
                <c:pt idx="4503">
                  <c:v>-9.7411455299386542</c:v>
                </c:pt>
                <c:pt idx="4504">
                  <c:v>-9.782002619386251</c:v>
                </c:pt>
                <c:pt idx="4505">
                  <c:v>-9.7411455299386542</c:v>
                </c:pt>
                <c:pt idx="4506">
                  <c:v>-9.7411455299386542</c:v>
                </c:pt>
                <c:pt idx="4507">
                  <c:v>-9.6594295411660216</c:v>
                </c:pt>
                <c:pt idx="4508">
                  <c:v>-9.7411455299386542</c:v>
                </c:pt>
                <c:pt idx="4509">
                  <c:v>-9.7002878371985766</c:v>
                </c:pt>
                <c:pt idx="4510">
                  <c:v>-9.6185706418409858</c:v>
                </c:pt>
                <c:pt idx="4511">
                  <c:v>-9.6594295411660216</c:v>
                </c:pt>
                <c:pt idx="4512">
                  <c:v>-9.6594295411660216</c:v>
                </c:pt>
                <c:pt idx="4513">
                  <c:v>-9.6185706418409858</c:v>
                </c:pt>
                <c:pt idx="4514">
                  <c:v>-9.7002878371985766</c:v>
                </c:pt>
                <c:pt idx="4515">
                  <c:v>-9.7002878371985766</c:v>
                </c:pt>
                <c:pt idx="4516">
                  <c:v>-9.7411455299386542</c:v>
                </c:pt>
                <c:pt idx="4517">
                  <c:v>-9.7002878371985766</c:v>
                </c:pt>
                <c:pt idx="4518">
                  <c:v>-9.7411455299386542</c:v>
                </c:pt>
                <c:pt idx="4519">
                  <c:v>-9.782002619386251</c:v>
                </c:pt>
                <c:pt idx="4520">
                  <c:v>-9.7411455299386542</c:v>
                </c:pt>
                <c:pt idx="4521">
                  <c:v>-9.7411455299386542</c:v>
                </c:pt>
                <c:pt idx="4522">
                  <c:v>-9.7411455299386542</c:v>
                </c:pt>
                <c:pt idx="4523">
                  <c:v>-9.7002878371985766</c:v>
                </c:pt>
                <c:pt idx="4524">
                  <c:v>-9.7411455299386542</c:v>
                </c:pt>
                <c:pt idx="4525">
                  <c:v>-9.6594295411660216</c:v>
                </c:pt>
                <c:pt idx="4526">
                  <c:v>-9.7002878371985766</c:v>
                </c:pt>
                <c:pt idx="4527">
                  <c:v>-9.7002878371985766</c:v>
                </c:pt>
                <c:pt idx="4528">
                  <c:v>-9.7411455299386542</c:v>
                </c:pt>
                <c:pt idx="4529">
                  <c:v>-9.7411455299386542</c:v>
                </c:pt>
                <c:pt idx="4530">
                  <c:v>-9.7411455299386542</c:v>
                </c:pt>
                <c:pt idx="4531">
                  <c:v>-9.7411455299386542</c:v>
                </c:pt>
                <c:pt idx="4532">
                  <c:v>-9.7002878371985766</c:v>
                </c:pt>
                <c:pt idx="4533">
                  <c:v>-9.7002878371985766</c:v>
                </c:pt>
                <c:pt idx="4534">
                  <c:v>-9.7002878371985766</c:v>
                </c:pt>
                <c:pt idx="4535">
                  <c:v>-9.6594295411660216</c:v>
                </c:pt>
                <c:pt idx="4536">
                  <c:v>-9.7002878371985766</c:v>
                </c:pt>
                <c:pt idx="4537">
                  <c:v>-9.7411455299386542</c:v>
                </c:pt>
                <c:pt idx="4538">
                  <c:v>-9.7411455299386542</c:v>
                </c:pt>
                <c:pt idx="4539">
                  <c:v>-9.7411455299386542</c:v>
                </c:pt>
                <c:pt idx="4540">
                  <c:v>-9.7411455299386542</c:v>
                </c:pt>
                <c:pt idx="4541">
                  <c:v>-9.7411455299386542</c:v>
                </c:pt>
                <c:pt idx="4542">
                  <c:v>-9.7411455299386542</c:v>
                </c:pt>
                <c:pt idx="4543">
                  <c:v>-9.7411455299386542</c:v>
                </c:pt>
                <c:pt idx="4544">
                  <c:v>-9.7411455299386542</c:v>
                </c:pt>
                <c:pt idx="4545">
                  <c:v>-9.7411455299386542</c:v>
                </c:pt>
                <c:pt idx="4546">
                  <c:v>-9.7002878371985766</c:v>
                </c:pt>
                <c:pt idx="4547">
                  <c:v>-9.7411455299386542</c:v>
                </c:pt>
                <c:pt idx="4548">
                  <c:v>-9.7411455299386542</c:v>
                </c:pt>
                <c:pt idx="4549">
                  <c:v>-9.7002878371985766</c:v>
                </c:pt>
                <c:pt idx="4550">
                  <c:v>-9.7411455299386542</c:v>
                </c:pt>
                <c:pt idx="4551">
                  <c:v>-9.7002878371985766</c:v>
                </c:pt>
                <c:pt idx="4552">
                  <c:v>-9.782002619386251</c:v>
                </c:pt>
                <c:pt idx="4553">
                  <c:v>-9.7411455299386542</c:v>
                </c:pt>
                <c:pt idx="4554">
                  <c:v>-9.7002878371985766</c:v>
                </c:pt>
                <c:pt idx="4555">
                  <c:v>-9.7002878371985766</c:v>
                </c:pt>
                <c:pt idx="4556">
                  <c:v>-9.7002878371985766</c:v>
                </c:pt>
                <c:pt idx="4557">
                  <c:v>-9.7002878371985766</c:v>
                </c:pt>
                <c:pt idx="4558">
                  <c:v>-9.7002878371985766</c:v>
                </c:pt>
                <c:pt idx="4559">
                  <c:v>-9.7002878371985766</c:v>
                </c:pt>
                <c:pt idx="4560">
                  <c:v>-9.7002878371985766</c:v>
                </c:pt>
                <c:pt idx="4561">
                  <c:v>-9.7002878371985766</c:v>
                </c:pt>
                <c:pt idx="4562">
                  <c:v>-9.7002878371985766</c:v>
                </c:pt>
                <c:pt idx="4563">
                  <c:v>-9.7411455299386542</c:v>
                </c:pt>
                <c:pt idx="4564">
                  <c:v>-9.7002878371985766</c:v>
                </c:pt>
                <c:pt idx="4565">
                  <c:v>-9.7002878371985766</c:v>
                </c:pt>
                <c:pt idx="4566">
                  <c:v>-9.7002878371985766</c:v>
                </c:pt>
                <c:pt idx="4567">
                  <c:v>-9.7002878371985766</c:v>
                </c:pt>
                <c:pt idx="4568">
                  <c:v>-9.7002878371985766</c:v>
                </c:pt>
                <c:pt idx="4569">
                  <c:v>-9.7002878371985766</c:v>
                </c:pt>
                <c:pt idx="4570">
                  <c:v>-9.7002878371985766</c:v>
                </c:pt>
                <c:pt idx="4571">
                  <c:v>-9.6594295411660216</c:v>
                </c:pt>
                <c:pt idx="4572">
                  <c:v>-9.6594295411660216</c:v>
                </c:pt>
                <c:pt idx="4573">
                  <c:v>-9.6594295411660216</c:v>
                </c:pt>
                <c:pt idx="4574">
                  <c:v>-9.7411455299386542</c:v>
                </c:pt>
                <c:pt idx="4575">
                  <c:v>-9.7411455299386542</c:v>
                </c:pt>
                <c:pt idx="4576">
                  <c:v>-9.7411455299386542</c:v>
                </c:pt>
                <c:pt idx="4577">
                  <c:v>-9.782002619386251</c:v>
                </c:pt>
                <c:pt idx="4578">
                  <c:v>-9.7411455299386542</c:v>
                </c:pt>
                <c:pt idx="4579">
                  <c:v>-9.7411455299386542</c:v>
                </c:pt>
                <c:pt idx="4580">
                  <c:v>-9.7411455299386542</c:v>
                </c:pt>
                <c:pt idx="4581">
                  <c:v>-9.782002619386251</c:v>
                </c:pt>
                <c:pt idx="4582">
                  <c:v>-9.7002878371985766</c:v>
                </c:pt>
                <c:pt idx="4583">
                  <c:v>-9.7411455299386542</c:v>
                </c:pt>
                <c:pt idx="4584">
                  <c:v>-9.6594295411660216</c:v>
                </c:pt>
                <c:pt idx="4585">
                  <c:v>-9.7002878371985766</c:v>
                </c:pt>
                <c:pt idx="4586">
                  <c:v>-9.7002878371985766</c:v>
                </c:pt>
                <c:pt idx="4587">
                  <c:v>-9.7411455299386542</c:v>
                </c:pt>
                <c:pt idx="4588">
                  <c:v>-9.7411455299386542</c:v>
                </c:pt>
                <c:pt idx="4589">
                  <c:v>-9.7002878371985766</c:v>
                </c:pt>
                <c:pt idx="4590">
                  <c:v>-9.7002878371985766</c:v>
                </c:pt>
                <c:pt idx="4591">
                  <c:v>-9.6594295411660216</c:v>
                </c:pt>
                <c:pt idx="4592">
                  <c:v>-9.7002878371985766</c:v>
                </c:pt>
                <c:pt idx="4593">
                  <c:v>-9.7411455299386542</c:v>
                </c:pt>
                <c:pt idx="4594">
                  <c:v>-9.7002878371985766</c:v>
                </c:pt>
                <c:pt idx="4595">
                  <c:v>-9.6594295411660216</c:v>
                </c:pt>
                <c:pt idx="4596">
                  <c:v>-9.7002878371985766</c:v>
                </c:pt>
                <c:pt idx="4597">
                  <c:v>-9.7411455299386542</c:v>
                </c:pt>
                <c:pt idx="4598">
                  <c:v>-9.7002878371985766</c:v>
                </c:pt>
                <c:pt idx="4599">
                  <c:v>-9.7002878371985766</c:v>
                </c:pt>
                <c:pt idx="4600">
                  <c:v>-9.7002878371985766</c:v>
                </c:pt>
                <c:pt idx="4601">
                  <c:v>-9.6594295411660216</c:v>
                </c:pt>
                <c:pt idx="4602">
                  <c:v>-9.7002878371985766</c:v>
                </c:pt>
                <c:pt idx="4603">
                  <c:v>-9.7411455299386542</c:v>
                </c:pt>
                <c:pt idx="4604">
                  <c:v>-9.7411455299386542</c:v>
                </c:pt>
                <c:pt idx="4605">
                  <c:v>-9.7002878371985766</c:v>
                </c:pt>
                <c:pt idx="4606">
                  <c:v>-9.7002878371985766</c:v>
                </c:pt>
                <c:pt idx="4607">
                  <c:v>-9.6594295411660216</c:v>
                </c:pt>
                <c:pt idx="4608">
                  <c:v>-9.6594295411660216</c:v>
                </c:pt>
                <c:pt idx="4609">
                  <c:v>-9.7002878371985766</c:v>
                </c:pt>
                <c:pt idx="4610">
                  <c:v>-9.6594295411660216</c:v>
                </c:pt>
                <c:pt idx="4611">
                  <c:v>-9.7002878371985766</c:v>
                </c:pt>
                <c:pt idx="4612">
                  <c:v>-9.7002878371985766</c:v>
                </c:pt>
                <c:pt idx="4613">
                  <c:v>-9.7002878371985766</c:v>
                </c:pt>
                <c:pt idx="4614">
                  <c:v>-9.7002878371985766</c:v>
                </c:pt>
                <c:pt idx="4615">
                  <c:v>-9.7002878371985766</c:v>
                </c:pt>
                <c:pt idx="4616">
                  <c:v>-9.7002878371985766</c:v>
                </c:pt>
                <c:pt idx="4617">
                  <c:v>-9.7002878371985766</c:v>
                </c:pt>
                <c:pt idx="4618">
                  <c:v>-9.7411455299386542</c:v>
                </c:pt>
                <c:pt idx="4619">
                  <c:v>-9.7002878371985766</c:v>
                </c:pt>
                <c:pt idx="4620">
                  <c:v>-9.7002878371985766</c:v>
                </c:pt>
                <c:pt idx="4621">
                  <c:v>-9.7411455299386542</c:v>
                </c:pt>
                <c:pt idx="4622">
                  <c:v>-9.7411455299386542</c:v>
                </c:pt>
                <c:pt idx="4623">
                  <c:v>-9.782002619386251</c:v>
                </c:pt>
                <c:pt idx="4624">
                  <c:v>-9.782002619386251</c:v>
                </c:pt>
                <c:pt idx="4625">
                  <c:v>-9.782002619386251</c:v>
                </c:pt>
                <c:pt idx="4626">
                  <c:v>-9.7411455299386542</c:v>
                </c:pt>
                <c:pt idx="4627">
                  <c:v>-9.7002878371985766</c:v>
                </c:pt>
                <c:pt idx="4628">
                  <c:v>-9.782002619386251</c:v>
                </c:pt>
                <c:pt idx="4629">
                  <c:v>-9.7411455299386542</c:v>
                </c:pt>
                <c:pt idx="4630">
                  <c:v>-9.7411455299386542</c:v>
                </c:pt>
                <c:pt idx="4631">
                  <c:v>-9.7411455299386542</c:v>
                </c:pt>
                <c:pt idx="4632">
                  <c:v>-9.7411455299386542</c:v>
                </c:pt>
                <c:pt idx="4633">
                  <c:v>-9.7002878371985766</c:v>
                </c:pt>
                <c:pt idx="4634">
                  <c:v>-9.7411455299386542</c:v>
                </c:pt>
                <c:pt idx="4635">
                  <c:v>-9.7411455299386542</c:v>
                </c:pt>
                <c:pt idx="4636">
                  <c:v>-9.7411455299386542</c:v>
                </c:pt>
                <c:pt idx="4637">
                  <c:v>-9.7411455299386542</c:v>
                </c:pt>
                <c:pt idx="4638">
                  <c:v>-9.7002878371985766</c:v>
                </c:pt>
                <c:pt idx="4639">
                  <c:v>-9.7002878371985766</c:v>
                </c:pt>
                <c:pt idx="4640">
                  <c:v>-9.7411455299386542</c:v>
                </c:pt>
                <c:pt idx="4641">
                  <c:v>-9.7411455299386542</c:v>
                </c:pt>
                <c:pt idx="4642">
                  <c:v>-9.7002878371985766</c:v>
                </c:pt>
                <c:pt idx="4643">
                  <c:v>-9.7002878371985766</c:v>
                </c:pt>
                <c:pt idx="4644">
                  <c:v>-9.6594295411660216</c:v>
                </c:pt>
                <c:pt idx="4645">
                  <c:v>-9.7411455299386542</c:v>
                </c:pt>
                <c:pt idx="4646">
                  <c:v>-9.7002878371985766</c:v>
                </c:pt>
                <c:pt idx="4647">
                  <c:v>-9.7411455299386542</c:v>
                </c:pt>
                <c:pt idx="4648">
                  <c:v>-9.7411455299386542</c:v>
                </c:pt>
                <c:pt idx="4649">
                  <c:v>-9.7411455299386542</c:v>
                </c:pt>
                <c:pt idx="4650">
                  <c:v>-9.7411455299386542</c:v>
                </c:pt>
                <c:pt idx="4651">
                  <c:v>-9.7411455299386542</c:v>
                </c:pt>
                <c:pt idx="4652">
                  <c:v>-9.7002878371985766</c:v>
                </c:pt>
                <c:pt idx="4653">
                  <c:v>-9.7002878371985766</c:v>
                </c:pt>
                <c:pt idx="4654">
                  <c:v>-9.7002878371985766</c:v>
                </c:pt>
                <c:pt idx="4655">
                  <c:v>-9.7002878371985766</c:v>
                </c:pt>
                <c:pt idx="4656">
                  <c:v>-9.7411455299386542</c:v>
                </c:pt>
                <c:pt idx="4657">
                  <c:v>-9.7002878371985766</c:v>
                </c:pt>
                <c:pt idx="4658">
                  <c:v>-9.7411455299386542</c:v>
                </c:pt>
                <c:pt idx="4659">
                  <c:v>-9.7002878371985766</c:v>
                </c:pt>
                <c:pt idx="4660">
                  <c:v>-9.7002878371985766</c:v>
                </c:pt>
                <c:pt idx="4661">
                  <c:v>-9.7411455299386542</c:v>
                </c:pt>
                <c:pt idx="4662">
                  <c:v>-9.7002878371985766</c:v>
                </c:pt>
                <c:pt idx="4663">
                  <c:v>-9.7002878371985766</c:v>
                </c:pt>
                <c:pt idx="4664">
                  <c:v>-9.7002878371985766</c:v>
                </c:pt>
                <c:pt idx="4665">
                  <c:v>-9.7411455299386542</c:v>
                </c:pt>
                <c:pt idx="4666">
                  <c:v>-9.7002878371985766</c:v>
                </c:pt>
                <c:pt idx="4667">
                  <c:v>-9.7411455299386542</c:v>
                </c:pt>
                <c:pt idx="4668">
                  <c:v>-9.7411455299386542</c:v>
                </c:pt>
                <c:pt idx="4669">
                  <c:v>-9.7411455299386542</c:v>
                </c:pt>
                <c:pt idx="4670">
                  <c:v>-9.7002878371985766</c:v>
                </c:pt>
                <c:pt idx="4671">
                  <c:v>-9.7002878371985766</c:v>
                </c:pt>
                <c:pt idx="4672">
                  <c:v>-9.7002878371985766</c:v>
                </c:pt>
                <c:pt idx="4673">
                  <c:v>-9.7411455299386542</c:v>
                </c:pt>
                <c:pt idx="4674">
                  <c:v>-9.7411455299386542</c:v>
                </c:pt>
                <c:pt idx="4675">
                  <c:v>-9.782002619386251</c:v>
                </c:pt>
                <c:pt idx="4676">
                  <c:v>-9.7411455299386542</c:v>
                </c:pt>
                <c:pt idx="4677">
                  <c:v>-9.7411455299386542</c:v>
                </c:pt>
                <c:pt idx="4678">
                  <c:v>-9.7002878371985766</c:v>
                </c:pt>
                <c:pt idx="4679">
                  <c:v>-9.7411455299386542</c:v>
                </c:pt>
                <c:pt idx="4680">
                  <c:v>-9.7002878371985766</c:v>
                </c:pt>
                <c:pt idx="4681">
                  <c:v>-9.7002878371985766</c:v>
                </c:pt>
                <c:pt idx="4682">
                  <c:v>-9.7002878371985766</c:v>
                </c:pt>
                <c:pt idx="4683">
                  <c:v>-9.6594295411660216</c:v>
                </c:pt>
                <c:pt idx="4684">
                  <c:v>-9.7002878371985766</c:v>
                </c:pt>
                <c:pt idx="4685">
                  <c:v>-9.7411455299386542</c:v>
                </c:pt>
                <c:pt idx="4686">
                  <c:v>-9.7411455299386542</c:v>
                </c:pt>
                <c:pt idx="4687">
                  <c:v>-9.7411455299386542</c:v>
                </c:pt>
                <c:pt idx="4688">
                  <c:v>-9.782002619386251</c:v>
                </c:pt>
                <c:pt idx="4689">
                  <c:v>-9.7411455299386542</c:v>
                </c:pt>
                <c:pt idx="4690">
                  <c:v>-9.7411455299386542</c:v>
                </c:pt>
                <c:pt idx="4691">
                  <c:v>-9.7411455299386542</c:v>
                </c:pt>
                <c:pt idx="4692">
                  <c:v>-9.7411455299386542</c:v>
                </c:pt>
                <c:pt idx="4693">
                  <c:v>-9.7411455299386542</c:v>
                </c:pt>
                <c:pt idx="4694">
                  <c:v>-9.7411455299386542</c:v>
                </c:pt>
                <c:pt idx="4695">
                  <c:v>-9.7411455299386542</c:v>
                </c:pt>
                <c:pt idx="4696">
                  <c:v>-9.7411455299386542</c:v>
                </c:pt>
                <c:pt idx="4697">
                  <c:v>-9.7411455299386542</c:v>
                </c:pt>
                <c:pt idx="4698">
                  <c:v>-9.7411455299386542</c:v>
                </c:pt>
                <c:pt idx="4699">
                  <c:v>-9.7411455299386542</c:v>
                </c:pt>
                <c:pt idx="4700">
                  <c:v>-9.7002878371985766</c:v>
                </c:pt>
                <c:pt idx="4701">
                  <c:v>-9.7002878371985766</c:v>
                </c:pt>
                <c:pt idx="4702">
                  <c:v>-9.7002878371985766</c:v>
                </c:pt>
                <c:pt idx="4703">
                  <c:v>-9.7002878371985766</c:v>
                </c:pt>
                <c:pt idx="4704">
                  <c:v>-9.6594295411660216</c:v>
                </c:pt>
                <c:pt idx="4705">
                  <c:v>-9.6594295411660216</c:v>
                </c:pt>
                <c:pt idx="4706">
                  <c:v>-9.7002878371985766</c:v>
                </c:pt>
                <c:pt idx="4707">
                  <c:v>-9.7411455299386542</c:v>
                </c:pt>
                <c:pt idx="4708">
                  <c:v>-9.7002878371985766</c:v>
                </c:pt>
                <c:pt idx="4709">
                  <c:v>-9.7002878371985766</c:v>
                </c:pt>
                <c:pt idx="4710">
                  <c:v>-9.6594295411660216</c:v>
                </c:pt>
                <c:pt idx="4711">
                  <c:v>-9.6594295411660216</c:v>
                </c:pt>
                <c:pt idx="4712">
                  <c:v>-9.6594295411660216</c:v>
                </c:pt>
                <c:pt idx="4713">
                  <c:v>-9.6594295411660216</c:v>
                </c:pt>
                <c:pt idx="4714">
                  <c:v>-9.782002619386251</c:v>
                </c:pt>
                <c:pt idx="4715">
                  <c:v>-9.7411455299386542</c:v>
                </c:pt>
                <c:pt idx="4716">
                  <c:v>-9.7411455299386542</c:v>
                </c:pt>
                <c:pt idx="4717">
                  <c:v>-9.7411455299386542</c:v>
                </c:pt>
                <c:pt idx="4718">
                  <c:v>-9.7411455299386542</c:v>
                </c:pt>
                <c:pt idx="4719">
                  <c:v>-9.7411455299386542</c:v>
                </c:pt>
                <c:pt idx="4720">
                  <c:v>-9.7411455299386542</c:v>
                </c:pt>
                <c:pt idx="4721">
                  <c:v>-9.782002619386251</c:v>
                </c:pt>
                <c:pt idx="4722">
                  <c:v>-9.7411455299386542</c:v>
                </c:pt>
                <c:pt idx="4723">
                  <c:v>-9.7411455299386542</c:v>
                </c:pt>
                <c:pt idx="4724">
                  <c:v>-9.782002619386251</c:v>
                </c:pt>
                <c:pt idx="4725">
                  <c:v>-9.7411455299386542</c:v>
                </c:pt>
                <c:pt idx="4726">
                  <c:v>-9.7002878371985766</c:v>
                </c:pt>
                <c:pt idx="4727">
                  <c:v>-9.782002619386251</c:v>
                </c:pt>
                <c:pt idx="4728">
                  <c:v>-9.7411455299386542</c:v>
                </c:pt>
                <c:pt idx="4729">
                  <c:v>-9.7411455299386542</c:v>
                </c:pt>
                <c:pt idx="4730">
                  <c:v>-9.7002878371985766</c:v>
                </c:pt>
                <c:pt idx="4731">
                  <c:v>-9.782002619386251</c:v>
                </c:pt>
                <c:pt idx="4732">
                  <c:v>-9.7411455299386542</c:v>
                </c:pt>
                <c:pt idx="4733">
                  <c:v>-9.7002878371985766</c:v>
                </c:pt>
                <c:pt idx="4734">
                  <c:v>-9.7002878371985766</c:v>
                </c:pt>
                <c:pt idx="4735">
                  <c:v>-9.6594295411660216</c:v>
                </c:pt>
                <c:pt idx="4736">
                  <c:v>-9.6594295411660216</c:v>
                </c:pt>
                <c:pt idx="4737">
                  <c:v>-9.6185706418409858</c:v>
                </c:pt>
                <c:pt idx="4738">
                  <c:v>-9.6594295411660216</c:v>
                </c:pt>
                <c:pt idx="4739">
                  <c:v>-9.6594295411660216</c:v>
                </c:pt>
                <c:pt idx="4740">
                  <c:v>-9.6594295411660216</c:v>
                </c:pt>
                <c:pt idx="4741">
                  <c:v>-9.7002878371985766</c:v>
                </c:pt>
                <c:pt idx="4742">
                  <c:v>-9.7002878371985766</c:v>
                </c:pt>
                <c:pt idx="4743">
                  <c:v>-9.7411455299386542</c:v>
                </c:pt>
                <c:pt idx="4744">
                  <c:v>-9.782002619386251</c:v>
                </c:pt>
                <c:pt idx="4745">
                  <c:v>-9.782002619386251</c:v>
                </c:pt>
                <c:pt idx="4746">
                  <c:v>-9.7411455299386542</c:v>
                </c:pt>
                <c:pt idx="4747">
                  <c:v>-9.7002878371985766</c:v>
                </c:pt>
                <c:pt idx="4748">
                  <c:v>-9.7002878371985766</c:v>
                </c:pt>
                <c:pt idx="4749">
                  <c:v>-9.782002619386251</c:v>
                </c:pt>
                <c:pt idx="4750">
                  <c:v>-9.7411455299386542</c:v>
                </c:pt>
                <c:pt idx="4751">
                  <c:v>-9.7411455299386542</c:v>
                </c:pt>
                <c:pt idx="4752">
                  <c:v>-9.7411455299386542</c:v>
                </c:pt>
                <c:pt idx="4753">
                  <c:v>-9.7411455299386542</c:v>
                </c:pt>
                <c:pt idx="4754">
                  <c:v>-9.7411455299386542</c:v>
                </c:pt>
                <c:pt idx="4755">
                  <c:v>-9.7411455299386542</c:v>
                </c:pt>
                <c:pt idx="4756">
                  <c:v>-9.7002878371985766</c:v>
                </c:pt>
                <c:pt idx="4757">
                  <c:v>-9.6594295411660216</c:v>
                </c:pt>
                <c:pt idx="4758">
                  <c:v>-9.6594295411660216</c:v>
                </c:pt>
                <c:pt idx="4759">
                  <c:v>-9.7002878371985766</c:v>
                </c:pt>
                <c:pt idx="4760">
                  <c:v>-9.7002878371985766</c:v>
                </c:pt>
                <c:pt idx="4761">
                  <c:v>-9.6594295411660216</c:v>
                </c:pt>
                <c:pt idx="4762">
                  <c:v>-9.6594295411660216</c:v>
                </c:pt>
                <c:pt idx="4763">
                  <c:v>-9.6594295411660216</c:v>
                </c:pt>
                <c:pt idx="4764">
                  <c:v>-9.7002878371985766</c:v>
                </c:pt>
                <c:pt idx="4765">
                  <c:v>-9.6185706418409858</c:v>
                </c:pt>
                <c:pt idx="4766">
                  <c:v>-9.7002878371985766</c:v>
                </c:pt>
                <c:pt idx="4767">
                  <c:v>-9.7002878371985766</c:v>
                </c:pt>
                <c:pt idx="4768">
                  <c:v>-9.7002878371985766</c:v>
                </c:pt>
                <c:pt idx="4769">
                  <c:v>-9.6594295411660216</c:v>
                </c:pt>
                <c:pt idx="4770">
                  <c:v>-9.6594295411660216</c:v>
                </c:pt>
                <c:pt idx="4771">
                  <c:v>-9.7002878371985766</c:v>
                </c:pt>
                <c:pt idx="4772">
                  <c:v>-9.7002878371985766</c:v>
                </c:pt>
                <c:pt idx="4773">
                  <c:v>-9.7002878371985766</c:v>
                </c:pt>
                <c:pt idx="4774">
                  <c:v>-9.7411455299386542</c:v>
                </c:pt>
                <c:pt idx="4775">
                  <c:v>-9.7002878371985766</c:v>
                </c:pt>
                <c:pt idx="4776">
                  <c:v>-9.7002878371985766</c:v>
                </c:pt>
                <c:pt idx="4777">
                  <c:v>-9.7002878371985766</c:v>
                </c:pt>
                <c:pt idx="4778">
                  <c:v>-9.7002878371985766</c:v>
                </c:pt>
                <c:pt idx="4779">
                  <c:v>-9.7002878371985766</c:v>
                </c:pt>
                <c:pt idx="4780">
                  <c:v>-9.7002878371985766</c:v>
                </c:pt>
                <c:pt idx="4781">
                  <c:v>-9.6594295411660216</c:v>
                </c:pt>
                <c:pt idx="4782">
                  <c:v>-9.6594295411660216</c:v>
                </c:pt>
                <c:pt idx="4783">
                  <c:v>-9.7002878371985766</c:v>
                </c:pt>
                <c:pt idx="4784">
                  <c:v>-9.7002878371985766</c:v>
                </c:pt>
                <c:pt idx="4785">
                  <c:v>-9.7002878371985766</c:v>
                </c:pt>
                <c:pt idx="4786">
                  <c:v>-9.7002878371985766</c:v>
                </c:pt>
                <c:pt idx="4787">
                  <c:v>-9.7411455299386542</c:v>
                </c:pt>
                <c:pt idx="4788">
                  <c:v>-9.6594295411660216</c:v>
                </c:pt>
                <c:pt idx="4789">
                  <c:v>-9.7002878371985766</c:v>
                </c:pt>
                <c:pt idx="4790">
                  <c:v>-9.6594295411660216</c:v>
                </c:pt>
                <c:pt idx="4791">
                  <c:v>-9.6185706418409858</c:v>
                </c:pt>
                <c:pt idx="4792">
                  <c:v>-9.6594295411660216</c:v>
                </c:pt>
                <c:pt idx="4793">
                  <c:v>-9.6594295411660216</c:v>
                </c:pt>
                <c:pt idx="4794">
                  <c:v>-9.7002878371985766</c:v>
                </c:pt>
                <c:pt idx="4795">
                  <c:v>-9.7002878371985766</c:v>
                </c:pt>
                <c:pt idx="4796">
                  <c:v>-9.6594295411660216</c:v>
                </c:pt>
                <c:pt idx="4797">
                  <c:v>-9.6594295411660216</c:v>
                </c:pt>
                <c:pt idx="4798">
                  <c:v>-9.6594295411660216</c:v>
                </c:pt>
                <c:pt idx="4799">
                  <c:v>-9.6594295411660216</c:v>
                </c:pt>
                <c:pt idx="4800">
                  <c:v>-9.6185706418409858</c:v>
                </c:pt>
                <c:pt idx="4801">
                  <c:v>-9.6185706418409858</c:v>
                </c:pt>
                <c:pt idx="4802">
                  <c:v>-9.6594295411660216</c:v>
                </c:pt>
                <c:pt idx="4803">
                  <c:v>-9.7002878371985766</c:v>
                </c:pt>
                <c:pt idx="4804">
                  <c:v>-9.6594295411660216</c:v>
                </c:pt>
                <c:pt idx="4805">
                  <c:v>-9.6594295411660216</c:v>
                </c:pt>
                <c:pt idx="4806">
                  <c:v>-9.7002878371985766</c:v>
                </c:pt>
                <c:pt idx="4807">
                  <c:v>-9.7002878371985766</c:v>
                </c:pt>
                <c:pt idx="4808">
                  <c:v>-9.5777111392234708</c:v>
                </c:pt>
                <c:pt idx="4809">
                  <c:v>-9.6594295411660216</c:v>
                </c:pt>
                <c:pt idx="4810">
                  <c:v>-9.7002878371985766</c:v>
                </c:pt>
                <c:pt idx="4811">
                  <c:v>-9.7411455299386542</c:v>
                </c:pt>
                <c:pt idx="4812">
                  <c:v>-9.6594295411660216</c:v>
                </c:pt>
                <c:pt idx="4813">
                  <c:v>-9.6594295411660216</c:v>
                </c:pt>
                <c:pt idx="4814">
                  <c:v>-9.6185706418409858</c:v>
                </c:pt>
                <c:pt idx="4815">
                  <c:v>-9.6594295411660216</c:v>
                </c:pt>
                <c:pt idx="4816">
                  <c:v>-9.6594295411660216</c:v>
                </c:pt>
                <c:pt idx="4817">
                  <c:v>-9.7002878371985766</c:v>
                </c:pt>
                <c:pt idx="4818">
                  <c:v>-9.7411455299386542</c:v>
                </c:pt>
                <c:pt idx="4819">
                  <c:v>-9.7002878371985766</c:v>
                </c:pt>
                <c:pt idx="4820">
                  <c:v>-9.7002878371985766</c:v>
                </c:pt>
                <c:pt idx="4821">
                  <c:v>-9.7002878371985766</c:v>
                </c:pt>
                <c:pt idx="4822">
                  <c:v>-9.7411455299386542</c:v>
                </c:pt>
                <c:pt idx="4823">
                  <c:v>-9.7411455299386542</c:v>
                </c:pt>
                <c:pt idx="4824">
                  <c:v>-9.7002878371985766</c:v>
                </c:pt>
                <c:pt idx="4825">
                  <c:v>-9.6594295411660216</c:v>
                </c:pt>
                <c:pt idx="4826">
                  <c:v>-9.6594295411660216</c:v>
                </c:pt>
                <c:pt idx="4827">
                  <c:v>-9.6594295411660216</c:v>
                </c:pt>
                <c:pt idx="4828">
                  <c:v>-9.7002878371985766</c:v>
                </c:pt>
                <c:pt idx="4829">
                  <c:v>-9.7002878371985766</c:v>
                </c:pt>
                <c:pt idx="4830">
                  <c:v>-9.7002878371985766</c:v>
                </c:pt>
                <c:pt idx="4831">
                  <c:v>-9.6594295411660216</c:v>
                </c:pt>
                <c:pt idx="4832">
                  <c:v>-9.6594295411660216</c:v>
                </c:pt>
                <c:pt idx="4833">
                  <c:v>-9.6594295411660216</c:v>
                </c:pt>
                <c:pt idx="4834">
                  <c:v>-9.6594295411660216</c:v>
                </c:pt>
                <c:pt idx="4835">
                  <c:v>-9.6594295411660216</c:v>
                </c:pt>
                <c:pt idx="4836">
                  <c:v>-9.6594295411660216</c:v>
                </c:pt>
                <c:pt idx="4837">
                  <c:v>-9.6594295411660216</c:v>
                </c:pt>
                <c:pt idx="4838">
                  <c:v>-9.6594295411660216</c:v>
                </c:pt>
                <c:pt idx="4839">
                  <c:v>-9.7002878371985766</c:v>
                </c:pt>
                <c:pt idx="4840">
                  <c:v>-9.6594295411660216</c:v>
                </c:pt>
                <c:pt idx="4841">
                  <c:v>-9.7002878371985766</c:v>
                </c:pt>
                <c:pt idx="4842">
                  <c:v>-9.7002878371985766</c:v>
                </c:pt>
                <c:pt idx="4843">
                  <c:v>-9.7002878371985766</c:v>
                </c:pt>
                <c:pt idx="4844">
                  <c:v>-9.7002878371985766</c:v>
                </c:pt>
                <c:pt idx="4845">
                  <c:v>-9.6594295411660216</c:v>
                </c:pt>
                <c:pt idx="4846">
                  <c:v>-9.7002878371985766</c:v>
                </c:pt>
                <c:pt idx="4847">
                  <c:v>-9.6594295411660216</c:v>
                </c:pt>
                <c:pt idx="4848">
                  <c:v>-9.6594295411660216</c:v>
                </c:pt>
                <c:pt idx="4849">
                  <c:v>-9.7002878371985766</c:v>
                </c:pt>
                <c:pt idx="4850">
                  <c:v>-9.7002878371985766</c:v>
                </c:pt>
                <c:pt idx="4851">
                  <c:v>-9.6594295411660216</c:v>
                </c:pt>
                <c:pt idx="4852">
                  <c:v>-9.6594295411660216</c:v>
                </c:pt>
                <c:pt idx="4853">
                  <c:v>-9.6185706418409858</c:v>
                </c:pt>
                <c:pt idx="4854">
                  <c:v>-9.6594295411660216</c:v>
                </c:pt>
                <c:pt idx="4855">
                  <c:v>-9.6594295411660216</c:v>
                </c:pt>
                <c:pt idx="4856">
                  <c:v>-9.6594295411660216</c:v>
                </c:pt>
                <c:pt idx="4857">
                  <c:v>-9.6185706418409858</c:v>
                </c:pt>
                <c:pt idx="4858">
                  <c:v>-9.6594295411660216</c:v>
                </c:pt>
                <c:pt idx="4859">
                  <c:v>-9.6594295411660216</c:v>
                </c:pt>
                <c:pt idx="4860">
                  <c:v>-9.6185706418409858</c:v>
                </c:pt>
                <c:pt idx="4861">
                  <c:v>-9.6594295411660216</c:v>
                </c:pt>
                <c:pt idx="4862">
                  <c:v>-9.6185706418409858</c:v>
                </c:pt>
                <c:pt idx="4863">
                  <c:v>-9.6594295411660216</c:v>
                </c:pt>
                <c:pt idx="4864">
                  <c:v>-9.6594295411660216</c:v>
                </c:pt>
                <c:pt idx="4865">
                  <c:v>-9.6185706418409858</c:v>
                </c:pt>
                <c:pt idx="4866">
                  <c:v>-9.6594295411660216</c:v>
                </c:pt>
                <c:pt idx="4867">
                  <c:v>-9.6594295411660216</c:v>
                </c:pt>
                <c:pt idx="4868">
                  <c:v>-9.7411455299386542</c:v>
                </c:pt>
                <c:pt idx="4869">
                  <c:v>-9.7002878371985766</c:v>
                </c:pt>
                <c:pt idx="4870">
                  <c:v>-9.7002878371985766</c:v>
                </c:pt>
                <c:pt idx="4871">
                  <c:v>-9.6594295411660216</c:v>
                </c:pt>
                <c:pt idx="4872">
                  <c:v>-9.6185706418409858</c:v>
                </c:pt>
                <c:pt idx="4873">
                  <c:v>-9.6185706418409858</c:v>
                </c:pt>
                <c:pt idx="4874">
                  <c:v>-9.6185706418409858</c:v>
                </c:pt>
                <c:pt idx="4875">
                  <c:v>-9.6185706418409858</c:v>
                </c:pt>
                <c:pt idx="4876">
                  <c:v>-9.6185706418409858</c:v>
                </c:pt>
                <c:pt idx="4877">
                  <c:v>-9.6185706418409858</c:v>
                </c:pt>
                <c:pt idx="4878">
                  <c:v>-9.6185706418409858</c:v>
                </c:pt>
                <c:pt idx="4879">
                  <c:v>-9.6594295411660216</c:v>
                </c:pt>
                <c:pt idx="4880">
                  <c:v>-9.6594295411660216</c:v>
                </c:pt>
                <c:pt idx="4881">
                  <c:v>-9.7002878371985766</c:v>
                </c:pt>
                <c:pt idx="4882">
                  <c:v>-9.7002878371985766</c:v>
                </c:pt>
                <c:pt idx="4883">
                  <c:v>-9.6594295411660216</c:v>
                </c:pt>
                <c:pt idx="4884">
                  <c:v>-9.6594295411660216</c:v>
                </c:pt>
                <c:pt idx="4885">
                  <c:v>-9.7411455299386542</c:v>
                </c:pt>
                <c:pt idx="4886">
                  <c:v>-9.6594295411660216</c:v>
                </c:pt>
                <c:pt idx="4887">
                  <c:v>-9.7002878371985766</c:v>
                </c:pt>
                <c:pt idx="4888">
                  <c:v>-9.6594295411660216</c:v>
                </c:pt>
                <c:pt idx="4889">
                  <c:v>-9.6594295411660216</c:v>
                </c:pt>
                <c:pt idx="4890">
                  <c:v>-9.7002878371985766</c:v>
                </c:pt>
                <c:pt idx="4891">
                  <c:v>-9.7002878371985766</c:v>
                </c:pt>
                <c:pt idx="4892">
                  <c:v>-9.6594295411660216</c:v>
                </c:pt>
                <c:pt idx="4893">
                  <c:v>-9.6594295411660216</c:v>
                </c:pt>
                <c:pt idx="4894">
                  <c:v>-9.6185706418409858</c:v>
                </c:pt>
                <c:pt idx="4895">
                  <c:v>-9.6185706418409858</c:v>
                </c:pt>
                <c:pt idx="4896">
                  <c:v>-9.6185706418409858</c:v>
                </c:pt>
                <c:pt idx="4897">
                  <c:v>-9.6185706418409858</c:v>
                </c:pt>
                <c:pt idx="4898">
                  <c:v>-9.6594295411660216</c:v>
                </c:pt>
                <c:pt idx="4899">
                  <c:v>-9.5777111392234708</c:v>
                </c:pt>
                <c:pt idx="4900">
                  <c:v>-9.6185706418409858</c:v>
                </c:pt>
                <c:pt idx="4901">
                  <c:v>-9.6594295411660216</c:v>
                </c:pt>
                <c:pt idx="4902">
                  <c:v>-9.7002878371985766</c:v>
                </c:pt>
                <c:pt idx="4903">
                  <c:v>-9.6594295411660216</c:v>
                </c:pt>
                <c:pt idx="4904">
                  <c:v>-9.7411455299386542</c:v>
                </c:pt>
                <c:pt idx="4905">
                  <c:v>-9.7002878371985766</c:v>
                </c:pt>
                <c:pt idx="4906">
                  <c:v>-9.7002878371985766</c:v>
                </c:pt>
                <c:pt idx="4907">
                  <c:v>-9.6594295411660216</c:v>
                </c:pt>
                <c:pt idx="4908">
                  <c:v>-9.7002878371985766</c:v>
                </c:pt>
                <c:pt idx="4909">
                  <c:v>-9.7002878371985766</c:v>
                </c:pt>
                <c:pt idx="4910">
                  <c:v>-9.6594295411660216</c:v>
                </c:pt>
                <c:pt idx="4911">
                  <c:v>-9.7002878371985766</c:v>
                </c:pt>
                <c:pt idx="4912">
                  <c:v>-9.7002878371985766</c:v>
                </c:pt>
                <c:pt idx="4913">
                  <c:v>-9.6594295411660216</c:v>
                </c:pt>
                <c:pt idx="4914">
                  <c:v>-9.7002878371985766</c:v>
                </c:pt>
                <c:pt idx="4915">
                  <c:v>-9.6594295411660216</c:v>
                </c:pt>
                <c:pt idx="4916">
                  <c:v>-9.6594295411660216</c:v>
                </c:pt>
                <c:pt idx="4917">
                  <c:v>-9.6594295411660216</c:v>
                </c:pt>
                <c:pt idx="4918">
                  <c:v>-9.6594295411660216</c:v>
                </c:pt>
                <c:pt idx="4919">
                  <c:v>-9.7002878371985766</c:v>
                </c:pt>
                <c:pt idx="4920">
                  <c:v>-9.6594295411660216</c:v>
                </c:pt>
                <c:pt idx="4921">
                  <c:v>-9.6594295411660216</c:v>
                </c:pt>
                <c:pt idx="4922">
                  <c:v>-9.6594295411660216</c:v>
                </c:pt>
                <c:pt idx="4923">
                  <c:v>-9.6594295411660216</c:v>
                </c:pt>
                <c:pt idx="4924">
                  <c:v>-9.7002878371985766</c:v>
                </c:pt>
                <c:pt idx="4925">
                  <c:v>-9.7002878371985766</c:v>
                </c:pt>
                <c:pt idx="4926">
                  <c:v>-9.6594295411660216</c:v>
                </c:pt>
                <c:pt idx="4927">
                  <c:v>-9.6185706418409858</c:v>
                </c:pt>
                <c:pt idx="4928">
                  <c:v>-9.7002878371985766</c:v>
                </c:pt>
                <c:pt idx="4929">
                  <c:v>-9.6594295411660216</c:v>
                </c:pt>
                <c:pt idx="4930">
                  <c:v>-9.6185706418409858</c:v>
                </c:pt>
                <c:pt idx="4931">
                  <c:v>-9.6185706418409858</c:v>
                </c:pt>
                <c:pt idx="4932">
                  <c:v>-9.6185706418409858</c:v>
                </c:pt>
                <c:pt idx="4933">
                  <c:v>-9.6594295411660216</c:v>
                </c:pt>
                <c:pt idx="4934">
                  <c:v>-9.6185706418409858</c:v>
                </c:pt>
                <c:pt idx="4935">
                  <c:v>-9.6185706418409858</c:v>
                </c:pt>
                <c:pt idx="4936">
                  <c:v>-9.6594295411660216</c:v>
                </c:pt>
                <c:pt idx="4937">
                  <c:v>-9.6185706418409858</c:v>
                </c:pt>
                <c:pt idx="4938">
                  <c:v>-9.6185706418409858</c:v>
                </c:pt>
                <c:pt idx="4939">
                  <c:v>-9.5777111392234708</c:v>
                </c:pt>
                <c:pt idx="4940">
                  <c:v>-9.6185706418409858</c:v>
                </c:pt>
                <c:pt idx="4941">
                  <c:v>-9.6185706418409858</c:v>
                </c:pt>
                <c:pt idx="4942">
                  <c:v>-9.6594295411660216</c:v>
                </c:pt>
                <c:pt idx="4943">
                  <c:v>-9.6594295411660216</c:v>
                </c:pt>
                <c:pt idx="4944">
                  <c:v>-9.6185706418409858</c:v>
                </c:pt>
                <c:pt idx="4945">
                  <c:v>-9.6185706418409858</c:v>
                </c:pt>
                <c:pt idx="4946">
                  <c:v>-9.7002878371985766</c:v>
                </c:pt>
                <c:pt idx="4947">
                  <c:v>-9.6594295411660216</c:v>
                </c:pt>
                <c:pt idx="4948">
                  <c:v>-9.7002878371985766</c:v>
                </c:pt>
                <c:pt idx="4949">
                  <c:v>-9.7002878371985766</c:v>
                </c:pt>
                <c:pt idx="4950">
                  <c:v>-9.5777111392234708</c:v>
                </c:pt>
                <c:pt idx="4951">
                  <c:v>-9.6594295411660216</c:v>
                </c:pt>
                <c:pt idx="4952">
                  <c:v>-9.6594295411660216</c:v>
                </c:pt>
                <c:pt idx="4953">
                  <c:v>-9.6594295411660216</c:v>
                </c:pt>
                <c:pt idx="4954">
                  <c:v>-9.7002878371985766</c:v>
                </c:pt>
                <c:pt idx="4955">
                  <c:v>-9.7002878371985766</c:v>
                </c:pt>
                <c:pt idx="4956">
                  <c:v>-9.6594295411660216</c:v>
                </c:pt>
                <c:pt idx="4957">
                  <c:v>-9.6185706418409858</c:v>
                </c:pt>
                <c:pt idx="4958">
                  <c:v>-9.6594295411660216</c:v>
                </c:pt>
                <c:pt idx="4959">
                  <c:v>-9.6185706418409858</c:v>
                </c:pt>
                <c:pt idx="4960">
                  <c:v>-9.6594295411660216</c:v>
                </c:pt>
                <c:pt idx="4961">
                  <c:v>-9.6594295411660216</c:v>
                </c:pt>
                <c:pt idx="4962">
                  <c:v>-9.5777111392234708</c:v>
                </c:pt>
                <c:pt idx="4963">
                  <c:v>-9.6185706418409858</c:v>
                </c:pt>
                <c:pt idx="4964">
                  <c:v>-9.6185706418409858</c:v>
                </c:pt>
                <c:pt idx="4965">
                  <c:v>-9.6185706418409858</c:v>
                </c:pt>
                <c:pt idx="4966">
                  <c:v>-9.6185706418409858</c:v>
                </c:pt>
                <c:pt idx="4967">
                  <c:v>-9.6185706418409858</c:v>
                </c:pt>
                <c:pt idx="4968">
                  <c:v>-9.6185706418409858</c:v>
                </c:pt>
                <c:pt idx="4969">
                  <c:v>-9.5777111392234708</c:v>
                </c:pt>
                <c:pt idx="4970">
                  <c:v>-9.5777111392234708</c:v>
                </c:pt>
                <c:pt idx="4971">
                  <c:v>-9.6185706418409858</c:v>
                </c:pt>
                <c:pt idx="4972">
                  <c:v>-9.6594295411660216</c:v>
                </c:pt>
                <c:pt idx="4973">
                  <c:v>-9.6594295411660216</c:v>
                </c:pt>
                <c:pt idx="4974">
                  <c:v>-9.6185706418409858</c:v>
                </c:pt>
                <c:pt idx="4975">
                  <c:v>-9.5777111392234708</c:v>
                </c:pt>
                <c:pt idx="4976">
                  <c:v>-9.5777111392234708</c:v>
                </c:pt>
                <c:pt idx="4977">
                  <c:v>-9.6185706418409858</c:v>
                </c:pt>
                <c:pt idx="4978">
                  <c:v>-9.5777111392234708</c:v>
                </c:pt>
                <c:pt idx="4979">
                  <c:v>-9.5777111392234708</c:v>
                </c:pt>
                <c:pt idx="4980">
                  <c:v>-9.5368510333134751</c:v>
                </c:pt>
                <c:pt idx="4981">
                  <c:v>-9.6185706418409858</c:v>
                </c:pt>
                <c:pt idx="4982">
                  <c:v>-9.6185706418409858</c:v>
                </c:pt>
                <c:pt idx="4983">
                  <c:v>-9.5777111392234708</c:v>
                </c:pt>
                <c:pt idx="4984">
                  <c:v>-9.6185706418409858</c:v>
                </c:pt>
                <c:pt idx="4985">
                  <c:v>-9.6185706418409858</c:v>
                </c:pt>
                <c:pt idx="4986">
                  <c:v>-9.6185706418409858</c:v>
                </c:pt>
                <c:pt idx="4987">
                  <c:v>-9.6185706418409858</c:v>
                </c:pt>
                <c:pt idx="4988">
                  <c:v>-9.6594295411660216</c:v>
                </c:pt>
                <c:pt idx="4989">
                  <c:v>-9.6594295411660216</c:v>
                </c:pt>
                <c:pt idx="4990">
                  <c:v>-9.6185706418409858</c:v>
                </c:pt>
                <c:pt idx="4991">
                  <c:v>-9.6594295411660216</c:v>
                </c:pt>
                <c:pt idx="4992">
                  <c:v>-9.6185706418409858</c:v>
                </c:pt>
                <c:pt idx="4993">
                  <c:v>-9.6185706418409858</c:v>
                </c:pt>
                <c:pt idx="4994">
                  <c:v>-9.6185706418409858</c:v>
                </c:pt>
                <c:pt idx="4995">
                  <c:v>-9.5777111392234708</c:v>
                </c:pt>
                <c:pt idx="4996">
                  <c:v>-9.6185706418409858</c:v>
                </c:pt>
                <c:pt idx="4997">
                  <c:v>-9.5777111392234708</c:v>
                </c:pt>
                <c:pt idx="4998">
                  <c:v>-9.6185706418409858</c:v>
                </c:pt>
                <c:pt idx="4999">
                  <c:v>-9.6594295411660216</c:v>
                </c:pt>
                <c:pt idx="5000">
                  <c:v>-9.6185706418409858</c:v>
                </c:pt>
                <c:pt idx="5001">
                  <c:v>-9.6185706418409858</c:v>
                </c:pt>
                <c:pt idx="5002">
                  <c:v>-9.6185706418409858</c:v>
                </c:pt>
                <c:pt idx="5003">
                  <c:v>-9.6185706418409858</c:v>
                </c:pt>
                <c:pt idx="5004">
                  <c:v>-9.6185706418409858</c:v>
                </c:pt>
                <c:pt idx="5005">
                  <c:v>-9.6185706418409858</c:v>
                </c:pt>
                <c:pt idx="5006">
                  <c:v>-9.6185706418409858</c:v>
                </c:pt>
                <c:pt idx="5007">
                  <c:v>-9.6594295411660216</c:v>
                </c:pt>
                <c:pt idx="5008">
                  <c:v>-9.6185706418409858</c:v>
                </c:pt>
                <c:pt idx="5009">
                  <c:v>-9.6185706418409858</c:v>
                </c:pt>
                <c:pt idx="5010">
                  <c:v>-9.6185706418409858</c:v>
                </c:pt>
                <c:pt idx="5011">
                  <c:v>-9.5777111392234708</c:v>
                </c:pt>
                <c:pt idx="5012">
                  <c:v>-9.5777111392234708</c:v>
                </c:pt>
                <c:pt idx="5013">
                  <c:v>-9.5777111392234708</c:v>
                </c:pt>
                <c:pt idx="5014">
                  <c:v>-9.5777111392234708</c:v>
                </c:pt>
                <c:pt idx="5015">
                  <c:v>-9.6185706418409858</c:v>
                </c:pt>
                <c:pt idx="5016">
                  <c:v>-9.6185706418409858</c:v>
                </c:pt>
                <c:pt idx="5017">
                  <c:v>-9.6594295411660216</c:v>
                </c:pt>
                <c:pt idx="5018">
                  <c:v>-9.6185706418409858</c:v>
                </c:pt>
                <c:pt idx="5019">
                  <c:v>-9.6185706418409858</c:v>
                </c:pt>
                <c:pt idx="5020">
                  <c:v>-9.6185706418409858</c:v>
                </c:pt>
                <c:pt idx="5021">
                  <c:v>-9.6594295411660216</c:v>
                </c:pt>
                <c:pt idx="5022">
                  <c:v>-9.6185706418409858</c:v>
                </c:pt>
                <c:pt idx="5023">
                  <c:v>-9.6185706418409858</c:v>
                </c:pt>
                <c:pt idx="5024">
                  <c:v>-9.6185706418409858</c:v>
                </c:pt>
                <c:pt idx="5025">
                  <c:v>-9.6185706418409858</c:v>
                </c:pt>
                <c:pt idx="5026">
                  <c:v>-9.6185706418409858</c:v>
                </c:pt>
                <c:pt idx="5027">
                  <c:v>-9.6185706418409858</c:v>
                </c:pt>
                <c:pt idx="5028">
                  <c:v>-9.5777111392234708</c:v>
                </c:pt>
                <c:pt idx="5029">
                  <c:v>-9.5777111392234708</c:v>
                </c:pt>
                <c:pt idx="5030">
                  <c:v>-9.5777111392234708</c:v>
                </c:pt>
                <c:pt idx="5031">
                  <c:v>-9.5368510333134751</c:v>
                </c:pt>
                <c:pt idx="5032">
                  <c:v>-9.5777111392234708</c:v>
                </c:pt>
                <c:pt idx="5033">
                  <c:v>-9.5777111392234708</c:v>
                </c:pt>
                <c:pt idx="5034">
                  <c:v>-9.6185706418409858</c:v>
                </c:pt>
                <c:pt idx="5035">
                  <c:v>-9.6185706418409858</c:v>
                </c:pt>
                <c:pt idx="5036">
                  <c:v>-9.6185706418409858</c:v>
                </c:pt>
                <c:pt idx="5037">
                  <c:v>-9.6594295411660216</c:v>
                </c:pt>
                <c:pt idx="5038">
                  <c:v>-9.5777111392234708</c:v>
                </c:pt>
                <c:pt idx="5039">
                  <c:v>-9.6185706418409858</c:v>
                </c:pt>
                <c:pt idx="5040">
                  <c:v>-9.6185706418409858</c:v>
                </c:pt>
                <c:pt idx="5041">
                  <c:v>-9.5368510333134751</c:v>
                </c:pt>
                <c:pt idx="5042">
                  <c:v>-9.5368510333134751</c:v>
                </c:pt>
                <c:pt idx="5043">
                  <c:v>-9.5777111392234708</c:v>
                </c:pt>
                <c:pt idx="5044">
                  <c:v>-9.6185706418409858</c:v>
                </c:pt>
                <c:pt idx="5045">
                  <c:v>-9.6594295411660216</c:v>
                </c:pt>
                <c:pt idx="5046">
                  <c:v>-9.6185706418409858</c:v>
                </c:pt>
                <c:pt idx="5047">
                  <c:v>-9.5368510333134751</c:v>
                </c:pt>
                <c:pt idx="5048">
                  <c:v>-9.5368510333134751</c:v>
                </c:pt>
                <c:pt idx="5049">
                  <c:v>-9.5368510333134751</c:v>
                </c:pt>
                <c:pt idx="5050">
                  <c:v>-9.5777111392234708</c:v>
                </c:pt>
                <c:pt idx="5051">
                  <c:v>-9.5368510333134751</c:v>
                </c:pt>
                <c:pt idx="5052">
                  <c:v>-9.5777111392234708</c:v>
                </c:pt>
                <c:pt idx="5053">
                  <c:v>-9.6185706418409858</c:v>
                </c:pt>
                <c:pt idx="5054">
                  <c:v>-9.5777111392234708</c:v>
                </c:pt>
                <c:pt idx="5055">
                  <c:v>-9.5368510333134751</c:v>
                </c:pt>
                <c:pt idx="5056">
                  <c:v>-9.5777111392234708</c:v>
                </c:pt>
                <c:pt idx="5057">
                  <c:v>-9.5777111392234708</c:v>
                </c:pt>
                <c:pt idx="5058">
                  <c:v>-9.5777111392234708</c:v>
                </c:pt>
                <c:pt idx="5059">
                  <c:v>-9.5777111392234708</c:v>
                </c:pt>
                <c:pt idx="5060">
                  <c:v>-9.5777111392234708</c:v>
                </c:pt>
                <c:pt idx="5061">
                  <c:v>-9.6594295411660216</c:v>
                </c:pt>
                <c:pt idx="5062">
                  <c:v>-9.5777111392234708</c:v>
                </c:pt>
                <c:pt idx="5063">
                  <c:v>-9.5777111392234708</c:v>
                </c:pt>
                <c:pt idx="5064">
                  <c:v>-9.5777111392234708</c:v>
                </c:pt>
                <c:pt idx="5065">
                  <c:v>-9.5777111392234708</c:v>
                </c:pt>
                <c:pt idx="5066">
                  <c:v>-9.5777111392234708</c:v>
                </c:pt>
                <c:pt idx="5067">
                  <c:v>-9.6185706418409858</c:v>
                </c:pt>
                <c:pt idx="5068">
                  <c:v>-9.6185706418409858</c:v>
                </c:pt>
                <c:pt idx="5069">
                  <c:v>-9.5777111392234708</c:v>
                </c:pt>
                <c:pt idx="5070">
                  <c:v>-9.6185706418409858</c:v>
                </c:pt>
                <c:pt idx="5071">
                  <c:v>-9.6185706418409858</c:v>
                </c:pt>
                <c:pt idx="5072">
                  <c:v>-9.6185706418409858</c:v>
                </c:pt>
                <c:pt idx="5073">
                  <c:v>-9.6185706418409858</c:v>
                </c:pt>
                <c:pt idx="5074">
                  <c:v>-9.6185706418409858</c:v>
                </c:pt>
                <c:pt idx="5075">
                  <c:v>-9.6594295411660216</c:v>
                </c:pt>
                <c:pt idx="5076">
                  <c:v>-9.5777111392234708</c:v>
                </c:pt>
                <c:pt idx="5077">
                  <c:v>-9.5368510333134751</c:v>
                </c:pt>
                <c:pt idx="5078">
                  <c:v>-9.5368510333134751</c:v>
                </c:pt>
                <c:pt idx="5079">
                  <c:v>-9.5777111392234708</c:v>
                </c:pt>
                <c:pt idx="5080">
                  <c:v>-9.5777111392234708</c:v>
                </c:pt>
                <c:pt idx="5081">
                  <c:v>-9.5777111392234708</c:v>
                </c:pt>
                <c:pt idx="5082">
                  <c:v>-9.6185706418409858</c:v>
                </c:pt>
                <c:pt idx="5083">
                  <c:v>-9.5777111392234708</c:v>
                </c:pt>
                <c:pt idx="5084">
                  <c:v>-9.5777111392234708</c:v>
                </c:pt>
                <c:pt idx="5085">
                  <c:v>-9.6185706418409858</c:v>
                </c:pt>
                <c:pt idx="5086">
                  <c:v>-9.6185706418409858</c:v>
                </c:pt>
                <c:pt idx="5087">
                  <c:v>-9.5777111392234708</c:v>
                </c:pt>
                <c:pt idx="5088">
                  <c:v>-9.5777111392234708</c:v>
                </c:pt>
                <c:pt idx="5089">
                  <c:v>-9.5777111392234708</c:v>
                </c:pt>
                <c:pt idx="5090">
                  <c:v>-9.6185706418409858</c:v>
                </c:pt>
                <c:pt idx="5091">
                  <c:v>-9.5368510333134751</c:v>
                </c:pt>
                <c:pt idx="5092">
                  <c:v>-9.5368510333134751</c:v>
                </c:pt>
                <c:pt idx="5093">
                  <c:v>-9.5777111392234708</c:v>
                </c:pt>
                <c:pt idx="5094">
                  <c:v>-9.5777111392234708</c:v>
                </c:pt>
                <c:pt idx="5095">
                  <c:v>-9.5777111392234708</c:v>
                </c:pt>
                <c:pt idx="5096">
                  <c:v>-9.6185706418409858</c:v>
                </c:pt>
                <c:pt idx="5097">
                  <c:v>-9.5777111392234708</c:v>
                </c:pt>
                <c:pt idx="5098">
                  <c:v>-9.5368510333134751</c:v>
                </c:pt>
                <c:pt idx="5099">
                  <c:v>-9.5777111392234708</c:v>
                </c:pt>
                <c:pt idx="5100">
                  <c:v>-9.5777111392234708</c:v>
                </c:pt>
                <c:pt idx="5101">
                  <c:v>-9.5777111392234708</c:v>
                </c:pt>
                <c:pt idx="5102">
                  <c:v>-9.6185706418409858</c:v>
                </c:pt>
                <c:pt idx="5103">
                  <c:v>-9.6185706418409858</c:v>
                </c:pt>
                <c:pt idx="5104">
                  <c:v>-9.6185706418409858</c:v>
                </c:pt>
                <c:pt idx="5105">
                  <c:v>-9.6185706418409858</c:v>
                </c:pt>
                <c:pt idx="5106">
                  <c:v>-9.6185706418409858</c:v>
                </c:pt>
                <c:pt idx="5107">
                  <c:v>-9.6185706418409858</c:v>
                </c:pt>
                <c:pt idx="5108">
                  <c:v>-9.5777111392234708</c:v>
                </c:pt>
                <c:pt idx="5109">
                  <c:v>-9.6185706418409858</c:v>
                </c:pt>
                <c:pt idx="5110">
                  <c:v>-9.5777111392234708</c:v>
                </c:pt>
                <c:pt idx="5111">
                  <c:v>-9.5368510333134751</c:v>
                </c:pt>
                <c:pt idx="5112">
                  <c:v>-9.5777111392234708</c:v>
                </c:pt>
                <c:pt idx="5113">
                  <c:v>-9.5777111392234708</c:v>
                </c:pt>
                <c:pt idx="5114">
                  <c:v>-9.495990324111002</c:v>
                </c:pt>
                <c:pt idx="5115">
                  <c:v>-9.455129011616048</c:v>
                </c:pt>
                <c:pt idx="5116">
                  <c:v>-9.455129011616048</c:v>
                </c:pt>
                <c:pt idx="5117">
                  <c:v>-9.495990324111002</c:v>
                </c:pt>
                <c:pt idx="5118">
                  <c:v>-9.5368510333134751</c:v>
                </c:pt>
                <c:pt idx="5119">
                  <c:v>-9.5368510333134751</c:v>
                </c:pt>
                <c:pt idx="5120">
                  <c:v>-9.5368510333134751</c:v>
                </c:pt>
                <c:pt idx="5121">
                  <c:v>-9.5777111392234708</c:v>
                </c:pt>
                <c:pt idx="5122">
                  <c:v>-9.5368510333134751</c:v>
                </c:pt>
                <c:pt idx="5123">
                  <c:v>-9.5368510333134751</c:v>
                </c:pt>
                <c:pt idx="5124">
                  <c:v>-9.5777111392234708</c:v>
                </c:pt>
                <c:pt idx="5125">
                  <c:v>-9.5368510333134751</c:v>
                </c:pt>
                <c:pt idx="5126">
                  <c:v>-9.5368510333134751</c:v>
                </c:pt>
                <c:pt idx="5127">
                  <c:v>-9.495990324111002</c:v>
                </c:pt>
                <c:pt idx="5128">
                  <c:v>-9.495990324111002</c:v>
                </c:pt>
                <c:pt idx="5129">
                  <c:v>-9.5368510333134751</c:v>
                </c:pt>
                <c:pt idx="5130">
                  <c:v>-9.5368510333134751</c:v>
                </c:pt>
                <c:pt idx="5131">
                  <c:v>-9.5368510333134751</c:v>
                </c:pt>
                <c:pt idx="5132">
                  <c:v>-9.5368510333134751</c:v>
                </c:pt>
                <c:pt idx="5133">
                  <c:v>-9.5777111392234708</c:v>
                </c:pt>
                <c:pt idx="5134">
                  <c:v>-9.5777111392234708</c:v>
                </c:pt>
                <c:pt idx="5135">
                  <c:v>-9.5777111392234708</c:v>
                </c:pt>
                <c:pt idx="5136">
                  <c:v>-9.5777111392234708</c:v>
                </c:pt>
                <c:pt idx="5137">
                  <c:v>-9.5368510333134751</c:v>
                </c:pt>
                <c:pt idx="5138">
                  <c:v>-9.5777111392234708</c:v>
                </c:pt>
                <c:pt idx="5139">
                  <c:v>-9.5777111392234708</c:v>
                </c:pt>
                <c:pt idx="5140">
                  <c:v>-9.5368510333134751</c:v>
                </c:pt>
                <c:pt idx="5141">
                  <c:v>-9.5368510333134751</c:v>
                </c:pt>
                <c:pt idx="5142">
                  <c:v>-9.5777111392234708</c:v>
                </c:pt>
                <c:pt idx="5143">
                  <c:v>-9.5368510333134751</c:v>
                </c:pt>
                <c:pt idx="5144">
                  <c:v>-9.5368510333134751</c:v>
                </c:pt>
                <c:pt idx="5145">
                  <c:v>-9.5777111392234708</c:v>
                </c:pt>
                <c:pt idx="5146">
                  <c:v>-9.5368510333134751</c:v>
                </c:pt>
                <c:pt idx="5147">
                  <c:v>-9.5368510333134751</c:v>
                </c:pt>
                <c:pt idx="5148">
                  <c:v>-9.5777111392234708</c:v>
                </c:pt>
                <c:pt idx="5149">
                  <c:v>-9.5777111392234708</c:v>
                </c:pt>
                <c:pt idx="5150">
                  <c:v>-9.5777111392234708</c:v>
                </c:pt>
                <c:pt idx="5151">
                  <c:v>-9.5777111392234708</c:v>
                </c:pt>
                <c:pt idx="5152">
                  <c:v>-9.5777111392234708</c:v>
                </c:pt>
                <c:pt idx="5153">
                  <c:v>-9.5368510333134751</c:v>
                </c:pt>
                <c:pt idx="5154">
                  <c:v>-9.5777111392234708</c:v>
                </c:pt>
                <c:pt idx="5155">
                  <c:v>-9.5368510333134751</c:v>
                </c:pt>
                <c:pt idx="5156">
                  <c:v>-9.5368510333134751</c:v>
                </c:pt>
                <c:pt idx="5157">
                  <c:v>-9.5368510333134751</c:v>
                </c:pt>
                <c:pt idx="5158">
                  <c:v>-9.5777111392234708</c:v>
                </c:pt>
                <c:pt idx="5159">
                  <c:v>-9.5777111392234708</c:v>
                </c:pt>
                <c:pt idx="5160">
                  <c:v>-9.5368510333134751</c:v>
                </c:pt>
                <c:pt idx="5161">
                  <c:v>-9.495990324111002</c:v>
                </c:pt>
                <c:pt idx="5162">
                  <c:v>-9.495990324111002</c:v>
                </c:pt>
                <c:pt idx="5163">
                  <c:v>-9.495990324111002</c:v>
                </c:pt>
                <c:pt idx="5164">
                  <c:v>-9.5368510333134751</c:v>
                </c:pt>
                <c:pt idx="5165">
                  <c:v>-9.5777111392234708</c:v>
                </c:pt>
                <c:pt idx="5166">
                  <c:v>-9.5368510333134751</c:v>
                </c:pt>
                <c:pt idx="5167">
                  <c:v>-9.5777111392234708</c:v>
                </c:pt>
                <c:pt idx="5168">
                  <c:v>-9.5368510333134751</c:v>
                </c:pt>
                <c:pt idx="5169">
                  <c:v>-9.5777111392234708</c:v>
                </c:pt>
                <c:pt idx="5170">
                  <c:v>-9.5777111392234708</c:v>
                </c:pt>
                <c:pt idx="5171">
                  <c:v>-9.5777111392234708</c:v>
                </c:pt>
                <c:pt idx="5172">
                  <c:v>-9.5777111392234708</c:v>
                </c:pt>
                <c:pt idx="5173">
                  <c:v>-9.5368510333134751</c:v>
                </c:pt>
                <c:pt idx="5174">
                  <c:v>-9.5777111392234708</c:v>
                </c:pt>
                <c:pt idx="5175">
                  <c:v>-9.5777111392234708</c:v>
                </c:pt>
                <c:pt idx="5176">
                  <c:v>-9.5368510333134751</c:v>
                </c:pt>
                <c:pt idx="5177">
                  <c:v>-9.455129011616048</c:v>
                </c:pt>
                <c:pt idx="5178">
                  <c:v>-9.495990324111002</c:v>
                </c:pt>
                <c:pt idx="5179">
                  <c:v>-9.495990324111002</c:v>
                </c:pt>
                <c:pt idx="5180">
                  <c:v>-9.495990324111002</c:v>
                </c:pt>
                <c:pt idx="5181">
                  <c:v>-9.495990324111002</c:v>
                </c:pt>
                <c:pt idx="5182">
                  <c:v>-9.5368510333134751</c:v>
                </c:pt>
                <c:pt idx="5183">
                  <c:v>-9.495990324111002</c:v>
                </c:pt>
                <c:pt idx="5184">
                  <c:v>-9.495990324111002</c:v>
                </c:pt>
                <c:pt idx="5185">
                  <c:v>-9.5368510333134751</c:v>
                </c:pt>
                <c:pt idx="5186">
                  <c:v>-9.5368510333134751</c:v>
                </c:pt>
                <c:pt idx="5187">
                  <c:v>-9.5368510333134751</c:v>
                </c:pt>
                <c:pt idx="5188">
                  <c:v>-9.5368510333134751</c:v>
                </c:pt>
                <c:pt idx="5189">
                  <c:v>-9.5368510333134751</c:v>
                </c:pt>
                <c:pt idx="5190">
                  <c:v>-9.495990324111002</c:v>
                </c:pt>
                <c:pt idx="5191">
                  <c:v>-9.5368510333134751</c:v>
                </c:pt>
                <c:pt idx="5192">
                  <c:v>-9.5368510333134751</c:v>
                </c:pt>
                <c:pt idx="5193">
                  <c:v>-9.495990324111002</c:v>
                </c:pt>
                <c:pt idx="5194">
                  <c:v>-9.5368510333134751</c:v>
                </c:pt>
                <c:pt idx="5195">
                  <c:v>-9.6185706418409858</c:v>
                </c:pt>
                <c:pt idx="5196">
                  <c:v>-9.5368510333134751</c:v>
                </c:pt>
                <c:pt idx="5197">
                  <c:v>-9.495990324111002</c:v>
                </c:pt>
                <c:pt idx="5198">
                  <c:v>-9.495990324111002</c:v>
                </c:pt>
                <c:pt idx="5199">
                  <c:v>-9.495990324111002</c:v>
                </c:pt>
                <c:pt idx="5200">
                  <c:v>-9.495990324111002</c:v>
                </c:pt>
                <c:pt idx="5201">
                  <c:v>-9.5368510333134751</c:v>
                </c:pt>
                <c:pt idx="5202">
                  <c:v>-9.495990324111002</c:v>
                </c:pt>
                <c:pt idx="5203">
                  <c:v>-9.5777111392234708</c:v>
                </c:pt>
                <c:pt idx="5204">
                  <c:v>-9.5368510333134751</c:v>
                </c:pt>
                <c:pt idx="5205">
                  <c:v>-9.5777111392234708</c:v>
                </c:pt>
                <c:pt idx="5206">
                  <c:v>-9.5368510333134751</c:v>
                </c:pt>
                <c:pt idx="5207">
                  <c:v>-9.495990324111002</c:v>
                </c:pt>
                <c:pt idx="5208">
                  <c:v>-9.455129011616048</c:v>
                </c:pt>
                <c:pt idx="5209">
                  <c:v>-9.455129011616048</c:v>
                </c:pt>
                <c:pt idx="5210">
                  <c:v>-9.455129011616048</c:v>
                </c:pt>
                <c:pt idx="5211">
                  <c:v>-9.495990324111002</c:v>
                </c:pt>
                <c:pt idx="5212">
                  <c:v>-9.495990324111002</c:v>
                </c:pt>
                <c:pt idx="5213">
                  <c:v>-9.455129011616048</c:v>
                </c:pt>
                <c:pt idx="5214">
                  <c:v>-9.495990324111002</c:v>
                </c:pt>
                <c:pt idx="5215">
                  <c:v>-9.5368510333134751</c:v>
                </c:pt>
                <c:pt idx="5216">
                  <c:v>-9.495990324111002</c:v>
                </c:pt>
                <c:pt idx="5217">
                  <c:v>-9.5368510333134751</c:v>
                </c:pt>
                <c:pt idx="5218">
                  <c:v>-9.455129011616048</c:v>
                </c:pt>
                <c:pt idx="5219">
                  <c:v>-9.5368510333134751</c:v>
                </c:pt>
                <c:pt idx="5220">
                  <c:v>-9.5368510333134751</c:v>
                </c:pt>
                <c:pt idx="5221">
                  <c:v>-9.5777111392234708</c:v>
                </c:pt>
                <c:pt idx="5222">
                  <c:v>-9.5368510333134751</c:v>
                </c:pt>
                <c:pt idx="5223">
                  <c:v>-9.5777111392234708</c:v>
                </c:pt>
                <c:pt idx="5224">
                  <c:v>-9.5368510333134751</c:v>
                </c:pt>
                <c:pt idx="5225">
                  <c:v>-9.5368510333134751</c:v>
                </c:pt>
                <c:pt idx="5226">
                  <c:v>-9.495990324111002</c:v>
                </c:pt>
                <c:pt idx="5227">
                  <c:v>-9.495990324111002</c:v>
                </c:pt>
                <c:pt idx="5228">
                  <c:v>-9.495990324111002</c:v>
                </c:pt>
                <c:pt idx="5229">
                  <c:v>-9.495990324111002</c:v>
                </c:pt>
                <c:pt idx="5230">
                  <c:v>-9.455129011616048</c:v>
                </c:pt>
                <c:pt idx="5231">
                  <c:v>-9.5368510333134751</c:v>
                </c:pt>
                <c:pt idx="5232">
                  <c:v>-9.495990324111002</c:v>
                </c:pt>
                <c:pt idx="5233">
                  <c:v>-9.455129011616048</c:v>
                </c:pt>
                <c:pt idx="5234">
                  <c:v>-9.455129011616048</c:v>
                </c:pt>
                <c:pt idx="5235">
                  <c:v>-9.455129011616048</c:v>
                </c:pt>
                <c:pt idx="5236">
                  <c:v>-9.495990324111002</c:v>
                </c:pt>
                <c:pt idx="5237">
                  <c:v>-9.5368510333134751</c:v>
                </c:pt>
                <c:pt idx="5238">
                  <c:v>-9.495990324111002</c:v>
                </c:pt>
                <c:pt idx="5239">
                  <c:v>-9.495990324111002</c:v>
                </c:pt>
                <c:pt idx="5240">
                  <c:v>-9.495990324111002</c:v>
                </c:pt>
                <c:pt idx="5241">
                  <c:v>-9.5368510333134751</c:v>
                </c:pt>
                <c:pt idx="5242">
                  <c:v>-9.495990324111002</c:v>
                </c:pt>
                <c:pt idx="5243">
                  <c:v>-9.455129011616048</c:v>
                </c:pt>
                <c:pt idx="5244">
                  <c:v>-9.414267095828615</c:v>
                </c:pt>
                <c:pt idx="5245">
                  <c:v>-9.455129011616048</c:v>
                </c:pt>
                <c:pt idx="5246">
                  <c:v>-9.495990324111002</c:v>
                </c:pt>
                <c:pt idx="5247">
                  <c:v>-9.495990324111002</c:v>
                </c:pt>
                <c:pt idx="5248">
                  <c:v>-9.455129011616048</c:v>
                </c:pt>
                <c:pt idx="5249">
                  <c:v>-9.455129011616048</c:v>
                </c:pt>
                <c:pt idx="5250">
                  <c:v>-9.455129011616048</c:v>
                </c:pt>
                <c:pt idx="5251">
                  <c:v>-9.455129011616048</c:v>
                </c:pt>
                <c:pt idx="5252">
                  <c:v>-9.455129011616048</c:v>
                </c:pt>
                <c:pt idx="5253">
                  <c:v>-9.495990324111002</c:v>
                </c:pt>
                <c:pt idx="5254">
                  <c:v>-9.495990324111002</c:v>
                </c:pt>
                <c:pt idx="5255">
                  <c:v>-9.455129011616048</c:v>
                </c:pt>
                <c:pt idx="5256">
                  <c:v>-9.455129011616048</c:v>
                </c:pt>
                <c:pt idx="5257">
                  <c:v>-9.455129011616048</c:v>
                </c:pt>
                <c:pt idx="5258">
                  <c:v>-9.455129011616048</c:v>
                </c:pt>
                <c:pt idx="5259">
                  <c:v>-9.495990324111002</c:v>
                </c:pt>
                <c:pt idx="5260">
                  <c:v>-9.455129011616048</c:v>
                </c:pt>
                <c:pt idx="5261">
                  <c:v>-9.495990324111002</c:v>
                </c:pt>
                <c:pt idx="5262">
                  <c:v>-9.495990324111002</c:v>
                </c:pt>
                <c:pt idx="5263">
                  <c:v>-9.455129011616048</c:v>
                </c:pt>
                <c:pt idx="5264">
                  <c:v>-9.455129011616048</c:v>
                </c:pt>
                <c:pt idx="5265">
                  <c:v>-9.414267095828615</c:v>
                </c:pt>
                <c:pt idx="5266">
                  <c:v>-9.495990324111002</c:v>
                </c:pt>
                <c:pt idx="5267">
                  <c:v>-9.455129011616048</c:v>
                </c:pt>
                <c:pt idx="5268">
                  <c:v>-9.455129011616048</c:v>
                </c:pt>
                <c:pt idx="5269">
                  <c:v>-9.455129011616048</c:v>
                </c:pt>
                <c:pt idx="5270">
                  <c:v>-9.414267095828615</c:v>
                </c:pt>
                <c:pt idx="5271">
                  <c:v>-9.455129011616048</c:v>
                </c:pt>
                <c:pt idx="5272">
                  <c:v>-9.414267095828615</c:v>
                </c:pt>
                <c:pt idx="5273">
                  <c:v>-9.495990324111002</c:v>
                </c:pt>
                <c:pt idx="5274">
                  <c:v>-9.495990324111002</c:v>
                </c:pt>
                <c:pt idx="5275">
                  <c:v>-9.414267095828615</c:v>
                </c:pt>
                <c:pt idx="5276">
                  <c:v>-9.414267095828615</c:v>
                </c:pt>
                <c:pt idx="5277">
                  <c:v>-9.414267095828615</c:v>
                </c:pt>
                <c:pt idx="5278">
                  <c:v>-9.495990324111002</c:v>
                </c:pt>
                <c:pt idx="5279">
                  <c:v>-9.495990324111002</c:v>
                </c:pt>
                <c:pt idx="5280">
                  <c:v>-9.495990324111002</c:v>
                </c:pt>
                <c:pt idx="5281">
                  <c:v>-9.495990324111002</c:v>
                </c:pt>
                <c:pt idx="5282">
                  <c:v>-9.5368510333134751</c:v>
                </c:pt>
                <c:pt idx="5283">
                  <c:v>-9.455129011616048</c:v>
                </c:pt>
                <c:pt idx="5284">
                  <c:v>-9.455129011616048</c:v>
                </c:pt>
                <c:pt idx="5285">
                  <c:v>-9.5368510333134751</c:v>
                </c:pt>
                <c:pt idx="5286">
                  <c:v>-9.495990324111002</c:v>
                </c:pt>
                <c:pt idx="5287">
                  <c:v>-9.495990324111002</c:v>
                </c:pt>
                <c:pt idx="5288">
                  <c:v>-9.5368510333134751</c:v>
                </c:pt>
                <c:pt idx="5289">
                  <c:v>-9.5368510333134751</c:v>
                </c:pt>
                <c:pt idx="5290">
                  <c:v>-9.414267095828615</c:v>
                </c:pt>
                <c:pt idx="5291">
                  <c:v>-9.414267095828615</c:v>
                </c:pt>
                <c:pt idx="5292">
                  <c:v>-9.455129011616048</c:v>
                </c:pt>
                <c:pt idx="5293">
                  <c:v>-9.414267095828615</c:v>
                </c:pt>
                <c:pt idx="5294">
                  <c:v>-9.414267095828615</c:v>
                </c:pt>
                <c:pt idx="5295">
                  <c:v>-9.455129011616048</c:v>
                </c:pt>
                <c:pt idx="5296">
                  <c:v>-9.495990324111002</c:v>
                </c:pt>
                <c:pt idx="5297">
                  <c:v>-9.495990324111002</c:v>
                </c:pt>
                <c:pt idx="5298">
                  <c:v>-9.495990324111002</c:v>
                </c:pt>
                <c:pt idx="5299">
                  <c:v>-9.455129011616048</c:v>
                </c:pt>
                <c:pt idx="5300">
                  <c:v>-9.495990324111002</c:v>
                </c:pt>
                <c:pt idx="5301">
                  <c:v>-9.495990324111002</c:v>
                </c:pt>
                <c:pt idx="5302">
                  <c:v>-9.455129011616048</c:v>
                </c:pt>
                <c:pt idx="5303">
                  <c:v>-9.414267095828615</c:v>
                </c:pt>
                <c:pt idx="5304">
                  <c:v>-9.495990324111002</c:v>
                </c:pt>
                <c:pt idx="5305">
                  <c:v>-9.495990324111002</c:v>
                </c:pt>
                <c:pt idx="5306">
                  <c:v>-9.455129011616048</c:v>
                </c:pt>
                <c:pt idx="5307">
                  <c:v>-9.3734045767487011</c:v>
                </c:pt>
                <c:pt idx="5308">
                  <c:v>-9.414267095828615</c:v>
                </c:pt>
                <c:pt idx="5309">
                  <c:v>-9.455129011616048</c:v>
                </c:pt>
                <c:pt idx="5310">
                  <c:v>-9.455129011616048</c:v>
                </c:pt>
                <c:pt idx="5311">
                  <c:v>-9.495990324111002</c:v>
                </c:pt>
                <c:pt idx="5312">
                  <c:v>-9.455129011616048</c:v>
                </c:pt>
                <c:pt idx="5313">
                  <c:v>-9.495990324111002</c:v>
                </c:pt>
                <c:pt idx="5314">
                  <c:v>-9.455129011616048</c:v>
                </c:pt>
                <c:pt idx="5315">
                  <c:v>-9.455129011616048</c:v>
                </c:pt>
                <c:pt idx="5316">
                  <c:v>-9.495990324111002</c:v>
                </c:pt>
                <c:pt idx="5317">
                  <c:v>-9.495990324111002</c:v>
                </c:pt>
                <c:pt idx="5318">
                  <c:v>-9.495990324111002</c:v>
                </c:pt>
                <c:pt idx="5319">
                  <c:v>-9.495990324111002</c:v>
                </c:pt>
                <c:pt idx="5320">
                  <c:v>-9.495990324111002</c:v>
                </c:pt>
                <c:pt idx="5321">
                  <c:v>-9.455129011616048</c:v>
                </c:pt>
                <c:pt idx="5322">
                  <c:v>-9.495990324111002</c:v>
                </c:pt>
                <c:pt idx="5323">
                  <c:v>-9.495990324111002</c:v>
                </c:pt>
                <c:pt idx="5324">
                  <c:v>-9.455129011616048</c:v>
                </c:pt>
                <c:pt idx="5325">
                  <c:v>-9.414267095828615</c:v>
                </c:pt>
                <c:pt idx="5326">
                  <c:v>-9.455129011616048</c:v>
                </c:pt>
                <c:pt idx="5327">
                  <c:v>-9.495990324111002</c:v>
                </c:pt>
                <c:pt idx="5328">
                  <c:v>-9.495990324111002</c:v>
                </c:pt>
                <c:pt idx="5329">
                  <c:v>-9.495990324111002</c:v>
                </c:pt>
                <c:pt idx="5330">
                  <c:v>-9.495990324111002</c:v>
                </c:pt>
                <c:pt idx="5331">
                  <c:v>-9.455129011616048</c:v>
                </c:pt>
                <c:pt idx="5332">
                  <c:v>-9.455129011616048</c:v>
                </c:pt>
                <c:pt idx="5333">
                  <c:v>-9.455129011616048</c:v>
                </c:pt>
                <c:pt idx="5334">
                  <c:v>-9.414267095828615</c:v>
                </c:pt>
                <c:pt idx="5335">
                  <c:v>-9.3325414543763099</c:v>
                </c:pt>
                <c:pt idx="5336">
                  <c:v>-9.3734045767487011</c:v>
                </c:pt>
                <c:pt idx="5337">
                  <c:v>-9.3734045767487011</c:v>
                </c:pt>
                <c:pt idx="5338">
                  <c:v>-9.3734045767487011</c:v>
                </c:pt>
                <c:pt idx="5339">
                  <c:v>-9.3734045767487011</c:v>
                </c:pt>
                <c:pt idx="5340">
                  <c:v>-9.3734045767487011</c:v>
                </c:pt>
                <c:pt idx="5341">
                  <c:v>-9.2508133997540867</c:v>
                </c:pt>
                <c:pt idx="5342">
                  <c:v>-9.3325414543763099</c:v>
                </c:pt>
                <c:pt idx="5343">
                  <c:v>-9.3734045767487011</c:v>
                </c:pt>
                <c:pt idx="5344">
                  <c:v>-9.414267095828615</c:v>
                </c:pt>
                <c:pt idx="5345">
                  <c:v>-9.414267095828615</c:v>
                </c:pt>
                <c:pt idx="5346">
                  <c:v>-9.414267095828615</c:v>
                </c:pt>
                <c:pt idx="5347">
                  <c:v>-9.414267095828615</c:v>
                </c:pt>
                <c:pt idx="5348">
                  <c:v>-9.414267095828615</c:v>
                </c:pt>
                <c:pt idx="5349">
                  <c:v>-9.455129011616048</c:v>
                </c:pt>
                <c:pt idx="5350">
                  <c:v>-9.455129011616048</c:v>
                </c:pt>
                <c:pt idx="5351">
                  <c:v>-9.455129011616048</c:v>
                </c:pt>
                <c:pt idx="5352">
                  <c:v>-9.414267095828615</c:v>
                </c:pt>
                <c:pt idx="5353">
                  <c:v>-9.495990324111002</c:v>
                </c:pt>
                <c:pt idx="5354">
                  <c:v>-9.495990324111002</c:v>
                </c:pt>
                <c:pt idx="5355">
                  <c:v>-9.495990324111002</c:v>
                </c:pt>
                <c:pt idx="5356">
                  <c:v>-9.495990324111002</c:v>
                </c:pt>
                <c:pt idx="5357">
                  <c:v>-9.455129011616048</c:v>
                </c:pt>
                <c:pt idx="5358">
                  <c:v>-9.455129011616048</c:v>
                </c:pt>
                <c:pt idx="5359">
                  <c:v>-9.455129011616048</c:v>
                </c:pt>
                <c:pt idx="5360">
                  <c:v>-9.455129011616048</c:v>
                </c:pt>
                <c:pt idx="5361">
                  <c:v>-9.5368510333134751</c:v>
                </c:pt>
                <c:pt idx="5362">
                  <c:v>-9.5777111392234708</c:v>
                </c:pt>
                <c:pt idx="5363">
                  <c:v>-9.495990324111002</c:v>
                </c:pt>
                <c:pt idx="5364">
                  <c:v>-9.495990324111002</c:v>
                </c:pt>
                <c:pt idx="5365">
                  <c:v>-9.414267095828615</c:v>
                </c:pt>
                <c:pt idx="5366">
                  <c:v>-9.455129011616048</c:v>
                </c:pt>
                <c:pt idx="5367">
                  <c:v>-9.455129011616048</c:v>
                </c:pt>
                <c:pt idx="5368">
                  <c:v>-9.495990324111002</c:v>
                </c:pt>
                <c:pt idx="5369">
                  <c:v>-9.495990324111002</c:v>
                </c:pt>
                <c:pt idx="5370">
                  <c:v>-9.455129011616048</c:v>
                </c:pt>
                <c:pt idx="5371">
                  <c:v>-9.414267095828615</c:v>
                </c:pt>
                <c:pt idx="5372">
                  <c:v>-9.455129011616048</c:v>
                </c:pt>
                <c:pt idx="5373">
                  <c:v>-9.414267095828615</c:v>
                </c:pt>
                <c:pt idx="5374">
                  <c:v>-9.414267095828615</c:v>
                </c:pt>
                <c:pt idx="5375">
                  <c:v>-9.414267095828615</c:v>
                </c:pt>
                <c:pt idx="5376">
                  <c:v>-9.414267095828615</c:v>
                </c:pt>
                <c:pt idx="5377">
                  <c:v>-9.455129011616048</c:v>
                </c:pt>
                <c:pt idx="5378">
                  <c:v>-9.455129011616048</c:v>
                </c:pt>
                <c:pt idx="5379">
                  <c:v>-9.455129011616048</c:v>
                </c:pt>
                <c:pt idx="5380">
                  <c:v>-9.495990324111002</c:v>
                </c:pt>
                <c:pt idx="5381">
                  <c:v>-9.455129011616048</c:v>
                </c:pt>
                <c:pt idx="5382">
                  <c:v>-9.455129011616048</c:v>
                </c:pt>
                <c:pt idx="5383">
                  <c:v>-9.455129011616048</c:v>
                </c:pt>
                <c:pt idx="5384">
                  <c:v>-9.414267095828615</c:v>
                </c:pt>
                <c:pt idx="5385">
                  <c:v>-9.455129011616048</c:v>
                </c:pt>
                <c:pt idx="5386">
                  <c:v>-9.455129011616048</c:v>
                </c:pt>
                <c:pt idx="5387">
                  <c:v>-9.455129011616048</c:v>
                </c:pt>
                <c:pt idx="5388">
                  <c:v>-9.414267095828615</c:v>
                </c:pt>
                <c:pt idx="5389">
                  <c:v>-9.414267095828615</c:v>
                </c:pt>
                <c:pt idx="5390">
                  <c:v>-9.455129011616048</c:v>
                </c:pt>
                <c:pt idx="5391">
                  <c:v>-9.414267095828615</c:v>
                </c:pt>
                <c:pt idx="5392">
                  <c:v>-9.414267095828615</c:v>
                </c:pt>
                <c:pt idx="5393">
                  <c:v>-9.3325414543763099</c:v>
                </c:pt>
                <c:pt idx="5394">
                  <c:v>-9.414267095828615</c:v>
                </c:pt>
                <c:pt idx="5395">
                  <c:v>-9.414267095828615</c:v>
                </c:pt>
                <c:pt idx="5396">
                  <c:v>-9.414267095828615</c:v>
                </c:pt>
                <c:pt idx="5397">
                  <c:v>-9.3734045767487011</c:v>
                </c:pt>
                <c:pt idx="5398">
                  <c:v>-9.414267095828615</c:v>
                </c:pt>
                <c:pt idx="5399">
                  <c:v>-9.414267095828615</c:v>
                </c:pt>
                <c:pt idx="5400">
                  <c:v>-9.414267095828615</c:v>
                </c:pt>
                <c:pt idx="5401">
                  <c:v>-9.2916777287114378</c:v>
                </c:pt>
                <c:pt idx="5402">
                  <c:v>-8.3925231310869339</c:v>
                </c:pt>
                <c:pt idx="5403">
                  <c:v>-6.7978496370754531</c:v>
                </c:pt>
                <c:pt idx="5404">
                  <c:v>-4.8339148928255922</c:v>
                </c:pt>
                <c:pt idx="5405">
                  <c:v>-2.6637889003948962</c:v>
                </c:pt>
                <c:pt idx="5406">
                  <c:v>-0.57395452319265139</c:v>
                </c:pt>
                <c:pt idx="5407">
                  <c:v>1.3501641059906759</c:v>
                </c:pt>
                <c:pt idx="5408">
                  <c:v>2.9056322294491284</c:v>
                </c:pt>
                <c:pt idx="5409">
                  <c:v>4.1341881403676588</c:v>
                </c:pt>
                <c:pt idx="5410">
                  <c:v>5.0354402428735012</c:v>
                </c:pt>
                <c:pt idx="5411">
                  <c:v>5.773024124678301</c:v>
                </c:pt>
                <c:pt idx="5412">
                  <c:v>6.3058331873267148</c:v>
                </c:pt>
                <c:pt idx="5413">
                  <c:v>6.7157488590038907</c:v>
                </c:pt>
                <c:pt idx="5414">
                  <c:v>7.0437205559329081</c:v>
                </c:pt>
                <c:pt idx="5415">
                  <c:v>7.28972217172225</c:v>
                </c:pt>
                <c:pt idx="5416">
                  <c:v>7.4537341265782766</c:v>
                </c:pt>
                <c:pt idx="5417">
                  <c:v>7.6997683753570145</c:v>
                </c:pt>
                <c:pt idx="5418">
                  <c:v>7.863802085539306</c:v>
                </c:pt>
                <c:pt idx="5419">
                  <c:v>8.0688564606381945</c:v>
                </c:pt>
                <c:pt idx="5420">
                  <c:v>8.2329097506141231</c:v>
                </c:pt>
                <c:pt idx="5421">
                  <c:v>8.3969717427205595</c:v>
                </c:pt>
                <c:pt idx="5422">
                  <c:v>8.4790060020727172</c:v>
                </c:pt>
                <c:pt idx="5423">
                  <c:v>8.5610424369575</c:v>
                </c:pt>
                <c:pt idx="5424">
                  <c:v>8.6841011684083504</c:v>
                </c:pt>
                <c:pt idx="5425">
                  <c:v>8.7661430421247015</c:v>
                </c:pt>
                <c:pt idx="5426">
                  <c:v>8.8481870913736778</c:v>
                </c:pt>
                <c:pt idx="5427">
                  <c:v>9.012281716469511</c:v>
                </c:pt>
                <c:pt idx="5428">
                  <c:v>9.1353583960645288</c:v>
                </c:pt>
                <c:pt idx="5429">
                  <c:v>9.2584399706079576</c:v>
                </c:pt>
                <c:pt idx="5430">
                  <c:v>9.3815264400997957</c:v>
                </c:pt>
                <c:pt idx="5431">
                  <c:v>9.5046178045400449</c:v>
                </c:pt>
                <c:pt idx="5432">
                  <c:v>9.6277140639287015</c:v>
                </c:pt>
                <c:pt idx="5433">
                  <c:v>9.7918500241444377</c:v>
                </c:pt>
                <c:pt idx="5434">
                  <c:v>9.9149577050793845</c:v>
                </c:pt>
                <c:pt idx="5435">
                  <c:v>9.9970322117851307</c:v>
                </c:pt>
                <c:pt idx="5436">
                  <c:v>10.120148050967426</c:v>
                </c:pt>
                <c:pt idx="5437">
                  <c:v>10.202227996504741</c:v>
                </c:pt>
                <c:pt idx="5438">
                  <c:v>10.28431011757468</c:v>
                </c:pt>
                <c:pt idx="5439">
                  <c:v>10.366394414177247</c:v>
                </c:pt>
                <c:pt idx="5440">
                  <c:v>10.44848088631244</c:v>
                </c:pt>
                <c:pt idx="5441">
                  <c:v>10.530569533980259</c:v>
                </c:pt>
                <c:pt idx="5442">
                  <c:v>10.571614673638903</c:v>
                </c:pt>
                <c:pt idx="5443">
                  <c:v>10.612660357180705</c:v>
                </c:pt>
                <c:pt idx="5444">
                  <c:v>10.694753355913777</c:v>
                </c:pt>
                <c:pt idx="5445">
                  <c:v>10.735800671105048</c:v>
                </c:pt>
                <c:pt idx="5446">
                  <c:v>10.776848530179477</c:v>
                </c:pt>
                <c:pt idx="5447">
                  <c:v>10.81789693313706</c:v>
                </c:pt>
                <c:pt idx="5448">
                  <c:v>10.81789693313706</c:v>
                </c:pt>
                <c:pt idx="5449">
                  <c:v>10.858945879977803</c:v>
                </c:pt>
                <c:pt idx="5450">
                  <c:v>10.899995370701699</c:v>
                </c:pt>
                <c:pt idx="5451">
                  <c:v>10.899995370701699</c:v>
                </c:pt>
                <c:pt idx="5452">
                  <c:v>10.941045405308754</c:v>
                </c:pt>
                <c:pt idx="5453">
                  <c:v>10.982095983798965</c:v>
                </c:pt>
                <c:pt idx="5454">
                  <c:v>10.982095983798965</c:v>
                </c:pt>
                <c:pt idx="5455">
                  <c:v>10.982095983798965</c:v>
                </c:pt>
                <c:pt idx="5456">
                  <c:v>10.982095983798965</c:v>
                </c:pt>
                <c:pt idx="5457">
                  <c:v>10.982095983798965</c:v>
                </c:pt>
                <c:pt idx="5458">
                  <c:v>10.982095983798965</c:v>
                </c:pt>
                <c:pt idx="5459">
                  <c:v>10.982095983798965</c:v>
                </c:pt>
                <c:pt idx="5460">
                  <c:v>10.982095983798965</c:v>
                </c:pt>
                <c:pt idx="5461">
                  <c:v>10.982095983798965</c:v>
                </c:pt>
                <c:pt idx="5462">
                  <c:v>10.982095983798965</c:v>
                </c:pt>
                <c:pt idx="5463">
                  <c:v>10.982095983798965</c:v>
                </c:pt>
                <c:pt idx="5464">
                  <c:v>10.982095983798965</c:v>
                </c:pt>
                <c:pt idx="5465">
                  <c:v>11.023147106172333</c:v>
                </c:pt>
                <c:pt idx="5466">
                  <c:v>10.982095983798965</c:v>
                </c:pt>
                <c:pt idx="5467">
                  <c:v>11.023147106172333</c:v>
                </c:pt>
                <c:pt idx="5468">
                  <c:v>10.982095983798965</c:v>
                </c:pt>
                <c:pt idx="5469">
                  <c:v>10.982095983798965</c:v>
                </c:pt>
                <c:pt idx="5470">
                  <c:v>10.982095983798965</c:v>
                </c:pt>
                <c:pt idx="5471">
                  <c:v>10.982095983798965</c:v>
                </c:pt>
                <c:pt idx="5472">
                  <c:v>10.982095983798965</c:v>
                </c:pt>
                <c:pt idx="5473">
                  <c:v>10.982095983798965</c:v>
                </c:pt>
                <c:pt idx="5474">
                  <c:v>10.982095983798965</c:v>
                </c:pt>
                <c:pt idx="5475">
                  <c:v>10.982095983798965</c:v>
                </c:pt>
                <c:pt idx="5476">
                  <c:v>11.023147106172333</c:v>
                </c:pt>
                <c:pt idx="5477">
                  <c:v>11.023147106172333</c:v>
                </c:pt>
                <c:pt idx="5478">
                  <c:v>11.023147106172333</c:v>
                </c:pt>
                <c:pt idx="5479">
                  <c:v>11.023147106172333</c:v>
                </c:pt>
                <c:pt idx="5480">
                  <c:v>11.023147106172333</c:v>
                </c:pt>
                <c:pt idx="5481">
                  <c:v>11.023147106172333</c:v>
                </c:pt>
                <c:pt idx="5482">
                  <c:v>11.023147106172333</c:v>
                </c:pt>
                <c:pt idx="5483">
                  <c:v>11.023147106172333</c:v>
                </c:pt>
                <c:pt idx="5484">
                  <c:v>10.982095983798965</c:v>
                </c:pt>
                <c:pt idx="5485">
                  <c:v>11.023147106172333</c:v>
                </c:pt>
                <c:pt idx="5486">
                  <c:v>11.023147106172333</c:v>
                </c:pt>
                <c:pt idx="5487">
                  <c:v>10.982095983798965</c:v>
                </c:pt>
                <c:pt idx="5488">
                  <c:v>11.023147106172333</c:v>
                </c:pt>
                <c:pt idx="5489">
                  <c:v>11.023147106172333</c:v>
                </c:pt>
                <c:pt idx="5490">
                  <c:v>10.982095983798965</c:v>
                </c:pt>
                <c:pt idx="5491">
                  <c:v>10.858945879977803</c:v>
                </c:pt>
                <c:pt idx="5492">
                  <c:v>10.776848530179477</c:v>
                </c:pt>
                <c:pt idx="5493">
                  <c:v>10.694753355913777</c:v>
                </c:pt>
                <c:pt idx="5494">
                  <c:v>10.653706584605663</c:v>
                </c:pt>
                <c:pt idx="5495">
                  <c:v>10.694753355913777</c:v>
                </c:pt>
                <c:pt idx="5496">
                  <c:v>10.735800671105048</c:v>
                </c:pt>
                <c:pt idx="5497">
                  <c:v>10.735800671105048</c:v>
                </c:pt>
                <c:pt idx="5498">
                  <c:v>10.735800671105048</c:v>
                </c:pt>
                <c:pt idx="5499">
                  <c:v>10.735800671105048</c:v>
                </c:pt>
                <c:pt idx="5500">
                  <c:v>10.735800671105048</c:v>
                </c:pt>
                <c:pt idx="5501">
                  <c:v>10.694753355913777</c:v>
                </c:pt>
                <c:pt idx="5502">
                  <c:v>10.653706584605663</c:v>
                </c:pt>
                <c:pt idx="5503">
                  <c:v>10.653706584605663</c:v>
                </c:pt>
                <c:pt idx="5504">
                  <c:v>10.612660357180705</c:v>
                </c:pt>
                <c:pt idx="5505">
                  <c:v>10.612660357180705</c:v>
                </c:pt>
                <c:pt idx="5506">
                  <c:v>10.530569533980259</c:v>
                </c:pt>
                <c:pt idx="5507">
                  <c:v>10.489524938204772</c:v>
                </c:pt>
                <c:pt idx="5508">
                  <c:v>10.489524938204772</c:v>
                </c:pt>
                <c:pt idx="5509">
                  <c:v>10.489524938204772</c:v>
                </c:pt>
                <c:pt idx="5510">
                  <c:v>10.530569533980259</c:v>
                </c:pt>
                <c:pt idx="5511">
                  <c:v>10.530569533980259</c:v>
                </c:pt>
                <c:pt idx="5512">
                  <c:v>10.530569533980259</c:v>
                </c:pt>
                <c:pt idx="5513">
                  <c:v>10.530569533980259</c:v>
                </c:pt>
                <c:pt idx="5514">
                  <c:v>10.489524938204772</c:v>
                </c:pt>
                <c:pt idx="5515">
                  <c:v>10.489524938204772</c:v>
                </c:pt>
                <c:pt idx="5516">
                  <c:v>10.530569533980259</c:v>
                </c:pt>
                <c:pt idx="5517">
                  <c:v>10.612660357180705</c:v>
                </c:pt>
                <c:pt idx="5518">
                  <c:v>10.653706584605663</c:v>
                </c:pt>
                <c:pt idx="5519">
                  <c:v>10.653706584605663</c:v>
                </c:pt>
                <c:pt idx="5520">
                  <c:v>10.653706584605663</c:v>
                </c:pt>
                <c:pt idx="5521">
                  <c:v>10.612660357180705</c:v>
                </c:pt>
                <c:pt idx="5522">
                  <c:v>10.612660357180705</c:v>
                </c:pt>
                <c:pt idx="5523">
                  <c:v>10.612660357180705</c:v>
                </c:pt>
                <c:pt idx="5524">
                  <c:v>10.571614673638903</c:v>
                </c:pt>
                <c:pt idx="5525">
                  <c:v>10.489524938204772</c:v>
                </c:pt>
                <c:pt idx="5526">
                  <c:v>10.44848088631244</c:v>
                </c:pt>
                <c:pt idx="5527">
                  <c:v>10.489524938204772</c:v>
                </c:pt>
                <c:pt idx="5528">
                  <c:v>10.571614673638903</c:v>
                </c:pt>
                <c:pt idx="5529">
                  <c:v>10.612660357180705</c:v>
                </c:pt>
                <c:pt idx="5530">
                  <c:v>10.653706584605663</c:v>
                </c:pt>
                <c:pt idx="5531">
                  <c:v>10.653706584605663</c:v>
                </c:pt>
                <c:pt idx="5532">
                  <c:v>10.694753355913777</c:v>
                </c:pt>
                <c:pt idx="5533">
                  <c:v>10.694753355913777</c:v>
                </c:pt>
                <c:pt idx="5534">
                  <c:v>10.653706584605663</c:v>
                </c:pt>
                <c:pt idx="5535">
                  <c:v>10.653706584605663</c:v>
                </c:pt>
                <c:pt idx="5536">
                  <c:v>10.612660357180705</c:v>
                </c:pt>
                <c:pt idx="5537">
                  <c:v>10.612660357180705</c:v>
                </c:pt>
                <c:pt idx="5538">
                  <c:v>10.612660357180705</c:v>
                </c:pt>
                <c:pt idx="5539">
                  <c:v>10.612660357180705</c:v>
                </c:pt>
                <c:pt idx="5540">
                  <c:v>10.653706584605663</c:v>
                </c:pt>
                <c:pt idx="5541">
                  <c:v>10.571614673638903</c:v>
                </c:pt>
                <c:pt idx="5542">
                  <c:v>10.530569533980259</c:v>
                </c:pt>
                <c:pt idx="5543">
                  <c:v>10.530569533980259</c:v>
                </c:pt>
                <c:pt idx="5544">
                  <c:v>10.530569533980259</c:v>
                </c:pt>
                <c:pt idx="5545">
                  <c:v>10.571614673638903</c:v>
                </c:pt>
                <c:pt idx="5546">
                  <c:v>10.571614673638903</c:v>
                </c:pt>
                <c:pt idx="5547">
                  <c:v>10.571614673638903</c:v>
                </c:pt>
                <c:pt idx="5548">
                  <c:v>10.571614673638903</c:v>
                </c:pt>
                <c:pt idx="5549">
                  <c:v>10.571614673638903</c:v>
                </c:pt>
                <c:pt idx="5550">
                  <c:v>10.530569533980259</c:v>
                </c:pt>
                <c:pt idx="5551">
                  <c:v>10.571614673638903</c:v>
                </c:pt>
                <c:pt idx="5552">
                  <c:v>10.571614673638903</c:v>
                </c:pt>
                <c:pt idx="5553">
                  <c:v>10.612660357180705</c:v>
                </c:pt>
                <c:pt idx="5554">
                  <c:v>10.612660357180705</c:v>
                </c:pt>
                <c:pt idx="5555">
                  <c:v>10.612660357180705</c:v>
                </c:pt>
                <c:pt idx="5556">
                  <c:v>10.612660357180705</c:v>
                </c:pt>
                <c:pt idx="5557">
                  <c:v>10.612660357180705</c:v>
                </c:pt>
                <c:pt idx="5558">
                  <c:v>10.571614673638903</c:v>
                </c:pt>
                <c:pt idx="5559">
                  <c:v>10.571614673638903</c:v>
                </c:pt>
                <c:pt idx="5560">
                  <c:v>10.571614673638903</c:v>
                </c:pt>
                <c:pt idx="5561">
                  <c:v>10.571614673638903</c:v>
                </c:pt>
                <c:pt idx="5562">
                  <c:v>10.571614673638903</c:v>
                </c:pt>
                <c:pt idx="5563">
                  <c:v>10.612660357180705</c:v>
                </c:pt>
                <c:pt idx="5564">
                  <c:v>10.612660357180705</c:v>
                </c:pt>
                <c:pt idx="5565">
                  <c:v>10.612660357180705</c:v>
                </c:pt>
                <c:pt idx="5566">
                  <c:v>10.571614673638903</c:v>
                </c:pt>
                <c:pt idx="5567">
                  <c:v>10.571614673638903</c:v>
                </c:pt>
                <c:pt idx="5568">
                  <c:v>10.653706584605663</c:v>
                </c:pt>
                <c:pt idx="5569">
                  <c:v>10.653706584605663</c:v>
                </c:pt>
                <c:pt idx="5570">
                  <c:v>10.694753355913777</c:v>
                </c:pt>
                <c:pt idx="5571">
                  <c:v>10.694753355913777</c:v>
                </c:pt>
                <c:pt idx="5572">
                  <c:v>10.694753355913777</c:v>
                </c:pt>
                <c:pt idx="5573">
                  <c:v>10.694753355913777</c:v>
                </c:pt>
                <c:pt idx="5574">
                  <c:v>10.694753355913777</c:v>
                </c:pt>
                <c:pt idx="5575">
                  <c:v>10.694753355913777</c:v>
                </c:pt>
                <c:pt idx="5576">
                  <c:v>10.694753355913777</c:v>
                </c:pt>
                <c:pt idx="5577">
                  <c:v>10.653706584605663</c:v>
                </c:pt>
                <c:pt idx="5578">
                  <c:v>10.653706584605663</c:v>
                </c:pt>
                <c:pt idx="5579">
                  <c:v>10.653706584605663</c:v>
                </c:pt>
                <c:pt idx="5580">
                  <c:v>10.653706584605663</c:v>
                </c:pt>
                <c:pt idx="5581">
                  <c:v>10.653706584605663</c:v>
                </c:pt>
                <c:pt idx="5582">
                  <c:v>10.612660357180705</c:v>
                </c:pt>
                <c:pt idx="5583">
                  <c:v>10.612660357180705</c:v>
                </c:pt>
                <c:pt idx="5584">
                  <c:v>10.612660357180705</c:v>
                </c:pt>
                <c:pt idx="5585">
                  <c:v>10.612660357180705</c:v>
                </c:pt>
                <c:pt idx="5586">
                  <c:v>10.571614673638903</c:v>
                </c:pt>
                <c:pt idx="5587">
                  <c:v>10.612660357180705</c:v>
                </c:pt>
                <c:pt idx="5588">
                  <c:v>10.571614673638903</c:v>
                </c:pt>
                <c:pt idx="5589">
                  <c:v>10.571614673638903</c:v>
                </c:pt>
                <c:pt idx="5590">
                  <c:v>10.612660357180705</c:v>
                </c:pt>
                <c:pt idx="5591">
                  <c:v>10.653706584605663</c:v>
                </c:pt>
                <c:pt idx="5592">
                  <c:v>10.653706584605663</c:v>
                </c:pt>
                <c:pt idx="5593">
                  <c:v>10.694753355913777</c:v>
                </c:pt>
                <c:pt idx="5594">
                  <c:v>10.653706584605663</c:v>
                </c:pt>
                <c:pt idx="5595">
                  <c:v>10.612660357180705</c:v>
                </c:pt>
                <c:pt idx="5596">
                  <c:v>10.653706584605663</c:v>
                </c:pt>
                <c:pt idx="5597">
                  <c:v>10.612660357180705</c:v>
                </c:pt>
                <c:pt idx="5598">
                  <c:v>10.571614673638903</c:v>
                </c:pt>
                <c:pt idx="5599">
                  <c:v>10.571614673638903</c:v>
                </c:pt>
                <c:pt idx="5600">
                  <c:v>10.612660357180705</c:v>
                </c:pt>
                <c:pt idx="5601">
                  <c:v>10.571614673638903</c:v>
                </c:pt>
                <c:pt idx="5602">
                  <c:v>10.571614673638903</c:v>
                </c:pt>
                <c:pt idx="5603">
                  <c:v>10.571614673638903</c:v>
                </c:pt>
                <c:pt idx="5604">
                  <c:v>10.571614673638903</c:v>
                </c:pt>
                <c:pt idx="5605">
                  <c:v>10.571614673638903</c:v>
                </c:pt>
                <c:pt idx="5606">
                  <c:v>10.571614673638903</c:v>
                </c:pt>
                <c:pt idx="5607">
                  <c:v>10.571614673638903</c:v>
                </c:pt>
                <c:pt idx="5608">
                  <c:v>10.571614673638903</c:v>
                </c:pt>
                <c:pt idx="5609">
                  <c:v>10.530569533980259</c:v>
                </c:pt>
                <c:pt idx="5610">
                  <c:v>10.571614673638903</c:v>
                </c:pt>
                <c:pt idx="5611">
                  <c:v>10.530569533980259</c:v>
                </c:pt>
                <c:pt idx="5612">
                  <c:v>10.530569533980259</c:v>
                </c:pt>
                <c:pt idx="5613">
                  <c:v>10.530569533980259</c:v>
                </c:pt>
                <c:pt idx="5614">
                  <c:v>10.571614673638903</c:v>
                </c:pt>
                <c:pt idx="5615">
                  <c:v>10.571614673638903</c:v>
                </c:pt>
                <c:pt idx="5616">
                  <c:v>10.571614673638903</c:v>
                </c:pt>
                <c:pt idx="5617">
                  <c:v>10.612660357180705</c:v>
                </c:pt>
                <c:pt idx="5618">
                  <c:v>10.653706584605663</c:v>
                </c:pt>
                <c:pt idx="5619">
                  <c:v>10.653706584605663</c:v>
                </c:pt>
                <c:pt idx="5620">
                  <c:v>10.612660357180705</c:v>
                </c:pt>
                <c:pt idx="5621">
                  <c:v>10.571614673638903</c:v>
                </c:pt>
                <c:pt idx="5622">
                  <c:v>10.612660357180705</c:v>
                </c:pt>
                <c:pt idx="5623">
                  <c:v>10.612660357180705</c:v>
                </c:pt>
                <c:pt idx="5624">
                  <c:v>10.612660357180705</c:v>
                </c:pt>
                <c:pt idx="5625">
                  <c:v>10.612660357180705</c:v>
                </c:pt>
                <c:pt idx="5626">
                  <c:v>10.612660357180705</c:v>
                </c:pt>
                <c:pt idx="5627">
                  <c:v>10.571614673638903</c:v>
                </c:pt>
                <c:pt idx="5628">
                  <c:v>10.571614673638903</c:v>
                </c:pt>
                <c:pt idx="5629">
                  <c:v>10.612660357180705</c:v>
                </c:pt>
                <c:pt idx="5630">
                  <c:v>10.612660357180705</c:v>
                </c:pt>
                <c:pt idx="5631">
                  <c:v>10.612660357180705</c:v>
                </c:pt>
                <c:pt idx="5632">
                  <c:v>10.571614673638903</c:v>
                </c:pt>
                <c:pt idx="5633">
                  <c:v>10.612660357180705</c:v>
                </c:pt>
                <c:pt idx="5634">
                  <c:v>10.612660357180705</c:v>
                </c:pt>
                <c:pt idx="5635">
                  <c:v>10.612660357180705</c:v>
                </c:pt>
                <c:pt idx="5636">
                  <c:v>10.612660357180705</c:v>
                </c:pt>
                <c:pt idx="5637">
                  <c:v>10.612660357180705</c:v>
                </c:pt>
                <c:pt idx="5638">
                  <c:v>10.612660357180705</c:v>
                </c:pt>
                <c:pt idx="5639">
                  <c:v>10.653706584605663</c:v>
                </c:pt>
                <c:pt idx="5640">
                  <c:v>10.653706584605663</c:v>
                </c:pt>
                <c:pt idx="5641">
                  <c:v>10.653706584605663</c:v>
                </c:pt>
                <c:pt idx="5642">
                  <c:v>10.653706584605663</c:v>
                </c:pt>
                <c:pt idx="5643">
                  <c:v>10.653706584605663</c:v>
                </c:pt>
                <c:pt idx="5644">
                  <c:v>10.612660357180705</c:v>
                </c:pt>
                <c:pt idx="5645">
                  <c:v>10.612660357180705</c:v>
                </c:pt>
                <c:pt idx="5646">
                  <c:v>10.612660357180705</c:v>
                </c:pt>
                <c:pt idx="5647">
                  <c:v>10.612660357180705</c:v>
                </c:pt>
                <c:pt idx="5648">
                  <c:v>10.612660357180705</c:v>
                </c:pt>
                <c:pt idx="5649">
                  <c:v>10.612660357180705</c:v>
                </c:pt>
                <c:pt idx="5650">
                  <c:v>10.612660357180705</c:v>
                </c:pt>
                <c:pt idx="5651">
                  <c:v>10.612660357180705</c:v>
                </c:pt>
                <c:pt idx="5652">
                  <c:v>10.612660357180705</c:v>
                </c:pt>
                <c:pt idx="5653">
                  <c:v>10.612660357180705</c:v>
                </c:pt>
                <c:pt idx="5654">
                  <c:v>10.612660357180705</c:v>
                </c:pt>
                <c:pt idx="5655">
                  <c:v>10.612660357180705</c:v>
                </c:pt>
                <c:pt idx="5656">
                  <c:v>10.612660357180705</c:v>
                </c:pt>
                <c:pt idx="5657">
                  <c:v>10.612660357180705</c:v>
                </c:pt>
                <c:pt idx="5658">
                  <c:v>10.612660357180705</c:v>
                </c:pt>
                <c:pt idx="5659">
                  <c:v>10.612660357180705</c:v>
                </c:pt>
                <c:pt idx="5660">
                  <c:v>10.612660357180705</c:v>
                </c:pt>
                <c:pt idx="5661">
                  <c:v>10.612660357180705</c:v>
                </c:pt>
                <c:pt idx="5662">
                  <c:v>10.612660357180705</c:v>
                </c:pt>
                <c:pt idx="5663">
                  <c:v>10.612660357180705</c:v>
                </c:pt>
                <c:pt idx="5664">
                  <c:v>10.612660357180705</c:v>
                </c:pt>
                <c:pt idx="5665">
                  <c:v>10.571614673638903</c:v>
                </c:pt>
                <c:pt idx="5666">
                  <c:v>10.571614673638903</c:v>
                </c:pt>
                <c:pt idx="5667">
                  <c:v>10.612660357180705</c:v>
                </c:pt>
                <c:pt idx="5668">
                  <c:v>10.612660357180705</c:v>
                </c:pt>
                <c:pt idx="5669">
                  <c:v>10.571614673638903</c:v>
                </c:pt>
                <c:pt idx="5670">
                  <c:v>10.571614673638903</c:v>
                </c:pt>
                <c:pt idx="5671">
                  <c:v>10.612660357180705</c:v>
                </c:pt>
                <c:pt idx="5672">
                  <c:v>10.612660357180705</c:v>
                </c:pt>
                <c:pt idx="5673">
                  <c:v>10.612660357180705</c:v>
                </c:pt>
                <c:pt idx="5674">
                  <c:v>10.612660357180705</c:v>
                </c:pt>
                <c:pt idx="5675">
                  <c:v>10.571614673638903</c:v>
                </c:pt>
                <c:pt idx="5676">
                  <c:v>10.571614673638903</c:v>
                </c:pt>
                <c:pt idx="5677">
                  <c:v>10.612660357180705</c:v>
                </c:pt>
                <c:pt idx="5678">
                  <c:v>10.612660357180705</c:v>
                </c:pt>
                <c:pt idx="5679">
                  <c:v>10.612660357180705</c:v>
                </c:pt>
                <c:pt idx="5680">
                  <c:v>10.612660357180705</c:v>
                </c:pt>
                <c:pt idx="5681">
                  <c:v>10.612660357180705</c:v>
                </c:pt>
                <c:pt idx="5682">
                  <c:v>10.612660357180705</c:v>
                </c:pt>
                <c:pt idx="5683">
                  <c:v>10.612660357180705</c:v>
                </c:pt>
                <c:pt idx="5684">
                  <c:v>10.612660357180705</c:v>
                </c:pt>
                <c:pt idx="5685">
                  <c:v>10.612660357180705</c:v>
                </c:pt>
                <c:pt idx="5686">
                  <c:v>10.612660357180705</c:v>
                </c:pt>
                <c:pt idx="5687">
                  <c:v>10.612660357180705</c:v>
                </c:pt>
                <c:pt idx="5688">
                  <c:v>10.612660357180705</c:v>
                </c:pt>
                <c:pt idx="5689">
                  <c:v>10.612660357180705</c:v>
                </c:pt>
                <c:pt idx="5690">
                  <c:v>10.612660357180705</c:v>
                </c:pt>
                <c:pt idx="5691">
                  <c:v>10.612660357180705</c:v>
                </c:pt>
                <c:pt idx="5692">
                  <c:v>10.612660357180705</c:v>
                </c:pt>
                <c:pt idx="5693">
                  <c:v>10.571614673638903</c:v>
                </c:pt>
                <c:pt idx="5694">
                  <c:v>10.530569533980259</c:v>
                </c:pt>
                <c:pt idx="5695">
                  <c:v>10.530569533980259</c:v>
                </c:pt>
                <c:pt idx="5696">
                  <c:v>10.571614673638903</c:v>
                </c:pt>
                <c:pt idx="5697">
                  <c:v>10.571614673638903</c:v>
                </c:pt>
                <c:pt idx="5698">
                  <c:v>10.530569533980259</c:v>
                </c:pt>
                <c:pt idx="5699">
                  <c:v>10.530569533980259</c:v>
                </c:pt>
                <c:pt idx="5700">
                  <c:v>10.530569533980259</c:v>
                </c:pt>
                <c:pt idx="5701">
                  <c:v>10.530569533980259</c:v>
                </c:pt>
                <c:pt idx="5702">
                  <c:v>10.571614673638903</c:v>
                </c:pt>
                <c:pt idx="5703">
                  <c:v>10.571614673638903</c:v>
                </c:pt>
                <c:pt idx="5704">
                  <c:v>10.571614673638903</c:v>
                </c:pt>
                <c:pt idx="5705">
                  <c:v>10.612660357180705</c:v>
                </c:pt>
                <c:pt idx="5706">
                  <c:v>10.653706584605663</c:v>
                </c:pt>
                <c:pt idx="5707">
                  <c:v>10.612660357180705</c:v>
                </c:pt>
                <c:pt idx="5708">
                  <c:v>10.612660357180705</c:v>
                </c:pt>
                <c:pt idx="5709">
                  <c:v>10.612660357180705</c:v>
                </c:pt>
                <c:pt idx="5710">
                  <c:v>10.612660357180705</c:v>
                </c:pt>
                <c:pt idx="5711">
                  <c:v>10.571614673638903</c:v>
                </c:pt>
                <c:pt idx="5712">
                  <c:v>10.612660357180705</c:v>
                </c:pt>
                <c:pt idx="5713">
                  <c:v>10.653706584605663</c:v>
                </c:pt>
                <c:pt idx="5714">
                  <c:v>10.612660357180705</c:v>
                </c:pt>
                <c:pt idx="5715">
                  <c:v>10.612660357180705</c:v>
                </c:pt>
                <c:pt idx="5716">
                  <c:v>10.612660357180705</c:v>
                </c:pt>
                <c:pt idx="5717">
                  <c:v>10.653706584605663</c:v>
                </c:pt>
                <c:pt idx="5718">
                  <c:v>10.612660357180705</c:v>
                </c:pt>
                <c:pt idx="5719">
                  <c:v>10.612660357180705</c:v>
                </c:pt>
                <c:pt idx="5720">
                  <c:v>10.612660357180705</c:v>
                </c:pt>
                <c:pt idx="5721">
                  <c:v>10.612660357180705</c:v>
                </c:pt>
                <c:pt idx="5722">
                  <c:v>10.612660357180705</c:v>
                </c:pt>
                <c:pt idx="5723">
                  <c:v>10.612660357180705</c:v>
                </c:pt>
                <c:pt idx="5724">
                  <c:v>10.612660357180705</c:v>
                </c:pt>
                <c:pt idx="5725">
                  <c:v>10.653706584605663</c:v>
                </c:pt>
                <c:pt idx="5726">
                  <c:v>10.612660357180705</c:v>
                </c:pt>
                <c:pt idx="5727">
                  <c:v>10.612660357180705</c:v>
                </c:pt>
                <c:pt idx="5728">
                  <c:v>10.612660357180705</c:v>
                </c:pt>
                <c:pt idx="5729">
                  <c:v>10.612660357180705</c:v>
                </c:pt>
                <c:pt idx="5730">
                  <c:v>10.653706584605663</c:v>
                </c:pt>
                <c:pt idx="5731">
                  <c:v>10.612660357180705</c:v>
                </c:pt>
                <c:pt idx="5732">
                  <c:v>10.612660357180705</c:v>
                </c:pt>
                <c:pt idx="5733">
                  <c:v>10.653706584605663</c:v>
                </c:pt>
                <c:pt idx="5734">
                  <c:v>10.612660357180705</c:v>
                </c:pt>
                <c:pt idx="5735">
                  <c:v>10.571614673638903</c:v>
                </c:pt>
                <c:pt idx="5736">
                  <c:v>10.612660357180705</c:v>
                </c:pt>
                <c:pt idx="5737">
                  <c:v>10.612660357180705</c:v>
                </c:pt>
                <c:pt idx="5738">
                  <c:v>10.612660357180705</c:v>
                </c:pt>
                <c:pt idx="5739">
                  <c:v>10.612660357180705</c:v>
                </c:pt>
                <c:pt idx="5740">
                  <c:v>10.612660357180705</c:v>
                </c:pt>
                <c:pt idx="5741">
                  <c:v>10.612660357180705</c:v>
                </c:pt>
                <c:pt idx="5742">
                  <c:v>10.571614673638903</c:v>
                </c:pt>
                <c:pt idx="5743">
                  <c:v>10.571614673638903</c:v>
                </c:pt>
                <c:pt idx="5744">
                  <c:v>10.612660357180705</c:v>
                </c:pt>
                <c:pt idx="5745">
                  <c:v>10.571614673638903</c:v>
                </c:pt>
                <c:pt idx="5746">
                  <c:v>10.612660357180705</c:v>
                </c:pt>
                <c:pt idx="5747">
                  <c:v>10.571614673638903</c:v>
                </c:pt>
                <c:pt idx="5748">
                  <c:v>10.571614673638903</c:v>
                </c:pt>
                <c:pt idx="5749">
                  <c:v>10.571614673638903</c:v>
                </c:pt>
                <c:pt idx="5750">
                  <c:v>10.530569533980259</c:v>
                </c:pt>
                <c:pt idx="5751">
                  <c:v>10.530569533980259</c:v>
                </c:pt>
                <c:pt idx="5752">
                  <c:v>10.571614673638903</c:v>
                </c:pt>
                <c:pt idx="5753">
                  <c:v>10.530569533980259</c:v>
                </c:pt>
                <c:pt idx="5754">
                  <c:v>10.571614673638903</c:v>
                </c:pt>
                <c:pt idx="5755">
                  <c:v>10.612660357180705</c:v>
                </c:pt>
                <c:pt idx="5756">
                  <c:v>10.612660357180705</c:v>
                </c:pt>
                <c:pt idx="5757">
                  <c:v>10.571614673638903</c:v>
                </c:pt>
                <c:pt idx="5758">
                  <c:v>10.571614673638903</c:v>
                </c:pt>
                <c:pt idx="5759">
                  <c:v>10.571614673638903</c:v>
                </c:pt>
                <c:pt idx="5760">
                  <c:v>10.612660357180705</c:v>
                </c:pt>
                <c:pt idx="5761">
                  <c:v>10.612660357180705</c:v>
                </c:pt>
                <c:pt idx="5762">
                  <c:v>10.571614673638903</c:v>
                </c:pt>
                <c:pt idx="5763">
                  <c:v>10.571614673638903</c:v>
                </c:pt>
                <c:pt idx="5764">
                  <c:v>10.612660357180705</c:v>
                </c:pt>
                <c:pt idx="5765">
                  <c:v>10.571614673638903</c:v>
                </c:pt>
                <c:pt idx="5766">
                  <c:v>10.571614673638903</c:v>
                </c:pt>
                <c:pt idx="5767">
                  <c:v>10.612660357180705</c:v>
                </c:pt>
                <c:pt idx="5768">
                  <c:v>10.571614673638903</c:v>
                </c:pt>
                <c:pt idx="5769">
                  <c:v>10.571614673638903</c:v>
                </c:pt>
                <c:pt idx="5770">
                  <c:v>10.571614673638903</c:v>
                </c:pt>
                <c:pt idx="5771">
                  <c:v>10.571614673638903</c:v>
                </c:pt>
                <c:pt idx="5772">
                  <c:v>10.571614673638903</c:v>
                </c:pt>
                <c:pt idx="5773">
                  <c:v>10.571614673638903</c:v>
                </c:pt>
                <c:pt idx="5774">
                  <c:v>10.571614673638903</c:v>
                </c:pt>
                <c:pt idx="5775">
                  <c:v>10.571614673638903</c:v>
                </c:pt>
                <c:pt idx="5776">
                  <c:v>10.612660357180705</c:v>
                </c:pt>
                <c:pt idx="5777">
                  <c:v>10.612660357180705</c:v>
                </c:pt>
                <c:pt idx="5778">
                  <c:v>10.612660357180705</c:v>
                </c:pt>
                <c:pt idx="5779">
                  <c:v>10.653706584605663</c:v>
                </c:pt>
                <c:pt idx="5780">
                  <c:v>10.612660357180705</c:v>
                </c:pt>
                <c:pt idx="5781">
                  <c:v>10.571614673638903</c:v>
                </c:pt>
                <c:pt idx="5782">
                  <c:v>10.612660357180705</c:v>
                </c:pt>
                <c:pt idx="5783">
                  <c:v>10.612660357180705</c:v>
                </c:pt>
                <c:pt idx="5784">
                  <c:v>10.571614673638903</c:v>
                </c:pt>
                <c:pt idx="5785">
                  <c:v>10.571614673638903</c:v>
                </c:pt>
                <c:pt idx="5786">
                  <c:v>10.571614673638903</c:v>
                </c:pt>
                <c:pt idx="5787">
                  <c:v>10.571614673638903</c:v>
                </c:pt>
                <c:pt idx="5788">
                  <c:v>10.612660357180705</c:v>
                </c:pt>
                <c:pt idx="5789">
                  <c:v>10.612660357180705</c:v>
                </c:pt>
                <c:pt idx="5790">
                  <c:v>10.612660357180705</c:v>
                </c:pt>
                <c:pt idx="5791">
                  <c:v>10.612660357180705</c:v>
                </c:pt>
                <c:pt idx="5792">
                  <c:v>10.612660357180705</c:v>
                </c:pt>
                <c:pt idx="5793">
                  <c:v>10.612660357180705</c:v>
                </c:pt>
                <c:pt idx="5794">
                  <c:v>10.612660357180705</c:v>
                </c:pt>
                <c:pt idx="5795">
                  <c:v>10.571614673638903</c:v>
                </c:pt>
                <c:pt idx="5796">
                  <c:v>10.571614673638903</c:v>
                </c:pt>
                <c:pt idx="5797">
                  <c:v>10.571614673638903</c:v>
                </c:pt>
                <c:pt idx="5798">
                  <c:v>10.571614673638903</c:v>
                </c:pt>
                <c:pt idx="5799">
                  <c:v>10.571614673638903</c:v>
                </c:pt>
                <c:pt idx="5800">
                  <c:v>10.571614673638903</c:v>
                </c:pt>
                <c:pt idx="5801">
                  <c:v>10.571614673638903</c:v>
                </c:pt>
                <c:pt idx="5802">
                  <c:v>10.571614673638903</c:v>
                </c:pt>
                <c:pt idx="5803">
                  <c:v>10.571614673638903</c:v>
                </c:pt>
                <c:pt idx="5804">
                  <c:v>10.571614673638903</c:v>
                </c:pt>
                <c:pt idx="5805">
                  <c:v>10.571614673638903</c:v>
                </c:pt>
                <c:pt idx="5806">
                  <c:v>10.571614673638903</c:v>
                </c:pt>
                <c:pt idx="5807">
                  <c:v>10.571614673638903</c:v>
                </c:pt>
                <c:pt idx="5808">
                  <c:v>10.571614673638903</c:v>
                </c:pt>
                <c:pt idx="5809">
                  <c:v>10.530569533980259</c:v>
                </c:pt>
                <c:pt idx="5810">
                  <c:v>10.571614673638903</c:v>
                </c:pt>
                <c:pt idx="5811">
                  <c:v>10.571614673638903</c:v>
                </c:pt>
                <c:pt idx="5812">
                  <c:v>10.530569533980259</c:v>
                </c:pt>
                <c:pt idx="5813">
                  <c:v>10.571614673638903</c:v>
                </c:pt>
                <c:pt idx="5814">
                  <c:v>10.571614673638903</c:v>
                </c:pt>
                <c:pt idx="5815">
                  <c:v>10.571614673638903</c:v>
                </c:pt>
                <c:pt idx="5816">
                  <c:v>10.571614673638903</c:v>
                </c:pt>
                <c:pt idx="5817">
                  <c:v>10.571614673638903</c:v>
                </c:pt>
                <c:pt idx="5818">
                  <c:v>10.571614673638903</c:v>
                </c:pt>
                <c:pt idx="5819">
                  <c:v>10.571614673638903</c:v>
                </c:pt>
                <c:pt idx="5820">
                  <c:v>10.571614673638903</c:v>
                </c:pt>
                <c:pt idx="5821">
                  <c:v>10.571614673638903</c:v>
                </c:pt>
                <c:pt idx="5822">
                  <c:v>10.612660357180705</c:v>
                </c:pt>
                <c:pt idx="5823">
                  <c:v>10.571614673638903</c:v>
                </c:pt>
                <c:pt idx="5824">
                  <c:v>10.571614673638903</c:v>
                </c:pt>
                <c:pt idx="5825">
                  <c:v>10.571614673638903</c:v>
                </c:pt>
                <c:pt idx="5826">
                  <c:v>10.612660357180705</c:v>
                </c:pt>
                <c:pt idx="5827">
                  <c:v>10.571614673638903</c:v>
                </c:pt>
                <c:pt idx="5828">
                  <c:v>10.530569533980259</c:v>
                </c:pt>
                <c:pt idx="5829">
                  <c:v>10.571614673638903</c:v>
                </c:pt>
                <c:pt idx="5830">
                  <c:v>10.571614673638903</c:v>
                </c:pt>
                <c:pt idx="5831">
                  <c:v>10.530569533980259</c:v>
                </c:pt>
                <c:pt idx="5832">
                  <c:v>10.489524938204772</c:v>
                </c:pt>
                <c:pt idx="5833">
                  <c:v>10.530569533980259</c:v>
                </c:pt>
                <c:pt idx="5834">
                  <c:v>10.571614673638903</c:v>
                </c:pt>
                <c:pt idx="5835">
                  <c:v>10.530569533980259</c:v>
                </c:pt>
                <c:pt idx="5836">
                  <c:v>10.571614673638903</c:v>
                </c:pt>
                <c:pt idx="5837">
                  <c:v>10.571614673638903</c:v>
                </c:pt>
                <c:pt idx="5838">
                  <c:v>10.571614673638903</c:v>
                </c:pt>
                <c:pt idx="5839">
                  <c:v>10.571614673638903</c:v>
                </c:pt>
                <c:pt idx="5840">
                  <c:v>10.571614673638903</c:v>
                </c:pt>
                <c:pt idx="5841">
                  <c:v>10.571614673638903</c:v>
                </c:pt>
                <c:pt idx="5842">
                  <c:v>10.571614673638903</c:v>
                </c:pt>
                <c:pt idx="5843">
                  <c:v>10.571614673638903</c:v>
                </c:pt>
                <c:pt idx="5844">
                  <c:v>10.571614673638903</c:v>
                </c:pt>
                <c:pt idx="5845">
                  <c:v>10.571614673638903</c:v>
                </c:pt>
                <c:pt idx="5846">
                  <c:v>10.612660357180705</c:v>
                </c:pt>
                <c:pt idx="5847">
                  <c:v>10.571614673638903</c:v>
                </c:pt>
                <c:pt idx="5848">
                  <c:v>10.571614673638903</c:v>
                </c:pt>
                <c:pt idx="5849">
                  <c:v>10.530569533980259</c:v>
                </c:pt>
                <c:pt idx="5850">
                  <c:v>10.571614673638903</c:v>
                </c:pt>
                <c:pt idx="5851">
                  <c:v>10.612660357180705</c:v>
                </c:pt>
                <c:pt idx="5852">
                  <c:v>10.571614673638903</c:v>
                </c:pt>
                <c:pt idx="5853">
                  <c:v>10.571614673638903</c:v>
                </c:pt>
                <c:pt idx="5854">
                  <c:v>10.571614673638903</c:v>
                </c:pt>
                <c:pt idx="5855">
                  <c:v>10.571614673638903</c:v>
                </c:pt>
                <c:pt idx="5856">
                  <c:v>10.571614673638903</c:v>
                </c:pt>
                <c:pt idx="5857">
                  <c:v>10.612660357180705</c:v>
                </c:pt>
                <c:pt idx="5858">
                  <c:v>10.612660357180705</c:v>
                </c:pt>
                <c:pt idx="5859">
                  <c:v>10.571614673638903</c:v>
                </c:pt>
                <c:pt idx="5860">
                  <c:v>10.612660357180705</c:v>
                </c:pt>
                <c:pt idx="5861">
                  <c:v>10.571614673638903</c:v>
                </c:pt>
                <c:pt idx="5862">
                  <c:v>10.571614673638903</c:v>
                </c:pt>
                <c:pt idx="5863">
                  <c:v>10.571614673638903</c:v>
                </c:pt>
                <c:pt idx="5864">
                  <c:v>10.612660357180705</c:v>
                </c:pt>
                <c:pt idx="5865">
                  <c:v>10.571614673638903</c:v>
                </c:pt>
                <c:pt idx="5866">
                  <c:v>10.571614673638903</c:v>
                </c:pt>
                <c:pt idx="5867">
                  <c:v>10.612660357180705</c:v>
                </c:pt>
                <c:pt idx="5868">
                  <c:v>10.612660357180705</c:v>
                </c:pt>
                <c:pt idx="5869">
                  <c:v>10.571614673638903</c:v>
                </c:pt>
                <c:pt idx="5870">
                  <c:v>10.530569533980259</c:v>
                </c:pt>
                <c:pt idx="5871">
                  <c:v>10.530569533980259</c:v>
                </c:pt>
                <c:pt idx="5872">
                  <c:v>10.571614673638903</c:v>
                </c:pt>
                <c:pt idx="5873">
                  <c:v>10.571614673638903</c:v>
                </c:pt>
                <c:pt idx="5874">
                  <c:v>10.571614673638903</c:v>
                </c:pt>
                <c:pt idx="5875">
                  <c:v>10.571614673638903</c:v>
                </c:pt>
                <c:pt idx="5876">
                  <c:v>10.571614673638903</c:v>
                </c:pt>
                <c:pt idx="5877">
                  <c:v>10.571614673638903</c:v>
                </c:pt>
                <c:pt idx="5878">
                  <c:v>10.571614673638903</c:v>
                </c:pt>
                <c:pt idx="5879">
                  <c:v>10.571614673638903</c:v>
                </c:pt>
                <c:pt idx="5880">
                  <c:v>10.571614673638903</c:v>
                </c:pt>
                <c:pt idx="5881">
                  <c:v>10.571614673638903</c:v>
                </c:pt>
                <c:pt idx="5882">
                  <c:v>10.571614673638903</c:v>
                </c:pt>
                <c:pt idx="5883">
                  <c:v>10.571614673638903</c:v>
                </c:pt>
                <c:pt idx="5884">
                  <c:v>10.612660357180705</c:v>
                </c:pt>
                <c:pt idx="5885">
                  <c:v>10.571614673638903</c:v>
                </c:pt>
                <c:pt idx="5886">
                  <c:v>10.612660357180705</c:v>
                </c:pt>
                <c:pt idx="5887">
                  <c:v>10.571614673638903</c:v>
                </c:pt>
                <c:pt idx="5888">
                  <c:v>10.571614673638903</c:v>
                </c:pt>
                <c:pt idx="5889">
                  <c:v>10.612660357180705</c:v>
                </c:pt>
                <c:pt idx="5890">
                  <c:v>10.571614673638903</c:v>
                </c:pt>
                <c:pt idx="5891">
                  <c:v>10.571614673638903</c:v>
                </c:pt>
                <c:pt idx="5892">
                  <c:v>10.571614673638903</c:v>
                </c:pt>
                <c:pt idx="5893">
                  <c:v>10.571614673638903</c:v>
                </c:pt>
                <c:pt idx="5894">
                  <c:v>10.571614673638903</c:v>
                </c:pt>
                <c:pt idx="5895">
                  <c:v>10.530569533980259</c:v>
                </c:pt>
                <c:pt idx="5896">
                  <c:v>10.571614673638903</c:v>
                </c:pt>
                <c:pt idx="5897">
                  <c:v>10.530569533980259</c:v>
                </c:pt>
                <c:pt idx="5898">
                  <c:v>10.530569533980259</c:v>
                </c:pt>
                <c:pt idx="5899">
                  <c:v>10.571614673638903</c:v>
                </c:pt>
                <c:pt idx="5900">
                  <c:v>10.530569533980259</c:v>
                </c:pt>
                <c:pt idx="5901">
                  <c:v>10.530569533980259</c:v>
                </c:pt>
                <c:pt idx="5902">
                  <c:v>10.530569533980259</c:v>
                </c:pt>
                <c:pt idx="5903">
                  <c:v>10.530569533980259</c:v>
                </c:pt>
                <c:pt idx="5904">
                  <c:v>10.530569533980259</c:v>
                </c:pt>
                <c:pt idx="5905">
                  <c:v>10.530569533980259</c:v>
                </c:pt>
                <c:pt idx="5906">
                  <c:v>10.571614673638903</c:v>
                </c:pt>
                <c:pt idx="5907">
                  <c:v>10.530569533980259</c:v>
                </c:pt>
                <c:pt idx="5908">
                  <c:v>10.530569533980259</c:v>
                </c:pt>
                <c:pt idx="5909">
                  <c:v>10.571614673638903</c:v>
                </c:pt>
                <c:pt idx="5910">
                  <c:v>10.530569533980259</c:v>
                </c:pt>
                <c:pt idx="5911">
                  <c:v>10.530569533980259</c:v>
                </c:pt>
                <c:pt idx="5912">
                  <c:v>10.571614673638903</c:v>
                </c:pt>
                <c:pt idx="5913">
                  <c:v>10.530569533980259</c:v>
                </c:pt>
                <c:pt idx="5914">
                  <c:v>10.571614673638903</c:v>
                </c:pt>
                <c:pt idx="5915">
                  <c:v>10.530569533980259</c:v>
                </c:pt>
                <c:pt idx="5916">
                  <c:v>10.530569533980259</c:v>
                </c:pt>
                <c:pt idx="5917">
                  <c:v>10.530569533980259</c:v>
                </c:pt>
                <c:pt idx="5918">
                  <c:v>10.530569533980259</c:v>
                </c:pt>
                <c:pt idx="5919">
                  <c:v>10.530569533980259</c:v>
                </c:pt>
                <c:pt idx="5920">
                  <c:v>10.530569533980259</c:v>
                </c:pt>
                <c:pt idx="5921">
                  <c:v>10.530569533980259</c:v>
                </c:pt>
                <c:pt idx="5922">
                  <c:v>10.571614673638903</c:v>
                </c:pt>
                <c:pt idx="5923">
                  <c:v>10.571614673638903</c:v>
                </c:pt>
                <c:pt idx="5924">
                  <c:v>10.530569533980259</c:v>
                </c:pt>
                <c:pt idx="5925">
                  <c:v>10.571614673638903</c:v>
                </c:pt>
                <c:pt idx="5926">
                  <c:v>10.571614673638903</c:v>
                </c:pt>
                <c:pt idx="5927">
                  <c:v>10.571614673638903</c:v>
                </c:pt>
                <c:pt idx="5928">
                  <c:v>10.571614673638903</c:v>
                </c:pt>
                <c:pt idx="5929">
                  <c:v>10.612660357180705</c:v>
                </c:pt>
                <c:pt idx="5930">
                  <c:v>10.571614673638903</c:v>
                </c:pt>
                <c:pt idx="5931">
                  <c:v>10.571614673638903</c:v>
                </c:pt>
                <c:pt idx="5932">
                  <c:v>10.530569533980259</c:v>
                </c:pt>
                <c:pt idx="5933">
                  <c:v>10.571614673638903</c:v>
                </c:pt>
                <c:pt idx="5934">
                  <c:v>10.571614673638903</c:v>
                </c:pt>
                <c:pt idx="5935">
                  <c:v>10.530569533980259</c:v>
                </c:pt>
                <c:pt idx="5936">
                  <c:v>10.530569533980259</c:v>
                </c:pt>
                <c:pt idx="5937">
                  <c:v>10.571614673638903</c:v>
                </c:pt>
                <c:pt idx="5938">
                  <c:v>10.571614673638903</c:v>
                </c:pt>
                <c:pt idx="5939">
                  <c:v>10.530569533980259</c:v>
                </c:pt>
                <c:pt idx="5940">
                  <c:v>10.530569533980259</c:v>
                </c:pt>
                <c:pt idx="5941">
                  <c:v>10.530569533980259</c:v>
                </c:pt>
                <c:pt idx="5942">
                  <c:v>10.489524938204772</c:v>
                </c:pt>
                <c:pt idx="5943">
                  <c:v>10.530569533980259</c:v>
                </c:pt>
                <c:pt idx="5944">
                  <c:v>10.530569533980259</c:v>
                </c:pt>
                <c:pt idx="5945">
                  <c:v>10.530569533980259</c:v>
                </c:pt>
                <c:pt idx="5946">
                  <c:v>10.489524938204772</c:v>
                </c:pt>
                <c:pt idx="5947">
                  <c:v>10.489524938204772</c:v>
                </c:pt>
                <c:pt idx="5948">
                  <c:v>10.489524938204772</c:v>
                </c:pt>
                <c:pt idx="5949">
                  <c:v>10.530569533980259</c:v>
                </c:pt>
                <c:pt idx="5950">
                  <c:v>10.530569533980259</c:v>
                </c:pt>
                <c:pt idx="5951">
                  <c:v>10.530569533980259</c:v>
                </c:pt>
                <c:pt idx="5952">
                  <c:v>10.489524938204772</c:v>
                </c:pt>
                <c:pt idx="5953">
                  <c:v>10.530569533980259</c:v>
                </c:pt>
                <c:pt idx="5954">
                  <c:v>10.530569533980259</c:v>
                </c:pt>
                <c:pt idx="5955">
                  <c:v>10.530569533980259</c:v>
                </c:pt>
                <c:pt idx="5956">
                  <c:v>10.530569533980259</c:v>
                </c:pt>
                <c:pt idx="5957">
                  <c:v>10.530569533980259</c:v>
                </c:pt>
                <c:pt idx="5958">
                  <c:v>10.530569533980259</c:v>
                </c:pt>
                <c:pt idx="5959">
                  <c:v>10.530569533980259</c:v>
                </c:pt>
                <c:pt idx="5960">
                  <c:v>10.530569533980259</c:v>
                </c:pt>
                <c:pt idx="5961">
                  <c:v>10.530569533980259</c:v>
                </c:pt>
                <c:pt idx="5962">
                  <c:v>10.571614673638903</c:v>
                </c:pt>
                <c:pt idx="5963">
                  <c:v>10.530569533980259</c:v>
                </c:pt>
                <c:pt idx="5964">
                  <c:v>10.530569533980259</c:v>
                </c:pt>
                <c:pt idx="5965">
                  <c:v>10.530569533980259</c:v>
                </c:pt>
                <c:pt idx="5966">
                  <c:v>10.571614673638903</c:v>
                </c:pt>
                <c:pt idx="5967">
                  <c:v>10.489524938204772</c:v>
                </c:pt>
                <c:pt idx="5968">
                  <c:v>10.530569533980259</c:v>
                </c:pt>
                <c:pt idx="5969">
                  <c:v>10.489524938204772</c:v>
                </c:pt>
                <c:pt idx="5970">
                  <c:v>10.489524938204772</c:v>
                </c:pt>
                <c:pt idx="5971">
                  <c:v>10.530569533980259</c:v>
                </c:pt>
                <c:pt idx="5972">
                  <c:v>10.571614673638903</c:v>
                </c:pt>
                <c:pt idx="5973">
                  <c:v>10.489524938204772</c:v>
                </c:pt>
                <c:pt idx="5974">
                  <c:v>10.530569533980259</c:v>
                </c:pt>
                <c:pt idx="5975">
                  <c:v>10.530569533980259</c:v>
                </c:pt>
                <c:pt idx="5976">
                  <c:v>10.530569533980259</c:v>
                </c:pt>
                <c:pt idx="5977">
                  <c:v>10.530569533980259</c:v>
                </c:pt>
                <c:pt idx="5978">
                  <c:v>10.530569533980259</c:v>
                </c:pt>
                <c:pt idx="5979">
                  <c:v>10.571614673638903</c:v>
                </c:pt>
                <c:pt idx="5980">
                  <c:v>10.571614673638903</c:v>
                </c:pt>
                <c:pt idx="5981">
                  <c:v>10.571614673638903</c:v>
                </c:pt>
                <c:pt idx="5982">
                  <c:v>10.530569533980259</c:v>
                </c:pt>
                <c:pt idx="5983">
                  <c:v>10.571614673638903</c:v>
                </c:pt>
                <c:pt idx="5984">
                  <c:v>10.571614673638903</c:v>
                </c:pt>
                <c:pt idx="5985">
                  <c:v>10.530569533980259</c:v>
                </c:pt>
                <c:pt idx="5986">
                  <c:v>10.571614673638903</c:v>
                </c:pt>
                <c:pt idx="5987">
                  <c:v>10.530569533980259</c:v>
                </c:pt>
                <c:pt idx="5988">
                  <c:v>10.530569533980259</c:v>
                </c:pt>
                <c:pt idx="5989">
                  <c:v>10.571614673638903</c:v>
                </c:pt>
                <c:pt idx="5990">
                  <c:v>10.571614673638903</c:v>
                </c:pt>
                <c:pt idx="5991">
                  <c:v>10.530569533980259</c:v>
                </c:pt>
                <c:pt idx="5992">
                  <c:v>10.530569533980259</c:v>
                </c:pt>
                <c:pt idx="5993">
                  <c:v>10.530569533980259</c:v>
                </c:pt>
                <c:pt idx="5994">
                  <c:v>10.489524938204772</c:v>
                </c:pt>
                <c:pt idx="5995">
                  <c:v>10.530569533980259</c:v>
                </c:pt>
                <c:pt idx="5996">
                  <c:v>10.530569533980259</c:v>
                </c:pt>
                <c:pt idx="5997">
                  <c:v>10.530569533980259</c:v>
                </c:pt>
                <c:pt idx="5998">
                  <c:v>10.571614673638903</c:v>
                </c:pt>
                <c:pt idx="5999">
                  <c:v>10.571614673638903</c:v>
                </c:pt>
                <c:pt idx="6000">
                  <c:v>10.571614673638903</c:v>
                </c:pt>
                <c:pt idx="6001">
                  <c:v>10.530569533980259</c:v>
                </c:pt>
                <c:pt idx="6002">
                  <c:v>10.530569533980259</c:v>
                </c:pt>
                <c:pt idx="6003">
                  <c:v>10.571614673638903</c:v>
                </c:pt>
                <c:pt idx="6004">
                  <c:v>10.571614673638903</c:v>
                </c:pt>
                <c:pt idx="6005">
                  <c:v>10.571614673638903</c:v>
                </c:pt>
                <c:pt idx="6006">
                  <c:v>10.530569533980259</c:v>
                </c:pt>
                <c:pt idx="6007">
                  <c:v>10.530569533980259</c:v>
                </c:pt>
                <c:pt idx="6008">
                  <c:v>10.530569533980259</c:v>
                </c:pt>
                <c:pt idx="6009">
                  <c:v>10.530569533980259</c:v>
                </c:pt>
                <c:pt idx="6010">
                  <c:v>10.530569533980259</c:v>
                </c:pt>
                <c:pt idx="6011">
                  <c:v>10.530569533980259</c:v>
                </c:pt>
                <c:pt idx="6012">
                  <c:v>10.530569533980259</c:v>
                </c:pt>
                <c:pt idx="6013">
                  <c:v>10.571614673638903</c:v>
                </c:pt>
                <c:pt idx="6014">
                  <c:v>10.530569533980259</c:v>
                </c:pt>
                <c:pt idx="6015">
                  <c:v>10.571614673638903</c:v>
                </c:pt>
                <c:pt idx="6016">
                  <c:v>10.571614673638903</c:v>
                </c:pt>
                <c:pt idx="6017">
                  <c:v>10.530569533980259</c:v>
                </c:pt>
                <c:pt idx="6018">
                  <c:v>10.530569533980259</c:v>
                </c:pt>
                <c:pt idx="6019">
                  <c:v>10.530569533980259</c:v>
                </c:pt>
                <c:pt idx="6020">
                  <c:v>10.571614673638903</c:v>
                </c:pt>
                <c:pt idx="6021">
                  <c:v>10.530569533980259</c:v>
                </c:pt>
                <c:pt idx="6022">
                  <c:v>10.571614673638903</c:v>
                </c:pt>
                <c:pt idx="6023">
                  <c:v>10.530569533980259</c:v>
                </c:pt>
                <c:pt idx="6024">
                  <c:v>10.530569533980259</c:v>
                </c:pt>
                <c:pt idx="6025">
                  <c:v>10.530569533980259</c:v>
                </c:pt>
                <c:pt idx="6026">
                  <c:v>10.571614673638903</c:v>
                </c:pt>
                <c:pt idx="6027">
                  <c:v>10.530569533980259</c:v>
                </c:pt>
                <c:pt idx="6028">
                  <c:v>10.530569533980259</c:v>
                </c:pt>
                <c:pt idx="6029">
                  <c:v>10.530569533980259</c:v>
                </c:pt>
                <c:pt idx="6030">
                  <c:v>10.489524938204772</c:v>
                </c:pt>
                <c:pt idx="6031">
                  <c:v>10.44848088631244</c:v>
                </c:pt>
                <c:pt idx="6032">
                  <c:v>10.530569533980259</c:v>
                </c:pt>
                <c:pt idx="6033">
                  <c:v>10.530569533980259</c:v>
                </c:pt>
                <c:pt idx="6034">
                  <c:v>10.530569533980259</c:v>
                </c:pt>
                <c:pt idx="6035">
                  <c:v>10.530569533980259</c:v>
                </c:pt>
                <c:pt idx="6036">
                  <c:v>10.530569533980259</c:v>
                </c:pt>
                <c:pt idx="6037">
                  <c:v>10.530569533980259</c:v>
                </c:pt>
                <c:pt idx="6038">
                  <c:v>10.489524938204772</c:v>
                </c:pt>
                <c:pt idx="6039">
                  <c:v>10.530569533980259</c:v>
                </c:pt>
                <c:pt idx="6040">
                  <c:v>10.489524938204772</c:v>
                </c:pt>
                <c:pt idx="6041">
                  <c:v>10.530569533980259</c:v>
                </c:pt>
                <c:pt idx="6042">
                  <c:v>10.530569533980259</c:v>
                </c:pt>
                <c:pt idx="6043">
                  <c:v>10.571614673638903</c:v>
                </c:pt>
                <c:pt idx="6044">
                  <c:v>10.530569533980259</c:v>
                </c:pt>
                <c:pt idx="6045">
                  <c:v>10.530569533980259</c:v>
                </c:pt>
                <c:pt idx="6046">
                  <c:v>10.530569533980259</c:v>
                </c:pt>
                <c:pt idx="6047">
                  <c:v>10.530569533980259</c:v>
                </c:pt>
                <c:pt idx="6048">
                  <c:v>10.530569533980259</c:v>
                </c:pt>
                <c:pt idx="6049">
                  <c:v>10.530569533980259</c:v>
                </c:pt>
                <c:pt idx="6050">
                  <c:v>10.530569533980259</c:v>
                </c:pt>
                <c:pt idx="6051">
                  <c:v>10.530569533980259</c:v>
                </c:pt>
                <c:pt idx="6052">
                  <c:v>10.530569533980259</c:v>
                </c:pt>
                <c:pt idx="6053">
                  <c:v>10.530569533980259</c:v>
                </c:pt>
                <c:pt idx="6054">
                  <c:v>10.571614673638903</c:v>
                </c:pt>
                <c:pt idx="6055">
                  <c:v>10.530569533980259</c:v>
                </c:pt>
                <c:pt idx="6056">
                  <c:v>10.530569533980259</c:v>
                </c:pt>
                <c:pt idx="6057">
                  <c:v>10.530569533980259</c:v>
                </c:pt>
                <c:pt idx="6058">
                  <c:v>10.530569533980259</c:v>
                </c:pt>
                <c:pt idx="6059">
                  <c:v>10.530569533980259</c:v>
                </c:pt>
                <c:pt idx="6060">
                  <c:v>10.571614673638903</c:v>
                </c:pt>
                <c:pt idx="6061">
                  <c:v>10.571614673638903</c:v>
                </c:pt>
                <c:pt idx="6062">
                  <c:v>10.571614673638903</c:v>
                </c:pt>
                <c:pt idx="6063">
                  <c:v>10.571614673638903</c:v>
                </c:pt>
                <c:pt idx="6064">
                  <c:v>10.530569533980259</c:v>
                </c:pt>
                <c:pt idx="6065">
                  <c:v>10.530569533980259</c:v>
                </c:pt>
                <c:pt idx="6066">
                  <c:v>10.571614673638903</c:v>
                </c:pt>
                <c:pt idx="6067">
                  <c:v>10.571614673638903</c:v>
                </c:pt>
                <c:pt idx="6068">
                  <c:v>10.571614673638903</c:v>
                </c:pt>
                <c:pt idx="6069">
                  <c:v>10.571614673638903</c:v>
                </c:pt>
                <c:pt idx="6070">
                  <c:v>10.571614673638903</c:v>
                </c:pt>
                <c:pt idx="6071">
                  <c:v>10.571614673638903</c:v>
                </c:pt>
                <c:pt idx="6072">
                  <c:v>10.530569533980259</c:v>
                </c:pt>
                <c:pt idx="6073">
                  <c:v>10.530569533980259</c:v>
                </c:pt>
                <c:pt idx="6074">
                  <c:v>10.530569533980259</c:v>
                </c:pt>
                <c:pt idx="6075">
                  <c:v>10.489524938204772</c:v>
                </c:pt>
                <c:pt idx="6076">
                  <c:v>10.530569533980259</c:v>
                </c:pt>
                <c:pt idx="6077">
                  <c:v>10.530569533980259</c:v>
                </c:pt>
                <c:pt idx="6078">
                  <c:v>10.530569533980259</c:v>
                </c:pt>
                <c:pt idx="6079">
                  <c:v>10.530569533980259</c:v>
                </c:pt>
                <c:pt idx="6080">
                  <c:v>10.571614673638903</c:v>
                </c:pt>
                <c:pt idx="6081">
                  <c:v>10.530569533980259</c:v>
                </c:pt>
                <c:pt idx="6082">
                  <c:v>10.571614673638903</c:v>
                </c:pt>
                <c:pt idx="6083">
                  <c:v>10.530569533980259</c:v>
                </c:pt>
                <c:pt idx="6084">
                  <c:v>10.571614673638903</c:v>
                </c:pt>
                <c:pt idx="6085">
                  <c:v>10.530569533980259</c:v>
                </c:pt>
                <c:pt idx="6086">
                  <c:v>10.571614673638903</c:v>
                </c:pt>
                <c:pt idx="6087">
                  <c:v>10.571614673638903</c:v>
                </c:pt>
                <c:pt idx="6088">
                  <c:v>10.530569533980259</c:v>
                </c:pt>
                <c:pt idx="6089">
                  <c:v>10.571614673638903</c:v>
                </c:pt>
                <c:pt idx="6090">
                  <c:v>10.571614673638903</c:v>
                </c:pt>
                <c:pt idx="6091">
                  <c:v>10.530569533980259</c:v>
                </c:pt>
                <c:pt idx="6092">
                  <c:v>10.530569533980259</c:v>
                </c:pt>
                <c:pt idx="6093">
                  <c:v>10.489524938204772</c:v>
                </c:pt>
                <c:pt idx="6094">
                  <c:v>10.489524938204772</c:v>
                </c:pt>
                <c:pt idx="6095">
                  <c:v>10.530569533980259</c:v>
                </c:pt>
                <c:pt idx="6096">
                  <c:v>10.530569533980259</c:v>
                </c:pt>
                <c:pt idx="6097">
                  <c:v>10.530569533980259</c:v>
                </c:pt>
                <c:pt idx="6098">
                  <c:v>10.530569533980259</c:v>
                </c:pt>
                <c:pt idx="6099">
                  <c:v>10.530569533980259</c:v>
                </c:pt>
                <c:pt idx="6100">
                  <c:v>10.530569533980259</c:v>
                </c:pt>
                <c:pt idx="6101">
                  <c:v>10.489524938204772</c:v>
                </c:pt>
                <c:pt idx="6102">
                  <c:v>10.571614673638903</c:v>
                </c:pt>
                <c:pt idx="6103">
                  <c:v>10.530569533980259</c:v>
                </c:pt>
                <c:pt idx="6104">
                  <c:v>10.530569533980259</c:v>
                </c:pt>
                <c:pt idx="6105">
                  <c:v>10.530569533980259</c:v>
                </c:pt>
                <c:pt idx="6106">
                  <c:v>10.571614673638903</c:v>
                </c:pt>
                <c:pt idx="6107">
                  <c:v>10.571614673638903</c:v>
                </c:pt>
                <c:pt idx="6108">
                  <c:v>10.530569533980259</c:v>
                </c:pt>
                <c:pt idx="6109">
                  <c:v>10.530569533980259</c:v>
                </c:pt>
                <c:pt idx="6110">
                  <c:v>10.530569533980259</c:v>
                </c:pt>
                <c:pt idx="6111">
                  <c:v>10.530569533980259</c:v>
                </c:pt>
                <c:pt idx="6112">
                  <c:v>10.571614673638903</c:v>
                </c:pt>
                <c:pt idx="6113">
                  <c:v>10.571614673638903</c:v>
                </c:pt>
                <c:pt idx="6114">
                  <c:v>10.530569533980259</c:v>
                </c:pt>
                <c:pt idx="6115">
                  <c:v>10.571614673638903</c:v>
                </c:pt>
                <c:pt idx="6116">
                  <c:v>10.530569533980259</c:v>
                </c:pt>
                <c:pt idx="6117">
                  <c:v>10.530569533980259</c:v>
                </c:pt>
                <c:pt idx="6118">
                  <c:v>10.530569533980259</c:v>
                </c:pt>
                <c:pt idx="6119">
                  <c:v>10.571614673638903</c:v>
                </c:pt>
                <c:pt idx="6120">
                  <c:v>10.571614673638903</c:v>
                </c:pt>
                <c:pt idx="6121">
                  <c:v>10.571614673638903</c:v>
                </c:pt>
                <c:pt idx="6122">
                  <c:v>10.530569533980259</c:v>
                </c:pt>
                <c:pt idx="6123">
                  <c:v>10.530569533980259</c:v>
                </c:pt>
                <c:pt idx="6124">
                  <c:v>10.530569533980259</c:v>
                </c:pt>
                <c:pt idx="6125">
                  <c:v>10.571614673638903</c:v>
                </c:pt>
                <c:pt idx="6126">
                  <c:v>10.530569533980259</c:v>
                </c:pt>
                <c:pt idx="6127">
                  <c:v>10.530569533980259</c:v>
                </c:pt>
                <c:pt idx="6128">
                  <c:v>10.571614673638903</c:v>
                </c:pt>
                <c:pt idx="6129">
                  <c:v>10.530569533980259</c:v>
                </c:pt>
                <c:pt idx="6130">
                  <c:v>10.530569533980259</c:v>
                </c:pt>
                <c:pt idx="6131">
                  <c:v>10.530569533980259</c:v>
                </c:pt>
                <c:pt idx="6132">
                  <c:v>10.489524938204772</c:v>
                </c:pt>
                <c:pt idx="6133">
                  <c:v>10.489524938204772</c:v>
                </c:pt>
                <c:pt idx="6134">
                  <c:v>10.530569533980259</c:v>
                </c:pt>
                <c:pt idx="6135">
                  <c:v>10.530569533980259</c:v>
                </c:pt>
                <c:pt idx="6136">
                  <c:v>10.530569533980259</c:v>
                </c:pt>
                <c:pt idx="6137">
                  <c:v>10.530569533980259</c:v>
                </c:pt>
                <c:pt idx="6138">
                  <c:v>10.530569533980259</c:v>
                </c:pt>
                <c:pt idx="6139">
                  <c:v>10.530569533980259</c:v>
                </c:pt>
                <c:pt idx="6140">
                  <c:v>10.571614673638903</c:v>
                </c:pt>
                <c:pt idx="6141">
                  <c:v>10.530569533980259</c:v>
                </c:pt>
                <c:pt idx="6142">
                  <c:v>10.530569533980259</c:v>
                </c:pt>
                <c:pt idx="6143">
                  <c:v>10.571614673638903</c:v>
                </c:pt>
                <c:pt idx="6144">
                  <c:v>10.530569533980259</c:v>
                </c:pt>
                <c:pt idx="6145">
                  <c:v>10.530569533980259</c:v>
                </c:pt>
                <c:pt idx="6146">
                  <c:v>10.530569533980259</c:v>
                </c:pt>
                <c:pt idx="6147">
                  <c:v>10.530569533980259</c:v>
                </c:pt>
                <c:pt idx="6148">
                  <c:v>10.571614673638903</c:v>
                </c:pt>
                <c:pt idx="6149">
                  <c:v>10.530569533980259</c:v>
                </c:pt>
                <c:pt idx="6150">
                  <c:v>10.530569533980259</c:v>
                </c:pt>
                <c:pt idx="6151">
                  <c:v>10.530569533980259</c:v>
                </c:pt>
                <c:pt idx="6152">
                  <c:v>10.530569533980259</c:v>
                </c:pt>
                <c:pt idx="6153">
                  <c:v>10.530569533980259</c:v>
                </c:pt>
                <c:pt idx="6154">
                  <c:v>10.530569533980259</c:v>
                </c:pt>
                <c:pt idx="6155">
                  <c:v>10.530569533980259</c:v>
                </c:pt>
                <c:pt idx="6156">
                  <c:v>10.571614673638903</c:v>
                </c:pt>
                <c:pt idx="6157">
                  <c:v>10.530569533980259</c:v>
                </c:pt>
                <c:pt idx="6158">
                  <c:v>10.489524938204772</c:v>
                </c:pt>
                <c:pt idx="6159">
                  <c:v>10.530569533980259</c:v>
                </c:pt>
                <c:pt idx="6160">
                  <c:v>10.530569533980259</c:v>
                </c:pt>
                <c:pt idx="6161">
                  <c:v>10.489524938204772</c:v>
                </c:pt>
                <c:pt idx="6162">
                  <c:v>10.571614673638903</c:v>
                </c:pt>
                <c:pt idx="6163">
                  <c:v>10.571614673638903</c:v>
                </c:pt>
                <c:pt idx="6164">
                  <c:v>10.571614673638903</c:v>
                </c:pt>
                <c:pt idx="6165">
                  <c:v>10.571614673638903</c:v>
                </c:pt>
                <c:pt idx="6166">
                  <c:v>10.530569533980259</c:v>
                </c:pt>
                <c:pt idx="6167">
                  <c:v>10.571614673638903</c:v>
                </c:pt>
                <c:pt idx="6168">
                  <c:v>10.489524938204772</c:v>
                </c:pt>
                <c:pt idx="6169">
                  <c:v>10.489524938204772</c:v>
                </c:pt>
                <c:pt idx="6170">
                  <c:v>10.489524938204772</c:v>
                </c:pt>
                <c:pt idx="6171">
                  <c:v>10.530569533980259</c:v>
                </c:pt>
                <c:pt idx="6172">
                  <c:v>10.530569533980259</c:v>
                </c:pt>
                <c:pt idx="6173">
                  <c:v>10.530569533980259</c:v>
                </c:pt>
                <c:pt idx="6174">
                  <c:v>10.571614673638903</c:v>
                </c:pt>
                <c:pt idx="6175">
                  <c:v>10.571614673638903</c:v>
                </c:pt>
                <c:pt idx="6176">
                  <c:v>10.571614673638903</c:v>
                </c:pt>
                <c:pt idx="6177">
                  <c:v>10.571614673638903</c:v>
                </c:pt>
                <c:pt idx="6178">
                  <c:v>10.571614673638903</c:v>
                </c:pt>
                <c:pt idx="6179">
                  <c:v>10.571614673638903</c:v>
                </c:pt>
                <c:pt idx="6180">
                  <c:v>10.571614673638903</c:v>
                </c:pt>
                <c:pt idx="6181">
                  <c:v>10.571614673638903</c:v>
                </c:pt>
                <c:pt idx="6182">
                  <c:v>10.571614673638903</c:v>
                </c:pt>
                <c:pt idx="6183">
                  <c:v>10.571614673638903</c:v>
                </c:pt>
                <c:pt idx="6184">
                  <c:v>10.571614673638903</c:v>
                </c:pt>
                <c:pt idx="6185">
                  <c:v>10.571614673638903</c:v>
                </c:pt>
                <c:pt idx="6186">
                  <c:v>10.571614673638903</c:v>
                </c:pt>
                <c:pt idx="6187">
                  <c:v>10.571614673638903</c:v>
                </c:pt>
                <c:pt idx="6188">
                  <c:v>10.571614673638903</c:v>
                </c:pt>
                <c:pt idx="6189">
                  <c:v>10.530569533980259</c:v>
                </c:pt>
                <c:pt idx="6190">
                  <c:v>10.571614673638903</c:v>
                </c:pt>
                <c:pt idx="6191">
                  <c:v>10.571614673638903</c:v>
                </c:pt>
                <c:pt idx="6192">
                  <c:v>10.571614673638903</c:v>
                </c:pt>
                <c:pt idx="6193">
                  <c:v>10.571614673638903</c:v>
                </c:pt>
                <c:pt idx="6194">
                  <c:v>10.530569533980259</c:v>
                </c:pt>
                <c:pt idx="6195">
                  <c:v>10.530569533980259</c:v>
                </c:pt>
                <c:pt idx="6196">
                  <c:v>10.530569533980259</c:v>
                </c:pt>
                <c:pt idx="6197">
                  <c:v>10.530569533980259</c:v>
                </c:pt>
                <c:pt idx="6198">
                  <c:v>10.530569533980259</c:v>
                </c:pt>
                <c:pt idx="6199">
                  <c:v>10.530569533980259</c:v>
                </c:pt>
                <c:pt idx="6200">
                  <c:v>10.571614673638903</c:v>
                </c:pt>
                <c:pt idx="6201">
                  <c:v>10.530569533980259</c:v>
                </c:pt>
                <c:pt idx="6202">
                  <c:v>10.571614673638903</c:v>
                </c:pt>
                <c:pt idx="6203">
                  <c:v>10.571614673638903</c:v>
                </c:pt>
                <c:pt idx="6204">
                  <c:v>10.530569533980259</c:v>
                </c:pt>
                <c:pt idx="6205">
                  <c:v>10.530569533980259</c:v>
                </c:pt>
                <c:pt idx="6206">
                  <c:v>10.571614673638903</c:v>
                </c:pt>
                <c:pt idx="6207">
                  <c:v>10.530569533980259</c:v>
                </c:pt>
                <c:pt idx="6208">
                  <c:v>10.530569533980259</c:v>
                </c:pt>
                <c:pt idx="6209">
                  <c:v>10.530569533980259</c:v>
                </c:pt>
                <c:pt idx="6210">
                  <c:v>10.530569533980259</c:v>
                </c:pt>
                <c:pt idx="6211">
                  <c:v>10.530569533980259</c:v>
                </c:pt>
                <c:pt idx="6212">
                  <c:v>10.530569533980259</c:v>
                </c:pt>
                <c:pt idx="6213">
                  <c:v>10.612660357180705</c:v>
                </c:pt>
                <c:pt idx="6214">
                  <c:v>10.571614673638903</c:v>
                </c:pt>
                <c:pt idx="6215">
                  <c:v>10.530569533980259</c:v>
                </c:pt>
                <c:pt idx="6216">
                  <c:v>10.571614673638903</c:v>
                </c:pt>
                <c:pt idx="6217">
                  <c:v>10.530569533980259</c:v>
                </c:pt>
                <c:pt idx="6218">
                  <c:v>10.489524938204772</c:v>
                </c:pt>
                <c:pt idx="6219">
                  <c:v>10.530569533980259</c:v>
                </c:pt>
                <c:pt idx="6220">
                  <c:v>10.571614673638903</c:v>
                </c:pt>
                <c:pt idx="6221">
                  <c:v>10.530569533980259</c:v>
                </c:pt>
                <c:pt idx="6222">
                  <c:v>10.571614673638903</c:v>
                </c:pt>
                <c:pt idx="6223">
                  <c:v>10.571614673638903</c:v>
                </c:pt>
                <c:pt idx="6224">
                  <c:v>10.571614673638903</c:v>
                </c:pt>
                <c:pt idx="6225">
                  <c:v>10.571614673638903</c:v>
                </c:pt>
                <c:pt idx="6226">
                  <c:v>10.571614673638903</c:v>
                </c:pt>
                <c:pt idx="6227">
                  <c:v>10.571614673638903</c:v>
                </c:pt>
                <c:pt idx="6228">
                  <c:v>10.571614673638903</c:v>
                </c:pt>
                <c:pt idx="6229">
                  <c:v>10.530569533980259</c:v>
                </c:pt>
                <c:pt idx="6230">
                  <c:v>10.530569533980259</c:v>
                </c:pt>
                <c:pt idx="6231">
                  <c:v>10.571614673638903</c:v>
                </c:pt>
                <c:pt idx="6232">
                  <c:v>10.530569533980259</c:v>
                </c:pt>
                <c:pt idx="6233">
                  <c:v>10.571614673638903</c:v>
                </c:pt>
                <c:pt idx="6234">
                  <c:v>10.571614673638903</c:v>
                </c:pt>
                <c:pt idx="6235">
                  <c:v>10.530569533980259</c:v>
                </c:pt>
                <c:pt idx="6236">
                  <c:v>10.530569533980259</c:v>
                </c:pt>
                <c:pt idx="6237">
                  <c:v>10.530569533980259</c:v>
                </c:pt>
                <c:pt idx="6238">
                  <c:v>10.530569533980259</c:v>
                </c:pt>
                <c:pt idx="6239">
                  <c:v>10.489524938204772</c:v>
                </c:pt>
                <c:pt idx="6240">
                  <c:v>10.530569533980259</c:v>
                </c:pt>
                <c:pt idx="6241">
                  <c:v>10.530569533980259</c:v>
                </c:pt>
                <c:pt idx="6242">
                  <c:v>10.530569533980259</c:v>
                </c:pt>
                <c:pt idx="6243">
                  <c:v>10.530569533980259</c:v>
                </c:pt>
                <c:pt idx="6244">
                  <c:v>10.530569533980259</c:v>
                </c:pt>
                <c:pt idx="6245">
                  <c:v>10.571614673638903</c:v>
                </c:pt>
                <c:pt idx="6246">
                  <c:v>10.571614673638903</c:v>
                </c:pt>
                <c:pt idx="6247">
                  <c:v>10.530569533980259</c:v>
                </c:pt>
                <c:pt idx="6248">
                  <c:v>10.571614673638903</c:v>
                </c:pt>
                <c:pt idx="6249">
                  <c:v>10.571614673638903</c:v>
                </c:pt>
                <c:pt idx="6250">
                  <c:v>10.530569533980259</c:v>
                </c:pt>
                <c:pt idx="6251">
                  <c:v>10.571614673638903</c:v>
                </c:pt>
                <c:pt idx="6252">
                  <c:v>10.571614673638903</c:v>
                </c:pt>
                <c:pt idx="6253">
                  <c:v>10.571614673638903</c:v>
                </c:pt>
                <c:pt idx="6254">
                  <c:v>10.571614673638903</c:v>
                </c:pt>
                <c:pt idx="6255">
                  <c:v>10.571614673638903</c:v>
                </c:pt>
                <c:pt idx="6256">
                  <c:v>10.571614673638903</c:v>
                </c:pt>
                <c:pt idx="6257">
                  <c:v>10.571614673638903</c:v>
                </c:pt>
                <c:pt idx="6258">
                  <c:v>10.612660357180705</c:v>
                </c:pt>
                <c:pt idx="6259">
                  <c:v>10.571614673638903</c:v>
                </c:pt>
                <c:pt idx="6260">
                  <c:v>10.571614673638903</c:v>
                </c:pt>
                <c:pt idx="6261">
                  <c:v>10.571614673638903</c:v>
                </c:pt>
                <c:pt idx="6262">
                  <c:v>10.530569533980259</c:v>
                </c:pt>
                <c:pt idx="6263">
                  <c:v>10.530569533980259</c:v>
                </c:pt>
                <c:pt idx="6264">
                  <c:v>10.530569533980259</c:v>
                </c:pt>
                <c:pt idx="6265">
                  <c:v>10.530569533980259</c:v>
                </c:pt>
                <c:pt idx="6266">
                  <c:v>10.571614673638903</c:v>
                </c:pt>
                <c:pt idx="6267">
                  <c:v>10.530569533980259</c:v>
                </c:pt>
                <c:pt idx="6268">
                  <c:v>10.530569533980259</c:v>
                </c:pt>
                <c:pt idx="6269">
                  <c:v>10.571614673638903</c:v>
                </c:pt>
                <c:pt idx="6270">
                  <c:v>10.530569533980259</c:v>
                </c:pt>
                <c:pt idx="6271">
                  <c:v>10.530569533980259</c:v>
                </c:pt>
                <c:pt idx="6272">
                  <c:v>10.530569533980259</c:v>
                </c:pt>
                <c:pt idx="6273">
                  <c:v>10.530569533980259</c:v>
                </c:pt>
                <c:pt idx="6274">
                  <c:v>10.530569533980259</c:v>
                </c:pt>
                <c:pt idx="6275">
                  <c:v>10.530569533980259</c:v>
                </c:pt>
                <c:pt idx="6276">
                  <c:v>10.530569533980259</c:v>
                </c:pt>
                <c:pt idx="6277">
                  <c:v>10.571614673638903</c:v>
                </c:pt>
                <c:pt idx="6278">
                  <c:v>10.571614673638903</c:v>
                </c:pt>
                <c:pt idx="6279">
                  <c:v>10.530569533980259</c:v>
                </c:pt>
                <c:pt idx="6280">
                  <c:v>10.530569533980259</c:v>
                </c:pt>
                <c:pt idx="6281">
                  <c:v>10.571614673638903</c:v>
                </c:pt>
                <c:pt idx="6282">
                  <c:v>10.530569533980259</c:v>
                </c:pt>
                <c:pt idx="6283">
                  <c:v>10.530569533980259</c:v>
                </c:pt>
                <c:pt idx="6284">
                  <c:v>10.530569533980259</c:v>
                </c:pt>
                <c:pt idx="6285">
                  <c:v>10.571614673638903</c:v>
                </c:pt>
                <c:pt idx="6286">
                  <c:v>10.571614673638903</c:v>
                </c:pt>
                <c:pt idx="6287">
                  <c:v>10.530569533980259</c:v>
                </c:pt>
                <c:pt idx="6288">
                  <c:v>10.571614673638903</c:v>
                </c:pt>
                <c:pt idx="6289">
                  <c:v>10.571614673638903</c:v>
                </c:pt>
                <c:pt idx="6290">
                  <c:v>10.571614673638903</c:v>
                </c:pt>
                <c:pt idx="6291">
                  <c:v>10.571614673638903</c:v>
                </c:pt>
                <c:pt idx="6292">
                  <c:v>10.530569533980259</c:v>
                </c:pt>
                <c:pt idx="6293">
                  <c:v>10.571614673638903</c:v>
                </c:pt>
                <c:pt idx="6294">
                  <c:v>10.571614673638903</c:v>
                </c:pt>
                <c:pt idx="6295">
                  <c:v>10.612660357180705</c:v>
                </c:pt>
                <c:pt idx="6296">
                  <c:v>10.571614673638903</c:v>
                </c:pt>
                <c:pt idx="6297">
                  <c:v>10.530569533980259</c:v>
                </c:pt>
                <c:pt idx="6298">
                  <c:v>10.571614673638903</c:v>
                </c:pt>
                <c:pt idx="6299">
                  <c:v>10.571614673638903</c:v>
                </c:pt>
                <c:pt idx="6300">
                  <c:v>10.530569533980259</c:v>
                </c:pt>
                <c:pt idx="6301">
                  <c:v>10.571614673638903</c:v>
                </c:pt>
                <c:pt idx="6302">
                  <c:v>10.530569533980259</c:v>
                </c:pt>
                <c:pt idx="6303">
                  <c:v>10.489524938204772</c:v>
                </c:pt>
                <c:pt idx="6304">
                  <c:v>10.530569533980259</c:v>
                </c:pt>
                <c:pt idx="6305">
                  <c:v>10.530569533980259</c:v>
                </c:pt>
                <c:pt idx="6306">
                  <c:v>10.571614673638903</c:v>
                </c:pt>
                <c:pt idx="6307">
                  <c:v>10.571614673638903</c:v>
                </c:pt>
                <c:pt idx="6308">
                  <c:v>10.530569533980259</c:v>
                </c:pt>
                <c:pt idx="6309">
                  <c:v>10.530569533980259</c:v>
                </c:pt>
                <c:pt idx="6310">
                  <c:v>10.530569533980259</c:v>
                </c:pt>
                <c:pt idx="6311">
                  <c:v>10.571614673638903</c:v>
                </c:pt>
                <c:pt idx="6312">
                  <c:v>10.530569533980259</c:v>
                </c:pt>
                <c:pt idx="6313">
                  <c:v>10.530569533980259</c:v>
                </c:pt>
                <c:pt idx="6314">
                  <c:v>10.530569533980259</c:v>
                </c:pt>
                <c:pt idx="6315">
                  <c:v>10.530569533980259</c:v>
                </c:pt>
                <c:pt idx="6316">
                  <c:v>10.530569533980259</c:v>
                </c:pt>
                <c:pt idx="6317">
                  <c:v>10.571614673638903</c:v>
                </c:pt>
                <c:pt idx="6318">
                  <c:v>10.571614673638903</c:v>
                </c:pt>
                <c:pt idx="6319">
                  <c:v>10.571614673638903</c:v>
                </c:pt>
                <c:pt idx="6320">
                  <c:v>10.571614673638903</c:v>
                </c:pt>
                <c:pt idx="6321">
                  <c:v>10.530569533980259</c:v>
                </c:pt>
                <c:pt idx="6322">
                  <c:v>10.571614673638903</c:v>
                </c:pt>
                <c:pt idx="6323">
                  <c:v>10.571614673638903</c:v>
                </c:pt>
                <c:pt idx="6324">
                  <c:v>10.571614673638903</c:v>
                </c:pt>
                <c:pt idx="6325">
                  <c:v>10.571614673638903</c:v>
                </c:pt>
                <c:pt idx="6326">
                  <c:v>10.530569533980259</c:v>
                </c:pt>
                <c:pt idx="6327">
                  <c:v>10.530569533980259</c:v>
                </c:pt>
                <c:pt idx="6328">
                  <c:v>10.571614673638903</c:v>
                </c:pt>
                <c:pt idx="6329">
                  <c:v>10.571614673638903</c:v>
                </c:pt>
                <c:pt idx="6330">
                  <c:v>10.571614673638903</c:v>
                </c:pt>
                <c:pt idx="6331">
                  <c:v>10.571614673638903</c:v>
                </c:pt>
                <c:pt idx="6332">
                  <c:v>10.571614673638903</c:v>
                </c:pt>
                <c:pt idx="6333">
                  <c:v>10.571614673638903</c:v>
                </c:pt>
                <c:pt idx="6334">
                  <c:v>10.530569533980259</c:v>
                </c:pt>
                <c:pt idx="6335">
                  <c:v>10.530569533980259</c:v>
                </c:pt>
                <c:pt idx="6336">
                  <c:v>10.530569533980259</c:v>
                </c:pt>
                <c:pt idx="6337">
                  <c:v>10.530569533980259</c:v>
                </c:pt>
                <c:pt idx="6338">
                  <c:v>10.571614673638903</c:v>
                </c:pt>
                <c:pt idx="6339">
                  <c:v>10.530569533980259</c:v>
                </c:pt>
                <c:pt idx="6340">
                  <c:v>10.571614673638903</c:v>
                </c:pt>
                <c:pt idx="6341">
                  <c:v>10.571614673638903</c:v>
                </c:pt>
                <c:pt idx="6342">
                  <c:v>10.571614673638903</c:v>
                </c:pt>
                <c:pt idx="6343">
                  <c:v>10.571614673638903</c:v>
                </c:pt>
                <c:pt idx="6344">
                  <c:v>10.612660357180705</c:v>
                </c:pt>
                <c:pt idx="6345">
                  <c:v>10.571614673638903</c:v>
                </c:pt>
                <c:pt idx="6346">
                  <c:v>10.612660357180705</c:v>
                </c:pt>
                <c:pt idx="6347">
                  <c:v>10.571614673638903</c:v>
                </c:pt>
                <c:pt idx="6348">
                  <c:v>10.571614673638903</c:v>
                </c:pt>
                <c:pt idx="6349">
                  <c:v>10.530569533980259</c:v>
                </c:pt>
                <c:pt idx="6350">
                  <c:v>10.530569533980259</c:v>
                </c:pt>
                <c:pt idx="6351">
                  <c:v>10.489524938204772</c:v>
                </c:pt>
                <c:pt idx="6352">
                  <c:v>10.530569533980259</c:v>
                </c:pt>
                <c:pt idx="6353">
                  <c:v>10.571614673638903</c:v>
                </c:pt>
                <c:pt idx="6354">
                  <c:v>10.530569533980259</c:v>
                </c:pt>
                <c:pt idx="6355">
                  <c:v>10.530569533980259</c:v>
                </c:pt>
                <c:pt idx="6356">
                  <c:v>10.530569533980259</c:v>
                </c:pt>
                <c:pt idx="6357">
                  <c:v>10.571614673638903</c:v>
                </c:pt>
                <c:pt idx="6358">
                  <c:v>10.571614673638903</c:v>
                </c:pt>
                <c:pt idx="6359">
                  <c:v>10.571614673638903</c:v>
                </c:pt>
                <c:pt idx="6360">
                  <c:v>10.571614673638903</c:v>
                </c:pt>
                <c:pt idx="6361">
                  <c:v>10.571614673638903</c:v>
                </c:pt>
                <c:pt idx="6362">
                  <c:v>10.489524938204772</c:v>
                </c:pt>
                <c:pt idx="6363">
                  <c:v>10.489524938204772</c:v>
                </c:pt>
                <c:pt idx="6364">
                  <c:v>10.530569533980259</c:v>
                </c:pt>
                <c:pt idx="6365">
                  <c:v>10.530569533980259</c:v>
                </c:pt>
                <c:pt idx="6366">
                  <c:v>10.489524938204772</c:v>
                </c:pt>
                <c:pt idx="6367">
                  <c:v>10.489524938204772</c:v>
                </c:pt>
                <c:pt idx="6368">
                  <c:v>10.530569533980259</c:v>
                </c:pt>
                <c:pt idx="6369">
                  <c:v>10.571614673638903</c:v>
                </c:pt>
                <c:pt idx="6370">
                  <c:v>10.571614673638903</c:v>
                </c:pt>
                <c:pt idx="6371">
                  <c:v>10.530569533980259</c:v>
                </c:pt>
                <c:pt idx="6372">
                  <c:v>10.530569533980259</c:v>
                </c:pt>
                <c:pt idx="6373">
                  <c:v>10.530569533980259</c:v>
                </c:pt>
                <c:pt idx="6374">
                  <c:v>10.530569533980259</c:v>
                </c:pt>
                <c:pt idx="6375">
                  <c:v>10.489524938204772</c:v>
                </c:pt>
                <c:pt idx="6376">
                  <c:v>10.530569533980259</c:v>
                </c:pt>
                <c:pt idx="6377">
                  <c:v>10.530569533980259</c:v>
                </c:pt>
                <c:pt idx="6378">
                  <c:v>10.489524938204772</c:v>
                </c:pt>
                <c:pt idx="6379">
                  <c:v>10.530569533980259</c:v>
                </c:pt>
                <c:pt idx="6380">
                  <c:v>10.571614673638903</c:v>
                </c:pt>
                <c:pt idx="6381">
                  <c:v>10.571614673638903</c:v>
                </c:pt>
                <c:pt idx="6382">
                  <c:v>10.571614673638903</c:v>
                </c:pt>
                <c:pt idx="6383">
                  <c:v>10.571614673638903</c:v>
                </c:pt>
                <c:pt idx="6384">
                  <c:v>10.571614673638903</c:v>
                </c:pt>
                <c:pt idx="6385">
                  <c:v>10.612660357180705</c:v>
                </c:pt>
                <c:pt idx="6386">
                  <c:v>10.571614673638903</c:v>
                </c:pt>
                <c:pt idx="6387">
                  <c:v>10.530569533980259</c:v>
                </c:pt>
                <c:pt idx="6388">
                  <c:v>10.571614673638903</c:v>
                </c:pt>
                <c:pt idx="6389">
                  <c:v>10.571614673638903</c:v>
                </c:pt>
                <c:pt idx="6390">
                  <c:v>10.571614673638903</c:v>
                </c:pt>
                <c:pt idx="6391">
                  <c:v>10.612660357180705</c:v>
                </c:pt>
                <c:pt idx="6392">
                  <c:v>10.571614673638903</c:v>
                </c:pt>
                <c:pt idx="6393">
                  <c:v>10.530569533980259</c:v>
                </c:pt>
                <c:pt idx="6394">
                  <c:v>10.571614673638903</c:v>
                </c:pt>
                <c:pt idx="6395">
                  <c:v>10.571614673638903</c:v>
                </c:pt>
                <c:pt idx="6396">
                  <c:v>10.571614673638903</c:v>
                </c:pt>
                <c:pt idx="6397">
                  <c:v>10.571614673638903</c:v>
                </c:pt>
                <c:pt idx="6398">
                  <c:v>10.530569533980259</c:v>
                </c:pt>
                <c:pt idx="6399">
                  <c:v>10.530569533980259</c:v>
                </c:pt>
                <c:pt idx="6400">
                  <c:v>10.530569533980259</c:v>
                </c:pt>
                <c:pt idx="6401">
                  <c:v>10.530569533980259</c:v>
                </c:pt>
                <c:pt idx="6402">
                  <c:v>10.571614673638903</c:v>
                </c:pt>
                <c:pt idx="6403">
                  <c:v>10.571614673638903</c:v>
                </c:pt>
                <c:pt idx="6404">
                  <c:v>10.530569533980259</c:v>
                </c:pt>
                <c:pt idx="6405">
                  <c:v>10.489524938204772</c:v>
                </c:pt>
                <c:pt idx="6406">
                  <c:v>10.530569533980259</c:v>
                </c:pt>
                <c:pt idx="6407">
                  <c:v>10.530569533980259</c:v>
                </c:pt>
                <c:pt idx="6408">
                  <c:v>10.530569533980259</c:v>
                </c:pt>
                <c:pt idx="6409">
                  <c:v>10.530569533980259</c:v>
                </c:pt>
                <c:pt idx="6410">
                  <c:v>10.571614673638903</c:v>
                </c:pt>
                <c:pt idx="6411">
                  <c:v>10.571614673638903</c:v>
                </c:pt>
                <c:pt idx="6412">
                  <c:v>10.571614673638903</c:v>
                </c:pt>
                <c:pt idx="6413">
                  <c:v>10.530569533980259</c:v>
                </c:pt>
                <c:pt idx="6414">
                  <c:v>10.530569533980259</c:v>
                </c:pt>
                <c:pt idx="6415">
                  <c:v>10.571614673638903</c:v>
                </c:pt>
                <c:pt idx="6416">
                  <c:v>10.530569533980259</c:v>
                </c:pt>
                <c:pt idx="6417">
                  <c:v>10.530569533980259</c:v>
                </c:pt>
                <c:pt idx="6418">
                  <c:v>10.571614673638903</c:v>
                </c:pt>
                <c:pt idx="6419">
                  <c:v>10.530569533980259</c:v>
                </c:pt>
                <c:pt idx="6420">
                  <c:v>10.571614673638903</c:v>
                </c:pt>
                <c:pt idx="6421">
                  <c:v>10.571614673638903</c:v>
                </c:pt>
                <c:pt idx="6422">
                  <c:v>10.571614673638903</c:v>
                </c:pt>
                <c:pt idx="6423">
                  <c:v>10.571614673638903</c:v>
                </c:pt>
                <c:pt idx="6424">
                  <c:v>10.612660357180705</c:v>
                </c:pt>
                <c:pt idx="6425">
                  <c:v>10.571614673638903</c:v>
                </c:pt>
                <c:pt idx="6426">
                  <c:v>10.571614673638903</c:v>
                </c:pt>
                <c:pt idx="6427">
                  <c:v>10.571614673638903</c:v>
                </c:pt>
                <c:pt idx="6428">
                  <c:v>10.530569533980259</c:v>
                </c:pt>
                <c:pt idx="6429">
                  <c:v>10.530569533980259</c:v>
                </c:pt>
                <c:pt idx="6430">
                  <c:v>10.571614673638903</c:v>
                </c:pt>
                <c:pt idx="6431">
                  <c:v>10.571614673638903</c:v>
                </c:pt>
                <c:pt idx="6432">
                  <c:v>10.571614673638903</c:v>
                </c:pt>
                <c:pt idx="6433">
                  <c:v>10.571614673638903</c:v>
                </c:pt>
                <c:pt idx="6434">
                  <c:v>10.530569533980259</c:v>
                </c:pt>
                <c:pt idx="6435">
                  <c:v>10.530569533980259</c:v>
                </c:pt>
                <c:pt idx="6436">
                  <c:v>10.530569533980259</c:v>
                </c:pt>
                <c:pt idx="6437">
                  <c:v>10.571614673638903</c:v>
                </c:pt>
                <c:pt idx="6438">
                  <c:v>10.571614673638903</c:v>
                </c:pt>
                <c:pt idx="6439">
                  <c:v>10.530569533980259</c:v>
                </c:pt>
                <c:pt idx="6440">
                  <c:v>10.530569533980259</c:v>
                </c:pt>
                <c:pt idx="6441">
                  <c:v>10.530569533980259</c:v>
                </c:pt>
                <c:pt idx="6442">
                  <c:v>10.530569533980259</c:v>
                </c:pt>
                <c:pt idx="6443">
                  <c:v>10.489524938204772</c:v>
                </c:pt>
                <c:pt idx="6444">
                  <c:v>10.489524938204772</c:v>
                </c:pt>
                <c:pt idx="6445">
                  <c:v>10.530569533980259</c:v>
                </c:pt>
                <c:pt idx="6446">
                  <c:v>10.530569533980259</c:v>
                </c:pt>
                <c:pt idx="6447">
                  <c:v>10.530569533980259</c:v>
                </c:pt>
                <c:pt idx="6448">
                  <c:v>10.489524938204772</c:v>
                </c:pt>
                <c:pt idx="6449">
                  <c:v>10.530569533980259</c:v>
                </c:pt>
                <c:pt idx="6450">
                  <c:v>10.571614673638903</c:v>
                </c:pt>
                <c:pt idx="6451">
                  <c:v>10.530569533980259</c:v>
                </c:pt>
                <c:pt idx="6452">
                  <c:v>10.530569533980259</c:v>
                </c:pt>
                <c:pt idx="6453">
                  <c:v>10.530569533980259</c:v>
                </c:pt>
                <c:pt idx="6454">
                  <c:v>10.571614673638903</c:v>
                </c:pt>
                <c:pt idx="6455">
                  <c:v>10.571614673638903</c:v>
                </c:pt>
                <c:pt idx="6456">
                  <c:v>10.571614673638903</c:v>
                </c:pt>
                <c:pt idx="6457">
                  <c:v>10.612660357180705</c:v>
                </c:pt>
                <c:pt idx="6458">
                  <c:v>10.612660357180705</c:v>
                </c:pt>
                <c:pt idx="6459">
                  <c:v>10.571614673638903</c:v>
                </c:pt>
                <c:pt idx="6460">
                  <c:v>10.530569533980259</c:v>
                </c:pt>
                <c:pt idx="6461">
                  <c:v>10.571614673638903</c:v>
                </c:pt>
                <c:pt idx="6462">
                  <c:v>10.571614673638903</c:v>
                </c:pt>
                <c:pt idx="6463">
                  <c:v>10.571614673638903</c:v>
                </c:pt>
                <c:pt idx="6464">
                  <c:v>10.571614673638903</c:v>
                </c:pt>
                <c:pt idx="6465">
                  <c:v>10.571614673638903</c:v>
                </c:pt>
                <c:pt idx="6466">
                  <c:v>10.571614673638903</c:v>
                </c:pt>
                <c:pt idx="6467">
                  <c:v>10.530569533980259</c:v>
                </c:pt>
                <c:pt idx="6468">
                  <c:v>10.571614673638903</c:v>
                </c:pt>
                <c:pt idx="6469">
                  <c:v>10.571614673638903</c:v>
                </c:pt>
                <c:pt idx="6470">
                  <c:v>10.571614673638903</c:v>
                </c:pt>
                <c:pt idx="6471">
                  <c:v>10.571614673638903</c:v>
                </c:pt>
                <c:pt idx="6472">
                  <c:v>10.571614673638903</c:v>
                </c:pt>
                <c:pt idx="6473">
                  <c:v>10.571614673638903</c:v>
                </c:pt>
                <c:pt idx="6474">
                  <c:v>10.571614673638903</c:v>
                </c:pt>
                <c:pt idx="6475">
                  <c:v>10.571614673638903</c:v>
                </c:pt>
                <c:pt idx="6476">
                  <c:v>10.530569533980259</c:v>
                </c:pt>
                <c:pt idx="6477">
                  <c:v>10.530569533980259</c:v>
                </c:pt>
                <c:pt idx="6478">
                  <c:v>10.571614673638903</c:v>
                </c:pt>
                <c:pt idx="6479">
                  <c:v>10.489524938204772</c:v>
                </c:pt>
                <c:pt idx="6480">
                  <c:v>10.530569533980259</c:v>
                </c:pt>
                <c:pt idx="6481">
                  <c:v>10.530569533980259</c:v>
                </c:pt>
                <c:pt idx="6482">
                  <c:v>10.571614673638903</c:v>
                </c:pt>
                <c:pt idx="6483">
                  <c:v>10.530569533980259</c:v>
                </c:pt>
                <c:pt idx="6484">
                  <c:v>10.571614673638903</c:v>
                </c:pt>
                <c:pt idx="6485">
                  <c:v>10.571614673638903</c:v>
                </c:pt>
                <c:pt idx="6486">
                  <c:v>10.571614673638903</c:v>
                </c:pt>
                <c:pt idx="6487">
                  <c:v>10.612660357180705</c:v>
                </c:pt>
                <c:pt idx="6488">
                  <c:v>10.612660357180705</c:v>
                </c:pt>
                <c:pt idx="6489">
                  <c:v>10.571614673638903</c:v>
                </c:pt>
                <c:pt idx="6490">
                  <c:v>10.530569533980259</c:v>
                </c:pt>
                <c:pt idx="6491">
                  <c:v>10.530569533980259</c:v>
                </c:pt>
                <c:pt idx="6492">
                  <c:v>10.530569533980259</c:v>
                </c:pt>
                <c:pt idx="6493">
                  <c:v>10.530569533980259</c:v>
                </c:pt>
                <c:pt idx="6494">
                  <c:v>10.571614673638903</c:v>
                </c:pt>
                <c:pt idx="6495">
                  <c:v>10.571614673638903</c:v>
                </c:pt>
                <c:pt idx="6496">
                  <c:v>10.571614673638903</c:v>
                </c:pt>
                <c:pt idx="6497">
                  <c:v>10.530569533980259</c:v>
                </c:pt>
                <c:pt idx="6498">
                  <c:v>10.571614673638903</c:v>
                </c:pt>
                <c:pt idx="6499">
                  <c:v>10.530569533980259</c:v>
                </c:pt>
                <c:pt idx="6500">
                  <c:v>10.571614673638903</c:v>
                </c:pt>
                <c:pt idx="6501">
                  <c:v>10.612660357180705</c:v>
                </c:pt>
                <c:pt idx="6502">
                  <c:v>10.571614673638903</c:v>
                </c:pt>
                <c:pt idx="6503">
                  <c:v>10.571614673638903</c:v>
                </c:pt>
                <c:pt idx="6504">
                  <c:v>10.571614673638903</c:v>
                </c:pt>
                <c:pt idx="6505">
                  <c:v>10.530569533980259</c:v>
                </c:pt>
                <c:pt idx="6506">
                  <c:v>10.530569533980259</c:v>
                </c:pt>
                <c:pt idx="6507">
                  <c:v>10.489524938204772</c:v>
                </c:pt>
                <c:pt idx="6508">
                  <c:v>10.489524938204772</c:v>
                </c:pt>
                <c:pt idx="6509">
                  <c:v>10.530569533980259</c:v>
                </c:pt>
                <c:pt idx="6510">
                  <c:v>10.571614673638903</c:v>
                </c:pt>
                <c:pt idx="6511">
                  <c:v>10.530569533980259</c:v>
                </c:pt>
                <c:pt idx="6512">
                  <c:v>10.571614673638903</c:v>
                </c:pt>
                <c:pt idx="6513">
                  <c:v>10.530569533980259</c:v>
                </c:pt>
                <c:pt idx="6514">
                  <c:v>10.530569533980259</c:v>
                </c:pt>
                <c:pt idx="6515">
                  <c:v>10.530569533980259</c:v>
                </c:pt>
                <c:pt idx="6516">
                  <c:v>10.571614673638903</c:v>
                </c:pt>
                <c:pt idx="6517">
                  <c:v>10.530569533980259</c:v>
                </c:pt>
                <c:pt idx="6518">
                  <c:v>10.530569533980259</c:v>
                </c:pt>
                <c:pt idx="6519">
                  <c:v>10.571614673638903</c:v>
                </c:pt>
                <c:pt idx="6520">
                  <c:v>10.571614673638903</c:v>
                </c:pt>
                <c:pt idx="6521">
                  <c:v>10.571614673638903</c:v>
                </c:pt>
                <c:pt idx="6522">
                  <c:v>10.571614673638903</c:v>
                </c:pt>
                <c:pt idx="6523">
                  <c:v>10.571614673638903</c:v>
                </c:pt>
                <c:pt idx="6524">
                  <c:v>10.571614673638903</c:v>
                </c:pt>
                <c:pt idx="6525">
                  <c:v>10.571614673638903</c:v>
                </c:pt>
                <c:pt idx="6526">
                  <c:v>10.571614673638903</c:v>
                </c:pt>
                <c:pt idx="6527">
                  <c:v>10.612660357180705</c:v>
                </c:pt>
                <c:pt idx="6528">
                  <c:v>10.571614673638903</c:v>
                </c:pt>
                <c:pt idx="6529">
                  <c:v>10.571614673638903</c:v>
                </c:pt>
                <c:pt idx="6530">
                  <c:v>10.571614673638903</c:v>
                </c:pt>
                <c:pt idx="6531">
                  <c:v>10.571614673638903</c:v>
                </c:pt>
                <c:pt idx="6532">
                  <c:v>10.571614673638903</c:v>
                </c:pt>
                <c:pt idx="6533">
                  <c:v>10.571614673638903</c:v>
                </c:pt>
                <c:pt idx="6534">
                  <c:v>10.571614673638903</c:v>
                </c:pt>
                <c:pt idx="6535">
                  <c:v>10.571614673638903</c:v>
                </c:pt>
                <c:pt idx="6536">
                  <c:v>10.571614673638903</c:v>
                </c:pt>
                <c:pt idx="6537">
                  <c:v>10.571614673638903</c:v>
                </c:pt>
                <c:pt idx="6538">
                  <c:v>10.571614673638903</c:v>
                </c:pt>
                <c:pt idx="6539">
                  <c:v>10.530569533980259</c:v>
                </c:pt>
                <c:pt idx="6540">
                  <c:v>10.571614673638903</c:v>
                </c:pt>
                <c:pt idx="6541">
                  <c:v>10.571614673638903</c:v>
                </c:pt>
                <c:pt idx="6542">
                  <c:v>10.571614673638903</c:v>
                </c:pt>
                <c:pt idx="6543">
                  <c:v>10.571614673638903</c:v>
                </c:pt>
                <c:pt idx="6544">
                  <c:v>10.571614673638903</c:v>
                </c:pt>
                <c:pt idx="6545">
                  <c:v>10.571614673638903</c:v>
                </c:pt>
                <c:pt idx="6546">
                  <c:v>10.571614673638903</c:v>
                </c:pt>
                <c:pt idx="6547">
                  <c:v>10.530569533980259</c:v>
                </c:pt>
                <c:pt idx="6548">
                  <c:v>10.571614673638903</c:v>
                </c:pt>
                <c:pt idx="6549">
                  <c:v>10.530569533980259</c:v>
                </c:pt>
                <c:pt idx="6550">
                  <c:v>10.571614673638903</c:v>
                </c:pt>
                <c:pt idx="6551">
                  <c:v>10.530569533980259</c:v>
                </c:pt>
                <c:pt idx="6552">
                  <c:v>10.571614673638903</c:v>
                </c:pt>
                <c:pt idx="6553">
                  <c:v>10.571614673638903</c:v>
                </c:pt>
                <c:pt idx="6554">
                  <c:v>10.571614673638903</c:v>
                </c:pt>
                <c:pt idx="6555">
                  <c:v>10.571614673638903</c:v>
                </c:pt>
                <c:pt idx="6556">
                  <c:v>10.530569533980259</c:v>
                </c:pt>
                <c:pt idx="6557">
                  <c:v>10.571614673638903</c:v>
                </c:pt>
                <c:pt idx="6558">
                  <c:v>10.571614673638903</c:v>
                </c:pt>
                <c:pt idx="6559">
                  <c:v>10.530569533980259</c:v>
                </c:pt>
                <c:pt idx="6560">
                  <c:v>10.530569533980259</c:v>
                </c:pt>
                <c:pt idx="6561">
                  <c:v>10.571614673638903</c:v>
                </c:pt>
                <c:pt idx="6562">
                  <c:v>10.571614673638903</c:v>
                </c:pt>
                <c:pt idx="6563">
                  <c:v>10.530569533980259</c:v>
                </c:pt>
                <c:pt idx="6564">
                  <c:v>10.571614673638903</c:v>
                </c:pt>
                <c:pt idx="6565">
                  <c:v>10.571614673638903</c:v>
                </c:pt>
                <c:pt idx="6566">
                  <c:v>10.571614673638903</c:v>
                </c:pt>
                <c:pt idx="6567">
                  <c:v>10.571614673638903</c:v>
                </c:pt>
                <c:pt idx="6568">
                  <c:v>10.530569533980259</c:v>
                </c:pt>
                <c:pt idx="6569">
                  <c:v>10.571614673638903</c:v>
                </c:pt>
                <c:pt idx="6570">
                  <c:v>10.571614673638903</c:v>
                </c:pt>
                <c:pt idx="6571">
                  <c:v>10.530569533980259</c:v>
                </c:pt>
                <c:pt idx="6572">
                  <c:v>10.571614673638903</c:v>
                </c:pt>
                <c:pt idx="6573">
                  <c:v>10.530569533980259</c:v>
                </c:pt>
                <c:pt idx="6574">
                  <c:v>10.489524938204772</c:v>
                </c:pt>
                <c:pt idx="6575">
                  <c:v>10.530569533980259</c:v>
                </c:pt>
                <c:pt idx="6576">
                  <c:v>10.571614673638903</c:v>
                </c:pt>
                <c:pt idx="6577">
                  <c:v>10.571614673638903</c:v>
                </c:pt>
                <c:pt idx="6578">
                  <c:v>10.571614673638903</c:v>
                </c:pt>
                <c:pt idx="6579">
                  <c:v>10.571614673638903</c:v>
                </c:pt>
                <c:pt idx="6580">
                  <c:v>10.571614673638903</c:v>
                </c:pt>
                <c:pt idx="6581">
                  <c:v>10.571614673638903</c:v>
                </c:pt>
                <c:pt idx="6582">
                  <c:v>10.530569533980259</c:v>
                </c:pt>
                <c:pt idx="6583">
                  <c:v>10.571614673638903</c:v>
                </c:pt>
                <c:pt idx="6584">
                  <c:v>10.571614673638903</c:v>
                </c:pt>
                <c:pt idx="6585">
                  <c:v>10.530569533980259</c:v>
                </c:pt>
                <c:pt idx="6586">
                  <c:v>10.530569533980259</c:v>
                </c:pt>
                <c:pt idx="6587">
                  <c:v>10.571614673638903</c:v>
                </c:pt>
                <c:pt idx="6588">
                  <c:v>10.530569533980259</c:v>
                </c:pt>
                <c:pt idx="6589">
                  <c:v>10.530569533980259</c:v>
                </c:pt>
                <c:pt idx="6590">
                  <c:v>10.530569533980259</c:v>
                </c:pt>
                <c:pt idx="6591">
                  <c:v>10.571614673638903</c:v>
                </c:pt>
                <c:pt idx="6592">
                  <c:v>10.612660357180705</c:v>
                </c:pt>
                <c:pt idx="6593">
                  <c:v>10.612660357180705</c:v>
                </c:pt>
                <c:pt idx="6594">
                  <c:v>10.571614673638903</c:v>
                </c:pt>
                <c:pt idx="6595">
                  <c:v>10.530569533980259</c:v>
                </c:pt>
                <c:pt idx="6596">
                  <c:v>10.571614673638903</c:v>
                </c:pt>
                <c:pt idx="6597">
                  <c:v>10.612660357180705</c:v>
                </c:pt>
                <c:pt idx="6598">
                  <c:v>10.571614673638903</c:v>
                </c:pt>
                <c:pt idx="6599">
                  <c:v>10.612660357180705</c:v>
                </c:pt>
                <c:pt idx="6600">
                  <c:v>10.612660357180705</c:v>
                </c:pt>
                <c:pt idx="6601">
                  <c:v>10.571614673638903</c:v>
                </c:pt>
                <c:pt idx="6602">
                  <c:v>10.571614673638903</c:v>
                </c:pt>
                <c:pt idx="6603">
                  <c:v>10.571614673638903</c:v>
                </c:pt>
                <c:pt idx="6604">
                  <c:v>10.571614673638903</c:v>
                </c:pt>
                <c:pt idx="6605">
                  <c:v>10.571614673638903</c:v>
                </c:pt>
                <c:pt idx="6606">
                  <c:v>10.571614673638903</c:v>
                </c:pt>
                <c:pt idx="6607">
                  <c:v>10.571614673638903</c:v>
                </c:pt>
                <c:pt idx="6608">
                  <c:v>10.571614673638903</c:v>
                </c:pt>
                <c:pt idx="6609">
                  <c:v>10.571614673638903</c:v>
                </c:pt>
                <c:pt idx="6610">
                  <c:v>10.612660357180705</c:v>
                </c:pt>
                <c:pt idx="6611">
                  <c:v>10.530569533980259</c:v>
                </c:pt>
                <c:pt idx="6612">
                  <c:v>10.530569533980259</c:v>
                </c:pt>
                <c:pt idx="6613">
                  <c:v>10.571614673638903</c:v>
                </c:pt>
                <c:pt idx="6614">
                  <c:v>10.571614673638903</c:v>
                </c:pt>
                <c:pt idx="6615">
                  <c:v>10.571614673638903</c:v>
                </c:pt>
                <c:pt idx="6616">
                  <c:v>10.571614673638903</c:v>
                </c:pt>
                <c:pt idx="6617">
                  <c:v>10.571614673638903</c:v>
                </c:pt>
                <c:pt idx="6618">
                  <c:v>10.612660357180705</c:v>
                </c:pt>
                <c:pt idx="6619">
                  <c:v>10.571614673638903</c:v>
                </c:pt>
                <c:pt idx="6620">
                  <c:v>10.571614673638903</c:v>
                </c:pt>
                <c:pt idx="6621">
                  <c:v>10.571614673638903</c:v>
                </c:pt>
                <c:pt idx="6622">
                  <c:v>10.530569533980259</c:v>
                </c:pt>
                <c:pt idx="6623">
                  <c:v>10.530569533980259</c:v>
                </c:pt>
                <c:pt idx="6624">
                  <c:v>10.530569533980259</c:v>
                </c:pt>
                <c:pt idx="6625">
                  <c:v>10.530569533980259</c:v>
                </c:pt>
                <c:pt idx="6626">
                  <c:v>10.530569533980259</c:v>
                </c:pt>
                <c:pt idx="6627">
                  <c:v>10.571614673638903</c:v>
                </c:pt>
                <c:pt idx="6628">
                  <c:v>10.571614673638903</c:v>
                </c:pt>
                <c:pt idx="6629">
                  <c:v>10.571614673638903</c:v>
                </c:pt>
                <c:pt idx="6630">
                  <c:v>10.571614673638903</c:v>
                </c:pt>
                <c:pt idx="6631">
                  <c:v>10.571614673638903</c:v>
                </c:pt>
                <c:pt idx="6632">
                  <c:v>10.571614673638903</c:v>
                </c:pt>
                <c:pt idx="6633">
                  <c:v>10.612660357180705</c:v>
                </c:pt>
                <c:pt idx="6634">
                  <c:v>10.571614673638903</c:v>
                </c:pt>
                <c:pt idx="6635">
                  <c:v>10.571614673638903</c:v>
                </c:pt>
                <c:pt idx="6636">
                  <c:v>10.612660357180705</c:v>
                </c:pt>
                <c:pt idx="6637">
                  <c:v>10.612660357180705</c:v>
                </c:pt>
                <c:pt idx="6638">
                  <c:v>10.612660357180705</c:v>
                </c:pt>
                <c:pt idx="6639">
                  <c:v>10.571614673638903</c:v>
                </c:pt>
                <c:pt idx="6640">
                  <c:v>10.530569533980259</c:v>
                </c:pt>
                <c:pt idx="6641">
                  <c:v>10.530569533980259</c:v>
                </c:pt>
                <c:pt idx="6642">
                  <c:v>10.530569533980259</c:v>
                </c:pt>
                <c:pt idx="6643">
                  <c:v>10.530569533980259</c:v>
                </c:pt>
                <c:pt idx="6644">
                  <c:v>10.530569533980259</c:v>
                </c:pt>
                <c:pt idx="6645">
                  <c:v>10.571614673638903</c:v>
                </c:pt>
                <c:pt idx="6646">
                  <c:v>10.571614673638903</c:v>
                </c:pt>
                <c:pt idx="6647">
                  <c:v>10.571614673638903</c:v>
                </c:pt>
                <c:pt idx="6648">
                  <c:v>10.571614673638903</c:v>
                </c:pt>
                <c:pt idx="6649">
                  <c:v>10.571614673638903</c:v>
                </c:pt>
                <c:pt idx="6650">
                  <c:v>10.571614673638903</c:v>
                </c:pt>
                <c:pt idx="6651">
                  <c:v>10.571614673638903</c:v>
                </c:pt>
                <c:pt idx="6652">
                  <c:v>10.571614673638903</c:v>
                </c:pt>
                <c:pt idx="6653">
                  <c:v>10.571614673638903</c:v>
                </c:pt>
                <c:pt idx="6654">
                  <c:v>10.571614673638903</c:v>
                </c:pt>
                <c:pt idx="6655">
                  <c:v>10.530569533980259</c:v>
                </c:pt>
                <c:pt idx="6656">
                  <c:v>10.530569533980259</c:v>
                </c:pt>
                <c:pt idx="6657">
                  <c:v>10.530569533980259</c:v>
                </c:pt>
                <c:pt idx="6658">
                  <c:v>10.571614673638903</c:v>
                </c:pt>
                <c:pt idx="6659">
                  <c:v>10.571614673638903</c:v>
                </c:pt>
                <c:pt idx="6660">
                  <c:v>10.571614673638903</c:v>
                </c:pt>
                <c:pt idx="6661">
                  <c:v>10.612660357180705</c:v>
                </c:pt>
                <c:pt idx="6662">
                  <c:v>10.571614673638903</c:v>
                </c:pt>
                <c:pt idx="6663">
                  <c:v>10.571614673638903</c:v>
                </c:pt>
                <c:pt idx="6664">
                  <c:v>10.612660357180705</c:v>
                </c:pt>
                <c:pt idx="6665">
                  <c:v>10.571614673638903</c:v>
                </c:pt>
                <c:pt idx="6666">
                  <c:v>10.571614673638903</c:v>
                </c:pt>
                <c:pt idx="6667">
                  <c:v>10.571614673638903</c:v>
                </c:pt>
                <c:pt idx="6668">
                  <c:v>10.571614673638903</c:v>
                </c:pt>
                <c:pt idx="6669">
                  <c:v>10.571614673638903</c:v>
                </c:pt>
                <c:pt idx="6670">
                  <c:v>10.571614673638903</c:v>
                </c:pt>
                <c:pt idx="6671">
                  <c:v>10.571614673638903</c:v>
                </c:pt>
                <c:pt idx="6672">
                  <c:v>10.571614673638903</c:v>
                </c:pt>
                <c:pt idx="6673">
                  <c:v>10.571614673638903</c:v>
                </c:pt>
                <c:pt idx="6674">
                  <c:v>10.530569533980259</c:v>
                </c:pt>
                <c:pt idx="6675">
                  <c:v>10.530569533980259</c:v>
                </c:pt>
                <c:pt idx="6676">
                  <c:v>10.571614673638903</c:v>
                </c:pt>
                <c:pt idx="6677">
                  <c:v>10.571614673638903</c:v>
                </c:pt>
                <c:pt idx="6678">
                  <c:v>10.571614673638903</c:v>
                </c:pt>
                <c:pt idx="6679">
                  <c:v>10.612660357180705</c:v>
                </c:pt>
                <c:pt idx="6680">
                  <c:v>10.571614673638903</c:v>
                </c:pt>
                <c:pt idx="6681">
                  <c:v>10.571614673638903</c:v>
                </c:pt>
                <c:pt idx="6682">
                  <c:v>10.571614673638903</c:v>
                </c:pt>
                <c:pt idx="6683">
                  <c:v>10.612660357180705</c:v>
                </c:pt>
                <c:pt idx="6684">
                  <c:v>10.612660357180705</c:v>
                </c:pt>
                <c:pt idx="6685">
                  <c:v>10.571614673638903</c:v>
                </c:pt>
                <c:pt idx="6686">
                  <c:v>10.612660357180705</c:v>
                </c:pt>
                <c:pt idx="6687">
                  <c:v>10.571614673638903</c:v>
                </c:pt>
                <c:pt idx="6688">
                  <c:v>10.571614673638903</c:v>
                </c:pt>
                <c:pt idx="6689">
                  <c:v>10.612660357180705</c:v>
                </c:pt>
                <c:pt idx="6690">
                  <c:v>10.612660357180705</c:v>
                </c:pt>
                <c:pt idx="6691">
                  <c:v>10.571614673638903</c:v>
                </c:pt>
                <c:pt idx="6692">
                  <c:v>10.571614673638903</c:v>
                </c:pt>
                <c:pt idx="6693">
                  <c:v>10.571614673638903</c:v>
                </c:pt>
                <c:pt idx="6694">
                  <c:v>10.571614673638903</c:v>
                </c:pt>
                <c:pt idx="6695">
                  <c:v>10.571614673638903</c:v>
                </c:pt>
                <c:pt idx="6696">
                  <c:v>10.571614673638903</c:v>
                </c:pt>
                <c:pt idx="6697">
                  <c:v>10.571614673638903</c:v>
                </c:pt>
                <c:pt idx="6698">
                  <c:v>10.571614673638903</c:v>
                </c:pt>
                <c:pt idx="6699">
                  <c:v>10.530569533980259</c:v>
                </c:pt>
                <c:pt idx="6700">
                  <c:v>10.571614673638903</c:v>
                </c:pt>
                <c:pt idx="6701">
                  <c:v>10.571614673638903</c:v>
                </c:pt>
                <c:pt idx="6702">
                  <c:v>10.571614673638903</c:v>
                </c:pt>
                <c:pt idx="6703">
                  <c:v>10.612660357180705</c:v>
                </c:pt>
                <c:pt idx="6704">
                  <c:v>10.571614673638903</c:v>
                </c:pt>
                <c:pt idx="6705">
                  <c:v>10.571614673638903</c:v>
                </c:pt>
                <c:pt idx="6706">
                  <c:v>10.571614673638903</c:v>
                </c:pt>
                <c:pt idx="6707">
                  <c:v>10.571614673638903</c:v>
                </c:pt>
                <c:pt idx="6708">
                  <c:v>10.612660357180705</c:v>
                </c:pt>
                <c:pt idx="6709">
                  <c:v>10.612660357180705</c:v>
                </c:pt>
                <c:pt idx="6710">
                  <c:v>10.571614673638903</c:v>
                </c:pt>
                <c:pt idx="6711">
                  <c:v>10.571614673638903</c:v>
                </c:pt>
                <c:pt idx="6712">
                  <c:v>10.571614673638903</c:v>
                </c:pt>
                <c:pt idx="6713">
                  <c:v>10.571614673638903</c:v>
                </c:pt>
                <c:pt idx="6714">
                  <c:v>10.571614673638903</c:v>
                </c:pt>
                <c:pt idx="6715">
                  <c:v>10.612660357180705</c:v>
                </c:pt>
                <c:pt idx="6716">
                  <c:v>10.530569533980259</c:v>
                </c:pt>
                <c:pt idx="6717">
                  <c:v>10.530569533980259</c:v>
                </c:pt>
                <c:pt idx="6718">
                  <c:v>10.571614673638903</c:v>
                </c:pt>
                <c:pt idx="6719">
                  <c:v>10.571614673638903</c:v>
                </c:pt>
                <c:pt idx="6720">
                  <c:v>10.571614673638903</c:v>
                </c:pt>
                <c:pt idx="6721">
                  <c:v>10.571614673638903</c:v>
                </c:pt>
                <c:pt idx="6722">
                  <c:v>10.571614673638903</c:v>
                </c:pt>
                <c:pt idx="6723">
                  <c:v>10.571614673638903</c:v>
                </c:pt>
                <c:pt idx="6724">
                  <c:v>10.571614673638903</c:v>
                </c:pt>
                <c:pt idx="6725">
                  <c:v>10.571614673638903</c:v>
                </c:pt>
                <c:pt idx="6726">
                  <c:v>10.571614673638903</c:v>
                </c:pt>
                <c:pt idx="6727">
                  <c:v>10.571614673638903</c:v>
                </c:pt>
                <c:pt idx="6728">
                  <c:v>10.612660357180705</c:v>
                </c:pt>
                <c:pt idx="6729">
                  <c:v>10.612660357180705</c:v>
                </c:pt>
                <c:pt idx="6730">
                  <c:v>10.571614673638903</c:v>
                </c:pt>
                <c:pt idx="6731">
                  <c:v>10.612660357180705</c:v>
                </c:pt>
                <c:pt idx="6732">
                  <c:v>10.612660357180705</c:v>
                </c:pt>
                <c:pt idx="6733">
                  <c:v>10.612660357180705</c:v>
                </c:pt>
                <c:pt idx="6734">
                  <c:v>10.571614673638903</c:v>
                </c:pt>
                <c:pt idx="6735">
                  <c:v>10.571614673638903</c:v>
                </c:pt>
                <c:pt idx="6736">
                  <c:v>10.571614673638903</c:v>
                </c:pt>
                <c:pt idx="6737">
                  <c:v>10.612660357180705</c:v>
                </c:pt>
                <c:pt idx="6738">
                  <c:v>10.571614673638903</c:v>
                </c:pt>
                <c:pt idx="6739">
                  <c:v>10.571614673638903</c:v>
                </c:pt>
                <c:pt idx="6740">
                  <c:v>10.612660357180705</c:v>
                </c:pt>
                <c:pt idx="6741">
                  <c:v>10.612660357180705</c:v>
                </c:pt>
                <c:pt idx="6742">
                  <c:v>10.571614673638903</c:v>
                </c:pt>
                <c:pt idx="6743">
                  <c:v>10.530569533980259</c:v>
                </c:pt>
                <c:pt idx="6744">
                  <c:v>10.530569533980259</c:v>
                </c:pt>
                <c:pt idx="6745">
                  <c:v>10.530569533980259</c:v>
                </c:pt>
                <c:pt idx="6746">
                  <c:v>10.571614673638903</c:v>
                </c:pt>
                <c:pt idx="6747">
                  <c:v>10.571614673638903</c:v>
                </c:pt>
                <c:pt idx="6748">
                  <c:v>10.571614673638903</c:v>
                </c:pt>
                <c:pt idx="6749">
                  <c:v>10.612660357180705</c:v>
                </c:pt>
                <c:pt idx="6750">
                  <c:v>10.612660357180705</c:v>
                </c:pt>
                <c:pt idx="6751">
                  <c:v>10.571614673638903</c:v>
                </c:pt>
                <c:pt idx="6752">
                  <c:v>10.612660357180705</c:v>
                </c:pt>
                <c:pt idx="6753">
                  <c:v>10.612660357180705</c:v>
                </c:pt>
                <c:pt idx="6754">
                  <c:v>10.612660357180705</c:v>
                </c:pt>
                <c:pt idx="6755">
                  <c:v>10.612660357180705</c:v>
                </c:pt>
                <c:pt idx="6756">
                  <c:v>10.612660357180705</c:v>
                </c:pt>
                <c:pt idx="6757">
                  <c:v>10.612660357180705</c:v>
                </c:pt>
                <c:pt idx="6758">
                  <c:v>10.571614673638903</c:v>
                </c:pt>
                <c:pt idx="6759">
                  <c:v>10.571614673638903</c:v>
                </c:pt>
                <c:pt idx="6760">
                  <c:v>10.571614673638903</c:v>
                </c:pt>
                <c:pt idx="6761">
                  <c:v>10.571614673638903</c:v>
                </c:pt>
                <c:pt idx="6762">
                  <c:v>10.612660357180705</c:v>
                </c:pt>
                <c:pt idx="6763">
                  <c:v>10.571614673638903</c:v>
                </c:pt>
                <c:pt idx="6764">
                  <c:v>10.571614673638903</c:v>
                </c:pt>
                <c:pt idx="6765">
                  <c:v>10.571614673638903</c:v>
                </c:pt>
                <c:pt idx="6766">
                  <c:v>10.571614673638903</c:v>
                </c:pt>
                <c:pt idx="6767">
                  <c:v>10.571614673638903</c:v>
                </c:pt>
                <c:pt idx="6768">
                  <c:v>10.571614673638903</c:v>
                </c:pt>
                <c:pt idx="6769">
                  <c:v>10.571614673638903</c:v>
                </c:pt>
                <c:pt idx="6770">
                  <c:v>10.571614673638903</c:v>
                </c:pt>
                <c:pt idx="6771">
                  <c:v>10.571614673638903</c:v>
                </c:pt>
                <c:pt idx="6772">
                  <c:v>10.612660357180705</c:v>
                </c:pt>
                <c:pt idx="6773">
                  <c:v>10.612660357180705</c:v>
                </c:pt>
                <c:pt idx="6774">
                  <c:v>10.612660357180705</c:v>
                </c:pt>
                <c:pt idx="6775">
                  <c:v>10.612660357180705</c:v>
                </c:pt>
                <c:pt idx="6776">
                  <c:v>10.571614673638903</c:v>
                </c:pt>
                <c:pt idx="6777">
                  <c:v>10.571614673638903</c:v>
                </c:pt>
                <c:pt idx="6778">
                  <c:v>10.612660357180705</c:v>
                </c:pt>
                <c:pt idx="6779">
                  <c:v>10.612660357180705</c:v>
                </c:pt>
                <c:pt idx="6780">
                  <c:v>10.571614673638903</c:v>
                </c:pt>
                <c:pt idx="6781">
                  <c:v>10.571614673638903</c:v>
                </c:pt>
                <c:pt idx="6782">
                  <c:v>10.571614673638903</c:v>
                </c:pt>
                <c:pt idx="6783">
                  <c:v>10.571614673638903</c:v>
                </c:pt>
                <c:pt idx="6784">
                  <c:v>10.571614673638903</c:v>
                </c:pt>
                <c:pt idx="6785">
                  <c:v>10.571614673638903</c:v>
                </c:pt>
                <c:pt idx="6786">
                  <c:v>10.571614673638903</c:v>
                </c:pt>
                <c:pt idx="6787">
                  <c:v>10.571614673638903</c:v>
                </c:pt>
                <c:pt idx="6788">
                  <c:v>10.571614673638903</c:v>
                </c:pt>
                <c:pt idx="6789">
                  <c:v>10.530569533980259</c:v>
                </c:pt>
                <c:pt idx="6790">
                  <c:v>10.530569533980259</c:v>
                </c:pt>
                <c:pt idx="6791">
                  <c:v>10.571614673638903</c:v>
                </c:pt>
                <c:pt idx="6792">
                  <c:v>10.571614673638903</c:v>
                </c:pt>
                <c:pt idx="6793">
                  <c:v>10.530569533980259</c:v>
                </c:pt>
                <c:pt idx="6794">
                  <c:v>10.530569533980259</c:v>
                </c:pt>
                <c:pt idx="6795">
                  <c:v>10.571614673638903</c:v>
                </c:pt>
                <c:pt idx="6796">
                  <c:v>10.571614673638903</c:v>
                </c:pt>
                <c:pt idx="6797">
                  <c:v>10.571614673638903</c:v>
                </c:pt>
                <c:pt idx="6798">
                  <c:v>10.571614673638903</c:v>
                </c:pt>
                <c:pt idx="6799">
                  <c:v>10.612660357180705</c:v>
                </c:pt>
                <c:pt idx="6800">
                  <c:v>10.571614673638903</c:v>
                </c:pt>
                <c:pt idx="6801">
                  <c:v>10.571614673638903</c:v>
                </c:pt>
                <c:pt idx="6802">
                  <c:v>10.571614673638903</c:v>
                </c:pt>
                <c:pt idx="6803">
                  <c:v>10.571614673638903</c:v>
                </c:pt>
                <c:pt idx="6804">
                  <c:v>10.612660357180705</c:v>
                </c:pt>
                <c:pt idx="6805">
                  <c:v>10.571614673638903</c:v>
                </c:pt>
                <c:pt idx="6806">
                  <c:v>10.571614673638903</c:v>
                </c:pt>
                <c:pt idx="6807">
                  <c:v>10.571614673638903</c:v>
                </c:pt>
                <c:pt idx="6808">
                  <c:v>10.571614673638903</c:v>
                </c:pt>
                <c:pt idx="6809">
                  <c:v>10.612660357180705</c:v>
                </c:pt>
                <c:pt idx="6810">
                  <c:v>10.571614673638903</c:v>
                </c:pt>
                <c:pt idx="6811">
                  <c:v>10.571614673638903</c:v>
                </c:pt>
                <c:pt idx="6812">
                  <c:v>10.612660357180705</c:v>
                </c:pt>
                <c:pt idx="6813">
                  <c:v>10.612660357180705</c:v>
                </c:pt>
                <c:pt idx="6814">
                  <c:v>10.571614673638903</c:v>
                </c:pt>
                <c:pt idx="6815">
                  <c:v>10.571614673638903</c:v>
                </c:pt>
                <c:pt idx="6816">
                  <c:v>10.612660357180705</c:v>
                </c:pt>
                <c:pt idx="6817">
                  <c:v>10.571614673638903</c:v>
                </c:pt>
                <c:pt idx="6818">
                  <c:v>10.571614673638903</c:v>
                </c:pt>
                <c:pt idx="6819">
                  <c:v>10.571614673638903</c:v>
                </c:pt>
                <c:pt idx="6820">
                  <c:v>10.571614673638903</c:v>
                </c:pt>
                <c:pt idx="6821">
                  <c:v>10.530569533980259</c:v>
                </c:pt>
                <c:pt idx="6822">
                  <c:v>10.571614673638903</c:v>
                </c:pt>
                <c:pt idx="6823">
                  <c:v>10.530569533980259</c:v>
                </c:pt>
                <c:pt idx="6824">
                  <c:v>10.571614673638903</c:v>
                </c:pt>
                <c:pt idx="6825">
                  <c:v>10.571614673638903</c:v>
                </c:pt>
                <c:pt idx="6826">
                  <c:v>10.530569533980259</c:v>
                </c:pt>
                <c:pt idx="6827">
                  <c:v>10.530569533980259</c:v>
                </c:pt>
                <c:pt idx="6828">
                  <c:v>10.571614673638903</c:v>
                </c:pt>
                <c:pt idx="6829">
                  <c:v>10.571614673638903</c:v>
                </c:pt>
                <c:pt idx="6830">
                  <c:v>10.571614673638903</c:v>
                </c:pt>
                <c:pt idx="6831">
                  <c:v>10.571614673638903</c:v>
                </c:pt>
                <c:pt idx="6832">
                  <c:v>10.571614673638903</c:v>
                </c:pt>
                <c:pt idx="6833">
                  <c:v>10.571614673638903</c:v>
                </c:pt>
                <c:pt idx="6834">
                  <c:v>10.571614673638903</c:v>
                </c:pt>
                <c:pt idx="6835">
                  <c:v>10.571614673638903</c:v>
                </c:pt>
                <c:pt idx="6836">
                  <c:v>10.571614673638903</c:v>
                </c:pt>
                <c:pt idx="6837">
                  <c:v>10.530569533980259</c:v>
                </c:pt>
                <c:pt idx="6838">
                  <c:v>10.571614673638903</c:v>
                </c:pt>
                <c:pt idx="6839">
                  <c:v>10.530569533980259</c:v>
                </c:pt>
                <c:pt idx="6840">
                  <c:v>10.571614673638903</c:v>
                </c:pt>
                <c:pt idx="6841">
                  <c:v>10.612660357180705</c:v>
                </c:pt>
                <c:pt idx="6842">
                  <c:v>10.571614673638903</c:v>
                </c:pt>
                <c:pt idx="6843">
                  <c:v>10.612660357180705</c:v>
                </c:pt>
                <c:pt idx="6844">
                  <c:v>10.612660357180705</c:v>
                </c:pt>
                <c:pt idx="6845">
                  <c:v>10.612660357180705</c:v>
                </c:pt>
                <c:pt idx="6846">
                  <c:v>10.612660357180705</c:v>
                </c:pt>
                <c:pt idx="6847">
                  <c:v>10.612660357180705</c:v>
                </c:pt>
                <c:pt idx="6848">
                  <c:v>10.571614673638903</c:v>
                </c:pt>
                <c:pt idx="6849">
                  <c:v>10.612660357180705</c:v>
                </c:pt>
                <c:pt idx="6850">
                  <c:v>10.571614673638903</c:v>
                </c:pt>
                <c:pt idx="6851">
                  <c:v>10.571614673638903</c:v>
                </c:pt>
                <c:pt idx="6852">
                  <c:v>10.612660357180705</c:v>
                </c:pt>
                <c:pt idx="6853">
                  <c:v>10.571614673638903</c:v>
                </c:pt>
                <c:pt idx="6854">
                  <c:v>10.571614673638903</c:v>
                </c:pt>
                <c:pt idx="6855">
                  <c:v>10.571614673638903</c:v>
                </c:pt>
                <c:pt idx="6856">
                  <c:v>10.530569533980259</c:v>
                </c:pt>
                <c:pt idx="6857">
                  <c:v>10.530569533980259</c:v>
                </c:pt>
                <c:pt idx="6858">
                  <c:v>10.530569533980259</c:v>
                </c:pt>
                <c:pt idx="6859">
                  <c:v>10.530569533980259</c:v>
                </c:pt>
                <c:pt idx="6860">
                  <c:v>10.530569533980259</c:v>
                </c:pt>
                <c:pt idx="6861">
                  <c:v>10.489524938204772</c:v>
                </c:pt>
                <c:pt idx="6862">
                  <c:v>10.530569533980259</c:v>
                </c:pt>
                <c:pt idx="6863">
                  <c:v>10.571614673638903</c:v>
                </c:pt>
                <c:pt idx="6864">
                  <c:v>10.571614673638903</c:v>
                </c:pt>
                <c:pt idx="6865">
                  <c:v>10.571614673638903</c:v>
                </c:pt>
                <c:pt idx="6866">
                  <c:v>10.571614673638903</c:v>
                </c:pt>
                <c:pt idx="6867">
                  <c:v>10.571614673638903</c:v>
                </c:pt>
                <c:pt idx="6868">
                  <c:v>10.612660357180705</c:v>
                </c:pt>
                <c:pt idx="6869">
                  <c:v>10.612660357180705</c:v>
                </c:pt>
                <c:pt idx="6870">
                  <c:v>10.612660357180705</c:v>
                </c:pt>
                <c:pt idx="6871">
                  <c:v>10.571614673638903</c:v>
                </c:pt>
                <c:pt idx="6872">
                  <c:v>10.612660357180705</c:v>
                </c:pt>
                <c:pt idx="6873">
                  <c:v>10.571614673638903</c:v>
                </c:pt>
                <c:pt idx="6874">
                  <c:v>10.571614673638903</c:v>
                </c:pt>
                <c:pt idx="6875">
                  <c:v>10.612660357180705</c:v>
                </c:pt>
                <c:pt idx="6876">
                  <c:v>10.571614673638903</c:v>
                </c:pt>
                <c:pt idx="6877">
                  <c:v>10.571614673638903</c:v>
                </c:pt>
                <c:pt idx="6878">
                  <c:v>10.571614673638903</c:v>
                </c:pt>
                <c:pt idx="6879">
                  <c:v>10.571614673638903</c:v>
                </c:pt>
                <c:pt idx="6880">
                  <c:v>10.571614673638903</c:v>
                </c:pt>
                <c:pt idx="6881">
                  <c:v>10.612660357180705</c:v>
                </c:pt>
                <c:pt idx="6882">
                  <c:v>10.571614673638903</c:v>
                </c:pt>
                <c:pt idx="6883">
                  <c:v>10.571614673638903</c:v>
                </c:pt>
                <c:pt idx="6884">
                  <c:v>10.612660357180705</c:v>
                </c:pt>
                <c:pt idx="6885">
                  <c:v>10.571614673638903</c:v>
                </c:pt>
                <c:pt idx="6886">
                  <c:v>10.571614673638903</c:v>
                </c:pt>
                <c:pt idx="6887">
                  <c:v>10.612660357180705</c:v>
                </c:pt>
                <c:pt idx="6888">
                  <c:v>10.612660357180705</c:v>
                </c:pt>
                <c:pt idx="6889">
                  <c:v>10.571614673638903</c:v>
                </c:pt>
                <c:pt idx="6890">
                  <c:v>10.571614673638903</c:v>
                </c:pt>
                <c:pt idx="6891">
                  <c:v>10.571614673638903</c:v>
                </c:pt>
                <c:pt idx="6892">
                  <c:v>10.530569533980259</c:v>
                </c:pt>
                <c:pt idx="6893">
                  <c:v>10.571614673638903</c:v>
                </c:pt>
                <c:pt idx="6894">
                  <c:v>10.571614673638903</c:v>
                </c:pt>
                <c:pt idx="6895">
                  <c:v>10.571614673638903</c:v>
                </c:pt>
                <c:pt idx="6896">
                  <c:v>10.571614673638903</c:v>
                </c:pt>
                <c:pt idx="6897">
                  <c:v>10.612660357180705</c:v>
                </c:pt>
                <c:pt idx="6898">
                  <c:v>10.612660357180705</c:v>
                </c:pt>
                <c:pt idx="6899">
                  <c:v>10.612660357180705</c:v>
                </c:pt>
                <c:pt idx="6900">
                  <c:v>10.612660357180705</c:v>
                </c:pt>
                <c:pt idx="6901">
                  <c:v>10.571614673638903</c:v>
                </c:pt>
                <c:pt idx="6902">
                  <c:v>10.571614673638903</c:v>
                </c:pt>
                <c:pt idx="6903">
                  <c:v>10.612660357180705</c:v>
                </c:pt>
                <c:pt idx="6904">
                  <c:v>10.612660357180705</c:v>
                </c:pt>
                <c:pt idx="6905">
                  <c:v>10.612660357180705</c:v>
                </c:pt>
                <c:pt idx="6906">
                  <c:v>10.571614673638903</c:v>
                </c:pt>
                <c:pt idx="6907">
                  <c:v>10.530569533980259</c:v>
                </c:pt>
                <c:pt idx="6908">
                  <c:v>10.571614673638903</c:v>
                </c:pt>
                <c:pt idx="6909">
                  <c:v>10.571614673638903</c:v>
                </c:pt>
                <c:pt idx="6910">
                  <c:v>10.571614673638903</c:v>
                </c:pt>
                <c:pt idx="6911">
                  <c:v>10.612660357180705</c:v>
                </c:pt>
                <c:pt idx="6912">
                  <c:v>10.571614673638903</c:v>
                </c:pt>
                <c:pt idx="6913">
                  <c:v>10.571614673638903</c:v>
                </c:pt>
                <c:pt idx="6914">
                  <c:v>10.571614673638903</c:v>
                </c:pt>
                <c:pt idx="6915">
                  <c:v>10.571614673638903</c:v>
                </c:pt>
                <c:pt idx="6916">
                  <c:v>10.612660357180705</c:v>
                </c:pt>
                <c:pt idx="6917">
                  <c:v>10.612660357180705</c:v>
                </c:pt>
                <c:pt idx="6918">
                  <c:v>10.571614673638903</c:v>
                </c:pt>
                <c:pt idx="6919">
                  <c:v>10.571614673638903</c:v>
                </c:pt>
                <c:pt idx="6920">
                  <c:v>10.530569533980259</c:v>
                </c:pt>
                <c:pt idx="6921">
                  <c:v>10.571614673638903</c:v>
                </c:pt>
                <c:pt idx="6922">
                  <c:v>10.530569533980259</c:v>
                </c:pt>
                <c:pt idx="6923">
                  <c:v>10.571614673638903</c:v>
                </c:pt>
                <c:pt idx="6924">
                  <c:v>10.530569533980259</c:v>
                </c:pt>
                <c:pt idx="6925">
                  <c:v>10.530569533980259</c:v>
                </c:pt>
                <c:pt idx="6926">
                  <c:v>10.571614673638903</c:v>
                </c:pt>
                <c:pt idx="6927">
                  <c:v>10.571614673638903</c:v>
                </c:pt>
                <c:pt idx="6928">
                  <c:v>10.571614673638903</c:v>
                </c:pt>
                <c:pt idx="6929">
                  <c:v>10.530569533980259</c:v>
                </c:pt>
                <c:pt idx="6930">
                  <c:v>10.571614673638903</c:v>
                </c:pt>
                <c:pt idx="6931">
                  <c:v>10.571614673638903</c:v>
                </c:pt>
                <c:pt idx="6932">
                  <c:v>10.612660357180705</c:v>
                </c:pt>
                <c:pt idx="6933">
                  <c:v>10.571614673638903</c:v>
                </c:pt>
                <c:pt idx="6934">
                  <c:v>10.571614673638903</c:v>
                </c:pt>
                <c:pt idx="6935">
                  <c:v>10.571614673638903</c:v>
                </c:pt>
                <c:pt idx="6936">
                  <c:v>10.571614673638903</c:v>
                </c:pt>
                <c:pt idx="6937">
                  <c:v>10.612660357180705</c:v>
                </c:pt>
                <c:pt idx="6938">
                  <c:v>10.612660357180705</c:v>
                </c:pt>
                <c:pt idx="6939">
                  <c:v>10.571614673638903</c:v>
                </c:pt>
                <c:pt idx="6940">
                  <c:v>10.571614673638903</c:v>
                </c:pt>
                <c:pt idx="6941">
                  <c:v>10.571614673638903</c:v>
                </c:pt>
                <c:pt idx="6942">
                  <c:v>10.571614673638903</c:v>
                </c:pt>
                <c:pt idx="6943">
                  <c:v>10.612660357180705</c:v>
                </c:pt>
                <c:pt idx="6944">
                  <c:v>10.612660357180705</c:v>
                </c:pt>
                <c:pt idx="6945">
                  <c:v>10.571614673638903</c:v>
                </c:pt>
                <c:pt idx="6946">
                  <c:v>10.612660357180705</c:v>
                </c:pt>
                <c:pt idx="6947">
                  <c:v>10.571614673638903</c:v>
                </c:pt>
                <c:pt idx="6948">
                  <c:v>10.612660357180705</c:v>
                </c:pt>
                <c:pt idx="6949">
                  <c:v>10.612660357180705</c:v>
                </c:pt>
                <c:pt idx="6950">
                  <c:v>10.571614673638903</c:v>
                </c:pt>
                <c:pt idx="6951">
                  <c:v>10.612660357180705</c:v>
                </c:pt>
                <c:pt idx="6952">
                  <c:v>10.612660357180705</c:v>
                </c:pt>
                <c:pt idx="6953">
                  <c:v>10.612660357180705</c:v>
                </c:pt>
                <c:pt idx="6954">
                  <c:v>10.612660357180705</c:v>
                </c:pt>
                <c:pt idx="6955">
                  <c:v>10.571614673638903</c:v>
                </c:pt>
                <c:pt idx="6956">
                  <c:v>10.571614673638903</c:v>
                </c:pt>
                <c:pt idx="6957">
                  <c:v>10.571614673638903</c:v>
                </c:pt>
                <c:pt idx="6958">
                  <c:v>10.571614673638903</c:v>
                </c:pt>
                <c:pt idx="6959">
                  <c:v>10.571614673638903</c:v>
                </c:pt>
                <c:pt idx="6960">
                  <c:v>10.612660357180705</c:v>
                </c:pt>
                <c:pt idx="6961">
                  <c:v>10.612660357180705</c:v>
                </c:pt>
                <c:pt idx="6962">
                  <c:v>10.612660357180705</c:v>
                </c:pt>
                <c:pt idx="6963">
                  <c:v>10.571614673638903</c:v>
                </c:pt>
                <c:pt idx="6964">
                  <c:v>10.571614673638903</c:v>
                </c:pt>
                <c:pt idx="6965">
                  <c:v>10.530569533980259</c:v>
                </c:pt>
                <c:pt idx="6966">
                  <c:v>10.530569533980259</c:v>
                </c:pt>
                <c:pt idx="6967">
                  <c:v>10.571614673638903</c:v>
                </c:pt>
                <c:pt idx="6968">
                  <c:v>10.530569533980259</c:v>
                </c:pt>
                <c:pt idx="6969">
                  <c:v>10.571614673638903</c:v>
                </c:pt>
                <c:pt idx="6970">
                  <c:v>10.571614673638903</c:v>
                </c:pt>
                <c:pt idx="6971">
                  <c:v>10.571614673638903</c:v>
                </c:pt>
                <c:pt idx="6972">
                  <c:v>10.571614673638903</c:v>
                </c:pt>
                <c:pt idx="6973">
                  <c:v>10.612660357180705</c:v>
                </c:pt>
                <c:pt idx="6974">
                  <c:v>10.571614673638903</c:v>
                </c:pt>
                <c:pt idx="6975">
                  <c:v>10.571614673638903</c:v>
                </c:pt>
                <c:pt idx="6976">
                  <c:v>10.571614673638903</c:v>
                </c:pt>
                <c:pt idx="6977">
                  <c:v>10.571614673638903</c:v>
                </c:pt>
                <c:pt idx="6978">
                  <c:v>10.612660357180705</c:v>
                </c:pt>
                <c:pt idx="6979">
                  <c:v>10.612660357180705</c:v>
                </c:pt>
                <c:pt idx="6980">
                  <c:v>10.612660357180705</c:v>
                </c:pt>
                <c:pt idx="6981">
                  <c:v>10.612660357180705</c:v>
                </c:pt>
                <c:pt idx="6982">
                  <c:v>10.571614673638903</c:v>
                </c:pt>
                <c:pt idx="6983">
                  <c:v>10.571614673638903</c:v>
                </c:pt>
                <c:pt idx="6984">
                  <c:v>10.571614673638903</c:v>
                </c:pt>
                <c:pt idx="6985">
                  <c:v>10.612660357180705</c:v>
                </c:pt>
                <c:pt idx="6986">
                  <c:v>10.571614673638903</c:v>
                </c:pt>
                <c:pt idx="6987">
                  <c:v>10.571614673638903</c:v>
                </c:pt>
                <c:pt idx="6988">
                  <c:v>10.571614673638903</c:v>
                </c:pt>
                <c:pt idx="6989">
                  <c:v>10.571614673638903</c:v>
                </c:pt>
                <c:pt idx="6990">
                  <c:v>10.571614673638903</c:v>
                </c:pt>
                <c:pt idx="6991">
                  <c:v>10.571614673638903</c:v>
                </c:pt>
                <c:pt idx="6992">
                  <c:v>10.571614673638903</c:v>
                </c:pt>
                <c:pt idx="6993">
                  <c:v>10.571614673638903</c:v>
                </c:pt>
                <c:pt idx="6994">
                  <c:v>10.571614673638903</c:v>
                </c:pt>
                <c:pt idx="6995">
                  <c:v>10.571614673638903</c:v>
                </c:pt>
                <c:pt idx="6996">
                  <c:v>10.612660357180705</c:v>
                </c:pt>
                <c:pt idx="6997">
                  <c:v>10.571614673638903</c:v>
                </c:pt>
                <c:pt idx="6998">
                  <c:v>10.571614673638903</c:v>
                </c:pt>
                <c:pt idx="6999">
                  <c:v>10.612660357180705</c:v>
                </c:pt>
                <c:pt idx="7000">
                  <c:v>10.571614673638903</c:v>
                </c:pt>
                <c:pt idx="7001">
                  <c:v>10.571614673638903</c:v>
                </c:pt>
                <c:pt idx="7002">
                  <c:v>10.571614673638903</c:v>
                </c:pt>
                <c:pt idx="7003">
                  <c:v>10.530569533980259</c:v>
                </c:pt>
                <c:pt idx="7004">
                  <c:v>10.530569533980259</c:v>
                </c:pt>
                <c:pt idx="7005">
                  <c:v>10.530569533980259</c:v>
                </c:pt>
                <c:pt idx="7006">
                  <c:v>10.530569533980259</c:v>
                </c:pt>
                <c:pt idx="7007">
                  <c:v>10.571614673638903</c:v>
                </c:pt>
                <c:pt idx="7008">
                  <c:v>10.612660357180705</c:v>
                </c:pt>
                <c:pt idx="7009">
                  <c:v>10.571614673638903</c:v>
                </c:pt>
                <c:pt idx="7010">
                  <c:v>10.530569533980259</c:v>
                </c:pt>
                <c:pt idx="7011">
                  <c:v>10.571614673638903</c:v>
                </c:pt>
                <c:pt idx="7012">
                  <c:v>10.612660357180705</c:v>
                </c:pt>
                <c:pt idx="7013">
                  <c:v>10.571614673638903</c:v>
                </c:pt>
                <c:pt idx="7014">
                  <c:v>10.571614673638903</c:v>
                </c:pt>
                <c:pt idx="7015">
                  <c:v>10.612660357180705</c:v>
                </c:pt>
                <c:pt idx="7016">
                  <c:v>10.612660357180705</c:v>
                </c:pt>
                <c:pt idx="7017">
                  <c:v>10.612660357180705</c:v>
                </c:pt>
                <c:pt idx="7018">
                  <c:v>10.612660357180705</c:v>
                </c:pt>
                <c:pt idx="7019">
                  <c:v>10.612660357180705</c:v>
                </c:pt>
                <c:pt idx="7020">
                  <c:v>10.612660357180705</c:v>
                </c:pt>
                <c:pt idx="7021">
                  <c:v>10.612660357180705</c:v>
                </c:pt>
                <c:pt idx="7022">
                  <c:v>10.612660357180705</c:v>
                </c:pt>
                <c:pt idx="7023">
                  <c:v>10.612660357180705</c:v>
                </c:pt>
                <c:pt idx="7024">
                  <c:v>10.571614673638903</c:v>
                </c:pt>
                <c:pt idx="7025">
                  <c:v>10.612660357180705</c:v>
                </c:pt>
                <c:pt idx="7026">
                  <c:v>10.612660357180705</c:v>
                </c:pt>
                <c:pt idx="7027">
                  <c:v>10.612660357180705</c:v>
                </c:pt>
                <c:pt idx="7028">
                  <c:v>10.571614673638903</c:v>
                </c:pt>
                <c:pt idx="7029">
                  <c:v>10.571614673638903</c:v>
                </c:pt>
                <c:pt idx="7030">
                  <c:v>10.612660357180705</c:v>
                </c:pt>
                <c:pt idx="7031">
                  <c:v>10.612660357180705</c:v>
                </c:pt>
                <c:pt idx="7032">
                  <c:v>10.571614673638903</c:v>
                </c:pt>
                <c:pt idx="7033">
                  <c:v>10.612660357180705</c:v>
                </c:pt>
                <c:pt idx="7034">
                  <c:v>10.612660357180705</c:v>
                </c:pt>
                <c:pt idx="7035">
                  <c:v>10.612660357180705</c:v>
                </c:pt>
                <c:pt idx="7036">
                  <c:v>10.612660357180705</c:v>
                </c:pt>
                <c:pt idx="7037">
                  <c:v>10.612660357180705</c:v>
                </c:pt>
                <c:pt idx="7038">
                  <c:v>10.571614673638903</c:v>
                </c:pt>
                <c:pt idx="7039">
                  <c:v>10.571614673638903</c:v>
                </c:pt>
                <c:pt idx="7040">
                  <c:v>10.571614673638903</c:v>
                </c:pt>
                <c:pt idx="7041">
                  <c:v>10.530569533980259</c:v>
                </c:pt>
                <c:pt idx="7042">
                  <c:v>10.571614673638903</c:v>
                </c:pt>
                <c:pt idx="7043">
                  <c:v>10.571614673638903</c:v>
                </c:pt>
                <c:pt idx="7044">
                  <c:v>10.612660357180705</c:v>
                </c:pt>
                <c:pt idx="7045">
                  <c:v>10.612660357180705</c:v>
                </c:pt>
                <c:pt idx="7046">
                  <c:v>10.571614673638903</c:v>
                </c:pt>
                <c:pt idx="7047">
                  <c:v>10.612660357180705</c:v>
                </c:pt>
                <c:pt idx="7048">
                  <c:v>10.612660357180705</c:v>
                </c:pt>
                <c:pt idx="7049">
                  <c:v>10.612660357180705</c:v>
                </c:pt>
                <c:pt idx="7050">
                  <c:v>10.612660357180705</c:v>
                </c:pt>
                <c:pt idx="7051">
                  <c:v>10.612660357180705</c:v>
                </c:pt>
                <c:pt idx="7052">
                  <c:v>10.612660357180705</c:v>
                </c:pt>
                <c:pt idx="7053">
                  <c:v>10.571614673638903</c:v>
                </c:pt>
                <c:pt idx="7054">
                  <c:v>10.571614673638903</c:v>
                </c:pt>
                <c:pt idx="7055">
                  <c:v>10.571614673638903</c:v>
                </c:pt>
                <c:pt idx="7056">
                  <c:v>10.571614673638903</c:v>
                </c:pt>
                <c:pt idx="7057">
                  <c:v>10.571614673638903</c:v>
                </c:pt>
                <c:pt idx="7058">
                  <c:v>10.571614673638903</c:v>
                </c:pt>
                <c:pt idx="7059">
                  <c:v>10.571614673638903</c:v>
                </c:pt>
                <c:pt idx="7060">
                  <c:v>10.571614673638903</c:v>
                </c:pt>
                <c:pt idx="7061">
                  <c:v>10.571614673638903</c:v>
                </c:pt>
                <c:pt idx="7062">
                  <c:v>10.571614673638903</c:v>
                </c:pt>
                <c:pt idx="7063">
                  <c:v>10.612660357180705</c:v>
                </c:pt>
                <c:pt idx="7064">
                  <c:v>10.571614673638903</c:v>
                </c:pt>
                <c:pt idx="7065">
                  <c:v>10.571614673638903</c:v>
                </c:pt>
                <c:pt idx="7066">
                  <c:v>10.571614673638903</c:v>
                </c:pt>
                <c:pt idx="7067">
                  <c:v>10.571614673638903</c:v>
                </c:pt>
                <c:pt idx="7068">
                  <c:v>10.571614673638903</c:v>
                </c:pt>
                <c:pt idx="7069">
                  <c:v>10.612660357180705</c:v>
                </c:pt>
                <c:pt idx="7070">
                  <c:v>10.612660357180705</c:v>
                </c:pt>
                <c:pt idx="7071">
                  <c:v>10.571614673638903</c:v>
                </c:pt>
                <c:pt idx="7072">
                  <c:v>10.612660357180705</c:v>
                </c:pt>
                <c:pt idx="7073">
                  <c:v>10.612660357180705</c:v>
                </c:pt>
                <c:pt idx="7074">
                  <c:v>10.571614673638903</c:v>
                </c:pt>
                <c:pt idx="7075">
                  <c:v>10.571614673638903</c:v>
                </c:pt>
                <c:pt idx="7076">
                  <c:v>10.530569533980259</c:v>
                </c:pt>
                <c:pt idx="7077">
                  <c:v>10.571614673638903</c:v>
                </c:pt>
                <c:pt idx="7078">
                  <c:v>10.612660357180705</c:v>
                </c:pt>
                <c:pt idx="7079">
                  <c:v>10.612660357180705</c:v>
                </c:pt>
                <c:pt idx="7080">
                  <c:v>10.571614673638903</c:v>
                </c:pt>
                <c:pt idx="7081">
                  <c:v>10.612660357180705</c:v>
                </c:pt>
                <c:pt idx="7082">
                  <c:v>10.571614673638903</c:v>
                </c:pt>
                <c:pt idx="7083">
                  <c:v>10.612660357180705</c:v>
                </c:pt>
                <c:pt idx="7084">
                  <c:v>10.612660357180705</c:v>
                </c:pt>
                <c:pt idx="7085">
                  <c:v>10.612660357180705</c:v>
                </c:pt>
                <c:pt idx="7086">
                  <c:v>10.571614673638903</c:v>
                </c:pt>
                <c:pt idx="7087">
                  <c:v>10.571614673638903</c:v>
                </c:pt>
                <c:pt idx="7088">
                  <c:v>10.612660357180705</c:v>
                </c:pt>
                <c:pt idx="7089">
                  <c:v>10.571614673638903</c:v>
                </c:pt>
                <c:pt idx="7090">
                  <c:v>10.612660357180705</c:v>
                </c:pt>
                <c:pt idx="7091">
                  <c:v>10.571614673638903</c:v>
                </c:pt>
                <c:pt idx="7092">
                  <c:v>10.571614673638903</c:v>
                </c:pt>
                <c:pt idx="7093">
                  <c:v>10.612660357180705</c:v>
                </c:pt>
                <c:pt idx="7094">
                  <c:v>10.612660357180705</c:v>
                </c:pt>
                <c:pt idx="7095">
                  <c:v>10.612660357180705</c:v>
                </c:pt>
                <c:pt idx="7096">
                  <c:v>10.612660357180705</c:v>
                </c:pt>
                <c:pt idx="7097">
                  <c:v>10.612660357180705</c:v>
                </c:pt>
                <c:pt idx="7098">
                  <c:v>10.571614673638903</c:v>
                </c:pt>
                <c:pt idx="7099">
                  <c:v>10.571614673638903</c:v>
                </c:pt>
                <c:pt idx="7100">
                  <c:v>10.571614673638903</c:v>
                </c:pt>
                <c:pt idx="7101">
                  <c:v>10.571614673638903</c:v>
                </c:pt>
                <c:pt idx="7102">
                  <c:v>10.612660357180705</c:v>
                </c:pt>
                <c:pt idx="7103">
                  <c:v>10.571614673638903</c:v>
                </c:pt>
                <c:pt idx="7104">
                  <c:v>10.612660357180705</c:v>
                </c:pt>
                <c:pt idx="7105">
                  <c:v>10.612660357180705</c:v>
                </c:pt>
                <c:pt idx="7106">
                  <c:v>10.612660357180705</c:v>
                </c:pt>
                <c:pt idx="7107">
                  <c:v>10.653706584605663</c:v>
                </c:pt>
                <c:pt idx="7108">
                  <c:v>10.612660357180705</c:v>
                </c:pt>
                <c:pt idx="7109">
                  <c:v>10.653706584605663</c:v>
                </c:pt>
                <c:pt idx="7110">
                  <c:v>10.653706584605663</c:v>
                </c:pt>
                <c:pt idx="7111">
                  <c:v>10.653706584605663</c:v>
                </c:pt>
                <c:pt idx="7112">
                  <c:v>10.612660357180705</c:v>
                </c:pt>
                <c:pt idx="7113">
                  <c:v>10.612660357180705</c:v>
                </c:pt>
                <c:pt idx="7114">
                  <c:v>10.571614673638903</c:v>
                </c:pt>
                <c:pt idx="7115">
                  <c:v>10.571614673638903</c:v>
                </c:pt>
                <c:pt idx="7116">
                  <c:v>10.571614673638903</c:v>
                </c:pt>
                <c:pt idx="7117">
                  <c:v>10.612660357180705</c:v>
                </c:pt>
                <c:pt idx="7118">
                  <c:v>10.571614673638903</c:v>
                </c:pt>
                <c:pt idx="7119">
                  <c:v>10.612660357180705</c:v>
                </c:pt>
                <c:pt idx="7120">
                  <c:v>10.612660357180705</c:v>
                </c:pt>
                <c:pt idx="7121">
                  <c:v>10.653706584605663</c:v>
                </c:pt>
                <c:pt idx="7122">
                  <c:v>10.653706584605663</c:v>
                </c:pt>
                <c:pt idx="7123">
                  <c:v>10.612660357180705</c:v>
                </c:pt>
                <c:pt idx="7124">
                  <c:v>10.612660357180705</c:v>
                </c:pt>
                <c:pt idx="7125">
                  <c:v>10.653706584605663</c:v>
                </c:pt>
                <c:pt idx="7126">
                  <c:v>10.612660357180705</c:v>
                </c:pt>
                <c:pt idx="7127">
                  <c:v>10.612660357180705</c:v>
                </c:pt>
                <c:pt idx="7128">
                  <c:v>10.571614673638903</c:v>
                </c:pt>
                <c:pt idx="7129">
                  <c:v>10.571614673638903</c:v>
                </c:pt>
                <c:pt idx="7130">
                  <c:v>10.571614673638903</c:v>
                </c:pt>
                <c:pt idx="7131">
                  <c:v>10.571614673638903</c:v>
                </c:pt>
                <c:pt idx="7132">
                  <c:v>10.571614673638903</c:v>
                </c:pt>
                <c:pt idx="7133">
                  <c:v>10.571614673638903</c:v>
                </c:pt>
                <c:pt idx="7134">
                  <c:v>10.612660357180705</c:v>
                </c:pt>
                <c:pt idx="7135">
                  <c:v>10.653706584605663</c:v>
                </c:pt>
                <c:pt idx="7136">
                  <c:v>10.571614673638903</c:v>
                </c:pt>
                <c:pt idx="7137">
                  <c:v>10.571614673638903</c:v>
                </c:pt>
                <c:pt idx="7138">
                  <c:v>10.571614673638903</c:v>
                </c:pt>
                <c:pt idx="7139">
                  <c:v>10.571614673638903</c:v>
                </c:pt>
                <c:pt idx="7140">
                  <c:v>10.530569533980259</c:v>
                </c:pt>
                <c:pt idx="7141">
                  <c:v>10.612660357180705</c:v>
                </c:pt>
                <c:pt idx="7142">
                  <c:v>10.571614673638903</c:v>
                </c:pt>
                <c:pt idx="7143">
                  <c:v>10.571614673638903</c:v>
                </c:pt>
                <c:pt idx="7144">
                  <c:v>10.571614673638903</c:v>
                </c:pt>
                <c:pt idx="7145">
                  <c:v>10.571614673638903</c:v>
                </c:pt>
                <c:pt idx="7146">
                  <c:v>10.612660357180705</c:v>
                </c:pt>
                <c:pt idx="7147">
                  <c:v>10.571614673638903</c:v>
                </c:pt>
                <c:pt idx="7148">
                  <c:v>10.612660357180705</c:v>
                </c:pt>
                <c:pt idx="7149">
                  <c:v>10.571614673638903</c:v>
                </c:pt>
                <c:pt idx="7150">
                  <c:v>10.571614673638903</c:v>
                </c:pt>
                <c:pt idx="7151">
                  <c:v>10.612660357180705</c:v>
                </c:pt>
                <c:pt idx="7152">
                  <c:v>10.612660357180705</c:v>
                </c:pt>
                <c:pt idx="7153">
                  <c:v>10.612660357180705</c:v>
                </c:pt>
                <c:pt idx="7154">
                  <c:v>10.612660357180705</c:v>
                </c:pt>
                <c:pt idx="7155">
                  <c:v>10.571614673638903</c:v>
                </c:pt>
                <c:pt idx="7156">
                  <c:v>10.612660357180705</c:v>
                </c:pt>
                <c:pt idx="7157">
                  <c:v>10.612660357180705</c:v>
                </c:pt>
                <c:pt idx="7158">
                  <c:v>10.612660357180705</c:v>
                </c:pt>
                <c:pt idx="7159">
                  <c:v>10.612660357180705</c:v>
                </c:pt>
                <c:pt idx="7160">
                  <c:v>10.571614673638903</c:v>
                </c:pt>
                <c:pt idx="7161">
                  <c:v>10.571614673638903</c:v>
                </c:pt>
                <c:pt idx="7162">
                  <c:v>10.571614673638903</c:v>
                </c:pt>
                <c:pt idx="7163">
                  <c:v>10.571614673638903</c:v>
                </c:pt>
                <c:pt idx="7164">
                  <c:v>10.612660357180705</c:v>
                </c:pt>
                <c:pt idx="7165">
                  <c:v>10.612660357180705</c:v>
                </c:pt>
                <c:pt idx="7166">
                  <c:v>10.612660357180705</c:v>
                </c:pt>
                <c:pt idx="7167">
                  <c:v>10.571614673638903</c:v>
                </c:pt>
                <c:pt idx="7168">
                  <c:v>10.612660357180705</c:v>
                </c:pt>
                <c:pt idx="7169">
                  <c:v>10.612660357180705</c:v>
                </c:pt>
                <c:pt idx="7170">
                  <c:v>10.571614673638903</c:v>
                </c:pt>
                <c:pt idx="7171">
                  <c:v>10.612660357180705</c:v>
                </c:pt>
                <c:pt idx="7172">
                  <c:v>10.612660357180705</c:v>
                </c:pt>
                <c:pt idx="7173">
                  <c:v>10.571614673638903</c:v>
                </c:pt>
                <c:pt idx="7174">
                  <c:v>10.571614673638903</c:v>
                </c:pt>
                <c:pt idx="7175">
                  <c:v>10.612660357180705</c:v>
                </c:pt>
                <c:pt idx="7176">
                  <c:v>10.612660357180705</c:v>
                </c:pt>
                <c:pt idx="7177">
                  <c:v>10.571614673638903</c:v>
                </c:pt>
                <c:pt idx="7178">
                  <c:v>10.571614673638903</c:v>
                </c:pt>
                <c:pt idx="7179">
                  <c:v>10.612660357180705</c:v>
                </c:pt>
                <c:pt idx="7180">
                  <c:v>10.571614673638903</c:v>
                </c:pt>
                <c:pt idx="7181">
                  <c:v>10.571614673638903</c:v>
                </c:pt>
                <c:pt idx="7182">
                  <c:v>10.571614673638903</c:v>
                </c:pt>
                <c:pt idx="7183">
                  <c:v>10.612660357180705</c:v>
                </c:pt>
                <c:pt idx="7184">
                  <c:v>10.571614673638903</c:v>
                </c:pt>
                <c:pt idx="7185">
                  <c:v>10.571614673638903</c:v>
                </c:pt>
                <c:pt idx="7186">
                  <c:v>10.530569533980259</c:v>
                </c:pt>
                <c:pt idx="7187">
                  <c:v>10.571614673638903</c:v>
                </c:pt>
                <c:pt idx="7188">
                  <c:v>10.612660357180705</c:v>
                </c:pt>
                <c:pt idx="7189">
                  <c:v>10.571614673638903</c:v>
                </c:pt>
                <c:pt idx="7190">
                  <c:v>10.612660357180705</c:v>
                </c:pt>
                <c:pt idx="7191">
                  <c:v>10.571614673638903</c:v>
                </c:pt>
                <c:pt idx="7192">
                  <c:v>10.571614673638903</c:v>
                </c:pt>
                <c:pt idx="7193">
                  <c:v>10.612660357180705</c:v>
                </c:pt>
                <c:pt idx="7194">
                  <c:v>10.571614673638903</c:v>
                </c:pt>
                <c:pt idx="7195">
                  <c:v>10.612660357180705</c:v>
                </c:pt>
                <c:pt idx="7196">
                  <c:v>10.571614673638903</c:v>
                </c:pt>
                <c:pt idx="7197">
                  <c:v>10.571614673638903</c:v>
                </c:pt>
                <c:pt idx="7198">
                  <c:v>10.612660357180705</c:v>
                </c:pt>
                <c:pt idx="7199">
                  <c:v>10.571614673638903</c:v>
                </c:pt>
                <c:pt idx="7200">
                  <c:v>10.612660357180705</c:v>
                </c:pt>
                <c:pt idx="7201">
                  <c:v>10.653706584605663</c:v>
                </c:pt>
                <c:pt idx="7202">
                  <c:v>10.571614673638903</c:v>
                </c:pt>
                <c:pt idx="7203">
                  <c:v>10.571614673638903</c:v>
                </c:pt>
                <c:pt idx="7204">
                  <c:v>10.571614673638903</c:v>
                </c:pt>
                <c:pt idx="7205">
                  <c:v>10.571614673638903</c:v>
                </c:pt>
                <c:pt idx="7206">
                  <c:v>10.571614673638903</c:v>
                </c:pt>
                <c:pt idx="7207">
                  <c:v>10.612660357180705</c:v>
                </c:pt>
                <c:pt idx="7208">
                  <c:v>10.571614673638903</c:v>
                </c:pt>
                <c:pt idx="7209">
                  <c:v>10.571614673638903</c:v>
                </c:pt>
                <c:pt idx="7210">
                  <c:v>10.612660357180705</c:v>
                </c:pt>
                <c:pt idx="7211">
                  <c:v>10.612660357180705</c:v>
                </c:pt>
                <c:pt idx="7212">
                  <c:v>10.571614673638903</c:v>
                </c:pt>
                <c:pt idx="7213">
                  <c:v>10.612660357180705</c:v>
                </c:pt>
                <c:pt idx="7214">
                  <c:v>10.612660357180705</c:v>
                </c:pt>
                <c:pt idx="7215">
                  <c:v>10.612660357180705</c:v>
                </c:pt>
                <c:pt idx="7216">
                  <c:v>10.612660357180705</c:v>
                </c:pt>
                <c:pt idx="7217">
                  <c:v>10.653706584605663</c:v>
                </c:pt>
                <c:pt idx="7218">
                  <c:v>10.612660357180705</c:v>
                </c:pt>
                <c:pt idx="7219">
                  <c:v>10.612660357180705</c:v>
                </c:pt>
                <c:pt idx="7220">
                  <c:v>10.612660357180705</c:v>
                </c:pt>
                <c:pt idx="7221">
                  <c:v>10.612660357180705</c:v>
                </c:pt>
                <c:pt idx="7222">
                  <c:v>10.612660357180705</c:v>
                </c:pt>
                <c:pt idx="7223">
                  <c:v>10.612660357180705</c:v>
                </c:pt>
                <c:pt idx="7224">
                  <c:v>10.612660357180705</c:v>
                </c:pt>
                <c:pt idx="7225">
                  <c:v>10.612660357180705</c:v>
                </c:pt>
                <c:pt idx="7226">
                  <c:v>10.612660357180705</c:v>
                </c:pt>
                <c:pt idx="7227">
                  <c:v>10.653706584605663</c:v>
                </c:pt>
                <c:pt idx="7228">
                  <c:v>10.612660357180705</c:v>
                </c:pt>
                <c:pt idx="7229">
                  <c:v>10.571614673638903</c:v>
                </c:pt>
                <c:pt idx="7230">
                  <c:v>10.612660357180705</c:v>
                </c:pt>
                <c:pt idx="7231">
                  <c:v>10.571614673638903</c:v>
                </c:pt>
                <c:pt idx="7232">
                  <c:v>10.612660357180705</c:v>
                </c:pt>
                <c:pt idx="7233">
                  <c:v>10.530569533980259</c:v>
                </c:pt>
                <c:pt idx="7234">
                  <c:v>10.571614673638903</c:v>
                </c:pt>
                <c:pt idx="7235">
                  <c:v>10.571614673638903</c:v>
                </c:pt>
                <c:pt idx="7236">
                  <c:v>10.571614673638903</c:v>
                </c:pt>
                <c:pt idx="7237">
                  <c:v>10.571614673638903</c:v>
                </c:pt>
                <c:pt idx="7238">
                  <c:v>10.612660357180705</c:v>
                </c:pt>
                <c:pt idx="7239">
                  <c:v>10.612660357180705</c:v>
                </c:pt>
                <c:pt idx="7240">
                  <c:v>10.612660357180705</c:v>
                </c:pt>
                <c:pt idx="7241">
                  <c:v>10.612660357180705</c:v>
                </c:pt>
                <c:pt idx="7242">
                  <c:v>10.571614673638903</c:v>
                </c:pt>
                <c:pt idx="7243">
                  <c:v>10.612660357180705</c:v>
                </c:pt>
                <c:pt idx="7244">
                  <c:v>10.571614673638903</c:v>
                </c:pt>
                <c:pt idx="7245">
                  <c:v>10.612660357180705</c:v>
                </c:pt>
                <c:pt idx="7246">
                  <c:v>10.571614673638903</c:v>
                </c:pt>
                <c:pt idx="7247">
                  <c:v>10.571614673638903</c:v>
                </c:pt>
                <c:pt idx="7248">
                  <c:v>10.571614673638903</c:v>
                </c:pt>
                <c:pt idx="7249">
                  <c:v>10.571614673638903</c:v>
                </c:pt>
                <c:pt idx="7250">
                  <c:v>10.612660357180705</c:v>
                </c:pt>
                <c:pt idx="7251">
                  <c:v>10.571614673638903</c:v>
                </c:pt>
                <c:pt idx="7252">
                  <c:v>10.612660357180705</c:v>
                </c:pt>
                <c:pt idx="7253">
                  <c:v>10.612660357180705</c:v>
                </c:pt>
                <c:pt idx="7254">
                  <c:v>10.612660357180705</c:v>
                </c:pt>
                <c:pt idx="7255">
                  <c:v>10.571614673638903</c:v>
                </c:pt>
                <c:pt idx="7256">
                  <c:v>10.571614673638903</c:v>
                </c:pt>
                <c:pt idx="7257">
                  <c:v>10.612660357180705</c:v>
                </c:pt>
                <c:pt idx="7258">
                  <c:v>10.612660357180705</c:v>
                </c:pt>
                <c:pt idx="7259">
                  <c:v>10.571614673638903</c:v>
                </c:pt>
                <c:pt idx="7260">
                  <c:v>10.571614673638903</c:v>
                </c:pt>
                <c:pt idx="7261">
                  <c:v>10.571614673638903</c:v>
                </c:pt>
                <c:pt idx="7262">
                  <c:v>10.530569533980259</c:v>
                </c:pt>
                <c:pt idx="7263">
                  <c:v>10.530569533980259</c:v>
                </c:pt>
                <c:pt idx="7264">
                  <c:v>10.571614673638903</c:v>
                </c:pt>
                <c:pt idx="7265">
                  <c:v>10.612660357180705</c:v>
                </c:pt>
                <c:pt idx="7266">
                  <c:v>10.571614673638903</c:v>
                </c:pt>
                <c:pt idx="7267">
                  <c:v>10.571614673638903</c:v>
                </c:pt>
                <c:pt idx="7268">
                  <c:v>10.571614673638903</c:v>
                </c:pt>
                <c:pt idx="7269">
                  <c:v>10.571614673638903</c:v>
                </c:pt>
                <c:pt idx="7270">
                  <c:v>10.571614673638903</c:v>
                </c:pt>
                <c:pt idx="7271">
                  <c:v>10.612660357180705</c:v>
                </c:pt>
                <c:pt idx="7272">
                  <c:v>10.571614673638903</c:v>
                </c:pt>
                <c:pt idx="7273">
                  <c:v>10.530569533980259</c:v>
                </c:pt>
                <c:pt idx="7274">
                  <c:v>10.571614673638903</c:v>
                </c:pt>
                <c:pt idx="7275">
                  <c:v>10.571614673638903</c:v>
                </c:pt>
                <c:pt idx="7276">
                  <c:v>10.571614673638903</c:v>
                </c:pt>
                <c:pt idx="7277">
                  <c:v>10.612660357180705</c:v>
                </c:pt>
                <c:pt idx="7278">
                  <c:v>10.612660357180705</c:v>
                </c:pt>
                <c:pt idx="7279">
                  <c:v>10.612660357180705</c:v>
                </c:pt>
                <c:pt idx="7280">
                  <c:v>10.612660357180705</c:v>
                </c:pt>
                <c:pt idx="7281">
                  <c:v>10.571614673638903</c:v>
                </c:pt>
                <c:pt idx="7282">
                  <c:v>10.571614673638903</c:v>
                </c:pt>
                <c:pt idx="7283">
                  <c:v>10.612660357180705</c:v>
                </c:pt>
                <c:pt idx="7284">
                  <c:v>10.571614673638903</c:v>
                </c:pt>
                <c:pt idx="7285">
                  <c:v>10.612660357180705</c:v>
                </c:pt>
                <c:pt idx="7286">
                  <c:v>10.612660357180705</c:v>
                </c:pt>
                <c:pt idx="7287">
                  <c:v>10.571614673638903</c:v>
                </c:pt>
                <c:pt idx="7288">
                  <c:v>10.612660357180705</c:v>
                </c:pt>
                <c:pt idx="7289">
                  <c:v>10.612660357180705</c:v>
                </c:pt>
                <c:pt idx="7290">
                  <c:v>10.612660357180705</c:v>
                </c:pt>
                <c:pt idx="7291">
                  <c:v>10.612660357180705</c:v>
                </c:pt>
                <c:pt idx="7292">
                  <c:v>10.571614673638903</c:v>
                </c:pt>
                <c:pt idx="7293">
                  <c:v>10.612660357180705</c:v>
                </c:pt>
                <c:pt idx="7294">
                  <c:v>10.612660357180705</c:v>
                </c:pt>
                <c:pt idx="7295">
                  <c:v>10.612660357180705</c:v>
                </c:pt>
                <c:pt idx="7296">
                  <c:v>10.612660357180705</c:v>
                </c:pt>
                <c:pt idx="7297">
                  <c:v>10.612660357180705</c:v>
                </c:pt>
                <c:pt idx="7298">
                  <c:v>10.612660357180705</c:v>
                </c:pt>
                <c:pt idx="7299">
                  <c:v>10.612660357180705</c:v>
                </c:pt>
                <c:pt idx="7300">
                  <c:v>10.571614673638903</c:v>
                </c:pt>
                <c:pt idx="7301">
                  <c:v>10.571614673638903</c:v>
                </c:pt>
                <c:pt idx="7302">
                  <c:v>10.571614673638903</c:v>
                </c:pt>
                <c:pt idx="7303">
                  <c:v>10.612660357180705</c:v>
                </c:pt>
                <c:pt idx="7304">
                  <c:v>10.612660357180705</c:v>
                </c:pt>
                <c:pt idx="7305">
                  <c:v>10.612660357180705</c:v>
                </c:pt>
                <c:pt idx="7306">
                  <c:v>10.612660357180705</c:v>
                </c:pt>
                <c:pt idx="7307">
                  <c:v>10.612660357180705</c:v>
                </c:pt>
                <c:pt idx="7308">
                  <c:v>10.571614673638903</c:v>
                </c:pt>
                <c:pt idx="7309">
                  <c:v>10.571614673638903</c:v>
                </c:pt>
                <c:pt idx="7310">
                  <c:v>10.571614673638903</c:v>
                </c:pt>
                <c:pt idx="7311">
                  <c:v>10.571614673638903</c:v>
                </c:pt>
                <c:pt idx="7312">
                  <c:v>10.571614673638903</c:v>
                </c:pt>
                <c:pt idx="7313">
                  <c:v>10.571614673638903</c:v>
                </c:pt>
                <c:pt idx="7314">
                  <c:v>10.571614673638903</c:v>
                </c:pt>
                <c:pt idx="7315">
                  <c:v>10.571614673638903</c:v>
                </c:pt>
                <c:pt idx="7316">
                  <c:v>10.612660357180705</c:v>
                </c:pt>
                <c:pt idx="7317">
                  <c:v>10.571614673638903</c:v>
                </c:pt>
                <c:pt idx="7318">
                  <c:v>10.530569533980259</c:v>
                </c:pt>
                <c:pt idx="7319">
                  <c:v>10.571614673638903</c:v>
                </c:pt>
                <c:pt idx="7320">
                  <c:v>10.530569533980259</c:v>
                </c:pt>
                <c:pt idx="7321">
                  <c:v>10.530569533980259</c:v>
                </c:pt>
                <c:pt idx="7322">
                  <c:v>10.530569533980259</c:v>
                </c:pt>
                <c:pt idx="7323">
                  <c:v>10.571614673638903</c:v>
                </c:pt>
                <c:pt idx="7324">
                  <c:v>10.571614673638903</c:v>
                </c:pt>
                <c:pt idx="7325">
                  <c:v>10.571614673638903</c:v>
                </c:pt>
                <c:pt idx="7326">
                  <c:v>10.571614673638903</c:v>
                </c:pt>
                <c:pt idx="7327">
                  <c:v>10.571614673638903</c:v>
                </c:pt>
                <c:pt idx="7328">
                  <c:v>10.571614673638903</c:v>
                </c:pt>
                <c:pt idx="7329">
                  <c:v>10.571614673638903</c:v>
                </c:pt>
                <c:pt idx="7330">
                  <c:v>10.571614673638903</c:v>
                </c:pt>
                <c:pt idx="7331">
                  <c:v>10.571614673638903</c:v>
                </c:pt>
                <c:pt idx="7332">
                  <c:v>10.612660357180705</c:v>
                </c:pt>
                <c:pt idx="7333">
                  <c:v>10.612660357180705</c:v>
                </c:pt>
                <c:pt idx="7334">
                  <c:v>10.612660357180705</c:v>
                </c:pt>
                <c:pt idx="7335">
                  <c:v>10.612660357180705</c:v>
                </c:pt>
                <c:pt idx="7336">
                  <c:v>10.612660357180705</c:v>
                </c:pt>
                <c:pt idx="7337">
                  <c:v>10.612660357180705</c:v>
                </c:pt>
                <c:pt idx="7338">
                  <c:v>10.612660357180705</c:v>
                </c:pt>
                <c:pt idx="7339">
                  <c:v>10.612660357180705</c:v>
                </c:pt>
                <c:pt idx="7340">
                  <c:v>10.612660357180705</c:v>
                </c:pt>
                <c:pt idx="7341">
                  <c:v>10.571614673638903</c:v>
                </c:pt>
                <c:pt idx="7342">
                  <c:v>10.612660357180705</c:v>
                </c:pt>
                <c:pt idx="7343">
                  <c:v>10.612660357180705</c:v>
                </c:pt>
                <c:pt idx="7344">
                  <c:v>10.612660357180705</c:v>
                </c:pt>
                <c:pt idx="7345">
                  <c:v>10.612660357180705</c:v>
                </c:pt>
                <c:pt idx="7346">
                  <c:v>10.612660357180705</c:v>
                </c:pt>
                <c:pt idx="7347">
                  <c:v>10.571614673638903</c:v>
                </c:pt>
                <c:pt idx="7348">
                  <c:v>10.612660357180705</c:v>
                </c:pt>
                <c:pt idx="7349">
                  <c:v>10.612660357180705</c:v>
                </c:pt>
                <c:pt idx="7350">
                  <c:v>10.612660357180705</c:v>
                </c:pt>
                <c:pt idx="7351">
                  <c:v>10.571614673638903</c:v>
                </c:pt>
                <c:pt idx="7352">
                  <c:v>10.612660357180705</c:v>
                </c:pt>
                <c:pt idx="7353">
                  <c:v>10.612660357180705</c:v>
                </c:pt>
                <c:pt idx="7354">
                  <c:v>10.612660357180705</c:v>
                </c:pt>
                <c:pt idx="7355">
                  <c:v>10.571614673638903</c:v>
                </c:pt>
                <c:pt idx="7356">
                  <c:v>10.612660357180705</c:v>
                </c:pt>
                <c:pt idx="7357">
                  <c:v>10.571614673638903</c:v>
                </c:pt>
                <c:pt idx="7358">
                  <c:v>10.571614673638903</c:v>
                </c:pt>
                <c:pt idx="7359">
                  <c:v>10.571614673638903</c:v>
                </c:pt>
                <c:pt idx="7360">
                  <c:v>10.571614673638903</c:v>
                </c:pt>
                <c:pt idx="7361">
                  <c:v>10.571614673638903</c:v>
                </c:pt>
                <c:pt idx="7362">
                  <c:v>10.612660357180705</c:v>
                </c:pt>
                <c:pt idx="7363">
                  <c:v>10.571614673638903</c:v>
                </c:pt>
                <c:pt idx="7364">
                  <c:v>10.612660357180705</c:v>
                </c:pt>
                <c:pt idx="7365">
                  <c:v>10.571614673638903</c:v>
                </c:pt>
                <c:pt idx="7366">
                  <c:v>10.612660357180705</c:v>
                </c:pt>
                <c:pt idx="7367">
                  <c:v>10.612660357180705</c:v>
                </c:pt>
                <c:pt idx="7368">
                  <c:v>10.571614673638903</c:v>
                </c:pt>
                <c:pt idx="7369">
                  <c:v>10.571614673638903</c:v>
                </c:pt>
                <c:pt idx="7370">
                  <c:v>10.612660357180705</c:v>
                </c:pt>
                <c:pt idx="7371">
                  <c:v>10.571614673638903</c:v>
                </c:pt>
                <c:pt idx="7372">
                  <c:v>10.612660357180705</c:v>
                </c:pt>
                <c:pt idx="7373">
                  <c:v>10.612660357180705</c:v>
                </c:pt>
                <c:pt idx="7374">
                  <c:v>10.612660357180705</c:v>
                </c:pt>
                <c:pt idx="7375">
                  <c:v>10.612660357180705</c:v>
                </c:pt>
                <c:pt idx="7376">
                  <c:v>10.612660357180705</c:v>
                </c:pt>
                <c:pt idx="7377">
                  <c:v>10.612660357180705</c:v>
                </c:pt>
                <c:pt idx="7378">
                  <c:v>10.612660357180705</c:v>
                </c:pt>
                <c:pt idx="7379">
                  <c:v>10.571614673638903</c:v>
                </c:pt>
                <c:pt idx="7380">
                  <c:v>10.612660357180705</c:v>
                </c:pt>
                <c:pt idx="7381">
                  <c:v>10.612660357180705</c:v>
                </c:pt>
                <c:pt idx="7382">
                  <c:v>10.571614673638903</c:v>
                </c:pt>
                <c:pt idx="7383">
                  <c:v>10.612660357180705</c:v>
                </c:pt>
                <c:pt idx="7384">
                  <c:v>10.612660357180705</c:v>
                </c:pt>
                <c:pt idx="7385">
                  <c:v>10.612660357180705</c:v>
                </c:pt>
                <c:pt idx="7386">
                  <c:v>10.612660357180705</c:v>
                </c:pt>
                <c:pt idx="7387">
                  <c:v>10.653706584605663</c:v>
                </c:pt>
                <c:pt idx="7388">
                  <c:v>10.653706584605663</c:v>
                </c:pt>
                <c:pt idx="7389">
                  <c:v>10.571614673638903</c:v>
                </c:pt>
                <c:pt idx="7390">
                  <c:v>10.571614673638903</c:v>
                </c:pt>
                <c:pt idx="7391">
                  <c:v>10.571614673638903</c:v>
                </c:pt>
                <c:pt idx="7392">
                  <c:v>10.571614673638903</c:v>
                </c:pt>
                <c:pt idx="7393">
                  <c:v>10.612660357180705</c:v>
                </c:pt>
                <c:pt idx="7394">
                  <c:v>10.571614673638903</c:v>
                </c:pt>
                <c:pt idx="7395">
                  <c:v>10.612660357180705</c:v>
                </c:pt>
                <c:pt idx="7396">
                  <c:v>10.612660357180705</c:v>
                </c:pt>
                <c:pt idx="7397">
                  <c:v>10.612660357180705</c:v>
                </c:pt>
                <c:pt idx="7398">
                  <c:v>10.612660357180705</c:v>
                </c:pt>
                <c:pt idx="7399">
                  <c:v>10.612660357180705</c:v>
                </c:pt>
                <c:pt idx="7400">
                  <c:v>10.612660357180705</c:v>
                </c:pt>
                <c:pt idx="7401">
                  <c:v>10.612660357180705</c:v>
                </c:pt>
                <c:pt idx="7402">
                  <c:v>10.612660357180705</c:v>
                </c:pt>
                <c:pt idx="7403">
                  <c:v>10.571614673638903</c:v>
                </c:pt>
                <c:pt idx="7404">
                  <c:v>10.612660357180705</c:v>
                </c:pt>
                <c:pt idx="7405">
                  <c:v>10.612660357180705</c:v>
                </c:pt>
                <c:pt idx="7406">
                  <c:v>10.612660357180705</c:v>
                </c:pt>
                <c:pt idx="7407">
                  <c:v>10.612660357180705</c:v>
                </c:pt>
                <c:pt idx="7408">
                  <c:v>10.571614673638903</c:v>
                </c:pt>
                <c:pt idx="7409">
                  <c:v>10.612660357180705</c:v>
                </c:pt>
                <c:pt idx="7410">
                  <c:v>10.571614673638903</c:v>
                </c:pt>
                <c:pt idx="7411">
                  <c:v>10.612660357180705</c:v>
                </c:pt>
                <c:pt idx="7412">
                  <c:v>10.571614673638903</c:v>
                </c:pt>
                <c:pt idx="7413">
                  <c:v>10.571614673638903</c:v>
                </c:pt>
                <c:pt idx="7414">
                  <c:v>10.571614673638903</c:v>
                </c:pt>
                <c:pt idx="7415">
                  <c:v>10.612660357180705</c:v>
                </c:pt>
                <c:pt idx="7416">
                  <c:v>10.612660357180705</c:v>
                </c:pt>
                <c:pt idx="7417">
                  <c:v>10.612660357180705</c:v>
                </c:pt>
                <c:pt idx="7418">
                  <c:v>10.612660357180705</c:v>
                </c:pt>
                <c:pt idx="7419">
                  <c:v>10.571614673638903</c:v>
                </c:pt>
                <c:pt idx="7420">
                  <c:v>10.571614673638903</c:v>
                </c:pt>
                <c:pt idx="7421">
                  <c:v>10.571614673638903</c:v>
                </c:pt>
                <c:pt idx="7422">
                  <c:v>10.571614673638903</c:v>
                </c:pt>
                <c:pt idx="7423">
                  <c:v>10.571614673638903</c:v>
                </c:pt>
                <c:pt idx="7424">
                  <c:v>10.571614673638903</c:v>
                </c:pt>
                <c:pt idx="7425">
                  <c:v>10.571614673638903</c:v>
                </c:pt>
                <c:pt idx="7426">
                  <c:v>10.612660357180705</c:v>
                </c:pt>
                <c:pt idx="7427">
                  <c:v>10.612660357180705</c:v>
                </c:pt>
                <c:pt idx="7428">
                  <c:v>10.612660357180705</c:v>
                </c:pt>
                <c:pt idx="7429">
                  <c:v>10.571614673638903</c:v>
                </c:pt>
                <c:pt idx="7430">
                  <c:v>10.612660357180705</c:v>
                </c:pt>
                <c:pt idx="7431">
                  <c:v>10.612660357180705</c:v>
                </c:pt>
                <c:pt idx="7432">
                  <c:v>10.612660357180705</c:v>
                </c:pt>
                <c:pt idx="7433">
                  <c:v>10.571614673638903</c:v>
                </c:pt>
                <c:pt idx="7434">
                  <c:v>10.612660357180705</c:v>
                </c:pt>
                <c:pt idx="7435">
                  <c:v>10.612660357180705</c:v>
                </c:pt>
                <c:pt idx="7436">
                  <c:v>10.612660357180705</c:v>
                </c:pt>
                <c:pt idx="7437">
                  <c:v>10.612660357180705</c:v>
                </c:pt>
                <c:pt idx="7438">
                  <c:v>10.612660357180705</c:v>
                </c:pt>
                <c:pt idx="7439">
                  <c:v>10.612660357180705</c:v>
                </c:pt>
                <c:pt idx="7440">
                  <c:v>10.612660357180705</c:v>
                </c:pt>
                <c:pt idx="7441">
                  <c:v>10.612660357180705</c:v>
                </c:pt>
                <c:pt idx="7442">
                  <c:v>10.612660357180705</c:v>
                </c:pt>
                <c:pt idx="7443">
                  <c:v>10.612660357180705</c:v>
                </c:pt>
                <c:pt idx="7444">
                  <c:v>10.612660357180705</c:v>
                </c:pt>
                <c:pt idx="7445">
                  <c:v>10.612660357180705</c:v>
                </c:pt>
                <c:pt idx="7446">
                  <c:v>10.612660357180705</c:v>
                </c:pt>
                <c:pt idx="7447">
                  <c:v>10.571614673638903</c:v>
                </c:pt>
                <c:pt idx="7448">
                  <c:v>10.612660357180705</c:v>
                </c:pt>
                <c:pt idx="7449">
                  <c:v>10.571614673638903</c:v>
                </c:pt>
                <c:pt idx="7450">
                  <c:v>10.530569533980259</c:v>
                </c:pt>
                <c:pt idx="7451">
                  <c:v>10.571614673638903</c:v>
                </c:pt>
                <c:pt idx="7452">
                  <c:v>10.530569533980259</c:v>
                </c:pt>
                <c:pt idx="7453">
                  <c:v>10.571614673638903</c:v>
                </c:pt>
                <c:pt idx="7454">
                  <c:v>10.612660357180705</c:v>
                </c:pt>
                <c:pt idx="7455">
                  <c:v>10.571614673638903</c:v>
                </c:pt>
                <c:pt idx="7456">
                  <c:v>10.612660357180705</c:v>
                </c:pt>
                <c:pt idx="7457">
                  <c:v>10.571614673638903</c:v>
                </c:pt>
                <c:pt idx="7458">
                  <c:v>10.612660357180705</c:v>
                </c:pt>
                <c:pt idx="7459">
                  <c:v>10.612660357180705</c:v>
                </c:pt>
                <c:pt idx="7460">
                  <c:v>10.612660357180705</c:v>
                </c:pt>
                <c:pt idx="7461">
                  <c:v>10.612660357180705</c:v>
                </c:pt>
                <c:pt idx="7462">
                  <c:v>10.571614673638903</c:v>
                </c:pt>
                <c:pt idx="7463">
                  <c:v>10.571614673638903</c:v>
                </c:pt>
                <c:pt idx="7464">
                  <c:v>10.612660357180705</c:v>
                </c:pt>
                <c:pt idx="7465">
                  <c:v>10.571614673638903</c:v>
                </c:pt>
                <c:pt idx="7466">
                  <c:v>10.571614673638903</c:v>
                </c:pt>
                <c:pt idx="7467">
                  <c:v>10.571614673638903</c:v>
                </c:pt>
                <c:pt idx="7468">
                  <c:v>10.530569533980259</c:v>
                </c:pt>
                <c:pt idx="7469">
                  <c:v>10.571614673638903</c:v>
                </c:pt>
                <c:pt idx="7470">
                  <c:v>10.571614673638903</c:v>
                </c:pt>
                <c:pt idx="7471">
                  <c:v>10.612660357180705</c:v>
                </c:pt>
                <c:pt idx="7472">
                  <c:v>10.612660357180705</c:v>
                </c:pt>
                <c:pt idx="7473">
                  <c:v>10.530569533980259</c:v>
                </c:pt>
                <c:pt idx="7474">
                  <c:v>10.571614673638903</c:v>
                </c:pt>
                <c:pt idx="7475">
                  <c:v>10.612660357180705</c:v>
                </c:pt>
                <c:pt idx="7476">
                  <c:v>10.571614673638903</c:v>
                </c:pt>
                <c:pt idx="7477">
                  <c:v>10.571614673638903</c:v>
                </c:pt>
                <c:pt idx="7478">
                  <c:v>10.571614673638903</c:v>
                </c:pt>
                <c:pt idx="7479">
                  <c:v>10.571614673638903</c:v>
                </c:pt>
                <c:pt idx="7480">
                  <c:v>10.571614673638903</c:v>
                </c:pt>
                <c:pt idx="7481">
                  <c:v>10.571614673638903</c:v>
                </c:pt>
                <c:pt idx="7482">
                  <c:v>10.571614673638903</c:v>
                </c:pt>
                <c:pt idx="7483">
                  <c:v>10.571614673638903</c:v>
                </c:pt>
                <c:pt idx="7484">
                  <c:v>10.612660357180705</c:v>
                </c:pt>
                <c:pt idx="7485">
                  <c:v>10.571614673638903</c:v>
                </c:pt>
                <c:pt idx="7486">
                  <c:v>10.571614673638903</c:v>
                </c:pt>
                <c:pt idx="7487">
                  <c:v>10.571614673638903</c:v>
                </c:pt>
                <c:pt idx="7488">
                  <c:v>10.571614673638903</c:v>
                </c:pt>
                <c:pt idx="7489">
                  <c:v>10.530569533980259</c:v>
                </c:pt>
                <c:pt idx="7490">
                  <c:v>10.571614673638903</c:v>
                </c:pt>
                <c:pt idx="7491">
                  <c:v>10.612660357180705</c:v>
                </c:pt>
                <c:pt idx="7492">
                  <c:v>10.571614673638903</c:v>
                </c:pt>
                <c:pt idx="7493">
                  <c:v>10.571614673638903</c:v>
                </c:pt>
                <c:pt idx="7494">
                  <c:v>10.612660357180705</c:v>
                </c:pt>
                <c:pt idx="7495">
                  <c:v>10.612660357180705</c:v>
                </c:pt>
                <c:pt idx="7496">
                  <c:v>10.571614673638903</c:v>
                </c:pt>
                <c:pt idx="7497">
                  <c:v>10.612660357180705</c:v>
                </c:pt>
                <c:pt idx="7498">
                  <c:v>10.612660357180705</c:v>
                </c:pt>
                <c:pt idx="7499">
                  <c:v>10.612660357180705</c:v>
                </c:pt>
                <c:pt idx="7500">
                  <c:v>10.612660357180705</c:v>
                </c:pt>
                <c:pt idx="7501">
                  <c:v>10.571614673638903</c:v>
                </c:pt>
                <c:pt idx="7502">
                  <c:v>10.571614673638903</c:v>
                </c:pt>
                <c:pt idx="7503">
                  <c:v>10.612660357180705</c:v>
                </c:pt>
                <c:pt idx="7504">
                  <c:v>10.612660357180705</c:v>
                </c:pt>
                <c:pt idx="7505">
                  <c:v>10.612660357180705</c:v>
                </c:pt>
                <c:pt idx="7506">
                  <c:v>10.571614673638903</c:v>
                </c:pt>
                <c:pt idx="7507">
                  <c:v>10.571614673638903</c:v>
                </c:pt>
                <c:pt idx="7508">
                  <c:v>10.571614673638903</c:v>
                </c:pt>
                <c:pt idx="7509">
                  <c:v>10.571614673638903</c:v>
                </c:pt>
                <c:pt idx="7510">
                  <c:v>10.571614673638903</c:v>
                </c:pt>
                <c:pt idx="7511">
                  <c:v>10.612660357180705</c:v>
                </c:pt>
                <c:pt idx="7512">
                  <c:v>10.612660357180705</c:v>
                </c:pt>
                <c:pt idx="7513">
                  <c:v>10.612660357180705</c:v>
                </c:pt>
                <c:pt idx="7514">
                  <c:v>10.612660357180705</c:v>
                </c:pt>
                <c:pt idx="7515">
                  <c:v>10.612660357180705</c:v>
                </c:pt>
                <c:pt idx="7516">
                  <c:v>10.612660357180705</c:v>
                </c:pt>
                <c:pt idx="7517">
                  <c:v>10.653706584605663</c:v>
                </c:pt>
                <c:pt idx="7518">
                  <c:v>10.571614673638903</c:v>
                </c:pt>
                <c:pt idx="7519">
                  <c:v>10.571614673638903</c:v>
                </c:pt>
                <c:pt idx="7520">
                  <c:v>10.571614673638903</c:v>
                </c:pt>
                <c:pt idx="7521">
                  <c:v>10.571614673638903</c:v>
                </c:pt>
                <c:pt idx="7522">
                  <c:v>10.612660357180705</c:v>
                </c:pt>
                <c:pt idx="7523">
                  <c:v>10.571614673638903</c:v>
                </c:pt>
                <c:pt idx="7524">
                  <c:v>10.612660357180705</c:v>
                </c:pt>
                <c:pt idx="7525">
                  <c:v>10.612660357180705</c:v>
                </c:pt>
                <c:pt idx="7526">
                  <c:v>10.612660357180705</c:v>
                </c:pt>
                <c:pt idx="7527">
                  <c:v>10.612660357180705</c:v>
                </c:pt>
                <c:pt idx="7528">
                  <c:v>10.612660357180705</c:v>
                </c:pt>
                <c:pt idx="7529">
                  <c:v>10.653706584605663</c:v>
                </c:pt>
                <c:pt idx="7530">
                  <c:v>10.612660357180705</c:v>
                </c:pt>
                <c:pt idx="7531">
                  <c:v>10.612660357180705</c:v>
                </c:pt>
                <c:pt idx="7532">
                  <c:v>10.612660357180705</c:v>
                </c:pt>
                <c:pt idx="7533">
                  <c:v>10.571614673638903</c:v>
                </c:pt>
                <c:pt idx="7534">
                  <c:v>10.571614673638903</c:v>
                </c:pt>
                <c:pt idx="7535">
                  <c:v>10.612660357180705</c:v>
                </c:pt>
                <c:pt idx="7536">
                  <c:v>10.571614673638903</c:v>
                </c:pt>
                <c:pt idx="7537">
                  <c:v>10.571614673638903</c:v>
                </c:pt>
                <c:pt idx="7538">
                  <c:v>10.612660357180705</c:v>
                </c:pt>
                <c:pt idx="7539">
                  <c:v>10.612660357180705</c:v>
                </c:pt>
                <c:pt idx="7540">
                  <c:v>10.571614673638903</c:v>
                </c:pt>
                <c:pt idx="7541">
                  <c:v>10.571614673638903</c:v>
                </c:pt>
                <c:pt idx="7542">
                  <c:v>10.571614673638903</c:v>
                </c:pt>
                <c:pt idx="7543">
                  <c:v>10.612660357180705</c:v>
                </c:pt>
                <c:pt idx="7544">
                  <c:v>10.653706584605663</c:v>
                </c:pt>
                <c:pt idx="7545">
                  <c:v>10.571614673638903</c:v>
                </c:pt>
                <c:pt idx="7546">
                  <c:v>10.571614673638903</c:v>
                </c:pt>
                <c:pt idx="7547">
                  <c:v>10.612660357180705</c:v>
                </c:pt>
                <c:pt idx="7548">
                  <c:v>10.612660357180705</c:v>
                </c:pt>
                <c:pt idx="7549">
                  <c:v>10.612660357180705</c:v>
                </c:pt>
                <c:pt idx="7550">
                  <c:v>10.612660357180705</c:v>
                </c:pt>
                <c:pt idx="7551">
                  <c:v>10.612660357180705</c:v>
                </c:pt>
                <c:pt idx="7552">
                  <c:v>10.612660357180705</c:v>
                </c:pt>
                <c:pt idx="7553">
                  <c:v>10.612660357180705</c:v>
                </c:pt>
                <c:pt idx="7554">
                  <c:v>10.612660357180705</c:v>
                </c:pt>
                <c:pt idx="7555">
                  <c:v>10.612660357180705</c:v>
                </c:pt>
                <c:pt idx="7556">
                  <c:v>10.571614673638903</c:v>
                </c:pt>
                <c:pt idx="7557">
                  <c:v>10.530569533980259</c:v>
                </c:pt>
                <c:pt idx="7558">
                  <c:v>10.571614673638903</c:v>
                </c:pt>
                <c:pt idx="7559">
                  <c:v>10.612660357180705</c:v>
                </c:pt>
                <c:pt idx="7560">
                  <c:v>10.571614673638903</c:v>
                </c:pt>
                <c:pt idx="7561">
                  <c:v>10.571614673638903</c:v>
                </c:pt>
                <c:pt idx="7562">
                  <c:v>10.612660357180705</c:v>
                </c:pt>
                <c:pt idx="7563">
                  <c:v>10.612660357180705</c:v>
                </c:pt>
                <c:pt idx="7564">
                  <c:v>10.612660357180705</c:v>
                </c:pt>
                <c:pt idx="7565">
                  <c:v>10.612660357180705</c:v>
                </c:pt>
                <c:pt idx="7566">
                  <c:v>10.612660357180705</c:v>
                </c:pt>
                <c:pt idx="7567">
                  <c:v>10.612660357180705</c:v>
                </c:pt>
                <c:pt idx="7568">
                  <c:v>10.612660357180705</c:v>
                </c:pt>
                <c:pt idx="7569">
                  <c:v>10.612660357180705</c:v>
                </c:pt>
                <c:pt idx="7570">
                  <c:v>10.612660357180705</c:v>
                </c:pt>
                <c:pt idx="7571">
                  <c:v>10.653706584605663</c:v>
                </c:pt>
                <c:pt idx="7572">
                  <c:v>10.612660357180705</c:v>
                </c:pt>
                <c:pt idx="7573">
                  <c:v>10.571614673638903</c:v>
                </c:pt>
                <c:pt idx="7574">
                  <c:v>10.571614673638903</c:v>
                </c:pt>
                <c:pt idx="7575">
                  <c:v>10.571614673638903</c:v>
                </c:pt>
                <c:pt idx="7576">
                  <c:v>10.571614673638903</c:v>
                </c:pt>
                <c:pt idx="7577">
                  <c:v>10.612660357180705</c:v>
                </c:pt>
                <c:pt idx="7578">
                  <c:v>10.612660357180705</c:v>
                </c:pt>
                <c:pt idx="7579">
                  <c:v>10.571614673638903</c:v>
                </c:pt>
                <c:pt idx="7580">
                  <c:v>10.612660357180705</c:v>
                </c:pt>
                <c:pt idx="7581">
                  <c:v>10.612660357180705</c:v>
                </c:pt>
                <c:pt idx="7582">
                  <c:v>10.612660357180705</c:v>
                </c:pt>
                <c:pt idx="7583">
                  <c:v>10.612660357180705</c:v>
                </c:pt>
                <c:pt idx="7584">
                  <c:v>10.653706584605663</c:v>
                </c:pt>
                <c:pt idx="7585">
                  <c:v>10.612660357180705</c:v>
                </c:pt>
                <c:pt idx="7586">
                  <c:v>10.612660357180705</c:v>
                </c:pt>
                <c:pt idx="7587">
                  <c:v>10.612660357180705</c:v>
                </c:pt>
                <c:pt idx="7588">
                  <c:v>10.612660357180705</c:v>
                </c:pt>
                <c:pt idx="7589">
                  <c:v>10.612660357180705</c:v>
                </c:pt>
                <c:pt idx="7590">
                  <c:v>10.612660357180705</c:v>
                </c:pt>
                <c:pt idx="7591">
                  <c:v>10.653706584605663</c:v>
                </c:pt>
                <c:pt idx="7592">
                  <c:v>10.612660357180705</c:v>
                </c:pt>
                <c:pt idx="7593">
                  <c:v>10.612660357180705</c:v>
                </c:pt>
                <c:pt idx="7594">
                  <c:v>10.612660357180705</c:v>
                </c:pt>
                <c:pt idx="7595">
                  <c:v>10.612660357180705</c:v>
                </c:pt>
                <c:pt idx="7596">
                  <c:v>10.612660357180705</c:v>
                </c:pt>
                <c:pt idx="7597">
                  <c:v>10.612660357180705</c:v>
                </c:pt>
                <c:pt idx="7598">
                  <c:v>10.571614673638903</c:v>
                </c:pt>
                <c:pt idx="7599">
                  <c:v>10.571614673638903</c:v>
                </c:pt>
                <c:pt idx="7600">
                  <c:v>10.612660357180705</c:v>
                </c:pt>
                <c:pt idx="7601">
                  <c:v>10.571614673638903</c:v>
                </c:pt>
                <c:pt idx="7602">
                  <c:v>10.612660357180705</c:v>
                </c:pt>
                <c:pt idx="7603">
                  <c:v>10.612660357180705</c:v>
                </c:pt>
                <c:pt idx="7604">
                  <c:v>10.612660357180705</c:v>
                </c:pt>
                <c:pt idx="7605">
                  <c:v>10.612660357180705</c:v>
                </c:pt>
                <c:pt idx="7606">
                  <c:v>10.612660357180705</c:v>
                </c:pt>
                <c:pt idx="7607">
                  <c:v>10.612660357180705</c:v>
                </c:pt>
                <c:pt idx="7608">
                  <c:v>10.612660357180705</c:v>
                </c:pt>
                <c:pt idx="7609">
                  <c:v>10.571614673638903</c:v>
                </c:pt>
                <c:pt idx="7610">
                  <c:v>10.612660357180705</c:v>
                </c:pt>
                <c:pt idx="7611">
                  <c:v>10.612660357180705</c:v>
                </c:pt>
                <c:pt idx="7612">
                  <c:v>10.571614673638903</c:v>
                </c:pt>
                <c:pt idx="7613">
                  <c:v>10.571614673638903</c:v>
                </c:pt>
                <c:pt idx="7614">
                  <c:v>10.612660357180705</c:v>
                </c:pt>
                <c:pt idx="7615">
                  <c:v>10.612660357180705</c:v>
                </c:pt>
                <c:pt idx="7616">
                  <c:v>10.571614673638903</c:v>
                </c:pt>
                <c:pt idx="7617">
                  <c:v>10.612660357180705</c:v>
                </c:pt>
                <c:pt idx="7618">
                  <c:v>10.612660357180705</c:v>
                </c:pt>
                <c:pt idx="7619">
                  <c:v>10.612660357180705</c:v>
                </c:pt>
                <c:pt idx="7620">
                  <c:v>10.653706584605663</c:v>
                </c:pt>
                <c:pt idx="7621">
                  <c:v>10.612660357180705</c:v>
                </c:pt>
                <c:pt idx="7622">
                  <c:v>10.612660357180705</c:v>
                </c:pt>
                <c:pt idx="7623">
                  <c:v>10.612660357180705</c:v>
                </c:pt>
                <c:pt idx="7624">
                  <c:v>10.612660357180705</c:v>
                </c:pt>
                <c:pt idx="7625">
                  <c:v>10.571614673638903</c:v>
                </c:pt>
                <c:pt idx="7626">
                  <c:v>10.612660357180705</c:v>
                </c:pt>
                <c:pt idx="7627">
                  <c:v>10.571614673638903</c:v>
                </c:pt>
                <c:pt idx="7628">
                  <c:v>10.571614673638903</c:v>
                </c:pt>
                <c:pt idx="7629">
                  <c:v>10.571614673638903</c:v>
                </c:pt>
                <c:pt idx="7630">
                  <c:v>10.612660357180705</c:v>
                </c:pt>
                <c:pt idx="7631">
                  <c:v>10.571614673638903</c:v>
                </c:pt>
                <c:pt idx="7632">
                  <c:v>10.612660357180705</c:v>
                </c:pt>
                <c:pt idx="7633">
                  <c:v>10.612660357180705</c:v>
                </c:pt>
                <c:pt idx="7634">
                  <c:v>10.571614673638903</c:v>
                </c:pt>
                <c:pt idx="7635">
                  <c:v>10.612660357180705</c:v>
                </c:pt>
                <c:pt idx="7636">
                  <c:v>10.612660357180705</c:v>
                </c:pt>
                <c:pt idx="7637">
                  <c:v>10.612660357180705</c:v>
                </c:pt>
                <c:pt idx="7638">
                  <c:v>10.612660357180705</c:v>
                </c:pt>
                <c:pt idx="7639">
                  <c:v>10.612660357180705</c:v>
                </c:pt>
                <c:pt idx="7640">
                  <c:v>10.571614673638903</c:v>
                </c:pt>
                <c:pt idx="7641">
                  <c:v>10.612660357180705</c:v>
                </c:pt>
                <c:pt idx="7642">
                  <c:v>10.612660357180705</c:v>
                </c:pt>
                <c:pt idx="7643">
                  <c:v>10.571614673638903</c:v>
                </c:pt>
                <c:pt idx="7644">
                  <c:v>10.571614673638903</c:v>
                </c:pt>
                <c:pt idx="7645">
                  <c:v>10.612660357180705</c:v>
                </c:pt>
                <c:pt idx="7646">
                  <c:v>10.612660357180705</c:v>
                </c:pt>
                <c:pt idx="7647">
                  <c:v>10.571614673638903</c:v>
                </c:pt>
                <c:pt idx="7648">
                  <c:v>10.612660357180705</c:v>
                </c:pt>
                <c:pt idx="7649">
                  <c:v>10.653706584605663</c:v>
                </c:pt>
                <c:pt idx="7650">
                  <c:v>10.612660357180705</c:v>
                </c:pt>
                <c:pt idx="7651">
                  <c:v>10.571614673638903</c:v>
                </c:pt>
                <c:pt idx="7652">
                  <c:v>10.612660357180705</c:v>
                </c:pt>
                <c:pt idx="7653">
                  <c:v>10.612660357180705</c:v>
                </c:pt>
                <c:pt idx="7654">
                  <c:v>10.612660357180705</c:v>
                </c:pt>
                <c:pt idx="7655">
                  <c:v>10.612660357180705</c:v>
                </c:pt>
                <c:pt idx="7656">
                  <c:v>10.612660357180705</c:v>
                </c:pt>
                <c:pt idx="7657">
                  <c:v>10.653706584605663</c:v>
                </c:pt>
                <c:pt idx="7658">
                  <c:v>10.612660357180705</c:v>
                </c:pt>
                <c:pt idx="7659">
                  <c:v>10.571614673638903</c:v>
                </c:pt>
                <c:pt idx="7660">
                  <c:v>10.612660357180705</c:v>
                </c:pt>
                <c:pt idx="7661">
                  <c:v>10.612660357180705</c:v>
                </c:pt>
                <c:pt idx="7662">
                  <c:v>10.571614673638903</c:v>
                </c:pt>
                <c:pt idx="7663">
                  <c:v>10.612660357180705</c:v>
                </c:pt>
                <c:pt idx="7664">
                  <c:v>10.612660357180705</c:v>
                </c:pt>
                <c:pt idx="7665">
                  <c:v>10.612660357180705</c:v>
                </c:pt>
                <c:pt idx="7666">
                  <c:v>10.612660357180705</c:v>
                </c:pt>
                <c:pt idx="7667">
                  <c:v>10.612660357180705</c:v>
                </c:pt>
                <c:pt idx="7668">
                  <c:v>10.612660357180705</c:v>
                </c:pt>
                <c:pt idx="7669">
                  <c:v>10.612660357180705</c:v>
                </c:pt>
                <c:pt idx="7670">
                  <c:v>10.612660357180705</c:v>
                </c:pt>
                <c:pt idx="7671">
                  <c:v>10.612660357180705</c:v>
                </c:pt>
                <c:pt idx="7672">
                  <c:v>10.612660357180705</c:v>
                </c:pt>
                <c:pt idx="7673">
                  <c:v>10.612660357180705</c:v>
                </c:pt>
                <c:pt idx="7674">
                  <c:v>10.612660357180705</c:v>
                </c:pt>
                <c:pt idx="7675">
                  <c:v>10.653706584605663</c:v>
                </c:pt>
                <c:pt idx="7676">
                  <c:v>10.612660357180705</c:v>
                </c:pt>
                <c:pt idx="7677">
                  <c:v>10.571614673638903</c:v>
                </c:pt>
                <c:pt idx="7678">
                  <c:v>10.571614673638903</c:v>
                </c:pt>
                <c:pt idx="7679">
                  <c:v>10.653706584605663</c:v>
                </c:pt>
                <c:pt idx="7680">
                  <c:v>10.612660357180705</c:v>
                </c:pt>
                <c:pt idx="7681">
                  <c:v>10.612660357180705</c:v>
                </c:pt>
                <c:pt idx="7682">
                  <c:v>10.612660357180705</c:v>
                </c:pt>
                <c:pt idx="7683">
                  <c:v>10.612660357180705</c:v>
                </c:pt>
                <c:pt idx="7684">
                  <c:v>10.571614673638903</c:v>
                </c:pt>
                <c:pt idx="7685">
                  <c:v>10.571614673638903</c:v>
                </c:pt>
                <c:pt idx="7686">
                  <c:v>10.612660357180705</c:v>
                </c:pt>
                <c:pt idx="7687">
                  <c:v>10.612660357180705</c:v>
                </c:pt>
                <c:pt idx="7688">
                  <c:v>10.571614673638903</c:v>
                </c:pt>
                <c:pt idx="7689">
                  <c:v>10.612660357180705</c:v>
                </c:pt>
                <c:pt idx="7690">
                  <c:v>10.612660357180705</c:v>
                </c:pt>
                <c:pt idx="7691">
                  <c:v>10.612660357180705</c:v>
                </c:pt>
                <c:pt idx="7692">
                  <c:v>10.653706584605663</c:v>
                </c:pt>
                <c:pt idx="7693">
                  <c:v>10.653706584605663</c:v>
                </c:pt>
                <c:pt idx="7694">
                  <c:v>10.612660357180705</c:v>
                </c:pt>
                <c:pt idx="7695">
                  <c:v>10.612660357180705</c:v>
                </c:pt>
                <c:pt idx="7696">
                  <c:v>10.612660357180705</c:v>
                </c:pt>
                <c:pt idx="7697">
                  <c:v>10.612660357180705</c:v>
                </c:pt>
                <c:pt idx="7698">
                  <c:v>10.612660357180705</c:v>
                </c:pt>
                <c:pt idx="7699">
                  <c:v>10.612660357180705</c:v>
                </c:pt>
                <c:pt idx="7700">
                  <c:v>10.612660357180705</c:v>
                </c:pt>
                <c:pt idx="7701">
                  <c:v>10.612660357180705</c:v>
                </c:pt>
                <c:pt idx="7702">
                  <c:v>10.653706584605663</c:v>
                </c:pt>
                <c:pt idx="7703">
                  <c:v>10.612660357180705</c:v>
                </c:pt>
                <c:pt idx="7704">
                  <c:v>10.571614673638903</c:v>
                </c:pt>
                <c:pt idx="7705">
                  <c:v>10.612660357180705</c:v>
                </c:pt>
                <c:pt idx="7706">
                  <c:v>10.612660357180705</c:v>
                </c:pt>
                <c:pt idx="7707">
                  <c:v>10.612660357180705</c:v>
                </c:pt>
                <c:pt idx="7708">
                  <c:v>10.612660357180705</c:v>
                </c:pt>
                <c:pt idx="7709">
                  <c:v>10.612660357180705</c:v>
                </c:pt>
                <c:pt idx="7710">
                  <c:v>10.571614673638903</c:v>
                </c:pt>
                <c:pt idx="7711">
                  <c:v>10.612660357180705</c:v>
                </c:pt>
                <c:pt idx="7712">
                  <c:v>10.612660357180705</c:v>
                </c:pt>
                <c:pt idx="7713">
                  <c:v>10.612660357180705</c:v>
                </c:pt>
                <c:pt idx="7714">
                  <c:v>10.653706584605663</c:v>
                </c:pt>
                <c:pt idx="7715">
                  <c:v>10.612660357180705</c:v>
                </c:pt>
                <c:pt idx="7716">
                  <c:v>10.612660357180705</c:v>
                </c:pt>
                <c:pt idx="7717">
                  <c:v>10.612660357180705</c:v>
                </c:pt>
                <c:pt idx="7718">
                  <c:v>10.612660357180705</c:v>
                </c:pt>
                <c:pt idx="7719">
                  <c:v>10.612660357180705</c:v>
                </c:pt>
                <c:pt idx="7720">
                  <c:v>10.612660357180705</c:v>
                </c:pt>
                <c:pt idx="7721">
                  <c:v>10.612660357180705</c:v>
                </c:pt>
                <c:pt idx="7722">
                  <c:v>10.612660357180705</c:v>
                </c:pt>
                <c:pt idx="7723">
                  <c:v>10.612660357180705</c:v>
                </c:pt>
                <c:pt idx="7724">
                  <c:v>10.612660357180705</c:v>
                </c:pt>
                <c:pt idx="7725">
                  <c:v>10.612660357180705</c:v>
                </c:pt>
                <c:pt idx="7726">
                  <c:v>10.612660357180705</c:v>
                </c:pt>
                <c:pt idx="7727">
                  <c:v>10.612660357180705</c:v>
                </c:pt>
                <c:pt idx="7728">
                  <c:v>10.612660357180705</c:v>
                </c:pt>
                <c:pt idx="7729">
                  <c:v>10.653706584605663</c:v>
                </c:pt>
                <c:pt idx="7730">
                  <c:v>10.612660357180705</c:v>
                </c:pt>
                <c:pt idx="7731">
                  <c:v>10.571614673638903</c:v>
                </c:pt>
                <c:pt idx="7732">
                  <c:v>10.612660357180705</c:v>
                </c:pt>
                <c:pt idx="7733">
                  <c:v>10.571614673638903</c:v>
                </c:pt>
                <c:pt idx="7734">
                  <c:v>10.612660357180705</c:v>
                </c:pt>
                <c:pt idx="7735">
                  <c:v>10.612660357180705</c:v>
                </c:pt>
                <c:pt idx="7736">
                  <c:v>10.612660357180705</c:v>
                </c:pt>
                <c:pt idx="7737">
                  <c:v>10.612660357180705</c:v>
                </c:pt>
                <c:pt idx="7738">
                  <c:v>10.612660357180705</c:v>
                </c:pt>
                <c:pt idx="7739">
                  <c:v>10.571614673638903</c:v>
                </c:pt>
                <c:pt idx="7740">
                  <c:v>10.571614673638903</c:v>
                </c:pt>
                <c:pt idx="7741">
                  <c:v>10.612660357180705</c:v>
                </c:pt>
                <c:pt idx="7742">
                  <c:v>10.612660357180705</c:v>
                </c:pt>
                <c:pt idx="7743">
                  <c:v>10.612660357180705</c:v>
                </c:pt>
                <c:pt idx="7744">
                  <c:v>10.612660357180705</c:v>
                </c:pt>
                <c:pt idx="7745">
                  <c:v>10.612660357180705</c:v>
                </c:pt>
                <c:pt idx="7746">
                  <c:v>10.612660357180705</c:v>
                </c:pt>
                <c:pt idx="7747">
                  <c:v>10.612660357180705</c:v>
                </c:pt>
                <c:pt idx="7748">
                  <c:v>10.653706584605663</c:v>
                </c:pt>
                <c:pt idx="7749">
                  <c:v>10.612660357180705</c:v>
                </c:pt>
                <c:pt idx="7750">
                  <c:v>10.612660357180705</c:v>
                </c:pt>
                <c:pt idx="7751">
                  <c:v>10.612660357180705</c:v>
                </c:pt>
                <c:pt idx="7752">
                  <c:v>10.612660357180705</c:v>
                </c:pt>
                <c:pt idx="7753">
                  <c:v>10.612660357180705</c:v>
                </c:pt>
                <c:pt idx="7754">
                  <c:v>10.612660357180705</c:v>
                </c:pt>
                <c:pt idx="7755">
                  <c:v>10.612660357180705</c:v>
                </c:pt>
                <c:pt idx="7756">
                  <c:v>10.653706584605663</c:v>
                </c:pt>
                <c:pt idx="7757">
                  <c:v>10.612660357180705</c:v>
                </c:pt>
                <c:pt idx="7758">
                  <c:v>10.653706584605663</c:v>
                </c:pt>
                <c:pt idx="7759">
                  <c:v>10.653706584605663</c:v>
                </c:pt>
                <c:pt idx="7760">
                  <c:v>10.612660357180705</c:v>
                </c:pt>
                <c:pt idx="7761">
                  <c:v>10.612660357180705</c:v>
                </c:pt>
                <c:pt idx="7762">
                  <c:v>10.571614673638903</c:v>
                </c:pt>
                <c:pt idx="7763">
                  <c:v>10.571614673638903</c:v>
                </c:pt>
                <c:pt idx="7764">
                  <c:v>10.612660357180705</c:v>
                </c:pt>
                <c:pt idx="7765">
                  <c:v>10.653706584605663</c:v>
                </c:pt>
                <c:pt idx="7766">
                  <c:v>10.612660357180705</c:v>
                </c:pt>
                <c:pt idx="7767">
                  <c:v>10.612660357180705</c:v>
                </c:pt>
                <c:pt idx="7768">
                  <c:v>10.612660357180705</c:v>
                </c:pt>
                <c:pt idx="7769">
                  <c:v>10.612660357180705</c:v>
                </c:pt>
                <c:pt idx="7770">
                  <c:v>10.653706584605663</c:v>
                </c:pt>
                <c:pt idx="7771">
                  <c:v>10.612660357180705</c:v>
                </c:pt>
                <c:pt idx="7772">
                  <c:v>10.612660357180705</c:v>
                </c:pt>
                <c:pt idx="7773">
                  <c:v>10.653706584605663</c:v>
                </c:pt>
                <c:pt idx="7774">
                  <c:v>10.612660357180705</c:v>
                </c:pt>
                <c:pt idx="7775">
                  <c:v>10.612660357180705</c:v>
                </c:pt>
                <c:pt idx="7776">
                  <c:v>10.612660357180705</c:v>
                </c:pt>
                <c:pt idx="7777">
                  <c:v>10.612660357180705</c:v>
                </c:pt>
                <c:pt idx="7778">
                  <c:v>10.612660357180705</c:v>
                </c:pt>
                <c:pt idx="7779">
                  <c:v>10.612660357180705</c:v>
                </c:pt>
                <c:pt idx="7780">
                  <c:v>10.612660357180705</c:v>
                </c:pt>
                <c:pt idx="7781">
                  <c:v>10.653706584605663</c:v>
                </c:pt>
                <c:pt idx="7782">
                  <c:v>10.612660357180705</c:v>
                </c:pt>
                <c:pt idx="7783">
                  <c:v>10.612660357180705</c:v>
                </c:pt>
                <c:pt idx="7784">
                  <c:v>10.612660357180705</c:v>
                </c:pt>
                <c:pt idx="7785">
                  <c:v>10.612660357180705</c:v>
                </c:pt>
                <c:pt idx="7786">
                  <c:v>10.612660357180705</c:v>
                </c:pt>
                <c:pt idx="7787">
                  <c:v>10.653706584605663</c:v>
                </c:pt>
                <c:pt idx="7788">
                  <c:v>10.612660357180705</c:v>
                </c:pt>
                <c:pt idx="7789">
                  <c:v>10.612660357180705</c:v>
                </c:pt>
                <c:pt idx="7790">
                  <c:v>10.612660357180705</c:v>
                </c:pt>
                <c:pt idx="7791">
                  <c:v>10.571614673638903</c:v>
                </c:pt>
                <c:pt idx="7792">
                  <c:v>10.612660357180705</c:v>
                </c:pt>
                <c:pt idx="7793">
                  <c:v>10.653706584605663</c:v>
                </c:pt>
                <c:pt idx="7794">
                  <c:v>10.612660357180705</c:v>
                </c:pt>
                <c:pt idx="7795">
                  <c:v>10.612660357180705</c:v>
                </c:pt>
                <c:pt idx="7796">
                  <c:v>10.612660357180705</c:v>
                </c:pt>
                <c:pt idx="7797">
                  <c:v>10.653706584605663</c:v>
                </c:pt>
                <c:pt idx="7798">
                  <c:v>10.612660357180705</c:v>
                </c:pt>
                <c:pt idx="7799">
                  <c:v>10.612660357180705</c:v>
                </c:pt>
                <c:pt idx="7800">
                  <c:v>10.612660357180705</c:v>
                </c:pt>
                <c:pt idx="7801">
                  <c:v>10.612660357180705</c:v>
                </c:pt>
                <c:pt idx="7802">
                  <c:v>10.612660357180705</c:v>
                </c:pt>
                <c:pt idx="7803">
                  <c:v>10.612660357180705</c:v>
                </c:pt>
                <c:pt idx="7804">
                  <c:v>10.612660357180705</c:v>
                </c:pt>
                <c:pt idx="7805">
                  <c:v>10.612660357180705</c:v>
                </c:pt>
                <c:pt idx="7806">
                  <c:v>10.612660357180705</c:v>
                </c:pt>
                <c:pt idx="7807">
                  <c:v>10.612660357180705</c:v>
                </c:pt>
                <c:pt idx="7808">
                  <c:v>10.612660357180705</c:v>
                </c:pt>
                <c:pt idx="7809">
                  <c:v>10.612660357180705</c:v>
                </c:pt>
                <c:pt idx="7810">
                  <c:v>10.571614673638903</c:v>
                </c:pt>
                <c:pt idx="7811">
                  <c:v>10.612660357180705</c:v>
                </c:pt>
                <c:pt idx="7812">
                  <c:v>10.612660357180705</c:v>
                </c:pt>
                <c:pt idx="7813">
                  <c:v>10.571614673638903</c:v>
                </c:pt>
                <c:pt idx="7814">
                  <c:v>10.571614673638903</c:v>
                </c:pt>
                <c:pt idx="7815">
                  <c:v>10.571614673638903</c:v>
                </c:pt>
                <c:pt idx="7816">
                  <c:v>10.571614673638903</c:v>
                </c:pt>
                <c:pt idx="7817">
                  <c:v>10.612660357180705</c:v>
                </c:pt>
                <c:pt idx="7818">
                  <c:v>10.612660357180705</c:v>
                </c:pt>
                <c:pt idx="7819">
                  <c:v>10.612660357180705</c:v>
                </c:pt>
                <c:pt idx="7820">
                  <c:v>10.571614673638903</c:v>
                </c:pt>
                <c:pt idx="7821">
                  <c:v>10.612660357180705</c:v>
                </c:pt>
                <c:pt idx="7822">
                  <c:v>10.612660357180705</c:v>
                </c:pt>
                <c:pt idx="7823">
                  <c:v>10.612660357180705</c:v>
                </c:pt>
                <c:pt idx="7824">
                  <c:v>10.653706584605663</c:v>
                </c:pt>
                <c:pt idx="7825">
                  <c:v>10.612660357180705</c:v>
                </c:pt>
                <c:pt idx="7826">
                  <c:v>10.653706584605663</c:v>
                </c:pt>
                <c:pt idx="7827">
                  <c:v>10.612660357180705</c:v>
                </c:pt>
                <c:pt idx="7828">
                  <c:v>10.612660357180705</c:v>
                </c:pt>
                <c:pt idx="7829">
                  <c:v>10.653706584605663</c:v>
                </c:pt>
                <c:pt idx="7830">
                  <c:v>10.612660357180705</c:v>
                </c:pt>
                <c:pt idx="7831">
                  <c:v>10.612660357180705</c:v>
                </c:pt>
                <c:pt idx="7832">
                  <c:v>10.612660357180705</c:v>
                </c:pt>
                <c:pt idx="7833">
                  <c:v>10.530569533980259</c:v>
                </c:pt>
                <c:pt idx="7834">
                  <c:v>10.571614673638903</c:v>
                </c:pt>
                <c:pt idx="7835">
                  <c:v>10.571614673638903</c:v>
                </c:pt>
                <c:pt idx="7836">
                  <c:v>10.612660357180705</c:v>
                </c:pt>
                <c:pt idx="7837">
                  <c:v>10.571614673638903</c:v>
                </c:pt>
                <c:pt idx="7838">
                  <c:v>10.571614673638903</c:v>
                </c:pt>
                <c:pt idx="7839">
                  <c:v>10.612660357180705</c:v>
                </c:pt>
                <c:pt idx="7840">
                  <c:v>10.612660357180705</c:v>
                </c:pt>
                <c:pt idx="7841">
                  <c:v>10.612660357180705</c:v>
                </c:pt>
                <c:pt idx="7842">
                  <c:v>10.653706584605663</c:v>
                </c:pt>
                <c:pt idx="7843">
                  <c:v>10.612660357180705</c:v>
                </c:pt>
                <c:pt idx="7844">
                  <c:v>10.571614673638903</c:v>
                </c:pt>
                <c:pt idx="7845">
                  <c:v>10.571614673638903</c:v>
                </c:pt>
                <c:pt idx="7846">
                  <c:v>10.612660357180705</c:v>
                </c:pt>
                <c:pt idx="7847">
                  <c:v>10.653706584605663</c:v>
                </c:pt>
                <c:pt idx="7848">
                  <c:v>10.612660357180705</c:v>
                </c:pt>
                <c:pt idx="7849">
                  <c:v>10.612660357180705</c:v>
                </c:pt>
                <c:pt idx="7850">
                  <c:v>10.653706584605663</c:v>
                </c:pt>
                <c:pt idx="7851">
                  <c:v>10.612660357180705</c:v>
                </c:pt>
                <c:pt idx="7852">
                  <c:v>10.612660357180705</c:v>
                </c:pt>
                <c:pt idx="7853">
                  <c:v>10.653706584605663</c:v>
                </c:pt>
                <c:pt idx="7854">
                  <c:v>10.612660357180705</c:v>
                </c:pt>
                <c:pt idx="7855">
                  <c:v>10.653706584605663</c:v>
                </c:pt>
                <c:pt idx="7856">
                  <c:v>10.653706584605663</c:v>
                </c:pt>
                <c:pt idx="7857">
                  <c:v>10.612660357180705</c:v>
                </c:pt>
                <c:pt idx="7858">
                  <c:v>10.612660357180705</c:v>
                </c:pt>
                <c:pt idx="7859">
                  <c:v>10.653706584605663</c:v>
                </c:pt>
                <c:pt idx="7860">
                  <c:v>10.653706584605663</c:v>
                </c:pt>
                <c:pt idx="7861">
                  <c:v>10.612660357180705</c:v>
                </c:pt>
                <c:pt idx="7862">
                  <c:v>10.653706584605663</c:v>
                </c:pt>
                <c:pt idx="7863">
                  <c:v>10.653706584605663</c:v>
                </c:pt>
                <c:pt idx="7864">
                  <c:v>10.612660357180705</c:v>
                </c:pt>
                <c:pt idx="7865">
                  <c:v>10.653706584605663</c:v>
                </c:pt>
                <c:pt idx="7866">
                  <c:v>10.653706584605663</c:v>
                </c:pt>
                <c:pt idx="7867">
                  <c:v>10.653706584605663</c:v>
                </c:pt>
                <c:pt idx="7868">
                  <c:v>10.612660357180705</c:v>
                </c:pt>
                <c:pt idx="7869">
                  <c:v>10.653706584605663</c:v>
                </c:pt>
                <c:pt idx="7870">
                  <c:v>10.612660357180705</c:v>
                </c:pt>
                <c:pt idx="7871">
                  <c:v>10.653706584605663</c:v>
                </c:pt>
                <c:pt idx="7872">
                  <c:v>10.653706584605663</c:v>
                </c:pt>
                <c:pt idx="7873">
                  <c:v>10.612660357180705</c:v>
                </c:pt>
                <c:pt idx="7874">
                  <c:v>10.612660357180705</c:v>
                </c:pt>
                <c:pt idx="7875">
                  <c:v>10.612660357180705</c:v>
                </c:pt>
                <c:pt idx="7876">
                  <c:v>10.612660357180705</c:v>
                </c:pt>
                <c:pt idx="7877">
                  <c:v>10.571614673638903</c:v>
                </c:pt>
                <c:pt idx="7878">
                  <c:v>10.612660357180705</c:v>
                </c:pt>
                <c:pt idx="7879">
                  <c:v>10.612660357180705</c:v>
                </c:pt>
                <c:pt idx="7880">
                  <c:v>10.612660357180705</c:v>
                </c:pt>
                <c:pt idx="7881">
                  <c:v>10.653706584605663</c:v>
                </c:pt>
                <c:pt idx="7882">
                  <c:v>10.653706584605663</c:v>
                </c:pt>
                <c:pt idx="7883">
                  <c:v>10.612660357180705</c:v>
                </c:pt>
                <c:pt idx="7884">
                  <c:v>10.653706584605663</c:v>
                </c:pt>
                <c:pt idx="7885">
                  <c:v>10.612660357180705</c:v>
                </c:pt>
                <c:pt idx="7886">
                  <c:v>10.612660357180705</c:v>
                </c:pt>
                <c:pt idx="7887">
                  <c:v>10.612660357180705</c:v>
                </c:pt>
                <c:pt idx="7888">
                  <c:v>10.612660357180705</c:v>
                </c:pt>
                <c:pt idx="7889">
                  <c:v>10.612660357180705</c:v>
                </c:pt>
                <c:pt idx="7890">
                  <c:v>10.612660357180705</c:v>
                </c:pt>
                <c:pt idx="7891">
                  <c:v>10.612660357180705</c:v>
                </c:pt>
                <c:pt idx="7892">
                  <c:v>10.612660357180705</c:v>
                </c:pt>
                <c:pt idx="7893">
                  <c:v>10.612660357180705</c:v>
                </c:pt>
                <c:pt idx="7894">
                  <c:v>10.612660357180705</c:v>
                </c:pt>
                <c:pt idx="7895">
                  <c:v>10.653706584605663</c:v>
                </c:pt>
                <c:pt idx="7896">
                  <c:v>10.612660357180705</c:v>
                </c:pt>
                <c:pt idx="7897">
                  <c:v>10.612660357180705</c:v>
                </c:pt>
                <c:pt idx="7898">
                  <c:v>10.612660357180705</c:v>
                </c:pt>
                <c:pt idx="7899">
                  <c:v>10.612660357180705</c:v>
                </c:pt>
                <c:pt idx="7900">
                  <c:v>10.653706584605663</c:v>
                </c:pt>
                <c:pt idx="7901">
                  <c:v>10.571614673638903</c:v>
                </c:pt>
                <c:pt idx="7902">
                  <c:v>10.612660357180705</c:v>
                </c:pt>
                <c:pt idx="7903">
                  <c:v>10.653706584605663</c:v>
                </c:pt>
                <c:pt idx="7904">
                  <c:v>10.612660357180705</c:v>
                </c:pt>
                <c:pt idx="7905">
                  <c:v>10.612660357180705</c:v>
                </c:pt>
                <c:pt idx="7906">
                  <c:v>10.612660357180705</c:v>
                </c:pt>
                <c:pt idx="7907">
                  <c:v>10.612660357180705</c:v>
                </c:pt>
                <c:pt idx="7908">
                  <c:v>10.612660357180705</c:v>
                </c:pt>
                <c:pt idx="7909">
                  <c:v>10.612660357180705</c:v>
                </c:pt>
                <c:pt idx="7910">
                  <c:v>10.612660357180705</c:v>
                </c:pt>
                <c:pt idx="7911">
                  <c:v>10.612660357180705</c:v>
                </c:pt>
                <c:pt idx="7912">
                  <c:v>10.612660357180705</c:v>
                </c:pt>
                <c:pt idx="7913">
                  <c:v>10.612660357180705</c:v>
                </c:pt>
                <c:pt idx="7914">
                  <c:v>10.653706584605663</c:v>
                </c:pt>
                <c:pt idx="7915">
                  <c:v>10.612660357180705</c:v>
                </c:pt>
                <c:pt idx="7916">
                  <c:v>10.612660357180705</c:v>
                </c:pt>
                <c:pt idx="7917">
                  <c:v>10.612660357180705</c:v>
                </c:pt>
                <c:pt idx="7918">
                  <c:v>10.612660357180705</c:v>
                </c:pt>
                <c:pt idx="7919">
                  <c:v>10.653706584605663</c:v>
                </c:pt>
                <c:pt idx="7920">
                  <c:v>10.653706584605663</c:v>
                </c:pt>
                <c:pt idx="7921">
                  <c:v>10.653706584605663</c:v>
                </c:pt>
                <c:pt idx="7922">
                  <c:v>10.653706584605663</c:v>
                </c:pt>
                <c:pt idx="7923">
                  <c:v>10.653706584605663</c:v>
                </c:pt>
                <c:pt idx="7924">
                  <c:v>10.653706584605663</c:v>
                </c:pt>
                <c:pt idx="7925">
                  <c:v>10.694753355913777</c:v>
                </c:pt>
                <c:pt idx="7926">
                  <c:v>10.653706584605663</c:v>
                </c:pt>
                <c:pt idx="7927">
                  <c:v>10.612660357180705</c:v>
                </c:pt>
                <c:pt idx="7928">
                  <c:v>10.653706584605663</c:v>
                </c:pt>
                <c:pt idx="7929">
                  <c:v>10.612660357180705</c:v>
                </c:pt>
                <c:pt idx="7930">
                  <c:v>10.612660357180705</c:v>
                </c:pt>
                <c:pt idx="7931">
                  <c:v>10.612660357180705</c:v>
                </c:pt>
                <c:pt idx="7932">
                  <c:v>10.612660357180705</c:v>
                </c:pt>
                <c:pt idx="7933">
                  <c:v>10.612660357180705</c:v>
                </c:pt>
                <c:pt idx="7934">
                  <c:v>10.612660357180705</c:v>
                </c:pt>
                <c:pt idx="7935">
                  <c:v>10.612660357180705</c:v>
                </c:pt>
                <c:pt idx="7936">
                  <c:v>10.612660357180705</c:v>
                </c:pt>
                <c:pt idx="7937">
                  <c:v>10.612660357180705</c:v>
                </c:pt>
                <c:pt idx="7938">
                  <c:v>10.612660357180705</c:v>
                </c:pt>
                <c:pt idx="7939">
                  <c:v>10.612660357180705</c:v>
                </c:pt>
                <c:pt idx="7940">
                  <c:v>10.653706584605663</c:v>
                </c:pt>
                <c:pt idx="7941">
                  <c:v>10.612660357180705</c:v>
                </c:pt>
                <c:pt idx="7942">
                  <c:v>10.612660357180705</c:v>
                </c:pt>
                <c:pt idx="7943">
                  <c:v>10.653706584605663</c:v>
                </c:pt>
                <c:pt idx="7944">
                  <c:v>10.653706584605663</c:v>
                </c:pt>
                <c:pt idx="7945">
                  <c:v>10.612660357180705</c:v>
                </c:pt>
                <c:pt idx="7946">
                  <c:v>10.612660357180705</c:v>
                </c:pt>
                <c:pt idx="7947">
                  <c:v>10.612660357180705</c:v>
                </c:pt>
                <c:pt idx="7948">
                  <c:v>10.612660357180705</c:v>
                </c:pt>
                <c:pt idx="7949">
                  <c:v>10.571614673638903</c:v>
                </c:pt>
                <c:pt idx="7950">
                  <c:v>10.571614673638903</c:v>
                </c:pt>
                <c:pt idx="7951">
                  <c:v>10.612660357180705</c:v>
                </c:pt>
                <c:pt idx="7952">
                  <c:v>10.612660357180705</c:v>
                </c:pt>
                <c:pt idx="7953">
                  <c:v>10.612660357180705</c:v>
                </c:pt>
                <c:pt idx="7954">
                  <c:v>10.612660357180705</c:v>
                </c:pt>
                <c:pt idx="7955">
                  <c:v>10.612660357180705</c:v>
                </c:pt>
                <c:pt idx="7956">
                  <c:v>10.612660357180705</c:v>
                </c:pt>
                <c:pt idx="7957">
                  <c:v>10.612660357180705</c:v>
                </c:pt>
                <c:pt idx="7958">
                  <c:v>10.612660357180705</c:v>
                </c:pt>
                <c:pt idx="7959">
                  <c:v>10.612660357180705</c:v>
                </c:pt>
                <c:pt idx="7960">
                  <c:v>10.612660357180705</c:v>
                </c:pt>
                <c:pt idx="7961">
                  <c:v>10.571614673638903</c:v>
                </c:pt>
                <c:pt idx="7962">
                  <c:v>10.612660357180705</c:v>
                </c:pt>
                <c:pt idx="7963">
                  <c:v>10.612660357180705</c:v>
                </c:pt>
                <c:pt idx="7964">
                  <c:v>10.612660357180705</c:v>
                </c:pt>
                <c:pt idx="7965">
                  <c:v>10.653706584605663</c:v>
                </c:pt>
                <c:pt idx="7966">
                  <c:v>10.612660357180705</c:v>
                </c:pt>
                <c:pt idx="7967">
                  <c:v>10.653706584605663</c:v>
                </c:pt>
                <c:pt idx="7968">
                  <c:v>10.612660357180705</c:v>
                </c:pt>
                <c:pt idx="7969">
                  <c:v>10.612660357180705</c:v>
                </c:pt>
                <c:pt idx="7970">
                  <c:v>10.612660357180705</c:v>
                </c:pt>
                <c:pt idx="7971">
                  <c:v>10.653706584605663</c:v>
                </c:pt>
                <c:pt idx="7972">
                  <c:v>10.571614673638903</c:v>
                </c:pt>
                <c:pt idx="7973">
                  <c:v>10.571614673638903</c:v>
                </c:pt>
                <c:pt idx="7974">
                  <c:v>10.612660357180705</c:v>
                </c:pt>
                <c:pt idx="7975">
                  <c:v>10.571614673638903</c:v>
                </c:pt>
                <c:pt idx="7976">
                  <c:v>10.571614673638903</c:v>
                </c:pt>
                <c:pt idx="7977">
                  <c:v>10.571614673638903</c:v>
                </c:pt>
                <c:pt idx="7978">
                  <c:v>10.612660357180705</c:v>
                </c:pt>
                <c:pt idx="7979">
                  <c:v>10.612660357180705</c:v>
                </c:pt>
                <c:pt idx="7980">
                  <c:v>10.612660357180705</c:v>
                </c:pt>
                <c:pt idx="7981">
                  <c:v>10.612660357180705</c:v>
                </c:pt>
                <c:pt idx="7982">
                  <c:v>10.612660357180705</c:v>
                </c:pt>
                <c:pt idx="7983">
                  <c:v>10.612660357180705</c:v>
                </c:pt>
                <c:pt idx="7984">
                  <c:v>10.612660357180705</c:v>
                </c:pt>
                <c:pt idx="7985">
                  <c:v>10.653706584605663</c:v>
                </c:pt>
                <c:pt idx="7986">
                  <c:v>10.653706584605663</c:v>
                </c:pt>
                <c:pt idx="7987">
                  <c:v>10.612660357180705</c:v>
                </c:pt>
                <c:pt idx="7988">
                  <c:v>10.653706584605663</c:v>
                </c:pt>
                <c:pt idx="7989">
                  <c:v>10.653706584605663</c:v>
                </c:pt>
                <c:pt idx="7990">
                  <c:v>10.612660357180705</c:v>
                </c:pt>
                <c:pt idx="7991">
                  <c:v>10.612660357180705</c:v>
                </c:pt>
                <c:pt idx="7992">
                  <c:v>10.612660357180705</c:v>
                </c:pt>
                <c:pt idx="7993">
                  <c:v>10.612660357180705</c:v>
                </c:pt>
                <c:pt idx="7994">
                  <c:v>10.612660357180705</c:v>
                </c:pt>
                <c:pt idx="7995">
                  <c:v>10.612660357180705</c:v>
                </c:pt>
                <c:pt idx="7996">
                  <c:v>10.612660357180705</c:v>
                </c:pt>
                <c:pt idx="7997">
                  <c:v>10.612660357180705</c:v>
                </c:pt>
                <c:pt idx="7998">
                  <c:v>10.612660357180705</c:v>
                </c:pt>
                <c:pt idx="7999">
                  <c:v>10.571614673638903</c:v>
                </c:pt>
                <c:pt idx="8000">
                  <c:v>10.653706584605663</c:v>
                </c:pt>
                <c:pt idx="8001">
                  <c:v>10.612660357180705</c:v>
                </c:pt>
                <c:pt idx="8002">
                  <c:v>10.612660357180705</c:v>
                </c:pt>
                <c:pt idx="8003">
                  <c:v>10.653706584605663</c:v>
                </c:pt>
                <c:pt idx="8004">
                  <c:v>10.653706584605663</c:v>
                </c:pt>
                <c:pt idx="8005">
                  <c:v>10.612660357180705</c:v>
                </c:pt>
                <c:pt idx="8006">
                  <c:v>10.612660357180705</c:v>
                </c:pt>
                <c:pt idx="8007">
                  <c:v>10.612660357180705</c:v>
                </c:pt>
                <c:pt idx="8008">
                  <c:v>10.612660357180705</c:v>
                </c:pt>
                <c:pt idx="8009">
                  <c:v>10.612660357180705</c:v>
                </c:pt>
                <c:pt idx="8010">
                  <c:v>10.653706584605663</c:v>
                </c:pt>
                <c:pt idx="8011">
                  <c:v>10.653706584605663</c:v>
                </c:pt>
                <c:pt idx="8012">
                  <c:v>10.612660357180705</c:v>
                </c:pt>
                <c:pt idx="8013">
                  <c:v>10.653706584605663</c:v>
                </c:pt>
                <c:pt idx="8014">
                  <c:v>10.653706584605663</c:v>
                </c:pt>
                <c:pt idx="8015">
                  <c:v>10.653706584605663</c:v>
                </c:pt>
                <c:pt idx="8016">
                  <c:v>10.653706584605663</c:v>
                </c:pt>
                <c:pt idx="8017">
                  <c:v>10.653706584605663</c:v>
                </c:pt>
                <c:pt idx="8018">
                  <c:v>10.571614673638903</c:v>
                </c:pt>
                <c:pt idx="8019">
                  <c:v>10.612660357180705</c:v>
                </c:pt>
                <c:pt idx="8020">
                  <c:v>10.612660357180705</c:v>
                </c:pt>
                <c:pt idx="8021">
                  <c:v>10.612660357180705</c:v>
                </c:pt>
                <c:pt idx="8022">
                  <c:v>10.612660357180705</c:v>
                </c:pt>
                <c:pt idx="8023">
                  <c:v>10.612660357180705</c:v>
                </c:pt>
                <c:pt idx="8024">
                  <c:v>10.612660357180705</c:v>
                </c:pt>
                <c:pt idx="8025">
                  <c:v>10.612660357180705</c:v>
                </c:pt>
                <c:pt idx="8026">
                  <c:v>10.653706584605663</c:v>
                </c:pt>
                <c:pt idx="8027">
                  <c:v>10.612660357180705</c:v>
                </c:pt>
                <c:pt idx="8028">
                  <c:v>10.653706584605663</c:v>
                </c:pt>
                <c:pt idx="8029">
                  <c:v>10.653706584605663</c:v>
                </c:pt>
                <c:pt idx="8030">
                  <c:v>10.653706584605663</c:v>
                </c:pt>
                <c:pt idx="8031">
                  <c:v>10.612660357180705</c:v>
                </c:pt>
                <c:pt idx="8032">
                  <c:v>10.653706584605663</c:v>
                </c:pt>
                <c:pt idx="8033">
                  <c:v>10.653706584605663</c:v>
                </c:pt>
                <c:pt idx="8034">
                  <c:v>10.612660357180705</c:v>
                </c:pt>
                <c:pt idx="8035">
                  <c:v>10.653706584605663</c:v>
                </c:pt>
                <c:pt idx="8036">
                  <c:v>10.612660357180705</c:v>
                </c:pt>
                <c:pt idx="8037">
                  <c:v>10.612660357180705</c:v>
                </c:pt>
                <c:pt idx="8038">
                  <c:v>10.653706584605663</c:v>
                </c:pt>
                <c:pt idx="8039">
                  <c:v>10.612660357180705</c:v>
                </c:pt>
                <c:pt idx="8040">
                  <c:v>10.612660357180705</c:v>
                </c:pt>
                <c:pt idx="8041">
                  <c:v>10.653706584605663</c:v>
                </c:pt>
                <c:pt idx="8042">
                  <c:v>10.612660357180705</c:v>
                </c:pt>
                <c:pt idx="8043">
                  <c:v>10.653706584605663</c:v>
                </c:pt>
                <c:pt idx="8044">
                  <c:v>10.612660357180705</c:v>
                </c:pt>
                <c:pt idx="8045">
                  <c:v>10.612660357180705</c:v>
                </c:pt>
                <c:pt idx="8046">
                  <c:v>10.612660357180705</c:v>
                </c:pt>
                <c:pt idx="8047">
                  <c:v>10.653706584605663</c:v>
                </c:pt>
                <c:pt idx="8048">
                  <c:v>10.612660357180705</c:v>
                </c:pt>
                <c:pt idx="8049">
                  <c:v>10.612660357180705</c:v>
                </c:pt>
                <c:pt idx="8050">
                  <c:v>10.653706584605663</c:v>
                </c:pt>
                <c:pt idx="8051">
                  <c:v>10.653706584605663</c:v>
                </c:pt>
                <c:pt idx="8052">
                  <c:v>10.612660357180705</c:v>
                </c:pt>
                <c:pt idx="8053">
                  <c:v>10.612660357180705</c:v>
                </c:pt>
                <c:pt idx="8054">
                  <c:v>10.653706584605663</c:v>
                </c:pt>
                <c:pt idx="8055">
                  <c:v>10.653706584605663</c:v>
                </c:pt>
                <c:pt idx="8056">
                  <c:v>10.612660357180705</c:v>
                </c:pt>
                <c:pt idx="8057">
                  <c:v>10.653706584605663</c:v>
                </c:pt>
                <c:pt idx="8058">
                  <c:v>10.653706584605663</c:v>
                </c:pt>
                <c:pt idx="8059">
                  <c:v>10.653706584605663</c:v>
                </c:pt>
                <c:pt idx="8060">
                  <c:v>10.653706584605663</c:v>
                </c:pt>
                <c:pt idx="8061">
                  <c:v>10.612660357180705</c:v>
                </c:pt>
                <c:pt idx="8062">
                  <c:v>10.612660357180705</c:v>
                </c:pt>
                <c:pt idx="8063">
                  <c:v>10.612660357180705</c:v>
                </c:pt>
                <c:pt idx="8064">
                  <c:v>10.612660357180705</c:v>
                </c:pt>
                <c:pt idx="8065">
                  <c:v>10.612660357180705</c:v>
                </c:pt>
                <c:pt idx="8066">
                  <c:v>10.653706584605663</c:v>
                </c:pt>
                <c:pt idx="8067">
                  <c:v>10.571614673638903</c:v>
                </c:pt>
                <c:pt idx="8068">
                  <c:v>10.612660357180705</c:v>
                </c:pt>
                <c:pt idx="8069">
                  <c:v>10.653706584605663</c:v>
                </c:pt>
                <c:pt idx="8070">
                  <c:v>10.612660357180705</c:v>
                </c:pt>
                <c:pt idx="8071">
                  <c:v>10.653706584605663</c:v>
                </c:pt>
                <c:pt idx="8072">
                  <c:v>10.653706584605663</c:v>
                </c:pt>
                <c:pt idx="8073">
                  <c:v>10.612660357180705</c:v>
                </c:pt>
                <c:pt idx="8074">
                  <c:v>10.612660357180705</c:v>
                </c:pt>
                <c:pt idx="8075">
                  <c:v>10.653706584605663</c:v>
                </c:pt>
                <c:pt idx="8076">
                  <c:v>10.612660357180705</c:v>
                </c:pt>
                <c:pt idx="8077">
                  <c:v>10.612660357180705</c:v>
                </c:pt>
                <c:pt idx="8078">
                  <c:v>10.612660357180705</c:v>
                </c:pt>
                <c:pt idx="8079">
                  <c:v>10.612660357180705</c:v>
                </c:pt>
                <c:pt idx="8080">
                  <c:v>10.612660357180705</c:v>
                </c:pt>
                <c:pt idx="8081">
                  <c:v>10.612660357180705</c:v>
                </c:pt>
                <c:pt idx="8082">
                  <c:v>10.571614673638903</c:v>
                </c:pt>
                <c:pt idx="8083">
                  <c:v>10.612660357180705</c:v>
                </c:pt>
                <c:pt idx="8084">
                  <c:v>10.653706584605663</c:v>
                </c:pt>
                <c:pt idx="8085">
                  <c:v>10.612660357180705</c:v>
                </c:pt>
                <c:pt idx="8086">
                  <c:v>10.653706584605663</c:v>
                </c:pt>
                <c:pt idx="8087">
                  <c:v>10.653706584605663</c:v>
                </c:pt>
                <c:pt idx="8088">
                  <c:v>10.612660357180705</c:v>
                </c:pt>
                <c:pt idx="8089">
                  <c:v>10.612660357180705</c:v>
                </c:pt>
                <c:pt idx="8090">
                  <c:v>10.612660357180705</c:v>
                </c:pt>
                <c:pt idx="8091">
                  <c:v>10.612660357180705</c:v>
                </c:pt>
                <c:pt idx="8092">
                  <c:v>10.653706584605663</c:v>
                </c:pt>
                <c:pt idx="8093">
                  <c:v>10.694753355913777</c:v>
                </c:pt>
                <c:pt idx="8094">
                  <c:v>10.653706584605663</c:v>
                </c:pt>
                <c:pt idx="8095">
                  <c:v>10.653706584605663</c:v>
                </c:pt>
                <c:pt idx="8096">
                  <c:v>10.653706584605663</c:v>
                </c:pt>
                <c:pt idx="8097">
                  <c:v>10.612660357180705</c:v>
                </c:pt>
                <c:pt idx="8098">
                  <c:v>10.653706584605663</c:v>
                </c:pt>
                <c:pt idx="8099">
                  <c:v>10.653706584605663</c:v>
                </c:pt>
                <c:pt idx="8100">
                  <c:v>10.120148050967426</c:v>
                </c:pt>
                <c:pt idx="8101">
                  <c:v>7.0437205559329081</c:v>
                </c:pt>
                <c:pt idx="8102">
                  <c:v>4.2570706536757648</c:v>
                </c:pt>
                <c:pt idx="8103">
                  <c:v>2.9465762068406418</c:v>
                </c:pt>
                <c:pt idx="8104">
                  <c:v>1.9231399369997937</c:v>
                </c:pt>
                <c:pt idx="8105">
                  <c:v>0.81821057154762478</c:v>
                </c:pt>
                <c:pt idx="8106">
                  <c:v>8.1811267257943326E-2</c:v>
                </c:pt>
                <c:pt idx="8107">
                  <c:v>-0.36898433899039446</c:v>
                </c:pt>
                <c:pt idx="8108">
                  <c:v>-0.90187544670732656</c:v>
                </c:pt>
                <c:pt idx="8109">
                  <c:v>-1.6395563541751348</c:v>
                </c:pt>
                <c:pt idx="8110">
                  <c:v>-2.1722043350228142</c:v>
                </c:pt>
                <c:pt idx="8111">
                  <c:v>-2.4589725557749205</c:v>
                </c:pt>
                <c:pt idx="8112">
                  <c:v>-3.0324203132846415</c:v>
                </c:pt>
                <c:pt idx="8113">
                  <c:v>-3.3600516564091398</c:v>
                </c:pt>
                <c:pt idx="8114">
                  <c:v>-3.8514262759983438</c:v>
                </c:pt>
                <c:pt idx="8115">
                  <c:v>-4.0970810079990505</c:v>
                </c:pt>
                <c:pt idx="8116">
                  <c:v>-4.3836507455253901</c:v>
                </c:pt>
                <c:pt idx="8117">
                  <c:v>-4.7111228194352917</c:v>
                </c:pt>
                <c:pt idx="8118">
                  <c:v>-5.0385562826265025</c:v>
                </c:pt>
                <c:pt idx="8119">
                  <c:v>-5.243182590115425</c:v>
                </c:pt>
                <c:pt idx="8120">
                  <c:v>-5.5705533108887639</c:v>
                </c:pt>
                <c:pt idx="8121">
                  <c:v>-5.7342241922559252</c:v>
                </c:pt>
                <c:pt idx="8122">
                  <c:v>-6.0615369969512294</c:v>
                </c:pt>
                <c:pt idx="8123">
                  <c:v>-6.3069962621885667</c:v>
                </c:pt>
                <c:pt idx="8124">
                  <c:v>-6.511529059343161</c:v>
                </c:pt>
                <c:pt idx="8125">
                  <c:v>-6.7569485072768494</c:v>
                </c:pt>
                <c:pt idx="8126">
                  <c:v>-6.8796500867952206</c:v>
                </c:pt>
                <c:pt idx="8127">
                  <c:v>-7.0023462366812748</c:v>
                </c:pt>
                <c:pt idx="8128">
                  <c:v>-7.0432437467250004</c:v>
                </c:pt>
                <c:pt idx="8129">
                  <c:v>-7.1659326571013011</c:v>
                </c:pt>
                <c:pt idx="8130">
                  <c:v>-7.3295094248416541</c:v>
                </c:pt>
                <c:pt idx="8131">
                  <c:v>-7.4521856660758843</c:v>
                </c:pt>
                <c:pt idx="8132">
                  <c:v>-7.5748564776777991</c:v>
                </c:pt>
                <c:pt idx="8133">
                  <c:v>-7.6566340022833437</c:v>
                </c:pt>
                <c:pt idx="8134">
                  <c:v>-7.738409113718971</c:v>
                </c:pt>
                <c:pt idx="8135">
                  <c:v>-7.8610672561788153</c:v>
                </c:pt>
                <c:pt idx="8136">
                  <c:v>-7.9428363346896464</c:v>
                </c:pt>
                <c:pt idx="8137">
                  <c:v>-8.1063672522015562</c:v>
                </c:pt>
                <c:pt idx="8138">
                  <c:v>-8.1063672522015562</c:v>
                </c:pt>
                <c:pt idx="8139">
                  <c:v>-8.188129091202633</c:v>
                </c:pt>
                <c:pt idx="8140">
                  <c:v>-8.2290091057644528</c:v>
                </c:pt>
                <c:pt idx="8141">
                  <c:v>-8.3516455296950323</c:v>
                </c:pt>
                <c:pt idx="8142">
                  <c:v>-8.3925231310869339</c:v>
                </c:pt>
                <c:pt idx="8143">
                  <c:v>-8.4742765239932982</c:v>
                </c:pt>
                <c:pt idx="8144">
                  <c:v>-8.5151523155077609</c:v>
                </c:pt>
                <c:pt idx="8145">
                  <c:v>-8.5969020886592471</c:v>
                </c:pt>
                <c:pt idx="8146">
                  <c:v>-8.6377760702962707</c:v>
                </c:pt>
                <c:pt idx="8147">
                  <c:v>-8.6786494486408152</c:v>
                </c:pt>
                <c:pt idx="8148">
                  <c:v>-8.7603943954524652</c:v>
                </c:pt>
                <c:pt idx="8149">
                  <c:v>-8.8012659639195707</c:v>
                </c:pt>
                <c:pt idx="8150">
                  <c:v>-8.8421369290941971</c:v>
                </c:pt>
                <c:pt idx="8151">
                  <c:v>-8.8421369290941971</c:v>
                </c:pt>
                <c:pt idx="8152">
                  <c:v>-8.8421369290941971</c:v>
                </c:pt>
                <c:pt idx="8153">
                  <c:v>-8.9238770495660109</c:v>
                </c:pt>
                <c:pt idx="8154">
                  <c:v>-8.9647462048632001</c:v>
                </c:pt>
                <c:pt idx="8155">
                  <c:v>-9.0056147568679066</c:v>
                </c:pt>
                <c:pt idx="8156">
                  <c:v>-9.0056147568679066</c:v>
                </c:pt>
                <c:pt idx="8157">
                  <c:v>-9.0056147568679066</c:v>
                </c:pt>
                <c:pt idx="8158">
                  <c:v>-9.0464827055801358</c:v>
                </c:pt>
                <c:pt idx="8159">
                  <c:v>-9.0873500509998859</c:v>
                </c:pt>
                <c:pt idx="8160">
                  <c:v>-9.1282167931271552</c:v>
                </c:pt>
                <c:pt idx="8161">
                  <c:v>-9.1690829319619453</c:v>
                </c:pt>
                <c:pt idx="8162">
                  <c:v>-9.1690829319619453</c:v>
                </c:pt>
                <c:pt idx="8163">
                  <c:v>-9.2099484675042547</c:v>
                </c:pt>
                <c:pt idx="8164">
                  <c:v>-9.2099484675042547</c:v>
                </c:pt>
                <c:pt idx="8165">
                  <c:v>-9.2099484675042547</c:v>
                </c:pt>
                <c:pt idx="8166">
                  <c:v>-9.2099484675042547</c:v>
                </c:pt>
                <c:pt idx="8167">
                  <c:v>-9.2508133997540867</c:v>
                </c:pt>
                <c:pt idx="8168">
                  <c:v>-9.2916777287114378</c:v>
                </c:pt>
                <c:pt idx="8169">
                  <c:v>-9.2916777287114378</c:v>
                </c:pt>
                <c:pt idx="8170">
                  <c:v>-9.3325414543763099</c:v>
                </c:pt>
                <c:pt idx="8171">
                  <c:v>-9.3734045767487011</c:v>
                </c:pt>
                <c:pt idx="8172">
                  <c:v>-9.3325414543763099</c:v>
                </c:pt>
                <c:pt idx="8173">
                  <c:v>-9.3325414543763099</c:v>
                </c:pt>
                <c:pt idx="8174">
                  <c:v>-9.3325414543763099</c:v>
                </c:pt>
                <c:pt idx="8175">
                  <c:v>-9.3734045767487011</c:v>
                </c:pt>
                <c:pt idx="8176">
                  <c:v>-9.414267095828615</c:v>
                </c:pt>
                <c:pt idx="8177">
                  <c:v>-9.414267095828615</c:v>
                </c:pt>
                <c:pt idx="8178">
                  <c:v>-9.414267095828615</c:v>
                </c:pt>
                <c:pt idx="8179">
                  <c:v>-9.414267095828615</c:v>
                </c:pt>
                <c:pt idx="8180">
                  <c:v>-9.414267095828615</c:v>
                </c:pt>
                <c:pt idx="8181">
                  <c:v>-9.3734045767487011</c:v>
                </c:pt>
                <c:pt idx="8182">
                  <c:v>-9.3734045767487011</c:v>
                </c:pt>
                <c:pt idx="8183">
                  <c:v>-9.3734045767487011</c:v>
                </c:pt>
                <c:pt idx="8184">
                  <c:v>-9.3325414543763099</c:v>
                </c:pt>
                <c:pt idx="8185">
                  <c:v>-9.414267095828615</c:v>
                </c:pt>
                <c:pt idx="8186">
                  <c:v>-9.414267095828615</c:v>
                </c:pt>
                <c:pt idx="8187">
                  <c:v>-9.414267095828615</c:v>
                </c:pt>
                <c:pt idx="8188">
                  <c:v>-9.455129011616048</c:v>
                </c:pt>
                <c:pt idx="8189">
                  <c:v>-9.3734045767487011</c:v>
                </c:pt>
                <c:pt idx="8190">
                  <c:v>-9.3734045767487011</c:v>
                </c:pt>
                <c:pt idx="8191">
                  <c:v>-9.3734045767487011</c:v>
                </c:pt>
                <c:pt idx="8192">
                  <c:v>-9.414267095828615</c:v>
                </c:pt>
                <c:pt idx="8193">
                  <c:v>-9.3734045767487011</c:v>
                </c:pt>
                <c:pt idx="8194">
                  <c:v>-9.3734045767487011</c:v>
                </c:pt>
                <c:pt idx="8195">
                  <c:v>-9.3325414543763099</c:v>
                </c:pt>
                <c:pt idx="8196">
                  <c:v>-9.3734045767487011</c:v>
                </c:pt>
                <c:pt idx="8197">
                  <c:v>-9.3734045767487011</c:v>
                </c:pt>
                <c:pt idx="8198">
                  <c:v>-9.3734045767487011</c:v>
                </c:pt>
                <c:pt idx="8199">
                  <c:v>-9.414267095828615</c:v>
                </c:pt>
                <c:pt idx="8200">
                  <c:v>-9.455129011616048</c:v>
                </c:pt>
                <c:pt idx="8201">
                  <c:v>-9.414267095828615</c:v>
                </c:pt>
                <c:pt idx="8202">
                  <c:v>-9.455129011616048</c:v>
                </c:pt>
                <c:pt idx="8203">
                  <c:v>-9.495990324111002</c:v>
                </c:pt>
                <c:pt idx="8204">
                  <c:v>-9.495990324111002</c:v>
                </c:pt>
                <c:pt idx="8205">
                  <c:v>-9.495990324111002</c:v>
                </c:pt>
                <c:pt idx="8206">
                  <c:v>-9.5368510333134751</c:v>
                </c:pt>
                <c:pt idx="8207">
                  <c:v>-9.5777111392234708</c:v>
                </c:pt>
                <c:pt idx="8208">
                  <c:v>-9.5368510333134751</c:v>
                </c:pt>
                <c:pt idx="8209">
                  <c:v>-9.5368510333134751</c:v>
                </c:pt>
                <c:pt idx="8210">
                  <c:v>-9.495990324111002</c:v>
                </c:pt>
                <c:pt idx="8211">
                  <c:v>-9.495990324111002</c:v>
                </c:pt>
                <c:pt idx="8212">
                  <c:v>-9.495990324111002</c:v>
                </c:pt>
                <c:pt idx="8213">
                  <c:v>-9.5368510333134751</c:v>
                </c:pt>
                <c:pt idx="8214">
                  <c:v>-9.495990324111002</c:v>
                </c:pt>
                <c:pt idx="8215">
                  <c:v>-9.5368510333134751</c:v>
                </c:pt>
                <c:pt idx="8216">
                  <c:v>-9.5368510333134751</c:v>
                </c:pt>
                <c:pt idx="8217">
                  <c:v>-9.5368510333134751</c:v>
                </c:pt>
                <c:pt idx="8218">
                  <c:v>-9.5368510333134751</c:v>
                </c:pt>
                <c:pt idx="8219">
                  <c:v>-9.5368510333134751</c:v>
                </c:pt>
                <c:pt idx="8220">
                  <c:v>-9.5777111392234708</c:v>
                </c:pt>
                <c:pt idx="8221">
                  <c:v>-9.5368510333134751</c:v>
                </c:pt>
                <c:pt idx="8222">
                  <c:v>-9.5777111392234708</c:v>
                </c:pt>
                <c:pt idx="8223">
                  <c:v>-9.6185706418409858</c:v>
                </c:pt>
                <c:pt idx="8224">
                  <c:v>-9.6185706418409858</c:v>
                </c:pt>
                <c:pt idx="8225">
                  <c:v>-9.6185706418409858</c:v>
                </c:pt>
                <c:pt idx="8226">
                  <c:v>-9.6185706418409858</c:v>
                </c:pt>
                <c:pt idx="8227">
                  <c:v>-9.5777111392234708</c:v>
                </c:pt>
                <c:pt idx="8228">
                  <c:v>-9.6185706418409858</c:v>
                </c:pt>
                <c:pt idx="8229">
                  <c:v>-9.5777111392234708</c:v>
                </c:pt>
                <c:pt idx="8230">
                  <c:v>-9.5777111392234708</c:v>
                </c:pt>
                <c:pt idx="8231">
                  <c:v>-9.6185706418409858</c:v>
                </c:pt>
                <c:pt idx="8232">
                  <c:v>-9.6185706418409858</c:v>
                </c:pt>
                <c:pt idx="8233">
                  <c:v>-9.6185706418409858</c:v>
                </c:pt>
                <c:pt idx="8234">
                  <c:v>-9.6185706418409858</c:v>
                </c:pt>
                <c:pt idx="8235">
                  <c:v>-9.5777111392234708</c:v>
                </c:pt>
                <c:pt idx="8236">
                  <c:v>-9.5777111392234708</c:v>
                </c:pt>
                <c:pt idx="8237">
                  <c:v>-9.5777111392234708</c:v>
                </c:pt>
                <c:pt idx="8238">
                  <c:v>-9.5777111392234708</c:v>
                </c:pt>
                <c:pt idx="8239">
                  <c:v>-9.5777111392234708</c:v>
                </c:pt>
                <c:pt idx="8240">
                  <c:v>-9.6185706418409858</c:v>
                </c:pt>
                <c:pt idx="8241">
                  <c:v>-9.6185706418409858</c:v>
                </c:pt>
                <c:pt idx="8242">
                  <c:v>-9.6185706418409858</c:v>
                </c:pt>
                <c:pt idx="8243">
                  <c:v>-9.6594295411660216</c:v>
                </c:pt>
                <c:pt idx="8244">
                  <c:v>-9.6594295411660216</c:v>
                </c:pt>
                <c:pt idx="8245">
                  <c:v>-9.6185706418409858</c:v>
                </c:pt>
                <c:pt idx="8246">
                  <c:v>-9.6594295411660216</c:v>
                </c:pt>
                <c:pt idx="8247">
                  <c:v>-9.6594295411660216</c:v>
                </c:pt>
                <c:pt idx="8248">
                  <c:v>-9.7002878371985766</c:v>
                </c:pt>
                <c:pt idx="8249">
                  <c:v>-9.7002878371985766</c:v>
                </c:pt>
                <c:pt idx="8250">
                  <c:v>-9.6594295411660216</c:v>
                </c:pt>
                <c:pt idx="8251">
                  <c:v>-9.6594295411660216</c:v>
                </c:pt>
                <c:pt idx="8252">
                  <c:v>-9.6594295411660216</c:v>
                </c:pt>
                <c:pt idx="8253">
                  <c:v>-9.6594295411660216</c:v>
                </c:pt>
                <c:pt idx="8254">
                  <c:v>-9.6594295411660216</c:v>
                </c:pt>
                <c:pt idx="8255">
                  <c:v>-9.7002878371985766</c:v>
                </c:pt>
                <c:pt idx="8256">
                  <c:v>-9.6594295411660216</c:v>
                </c:pt>
                <c:pt idx="8257">
                  <c:v>-9.6594295411660216</c:v>
                </c:pt>
                <c:pt idx="8258">
                  <c:v>-9.7002878371985766</c:v>
                </c:pt>
                <c:pt idx="8259">
                  <c:v>-9.7411455299386542</c:v>
                </c:pt>
                <c:pt idx="8260">
                  <c:v>-9.7002878371985766</c:v>
                </c:pt>
                <c:pt idx="8261">
                  <c:v>-9.7411455299386542</c:v>
                </c:pt>
                <c:pt idx="8262">
                  <c:v>-9.7411455299386542</c:v>
                </c:pt>
                <c:pt idx="8263">
                  <c:v>-9.7411455299386542</c:v>
                </c:pt>
                <c:pt idx="8264">
                  <c:v>-9.7411455299386542</c:v>
                </c:pt>
                <c:pt idx="8265">
                  <c:v>-9.782002619386251</c:v>
                </c:pt>
                <c:pt idx="8266">
                  <c:v>-9.7411455299386542</c:v>
                </c:pt>
                <c:pt idx="8267">
                  <c:v>-9.7411455299386542</c:v>
                </c:pt>
                <c:pt idx="8268">
                  <c:v>-9.7411455299386542</c:v>
                </c:pt>
                <c:pt idx="8269">
                  <c:v>-9.7002878371985766</c:v>
                </c:pt>
                <c:pt idx="8270">
                  <c:v>-9.7411455299386542</c:v>
                </c:pt>
                <c:pt idx="8271">
                  <c:v>-9.7002878371985766</c:v>
                </c:pt>
                <c:pt idx="8272">
                  <c:v>-9.7002878371985766</c:v>
                </c:pt>
                <c:pt idx="8273">
                  <c:v>-9.7002878371985766</c:v>
                </c:pt>
                <c:pt idx="8274">
                  <c:v>-9.7002878371985766</c:v>
                </c:pt>
                <c:pt idx="8275">
                  <c:v>-9.7002878371985766</c:v>
                </c:pt>
                <c:pt idx="8276">
                  <c:v>-9.7411455299386542</c:v>
                </c:pt>
                <c:pt idx="8277">
                  <c:v>-9.7411455299386542</c:v>
                </c:pt>
                <c:pt idx="8278">
                  <c:v>-9.6594295411660216</c:v>
                </c:pt>
                <c:pt idx="8279">
                  <c:v>-9.7002878371985766</c:v>
                </c:pt>
                <c:pt idx="8280">
                  <c:v>-9.7002878371985766</c:v>
                </c:pt>
                <c:pt idx="8281">
                  <c:v>-9.7002878371985766</c:v>
                </c:pt>
                <c:pt idx="8282">
                  <c:v>-9.7411455299386542</c:v>
                </c:pt>
                <c:pt idx="8283">
                  <c:v>-9.7411455299386542</c:v>
                </c:pt>
                <c:pt idx="8284">
                  <c:v>-9.7002878371985766</c:v>
                </c:pt>
                <c:pt idx="8285">
                  <c:v>-9.7002878371985766</c:v>
                </c:pt>
                <c:pt idx="8286">
                  <c:v>-9.7411455299386542</c:v>
                </c:pt>
                <c:pt idx="8287">
                  <c:v>-9.7411455299386542</c:v>
                </c:pt>
                <c:pt idx="8288">
                  <c:v>-9.7002878371985766</c:v>
                </c:pt>
                <c:pt idx="8289">
                  <c:v>-9.7002878371985766</c:v>
                </c:pt>
                <c:pt idx="8290">
                  <c:v>-9.7002878371985766</c:v>
                </c:pt>
                <c:pt idx="8291">
                  <c:v>-9.8228591055413688</c:v>
                </c:pt>
                <c:pt idx="8292">
                  <c:v>-9.782002619386251</c:v>
                </c:pt>
                <c:pt idx="8293">
                  <c:v>-9.6594295411660216</c:v>
                </c:pt>
                <c:pt idx="8294">
                  <c:v>-9.782002619386251</c:v>
                </c:pt>
                <c:pt idx="8295">
                  <c:v>-9.782002619386251</c:v>
                </c:pt>
                <c:pt idx="8296">
                  <c:v>-9.7411455299386542</c:v>
                </c:pt>
                <c:pt idx="8297">
                  <c:v>-9.7411455299386542</c:v>
                </c:pt>
                <c:pt idx="8298">
                  <c:v>-9.7411455299386542</c:v>
                </c:pt>
                <c:pt idx="8299">
                  <c:v>-9.7411455299386542</c:v>
                </c:pt>
                <c:pt idx="8300">
                  <c:v>-9.7002878371985766</c:v>
                </c:pt>
                <c:pt idx="8301">
                  <c:v>-9.7002878371985766</c:v>
                </c:pt>
                <c:pt idx="8302">
                  <c:v>-9.7411455299386542</c:v>
                </c:pt>
                <c:pt idx="8303">
                  <c:v>-9.7002878371985766</c:v>
                </c:pt>
                <c:pt idx="8304">
                  <c:v>-9.7411455299386542</c:v>
                </c:pt>
                <c:pt idx="8305">
                  <c:v>-9.7002878371985766</c:v>
                </c:pt>
                <c:pt idx="8306">
                  <c:v>-9.7411455299386542</c:v>
                </c:pt>
                <c:pt idx="8307">
                  <c:v>-9.7411455299386542</c:v>
                </c:pt>
                <c:pt idx="8308">
                  <c:v>-9.7411455299386542</c:v>
                </c:pt>
                <c:pt idx="8309">
                  <c:v>-9.782002619386251</c:v>
                </c:pt>
                <c:pt idx="8310">
                  <c:v>-9.782002619386251</c:v>
                </c:pt>
                <c:pt idx="8311">
                  <c:v>-9.8228591055413688</c:v>
                </c:pt>
                <c:pt idx="8312">
                  <c:v>-9.8637149884040056</c:v>
                </c:pt>
                <c:pt idx="8313">
                  <c:v>-9.8228591055413688</c:v>
                </c:pt>
                <c:pt idx="8314">
                  <c:v>-9.782002619386251</c:v>
                </c:pt>
                <c:pt idx="8315">
                  <c:v>-9.7411455299386542</c:v>
                </c:pt>
                <c:pt idx="8316">
                  <c:v>-9.782002619386251</c:v>
                </c:pt>
                <c:pt idx="8317">
                  <c:v>-9.782002619386251</c:v>
                </c:pt>
                <c:pt idx="8318">
                  <c:v>-9.8228591055413688</c:v>
                </c:pt>
                <c:pt idx="8319">
                  <c:v>-9.782002619386251</c:v>
                </c:pt>
                <c:pt idx="8320">
                  <c:v>-9.8228591055413688</c:v>
                </c:pt>
                <c:pt idx="8321">
                  <c:v>-9.8228591055413688</c:v>
                </c:pt>
                <c:pt idx="8322">
                  <c:v>-9.8228591055413688</c:v>
                </c:pt>
                <c:pt idx="8323">
                  <c:v>-9.8228591055413688</c:v>
                </c:pt>
                <c:pt idx="8324">
                  <c:v>-9.8228591055413688</c:v>
                </c:pt>
                <c:pt idx="8325">
                  <c:v>-9.7411455299386542</c:v>
                </c:pt>
                <c:pt idx="8326">
                  <c:v>-9.7411455299386542</c:v>
                </c:pt>
                <c:pt idx="8327">
                  <c:v>-9.7411455299386542</c:v>
                </c:pt>
                <c:pt idx="8328">
                  <c:v>-9.7411455299386542</c:v>
                </c:pt>
                <c:pt idx="8329">
                  <c:v>-9.7411455299386542</c:v>
                </c:pt>
                <c:pt idx="8330">
                  <c:v>-9.7411455299386542</c:v>
                </c:pt>
                <c:pt idx="8331">
                  <c:v>-9.782002619386251</c:v>
                </c:pt>
                <c:pt idx="8332">
                  <c:v>-9.7411455299386542</c:v>
                </c:pt>
                <c:pt idx="8333">
                  <c:v>-9.782002619386251</c:v>
                </c:pt>
                <c:pt idx="8334">
                  <c:v>-9.7411455299386542</c:v>
                </c:pt>
                <c:pt idx="8335">
                  <c:v>-9.782002619386251</c:v>
                </c:pt>
                <c:pt idx="8336">
                  <c:v>-9.7411455299386542</c:v>
                </c:pt>
                <c:pt idx="8337">
                  <c:v>-9.7411455299386542</c:v>
                </c:pt>
                <c:pt idx="8338">
                  <c:v>-9.7002878371985766</c:v>
                </c:pt>
                <c:pt idx="8339">
                  <c:v>-9.7411455299386542</c:v>
                </c:pt>
                <c:pt idx="8340">
                  <c:v>-9.6594295411660216</c:v>
                </c:pt>
                <c:pt idx="8341">
                  <c:v>-9.7002878371985766</c:v>
                </c:pt>
                <c:pt idx="8342">
                  <c:v>-9.7411455299386542</c:v>
                </c:pt>
                <c:pt idx="8343">
                  <c:v>-9.782002619386251</c:v>
                </c:pt>
                <c:pt idx="8344">
                  <c:v>-9.782002619386251</c:v>
                </c:pt>
                <c:pt idx="8345">
                  <c:v>-9.7411455299386542</c:v>
                </c:pt>
                <c:pt idx="8346">
                  <c:v>-9.7002878371985766</c:v>
                </c:pt>
                <c:pt idx="8347">
                  <c:v>-9.7411455299386542</c:v>
                </c:pt>
                <c:pt idx="8348">
                  <c:v>-9.782002619386251</c:v>
                </c:pt>
                <c:pt idx="8349">
                  <c:v>-9.7411455299386542</c:v>
                </c:pt>
                <c:pt idx="8350">
                  <c:v>-9.782002619386251</c:v>
                </c:pt>
                <c:pt idx="8351">
                  <c:v>-9.782002619386251</c:v>
                </c:pt>
                <c:pt idx="8352">
                  <c:v>-9.782002619386251</c:v>
                </c:pt>
                <c:pt idx="8353">
                  <c:v>-9.7411455299386542</c:v>
                </c:pt>
                <c:pt idx="8354">
                  <c:v>-9.782002619386251</c:v>
                </c:pt>
                <c:pt idx="8355">
                  <c:v>-9.782002619386251</c:v>
                </c:pt>
                <c:pt idx="8356">
                  <c:v>-9.7411455299386542</c:v>
                </c:pt>
                <c:pt idx="8357">
                  <c:v>-9.782002619386251</c:v>
                </c:pt>
                <c:pt idx="8358">
                  <c:v>-9.782002619386251</c:v>
                </c:pt>
                <c:pt idx="8359">
                  <c:v>-9.7411455299386542</c:v>
                </c:pt>
                <c:pt idx="8360">
                  <c:v>-9.7411455299386542</c:v>
                </c:pt>
                <c:pt idx="8361">
                  <c:v>-9.782002619386251</c:v>
                </c:pt>
                <c:pt idx="8362">
                  <c:v>-9.7002878371985766</c:v>
                </c:pt>
                <c:pt idx="8363">
                  <c:v>-9.782002619386251</c:v>
                </c:pt>
                <c:pt idx="8364">
                  <c:v>-9.7411455299386542</c:v>
                </c:pt>
                <c:pt idx="8365">
                  <c:v>-9.7411455299386542</c:v>
                </c:pt>
                <c:pt idx="8366">
                  <c:v>-9.7411455299386542</c:v>
                </c:pt>
                <c:pt idx="8367">
                  <c:v>-9.782002619386251</c:v>
                </c:pt>
                <c:pt idx="8368">
                  <c:v>-9.782002619386251</c:v>
                </c:pt>
                <c:pt idx="8369">
                  <c:v>-9.782002619386251</c:v>
                </c:pt>
                <c:pt idx="8370">
                  <c:v>-9.7411455299386542</c:v>
                </c:pt>
                <c:pt idx="8371">
                  <c:v>-9.7411455299386542</c:v>
                </c:pt>
                <c:pt idx="8372">
                  <c:v>-9.782002619386251</c:v>
                </c:pt>
                <c:pt idx="8373">
                  <c:v>-9.8228591055413688</c:v>
                </c:pt>
                <c:pt idx="8374">
                  <c:v>-9.782002619386251</c:v>
                </c:pt>
                <c:pt idx="8375">
                  <c:v>-9.8228591055413688</c:v>
                </c:pt>
                <c:pt idx="8376">
                  <c:v>-9.8228591055413688</c:v>
                </c:pt>
                <c:pt idx="8377">
                  <c:v>-9.782002619386251</c:v>
                </c:pt>
                <c:pt idx="8378">
                  <c:v>-9.8228591055413688</c:v>
                </c:pt>
                <c:pt idx="8379">
                  <c:v>-9.8228591055413688</c:v>
                </c:pt>
                <c:pt idx="8380">
                  <c:v>-9.7411455299386542</c:v>
                </c:pt>
                <c:pt idx="8381">
                  <c:v>-9.782002619386251</c:v>
                </c:pt>
                <c:pt idx="8382">
                  <c:v>-9.7411455299386542</c:v>
                </c:pt>
                <c:pt idx="8383">
                  <c:v>-9.7002878371985766</c:v>
                </c:pt>
                <c:pt idx="8384">
                  <c:v>-9.7411455299386542</c:v>
                </c:pt>
                <c:pt idx="8385">
                  <c:v>-9.782002619386251</c:v>
                </c:pt>
                <c:pt idx="8386">
                  <c:v>-9.7411455299386542</c:v>
                </c:pt>
                <c:pt idx="8387">
                  <c:v>-9.7411455299386542</c:v>
                </c:pt>
                <c:pt idx="8388">
                  <c:v>-9.7411455299386542</c:v>
                </c:pt>
                <c:pt idx="8389">
                  <c:v>-9.6594295411660216</c:v>
                </c:pt>
                <c:pt idx="8390">
                  <c:v>-9.6594295411660216</c:v>
                </c:pt>
                <c:pt idx="8391">
                  <c:v>-9.7002878371985766</c:v>
                </c:pt>
                <c:pt idx="8392">
                  <c:v>-9.6594295411660216</c:v>
                </c:pt>
                <c:pt idx="8393">
                  <c:v>-9.7002878371985766</c:v>
                </c:pt>
                <c:pt idx="8394">
                  <c:v>-9.7002878371985766</c:v>
                </c:pt>
                <c:pt idx="8395">
                  <c:v>-9.7002878371985766</c:v>
                </c:pt>
                <c:pt idx="8396">
                  <c:v>-9.7411455299386542</c:v>
                </c:pt>
                <c:pt idx="8397">
                  <c:v>-9.7411455299386542</c:v>
                </c:pt>
                <c:pt idx="8398">
                  <c:v>-9.7411455299386542</c:v>
                </c:pt>
                <c:pt idx="8399">
                  <c:v>-9.7411455299386542</c:v>
                </c:pt>
                <c:pt idx="8400">
                  <c:v>-9.7002878371985766</c:v>
                </c:pt>
                <c:pt idx="8401">
                  <c:v>-9.7411455299386542</c:v>
                </c:pt>
                <c:pt idx="8402">
                  <c:v>-9.782002619386251</c:v>
                </c:pt>
                <c:pt idx="8403">
                  <c:v>-9.782002619386251</c:v>
                </c:pt>
                <c:pt idx="8404">
                  <c:v>-9.8228591055413688</c:v>
                </c:pt>
                <c:pt idx="8405">
                  <c:v>-9.782002619386251</c:v>
                </c:pt>
                <c:pt idx="8406">
                  <c:v>-9.782002619386251</c:v>
                </c:pt>
                <c:pt idx="8407">
                  <c:v>-9.782002619386251</c:v>
                </c:pt>
                <c:pt idx="8408">
                  <c:v>-9.7411455299386542</c:v>
                </c:pt>
                <c:pt idx="8409">
                  <c:v>-9.782002619386251</c:v>
                </c:pt>
                <c:pt idx="8410">
                  <c:v>-9.7411455299386542</c:v>
                </c:pt>
                <c:pt idx="8411">
                  <c:v>-9.7002878371985766</c:v>
                </c:pt>
                <c:pt idx="8412">
                  <c:v>-9.7411455299386542</c:v>
                </c:pt>
                <c:pt idx="8413">
                  <c:v>-9.782002619386251</c:v>
                </c:pt>
                <c:pt idx="8414">
                  <c:v>-9.7411455299386542</c:v>
                </c:pt>
                <c:pt idx="8415">
                  <c:v>-9.7002878371985766</c:v>
                </c:pt>
                <c:pt idx="8416">
                  <c:v>-9.7411455299386542</c:v>
                </c:pt>
                <c:pt idx="8417">
                  <c:v>-9.7002878371985766</c:v>
                </c:pt>
                <c:pt idx="8418">
                  <c:v>-9.6594295411660216</c:v>
                </c:pt>
                <c:pt idx="8419">
                  <c:v>-9.7002878371985766</c:v>
                </c:pt>
                <c:pt idx="8420">
                  <c:v>-9.7002878371985766</c:v>
                </c:pt>
                <c:pt idx="8421">
                  <c:v>-9.7002878371985766</c:v>
                </c:pt>
                <c:pt idx="8422">
                  <c:v>-9.7411455299386542</c:v>
                </c:pt>
                <c:pt idx="8423">
                  <c:v>-9.7411455299386542</c:v>
                </c:pt>
                <c:pt idx="8424">
                  <c:v>-9.782002619386251</c:v>
                </c:pt>
                <c:pt idx="8425">
                  <c:v>-9.7411455299386542</c:v>
                </c:pt>
                <c:pt idx="8426">
                  <c:v>-9.7411455299386542</c:v>
                </c:pt>
                <c:pt idx="8427">
                  <c:v>-9.7411455299386542</c:v>
                </c:pt>
                <c:pt idx="8428">
                  <c:v>-9.7411455299386542</c:v>
                </c:pt>
                <c:pt idx="8429">
                  <c:v>-9.7002878371985766</c:v>
                </c:pt>
                <c:pt idx="8430">
                  <c:v>-9.7002878371985766</c:v>
                </c:pt>
                <c:pt idx="8431">
                  <c:v>-9.782002619386251</c:v>
                </c:pt>
                <c:pt idx="8432">
                  <c:v>-9.7002878371985766</c:v>
                </c:pt>
                <c:pt idx="8433">
                  <c:v>-9.7002878371985766</c:v>
                </c:pt>
                <c:pt idx="8434">
                  <c:v>-9.7411455299386542</c:v>
                </c:pt>
                <c:pt idx="8435">
                  <c:v>-9.7002878371985766</c:v>
                </c:pt>
                <c:pt idx="8436">
                  <c:v>-9.7002878371985766</c:v>
                </c:pt>
                <c:pt idx="8437">
                  <c:v>-9.7002878371985766</c:v>
                </c:pt>
                <c:pt idx="8438">
                  <c:v>-9.6594295411660216</c:v>
                </c:pt>
                <c:pt idx="8439">
                  <c:v>-9.7411455299386542</c:v>
                </c:pt>
                <c:pt idx="8440">
                  <c:v>-9.7002878371985766</c:v>
                </c:pt>
                <c:pt idx="8441">
                  <c:v>-9.7411455299386542</c:v>
                </c:pt>
                <c:pt idx="8442">
                  <c:v>-9.7411455299386542</c:v>
                </c:pt>
                <c:pt idx="8443">
                  <c:v>-9.7411455299386542</c:v>
                </c:pt>
                <c:pt idx="8444">
                  <c:v>-9.8228591055413688</c:v>
                </c:pt>
                <c:pt idx="8445">
                  <c:v>-9.782002619386251</c:v>
                </c:pt>
                <c:pt idx="8446">
                  <c:v>-9.7411455299386542</c:v>
                </c:pt>
                <c:pt idx="8447">
                  <c:v>-9.7002878371985766</c:v>
                </c:pt>
                <c:pt idx="8448">
                  <c:v>-9.7002878371985766</c:v>
                </c:pt>
                <c:pt idx="8449">
                  <c:v>-9.7002878371985766</c:v>
                </c:pt>
                <c:pt idx="8450">
                  <c:v>-9.7002878371985766</c:v>
                </c:pt>
                <c:pt idx="8451">
                  <c:v>-9.7411455299386542</c:v>
                </c:pt>
                <c:pt idx="8452">
                  <c:v>-9.7002878371985766</c:v>
                </c:pt>
                <c:pt idx="8453">
                  <c:v>-9.7411455299386542</c:v>
                </c:pt>
                <c:pt idx="8454">
                  <c:v>-9.7411455299386542</c:v>
                </c:pt>
                <c:pt idx="8455">
                  <c:v>-9.7002878371985766</c:v>
                </c:pt>
                <c:pt idx="8456">
                  <c:v>-9.6594295411660216</c:v>
                </c:pt>
                <c:pt idx="8457">
                  <c:v>-9.7002878371985766</c:v>
                </c:pt>
                <c:pt idx="8458">
                  <c:v>-9.7411455299386542</c:v>
                </c:pt>
                <c:pt idx="8459">
                  <c:v>-9.7002878371985766</c:v>
                </c:pt>
                <c:pt idx="8460">
                  <c:v>-9.7002878371985766</c:v>
                </c:pt>
                <c:pt idx="8461">
                  <c:v>-9.7002878371985766</c:v>
                </c:pt>
                <c:pt idx="8462">
                  <c:v>-9.6594295411660216</c:v>
                </c:pt>
                <c:pt idx="8463">
                  <c:v>-9.7002878371985766</c:v>
                </c:pt>
                <c:pt idx="8464">
                  <c:v>-9.7411455299386542</c:v>
                </c:pt>
                <c:pt idx="8465">
                  <c:v>-9.6594295411660216</c:v>
                </c:pt>
                <c:pt idx="8466">
                  <c:v>-9.6594295411660216</c:v>
                </c:pt>
                <c:pt idx="8467">
                  <c:v>-9.7002878371985766</c:v>
                </c:pt>
                <c:pt idx="8468">
                  <c:v>-9.7002878371985766</c:v>
                </c:pt>
                <c:pt idx="8469">
                  <c:v>-9.6594295411660216</c:v>
                </c:pt>
                <c:pt idx="8470">
                  <c:v>-9.6185706418409858</c:v>
                </c:pt>
                <c:pt idx="8471">
                  <c:v>-9.6185706418409858</c:v>
                </c:pt>
                <c:pt idx="8472">
                  <c:v>-9.6594295411660216</c:v>
                </c:pt>
                <c:pt idx="8473">
                  <c:v>-9.6594295411660216</c:v>
                </c:pt>
                <c:pt idx="8474">
                  <c:v>-9.7411455299386542</c:v>
                </c:pt>
                <c:pt idx="8475">
                  <c:v>-9.7002878371985766</c:v>
                </c:pt>
                <c:pt idx="8476">
                  <c:v>-9.6185706418409858</c:v>
                </c:pt>
                <c:pt idx="8477">
                  <c:v>-9.7002878371985766</c:v>
                </c:pt>
                <c:pt idx="8478">
                  <c:v>-9.6594295411660216</c:v>
                </c:pt>
                <c:pt idx="8479">
                  <c:v>-9.6594295411660216</c:v>
                </c:pt>
                <c:pt idx="8480">
                  <c:v>-9.6594295411660216</c:v>
                </c:pt>
                <c:pt idx="8481">
                  <c:v>-9.6594295411660216</c:v>
                </c:pt>
                <c:pt idx="8482">
                  <c:v>-9.6594295411660216</c:v>
                </c:pt>
                <c:pt idx="8483">
                  <c:v>-9.7002878371985766</c:v>
                </c:pt>
                <c:pt idx="8484">
                  <c:v>-9.6594295411660216</c:v>
                </c:pt>
                <c:pt idx="8485">
                  <c:v>-9.6185706418409858</c:v>
                </c:pt>
                <c:pt idx="8486">
                  <c:v>-9.6185706418409858</c:v>
                </c:pt>
                <c:pt idx="8487">
                  <c:v>-9.6594295411660216</c:v>
                </c:pt>
                <c:pt idx="8488">
                  <c:v>-9.6594295411660216</c:v>
                </c:pt>
                <c:pt idx="8489">
                  <c:v>-9.6185706418409858</c:v>
                </c:pt>
                <c:pt idx="8490">
                  <c:v>-9.6185706418409858</c:v>
                </c:pt>
                <c:pt idx="8491">
                  <c:v>-9.6594295411660216</c:v>
                </c:pt>
                <c:pt idx="8492">
                  <c:v>-9.6185706418409858</c:v>
                </c:pt>
                <c:pt idx="8493">
                  <c:v>-9.6594295411660216</c:v>
                </c:pt>
                <c:pt idx="8494">
                  <c:v>-9.7002878371985766</c:v>
                </c:pt>
                <c:pt idx="8495">
                  <c:v>-9.6594295411660216</c:v>
                </c:pt>
                <c:pt idx="8496">
                  <c:v>-9.7002878371985766</c:v>
                </c:pt>
                <c:pt idx="8497">
                  <c:v>-9.7002878371985766</c:v>
                </c:pt>
                <c:pt idx="8498">
                  <c:v>-9.7002878371985766</c:v>
                </c:pt>
                <c:pt idx="8499">
                  <c:v>-9.6594295411660216</c:v>
                </c:pt>
                <c:pt idx="8500">
                  <c:v>-9.6594295411660216</c:v>
                </c:pt>
                <c:pt idx="8501">
                  <c:v>-9.6185706418409858</c:v>
                </c:pt>
                <c:pt idx="8502">
                  <c:v>-9.6594295411660216</c:v>
                </c:pt>
                <c:pt idx="8503">
                  <c:v>-9.6185706418409858</c:v>
                </c:pt>
                <c:pt idx="8504">
                  <c:v>-9.6594295411660216</c:v>
                </c:pt>
                <c:pt idx="8505">
                  <c:v>-9.7002878371985766</c:v>
                </c:pt>
                <c:pt idx="8506">
                  <c:v>-9.6594295411660216</c:v>
                </c:pt>
                <c:pt idx="8507">
                  <c:v>-9.7002878371985766</c:v>
                </c:pt>
                <c:pt idx="8508">
                  <c:v>-9.7002878371985766</c:v>
                </c:pt>
                <c:pt idx="8509">
                  <c:v>-9.6594295411660216</c:v>
                </c:pt>
                <c:pt idx="8510">
                  <c:v>-9.7002878371985766</c:v>
                </c:pt>
                <c:pt idx="8511">
                  <c:v>-9.6594295411660216</c:v>
                </c:pt>
                <c:pt idx="8512">
                  <c:v>-9.7002878371985766</c:v>
                </c:pt>
                <c:pt idx="8513">
                  <c:v>-9.7002878371985766</c:v>
                </c:pt>
                <c:pt idx="8514">
                  <c:v>-9.7002878371985766</c:v>
                </c:pt>
                <c:pt idx="8515">
                  <c:v>-9.6594295411660216</c:v>
                </c:pt>
                <c:pt idx="8516">
                  <c:v>-9.6594295411660216</c:v>
                </c:pt>
                <c:pt idx="8517">
                  <c:v>-9.6594295411660216</c:v>
                </c:pt>
                <c:pt idx="8518">
                  <c:v>-9.7002878371985766</c:v>
                </c:pt>
                <c:pt idx="8519">
                  <c:v>-9.7002878371985766</c:v>
                </c:pt>
                <c:pt idx="8520">
                  <c:v>-9.6594295411660216</c:v>
                </c:pt>
                <c:pt idx="8521">
                  <c:v>-9.6594295411660216</c:v>
                </c:pt>
                <c:pt idx="8522">
                  <c:v>-9.7002878371985766</c:v>
                </c:pt>
                <c:pt idx="8523">
                  <c:v>-9.7002878371985766</c:v>
                </c:pt>
                <c:pt idx="8524">
                  <c:v>-9.7002878371985766</c:v>
                </c:pt>
                <c:pt idx="8525">
                  <c:v>-9.7002878371985766</c:v>
                </c:pt>
                <c:pt idx="8526">
                  <c:v>-9.6594295411660216</c:v>
                </c:pt>
                <c:pt idx="8527">
                  <c:v>-9.6185706418409858</c:v>
                </c:pt>
                <c:pt idx="8528">
                  <c:v>-9.6594295411660216</c:v>
                </c:pt>
                <c:pt idx="8529">
                  <c:v>-9.7002878371985766</c:v>
                </c:pt>
                <c:pt idx="8530">
                  <c:v>-9.6594295411660216</c:v>
                </c:pt>
                <c:pt idx="8531">
                  <c:v>-9.6594295411660216</c:v>
                </c:pt>
                <c:pt idx="8532">
                  <c:v>-9.7002878371985766</c:v>
                </c:pt>
                <c:pt idx="8533">
                  <c:v>-9.6594295411660216</c:v>
                </c:pt>
                <c:pt idx="8534">
                  <c:v>-9.6594295411660216</c:v>
                </c:pt>
                <c:pt idx="8535">
                  <c:v>-9.6594295411660216</c:v>
                </c:pt>
                <c:pt idx="8536">
                  <c:v>-9.6594295411660216</c:v>
                </c:pt>
                <c:pt idx="8537">
                  <c:v>-9.6185706418409858</c:v>
                </c:pt>
                <c:pt idx="8538">
                  <c:v>-9.6594295411660216</c:v>
                </c:pt>
                <c:pt idx="8539">
                  <c:v>-9.6594295411660216</c:v>
                </c:pt>
                <c:pt idx="8540">
                  <c:v>-9.6594295411660216</c:v>
                </c:pt>
                <c:pt idx="8541">
                  <c:v>-9.6185706418409858</c:v>
                </c:pt>
                <c:pt idx="8542">
                  <c:v>-9.6594295411660216</c:v>
                </c:pt>
                <c:pt idx="8543">
                  <c:v>-9.6594295411660216</c:v>
                </c:pt>
                <c:pt idx="8544">
                  <c:v>-9.6594295411660216</c:v>
                </c:pt>
                <c:pt idx="8545">
                  <c:v>-9.6594295411660216</c:v>
                </c:pt>
                <c:pt idx="8546">
                  <c:v>-9.6185706418409858</c:v>
                </c:pt>
                <c:pt idx="8547">
                  <c:v>-9.6185706418409858</c:v>
                </c:pt>
                <c:pt idx="8548">
                  <c:v>-9.6594295411660216</c:v>
                </c:pt>
                <c:pt idx="8549">
                  <c:v>-9.6594295411660216</c:v>
                </c:pt>
                <c:pt idx="8550">
                  <c:v>-9.6594295411660216</c:v>
                </c:pt>
                <c:pt idx="8551">
                  <c:v>-9.7002878371985766</c:v>
                </c:pt>
                <c:pt idx="8552">
                  <c:v>-9.7002878371985766</c:v>
                </c:pt>
                <c:pt idx="8553">
                  <c:v>-9.6594295411660216</c:v>
                </c:pt>
                <c:pt idx="8554">
                  <c:v>-9.6594295411660216</c:v>
                </c:pt>
                <c:pt idx="8555">
                  <c:v>-9.6185706418409858</c:v>
                </c:pt>
                <c:pt idx="8556">
                  <c:v>-9.6185706418409858</c:v>
                </c:pt>
                <c:pt idx="8557">
                  <c:v>-9.5777111392234708</c:v>
                </c:pt>
                <c:pt idx="8558">
                  <c:v>-9.6185706418409858</c:v>
                </c:pt>
                <c:pt idx="8559">
                  <c:v>-9.6594295411660216</c:v>
                </c:pt>
                <c:pt idx="8560">
                  <c:v>-9.6594295411660216</c:v>
                </c:pt>
                <c:pt idx="8561">
                  <c:v>-9.6185706418409858</c:v>
                </c:pt>
                <c:pt idx="8562">
                  <c:v>-9.5777111392234708</c:v>
                </c:pt>
                <c:pt idx="8563">
                  <c:v>-9.5368510333134751</c:v>
                </c:pt>
                <c:pt idx="8564">
                  <c:v>-9.5777111392234708</c:v>
                </c:pt>
                <c:pt idx="8565">
                  <c:v>-9.5777111392234708</c:v>
                </c:pt>
                <c:pt idx="8566">
                  <c:v>-9.5777111392234708</c:v>
                </c:pt>
                <c:pt idx="8567">
                  <c:v>-9.6185706418409858</c:v>
                </c:pt>
                <c:pt idx="8568">
                  <c:v>-9.6185706418409858</c:v>
                </c:pt>
                <c:pt idx="8569">
                  <c:v>-9.5777111392234708</c:v>
                </c:pt>
                <c:pt idx="8570">
                  <c:v>-9.5777111392234708</c:v>
                </c:pt>
                <c:pt idx="8571">
                  <c:v>-9.6185706418409858</c:v>
                </c:pt>
                <c:pt idx="8572">
                  <c:v>-9.6185706418409858</c:v>
                </c:pt>
                <c:pt idx="8573">
                  <c:v>-9.6594295411660216</c:v>
                </c:pt>
                <c:pt idx="8574">
                  <c:v>-9.6185706418409858</c:v>
                </c:pt>
                <c:pt idx="8575">
                  <c:v>-9.6185706418409858</c:v>
                </c:pt>
                <c:pt idx="8576">
                  <c:v>-9.5777111392234708</c:v>
                </c:pt>
                <c:pt idx="8577">
                  <c:v>-9.6185706418409858</c:v>
                </c:pt>
                <c:pt idx="8578">
                  <c:v>-9.6185706418409858</c:v>
                </c:pt>
                <c:pt idx="8579">
                  <c:v>-9.6594295411660216</c:v>
                </c:pt>
                <c:pt idx="8580">
                  <c:v>-9.6185706418409858</c:v>
                </c:pt>
                <c:pt idx="8581">
                  <c:v>-9.6185706418409858</c:v>
                </c:pt>
                <c:pt idx="8582">
                  <c:v>-9.6594295411660216</c:v>
                </c:pt>
                <c:pt idx="8583">
                  <c:v>-9.6185706418409858</c:v>
                </c:pt>
                <c:pt idx="8584">
                  <c:v>-9.6185706418409858</c:v>
                </c:pt>
                <c:pt idx="8585">
                  <c:v>-9.5777111392234708</c:v>
                </c:pt>
                <c:pt idx="8586">
                  <c:v>-9.6185706418409858</c:v>
                </c:pt>
                <c:pt idx="8587">
                  <c:v>-9.6185706418409858</c:v>
                </c:pt>
                <c:pt idx="8588">
                  <c:v>-9.6594295411660216</c:v>
                </c:pt>
                <c:pt idx="8589">
                  <c:v>-9.6594295411660216</c:v>
                </c:pt>
                <c:pt idx="8590">
                  <c:v>-9.6594295411660216</c:v>
                </c:pt>
                <c:pt idx="8591">
                  <c:v>-9.6594295411660216</c:v>
                </c:pt>
                <c:pt idx="8592">
                  <c:v>-9.6185706418409858</c:v>
                </c:pt>
                <c:pt idx="8593">
                  <c:v>-9.6185706418409858</c:v>
                </c:pt>
                <c:pt idx="8594">
                  <c:v>-9.6594295411660216</c:v>
                </c:pt>
                <c:pt idx="8595">
                  <c:v>-9.6185706418409858</c:v>
                </c:pt>
                <c:pt idx="8596">
                  <c:v>-9.5777111392234708</c:v>
                </c:pt>
                <c:pt idx="8597">
                  <c:v>-9.5777111392234708</c:v>
                </c:pt>
                <c:pt idx="8598">
                  <c:v>-9.5368510333134751</c:v>
                </c:pt>
                <c:pt idx="8599">
                  <c:v>-9.5368510333134751</c:v>
                </c:pt>
                <c:pt idx="8600">
                  <c:v>-9.5777111392234708</c:v>
                </c:pt>
                <c:pt idx="8601">
                  <c:v>-9.5777111392234708</c:v>
                </c:pt>
                <c:pt idx="8602">
                  <c:v>-9.5777111392234708</c:v>
                </c:pt>
                <c:pt idx="8603">
                  <c:v>-9.5368510333134751</c:v>
                </c:pt>
                <c:pt idx="8604">
                  <c:v>-9.5777111392234708</c:v>
                </c:pt>
                <c:pt idx="8605">
                  <c:v>-9.6185706418409858</c:v>
                </c:pt>
                <c:pt idx="8606">
                  <c:v>-9.6185706418409858</c:v>
                </c:pt>
                <c:pt idx="8607">
                  <c:v>-9.5777111392234708</c:v>
                </c:pt>
                <c:pt idx="8608">
                  <c:v>-9.6594295411660216</c:v>
                </c:pt>
                <c:pt idx="8609">
                  <c:v>-9.6594295411660216</c:v>
                </c:pt>
                <c:pt idx="8610">
                  <c:v>-9.6185706418409858</c:v>
                </c:pt>
                <c:pt idx="8611">
                  <c:v>-9.6185706418409858</c:v>
                </c:pt>
                <c:pt idx="8612">
                  <c:v>-9.6594295411660216</c:v>
                </c:pt>
                <c:pt idx="8613">
                  <c:v>-9.6185706418409858</c:v>
                </c:pt>
                <c:pt idx="8614">
                  <c:v>-9.6185706418409858</c:v>
                </c:pt>
                <c:pt idx="8615">
                  <c:v>-9.6185706418409858</c:v>
                </c:pt>
                <c:pt idx="8616">
                  <c:v>-9.5777111392234708</c:v>
                </c:pt>
                <c:pt idx="8617">
                  <c:v>-9.5777111392234708</c:v>
                </c:pt>
                <c:pt idx="8618">
                  <c:v>-9.6185706418409858</c:v>
                </c:pt>
                <c:pt idx="8619">
                  <c:v>-9.6594295411660216</c:v>
                </c:pt>
                <c:pt idx="8620">
                  <c:v>-9.6185706418409858</c:v>
                </c:pt>
                <c:pt idx="8621">
                  <c:v>-9.6185706418409858</c:v>
                </c:pt>
                <c:pt idx="8622">
                  <c:v>-9.5777111392234708</c:v>
                </c:pt>
                <c:pt idx="8623">
                  <c:v>-9.6185706418409858</c:v>
                </c:pt>
                <c:pt idx="8624">
                  <c:v>-9.6185706418409858</c:v>
                </c:pt>
                <c:pt idx="8625">
                  <c:v>-9.5777111392234708</c:v>
                </c:pt>
                <c:pt idx="8626">
                  <c:v>-9.6185706418409858</c:v>
                </c:pt>
                <c:pt idx="8627">
                  <c:v>-9.6185706418409858</c:v>
                </c:pt>
                <c:pt idx="8628">
                  <c:v>-9.6185706418409858</c:v>
                </c:pt>
                <c:pt idx="8629">
                  <c:v>-9.6185706418409858</c:v>
                </c:pt>
                <c:pt idx="8630">
                  <c:v>-9.6185706418409858</c:v>
                </c:pt>
                <c:pt idx="8631">
                  <c:v>-9.6594295411660216</c:v>
                </c:pt>
                <c:pt idx="8632">
                  <c:v>-9.6594295411660216</c:v>
                </c:pt>
                <c:pt idx="8633">
                  <c:v>-9.6185706418409858</c:v>
                </c:pt>
                <c:pt idx="8634">
                  <c:v>-9.6185706418409858</c:v>
                </c:pt>
                <c:pt idx="8635">
                  <c:v>-9.5777111392234708</c:v>
                </c:pt>
                <c:pt idx="8636">
                  <c:v>-9.5777111392234708</c:v>
                </c:pt>
                <c:pt idx="8637">
                  <c:v>-9.6185706418409858</c:v>
                </c:pt>
                <c:pt idx="8638">
                  <c:v>-9.6185706418409858</c:v>
                </c:pt>
                <c:pt idx="8639">
                  <c:v>-9.6185706418409858</c:v>
                </c:pt>
                <c:pt idx="8640">
                  <c:v>-9.5777111392234708</c:v>
                </c:pt>
                <c:pt idx="8641">
                  <c:v>-9.5777111392234708</c:v>
                </c:pt>
                <c:pt idx="8642">
                  <c:v>-9.5777111392234708</c:v>
                </c:pt>
                <c:pt idx="8643">
                  <c:v>-9.5777111392234708</c:v>
                </c:pt>
                <c:pt idx="8644">
                  <c:v>-9.5777111392234708</c:v>
                </c:pt>
                <c:pt idx="8645">
                  <c:v>-9.5777111392234708</c:v>
                </c:pt>
                <c:pt idx="8646">
                  <c:v>-9.5777111392234708</c:v>
                </c:pt>
                <c:pt idx="8647">
                  <c:v>-9.5368510333134751</c:v>
                </c:pt>
                <c:pt idx="8648">
                  <c:v>-9.5777111392234708</c:v>
                </c:pt>
                <c:pt idx="8649">
                  <c:v>-9.6185706418409858</c:v>
                </c:pt>
                <c:pt idx="8650">
                  <c:v>-9.6185706418409858</c:v>
                </c:pt>
                <c:pt idx="8651">
                  <c:v>-9.6185706418409858</c:v>
                </c:pt>
                <c:pt idx="8652">
                  <c:v>-9.6185706418409858</c:v>
                </c:pt>
                <c:pt idx="8653">
                  <c:v>-9.6185706418409858</c:v>
                </c:pt>
                <c:pt idx="8654">
                  <c:v>-9.6185706418409858</c:v>
                </c:pt>
                <c:pt idx="8655">
                  <c:v>-9.6185706418409858</c:v>
                </c:pt>
                <c:pt idx="8656">
                  <c:v>-9.6185706418409858</c:v>
                </c:pt>
                <c:pt idx="8657">
                  <c:v>-9.6185706418409858</c:v>
                </c:pt>
                <c:pt idx="8658">
                  <c:v>-9.5777111392234708</c:v>
                </c:pt>
                <c:pt idx="8659">
                  <c:v>-9.5777111392234708</c:v>
                </c:pt>
                <c:pt idx="8660">
                  <c:v>-9.6185706418409858</c:v>
                </c:pt>
                <c:pt idx="8661">
                  <c:v>-9.5777111392234708</c:v>
                </c:pt>
                <c:pt idx="8662">
                  <c:v>-9.5368510333134751</c:v>
                </c:pt>
                <c:pt idx="8663">
                  <c:v>-9.5777111392234708</c:v>
                </c:pt>
                <c:pt idx="8664">
                  <c:v>-9.5777111392234708</c:v>
                </c:pt>
                <c:pt idx="8665">
                  <c:v>-9.5777111392234708</c:v>
                </c:pt>
                <c:pt idx="8666">
                  <c:v>-9.5777111392234708</c:v>
                </c:pt>
                <c:pt idx="8667">
                  <c:v>-9.5368510333134751</c:v>
                </c:pt>
                <c:pt idx="8668">
                  <c:v>-9.5777111392234708</c:v>
                </c:pt>
                <c:pt idx="8669">
                  <c:v>-9.5368510333134751</c:v>
                </c:pt>
                <c:pt idx="8670">
                  <c:v>-9.5368510333134751</c:v>
                </c:pt>
                <c:pt idx="8671">
                  <c:v>-9.5368510333134751</c:v>
                </c:pt>
                <c:pt idx="8672">
                  <c:v>-9.5368510333134751</c:v>
                </c:pt>
                <c:pt idx="8673">
                  <c:v>-9.5368510333134751</c:v>
                </c:pt>
                <c:pt idx="8674">
                  <c:v>-9.5777111392234708</c:v>
                </c:pt>
                <c:pt idx="8675">
                  <c:v>-9.5368510333134751</c:v>
                </c:pt>
                <c:pt idx="8676">
                  <c:v>-9.5777111392234708</c:v>
                </c:pt>
                <c:pt idx="8677">
                  <c:v>-9.6185706418409858</c:v>
                </c:pt>
                <c:pt idx="8678">
                  <c:v>-9.6185706418409858</c:v>
                </c:pt>
                <c:pt idx="8679">
                  <c:v>-9.6185706418409858</c:v>
                </c:pt>
                <c:pt idx="8680">
                  <c:v>-9.6185706418409858</c:v>
                </c:pt>
                <c:pt idx="8681">
                  <c:v>-9.6185706418409858</c:v>
                </c:pt>
                <c:pt idx="8682">
                  <c:v>-9.5777111392234708</c:v>
                </c:pt>
                <c:pt idx="8683">
                  <c:v>-9.5368510333134751</c:v>
                </c:pt>
                <c:pt idx="8684">
                  <c:v>-9.5777111392234708</c:v>
                </c:pt>
                <c:pt idx="8685">
                  <c:v>-9.6185706418409858</c:v>
                </c:pt>
                <c:pt idx="8686">
                  <c:v>-9.5777111392234708</c:v>
                </c:pt>
                <c:pt idx="8687">
                  <c:v>-9.5777111392234708</c:v>
                </c:pt>
                <c:pt idx="8688">
                  <c:v>-9.5777111392234708</c:v>
                </c:pt>
                <c:pt idx="8689">
                  <c:v>-9.5777111392234708</c:v>
                </c:pt>
                <c:pt idx="8690">
                  <c:v>-9.6185706418409858</c:v>
                </c:pt>
                <c:pt idx="8691">
                  <c:v>-9.5777111392234708</c:v>
                </c:pt>
                <c:pt idx="8692">
                  <c:v>-9.5777111392234708</c:v>
                </c:pt>
                <c:pt idx="8693">
                  <c:v>-9.6185706418409858</c:v>
                </c:pt>
                <c:pt idx="8694">
                  <c:v>-9.5777111392234708</c:v>
                </c:pt>
                <c:pt idx="8695">
                  <c:v>-9.6185706418409858</c:v>
                </c:pt>
                <c:pt idx="8696">
                  <c:v>-9.5777111392234708</c:v>
                </c:pt>
                <c:pt idx="8697">
                  <c:v>-9.5777111392234708</c:v>
                </c:pt>
                <c:pt idx="8698">
                  <c:v>-9.5777111392234708</c:v>
                </c:pt>
                <c:pt idx="8699">
                  <c:v>-9.5368510333134751</c:v>
                </c:pt>
                <c:pt idx="8700">
                  <c:v>-9.5368510333134751</c:v>
                </c:pt>
                <c:pt idx="8701">
                  <c:v>-9.5777111392234708</c:v>
                </c:pt>
                <c:pt idx="8702">
                  <c:v>-9.5777111392234708</c:v>
                </c:pt>
                <c:pt idx="8703">
                  <c:v>-9.5777111392234708</c:v>
                </c:pt>
                <c:pt idx="8704">
                  <c:v>-9.5777111392234708</c:v>
                </c:pt>
                <c:pt idx="8705">
                  <c:v>-9.6185706418409858</c:v>
                </c:pt>
                <c:pt idx="8706">
                  <c:v>-9.5777111392234708</c:v>
                </c:pt>
                <c:pt idx="8707">
                  <c:v>-9.5368510333134751</c:v>
                </c:pt>
                <c:pt idx="8708">
                  <c:v>-9.5368510333134751</c:v>
                </c:pt>
                <c:pt idx="8709">
                  <c:v>-9.5777111392234708</c:v>
                </c:pt>
                <c:pt idx="8710">
                  <c:v>-9.5777111392234708</c:v>
                </c:pt>
                <c:pt idx="8711">
                  <c:v>-9.5777111392234708</c:v>
                </c:pt>
                <c:pt idx="8712">
                  <c:v>-9.5368510333134751</c:v>
                </c:pt>
                <c:pt idx="8713">
                  <c:v>-9.5777111392234708</c:v>
                </c:pt>
                <c:pt idx="8714">
                  <c:v>-9.6185706418409858</c:v>
                </c:pt>
                <c:pt idx="8715">
                  <c:v>-9.5777111392234708</c:v>
                </c:pt>
                <c:pt idx="8716">
                  <c:v>-9.5777111392234708</c:v>
                </c:pt>
                <c:pt idx="8717">
                  <c:v>-9.6594295411660216</c:v>
                </c:pt>
                <c:pt idx="8718">
                  <c:v>-9.6594295411660216</c:v>
                </c:pt>
                <c:pt idx="8719">
                  <c:v>-9.6185706418409858</c:v>
                </c:pt>
                <c:pt idx="8720">
                  <c:v>-9.6185706418409858</c:v>
                </c:pt>
                <c:pt idx="8721">
                  <c:v>-9.6185706418409858</c:v>
                </c:pt>
                <c:pt idx="8722">
                  <c:v>-9.6594295411660216</c:v>
                </c:pt>
                <c:pt idx="8723">
                  <c:v>-9.6594295411660216</c:v>
                </c:pt>
                <c:pt idx="8724">
                  <c:v>-9.6185706418409858</c:v>
                </c:pt>
                <c:pt idx="8725">
                  <c:v>-9.6185706418409858</c:v>
                </c:pt>
                <c:pt idx="8726">
                  <c:v>-9.6185706418409858</c:v>
                </c:pt>
                <c:pt idx="8727">
                  <c:v>-9.6185706418409858</c:v>
                </c:pt>
                <c:pt idx="8728">
                  <c:v>-9.6185706418409858</c:v>
                </c:pt>
                <c:pt idx="8729">
                  <c:v>-9.5777111392234708</c:v>
                </c:pt>
                <c:pt idx="8730">
                  <c:v>-9.5368510333134751</c:v>
                </c:pt>
                <c:pt idx="8731">
                  <c:v>-9.5368510333134751</c:v>
                </c:pt>
                <c:pt idx="8732">
                  <c:v>-9.5777111392234708</c:v>
                </c:pt>
                <c:pt idx="8733">
                  <c:v>-9.5777111392234708</c:v>
                </c:pt>
                <c:pt idx="8734">
                  <c:v>-9.6185706418409858</c:v>
                </c:pt>
                <c:pt idx="8735">
                  <c:v>-9.5777111392234708</c:v>
                </c:pt>
                <c:pt idx="8736">
                  <c:v>-9.5368510333134751</c:v>
                </c:pt>
                <c:pt idx="8737">
                  <c:v>-9.5368510333134751</c:v>
                </c:pt>
                <c:pt idx="8738">
                  <c:v>-9.5368510333134751</c:v>
                </c:pt>
                <c:pt idx="8739">
                  <c:v>-9.6185706418409858</c:v>
                </c:pt>
                <c:pt idx="8740">
                  <c:v>-9.5368510333134751</c:v>
                </c:pt>
                <c:pt idx="8741">
                  <c:v>-9.5777111392234708</c:v>
                </c:pt>
                <c:pt idx="8742">
                  <c:v>-9.5777111392234708</c:v>
                </c:pt>
                <c:pt idx="8743">
                  <c:v>-9.5368510333134751</c:v>
                </c:pt>
                <c:pt idx="8744">
                  <c:v>-9.5368510333134751</c:v>
                </c:pt>
                <c:pt idx="8745">
                  <c:v>-9.5368510333134751</c:v>
                </c:pt>
                <c:pt idx="8746">
                  <c:v>-9.5368510333134751</c:v>
                </c:pt>
                <c:pt idx="8747">
                  <c:v>-9.5777111392234708</c:v>
                </c:pt>
                <c:pt idx="8748">
                  <c:v>-9.5777111392234708</c:v>
                </c:pt>
                <c:pt idx="8749">
                  <c:v>-9.6185706418409858</c:v>
                </c:pt>
                <c:pt idx="8750">
                  <c:v>-9.5777111392234708</c:v>
                </c:pt>
                <c:pt idx="8751">
                  <c:v>-9.5777111392234708</c:v>
                </c:pt>
                <c:pt idx="8752">
                  <c:v>-9.5777111392234708</c:v>
                </c:pt>
                <c:pt idx="8753">
                  <c:v>-9.5777111392234708</c:v>
                </c:pt>
                <c:pt idx="8754">
                  <c:v>-9.5777111392234708</c:v>
                </c:pt>
                <c:pt idx="8755">
                  <c:v>-9.6185706418409858</c:v>
                </c:pt>
                <c:pt idx="8756">
                  <c:v>-9.5777111392234708</c:v>
                </c:pt>
                <c:pt idx="8757">
                  <c:v>-9.5368510333134751</c:v>
                </c:pt>
                <c:pt idx="8758">
                  <c:v>-9.5777111392234708</c:v>
                </c:pt>
                <c:pt idx="8759">
                  <c:v>-9.5777111392234708</c:v>
                </c:pt>
                <c:pt idx="8760">
                  <c:v>-9.5777111392234708</c:v>
                </c:pt>
                <c:pt idx="8761">
                  <c:v>-9.5777111392234708</c:v>
                </c:pt>
                <c:pt idx="8762">
                  <c:v>-9.6185706418409858</c:v>
                </c:pt>
                <c:pt idx="8763">
                  <c:v>-9.5777111392234708</c:v>
                </c:pt>
                <c:pt idx="8764">
                  <c:v>-9.5777111392234708</c:v>
                </c:pt>
                <c:pt idx="8765">
                  <c:v>-9.6185706418409858</c:v>
                </c:pt>
                <c:pt idx="8766">
                  <c:v>-9.5777111392234708</c:v>
                </c:pt>
                <c:pt idx="8767">
                  <c:v>-9.5777111392234708</c:v>
                </c:pt>
                <c:pt idx="8768">
                  <c:v>-9.5777111392234708</c:v>
                </c:pt>
                <c:pt idx="8769">
                  <c:v>-9.6185706418409858</c:v>
                </c:pt>
                <c:pt idx="8770">
                  <c:v>-9.5777111392234708</c:v>
                </c:pt>
                <c:pt idx="8771">
                  <c:v>-9.5777111392234708</c:v>
                </c:pt>
                <c:pt idx="8772">
                  <c:v>-9.5368510333134751</c:v>
                </c:pt>
                <c:pt idx="8773">
                  <c:v>-9.5777111392234708</c:v>
                </c:pt>
                <c:pt idx="8774">
                  <c:v>-9.5777111392234708</c:v>
                </c:pt>
                <c:pt idx="8775">
                  <c:v>-9.5777111392234708</c:v>
                </c:pt>
                <c:pt idx="8776">
                  <c:v>-9.5777111392234708</c:v>
                </c:pt>
                <c:pt idx="8777">
                  <c:v>-9.5368510333134751</c:v>
                </c:pt>
                <c:pt idx="8778">
                  <c:v>-9.5777111392234708</c:v>
                </c:pt>
                <c:pt idx="8779">
                  <c:v>-9.5777111392234708</c:v>
                </c:pt>
                <c:pt idx="8780">
                  <c:v>-9.6185706418409858</c:v>
                </c:pt>
                <c:pt idx="8781">
                  <c:v>-9.5777111392234708</c:v>
                </c:pt>
                <c:pt idx="8782">
                  <c:v>-9.5777111392234708</c:v>
                </c:pt>
                <c:pt idx="8783">
                  <c:v>-9.5777111392234708</c:v>
                </c:pt>
                <c:pt idx="8784">
                  <c:v>-9.5777111392234708</c:v>
                </c:pt>
                <c:pt idx="8785">
                  <c:v>-9.6185706418409858</c:v>
                </c:pt>
                <c:pt idx="8786">
                  <c:v>-9.5777111392234708</c:v>
                </c:pt>
                <c:pt idx="8787">
                  <c:v>-9.5777111392234708</c:v>
                </c:pt>
                <c:pt idx="8788">
                  <c:v>-9.6185706418409858</c:v>
                </c:pt>
                <c:pt idx="8789">
                  <c:v>-9.5777111392234708</c:v>
                </c:pt>
                <c:pt idx="8790">
                  <c:v>-9.5777111392234708</c:v>
                </c:pt>
                <c:pt idx="8791">
                  <c:v>-9.5777111392234708</c:v>
                </c:pt>
                <c:pt idx="8792">
                  <c:v>-9.6185706418409858</c:v>
                </c:pt>
                <c:pt idx="8793">
                  <c:v>-9.6185706418409858</c:v>
                </c:pt>
                <c:pt idx="8794">
                  <c:v>-9.6185706418409858</c:v>
                </c:pt>
                <c:pt idx="8795">
                  <c:v>-9.5777111392234708</c:v>
                </c:pt>
                <c:pt idx="8796">
                  <c:v>-9.5777111392234708</c:v>
                </c:pt>
                <c:pt idx="8797">
                  <c:v>-9.5777111392234708</c:v>
                </c:pt>
                <c:pt idx="8798">
                  <c:v>-9.5777111392234708</c:v>
                </c:pt>
                <c:pt idx="8799">
                  <c:v>-9.5777111392234708</c:v>
                </c:pt>
                <c:pt idx="8800">
                  <c:v>-9.5777111392234708</c:v>
                </c:pt>
                <c:pt idx="8801">
                  <c:v>-9.5368510333134751</c:v>
                </c:pt>
                <c:pt idx="8802">
                  <c:v>-9.5777111392234708</c:v>
                </c:pt>
                <c:pt idx="8803">
                  <c:v>-9.5368510333134751</c:v>
                </c:pt>
                <c:pt idx="8804">
                  <c:v>-9.5368510333134751</c:v>
                </c:pt>
                <c:pt idx="8805">
                  <c:v>-9.5368510333134751</c:v>
                </c:pt>
                <c:pt idx="8806">
                  <c:v>-9.5368510333134751</c:v>
                </c:pt>
                <c:pt idx="8807">
                  <c:v>-9.5368510333134751</c:v>
                </c:pt>
                <c:pt idx="8808">
                  <c:v>-9.5368510333134751</c:v>
                </c:pt>
                <c:pt idx="8809">
                  <c:v>-9.5368510333134751</c:v>
                </c:pt>
                <c:pt idx="8810">
                  <c:v>-9.5777111392234708</c:v>
                </c:pt>
                <c:pt idx="8811">
                  <c:v>-9.5777111392234708</c:v>
                </c:pt>
                <c:pt idx="8812">
                  <c:v>-9.5777111392234708</c:v>
                </c:pt>
                <c:pt idx="8813">
                  <c:v>-9.495990324111002</c:v>
                </c:pt>
                <c:pt idx="8814">
                  <c:v>-9.5368510333134751</c:v>
                </c:pt>
                <c:pt idx="8815">
                  <c:v>-9.5777111392234708</c:v>
                </c:pt>
                <c:pt idx="8816">
                  <c:v>-9.5368510333134751</c:v>
                </c:pt>
                <c:pt idx="8817">
                  <c:v>-9.495990324111002</c:v>
                </c:pt>
                <c:pt idx="8818">
                  <c:v>-9.5368510333134751</c:v>
                </c:pt>
                <c:pt idx="8819">
                  <c:v>-9.5368510333134751</c:v>
                </c:pt>
                <c:pt idx="8820">
                  <c:v>-9.495990324111002</c:v>
                </c:pt>
                <c:pt idx="8821">
                  <c:v>-9.5368510333134751</c:v>
                </c:pt>
                <c:pt idx="8822">
                  <c:v>-9.5368510333134751</c:v>
                </c:pt>
                <c:pt idx="8823">
                  <c:v>-9.5368510333134751</c:v>
                </c:pt>
                <c:pt idx="8824">
                  <c:v>-9.5368510333134751</c:v>
                </c:pt>
                <c:pt idx="8825">
                  <c:v>-9.5368510333134751</c:v>
                </c:pt>
                <c:pt idx="8826">
                  <c:v>-9.5368510333134751</c:v>
                </c:pt>
                <c:pt idx="8827">
                  <c:v>-9.5368510333134751</c:v>
                </c:pt>
                <c:pt idx="8828">
                  <c:v>-9.5368510333134751</c:v>
                </c:pt>
                <c:pt idx="8829">
                  <c:v>-9.5368510333134751</c:v>
                </c:pt>
                <c:pt idx="8830">
                  <c:v>-9.5368510333134751</c:v>
                </c:pt>
                <c:pt idx="8831">
                  <c:v>-9.5368510333134751</c:v>
                </c:pt>
                <c:pt idx="8832">
                  <c:v>-9.5368510333134751</c:v>
                </c:pt>
                <c:pt idx="8833">
                  <c:v>-9.5777111392234708</c:v>
                </c:pt>
                <c:pt idx="8834">
                  <c:v>-9.5777111392234708</c:v>
                </c:pt>
                <c:pt idx="8835">
                  <c:v>-9.495990324111002</c:v>
                </c:pt>
                <c:pt idx="8836">
                  <c:v>-9.5368510333134751</c:v>
                </c:pt>
                <c:pt idx="8837">
                  <c:v>-9.5368510333134751</c:v>
                </c:pt>
                <c:pt idx="8838">
                  <c:v>-9.495990324111002</c:v>
                </c:pt>
                <c:pt idx="8839">
                  <c:v>-9.5777111392234708</c:v>
                </c:pt>
                <c:pt idx="8840">
                  <c:v>-9.5368510333134751</c:v>
                </c:pt>
                <c:pt idx="8841">
                  <c:v>-9.5368510333134751</c:v>
                </c:pt>
                <c:pt idx="8842">
                  <c:v>-9.5368510333134751</c:v>
                </c:pt>
                <c:pt idx="8843">
                  <c:v>-9.5368510333134751</c:v>
                </c:pt>
                <c:pt idx="8844">
                  <c:v>-9.5368510333134751</c:v>
                </c:pt>
                <c:pt idx="8845">
                  <c:v>-9.495990324111002</c:v>
                </c:pt>
                <c:pt idx="8846">
                  <c:v>-9.5368510333134751</c:v>
                </c:pt>
                <c:pt idx="8847">
                  <c:v>-9.5368510333134751</c:v>
                </c:pt>
                <c:pt idx="8848">
                  <c:v>-9.5368510333134751</c:v>
                </c:pt>
                <c:pt idx="8849">
                  <c:v>-9.6185706418409858</c:v>
                </c:pt>
                <c:pt idx="8850">
                  <c:v>-9.5777111392234708</c:v>
                </c:pt>
                <c:pt idx="8851">
                  <c:v>-9.5368510333134751</c:v>
                </c:pt>
                <c:pt idx="8852">
                  <c:v>-9.5368510333134751</c:v>
                </c:pt>
                <c:pt idx="8853">
                  <c:v>-9.5777111392234708</c:v>
                </c:pt>
                <c:pt idx="8854">
                  <c:v>-9.5777111392234708</c:v>
                </c:pt>
                <c:pt idx="8855">
                  <c:v>-9.5368510333134751</c:v>
                </c:pt>
                <c:pt idx="8856">
                  <c:v>-9.495990324111002</c:v>
                </c:pt>
                <c:pt idx="8857">
                  <c:v>-9.5777111392234708</c:v>
                </c:pt>
                <c:pt idx="8858">
                  <c:v>-9.5368510333134751</c:v>
                </c:pt>
                <c:pt idx="8859">
                  <c:v>-9.5777111392234708</c:v>
                </c:pt>
                <c:pt idx="8860">
                  <c:v>-9.5777111392234708</c:v>
                </c:pt>
                <c:pt idx="8861">
                  <c:v>-9.5777111392234708</c:v>
                </c:pt>
                <c:pt idx="8862">
                  <c:v>-9.5777111392234708</c:v>
                </c:pt>
                <c:pt idx="8863">
                  <c:v>-9.5368510333134751</c:v>
                </c:pt>
                <c:pt idx="8864">
                  <c:v>-9.6185706418409858</c:v>
                </c:pt>
                <c:pt idx="8865">
                  <c:v>-9.5777111392234708</c:v>
                </c:pt>
                <c:pt idx="8866">
                  <c:v>-9.5368510333134751</c:v>
                </c:pt>
                <c:pt idx="8867">
                  <c:v>-9.5368510333134751</c:v>
                </c:pt>
                <c:pt idx="8868">
                  <c:v>-9.5777111392234708</c:v>
                </c:pt>
                <c:pt idx="8869">
                  <c:v>-9.5368510333134751</c:v>
                </c:pt>
                <c:pt idx="8870">
                  <c:v>-9.495990324111002</c:v>
                </c:pt>
                <c:pt idx="8871">
                  <c:v>-9.5368510333134751</c:v>
                </c:pt>
                <c:pt idx="8872">
                  <c:v>-9.495990324111002</c:v>
                </c:pt>
                <c:pt idx="8873">
                  <c:v>-9.495990324111002</c:v>
                </c:pt>
                <c:pt idx="8874">
                  <c:v>-9.5368510333134751</c:v>
                </c:pt>
                <c:pt idx="8875">
                  <c:v>-9.495990324111002</c:v>
                </c:pt>
                <c:pt idx="8876">
                  <c:v>-9.5368510333134751</c:v>
                </c:pt>
                <c:pt idx="8877">
                  <c:v>-9.495990324111002</c:v>
                </c:pt>
                <c:pt idx="8878">
                  <c:v>-9.455129011616048</c:v>
                </c:pt>
                <c:pt idx="8879">
                  <c:v>-9.495990324111002</c:v>
                </c:pt>
                <c:pt idx="8880">
                  <c:v>-9.495990324111002</c:v>
                </c:pt>
                <c:pt idx="8881">
                  <c:v>-9.5368510333134751</c:v>
                </c:pt>
                <c:pt idx="8882">
                  <c:v>-9.6185706418409858</c:v>
                </c:pt>
                <c:pt idx="8883">
                  <c:v>-9.5368510333134751</c:v>
                </c:pt>
                <c:pt idx="8884">
                  <c:v>-9.5368510333134751</c:v>
                </c:pt>
                <c:pt idx="8885">
                  <c:v>-9.5368510333134751</c:v>
                </c:pt>
                <c:pt idx="8886">
                  <c:v>-9.5368510333134751</c:v>
                </c:pt>
                <c:pt idx="8887">
                  <c:v>-9.5368510333134751</c:v>
                </c:pt>
                <c:pt idx="8888">
                  <c:v>-9.5368510333134751</c:v>
                </c:pt>
                <c:pt idx="8889">
                  <c:v>-9.495990324111002</c:v>
                </c:pt>
                <c:pt idx="8890">
                  <c:v>-9.495990324111002</c:v>
                </c:pt>
                <c:pt idx="8891">
                  <c:v>-9.5368510333134751</c:v>
                </c:pt>
                <c:pt idx="8892">
                  <c:v>-9.5368510333134751</c:v>
                </c:pt>
                <c:pt idx="8893">
                  <c:v>-9.5777111392234708</c:v>
                </c:pt>
                <c:pt idx="8894">
                  <c:v>-9.5368510333134751</c:v>
                </c:pt>
                <c:pt idx="8895">
                  <c:v>-9.495990324111002</c:v>
                </c:pt>
                <c:pt idx="8896">
                  <c:v>-9.495990324111002</c:v>
                </c:pt>
                <c:pt idx="8897">
                  <c:v>-9.5368510333134751</c:v>
                </c:pt>
                <c:pt idx="8898">
                  <c:v>-9.5368510333134751</c:v>
                </c:pt>
                <c:pt idx="8899">
                  <c:v>-9.5368510333134751</c:v>
                </c:pt>
                <c:pt idx="8900">
                  <c:v>-9.5368510333134751</c:v>
                </c:pt>
                <c:pt idx="8901">
                  <c:v>-9.5368510333134751</c:v>
                </c:pt>
                <c:pt idx="8902">
                  <c:v>-9.5368510333134751</c:v>
                </c:pt>
                <c:pt idx="8903">
                  <c:v>-9.5777111392234708</c:v>
                </c:pt>
                <c:pt idx="8904">
                  <c:v>-9.5368510333134751</c:v>
                </c:pt>
                <c:pt idx="8905">
                  <c:v>-9.5368510333134751</c:v>
                </c:pt>
                <c:pt idx="8906">
                  <c:v>-9.5368510333134751</c:v>
                </c:pt>
                <c:pt idx="8907">
                  <c:v>-9.495990324111002</c:v>
                </c:pt>
                <c:pt idx="8908">
                  <c:v>-9.5368510333134751</c:v>
                </c:pt>
                <c:pt idx="8909">
                  <c:v>-9.5368510333134751</c:v>
                </c:pt>
                <c:pt idx="8910">
                  <c:v>-9.5368510333134751</c:v>
                </c:pt>
                <c:pt idx="8911">
                  <c:v>-9.5368510333134751</c:v>
                </c:pt>
                <c:pt idx="8912">
                  <c:v>-9.5368510333134751</c:v>
                </c:pt>
                <c:pt idx="8913">
                  <c:v>-9.5368510333134751</c:v>
                </c:pt>
                <c:pt idx="8914">
                  <c:v>-9.5368510333134751</c:v>
                </c:pt>
                <c:pt idx="8915">
                  <c:v>-9.5368510333134751</c:v>
                </c:pt>
                <c:pt idx="8916">
                  <c:v>-9.5368510333134751</c:v>
                </c:pt>
                <c:pt idx="8917">
                  <c:v>-9.5368510333134751</c:v>
                </c:pt>
                <c:pt idx="8918">
                  <c:v>-9.5368510333134751</c:v>
                </c:pt>
                <c:pt idx="8919">
                  <c:v>-9.5368510333134751</c:v>
                </c:pt>
                <c:pt idx="8920">
                  <c:v>-9.5777111392234708</c:v>
                </c:pt>
                <c:pt idx="8921">
                  <c:v>-9.5777111392234708</c:v>
                </c:pt>
                <c:pt idx="8922">
                  <c:v>-9.5368510333134751</c:v>
                </c:pt>
                <c:pt idx="8923">
                  <c:v>-9.5777111392234708</c:v>
                </c:pt>
                <c:pt idx="8924">
                  <c:v>-9.5777111392234708</c:v>
                </c:pt>
                <c:pt idx="8925">
                  <c:v>-9.5777111392234708</c:v>
                </c:pt>
                <c:pt idx="8926">
                  <c:v>-9.5777111392234708</c:v>
                </c:pt>
                <c:pt idx="8927">
                  <c:v>-9.5777111392234708</c:v>
                </c:pt>
                <c:pt idx="8928">
                  <c:v>-9.5368510333134751</c:v>
                </c:pt>
                <c:pt idx="8929">
                  <c:v>-9.5777111392234708</c:v>
                </c:pt>
                <c:pt idx="8930">
                  <c:v>-9.5368510333134751</c:v>
                </c:pt>
                <c:pt idx="8931">
                  <c:v>-9.5777111392234708</c:v>
                </c:pt>
                <c:pt idx="8932">
                  <c:v>-9.5368510333134751</c:v>
                </c:pt>
                <c:pt idx="8933">
                  <c:v>-9.5777111392234708</c:v>
                </c:pt>
                <c:pt idx="8934">
                  <c:v>-9.5368510333134751</c:v>
                </c:pt>
                <c:pt idx="8935">
                  <c:v>-9.5368510333134751</c:v>
                </c:pt>
                <c:pt idx="8936">
                  <c:v>-9.495990324111002</c:v>
                </c:pt>
                <c:pt idx="8937">
                  <c:v>-9.5368510333134751</c:v>
                </c:pt>
                <c:pt idx="8938">
                  <c:v>-9.5777111392234708</c:v>
                </c:pt>
                <c:pt idx="8939">
                  <c:v>-9.5368510333134751</c:v>
                </c:pt>
                <c:pt idx="8940">
                  <c:v>-9.5368510333134751</c:v>
                </c:pt>
                <c:pt idx="8941">
                  <c:v>-9.5368510333134751</c:v>
                </c:pt>
                <c:pt idx="8942">
                  <c:v>-9.495990324111002</c:v>
                </c:pt>
                <c:pt idx="8943">
                  <c:v>-9.495990324111002</c:v>
                </c:pt>
                <c:pt idx="8944">
                  <c:v>-9.495990324111002</c:v>
                </c:pt>
                <c:pt idx="8945">
                  <c:v>-9.5368510333134751</c:v>
                </c:pt>
                <c:pt idx="8946">
                  <c:v>-9.5368510333134751</c:v>
                </c:pt>
                <c:pt idx="8947">
                  <c:v>-9.5777111392234708</c:v>
                </c:pt>
                <c:pt idx="8948">
                  <c:v>-9.5368510333134751</c:v>
                </c:pt>
                <c:pt idx="8949">
                  <c:v>-9.495990324111002</c:v>
                </c:pt>
                <c:pt idx="8950">
                  <c:v>-9.455129011616048</c:v>
                </c:pt>
                <c:pt idx="8951">
                  <c:v>-9.455129011616048</c:v>
                </c:pt>
                <c:pt idx="8952">
                  <c:v>-9.495990324111002</c:v>
                </c:pt>
                <c:pt idx="8953">
                  <c:v>-9.495990324111002</c:v>
                </c:pt>
                <c:pt idx="8954">
                  <c:v>-9.5368510333134751</c:v>
                </c:pt>
                <c:pt idx="8955">
                  <c:v>-9.495990324111002</c:v>
                </c:pt>
                <c:pt idx="8956">
                  <c:v>-9.5368510333134751</c:v>
                </c:pt>
                <c:pt idx="8957">
                  <c:v>-9.495990324111002</c:v>
                </c:pt>
                <c:pt idx="8958">
                  <c:v>-9.495990324111002</c:v>
                </c:pt>
                <c:pt idx="8959">
                  <c:v>-9.495990324111002</c:v>
                </c:pt>
                <c:pt idx="8960">
                  <c:v>-9.5368510333134751</c:v>
                </c:pt>
                <c:pt idx="8961">
                  <c:v>-9.5777111392234708</c:v>
                </c:pt>
                <c:pt idx="8962">
                  <c:v>-9.5368510333134751</c:v>
                </c:pt>
                <c:pt idx="8963">
                  <c:v>-9.5368510333134751</c:v>
                </c:pt>
                <c:pt idx="8964">
                  <c:v>-9.5777111392234708</c:v>
                </c:pt>
                <c:pt idx="8965">
                  <c:v>-9.5777111392234708</c:v>
                </c:pt>
                <c:pt idx="8966">
                  <c:v>-9.5368510333134751</c:v>
                </c:pt>
                <c:pt idx="8967">
                  <c:v>-9.5777111392234708</c:v>
                </c:pt>
                <c:pt idx="8968">
                  <c:v>-9.6185706418409858</c:v>
                </c:pt>
                <c:pt idx="8969">
                  <c:v>-9.6185706418409858</c:v>
                </c:pt>
                <c:pt idx="8970">
                  <c:v>-9.5777111392234708</c:v>
                </c:pt>
                <c:pt idx="8971">
                  <c:v>-9.5777111392234708</c:v>
                </c:pt>
                <c:pt idx="8972">
                  <c:v>-9.5368510333134751</c:v>
                </c:pt>
                <c:pt idx="8973">
                  <c:v>-9.5368510333134751</c:v>
                </c:pt>
                <c:pt idx="8974">
                  <c:v>-9.5368510333134751</c:v>
                </c:pt>
                <c:pt idx="8975">
                  <c:v>-9.495990324111002</c:v>
                </c:pt>
                <c:pt idx="8976">
                  <c:v>-9.495990324111002</c:v>
                </c:pt>
                <c:pt idx="8977">
                  <c:v>-9.495990324111002</c:v>
                </c:pt>
                <c:pt idx="8978">
                  <c:v>-9.495990324111002</c:v>
                </c:pt>
                <c:pt idx="8979">
                  <c:v>-9.495990324111002</c:v>
                </c:pt>
                <c:pt idx="8980">
                  <c:v>-9.495990324111002</c:v>
                </c:pt>
                <c:pt idx="8981">
                  <c:v>-9.495990324111002</c:v>
                </c:pt>
                <c:pt idx="8982">
                  <c:v>-9.5368510333134751</c:v>
                </c:pt>
                <c:pt idx="8983">
                  <c:v>-9.5368510333134751</c:v>
                </c:pt>
                <c:pt idx="8984">
                  <c:v>-9.5368510333134751</c:v>
                </c:pt>
                <c:pt idx="8985">
                  <c:v>-9.5368510333134751</c:v>
                </c:pt>
                <c:pt idx="8986">
                  <c:v>-9.495990324111002</c:v>
                </c:pt>
                <c:pt idx="8987">
                  <c:v>-9.495990324111002</c:v>
                </c:pt>
                <c:pt idx="8988">
                  <c:v>-9.5368510333134751</c:v>
                </c:pt>
                <c:pt idx="8989">
                  <c:v>-9.495990324111002</c:v>
                </c:pt>
                <c:pt idx="8990">
                  <c:v>-9.5368510333134751</c:v>
                </c:pt>
                <c:pt idx="8991">
                  <c:v>-9.5368510333134751</c:v>
                </c:pt>
                <c:pt idx="8992">
                  <c:v>-9.5368510333134751</c:v>
                </c:pt>
                <c:pt idx="8993">
                  <c:v>-9.5368510333134751</c:v>
                </c:pt>
                <c:pt idx="8994">
                  <c:v>-9.495990324111002</c:v>
                </c:pt>
                <c:pt idx="8995">
                  <c:v>-9.5368510333134751</c:v>
                </c:pt>
                <c:pt idx="8996">
                  <c:v>-9.5368510333134751</c:v>
                </c:pt>
                <c:pt idx="8997">
                  <c:v>-9.5368510333134751</c:v>
                </c:pt>
                <c:pt idx="8998">
                  <c:v>-9.5368510333134751</c:v>
                </c:pt>
                <c:pt idx="8999">
                  <c:v>-9.495990324111002</c:v>
                </c:pt>
                <c:pt idx="9000">
                  <c:v>-9.5368510333134751</c:v>
                </c:pt>
                <c:pt idx="9001">
                  <c:v>-9.5368510333134751</c:v>
                </c:pt>
                <c:pt idx="9002">
                  <c:v>-9.495990324111002</c:v>
                </c:pt>
                <c:pt idx="9003">
                  <c:v>-9.455129011616048</c:v>
                </c:pt>
                <c:pt idx="9004">
                  <c:v>-9.495990324111002</c:v>
                </c:pt>
                <c:pt idx="9005">
                  <c:v>-9.5368510333134751</c:v>
                </c:pt>
                <c:pt idx="9006">
                  <c:v>-9.495990324111002</c:v>
                </c:pt>
                <c:pt idx="9007">
                  <c:v>-9.5368510333134751</c:v>
                </c:pt>
                <c:pt idx="9008">
                  <c:v>-9.5368510333134751</c:v>
                </c:pt>
                <c:pt idx="9009">
                  <c:v>-9.5777111392234708</c:v>
                </c:pt>
                <c:pt idx="9010">
                  <c:v>-9.5368510333134751</c:v>
                </c:pt>
                <c:pt idx="9011">
                  <c:v>-9.5368510333134751</c:v>
                </c:pt>
                <c:pt idx="9012">
                  <c:v>-9.495990324111002</c:v>
                </c:pt>
                <c:pt idx="9013">
                  <c:v>-9.5368510333134751</c:v>
                </c:pt>
                <c:pt idx="9014">
                  <c:v>-9.495990324111002</c:v>
                </c:pt>
                <c:pt idx="9015">
                  <c:v>-9.495990324111002</c:v>
                </c:pt>
                <c:pt idx="9016">
                  <c:v>-9.495990324111002</c:v>
                </c:pt>
                <c:pt idx="9017">
                  <c:v>-9.5368510333134751</c:v>
                </c:pt>
                <c:pt idx="9018">
                  <c:v>-9.495990324111002</c:v>
                </c:pt>
                <c:pt idx="9019">
                  <c:v>-9.495990324111002</c:v>
                </c:pt>
                <c:pt idx="9020">
                  <c:v>-9.5368510333134751</c:v>
                </c:pt>
                <c:pt idx="9021">
                  <c:v>-9.495990324111002</c:v>
                </c:pt>
                <c:pt idx="9022">
                  <c:v>-9.495990324111002</c:v>
                </c:pt>
                <c:pt idx="9023">
                  <c:v>-9.495990324111002</c:v>
                </c:pt>
                <c:pt idx="9024">
                  <c:v>-9.495990324111002</c:v>
                </c:pt>
                <c:pt idx="9025">
                  <c:v>-9.495990324111002</c:v>
                </c:pt>
                <c:pt idx="9026">
                  <c:v>-9.5368510333134751</c:v>
                </c:pt>
                <c:pt idx="9027">
                  <c:v>-9.5368510333134751</c:v>
                </c:pt>
                <c:pt idx="9028">
                  <c:v>-9.495990324111002</c:v>
                </c:pt>
                <c:pt idx="9029">
                  <c:v>-9.495990324111002</c:v>
                </c:pt>
                <c:pt idx="9030">
                  <c:v>-9.495990324111002</c:v>
                </c:pt>
                <c:pt idx="9031">
                  <c:v>-9.455129011616048</c:v>
                </c:pt>
                <c:pt idx="9032">
                  <c:v>-9.495990324111002</c:v>
                </c:pt>
                <c:pt idx="9033">
                  <c:v>-9.5777111392234708</c:v>
                </c:pt>
                <c:pt idx="9034">
                  <c:v>-9.495990324111002</c:v>
                </c:pt>
                <c:pt idx="9035">
                  <c:v>-9.5368510333134751</c:v>
                </c:pt>
                <c:pt idx="9036">
                  <c:v>-9.5368510333134751</c:v>
                </c:pt>
                <c:pt idx="9037">
                  <c:v>-9.5368510333134751</c:v>
                </c:pt>
                <c:pt idx="9038">
                  <c:v>-9.495990324111002</c:v>
                </c:pt>
                <c:pt idx="9039">
                  <c:v>-9.495990324111002</c:v>
                </c:pt>
                <c:pt idx="9040">
                  <c:v>-9.455129011616048</c:v>
                </c:pt>
                <c:pt idx="9041">
                  <c:v>-9.495990324111002</c:v>
                </c:pt>
                <c:pt idx="9042">
                  <c:v>-9.495990324111002</c:v>
                </c:pt>
                <c:pt idx="9043">
                  <c:v>-9.455129011616048</c:v>
                </c:pt>
                <c:pt idx="9044">
                  <c:v>-9.455129011616048</c:v>
                </c:pt>
                <c:pt idx="9045">
                  <c:v>-9.5368510333134751</c:v>
                </c:pt>
                <c:pt idx="9046">
                  <c:v>-9.5368510333134751</c:v>
                </c:pt>
                <c:pt idx="9047">
                  <c:v>-9.5368510333134751</c:v>
                </c:pt>
                <c:pt idx="9048">
                  <c:v>-9.5368510333134751</c:v>
                </c:pt>
                <c:pt idx="9049">
                  <c:v>-9.5368510333134751</c:v>
                </c:pt>
                <c:pt idx="9050">
                  <c:v>-9.5368510333134751</c:v>
                </c:pt>
                <c:pt idx="9051">
                  <c:v>-9.5368510333134751</c:v>
                </c:pt>
                <c:pt idx="9052">
                  <c:v>-9.495990324111002</c:v>
                </c:pt>
                <c:pt idx="9053">
                  <c:v>-9.455129011616048</c:v>
                </c:pt>
                <c:pt idx="9054">
                  <c:v>-9.495990324111002</c:v>
                </c:pt>
                <c:pt idx="9055">
                  <c:v>-9.5368510333134751</c:v>
                </c:pt>
                <c:pt idx="9056">
                  <c:v>-9.455129011616048</c:v>
                </c:pt>
                <c:pt idx="9057">
                  <c:v>-9.455129011616048</c:v>
                </c:pt>
                <c:pt idx="9058">
                  <c:v>-9.455129011616048</c:v>
                </c:pt>
                <c:pt idx="9059">
                  <c:v>-9.495990324111002</c:v>
                </c:pt>
                <c:pt idx="9060">
                  <c:v>-9.5777111392234708</c:v>
                </c:pt>
                <c:pt idx="9061">
                  <c:v>-9.5777111392234708</c:v>
                </c:pt>
                <c:pt idx="9062">
                  <c:v>-9.5368510333134751</c:v>
                </c:pt>
                <c:pt idx="9063">
                  <c:v>-9.5777111392234708</c:v>
                </c:pt>
                <c:pt idx="9064">
                  <c:v>-9.5368510333134751</c:v>
                </c:pt>
                <c:pt idx="9065">
                  <c:v>-9.495990324111002</c:v>
                </c:pt>
                <c:pt idx="9066">
                  <c:v>-9.495990324111002</c:v>
                </c:pt>
                <c:pt idx="9067">
                  <c:v>-9.5368510333134751</c:v>
                </c:pt>
                <c:pt idx="9068">
                  <c:v>-9.5368510333134751</c:v>
                </c:pt>
                <c:pt idx="9069">
                  <c:v>-9.5368510333134751</c:v>
                </c:pt>
                <c:pt idx="9070">
                  <c:v>-9.495990324111002</c:v>
                </c:pt>
                <c:pt idx="9071">
                  <c:v>-9.5368510333134751</c:v>
                </c:pt>
                <c:pt idx="9072">
                  <c:v>-9.5368510333134751</c:v>
                </c:pt>
                <c:pt idx="9073">
                  <c:v>-9.495990324111002</c:v>
                </c:pt>
                <c:pt idx="9074">
                  <c:v>-9.455129011616048</c:v>
                </c:pt>
                <c:pt idx="9075">
                  <c:v>-9.5368510333134751</c:v>
                </c:pt>
                <c:pt idx="9076">
                  <c:v>-9.5368510333134751</c:v>
                </c:pt>
                <c:pt idx="9077">
                  <c:v>-9.495990324111002</c:v>
                </c:pt>
                <c:pt idx="9078">
                  <c:v>-9.5368510333134751</c:v>
                </c:pt>
                <c:pt idx="9079">
                  <c:v>-9.5368510333134751</c:v>
                </c:pt>
                <c:pt idx="9080">
                  <c:v>-9.5368510333134751</c:v>
                </c:pt>
                <c:pt idx="9081">
                  <c:v>-9.495990324111002</c:v>
                </c:pt>
                <c:pt idx="9082">
                  <c:v>-9.5368510333134751</c:v>
                </c:pt>
                <c:pt idx="9083">
                  <c:v>-9.5777111392234708</c:v>
                </c:pt>
                <c:pt idx="9084">
                  <c:v>-9.5777111392234708</c:v>
                </c:pt>
                <c:pt idx="9085">
                  <c:v>-9.5368510333134751</c:v>
                </c:pt>
                <c:pt idx="9086">
                  <c:v>-9.5368510333134751</c:v>
                </c:pt>
                <c:pt idx="9087">
                  <c:v>-9.5368510333134751</c:v>
                </c:pt>
                <c:pt idx="9088">
                  <c:v>-9.495990324111002</c:v>
                </c:pt>
                <c:pt idx="9089">
                  <c:v>-9.5368510333134751</c:v>
                </c:pt>
                <c:pt idx="9090">
                  <c:v>-9.495990324111002</c:v>
                </c:pt>
                <c:pt idx="9091">
                  <c:v>-9.5368510333134751</c:v>
                </c:pt>
                <c:pt idx="9092">
                  <c:v>-9.5368510333134751</c:v>
                </c:pt>
                <c:pt idx="9093">
                  <c:v>-9.495990324111002</c:v>
                </c:pt>
                <c:pt idx="9094">
                  <c:v>-9.495990324111002</c:v>
                </c:pt>
                <c:pt idx="9095">
                  <c:v>-9.495990324111002</c:v>
                </c:pt>
                <c:pt idx="9096">
                  <c:v>-9.495990324111002</c:v>
                </c:pt>
                <c:pt idx="9097">
                  <c:v>-9.5368510333134751</c:v>
                </c:pt>
                <c:pt idx="9098">
                  <c:v>-9.495990324111002</c:v>
                </c:pt>
                <c:pt idx="9099">
                  <c:v>-9.5368510333134751</c:v>
                </c:pt>
                <c:pt idx="9100">
                  <c:v>-9.5368510333134751</c:v>
                </c:pt>
                <c:pt idx="9101">
                  <c:v>-9.5368510333134751</c:v>
                </c:pt>
                <c:pt idx="9102">
                  <c:v>-9.5777111392234708</c:v>
                </c:pt>
                <c:pt idx="9103">
                  <c:v>-9.5368510333134751</c:v>
                </c:pt>
                <c:pt idx="9104">
                  <c:v>-9.5368510333134751</c:v>
                </c:pt>
                <c:pt idx="9105">
                  <c:v>-9.5368510333134751</c:v>
                </c:pt>
                <c:pt idx="9106">
                  <c:v>-9.495990324111002</c:v>
                </c:pt>
                <c:pt idx="9107">
                  <c:v>-9.5368510333134751</c:v>
                </c:pt>
                <c:pt idx="9108">
                  <c:v>-9.5368510333134751</c:v>
                </c:pt>
                <c:pt idx="9109">
                  <c:v>-9.495990324111002</c:v>
                </c:pt>
                <c:pt idx="9110">
                  <c:v>-9.5368510333134751</c:v>
                </c:pt>
                <c:pt idx="9111">
                  <c:v>-9.5368510333134751</c:v>
                </c:pt>
                <c:pt idx="9112">
                  <c:v>-9.495990324111002</c:v>
                </c:pt>
                <c:pt idx="9113">
                  <c:v>-9.5368510333134751</c:v>
                </c:pt>
                <c:pt idx="9114">
                  <c:v>-9.495990324111002</c:v>
                </c:pt>
                <c:pt idx="9115">
                  <c:v>-9.5368510333134751</c:v>
                </c:pt>
                <c:pt idx="9116">
                  <c:v>-9.495990324111002</c:v>
                </c:pt>
                <c:pt idx="9117">
                  <c:v>-9.5777111392234708</c:v>
                </c:pt>
                <c:pt idx="9118">
                  <c:v>-9.5368510333134751</c:v>
                </c:pt>
                <c:pt idx="9119">
                  <c:v>-9.5368510333134751</c:v>
                </c:pt>
                <c:pt idx="9120">
                  <c:v>-9.5368510333134751</c:v>
                </c:pt>
                <c:pt idx="9121">
                  <c:v>-9.5368510333134751</c:v>
                </c:pt>
                <c:pt idx="9122">
                  <c:v>-9.5368510333134751</c:v>
                </c:pt>
                <c:pt idx="9123">
                  <c:v>-9.495990324111002</c:v>
                </c:pt>
                <c:pt idx="9124">
                  <c:v>-9.495990324111002</c:v>
                </c:pt>
                <c:pt idx="9125">
                  <c:v>-9.5368510333134751</c:v>
                </c:pt>
                <c:pt idx="9126">
                  <c:v>-9.5368510333134751</c:v>
                </c:pt>
                <c:pt idx="9127">
                  <c:v>-9.5777111392234708</c:v>
                </c:pt>
                <c:pt idx="9128">
                  <c:v>-9.5777111392234708</c:v>
                </c:pt>
                <c:pt idx="9129">
                  <c:v>-9.5777111392234708</c:v>
                </c:pt>
                <c:pt idx="9130">
                  <c:v>-9.5777111392234708</c:v>
                </c:pt>
                <c:pt idx="9131">
                  <c:v>-9.5368510333134751</c:v>
                </c:pt>
                <c:pt idx="9132">
                  <c:v>-9.5368510333134751</c:v>
                </c:pt>
                <c:pt idx="9133">
                  <c:v>-9.495990324111002</c:v>
                </c:pt>
                <c:pt idx="9134">
                  <c:v>-9.5368510333134751</c:v>
                </c:pt>
                <c:pt idx="9135">
                  <c:v>-9.5368510333134751</c:v>
                </c:pt>
                <c:pt idx="9136">
                  <c:v>-9.5368510333134751</c:v>
                </c:pt>
                <c:pt idx="9137">
                  <c:v>-9.455129011616048</c:v>
                </c:pt>
                <c:pt idx="9138">
                  <c:v>-9.495990324111002</c:v>
                </c:pt>
                <c:pt idx="9139">
                  <c:v>-9.455129011616048</c:v>
                </c:pt>
                <c:pt idx="9140">
                  <c:v>-9.495990324111002</c:v>
                </c:pt>
                <c:pt idx="9141">
                  <c:v>-9.5368510333134751</c:v>
                </c:pt>
                <c:pt idx="9142">
                  <c:v>-9.495990324111002</c:v>
                </c:pt>
                <c:pt idx="9143">
                  <c:v>-9.495990324111002</c:v>
                </c:pt>
                <c:pt idx="9144">
                  <c:v>-9.495990324111002</c:v>
                </c:pt>
                <c:pt idx="9145">
                  <c:v>-9.495990324111002</c:v>
                </c:pt>
                <c:pt idx="9146">
                  <c:v>-9.5368510333134751</c:v>
                </c:pt>
                <c:pt idx="9147">
                  <c:v>-9.5368510333134751</c:v>
                </c:pt>
                <c:pt idx="9148">
                  <c:v>-9.495990324111002</c:v>
                </c:pt>
                <c:pt idx="9149">
                  <c:v>-9.495990324111002</c:v>
                </c:pt>
                <c:pt idx="9150">
                  <c:v>-9.495990324111002</c:v>
                </c:pt>
                <c:pt idx="9151">
                  <c:v>-9.455129011616048</c:v>
                </c:pt>
                <c:pt idx="9152">
                  <c:v>-9.495990324111002</c:v>
                </c:pt>
                <c:pt idx="9153">
                  <c:v>-9.495990324111002</c:v>
                </c:pt>
                <c:pt idx="9154">
                  <c:v>-9.495990324111002</c:v>
                </c:pt>
                <c:pt idx="9155">
                  <c:v>-9.455129011616048</c:v>
                </c:pt>
                <c:pt idx="9156">
                  <c:v>-9.455129011616048</c:v>
                </c:pt>
                <c:pt idx="9157">
                  <c:v>-9.495990324111002</c:v>
                </c:pt>
                <c:pt idx="9158">
                  <c:v>-9.495990324111002</c:v>
                </c:pt>
                <c:pt idx="9159">
                  <c:v>-9.495990324111002</c:v>
                </c:pt>
                <c:pt idx="9160">
                  <c:v>-9.495990324111002</c:v>
                </c:pt>
                <c:pt idx="9161">
                  <c:v>-9.495990324111002</c:v>
                </c:pt>
                <c:pt idx="9162">
                  <c:v>-9.495990324111002</c:v>
                </c:pt>
                <c:pt idx="9163">
                  <c:v>-9.5368510333134751</c:v>
                </c:pt>
                <c:pt idx="9164">
                  <c:v>-9.5368510333134751</c:v>
                </c:pt>
                <c:pt idx="9165">
                  <c:v>-9.495990324111002</c:v>
                </c:pt>
                <c:pt idx="9166">
                  <c:v>-9.495990324111002</c:v>
                </c:pt>
                <c:pt idx="9167">
                  <c:v>-9.5368510333134751</c:v>
                </c:pt>
                <c:pt idx="9168">
                  <c:v>-9.5368510333134751</c:v>
                </c:pt>
                <c:pt idx="9169">
                  <c:v>-9.5368510333134751</c:v>
                </c:pt>
                <c:pt idx="9170">
                  <c:v>-9.495990324111002</c:v>
                </c:pt>
                <c:pt idx="9171">
                  <c:v>-9.495990324111002</c:v>
                </c:pt>
                <c:pt idx="9172">
                  <c:v>-9.495990324111002</c:v>
                </c:pt>
                <c:pt idx="9173">
                  <c:v>-9.495990324111002</c:v>
                </c:pt>
                <c:pt idx="9174">
                  <c:v>-9.455129011616048</c:v>
                </c:pt>
                <c:pt idx="9175">
                  <c:v>-9.495990324111002</c:v>
                </c:pt>
                <c:pt idx="9176">
                  <c:v>-9.495990324111002</c:v>
                </c:pt>
                <c:pt idx="9177">
                  <c:v>-9.495990324111002</c:v>
                </c:pt>
                <c:pt idx="9178">
                  <c:v>-9.495990324111002</c:v>
                </c:pt>
                <c:pt idx="9179">
                  <c:v>-9.455129011616048</c:v>
                </c:pt>
                <c:pt idx="9180">
                  <c:v>-9.495990324111002</c:v>
                </c:pt>
                <c:pt idx="9181">
                  <c:v>-9.455129011616048</c:v>
                </c:pt>
                <c:pt idx="9182">
                  <c:v>-9.455129011616048</c:v>
                </c:pt>
                <c:pt idx="9183">
                  <c:v>-9.495990324111002</c:v>
                </c:pt>
                <c:pt idx="9184">
                  <c:v>-9.495990324111002</c:v>
                </c:pt>
                <c:pt idx="9185">
                  <c:v>-9.455129011616048</c:v>
                </c:pt>
                <c:pt idx="9186">
                  <c:v>-9.495990324111002</c:v>
                </c:pt>
                <c:pt idx="9187">
                  <c:v>-9.495990324111002</c:v>
                </c:pt>
                <c:pt idx="9188">
                  <c:v>-9.495990324111002</c:v>
                </c:pt>
                <c:pt idx="9189">
                  <c:v>-9.495990324111002</c:v>
                </c:pt>
                <c:pt idx="9190">
                  <c:v>-9.495990324111002</c:v>
                </c:pt>
                <c:pt idx="9191">
                  <c:v>-9.495990324111002</c:v>
                </c:pt>
                <c:pt idx="9192">
                  <c:v>-9.495990324111002</c:v>
                </c:pt>
                <c:pt idx="9193">
                  <c:v>-9.495990324111002</c:v>
                </c:pt>
                <c:pt idx="9194">
                  <c:v>-9.455129011616048</c:v>
                </c:pt>
                <c:pt idx="9195">
                  <c:v>-9.495990324111002</c:v>
                </c:pt>
                <c:pt idx="9196">
                  <c:v>-9.5368510333134751</c:v>
                </c:pt>
                <c:pt idx="9197">
                  <c:v>-9.5368510333134751</c:v>
                </c:pt>
                <c:pt idx="9198">
                  <c:v>-9.5368510333134751</c:v>
                </c:pt>
                <c:pt idx="9199">
                  <c:v>-9.5368510333134751</c:v>
                </c:pt>
                <c:pt idx="9200">
                  <c:v>-9.495990324111002</c:v>
                </c:pt>
                <c:pt idx="9201">
                  <c:v>-9.5368510333134751</c:v>
                </c:pt>
                <c:pt idx="9202">
                  <c:v>-9.5368510333134751</c:v>
                </c:pt>
                <c:pt idx="9203">
                  <c:v>-9.495990324111002</c:v>
                </c:pt>
                <c:pt idx="9204">
                  <c:v>-9.5368510333134751</c:v>
                </c:pt>
                <c:pt idx="9205">
                  <c:v>-9.5368510333134751</c:v>
                </c:pt>
                <c:pt idx="9206">
                  <c:v>-9.495990324111002</c:v>
                </c:pt>
                <c:pt idx="9207">
                  <c:v>-9.495990324111002</c:v>
                </c:pt>
                <c:pt idx="9208">
                  <c:v>-9.5368510333134751</c:v>
                </c:pt>
                <c:pt idx="9209">
                  <c:v>-9.495990324111002</c:v>
                </c:pt>
                <c:pt idx="9210">
                  <c:v>-9.495990324111002</c:v>
                </c:pt>
                <c:pt idx="9211">
                  <c:v>-9.495990324111002</c:v>
                </c:pt>
                <c:pt idx="9212">
                  <c:v>-9.455129011616048</c:v>
                </c:pt>
                <c:pt idx="9213">
                  <c:v>-9.495990324111002</c:v>
                </c:pt>
                <c:pt idx="9214">
                  <c:v>-9.455129011616048</c:v>
                </c:pt>
                <c:pt idx="9215">
                  <c:v>-9.455129011616048</c:v>
                </c:pt>
                <c:pt idx="9216">
                  <c:v>-9.495990324111002</c:v>
                </c:pt>
                <c:pt idx="9217">
                  <c:v>-9.5368510333134751</c:v>
                </c:pt>
                <c:pt idx="9218">
                  <c:v>-9.495990324111002</c:v>
                </c:pt>
                <c:pt idx="9219">
                  <c:v>-9.455129011616048</c:v>
                </c:pt>
                <c:pt idx="9220">
                  <c:v>-9.495990324111002</c:v>
                </c:pt>
                <c:pt idx="9221">
                  <c:v>-9.495990324111002</c:v>
                </c:pt>
                <c:pt idx="9222">
                  <c:v>-9.5368510333134751</c:v>
                </c:pt>
                <c:pt idx="9223">
                  <c:v>-9.5368510333134751</c:v>
                </c:pt>
                <c:pt idx="9224">
                  <c:v>-9.495990324111002</c:v>
                </c:pt>
                <c:pt idx="9225">
                  <c:v>-9.5368510333134751</c:v>
                </c:pt>
                <c:pt idx="9226">
                  <c:v>-9.5368510333134751</c:v>
                </c:pt>
                <c:pt idx="9227">
                  <c:v>-9.455129011616048</c:v>
                </c:pt>
                <c:pt idx="9228">
                  <c:v>-9.495990324111002</c:v>
                </c:pt>
                <c:pt idx="9229">
                  <c:v>-9.495990324111002</c:v>
                </c:pt>
                <c:pt idx="9230">
                  <c:v>-9.495990324111002</c:v>
                </c:pt>
                <c:pt idx="9231">
                  <c:v>-9.495990324111002</c:v>
                </c:pt>
                <c:pt idx="9232">
                  <c:v>-9.495990324111002</c:v>
                </c:pt>
                <c:pt idx="9233">
                  <c:v>-9.5368510333134751</c:v>
                </c:pt>
                <c:pt idx="9234">
                  <c:v>-9.495990324111002</c:v>
                </c:pt>
                <c:pt idx="9235">
                  <c:v>-9.5777111392234708</c:v>
                </c:pt>
                <c:pt idx="9236">
                  <c:v>-9.5368510333134751</c:v>
                </c:pt>
                <c:pt idx="9237">
                  <c:v>-9.5368510333134751</c:v>
                </c:pt>
                <c:pt idx="9238">
                  <c:v>-9.495990324111002</c:v>
                </c:pt>
                <c:pt idx="9239">
                  <c:v>-9.495990324111002</c:v>
                </c:pt>
                <c:pt idx="9240">
                  <c:v>-9.5368510333134751</c:v>
                </c:pt>
                <c:pt idx="9241">
                  <c:v>-9.5368510333134751</c:v>
                </c:pt>
                <c:pt idx="9242">
                  <c:v>-9.455129011616048</c:v>
                </c:pt>
                <c:pt idx="9243">
                  <c:v>-9.495990324111002</c:v>
                </c:pt>
                <c:pt idx="9244">
                  <c:v>-9.495990324111002</c:v>
                </c:pt>
                <c:pt idx="9245">
                  <c:v>-9.5368510333134751</c:v>
                </c:pt>
                <c:pt idx="9246">
                  <c:v>-9.5368510333134751</c:v>
                </c:pt>
                <c:pt idx="9247">
                  <c:v>-9.495990324111002</c:v>
                </c:pt>
                <c:pt idx="9248">
                  <c:v>-9.495990324111002</c:v>
                </c:pt>
                <c:pt idx="9249">
                  <c:v>-9.455129011616048</c:v>
                </c:pt>
                <c:pt idx="9250">
                  <c:v>-9.495990324111002</c:v>
                </c:pt>
                <c:pt idx="9251">
                  <c:v>-9.495990324111002</c:v>
                </c:pt>
                <c:pt idx="9252">
                  <c:v>-9.495990324111002</c:v>
                </c:pt>
                <c:pt idx="9253">
                  <c:v>-9.495990324111002</c:v>
                </c:pt>
                <c:pt idx="9254">
                  <c:v>-9.495990324111002</c:v>
                </c:pt>
                <c:pt idx="9255">
                  <c:v>-9.455129011616048</c:v>
                </c:pt>
                <c:pt idx="9256">
                  <c:v>-9.495990324111002</c:v>
                </c:pt>
                <c:pt idx="9257">
                  <c:v>-9.455129011616048</c:v>
                </c:pt>
                <c:pt idx="9258">
                  <c:v>-9.455129011616048</c:v>
                </c:pt>
                <c:pt idx="9259">
                  <c:v>-9.455129011616048</c:v>
                </c:pt>
                <c:pt idx="9260">
                  <c:v>-9.495990324111002</c:v>
                </c:pt>
                <c:pt idx="9261">
                  <c:v>-9.495990324111002</c:v>
                </c:pt>
                <c:pt idx="9262">
                  <c:v>-9.455129011616048</c:v>
                </c:pt>
                <c:pt idx="9263">
                  <c:v>-9.5368510333134751</c:v>
                </c:pt>
                <c:pt idx="9264">
                  <c:v>-9.5368510333134751</c:v>
                </c:pt>
                <c:pt idx="9265">
                  <c:v>-9.5368510333134751</c:v>
                </c:pt>
                <c:pt idx="9266">
                  <c:v>-9.5368510333134751</c:v>
                </c:pt>
                <c:pt idx="9267">
                  <c:v>-9.5368510333134751</c:v>
                </c:pt>
                <c:pt idx="9268">
                  <c:v>-9.5368510333134751</c:v>
                </c:pt>
                <c:pt idx="9269">
                  <c:v>-9.495990324111002</c:v>
                </c:pt>
                <c:pt idx="9270">
                  <c:v>-9.5368510333134751</c:v>
                </c:pt>
                <c:pt idx="9271">
                  <c:v>-9.5368510333134751</c:v>
                </c:pt>
                <c:pt idx="9272">
                  <c:v>-9.5368510333134751</c:v>
                </c:pt>
                <c:pt idx="9273">
                  <c:v>-9.5368510333134751</c:v>
                </c:pt>
                <c:pt idx="9274">
                  <c:v>-9.455129011616048</c:v>
                </c:pt>
                <c:pt idx="9275">
                  <c:v>-9.495990324111002</c:v>
                </c:pt>
                <c:pt idx="9276">
                  <c:v>-9.495990324111002</c:v>
                </c:pt>
                <c:pt idx="9277">
                  <c:v>-9.495990324111002</c:v>
                </c:pt>
                <c:pt idx="9278">
                  <c:v>-9.495990324111002</c:v>
                </c:pt>
                <c:pt idx="9279">
                  <c:v>-9.495990324111002</c:v>
                </c:pt>
                <c:pt idx="9280">
                  <c:v>-9.5368510333134751</c:v>
                </c:pt>
                <c:pt idx="9281">
                  <c:v>-9.495990324111002</c:v>
                </c:pt>
                <c:pt idx="9282">
                  <c:v>-9.5368510333134751</c:v>
                </c:pt>
                <c:pt idx="9283">
                  <c:v>-9.495990324111002</c:v>
                </c:pt>
                <c:pt idx="9284">
                  <c:v>-9.495990324111002</c:v>
                </c:pt>
                <c:pt idx="9285">
                  <c:v>-9.455129011616048</c:v>
                </c:pt>
                <c:pt idx="9286">
                  <c:v>-9.495990324111002</c:v>
                </c:pt>
                <c:pt idx="9287">
                  <c:v>-9.455129011616048</c:v>
                </c:pt>
                <c:pt idx="9288">
                  <c:v>-9.495990324111002</c:v>
                </c:pt>
                <c:pt idx="9289">
                  <c:v>-9.455129011616048</c:v>
                </c:pt>
                <c:pt idx="9290">
                  <c:v>-9.495990324111002</c:v>
                </c:pt>
                <c:pt idx="9291">
                  <c:v>-9.495990324111002</c:v>
                </c:pt>
                <c:pt idx="9292">
                  <c:v>-9.455129011616048</c:v>
                </c:pt>
                <c:pt idx="9293">
                  <c:v>-9.495990324111002</c:v>
                </c:pt>
                <c:pt idx="9294">
                  <c:v>-9.5368510333134751</c:v>
                </c:pt>
                <c:pt idx="9295">
                  <c:v>-9.495990324111002</c:v>
                </c:pt>
                <c:pt idx="9296">
                  <c:v>-9.495990324111002</c:v>
                </c:pt>
                <c:pt idx="9297">
                  <c:v>-9.495990324111002</c:v>
                </c:pt>
                <c:pt idx="9298">
                  <c:v>-9.455129011616048</c:v>
                </c:pt>
                <c:pt idx="9299">
                  <c:v>-9.495990324111002</c:v>
                </c:pt>
                <c:pt idx="9300">
                  <c:v>-9.5368510333134751</c:v>
                </c:pt>
                <c:pt idx="9301">
                  <c:v>-9.495990324111002</c:v>
                </c:pt>
                <c:pt idx="9302">
                  <c:v>-9.495990324111002</c:v>
                </c:pt>
                <c:pt idx="9303">
                  <c:v>-9.495990324111002</c:v>
                </c:pt>
                <c:pt idx="9304">
                  <c:v>-9.495990324111002</c:v>
                </c:pt>
                <c:pt idx="9305">
                  <c:v>-9.5777111392234708</c:v>
                </c:pt>
                <c:pt idx="9306">
                  <c:v>-9.5777111392234708</c:v>
                </c:pt>
                <c:pt idx="9307">
                  <c:v>-9.5777111392234708</c:v>
                </c:pt>
                <c:pt idx="9308">
                  <c:v>-9.5368510333134751</c:v>
                </c:pt>
                <c:pt idx="9309">
                  <c:v>-9.495990324111002</c:v>
                </c:pt>
                <c:pt idx="9310">
                  <c:v>-9.495990324111002</c:v>
                </c:pt>
                <c:pt idx="9311">
                  <c:v>-9.5368510333134751</c:v>
                </c:pt>
                <c:pt idx="9312">
                  <c:v>-9.5368510333134751</c:v>
                </c:pt>
                <c:pt idx="9313">
                  <c:v>-9.495990324111002</c:v>
                </c:pt>
                <c:pt idx="9314">
                  <c:v>-9.455129011616048</c:v>
                </c:pt>
                <c:pt idx="9315">
                  <c:v>-9.455129011616048</c:v>
                </c:pt>
                <c:pt idx="9316">
                  <c:v>-9.455129011616048</c:v>
                </c:pt>
                <c:pt idx="9317">
                  <c:v>-9.455129011616048</c:v>
                </c:pt>
                <c:pt idx="9318">
                  <c:v>-9.414267095828615</c:v>
                </c:pt>
                <c:pt idx="9319">
                  <c:v>-9.455129011616048</c:v>
                </c:pt>
                <c:pt idx="9320">
                  <c:v>-9.495990324111002</c:v>
                </c:pt>
                <c:pt idx="9321">
                  <c:v>-9.495990324111002</c:v>
                </c:pt>
                <c:pt idx="9322">
                  <c:v>-9.495990324111002</c:v>
                </c:pt>
                <c:pt idx="9323">
                  <c:v>-9.5368510333134751</c:v>
                </c:pt>
                <c:pt idx="9324">
                  <c:v>-9.5368510333134751</c:v>
                </c:pt>
                <c:pt idx="9325">
                  <c:v>-9.5368510333134751</c:v>
                </c:pt>
                <c:pt idx="9326">
                  <c:v>-9.5368510333134751</c:v>
                </c:pt>
                <c:pt idx="9327">
                  <c:v>-9.5368510333134751</c:v>
                </c:pt>
                <c:pt idx="9328">
                  <c:v>-9.5368510333134751</c:v>
                </c:pt>
                <c:pt idx="9329">
                  <c:v>-9.5368510333134751</c:v>
                </c:pt>
                <c:pt idx="9330">
                  <c:v>-9.5777111392234708</c:v>
                </c:pt>
                <c:pt idx="9331">
                  <c:v>-9.5777111392234708</c:v>
                </c:pt>
                <c:pt idx="9332">
                  <c:v>-9.5777111392234708</c:v>
                </c:pt>
                <c:pt idx="9333">
                  <c:v>-9.5368510333134751</c:v>
                </c:pt>
                <c:pt idx="9334">
                  <c:v>-9.6185706418409858</c:v>
                </c:pt>
                <c:pt idx="9335">
                  <c:v>-9.5368510333134751</c:v>
                </c:pt>
                <c:pt idx="9336">
                  <c:v>-9.5368510333134751</c:v>
                </c:pt>
                <c:pt idx="9337">
                  <c:v>-9.495990324111002</c:v>
                </c:pt>
                <c:pt idx="9338">
                  <c:v>-9.5368510333134751</c:v>
                </c:pt>
                <c:pt idx="9339">
                  <c:v>-9.5777111392234708</c:v>
                </c:pt>
                <c:pt idx="9340">
                  <c:v>-9.6185706418409858</c:v>
                </c:pt>
                <c:pt idx="9341">
                  <c:v>-9.5777111392234708</c:v>
                </c:pt>
                <c:pt idx="9342">
                  <c:v>-9.5368510333134751</c:v>
                </c:pt>
                <c:pt idx="9343">
                  <c:v>-9.5368510333134751</c:v>
                </c:pt>
                <c:pt idx="9344">
                  <c:v>-9.5368510333134751</c:v>
                </c:pt>
                <c:pt idx="9345">
                  <c:v>-9.495990324111002</c:v>
                </c:pt>
                <c:pt idx="9346">
                  <c:v>-9.495990324111002</c:v>
                </c:pt>
                <c:pt idx="9347">
                  <c:v>-9.455129011616048</c:v>
                </c:pt>
                <c:pt idx="9348">
                  <c:v>-9.495990324111002</c:v>
                </c:pt>
                <c:pt idx="9349">
                  <c:v>-9.5368510333134751</c:v>
                </c:pt>
                <c:pt idx="9350">
                  <c:v>-9.5368510333134751</c:v>
                </c:pt>
                <c:pt idx="9351">
                  <c:v>-9.5777111392234708</c:v>
                </c:pt>
                <c:pt idx="9352">
                  <c:v>-9.5368510333134751</c:v>
                </c:pt>
                <c:pt idx="9353">
                  <c:v>-9.495990324111002</c:v>
                </c:pt>
                <c:pt idx="9354">
                  <c:v>-9.495990324111002</c:v>
                </c:pt>
                <c:pt idx="9355">
                  <c:v>-9.5368510333134751</c:v>
                </c:pt>
                <c:pt idx="9356">
                  <c:v>-9.5368510333134751</c:v>
                </c:pt>
                <c:pt idx="9357">
                  <c:v>-9.5368510333134751</c:v>
                </c:pt>
                <c:pt idx="9358">
                  <c:v>-9.495990324111002</c:v>
                </c:pt>
                <c:pt idx="9359">
                  <c:v>-9.455129011616048</c:v>
                </c:pt>
                <c:pt idx="9360">
                  <c:v>-9.455129011616048</c:v>
                </c:pt>
                <c:pt idx="9361">
                  <c:v>-9.455129011616048</c:v>
                </c:pt>
                <c:pt idx="9362">
                  <c:v>-9.455129011616048</c:v>
                </c:pt>
                <c:pt idx="9363">
                  <c:v>-9.455129011616048</c:v>
                </c:pt>
                <c:pt idx="9364">
                  <c:v>-9.495990324111002</c:v>
                </c:pt>
                <c:pt idx="9365">
                  <c:v>-9.455129011616048</c:v>
                </c:pt>
                <c:pt idx="9366">
                  <c:v>-9.455129011616048</c:v>
                </c:pt>
                <c:pt idx="9367">
                  <c:v>-9.495990324111002</c:v>
                </c:pt>
                <c:pt idx="9368">
                  <c:v>-9.495990324111002</c:v>
                </c:pt>
                <c:pt idx="9369">
                  <c:v>-9.495990324111002</c:v>
                </c:pt>
                <c:pt idx="9370">
                  <c:v>-9.495990324111002</c:v>
                </c:pt>
                <c:pt idx="9371">
                  <c:v>-9.495990324111002</c:v>
                </c:pt>
                <c:pt idx="9372">
                  <c:v>-9.495990324111002</c:v>
                </c:pt>
                <c:pt idx="9373">
                  <c:v>-9.495990324111002</c:v>
                </c:pt>
                <c:pt idx="9374">
                  <c:v>-9.495990324111002</c:v>
                </c:pt>
                <c:pt idx="9375">
                  <c:v>-9.495990324111002</c:v>
                </c:pt>
                <c:pt idx="9376">
                  <c:v>-9.455129011616048</c:v>
                </c:pt>
                <c:pt idx="9377">
                  <c:v>-9.414267095828615</c:v>
                </c:pt>
                <c:pt idx="9378">
                  <c:v>-9.495990324111002</c:v>
                </c:pt>
                <c:pt idx="9379">
                  <c:v>-9.5368510333134751</c:v>
                </c:pt>
                <c:pt idx="9380">
                  <c:v>-9.5368510333134751</c:v>
                </c:pt>
                <c:pt idx="9381">
                  <c:v>-9.5368510333134751</c:v>
                </c:pt>
                <c:pt idx="9382">
                  <c:v>-9.495990324111002</c:v>
                </c:pt>
                <c:pt idx="9383">
                  <c:v>-9.455129011616048</c:v>
                </c:pt>
                <c:pt idx="9384">
                  <c:v>-9.455129011616048</c:v>
                </c:pt>
                <c:pt idx="9385">
                  <c:v>-9.495990324111002</c:v>
                </c:pt>
                <c:pt idx="9386">
                  <c:v>-9.495990324111002</c:v>
                </c:pt>
                <c:pt idx="9387">
                  <c:v>-9.5368510333134751</c:v>
                </c:pt>
                <c:pt idx="9388">
                  <c:v>-9.5368510333134751</c:v>
                </c:pt>
                <c:pt idx="9389">
                  <c:v>-9.5368510333134751</c:v>
                </c:pt>
                <c:pt idx="9390">
                  <c:v>-9.5777111392234708</c:v>
                </c:pt>
                <c:pt idx="9391">
                  <c:v>-9.5777111392234708</c:v>
                </c:pt>
                <c:pt idx="9392">
                  <c:v>-9.5368510333134751</c:v>
                </c:pt>
                <c:pt idx="9393">
                  <c:v>-9.495990324111002</c:v>
                </c:pt>
                <c:pt idx="9394">
                  <c:v>-9.5368510333134751</c:v>
                </c:pt>
                <c:pt idx="9395">
                  <c:v>-9.5368510333134751</c:v>
                </c:pt>
                <c:pt idx="9396">
                  <c:v>-9.5368510333134751</c:v>
                </c:pt>
                <c:pt idx="9397">
                  <c:v>-9.495990324111002</c:v>
                </c:pt>
                <c:pt idx="9398">
                  <c:v>-9.495990324111002</c:v>
                </c:pt>
                <c:pt idx="9399">
                  <c:v>-9.5368510333134751</c:v>
                </c:pt>
                <c:pt idx="9400">
                  <c:v>-9.5777111392234708</c:v>
                </c:pt>
                <c:pt idx="9401">
                  <c:v>-9.5777111392234708</c:v>
                </c:pt>
                <c:pt idx="9402">
                  <c:v>-9.5368510333134751</c:v>
                </c:pt>
                <c:pt idx="9403">
                  <c:v>-9.5777111392234708</c:v>
                </c:pt>
                <c:pt idx="9404">
                  <c:v>-9.5368510333134751</c:v>
                </c:pt>
                <c:pt idx="9405">
                  <c:v>-9.5368510333134751</c:v>
                </c:pt>
                <c:pt idx="9406">
                  <c:v>-9.5368510333134751</c:v>
                </c:pt>
                <c:pt idx="9407">
                  <c:v>-9.5368510333134751</c:v>
                </c:pt>
                <c:pt idx="9408">
                  <c:v>-9.495990324111002</c:v>
                </c:pt>
                <c:pt idx="9409">
                  <c:v>-9.5368510333134751</c:v>
                </c:pt>
                <c:pt idx="9410">
                  <c:v>-9.495990324111002</c:v>
                </c:pt>
                <c:pt idx="9411">
                  <c:v>-9.495990324111002</c:v>
                </c:pt>
                <c:pt idx="9412">
                  <c:v>-9.5777111392234708</c:v>
                </c:pt>
                <c:pt idx="9413">
                  <c:v>-9.5368510333134751</c:v>
                </c:pt>
                <c:pt idx="9414">
                  <c:v>-9.5368510333134751</c:v>
                </c:pt>
                <c:pt idx="9415">
                  <c:v>-9.5368510333134751</c:v>
                </c:pt>
                <c:pt idx="9416">
                  <c:v>-9.495990324111002</c:v>
                </c:pt>
                <c:pt idx="9417">
                  <c:v>-9.495990324111002</c:v>
                </c:pt>
                <c:pt idx="9418">
                  <c:v>-9.495990324111002</c:v>
                </c:pt>
                <c:pt idx="9419">
                  <c:v>-9.495990324111002</c:v>
                </c:pt>
                <c:pt idx="9420">
                  <c:v>-9.495990324111002</c:v>
                </c:pt>
                <c:pt idx="9421">
                  <c:v>-9.5368510333134751</c:v>
                </c:pt>
                <c:pt idx="9422">
                  <c:v>-9.455129011616048</c:v>
                </c:pt>
                <c:pt idx="9423">
                  <c:v>-9.495990324111002</c:v>
                </c:pt>
                <c:pt idx="9424">
                  <c:v>-9.495990324111002</c:v>
                </c:pt>
                <c:pt idx="9425">
                  <c:v>-9.455129011616048</c:v>
                </c:pt>
                <c:pt idx="9426">
                  <c:v>-9.5368510333134751</c:v>
                </c:pt>
                <c:pt idx="9427">
                  <c:v>-9.5777111392234708</c:v>
                </c:pt>
                <c:pt idx="9428">
                  <c:v>-9.5368510333134751</c:v>
                </c:pt>
                <c:pt idx="9429">
                  <c:v>-9.5368510333134751</c:v>
                </c:pt>
                <c:pt idx="9430">
                  <c:v>-9.5368510333134751</c:v>
                </c:pt>
                <c:pt idx="9431">
                  <c:v>-9.5368510333134751</c:v>
                </c:pt>
                <c:pt idx="9432">
                  <c:v>-9.5368510333134751</c:v>
                </c:pt>
                <c:pt idx="9433">
                  <c:v>-9.5368510333134751</c:v>
                </c:pt>
                <c:pt idx="9434">
                  <c:v>-9.495990324111002</c:v>
                </c:pt>
                <c:pt idx="9435">
                  <c:v>-9.455129011616048</c:v>
                </c:pt>
                <c:pt idx="9436">
                  <c:v>-9.455129011616048</c:v>
                </c:pt>
                <c:pt idx="9437">
                  <c:v>-9.495990324111002</c:v>
                </c:pt>
                <c:pt idx="9438">
                  <c:v>-9.495990324111002</c:v>
                </c:pt>
                <c:pt idx="9439">
                  <c:v>-9.5368510333134751</c:v>
                </c:pt>
                <c:pt idx="9440">
                  <c:v>-9.5368510333134751</c:v>
                </c:pt>
                <c:pt idx="9441">
                  <c:v>-9.5368510333134751</c:v>
                </c:pt>
                <c:pt idx="9442">
                  <c:v>-9.5368510333134751</c:v>
                </c:pt>
                <c:pt idx="9443">
                  <c:v>-9.5777111392234708</c:v>
                </c:pt>
                <c:pt idx="9444">
                  <c:v>-9.5777111392234708</c:v>
                </c:pt>
                <c:pt idx="9445">
                  <c:v>-9.5368510333134751</c:v>
                </c:pt>
                <c:pt idx="9446">
                  <c:v>-9.5777111392234708</c:v>
                </c:pt>
                <c:pt idx="9447">
                  <c:v>-9.5368510333134751</c:v>
                </c:pt>
                <c:pt idx="9448">
                  <c:v>-9.5368510333134751</c:v>
                </c:pt>
                <c:pt idx="9449">
                  <c:v>-9.5777111392234708</c:v>
                </c:pt>
                <c:pt idx="9450">
                  <c:v>-9.495990324111002</c:v>
                </c:pt>
                <c:pt idx="9451">
                  <c:v>-9.495990324111002</c:v>
                </c:pt>
                <c:pt idx="9452">
                  <c:v>-9.5777111392234708</c:v>
                </c:pt>
                <c:pt idx="9453">
                  <c:v>-9.5368510333134751</c:v>
                </c:pt>
                <c:pt idx="9454">
                  <c:v>-9.495990324111002</c:v>
                </c:pt>
                <c:pt idx="9455">
                  <c:v>-9.5368510333134751</c:v>
                </c:pt>
                <c:pt idx="9456">
                  <c:v>-9.5368510333134751</c:v>
                </c:pt>
                <c:pt idx="9457">
                  <c:v>-9.495990324111002</c:v>
                </c:pt>
                <c:pt idx="9458">
                  <c:v>-9.455129011616048</c:v>
                </c:pt>
                <c:pt idx="9459">
                  <c:v>-9.495990324111002</c:v>
                </c:pt>
                <c:pt idx="9460">
                  <c:v>-9.455129011616048</c:v>
                </c:pt>
                <c:pt idx="9461">
                  <c:v>-9.495990324111002</c:v>
                </c:pt>
                <c:pt idx="9462">
                  <c:v>-9.495990324111002</c:v>
                </c:pt>
                <c:pt idx="9463">
                  <c:v>-9.5368510333134751</c:v>
                </c:pt>
                <c:pt idx="9464">
                  <c:v>-9.5777111392234708</c:v>
                </c:pt>
                <c:pt idx="9465">
                  <c:v>-9.5777111392234708</c:v>
                </c:pt>
                <c:pt idx="9466">
                  <c:v>-9.5368510333134751</c:v>
                </c:pt>
                <c:pt idx="9467">
                  <c:v>-9.5368510333134751</c:v>
                </c:pt>
                <c:pt idx="9468">
                  <c:v>-9.5777111392234708</c:v>
                </c:pt>
                <c:pt idx="9469">
                  <c:v>-9.5777111392234708</c:v>
                </c:pt>
                <c:pt idx="9470">
                  <c:v>-9.5777111392234708</c:v>
                </c:pt>
                <c:pt idx="9471">
                  <c:v>-9.5777111392234708</c:v>
                </c:pt>
                <c:pt idx="9472">
                  <c:v>-9.5777111392234708</c:v>
                </c:pt>
                <c:pt idx="9473">
                  <c:v>-9.5368510333134751</c:v>
                </c:pt>
                <c:pt idx="9474">
                  <c:v>-9.5368510333134751</c:v>
                </c:pt>
                <c:pt idx="9475">
                  <c:v>-9.495990324111002</c:v>
                </c:pt>
                <c:pt idx="9476">
                  <c:v>-9.5368510333134751</c:v>
                </c:pt>
                <c:pt idx="9477">
                  <c:v>-9.495990324111002</c:v>
                </c:pt>
                <c:pt idx="9478">
                  <c:v>-9.495990324111002</c:v>
                </c:pt>
                <c:pt idx="9479">
                  <c:v>-9.5368510333134751</c:v>
                </c:pt>
                <c:pt idx="9480">
                  <c:v>-9.5777111392234708</c:v>
                </c:pt>
                <c:pt idx="9481">
                  <c:v>-9.5368510333134751</c:v>
                </c:pt>
                <c:pt idx="9482">
                  <c:v>-9.5368510333134751</c:v>
                </c:pt>
                <c:pt idx="9483">
                  <c:v>-9.5368510333134751</c:v>
                </c:pt>
                <c:pt idx="9484">
                  <c:v>-9.5368510333134751</c:v>
                </c:pt>
                <c:pt idx="9485">
                  <c:v>-9.5368510333134751</c:v>
                </c:pt>
                <c:pt idx="9486">
                  <c:v>-9.5368510333134751</c:v>
                </c:pt>
                <c:pt idx="9487">
                  <c:v>-9.495990324111002</c:v>
                </c:pt>
                <c:pt idx="9488">
                  <c:v>-9.495990324111002</c:v>
                </c:pt>
                <c:pt idx="9489">
                  <c:v>-9.5368510333134751</c:v>
                </c:pt>
                <c:pt idx="9490">
                  <c:v>-9.5777111392234708</c:v>
                </c:pt>
                <c:pt idx="9491">
                  <c:v>-9.5368510333134751</c:v>
                </c:pt>
                <c:pt idx="9492">
                  <c:v>-9.5777111392234708</c:v>
                </c:pt>
                <c:pt idx="9493">
                  <c:v>-9.5777111392234708</c:v>
                </c:pt>
                <c:pt idx="9494">
                  <c:v>-9.5777111392234708</c:v>
                </c:pt>
                <c:pt idx="9495">
                  <c:v>-9.5777111392234708</c:v>
                </c:pt>
                <c:pt idx="9496">
                  <c:v>-9.5777111392234708</c:v>
                </c:pt>
                <c:pt idx="9497">
                  <c:v>-9.5368510333134751</c:v>
                </c:pt>
                <c:pt idx="9498">
                  <c:v>-9.5368510333134751</c:v>
                </c:pt>
                <c:pt idx="9499">
                  <c:v>-9.5368510333134751</c:v>
                </c:pt>
                <c:pt idx="9500">
                  <c:v>-9.5777111392234708</c:v>
                </c:pt>
                <c:pt idx="9501">
                  <c:v>-9.5368510333134751</c:v>
                </c:pt>
                <c:pt idx="9502">
                  <c:v>-9.5368510333134751</c:v>
                </c:pt>
                <c:pt idx="9503">
                  <c:v>-9.5777111392234708</c:v>
                </c:pt>
                <c:pt idx="9504">
                  <c:v>-9.5368510333134751</c:v>
                </c:pt>
                <c:pt idx="9505">
                  <c:v>-9.5777111392234708</c:v>
                </c:pt>
                <c:pt idx="9506">
                  <c:v>-9.5368510333134751</c:v>
                </c:pt>
                <c:pt idx="9507">
                  <c:v>-9.5777111392234708</c:v>
                </c:pt>
                <c:pt idx="9508">
                  <c:v>-9.5368510333134751</c:v>
                </c:pt>
                <c:pt idx="9509">
                  <c:v>-9.495990324111002</c:v>
                </c:pt>
                <c:pt idx="9510">
                  <c:v>-9.5368510333134751</c:v>
                </c:pt>
                <c:pt idx="9511">
                  <c:v>-9.5368510333134751</c:v>
                </c:pt>
                <c:pt idx="9512">
                  <c:v>-9.5777111392234708</c:v>
                </c:pt>
                <c:pt idx="9513">
                  <c:v>-9.5368510333134751</c:v>
                </c:pt>
                <c:pt idx="9514">
                  <c:v>-9.5368510333134751</c:v>
                </c:pt>
                <c:pt idx="9515">
                  <c:v>-9.5368510333134751</c:v>
                </c:pt>
                <c:pt idx="9516">
                  <c:v>-9.5368510333134751</c:v>
                </c:pt>
                <c:pt idx="9517">
                  <c:v>-9.495990324111002</c:v>
                </c:pt>
                <c:pt idx="9518">
                  <c:v>-9.495990324111002</c:v>
                </c:pt>
                <c:pt idx="9519">
                  <c:v>-9.495990324111002</c:v>
                </c:pt>
                <c:pt idx="9520">
                  <c:v>-9.5777111392234708</c:v>
                </c:pt>
                <c:pt idx="9521">
                  <c:v>-9.5777111392234708</c:v>
                </c:pt>
                <c:pt idx="9522">
                  <c:v>-9.5777111392234708</c:v>
                </c:pt>
                <c:pt idx="9523">
                  <c:v>-9.5777111392234708</c:v>
                </c:pt>
                <c:pt idx="9524">
                  <c:v>-9.5777111392234708</c:v>
                </c:pt>
                <c:pt idx="9525">
                  <c:v>-9.5368510333134751</c:v>
                </c:pt>
                <c:pt idx="9526">
                  <c:v>-9.495990324111002</c:v>
                </c:pt>
                <c:pt idx="9527">
                  <c:v>-9.5368510333134751</c:v>
                </c:pt>
                <c:pt idx="9528">
                  <c:v>-9.495990324111002</c:v>
                </c:pt>
                <c:pt idx="9529">
                  <c:v>-9.495990324111002</c:v>
                </c:pt>
                <c:pt idx="9530">
                  <c:v>-9.495990324111002</c:v>
                </c:pt>
                <c:pt idx="9531">
                  <c:v>-9.495990324111002</c:v>
                </c:pt>
                <c:pt idx="9532">
                  <c:v>-9.5368510333134751</c:v>
                </c:pt>
                <c:pt idx="9533">
                  <c:v>-9.6185706418409858</c:v>
                </c:pt>
                <c:pt idx="9534">
                  <c:v>-9.6185706418409858</c:v>
                </c:pt>
                <c:pt idx="9535">
                  <c:v>-9.6185706418409858</c:v>
                </c:pt>
                <c:pt idx="9536">
                  <c:v>-9.6185706418409858</c:v>
                </c:pt>
                <c:pt idx="9537">
                  <c:v>-9.5777111392234708</c:v>
                </c:pt>
                <c:pt idx="9538">
                  <c:v>-9.5777111392234708</c:v>
                </c:pt>
                <c:pt idx="9539">
                  <c:v>-9.5777111392234708</c:v>
                </c:pt>
                <c:pt idx="9540">
                  <c:v>-9.6185706418409858</c:v>
                </c:pt>
                <c:pt idx="9541">
                  <c:v>-9.6185706418409858</c:v>
                </c:pt>
                <c:pt idx="9542">
                  <c:v>-9.5777111392234708</c:v>
                </c:pt>
                <c:pt idx="9543">
                  <c:v>-9.5777111392234708</c:v>
                </c:pt>
                <c:pt idx="9544">
                  <c:v>-9.5777111392234708</c:v>
                </c:pt>
                <c:pt idx="9545">
                  <c:v>-9.5777111392234708</c:v>
                </c:pt>
                <c:pt idx="9546">
                  <c:v>-9.5368510333134751</c:v>
                </c:pt>
                <c:pt idx="9547">
                  <c:v>-9.5368510333134751</c:v>
                </c:pt>
                <c:pt idx="9548">
                  <c:v>-9.5368510333134751</c:v>
                </c:pt>
                <c:pt idx="9549">
                  <c:v>-9.5368510333134751</c:v>
                </c:pt>
                <c:pt idx="9550">
                  <c:v>-9.495990324111002</c:v>
                </c:pt>
                <c:pt idx="9551">
                  <c:v>-9.5368510333134751</c:v>
                </c:pt>
                <c:pt idx="9552">
                  <c:v>-9.5368510333134751</c:v>
                </c:pt>
                <c:pt idx="9553">
                  <c:v>-9.5368510333134751</c:v>
                </c:pt>
                <c:pt idx="9554">
                  <c:v>-9.5777111392234708</c:v>
                </c:pt>
                <c:pt idx="9555">
                  <c:v>-9.5368510333134751</c:v>
                </c:pt>
                <c:pt idx="9556">
                  <c:v>-9.5368510333134751</c:v>
                </c:pt>
                <c:pt idx="9557">
                  <c:v>-9.5777111392234708</c:v>
                </c:pt>
                <c:pt idx="9558">
                  <c:v>-9.5777111392234708</c:v>
                </c:pt>
                <c:pt idx="9559">
                  <c:v>-9.6185706418409858</c:v>
                </c:pt>
                <c:pt idx="9560">
                  <c:v>-9.5777111392234708</c:v>
                </c:pt>
                <c:pt idx="9561">
                  <c:v>-9.5368510333134751</c:v>
                </c:pt>
                <c:pt idx="9562">
                  <c:v>-9.5368510333134751</c:v>
                </c:pt>
                <c:pt idx="9563">
                  <c:v>-9.495990324111002</c:v>
                </c:pt>
                <c:pt idx="9564">
                  <c:v>-9.5368510333134751</c:v>
                </c:pt>
                <c:pt idx="9565">
                  <c:v>-9.5368510333134751</c:v>
                </c:pt>
                <c:pt idx="9566">
                  <c:v>-9.5368510333134751</c:v>
                </c:pt>
                <c:pt idx="9567">
                  <c:v>-9.5368510333134751</c:v>
                </c:pt>
                <c:pt idx="9568">
                  <c:v>-9.5368510333134751</c:v>
                </c:pt>
                <c:pt idx="9569">
                  <c:v>-9.5368510333134751</c:v>
                </c:pt>
                <c:pt idx="9570">
                  <c:v>-9.495990324111002</c:v>
                </c:pt>
                <c:pt idx="9571">
                  <c:v>-9.495990324111002</c:v>
                </c:pt>
                <c:pt idx="9572">
                  <c:v>-9.495990324111002</c:v>
                </c:pt>
                <c:pt idx="9573">
                  <c:v>-9.5368510333134751</c:v>
                </c:pt>
                <c:pt idx="9574">
                  <c:v>-9.5368510333134751</c:v>
                </c:pt>
                <c:pt idx="9575">
                  <c:v>-9.495990324111002</c:v>
                </c:pt>
                <c:pt idx="9576">
                  <c:v>-9.5777111392234708</c:v>
                </c:pt>
                <c:pt idx="9577">
                  <c:v>-9.6185706418409858</c:v>
                </c:pt>
                <c:pt idx="9578">
                  <c:v>-9.5777111392234708</c:v>
                </c:pt>
                <c:pt idx="9579">
                  <c:v>-9.5777111392234708</c:v>
                </c:pt>
                <c:pt idx="9580">
                  <c:v>-9.5368510333134751</c:v>
                </c:pt>
                <c:pt idx="9581">
                  <c:v>-9.5368510333134751</c:v>
                </c:pt>
                <c:pt idx="9582">
                  <c:v>-9.5368510333134751</c:v>
                </c:pt>
                <c:pt idx="9583">
                  <c:v>-9.5777111392234708</c:v>
                </c:pt>
                <c:pt idx="9584">
                  <c:v>-9.5777111392234708</c:v>
                </c:pt>
                <c:pt idx="9585">
                  <c:v>-9.5777111392234708</c:v>
                </c:pt>
                <c:pt idx="9586">
                  <c:v>-9.5368510333134751</c:v>
                </c:pt>
                <c:pt idx="9587">
                  <c:v>-9.495990324111002</c:v>
                </c:pt>
                <c:pt idx="9588">
                  <c:v>-9.5368510333134751</c:v>
                </c:pt>
                <c:pt idx="9589">
                  <c:v>-9.5368510333134751</c:v>
                </c:pt>
                <c:pt idx="9590">
                  <c:v>-9.5368510333134751</c:v>
                </c:pt>
                <c:pt idx="9591">
                  <c:v>-9.495990324111002</c:v>
                </c:pt>
                <c:pt idx="9592">
                  <c:v>-9.5368510333134751</c:v>
                </c:pt>
                <c:pt idx="9593">
                  <c:v>-9.5368510333134751</c:v>
                </c:pt>
                <c:pt idx="9594">
                  <c:v>-9.5368510333134751</c:v>
                </c:pt>
                <c:pt idx="9595">
                  <c:v>-9.5368510333134751</c:v>
                </c:pt>
                <c:pt idx="9596">
                  <c:v>-9.495990324111002</c:v>
                </c:pt>
                <c:pt idx="9597">
                  <c:v>-9.495990324111002</c:v>
                </c:pt>
                <c:pt idx="9598">
                  <c:v>-9.495990324111002</c:v>
                </c:pt>
                <c:pt idx="9599">
                  <c:v>-9.5368510333134751</c:v>
                </c:pt>
                <c:pt idx="9600">
                  <c:v>-9.5368510333134751</c:v>
                </c:pt>
                <c:pt idx="9601">
                  <c:v>-9.5777111392234708</c:v>
                </c:pt>
                <c:pt idx="9602">
                  <c:v>-9.6185706418409858</c:v>
                </c:pt>
                <c:pt idx="9603">
                  <c:v>-9.5777111392234708</c:v>
                </c:pt>
                <c:pt idx="9604">
                  <c:v>-9.6185706418409858</c:v>
                </c:pt>
                <c:pt idx="9605">
                  <c:v>-9.5777111392234708</c:v>
                </c:pt>
                <c:pt idx="9606">
                  <c:v>-9.5777111392234708</c:v>
                </c:pt>
                <c:pt idx="9607">
                  <c:v>-9.5368510333134751</c:v>
                </c:pt>
                <c:pt idx="9608">
                  <c:v>-9.5368510333134751</c:v>
                </c:pt>
                <c:pt idx="9609">
                  <c:v>-9.5368510333134751</c:v>
                </c:pt>
                <c:pt idx="9610">
                  <c:v>-9.5368510333134751</c:v>
                </c:pt>
                <c:pt idx="9611">
                  <c:v>-9.5777111392234708</c:v>
                </c:pt>
                <c:pt idx="9612">
                  <c:v>-9.5368510333134751</c:v>
                </c:pt>
                <c:pt idx="9613">
                  <c:v>-9.5368510333134751</c:v>
                </c:pt>
                <c:pt idx="9614">
                  <c:v>-9.5777111392234708</c:v>
                </c:pt>
                <c:pt idx="9615">
                  <c:v>-9.5368510333134751</c:v>
                </c:pt>
                <c:pt idx="9616">
                  <c:v>-9.495990324111002</c:v>
                </c:pt>
                <c:pt idx="9617">
                  <c:v>-9.5368510333134751</c:v>
                </c:pt>
                <c:pt idx="9618">
                  <c:v>-9.455129011616048</c:v>
                </c:pt>
                <c:pt idx="9619">
                  <c:v>-9.5368510333134751</c:v>
                </c:pt>
                <c:pt idx="9620">
                  <c:v>-9.5777111392234708</c:v>
                </c:pt>
                <c:pt idx="9621">
                  <c:v>-9.5368510333134751</c:v>
                </c:pt>
                <c:pt idx="9622">
                  <c:v>-9.495990324111002</c:v>
                </c:pt>
                <c:pt idx="9623">
                  <c:v>-9.5368510333134751</c:v>
                </c:pt>
                <c:pt idx="9624">
                  <c:v>-9.5368510333134751</c:v>
                </c:pt>
                <c:pt idx="9625">
                  <c:v>-9.5777111392234708</c:v>
                </c:pt>
                <c:pt idx="9626">
                  <c:v>-9.5368510333134751</c:v>
                </c:pt>
                <c:pt idx="9627">
                  <c:v>-9.495990324111002</c:v>
                </c:pt>
                <c:pt idx="9628">
                  <c:v>-9.495990324111002</c:v>
                </c:pt>
                <c:pt idx="9629">
                  <c:v>-9.5368510333134751</c:v>
                </c:pt>
                <c:pt idx="9630">
                  <c:v>-9.5368510333134751</c:v>
                </c:pt>
                <c:pt idx="9631">
                  <c:v>-9.5368510333134751</c:v>
                </c:pt>
                <c:pt idx="9632">
                  <c:v>-9.5777111392234708</c:v>
                </c:pt>
                <c:pt idx="9633">
                  <c:v>-9.5777111392234708</c:v>
                </c:pt>
                <c:pt idx="9634">
                  <c:v>-9.5777111392234708</c:v>
                </c:pt>
                <c:pt idx="9635">
                  <c:v>-9.5368510333134751</c:v>
                </c:pt>
                <c:pt idx="9636">
                  <c:v>-9.5368510333134751</c:v>
                </c:pt>
                <c:pt idx="9637">
                  <c:v>-9.5368510333134751</c:v>
                </c:pt>
                <c:pt idx="9638">
                  <c:v>-9.5368510333134751</c:v>
                </c:pt>
                <c:pt idx="9639">
                  <c:v>-9.495990324111002</c:v>
                </c:pt>
                <c:pt idx="9640">
                  <c:v>-9.5368510333134751</c:v>
                </c:pt>
                <c:pt idx="9641">
                  <c:v>-9.5368510333134751</c:v>
                </c:pt>
                <c:pt idx="9642">
                  <c:v>-9.5368510333134751</c:v>
                </c:pt>
                <c:pt idx="9643">
                  <c:v>-9.5777111392234708</c:v>
                </c:pt>
                <c:pt idx="9644">
                  <c:v>-9.495990324111002</c:v>
                </c:pt>
                <c:pt idx="9645">
                  <c:v>-9.5368510333134751</c:v>
                </c:pt>
                <c:pt idx="9646">
                  <c:v>-9.5368510333134751</c:v>
                </c:pt>
                <c:pt idx="9647">
                  <c:v>-9.5368510333134751</c:v>
                </c:pt>
                <c:pt idx="9648">
                  <c:v>-9.495990324111002</c:v>
                </c:pt>
                <c:pt idx="9649">
                  <c:v>-9.5368510333134751</c:v>
                </c:pt>
                <c:pt idx="9650">
                  <c:v>-9.5368510333134751</c:v>
                </c:pt>
                <c:pt idx="9651">
                  <c:v>-9.5777111392234708</c:v>
                </c:pt>
                <c:pt idx="9652">
                  <c:v>-9.5777111392234708</c:v>
                </c:pt>
                <c:pt idx="9653">
                  <c:v>-9.5368510333134751</c:v>
                </c:pt>
                <c:pt idx="9654">
                  <c:v>-9.5368510333134751</c:v>
                </c:pt>
                <c:pt idx="9655">
                  <c:v>-9.5368510333134751</c:v>
                </c:pt>
                <c:pt idx="9656">
                  <c:v>-9.5368510333134751</c:v>
                </c:pt>
                <c:pt idx="9657">
                  <c:v>-9.5368510333134751</c:v>
                </c:pt>
                <c:pt idx="9658">
                  <c:v>-9.5777111392234708</c:v>
                </c:pt>
                <c:pt idx="9659">
                  <c:v>-9.5368510333134751</c:v>
                </c:pt>
                <c:pt idx="9660">
                  <c:v>-9.5777111392234708</c:v>
                </c:pt>
                <c:pt idx="9661">
                  <c:v>-9.5777111392234708</c:v>
                </c:pt>
                <c:pt idx="9662">
                  <c:v>-9.5368510333134751</c:v>
                </c:pt>
                <c:pt idx="9663">
                  <c:v>-9.495990324111002</c:v>
                </c:pt>
                <c:pt idx="9664">
                  <c:v>-9.495990324111002</c:v>
                </c:pt>
                <c:pt idx="9665">
                  <c:v>-9.5368510333134751</c:v>
                </c:pt>
                <c:pt idx="9666">
                  <c:v>-9.5368510333134751</c:v>
                </c:pt>
                <c:pt idx="9667">
                  <c:v>-9.5777111392234708</c:v>
                </c:pt>
                <c:pt idx="9668">
                  <c:v>-9.5777111392234708</c:v>
                </c:pt>
                <c:pt idx="9669">
                  <c:v>-9.5777111392234708</c:v>
                </c:pt>
                <c:pt idx="9670">
                  <c:v>-9.6185706418409858</c:v>
                </c:pt>
                <c:pt idx="9671">
                  <c:v>-9.5777111392234708</c:v>
                </c:pt>
                <c:pt idx="9672">
                  <c:v>-9.6185706418409858</c:v>
                </c:pt>
                <c:pt idx="9673">
                  <c:v>-9.6185706418409858</c:v>
                </c:pt>
                <c:pt idx="9674">
                  <c:v>-9.5777111392234708</c:v>
                </c:pt>
                <c:pt idx="9675">
                  <c:v>-9.5777111392234708</c:v>
                </c:pt>
                <c:pt idx="9676">
                  <c:v>-9.5777111392234708</c:v>
                </c:pt>
                <c:pt idx="9677">
                  <c:v>-9.5777111392234708</c:v>
                </c:pt>
                <c:pt idx="9678">
                  <c:v>-9.5368510333134751</c:v>
                </c:pt>
                <c:pt idx="9679">
                  <c:v>-9.5368510333134751</c:v>
                </c:pt>
                <c:pt idx="9680">
                  <c:v>-9.5777111392234708</c:v>
                </c:pt>
                <c:pt idx="9681">
                  <c:v>-9.5777111392234708</c:v>
                </c:pt>
                <c:pt idx="9682">
                  <c:v>-9.5368510333134751</c:v>
                </c:pt>
                <c:pt idx="9683">
                  <c:v>-9.5368510333134751</c:v>
                </c:pt>
                <c:pt idx="9684">
                  <c:v>-9.495990324111002</c:v>
                </c:pt>
                <c:pt idx="9685">
                  <c:v>-9.5368510333134751</c:v>
                </c:pt>
                <c:pt idx="9686">
                  <c:v>-9.495990324111002</c:v>
                </c:pt>
                <c:pt idx="9687">
                  <c:v>-9.5368510333134751</c:v>
                </c:pt>
                <c:pt idx="9688">
                  <c:v>-9.5777111392234708</c:v>
                </c:pt>
                <c:pt idx="9689">
                  <c:v>-9.5777111392234708</c:v>
                </c:pt>
                <c:pt idx="9690">
                  <c:v>-9.5777111392234708</c:v>
                </c:pt>
                <c:pt idx="9691">
                  <c:v>-9.5777111392234708</c:v>
                </c:pt>
                <c:pt idx="9692">
                  <c:v>-9.5777111392234708</c:v>
                </c:pt>
                <c:pt idx="9693">
                  <c:v>-9.5777111392234708</c:v>
                </c:pt>
                <c:pt idx="9694">
                  <c:v>-9.6185706418409858</c:v>
                </c:pt>
                <c:pt idx="9695">
                  <c:v>-9.6185706418409858</c:v>
                </c:pt>
                <c:pt idx="9696">
                  <c:v>-9.5777111392234708</c:v>
                </c:pt>
                <c:pt idx="9697">
                  <c:v>-9.5777111392234708</c:v>
                </c:pt>
                <c:pt idx="9698">
                  <c:v>-9.5777111392234708</c:v>
                </c:pt>
                <c:pt idx="9699">
                  <c:v>-9.5777111392234708</c:v>
                </c:pt>
                <c:pt idx="9700">
                  <c:v>-9.5777111392234708</c:v>
                </c:pt>
                <c:pt idx="9701">
                  <c:v>-9.5368510333134751</c:v>
                </c:pt>
                <c:pt idx="9702">
                  <c:v>-9.5777111392234708</c:v>
                </c:pt>
                <c:pt idx="9703">
                  <c:v>-9.5777111392234708</c:v>
                </c:pt>
                <c:pt idx="9704">
                  <c:v>-9.5777111392234708</c:v>
                </c:pt>
                <c:pt idx="9705">
                  <c:v>-9.5777111392234708</c:v>
                </c:pt>
                <c:pt idx="9706">
                  <c:v>-9.5368510333134751</c:v>
                </c:pt>
                <c:pt idx="9707">
                  <c:v>-9.5368510333134751</c:v>
                </c:pt>
                <c:pt idx="9708">
                  <c:v>-9.5777111392234708</c:v>
                </c:pt>
                <c:pt idx="9709">
                  <c:v>-9.5368510333134751</c:v>
                </c:pt>
                <c:pt idx="9710">
                  <c:v>-9.5368510333134751</c:v>
                </c:pt>
                <c:pt idx="9711">
                  <c:v>-9.5368510333134751</c:v>
                </c:pt>
                <c:pt idx="9712">
                  <c:v>-9.5777111392234708</c:v>
                </c:pt>
                <c:pt idx="9713">
                  <c:v>-9.5368510333134751</c:v>
                </c:pt>
                <c:pt idx="9714">
                  <c:v>-9.5777111392234708</c:v>
                </c:pt>
                <c:pt idx="9715">
                  <c:v>-9.6185706418409858</c:v>
                </c:pt>
                <c:pt idx="9716">
                  <c:v>-9.6185706418409858</c:v>
                </c:pt>
                <c:pt idx="9717">
                  <c:v>-9.5777111392234708</c:v>
                </c:pt>
                <c:pt idx="9718">
                  <c:v>-9.5368510333134751</c:v>
                </c:pt>
                <c:pt idx="9719">
                  <c:v>-9.5368510333134751</c:v>
                </c:pt>
                <c:pt idx="9720">
                  <c:v>-9.495990324111002</c:v>
                </c:pt>
                <c:pt idx="9721">
                  <c:v>-9.495990324111002</c:v>
                </c:pt>
                <c:pt idx="9722">
                  <c:v>-9.495990324111002</c:v>
                </c:pt>
                <c:pt idx="9723">
                  <c:v>-9.495990324111002</c:v>
                </c:pt>
                <c:pt idx="9724">
                  <c:v>-9.5777111392234708</c:v>
                </c:pt>
                <c:pt idx="9725">
                  <c:v>-9.5777111392234708</c:v>
                </c:pt>
                <c:pt idx="9726">
                  <c:v>-9.5777111392234708</c:v>
                </c:pt>
                <c:pt idx="9727">
                  <c:v>-9.5777111392234708</c:v>
                </c:pt>
                <c:pt idx="9728">
                  <c:v>-9.6185706418409858</c:v>
                </c:pt>
                <c:pt idx="9729">
                  <c:v>-9.5777111392234708</c:v>
                </c:pt>
                <c:pt idx="9730">
                  <c:v>-9.5777111392234708</c:v>
                </c:pt>
                <c:pt idx="9731">
                  <c:v>-9.5368510333134751</c:v>
                </c:pt>
                <c:pt idx="9732">
                  <c:v>-9.5777111392234708</c:v>
                </c:pt>
                <c:pt idx="9733">
                  <c:v>-9.5777111392234708</c:v>
                </c:pt>
                <c:pt idx="9734">
                  <c:v>-9.5777111392234708</c:v>
                </c:pt>
                <c:pt idx="9735">
                  <c:v>-9.5777111392234708</c:v>
                </c:pt>
                <c:pt idx="9736">
                  <c:v>-9.5777111392234708</c:v>
                </c:pt>
                <c:pt idx="9737">
                  <c:v>-9.5368510333134751</c:v>
                </c:pt>
                <c:pt idx="9738">
                  <c:v>-9.5777111392234708</c:v>
                </c:pt>
                <c:pt idx="9739">
                  <c:v>-9.5777111392234708</c:v>
                </c:pt>
                <c:pt idx="9740">
                  <c:v>-9.5777111392234708</c:v>
                </c:pt>
                <c:pt idx="9741">
                  <c:v>-9.5368510333134751</c:v>
                </c:pt>
                <c:pt idx="9742">
                  <c:v>-9.5368510333134751</c:v>
                </c:pt>
                <c:pt idx="9743">
                  <c:v>-9.5368510333134751</c:v>
                </c:pt>
                <c:pt idx="9744">
                  <c:v>-9.5777111392234708</c:v>
                </c:pt>
                <c:pt idx="9745">
                  <c:v>-9.5777111392234708</c:v>
                </c:pt>
                <c:pt idx="9746">
                  <c:v>-9.6185706418409858</c:v>
                </c:pt>
                <c:pt idx="9747">
                  <c:v>-9.5777111392234708</c:v>
                </c:pt>
                <c:pt idx="9748">
                  <c:v>-9.5368510333134751</c:v>
                </c:pt>
                <c:pt idx="9749">
                  <c:v>-9.5368510333134751</c:v>
                </c:pt>
                <c:pt idx="9750">
                  <c:v>-9.5368510333134751</c:v>
                </c:pt>
                <c:pt idx="9751">
                  <c:v>-9.5368510333134751</c:v>
                </c:pt>
                <c:pt idx="9752">
                  <c:v>-9.5368510333134751</c:v>
                </c:pt>
                <c:pt idx="9753">
                  <c:v>-9.495990324111002</c:v>
                </c:pt>
                <c:pt idx="9754">
                  <c:v>-9.495990324111002</c:v>
                </c:pt>
                <c:pt idx="9755">
                  <c:v>-9.5368510333134751</c:v>
                </c:pt>
                <c:pt idx="9756">
                  <c:v>-9.5368510333134751</c:v>
                </c:pt>
                <c:pt idx="9757">
                  <c:v>-9.5777111392234708</c:v>
                </c:pt>
                <c:pt idx="9758">
                  <c:v>-9.5368510333134751</c:v>
                </c:pt>
                <c:pt idx="9759">
                  <c:v>-9.5368510333134751</c:v>
                </c:pt>
                <c:pt idx="9760">
                  <c:v>-9.5368510333134751</c:v>
                </c:pt>
                <c:pt idx="9761">
                  <c:v>-9.5777111392234708</c:v>
                </c:pt>
                <c:pt idx="9762">
                  <c:v>-9.6185706418409858</c:v>
                </c:pt>
                <c:pt idx="9763">
                  <c:v>-9.5368510333134751</c:v>
                </c:pt>
                <c:pt idx="9764">
                  <c:v>-9.5368510333134751</c:v>
                </c:pt>
                <c:pt idx="9765">
                  <c:v>-9.5777111392234708</c:v>
                </c:pt>
                <c:pt idx="9766">
                  <c:v>-9.5368510333134751</c:v>
                </c:pt>
                <c:pt idx="9767">
                  <c:v>-9.5777111392234708</c:v>
                </c:pt>
                <c:pt idx="9768">
                  <c:v>-9.5368510333134751</c:v>
                </c:pt>
                <c:pt idx="9769">
                  <c:v>-9.5777111392234708</c:v>
                </c:pt>
                <c:pt idx="9770">
                  <c:v>-9.5777111392234708</c:v>
                </c:pt>
                <c:pt idx="9771">
                  <c:v>-9.5777111392234708</c:v>
                </c:pt>
                <c:pt idx="9772">
                  <c:v>-9.5777111392234708</c:v>
                </c:pt>
                <c:pt idx="9773">
                  <c:v>-9.5368510333134751</c:v>
                </c:pt>
                <c:pt idx="9774">
                  <c:v>-9.5368510333134751</c:v>
                </c:pt>
                <c:pt idx="9775">
                  <c:v>-9.5368510333134751</c:v>
                </c:pt>
                <c:pt idx="9776">
                  <c:v>-9.5777111392234708</c:v>
                </c:pt>
                <c:pt idx="9777">
                  <c:v>-9.5368510333134751</c:v>
                </c:pt>
                <c:pt idx="9778">
                  <c:v>-9.5368510333134751</c:v>
                </c:pt>
                <c:pt idx="9779">
                  <c:v>-9.5777111392234708</c:v>
                </c:pt>
                <c:pt idx="9780">
                  <c:v>-9.5777111392234708</c:v>
                </c:pt>
                <c:pt idx="9781">
                  <c:v>-9.5777111392234708</c:v>
                </c:pt>
                <c:pt idx="9782">
                  <c:v>-9.5777111392234708</c:v>
                </c:pt>
                <c:pt idx="9783">
                  <c:v>-9.5368510333134751</c:v>
                </c:pt>
                <c:pt idx="9784">
                  <c:v>-9.5368510333134751</c:v>
                </c:pt>
                <c:pt idx="9785">
                  <c:v>-9.5777111392234708</c:v>
                </c:pt>
                <c:pt idx="9786">
                  <c:v>-9.5777111392234708</c:v>
                </c:pt>
                <c:pt idx="9787">
                  <c:v>-9.5777111392234708</c:v>
                </c:pt>
                <c:pt idx="9788">
                  <c:v>-9.5777111392234708</c:v>
                </c:pt>
                <c:pt idx="9789">
                  <c:v>-9.5777111392234708</c:v>
                </c:pt>
                <c:pt idx="9790">
                  <c:v>-9.5368510333134751</c:v>
                </c:pt>
                <c:pt idx="9791">
                  <c:v>-9.5368510333134751</c:v>
                </c:pt>
                <c:pt idx="9792">
                  <c:v>-9.5368510333134751</c:v>
                </c:pt>
                <c:pt idx="9793">
                  <c:v>-9.5777111392234708</c:v>
                </c:pt>
                <c:pt idx="9794">
                  <c:v>-9.5368510333134751</c:v>
                </c:pt>
                <c:pt idx="9795">
                  <c:v>-9.5368510333134751</c:v>
                </c:pt>
                <c:pt idx="9796">
                  <c:v>-9.5368510333134751</c:v>
                </c:pt>
                <c:pt idx="9797">
                  <c:v>-9.5777111392234708</c:v>
                </c:pt>
                <c:pt idx="9798">
                  <c:v>-9.5777111392234708</c:v>
                </c:pt>
                <c:pt idx="9799">
                  <c:v>-9.5777111392234708</c:v>
                </c:pt>
                <c:pt idx="9800">
                  <c:v>-9.6185706418409858</c:v>
                </c:pt>
                <c:pt idx="9801">
                  <c:v>-9.5777111392234708</c:v>
                </c:pt>
                <c:pt idx="9802">
                  <c:v>-9.6185706418409858</c:v>
                </c:pt>
                <c:pt idx="9803">
                  <c:v>-9.6594295411660216</c:v>
                </c:pt>
                <c:pt idx="9804">
                  <c:v>-9.6185706418409858</c:v>
                </c:pt>
                <c:pt idx="9805">
                  <c:v>-9.6185706418409858</c:v>
                </c:pt>
                <c:pt idx="9806">
                  <c:v>-9.5777111392234708</c:v>
                </c:pt>
                <c:pt idx="9807">
                  <c:v>-9.6185706418409858</c:v>
                </c:pt>
                <c:pt idx="9808">
                  <c:v>-9.5777111392234708</c:v>
                </c:pt>
                <c:pt idx="9809">
                  <c:v>-9.5777111392234708</c:v>
                </c:pt>
                <c:pt idx="9810">
                  <c:v>-9.5368510333134751</c:v>
                </c:pt>
                <c:pt idx="9811">
                  <c:v>-9.5368510333134751</c:v>
                </c:pt>
                <c:pt idx="9812">
                  <c:v>-9.5368510333134751</c:v>
                </c:pt>
                <c:pt idx="9813">
                  <c:v>-9.5368510333134751</c:v>
                </c:pt>
                <c:pt idx="9814">
                  <c:v>-9.5777111392234708</c:v>
                </c:pt>
                <c:pt idx="9815">
                  <c:v>-9.5368510333134751</c:v>
                </c:pt>
                <c:pt idx="9816">
                  <c:v>-9.5368510333134751</c:v>
                </c:pt>
                <c:pt idx="9817">
                  <c:v>-9.5777111392234708</c:v>
                </c:pt>
                <c:pt idx="9818">
                  <c:v>-9.5777111392234708</c:v>
                </c:pt>
                <c:pt idx="9819">
                  <c:v>-9.5777111392234708</c:v>
                </c:pt>
                <c:pt idx="9820">
                  <c:v>-9.5777111392234708</c:v>
                </c:pt>
                <c:pt idx="9821">
                  <c:v>-9.5777111392234708</c:v>
                </c:pt>
                <c:pt idx="9822">
                  <c:v>-9.5368510333134751</c:v>
                </c:pt>
                <c:pt idx="9823">
                  <c:v>-9.5368510333134751</c:v>
                </c:pt>
                <c:pt idx="9824">
                  <c:v>-9.5368510333134751</c:v>
                </c:pt>
                <c:pt idx="9825">
                  <c:v>-9.5777111392234708</c:v>
                </c:pt>
                <c:pt idx="9826">
                  <c:v>-9.5368510333134751</c:v>
                </c:pt>
                <c:pt idx="9827">
                  <c:v>-9.5368510333134751</c:v>
                </c:pt>
                <c:pt idx="9828">
                  <c:v>-9.495990324111002</c:v>
                </c:pt>
                <c:pt idx="9829">
                  <c:v>-9.495990324111002</c:v>
                </c:pt>
                <c:pt idx="9830">
                  <c:v>-9.5368510333134751</c:v>
                </c:pt>
                <c:pt idx="9831">
                  <c:v>-9.495990324111002</c:v>
                </c:pt>
                <c:pt idx="9832">
                  <c:v>-9.495990324111002</c:v>
                </c:pt>
                <c:pt idx="9833">
                  <c:v>-9.495990324111002</c:v>
                </c:pt>
                <c:pt idx="9834">
                  <c:v>-9.5368510333134751</c:v>
                </c:pt>
                <c:pt idx="9835">
                  <c:v>-9.5368510333134751</c:v>
                </c:pt>
                <c:pt idx="9836">
                  <c:v>-9.5368510333134751</c:v>
                </c:pt>
                <c:pt idx="9837">
                  <c:v>-9.5368510333134751</c:v>
                </c:pt>
                <c:pt idx="9838">
                  <c:v>-9.5777111392234708</c:v>
                </c:pt>
                <c:pt idx="9839">
                  <c:v>-9.5777111392234708</c:v>
                </c:pt>
                <c:pt idx="9840">
                  <c:v>-9.5368510333134751</c:v>
                </c:pt>
                <c:pt idx="9841">
                  <c:v>-9.5777111392234708</c:v>
                </c:pt>
                <c:pt idx="9842">
                  <c:v>-9.5368510333134751</c:v>
                </c:pt>
                <c:pt idx="9843">
                  <c:v>-9.5777111392234708</c:v>
                </c:pt>
                <c:pt idx="9844">
                  <c:v>-9.5777111392234708</c:v>
                </c:pt>
                <c:pt idx="9845">
                  <c:v>-9.5777111392234708</c:v>
                </c:pt>
                <c:pt idx="9846">
                  <c:v>-9.5368510333134751</c:v>
                </c:pt>
                <c:pt idx="9847">
                  <c:v>-9.5368510333134751</c:v>
                </c:pt>
                <c:pt idx="9848">
                  <c:v>-9.5777111392234708</c:v>
                </c:pt>
                <c:pt idx="9849">
                  <c:v>-9.5368510333134751</c:v>
                </c:pt>
                <c:pt idx="9850">
                  <c:v>-9.5777111392234708</c:v>
                </c:pt>
                <c:pt idx="9851">
                  <c:v>-9.5777111392234708</c:v>
                </c:pt>
                <c:pt idx="9852">
                  <c:v>-9.5777111392234708</c:v>
                </c:pt>
                <c:pt idx="9853">
                  <c:v>-9.5368510333134751</c:v>
                </c:pt>
                <c:pt idx="9854">
                  <c:v>-9.5368510333134751</c:v>
                </c:pt>
                <c:pt idx="9855">
                  <c:v>-9.5368510333134751</c:v>
                </c:pt>
                <c:pt idx="9856">
                  <c:v>-9.5777111392234708</c:v>
                </c:pt>
                <c:pt idx="9857">
                  <c:v>-9.5368510333134751</c:v>
                </c:pt>
                <c:pt idx="9858">
                  <c:v>-9.5777111392234708</c:v>
                </c:pt>
                <c:pt idx="9859">
                  <c:v>-9.5777111392234708</c:v>
                </c:pt>
                <c:pt idx="9860">
                  <c:v>-9.5777111392234708</c:v>
                </c:pt>
                <c:pt idx="9861">
                  <c:v>-9.5777111392234708</c:v>
                </c:pt>
                <c:pt idx="9862">
                  <c:v>-9.5368510333134751</c:v>
                </c:pt>
                <c:pt idx="9863">
                  <c:v>-9.5368510333134751</c:v>
                </c:pt>
                <c:pt idx="9864">
                  <c:v>-9.495990324111002</c:v>
                </c:pt>
                <c:pt idx="9865">
                  <c:v>-9.5368510333134751</c:v>
                </c:pt>
                <c:pt idx="9866">
                  <c:v>-9.5777111392234708</c:v>
                </c:pt>
                <c:pt idx="9867">
                  <c:v>-9.5368510333134751</c:v>
                </c:pt>
                <c:pt idx="9868">
                  <c:v>-9.5368510333134751</c:v>
                </c:pt>
                <c:pt idx="9869">
                  <c:v>-9.5368510333134751</c:v>
                </c:pt>
                <c:pt idx="9870">
                  <c:v>-9.5777111392234708</c:v>
                </c:pt>
                <c:pt idx="9871">
                  <c:v>-9.5777111392234708</c:v>
                </c:pt>
                <c:pt idx="9872">
                  <c:v>-9.5777111392234708</c:v>
                </c:pt>
                <c:pt idx="9873">
                  <c:v>-9.5777111392234708</c:v>
                </c:pt>
                <c:pt idx="9874">
                  <c:v>-9.6185706418409858</c:v>
                </c:pt>
                <c:pt idx="9875">
                  <c:v>-9.5777111392234708</c:v>
                </c:pt>
                <c:pt idx="9876">
                  <c:v>-9.6185706418409858</c:v>
                </c:pt>
                <c:pt idx="9877">
                  <c:v>-9.6185706418409858</c:v>
                </c:pt>
                <c:pt idx="9878">
                  <c:v>-9.5777111392234708</c:v>
                </c:pt>
                <c:pt idx="9879">
                  <c:v>-9.5777111392234708</c:v>
                </c:pt>
                <c:pt idx="9880">
                  <c:v>-9.5777111392234708</c:v>
                </c:pt>
                <c:pt idx="9881">
                  <c:v>-9.5368510333134751</c:v>
                </c:pt>
                <c:pt idx="9882">
                  <c:v>-9.5368510333134751</c:v>
                </c:pt>
                <c:pt idx="9883">
                  <c:v>-9.5368510333134751</c:v>
                </c:pt>
                <c:pt idx="9884">
                  <c:v>-9.5777111392234708</c:v>
                </c:pt>
                <c:pt idx="9885">
                  <c:v>-9.5777111392234708</c:v>
                </c:pt>
                <c:pt idx="9886">
                  <c:v>-9.5368510333134751</c:v>
                </c:pt>
                <c:pt idx="9887">
                  <c:v>-9.495990324111002</c:v>
                </c:pt>
                <c:pt idx="9888">
                  <c:v>-9.5368510333134751</c:v>
                </c:pt>
                <c:pt idx="9889">
                  <c:v>-9.5368510333134751</c:v>
                </c:pt>
                <c:pt idx="9890">
                  <c:v>-9.6185706418409858</c:v>
                </c:pt>
                <c:pt idx="9891">
                  <c:v>-9.6185706418409858</c:v>
                </c:pt>
                <c:pt idx="9892">
                  <c:v>-9.5777111392234708</c:v>
                </c:pt>
                <c:pt idx="9893">
                  <c:v>-9.5368510333134751</c:v>
                </c:pt>
                <c:pt idx="9894">
                  <c:v>-9.5368510333134751</c:v>
                </c:pt>
                <c:pt idx="9895">
                  <c:v>-9.5777111392234708</c:v>
                </c:pt>
                <c:pt idx="9896">
                  <c:v>-9.5368510333134751</c:v>
                </c:pt>
                <c:pt idx="9897">
                  <c:v>-9.5368510333134751</c:v>
                </c:pt>
                <c:pt idx="9898">
                  <c:v>-9.5368510333134751</c:v>
                </c:pt>
                <c:pt idx="9899">
                  <c:v>-9.5368510333134751</c:v>
                </c:pt>
                <c:pt idx="9900">
                  <c:v>-9.5368510333134751</c:v>
                </c:pt>
                <c:pt idx="9901">
                  <c:v>-9.5368510333134751</c:v>
                </c:pt>
                <c:pt idx="9902">
                  <c:v>-9.5777111392234708</c:v>
                </c:pt>
                <c:pt idx="9903">
                  <c:v>-9.5777111392234708</c:v>
                </c:pt>
                <c:pt idx="9904">
                  <c:v>-9.5777111392234708</c:v>
                </c:pt>
                <c:pt idx="9905">
                  <c:v>-9.5777111392234708</c:v>
                </c:pt>
                <c:pt idx="9906">
                  <c:v>-9.5368510333134751</c:v>
                </c:pt>
                <c:pt idx="9907">
                  <c:v>-9.6185706418409858</c:v>
                </c:pt>
                <c:pt idx="9908">
                  <c:v>-9.6185706418409858</c:v>
                </c:pt>
                <c:pt idx="9909">
                  <c:v>-9.5777111392234708</c:v>
                </c:pt>
                <c:pt idx="9910">
                  <c:v>-9.5777111392234708</c:v>
                </c:pt>
                <c:pt idx="9911">
                  <c:v>-9.5368510333134751</c:v>
                </c:pt>
                <c:pt idx="9912">
                  <c:v>-9.5368510333134751</c:v>
                </c:pt>
                <c:pt idx="9913">
                  <c:v>-9.5777111392234708</c:v>
                </c:pt>
                <c:pt idx="9914">
                  <c:v>-9.5368510333134751</c:v>
                </c:pt>
                <c:pt idx="9915">
                  <c:v>-9.5777111392234708</c:v>
                </c:pt>
                <c:pt idx="9916">
                  <c:v>-9.5368510333134751</c:v>
                </c:pt>
                <c:pt idx="9917">
                  <c:v>-9.5777111392234708</c:v>
                </c:pt>
                <c:pt idx="9918">
                  <c:v>-9.5777111392234708</c:v>
                </c:pt>
                <c:pt idx="9919">
                  <c:v>-9.5777111392234708</c:v>
                </c:pt>
                <c:pt idx="9920">
                  <c:v>-9.5368510333134751</c:v>
                </c:pt>
                <c:pt idx="9921">
                  <c:v>-9.5368510333134751</c:v>
                </c:pt>
                <c:pt idx="9922">
                  <c:v>-9.5777111392234708</c:v>
                </c:pt>
                <c:pt idx="9923">
                  <c:v>-9.5777111392234708</c:v>
                </c:pt>
                <c:pt idx="9924">
                  <c:v>-9.5777111392234708</c:v>
                </c:pt>
                <c:pt idx="9925">
                  <c:v>-9.5368510333134751</c:v>
                </c:pt>
                <c:pt idx="9926">
                  <c:v>-9.5368510333134751</c:v>
                </c:pt>
                <c:pt idx="9927">
                  <c:v>-9.5368510333134751</c:v>
                </c:pt>
                <c:pt idx="9928">
                  <c:v>-9.5368510333134751</c:v>
                </c:pt>
                <c:pt idx="9929">
                  <c:v>-9.495990324111002</c:v>
                </c:pt>
                <c:pt idx="9930">
                  <c:v>-9.5777111392234708</c:v>
                </c:pt>
                <c:pt idx="9931">
                  <c:v>-9.5368510333134751</c:v>
                </c:pt>
                <c:pt idx="9932">
                  <c:v>-9.5368510333134751</c:v>
                </c:pt>
                <c:pt idx="9933">
                  <c:v>-9.5368510333134751</c:v>
                </c:pt>
                <c:pt idx="9934">
                  <c:v>-9.5368510333134751</c:v>
                </c:pt>
                <c:pt idx="9935">
                  <c:v>-9.5777111392234708</c:v>
                </c:pt>
                <c:pt idx="9936">
                  <c:v>-9.5777111392234708</c:v>
                </c:pt>
                <c:pt idx="9937">
                  <c:v>-9.5777111392234708</c:v>
                </c:pt>
                <c:pt idx="9938">
                  <c:v>-9.6185706418409858</c:v>
                </c:pt>
                <c:pt idx="9939">
                  <c:v>-9.6185706418409858</c:v>
                </c:pt>
                <c:pt idx="9940">
                  <c:v>-9.6185706418409858</c:v>
                </c:pt>
                <c:pt idx="9941">
                  <c:v>-9.5777111392234708</c:v>
                </c:pt>
                <c:pt idx="9942">
                  <c:v>-9.5777111392234708</c:v>
                </c:pt>
                <c:pt idx="9943">
                  <c:v>-9.5777111392234708</c:v>
                </c:pt>
                <c:pt idx="9944">
                  <c:v>-9.5777111392234708</c:v>
                </c:pt>
                <c:pt idx="9945">
                  <c:v>-9.5777111392234708</c:v>
                </c:pt>
                <c:pt idx="9946">
                  <c:v>-9.5777111392234708</c:v>
                </c:pt>
                <c:pt idx="9947">
                  <c:v>-9.5777111392234708</c:v>
                </c:pt>
                <c:pt idx="9948">
                  <c:v>-9.5777111392234708</c:v>
                </c:pt>
                <c:pt idx="9949">
                  <c:v>-9.5368510333134751</c:v>
                </c:pt>
                <c:pt idx="9950">
                  <c:v>-9.5777111392234708</c:v>
                </c:pt>
                <c:pt idx="9951">
                  <c:v>-9.5777111392234708</c:v>
                </c:pt>
                <c:pt idx="9952">
                  <c:v>-9.5777111392234708</c:v>
                </c:pt>
                <c:pt idx="9953">
                  <c:v>-9.5368510333134751</c:v>
                </c:pt>
                <c:pt idx="9954">
                  <c:v>-9.5368510333134751</c:v>
                </c:pt>
                <c:pt idx="9955">
                  <c:v>-9.5368510333134751</c:v>
                </c:pt>
                <c:pt idx="9956">
                  <c:v>-9.5368510333134751</c:v>
                </c:pt>
                <c:pt idx="9957">
                  <c:v>-9.5368510333134751</c:v>
                </c:pt>
                <c:pt idx="9958">
                  <c:v>-9.5777111392234708</c:v>
                </c:pt>
                <c:pt idx="9959">
                  <c:v>-9.5368510333134751</c:v>
                </c:pt>
                <c:pt idx="9960">
                  <c:v>-9.5368510333134751</c:v>
                </c:pt>
                <c:pt idx="9961">
                  <c:v>-9.5777111392234708</c:v>
                </c:pt>
                <c:pt idx="9962">
                  <c:v>-9.5777111392234708</c:v>
                </c:pt>
                <c:pt idx="9963">
                  <c:v>-9.5777111392234708</c:v>
                </c:pt>
                <c:pt idx="9964">
                  <c:v>-9.5777111392234708</c:v>
                </c:pt>
                <c:pt idx="9965">
                  <c:v>-9.5777111392234708</c:v>
                </c:pt>
                <c:pt idx="9966">
                  <c:v>-9.5368510333134751</c:v>
                </c:pt>
                <c:pt idx="9967">
                  <c:v>-9.5368510333134751</c:v>
                </c:pt>
                <c:pt idx="9968">
                  <c:v>-9.5777111392234708</c:v>
                </c:pt>
                <c:pt idx="9969">
                  <c:v>-9.5777111392234708</c:v>
                </c:pt>
                <c:pt idx="9970">
                  <c:v>-9.5777111392234708</c:v>
                </c:pt>
                <c:pt idx="9971">
                  <c:v>-9.5368510333134751</c:v>
                </c:pt>
                <c:pt idx="9972">
                  <c:v>-9.5777111392234708</c:v>
                </c:pt>
                <c:pt idx="9973">
                  <c:v>-9.5777111392234708</c:v>
                </c:pt>
                <c:pt idx="9974">
                  <c:v>-9.5777111392234708</c:v>
                </c:pt>
                <c:pt idx="9975">
                  <c:v>-9.5777111392234708</c:v>
                </c:pt>
                <c:pt idx="9976">
                  <c:v>-9.5777111392234708</c:v>
                </c:pt>
                <c:pt idx="9977">
                  <c:v>-9.5777111392234708</c:v>
                </c:pt>
                <c:pt idx="9978">
                  <c:v>-9.5777111392234708</c:v>
                </c:pt>
                <c:pt idx="9979">
                  <c:v>-9.5777111392234708</c:v>
                </c:pt>
                <c:pt idx="9980">
                  <c:v>-9.5777111392234708</c:v>
                </c:pt>
                <c:pt idx="9981">
                  <c:v>-9.6185706418409858</c:v>
                </c:pt>
                <c:pt idx="9982">
                  <c:v>-9.5777111392234708</c:v>
                </c:pt>
                <c:pt idx="9983">
                  <c:v>-9.5777111392234708</c:v>
                </c:pt>
                <c:pt idx="9984">
                  <c:v>-9.6185706418409858</c:v>
                </c:pt>
                <c:pt idx="9985">
                  <c:v>-9.6185706418409858</c:v>
                </c:pt>
                <c:pt idx="9986">
                  <c:v>-9.6185706418409858</c:v>
                </c:pt>
                <c:pt idx="9987">
                  <c:v>-9.6185706418409858</c:v>
                </c:pt>
                <c:pt idx="9988">
                  <c:v>-9.5368510333134751</c:v>
                </c:pt>
                <c:pt idx="9989">
                  <c:v>-9.5777111392234708</c:v>
                </c:pt>
                <c:pt idx="9990">
                  <c:v>-9.5777111392234708</c:v>
                </c:pt>
                <c:pt idx="9991">
                  <c:v>-9.5777111392234708</c:v>
                </c:pt>
                <c:pt idx="9992">
                  <c:v>-9.5777111392234708</c:v>
                </c:pt>
                <c:pt idx="9993">
                  <c:v>-9.5777111392234708</c:v>
                </c:pt>
                <c:pt idx="9994">
                  <c:v>-9.5777111392234708</c:v>
                </c:pt>
                <c:pt idx="9995">
                  <c:v>-9.6185706418409858</c:v>
                </c:pt>
                <c:pt idx="9996">
                  <c:v>-9.5777111392234708</c:v>
                </c:pt>
                <c:pt idx="9997">
                  <c:v>-9.5777111392234708</c:v>
                </c:pt>
                <c:pt idx="9998">
                  <c:v>-9.6185706418409858</c:v>
                </c:pt>
                <c:pt idx="9999">
                  <c:v>-9.5777111392234708</c:v>
                </c:pt>
                <c:pt idx="10000">
                  <c:v>-9.6185706418409858</c:v>
                </c:pt>
                <c:pt idx="10001">
                  <c:v>-9.6185706418409858</c:v>
                </c:pt>
                <c:pt idx="10002">
                  <c:v>-9.5777111392234708</c:v>
                </c:pt>
                <c:pt idx="10003">
                  <c:v>-9.6185706418409858</c:v>
                </c:pt>
                <c:pt idx="10004">
                  <c:v>-9.6185706418409858</c:v>
                </c:pt>
                <c:pt idx="10005">
                  <c:v>-9.5777111392234708</c:v>
                </c:pt>
                <c:pt idx="10006">
                  <c:v>-9.5777111392234708</c:v>
                </c:pt>
                <c:pt idx="10007">
                  <c:v>-9.5368510333134751</c:v>
                </c:pt>
                <c:pt idx="10008">
                  <c:v>-9.5777111392234708</c:v>
                </c:pt>
                <c:pt idx="10009">
                  <c:v>-9.6185706418409858</c:v>
                </c:pt>
                <c:pt idx="10010">
                  <c:v>-9.6185706418409858</c:v>
                </c:pt>
                <c:pt idx="10011">
                  <c:v>-9.6185706418409858</c:v>
                </c:pt>
                <c:pt idx="10012">
                  <c:v>-9.5777111392234708</c:v>
                </c:pt>
                <c:pt idx="10013">
                  <c:v>-9.5777111392234708</c:v>
                </c:pt>
                <c:pt idx="10014">
                  <c:v>-9.6185706418409858</c:v>
                </c:pt>
                <c:pt idx="10015">
                  <c:v>-9.6594295411660216</c:v>
                </c:pt>
                <c:pt idx="10016">
                  <c:v>-9.5777111392234708</c:v>
                </c:pt>
                <c:pt idx="10017">
                  <c:v>-9.5777111392234708</c:v>
                </c:pt>
                <c:pt idx="10018">
                  <c:v>-9.5777111392234708</c:v>
                </c:pt>
                <c:pt idx="10019">
                  <c:v>-9.5777111392234708</c:v>
                </c:pt>
                <c:pt idx="10020">
                  <c:v>-9.5777111392234708</c:v>
                </c:pt>
                <c:pt idx="10021">
                  <c:v>-9.5777111392234708</c:v>
                </c:pt>
                <c:pt idx="10022">
                  <c:v>-9.5777111392234708</c:v>
                </c:pt>
                <c:pt idx="10023">
                  <c:v>-9.5777111392234708</c:v>
                </c:pt>
                <c:pt idx="10024">
                  <c:v>-9.5777111392234708</c:v>
                </c:pt>
                <c:pt idx="10025">
                  <c:v>-9.5368510333134751</c:v>
                </c:pt>
                <c:pt idx="10026">
                  <c:v>-9.495990324111002</c:v>
                </c:pt>
                <c:pt idx="10027">
                  <c:v>-9.5368510333134751</c:v>
                </c:pt>
                <c:pt idx="10028">
                  <c:v>-9.5368510333134751</c:v>
                </c:pt>
                <c:pt idx="10029">
                  <c:v>-9.5368510333134751</c:v>
                </c:pt>
                <c:pt idx="10030">
                  <c:v>-9.5777111392234708</c:v>
                </c:pt>
                <c:pt idx="10031">
                  <c:v>-9.5368510333134751</c:v>
                </c:pt>
                <c:pt idx="10032">
                  <c:v>-9.6185706418409858</c:v>
                </c:pt>
                <c:pt idx="10033">
                  <c:v>-9.6185706418409858</c:v>
                </c:pt>
                <c:pt idx="10034">
                  <c:v>-9.5777111392234708</c:v>
                </c:pt>
                <c:pt idx="10035">
                  <c:v>-9.5777111392234708</c:v>
                </c:pt>
                <c:pt idx="10036">
                  <c:v>-9.5777111392234708</c:v>
                </c:pt>
                <c:pt idx="10037">
                  <c:v>-9.5777111392234708</c:v>
                </c:pt>
                <c:pt idx="10038">
                  <c:v>-9.495990324111002</c:v>
                </c:pt>
                <c:pt idx="10039">
                  <c:v>-9.5368510333134751</c:v>
                </c:pt>
                <c:pt idx="10040">
                  <c:v>-9.5368510333134751</c:v>
                </c:pt>
                <c:pt idx="10041">
                  <c:v>-9.5777111392234708</c:v>
                </c:pt>
                <c:pt idx="10042">
                  <c:v>-9.5368510333134751</c:v>
                </c:pt>
                <c:pt idx="10043">
                  <c:v>-9.5368510333134751</c:v>
                </c:pt>
                <c:pt idx="10044">
                  <c:v>-9.5368510333134751</c:v>
                </c:pt>
                <c:pt idx="10045">
                  <c:v>-9.5368510333134751</c:v>
                </c:pt>
                <c:pt idx="10046">
                  <c:v>-9.5777111392234708</c:v>
                </c:pt>
                <c:pt idx="10047">
                  <c:v>-9.6185706418409858</c:v>
                </c:pt>
                <c:pt idx="10048">
                  <c:v>-9.5777111392234708</c:v>
                </c:pt>
                <c:pt idx="10049">
                  <c:v>-9.5368510333134751</c:v>
                </c:pt>
                <c:pt idx="10050">
                  <c:v>-9.5777111392234708</c:v>
                </c:pt>
                <c:pt idx="10051">
                  <c:v>-9.5368510333134751</c:v>
                </c:pt>
                <c:pt idx="10052">
                  <c:v>-9.5777111392234708</c:v>
                </c:pt>
                <c:pt idx="10053">
                  <c:v>-9.5777111392234708</c:v>
                </c:pt>
                <c:pt idx="10054">
                  <c:v>-9.5777111392234708</c:v>
                </c:pt>
                <c:pt idx="10055">
                  <c:v>-9.5368510333134751</c:v>
                </c:pt>
                <c:pt idx="10056">
                  <c:v>-9.5777111392234708</c:v>
                </c:pt>
                <c:pt idx="10057">
                  <c:v>-9.5368510333134751</c:v>
                </c:pt>
                <c:pt idx="10058">
                  <c:v>-9.5368510333134751</c:v>
                </c:pt>
                <c:pt idx="10059">
                  <c:v>-9.5368510333134751</c:v>
                </c:pt>
                <c:pt idx="10060">
                  <c:v>-9.5368510333134751</c:v>
                </c:pt>
                <c:pt idx="10061">
                  <c:v>-9.5777111392234708</c:v>
                </c:pt>
                <c:pt idx="10062">
                  <c:v>-9.5777111392234708</c:v>
                </c:pt>
                <c:pt idx="10063">
                  <c:v>-9.5368510333134751</c:v>
                </c:pt>
                <c:pt idx="10064">
                  <c:v>-9.5777111392234708</c:v>
                </c:pt>
                <c:pt idx="10065">
                  <c:v>-9.6185706418409858</c:v>
                </c:pt>
                <c:pt idx="10066">
                  <c:v>-9.5777111392234708</c:v>
                </c:pt>
                <c:pt idx="10067">
                  <c:v>-9.6185706418409858</c:v>
                </c:pt>
                <c:pt idx="10068">
                  <c:v>-9.6185706418409858</c:v>
                </c:pt>
                <c:pt idx="10069">
                  <c:v>-9.5777111392234708</c:v>
                </c:pt>
                <c:pt idx="10070">
                  <c:v>-9.5777111392234708</c:v>
                </c:pt>
                <c:pt idx="10071">
                  <c:v>-9.5777111392234708</c:v>
                </c:pt>
                <c:pt idx="10072">
                  <c:v>-9.5368510333134751</c:v>
                </c:pt>
                <c:pt idx="10073">
                  <c:v>-9.6185706418409858</c:v>
                </c:pt>
                <c:pt idx="10074">
                  <c:v>-9.6185706418409858</c:v>
                </c:pt>
                <c:pt idx="10075">
                  <c:v>-9.5777111392234708</c:v>
                </c:pt>
                <c:pt idx="10076">
                  <c:v>-9.5368510333134751</c:v>
                </c:pt>
                <c:pt idx="10077">
                  <c:v>-9.5777111392234708</c:v>
                </c:pt>
                <c:pt idx="10078">
                  <c:v>-9.5777111392234708</c:v>
                </c:pt>
                <c:pt idx="10079">
                  <c:v>-9.5368510333134751</c:v>
                </c:pt>
                <c:pt idx="10080">
                  <c:v>-9.5777111392234708</c:v>
                </c:pt>
                <c:pt idx="10081">
                  <c:v>-9.5777111392234708</c:v>
                </c:pt>
                <c:pt idx="10082">
                  <c:v>-9.5777111392234708</c:v>
                </c:pt>
                <c:pt idx="10083">
                  <c:v>-9.5777111392234708</c:v>
                </c:pt>
                <c:pt idx="10084">
                  <c:v>-9.5777111392234708</c:v>
                </c:pt>
                <c:pt idx="10085">
                  <c:v>-9.6185706418409858</c:v>
                </c:pt>
                <c:pt idx="10086">
                  <c:v>-9.5777111392234708</c:v>
                </c:pt>
                <c:pt idx="10087">
                  <c:v>-9.5777111392234708</c:v>
                </c:pt>
                <c:pt idx="10088">
                  <c:v>-9.5777111392234708</c:v>
                </c:pt>
                <c:pt idx="10089">
                  <c:v>-9.5777111392234708</c:v>
                </c:pt>
                <c:pt idx="10090">
                  <c:v>-9.5777111392234708</c:v>
                </c:pt>
                <c:pt idx="10091">
                  <c:v>-9.5777111392234708</c:v>
                </c:pt>
                <c:pt idx="10092">
                  <c:v>-9.5777111392234708</c:v>
                </c:pt>
                <c:pt idx="10093">
                  <c:v>-9.5777111392234708</c:v>
                </c:pt>
                <c:pt idx="10094">
                  <c:v>-9.5777111392234708</c:v>
                </c:pt>
                <c:pt idx="10095">
                  <c:v>-9.5368510333134751</c:v>
                </c:pt>
                <c:pt idx="10096">
                  <c:v>-9.6185706418409858</c:v>
                </c:pt>
                <c:pt idx="10097">
                  <c:v>-9.5777111392234708</c:v>
                </c:pt>
                <c:pt idx="10098">
                  <c:v>-9.6185706418409858</c:v>
                </c:pt>
                <c:pt idx="10099">
                  <c:v>-9.6185706418409858</c:v>
                </c:pt>
                <c:pt idx="10100">
                  <c:v>-9.5368510333134751</c:v>
                </c:pt>
                <c:pt idx="10101">
                  <c:v>-9.5777111392234708</c:v>
                </c:pt>
                <c:pt idx="10102">
                  <c:v>-9.5777111392234708</c:v>
                </c:pt>
                <c:pt idx="10103">
                  <c:v>-9.5777111392234708</c:v>
                </c:pt>
                <c:pt idx="10104">
                  <c:v>-9.5777111392234708</c:v>
                </c:pt>
                <c:pt idx="10105">
                  <c:v>-9.5368510333134751</c:v>
                </c:pt>
                <c:pt idx="10106">
                  <c:v>-9.5368510333134751</c:v>
                </c:pt>
                <c:pt idx="10107">
                  <c:v>-9.5777111392234708</c:v>
                </c:pt>
                <c:pt idx="10108">
                  <c:v>-9.5777111392234708</c:v>
                </c:pt>
                <c:pt idx="10109">
                  <c:v>-9.5777111392234708</c:v>
                </c:pt>
                <c:pt idx="10110">
                  <c:v>-9.6185706418409858</c:v>
                </c:pt>
                <c:pt idx="10111">
                  <c:v>-9.5368510333134751</c:v>
                </c:pt>
                <c:pt idx="10112">
                  <c:v>-9.5368510333134751</c:v>
                </c:pt>
                <c:pt idx="10113">
                  <c:v>-9.6185706418409858</c:v>
                </c:pt>
                <c:pt idx="10114">
                  <c:v>-9.6185706418409858</c:v>
                </c:pt>
                <c:pt idx="10115">
                  <c:v>-9.6185706418409858</c:v>
                </c:pt>
                <c:pt idx="10116">
                  <c:v>-9.5777111392234708</c:v>
                </c:pt>
                <c:pt idx="10117">
                  <c:v>-9.5777111392234708</c:v>
                </c:pt>
                <c:pt idx="10118">
                  <c:v>-9.5777111392234708</c:v>
                </c:pt>
                <c:pt idx="10119">
                  <c:v>-9.5368510333134751</c:v>
                </c:pt>
                <c:pt idx="10120">
                  <c:v>-9.5777111392234708</c:v>
                </c:pt>
                <c:pt idx="10121">
                  <c:v>-9.5368510333134751</c:v>
                </c:pt>
                <c:pt idx="10122">
                  <c:v>-9.5368510333134751</c:v>
                </c:pt>
                <c:pt idx="10123">
                  <c:v>-9.5777111392234708</c:v>
                </c:pt>
                <c:pt idx="10124">
                  <c:v>-9.5777111392234708</c:v>
                </c:pt>
                <c:pt idx="10125">
                  <c:v>-9.5777111392234708</c:v>
                </c:pt>
                <c:pt idx="10126">
                  <c:v>-9.5368510333134751</c:v>
                </c:pt>
                <c:pt idx="10127">
                  <c:v>-9.5368510333134751</c:v>
                </c:pt>
                <c:pt idx="10128">
                  <c:v>-9.5777111392234708</c:v>
                </c:pt>
                <c:pt idx="10129">
                  <c:v>-9.6185706418409858</c:v>
                </c:pt>
                <c:pt idx="10130">
                  <c:v>-9.5777111392234708</c:v>
                </c:pt>
                <c:pt idx="10131">
                  <c:v>-9.5777111392234708</c:v>
                </c:pt>
                <c:pt idx="10132">
                  <c:v>-9.5368510333134751</c:v>
                </c:pt>
                <c:pt idx="10133">
                  <c:v>-9.5368510333134751</c:v>
                </c:pt>
                <c:pt idx="10134">
                  <c:v>-9.5368510333134751</c:v>
                </c:pt>
                <c:pt idx="10135">
                  <c:v>-9.5777111392234708</c:v>
                </c:pt>
                <c:pt idx="10136">
                  <c:v>-9.5777111392234708</c:v>
                </c:pt>
                <c:pt idx="10137">
                  <c:v>-9.6185706418409858</c:v>
                </c:pt>
                <c:pt idx="10138">
                  <c:v>-9.5777111392234708</c:v>
                </c:pt>
                <c:pt idx="10139">
                  <c:v>-9.6185706418409858</c:v>
                </c:pt>
                <c:pt idx="10140">
                  <c:v>-9.6185706418409858</c:v>
                </c:pt>
                <c:pt idx="10141">
                  <c:v>-9.6594295411660216</c:v>
                </c:pt>
                <c:pt idx="10142">
                  <c:v>-9.6185706418409858</c:v>
                </c:pt>
                <c:pt idx="10143">
                  <c:v>-9.5777111392234708</c:v>
                </c:pt>
                <c:pt idx="10144">
                  <c:v>-9.5368510333134751</c:v>
                </c:pt>
                <c:pt idx="10145">
                  <c:v>-9.6185706418409858</c:v>
                </c:pt>
                <c:pt idx="10146">
                  <c:v>-9.6185706418409858</c:v>
                </c:pt>
                <c:pt idx="10147">
                  <c:v>-9.5777111392234708</c:v>
                </c:pt>
                <c:pt idx="10148">
                  <c:v>-9.5777111392234708</c:v>
                </c:pt>
                <c:pt idx="10149">
                  <c:v>-9.6185706418409858</c:v>
                </c:pt>
                <c:pt idx="10150">
                  <c:v>-9.5777111392234708</c:v>
                </c:pt>
                <c:pt idx="10151">
                  <c:v>-9.6185706418409858</c:v>
                </c:pt>
                <c:pt idx="10152">
                  <c:v>-9.5777111392234708</c:v>
                </c:pt>
                <c:pt idx="10153">
                  <c:v>-9.6185706418409858</c:v>
                </c:pt>
                <c:pt idx="10154">
                  <c:v>-9.6185706418409858</c:v>
                </c:pt>
                <c:pt idx="10155">
                  <c:v>-9.6185706418409858</c:v>
                </c:pt>
                <c:pt idx="10156">
                  <c:v>-9.6185706418409858</c:v>
                </c:pt>
                <c:pt idx="10157">
                  <c:v>-9.6185706418409858</c:v>
                </c:pt>
                <c:pt idx="10158">
                  <c:v>-9.5777111392234708</c:v>
                </c:pt>
                <c:pt idx="10159">
                  <c:v>-9.5368510333134751</c:v>
                </c:pt>
                <c:pt idx="10160">
                  <c:v>-9.5368510333134751</c:v>
                </c:pt>
                <c:pt idx="10161">
                  <c:v>-9.5777111392234708</c:v>
                </c:pt>
                <c:pt idx="10162">
                  <c:v>-9.5777111392234708</c:v>
                </c:pt>
                <c:pt idx="10163">
                  <c:v>-9.5777111392234708</c:v>
                </c:pt>
                <c:pt idx="10164">
                  <c:v>-9.5777111392234708</c:v>
                </c:pt>
                <c:pt idx="10165">
                  <c:v>-9.5368510333134751</c:v>
                </c:pt>
                <c:pt idx="10166">
                  <c:v>-9.5368510333134751</c:v>
                </c:pt>
                <c:pt idx="10167">
                  <c:v>-9.5368510333134751</c:v>
                </c:pt>
                <c:pt idx="10168">
                  <c:v>-9.5777111392234708</c:v>
                </c:pt>
                <c:pt idx="10169">
                  <c:v>-9.5777111392234708</c:v>
                </c:pt>
                <c:pt idx="10170">
                  <c:v>-9.5368510333134751</c:v>
                </c:pt>
                <c:pt idx="10171">
                  <c:v>-9.5777111392234708</c:v>
                </c:pt>
                <c:pt idx="10172">
                  <c:v>-9.5777111392234708</c:v>
                </c:pt>
                <c:pt idx="10173">
                  <c:v>-9.5368510333134751</c:v>
                </c:pt>
                <c:pt idx="10174">
                  <c:v>-9.5777111392234708</c:v>
                </c:pt>
                <c:pt idx="10175">
                  <c:v>-9.6185706418409858</c:v>
                </c:pt>
                <c:pt idx="10176">
                  <c:v>-9.6185706418409858</c:v>
                </c:pt>
                <c:pt idx="10177">
                  <c:v>-9.6185706418409858</c:v>
                </c:pt>
                <c:pt idx="10178">
                  <c:v>-9.6185706418409858</c:v>
                </c:pt>
                <c:pt idx="10179">
                  <c:v>-9.6185706418409858</c:v>
                </c:pt>
                <c:pt idx="10180">
                  <c:v>-9.7002878371985766</c:v>
                </c:pt>
                <c:pt idx="10181">
                  <c:v>-9.6185706418409858</c:v>
                </c:pt>
                <c:pt idx="10182">
                  <c:v>-9.6185706418409858</c:v>
                </c:pt>
                <c:pt idx="10183">
                  <c:v>-9.5777111392234708</c:v>
                </c:pt>
                <c:pt idx="10184">
                  <c:v>-9.6185706418409858</c:v>
                </c:pt>
                <c:pt idx="10185">
                  <c:v>-9.6185706418409858</c:v>
                </c:pt>
                <c:pt idx="10186">
                  <c:v>-9.5777111392234708</c:v>
                </c:pt>
                <c:pt idx="10187">
                  <c:v>-9.6185706418409858</c:v>
                </c:pt>
                <c:pt idx="10188">
                  <c:v>-9.5777111392234708</c:v>
                </c:pt>
                <c:pt idx="10189">
                  <c:v>-9.6185706418409858</c:v>
                </c:pt>
                <c:pt idx="10190">
                  <c:v>-9.5777111392234708</c:v>
                </c:pt>
                <c:pt idx="10191">
                  <c:v>-9.5777111392234708</c:v>
                </c:pt>
                <c:pt idx="10192">
                  <c:v>-9.5777111392234708</c:v>
                </c:pt>
                <c:pt idx="10193">
                  <c:v>-9.5777111392234708</c:v>
                </c:pt>
                <c:pt idx="10194">
                  <c:v>-9.5777111392234708</c:v>
                </c:pt>
                <c:pt idx="10195">
                  <c:v>-9.5777111392234708</c:v>
                </c:pt>
                <c:pt idx="10196">
                  <c:v>-9.5777111392234708</c:v>
                </c:pt>
                <c:pt idx="10197">
                  <c:v>-9.6185706418409858</c:v>
                </c:pt>
                <c:pt idx="10198">
                  <c:v>-9.6185706418409858</c:v>
                </c:pt>
                <c:pt idx="10199">
                  <c:v>-9.5777111392234708</c:v>
                </c:pt>
                <c:pt idx="10200">
                  <c:v>-9.6185706418409858</c:v>
                </c:pt>
                <c:pt idx="10201">
                  <c:v>-9.5777111392234708</c:v>
                </c:pt>
                <c:pt idx="10202">
                  <c:v>-9.5777111392234708</c:v>
                </c:pt>
                <c:pt idx="10203">
                  <c:v>-9.6185706418409858</c:v>
                </c:pt>
                <c:pt idx="10204">
                  <c:v>-9.6185706418409858</c:v>
                </c:pt>
                <c:pt idx="10205">
                  <c:v>-9.5777111392234708</c:v>
                </c:pt>
                <c:pt idx="10206">
                  <c:v>-9.5777111392234708</c:v>
                </c:pt>
                <c:pt idx="10207">
                  <c:v>-9.5777111392234708</c:v>
                </c:pt>
                <c:pt idx="10208">
                  <c:v>-9.5777111392234708</c:v>
                </c:pt>
                <c:pt idx="10209">
                  <c:v>-9.6185706418409858</c:v>
                </c:pt>
                <c:pt idx="10210">
                  <c:v>-9.5777111392234708</c:v>
                </c:pt>
                <c:pt idx="10211">
                  <c:v>-9.5368510333134751</c:v>
                </c:pt>
                <c:pt idx="10212">
                  <c:v>-9.5777111392234708</c:v>
                </c:pt>
                <c:pt idx="10213">
                  <c:v>-9.5777111392234708</c:v>
                </c:pt>
                <c:pt idx="10214">
                  <c:v>-9.6185706418409858</c:v>
                </c:pt>
                <c:pt idx="10215">
                  <c:v>-9.5777111392234708</c:v>
                </c:pt>
                <c:pt idx="10216">
                  <c:v>-9.5777111392234708</c:v>
                </c:pt>
                <c:pt idx="10217">
                  <c:v>-9.5368510333134751</c:v>
                </c:pt>
                <c:pt idx="10218">
                  <c:v>-9.5368510333134751</c:v>
                </c:pt>
                <c:pt idx="10219">
                  <c:v>-9.5777111392234708</c:v>
                </c:pt>
                <c:pt idx="10220">
                  <c:v>-9.6185706418409858</c:v>
                </c:pt>
                <c:pt idx="10221">
                  <c:v>-9.6185706418409858</c:v>
                </c:pt>
                <c:pt idx="10222">
                  <c:v>-9.6185706418409858</c:v>
                </c:pt>
                <c:pt idx="10223">
                  <c:v>-9.6185706418409858</c:v>
                </c:pt>
                <c:pt idx="10224">
                  <c:v>-9.6185706418409858</c:v>
                </c:pt>
                <c:pt idx="10225">
                  <c:v>-9.5777111392234708</c:v>
                </c:pt>
                <c:pt idx="10226">
                  <c:v>-9.6185706418409858</c:v>
                </c:pt>
                <c:pt idx="10227">
                  <c:v>-9.5777111392234708</c:v>
                </c:pt>
                <c:pt idx="10228">
                  <c:v>-9.5777111392234708</c:v>
                </c:pt>
                <c:pt idx="10229">
                  <c:v>-9.6185706418409858</c:v>
                </c:pt>
                <c:pt idx="10230">
                  <c:v>-9.6185706418409858</c:v>
                </c:pt>
                <c:pt idx="10231">
                  <c:v>-9.5777111392234708</c:v>
                </c:pt>
                <c:pt idx="10232">
                  <c:v>-9.6185706418409858</c:v>
                </c:pt>
                <c:pt idx="10233">
                  <c:v>-9.5777111392234708</c:v>
                </c:pt>
                <c:pt idx="10234">
                  <c:v>-9.6185706418409858</c:v>
                </c:pt>
                <c:pt idx="10235">
                  <c:v>-9.6185706418409858</c:v>
                </c:pt>
                <c:pt idx="10236">
                  <c:v>-9.6185706418409858</c:v>
                </c:pt>
                <c:pt idx="10237">
                  <c:v>-9.5777111392234708</c:v>
                </c:pt>
                <c:pt idx="10238">
                  <c:v>-9.5777111392234708</c:v>
                </c:pt>
                <c:pt idx="10239">
                  <c:v>-9.6185706418409858</c:v>
                </c:pt>
                <c:pt idx="10240">
                  <c:v>-9.6185706418409858</c:v>
                </c:pt>
                <c:pt idx="10241">
                  <c:v>-9.5368510333134751</c:v>
                </c:pt>
                <c:pt idx="10242">
                  <c:v>-9.5368510333134751</c:v>
                </c:pt>
                <c:pt idx="10243">
                  <c:v>-9.5777111392234708</c:v>
                </c:pt>
                <c:pt idx="10244">
                  <c:v>-9.5777111392234708</c:v>
                </c:pt>
                <c:pt idx="10245">
                  <c:v>-9.5777111392234708</c:v>
                </c:pt>
                <c:pt idx="10246">
                  <c:v>-9.5777111392234708</c:v>
                </c:pt>
                <c:pt idx="10247">
                  <c:v>-9.5368510333134751</c:v>
                </c:pt>
                <c:pt idx="10248">
                  <c:v>-9.5777111392234708</c:v>
                </c:pt>
                <c:pt idx="10249">
                  <c:v>-9.6185706418409858</c:v>
                </c:pt>
                <c:pt idx="10250">
                  <c:v>-9.6185706418409858</c:v>
                </c:pt>
                <c:pt idx="10251">
                  <c:v>-9.5777111392234708</c:v>
                </c:pt>
                <c:pt idx="10252">
                  <c:v>-9.6185706418409858</c:v>
                </c:pt>
                <c:pt idx="10253">
                  <c:v>-9.6185706418409858</c:v>
                </c:pt>
                <c:pt idx="10254">
                  <c:v>-9.6185706418409858</c:v>
                </c:pt>
                <c:pt idx="10255">
                  <c:v>-9.5777111392234708</c:v>
                </c:pt>
                <c:pt idx="10256">
                  <c:v>-9.5777111392234708</c:v>
                </c:pt>
                <c:pt idx="10257">
                  <c:v>-9.6185706418409858</c:v>
                </c:pt>
                <c:pt idx="10258">
                  <c:v>-9.6185706418409858</c:v>
                </c:pt>
                <c:pt idx="10259">
                  <c:v>-9.6185706418409858</c:v>
                </c:pt>
                <c:pt idx="10260">
                  <c:v>-9.5777111392234708</c:v>
                </c:pt>
                <c:pt idx="10261">
                  <c:v>-9.5777111392234708</c:v>
                </c:pt>
                <c:pt idx="10262">
                  <c:v>-9.5777111392234708</c:v>
                </c:pt>
                <c:pt idx="10263">
                  <c:v>-9.6185706418409858</c:v>
                </c:pt>
                <c:pt idx="10264">
                  <c:v>-9.5777111392234708</c:v>
                </c:pt>
                <c:pt idx="10265">
                  <c:v>-9.6185706418409858</c:v>
                </c:pt>
                <c:pt idx="10266">
                  <c:v>-9.6185706418409858</c:v>
                </c:pt>
                <c:pt idx="10267">
                  <c:v>-9.6185706418409858</c:v>
                </c:pt>
                <c:pt idx="10268">
                  <c:v>-9.5777111392234708</c:v>
                </c:pt>
                <c:pt idx="10269">
                  <c:v>-9.5777111392234708</c:v>
                </c:pt>
                <c:pt idx="10270">
                  <c:v>-9.5777111392234708</c:v>
                </c:pt>
                <c:pt idx="10271">
                  <c:v>-9.5777111392234708</c:v>
                </c:pt>
                <c:pt idx="10272">
                  <c:v>-9.5777111392234708</c:v>
                </c:pt>
                <c:pt idx="10273">
                  <c:v>-9.5777111392234708</c:v>
                </c:pt>
                <c:pt idx="10274">
                  <c:v>-9.6185706418409858</c:v>
                </c:pt>
                <c:pt idx="10275">
                  <c:v>-9.6185706418409858</c:v>
                </c:pt>
                <c:pt idx="10276">
                  <c:v>-9.6185706418409858</c:v>
                </c:pt>
                <c:pt idx="10277">
                  <c:v>-9.5777111392234708</c:v>
                </c:pt>
                <c:pt idx="10278">
                  <c:v>-9.6185706418409858</c:v>
                </c:pt>
                <c:pt idx="10279">
                  <c:v>-9.6185706418409858</c:v>
                </c:pt>
                <c:pt idx="10280">
                  <c:v>-9.6185706418409858</c:v>
                </c:pt>
                <c:pt idx="10281">
                  <c:v>-9.6594295411660216</c:v>
                </c:pt>
                <c:pt idx="10282">
                  <c:v>-9.6185706418409858</c:v>
                </c:pt>
                <c:pt idx="10283">
                  <c:v>-9.6594295411660216</c:v>
                </c:pt>
                <c:pt idx="10284">
                  <c:v>-9.6594295411660216</c:v>
                </c:pt>
                <c:pt idx="10285">
                  <c:v>-9.6594295411660216</c:v>
                </c:pt>
                <c:pt idx="10286">
                  <c:v>-9.7002878371985766</c:v>
                </c:pt>
                <c:pt idx="10287">
                  <c:v>-9.6594295411660216</c:v>
                </c:pt>
                <c:pt idx="10288">
                  <c:v>-9.6594295411660216</c:v>
                </c:pt>
                <c:pt idx="10289">
                  <c:v>-9.6185706418409858</c:v>
                </c:pt>
                <c:pt idx="10290">
                  <c:v>-9.6185706418409858</c:v>
                </c:pt>
                <c:pt idx="10291">
                  <c:v>-9.6185706418409858</c:v>
                </c:pt>
                <c:pt idx="10292">
                  <c:v>-9.6185706418409858</c:v>
                </c:pt>
                <c:pt idx="10293">
                  <c:v>-9.6185706418409858</c:v>
                </c:pt>
                <c:pt idx="10294">
                  <c:v>-9.5777111392234708</c:v>
                </c:pt>
                <c:pt idx="10295">
                  <c:v>-9.6185706418409858</c:v>
                </c:pt>
                <c:pt idx="10296">
                  <c:v>-9.6185706418409858</c:v>
                </c:pt>
                <c:pt idx="10297">
                  <c:v>-9.6185706418409858</c:v>
                </c:pt>
                <c:pt idx="10298">
                  <c:v>-9.6185706418409858</c:v>
                </c:pt>
                <c:pt idx="10299">
                  <c:v>-9.6594295411660216</c:v>
                </c:pt>
                <c:pt idx="10300">
                  <c:v>-9.5777111392234708</c:v>
                </c:pt>
                <c:pt idx="10301">
                  <c:v>-9.6185706418409858</c:v>
                </c:pt>
                <c:pt idx="10302">
                  <c:v>-9.5777111392234708</c:v>
                </c:pt>
                <c:pt idx="10303">
                  <c:v>-9.6185706418409858</c:v>
                </c:pt>
                <c:pt idx="10304">
                  <c:v>-9.6185706418409858</c:v>
                </c:pt>
                <c:pt idx="10305">
                  <c:v>-9.5777111392234708</c:v>
                </c:pt>
                <c:pt idx="10306">
                  <c:v>-9.6594295411660216</c:v>
                </c:pt>
                <c:pt idx="10307">
                  <c:v>-9.6185706418409858</c:v>
                </c:pt>
                <c:pt idx="10308">
                  <c:v>-9.5777111392234708</c:v>
                </c:pt>
                <c:pt idx="10309">
                  <c:v>-9.6185706418409858</c:v>
                </c:pt>
                <c:pt idx="10310">
                  <c:v>-9.6594295411660216</c:v>
                </c:pt>
                <c:pt idx="10311">
                  <c:v>-9.6594295411660216</c:v>
                </c:pt>
                <c:pt idx="10312">
                  <c:v>-9.6185706418409858</c:v>
                </c:pt>
                <c:pt idx="10313">
                  <c:v>-9.6594295411660216</c:v>
                </c:pt>
                <c:pt idx="10314">
                  <c:v>-9.6185706418409858</c:v>
                </c:pt>
                <c:pt idx="10315">
                  <c:v>-9.6185706418409858</c:v>
                </c:pt>
                <c:pt idx="10316">
                  <c:v>-9.6185706418409858</c:v>
                </c:pt>
                <c:pt idx="10317">
                  <c:v>-9.6594295411660216</c:v>
                </c:pt>
                <c:pt idx="10318">
                  <c:v>-9.6185706418409858</c:v>
                </c:pt>
                <c:pt idx="10319">
                  <c:v>-9.6185706418409858</c:v>
                </c:pt>
                <c:pt idx="10320">
                  <c:v>-9.6185706418409858</c:v>
                </c:pt>
                <c:pt idx="10321">
                  <c:v>-9.5777111392234708</c:v>
                </c:pt>
                <c:pt idx="10322">
                  <c:v>-9.6185706418409858</c:v>
                </c:pt>
                <c:pt idx="10323">
                  <c:v>-9.6185706418409858</c:v>
                </c:pt>
                <c:pt idx="10324">
                  <c:v>-9.6185706418409858</c:v>
                </c:pt>
                <c:pt idx="10325">
                  <c:v>-9.6185706418409858</c:v>
                </c:pt>
                <c:pt idx="10326">
                  <c:v>-9.6185706418409858</c:v>
                </c:pt>
                <c:pt idx="10327">
                  <c:v>-9.5777111392234708</c:v>
                </c:pt>
                <c:pt idx="10328">
                  <c:v>-9.6185706418409858</c:v>
                </c:pt>
                <c:pt idx="10329">
                  <c:v>-9.6185706418409858</c:v>
                </c:pt>
                <c:pt idx="10330">
                  <c:v>-9.6185706418409858</c:v>
                </c:pt>
                <c:pt idx="10331">
                  <c:v>-9.6185706418409858</c:v>
                </c:pt>
                <c:pt idx="10332">
                  <c:v>-9.6185706418409858</c:v>
                </c:pt>
                <c:pt idx="10333">
                  <c:v>-9.5777111392234708</c:v>
                </c:pt>
                <c:pt idx="10334">
                  <c:v>-9.5777111392234708</c:v>
                </c:pt>
                <c:pt idx="10335">
                  <c:v>-9.5777111392234708</c:v>
                </c:pt>
                <c:pt idx="10336">
                  <c:v>-9.6185706418409858</c:v>
                </c:pt>
                <c:pt idx="10337">
                  <c:v>-9.6185706418409858</c:v>
                </c:pt>
                <c:pt idx="10338">
                  <c:v>-9.6185706418409858</c:v>
                </c:pt>
                <c:pt idx="10339">
                  <c:v>-9.6185706418409858</c:v>
                </c:pt>
                <c:pt idx="10340">
                  <c:v>-9.6185706418409858</c:v>
                </c:pt>
                <c:pt idx="10341">
                  <c:v>-9.6185706418409858</c:v>
                </c:pt>
                <c:pt idx="10342">
                  <c:v>-9.6185706418409858</c:v>
                </c:pt>
                <c:pt idx="10343">
                  <c:v>-9.6185706418409858</c:v>
                </c:pt>
                <c:pt idx="10344">
                  <c:v>-9.6594295411660216</c:v>
                </c:pt>
                <c:pt idx="10345">
                  <c:v>-9.6185706418409858</c:v>
                </c:pt>
                <c:pt idx="10346">
                  <c:v>-9.6185706418409858</c:v>
                </c:pt>
                <c:pt idx="10347">
                  <c:v>-9.6185706418409858</c:v>
                </c:pt>
                <c:pt idx="10348">
                  <c:v>-9.6185706418409858</c:v>
                </c:pt>
                <c:pt idx="10349">
                  <c:v>-9.6185706418409858</c:v>
                </c:pt>
                <c:pt idx="10350">
                  <c:v>-9.6185706418409858</c:v>
                </c:pt>
                <c:pt idx="10351">
                  <c:v>-9.6185706418409858</c:v>
                </c:pt>
                <c:pt idx="10352">
                  <c:v>-9.6594295411660216</c:v>
                </c:pt>
                <c:pt idx="10353">
                  <c:v>-9.6185706418409858</c:v>
                </c:pt>
                <c:pt idx="10354">
                  <c:v>-9.6594295411660216</c:v>
                </c:pt>
                <c:pt idx="10355">
                  <c:v>-9.6594295411660216</c:v>
                </c:pt>
                <c:pt idx="10356">
                  <c:v>-9.6185706418409858</c:v>
                </c:pt>
                <c:pt idx="10357">
                  <c:v>-9.6594295411660216</c:v>
                </c:pt>
                <c:pt idx="10358">
                  <c:v>-9.6594295411660216</c:v>
                </c:pt>
                <c:pt idx="10359">
                  <c:v>-9.6185706418409858</c:v>
                </c:pt>
                <c:pt idx="10360">
                  <c:v>-9.7002878371985766</c:v>
                </c:pt>
                <c:pt idx="10361">
                  <c:v>-9.6594295411660216</c:v>
                </c:pt>
                <c:pt idx="10362">
                  <c:v>-9.6594295411660216</c:v>
                </c:pt>
                <c:pt idx="10363">
                  <c:v>-9.6594295411660216</c:v>
                </c:pt>
                <c:pt idx="10364">
                  <c:v>-9.6594295411660216</c:v>
                </c:pt>
                <c:pt idx="10365">
                  <c:v>-9.6185706418409858</c:v>
                </c:pt>
                <c:pt idx="10366">
                  <c:v>-9.5777111392234708</c:v>
                </c:pt>
                <c:pt idx="10367">
                  <c:v>-9.6594295411660216</c:v>
                </c:pt>
                <c:pt idx="10368">
                  <c:v>-9.7002878371985766</c:v>
                </c:pt>
                <c:pt idx="10369">
                  <c:v>-9.6594295411660216</c:v>
                </c:pt>
                <c:pt idx="10370">
                  <c:v>-9.6594295411660216</c:v>
                </c:pt>
                <c:pt idx="10371">
                  <c:v>-9.6594295411660216</c:v>
                </c:pt>
                <c:pt idx="10372">
                  <c:v>-9.6185706418409858</c:v>
                </c:pt>
                <c:pt idx="10373">
                  <c:v>-9.5777111392234708</c:v>
                </c:pt>
                <c:pt idx="10374">
                  <c:v>-9.6185706418409858</c:v>
                </c:pt>
                <c:pt idx="10375">
                  <c:v>-9.5777111392234708</c:v>
                </c:pt>
                <c:pt idx="10376">
                  <c:v>-9.5777111392234708</c:v>
                </c:pt>
                <c:pt idx="10377">
                  <c:v>-9.5777111392234708</c:v>
                </c:pt>
                <c:pt idx="10378">
                  <c:v>-9.5777111392234708</c:v>
                </c:pt>
                <c:pt idx="10379">
                  <c:v>-9.5777111392234708</c:v>
                </c:pt>
                <c:pt idx="10380">
                  <c:v>-9.6185706418409858</c:v>
                </c:pt>
                <c:pt idx="10381">
                  <c:v>-9.6185706418409858</c:v>
                </c:pt>
                <c:pt idx="10382">
                  <c:v>-9.6185706418409858</c:v>
                </c:pt>
                <c:pt idx="10383">
                  <c:v>-9.5777111392234708</c:v>
                </c:pt>
                <c:pt idx="10384">
                  <c:v>-9.5777111392234708</c:v>
                </c:pt>
                <c:pt idx="10385">
                  <c:v>-9.5368510333134751</c:v>
                </c:pt>
                <c:pt idx="10386">
                  <c:v>-9.5368510333134751</c:v>
                </c:pt>
                <c:pt idx="10387">
                  <c:v>-9.6185706418409858</c:v>
                </c:pt>
                <c:pt idx="10388">
                  <c:v>-9.6185706418409858</c:v>
                </c:pt>
                <c:pt idx="10389">
                  <c:v>-9.6185706418409858</c:v>
                </c:pt>
                <c:pt idx="10390">
                  <c:v>-9.6594295411660216</c:v>
                </c:pt>
                <c:pt idx="10391">
                  <c:v>-9.6594295411660216</c:v>
                </c:pt>
                <c:pt idx="10392">
                  <c:v>-9.6594295411660216</c:v>
                </c:pt>
                <c:pt idx="10393">
                  <c:v>-9.6185706418409858</c:v>
                </c:pt>
                <c:pt idx="10394">
                  <c:v>-9.6185706418409858</c:v>
                </c:pt>
                <c:pt idx="10395">
                  <c:v>-9.6185706418409858</c:v>
                </c:pt>
                <c:pt idx="10396">
                  <c:v>-9.6185706418409858</c:v>
                </c:pt>
                <c:pt idx="10397">
                  <c:v>-9.6594295411660216</c:v>
                </c:pt>
                <c:pt idx="10398">
                  <c:v>-9.6594295411660216</c:v>
                </c:pt>
                <c:pt idx="10399">
                  <c:v>-9.6594295411660216</c:v>
                </c:pt>
                <c:pt idx="10400">
                  <c:v>-9.6185706418409858</c:v>
                </c:pt>
                <c:pt idx="10401">
                  <c:v>-9.6594295411660216</c:v>
                </c:pt>
                <c:pt idx="10402">
                  <c:v>-9.6594295411660216</c:v>
                </c:pt>
                <c:pt idx="10403">
                  <c:v>-9.6594295411660216</c:v>
                </c:pt>
                <c:pt idx="10404">
                  <c:v>-9.6185706418409858</c:v>
                </c:pt>
                <c:pt idx="10405">
                  <c:v>-9.6185706418409858</c:v>
                </c:pt>
                <c:pt idx="10406">
                  <c:v>-9.6185706418409858</c:v>
                </c:pt>
                <c:pt idx="10407">
                  <c:v>-9.6185706418409858</c:v>
                </c:pt>
                <c:pt idx="10408">
                  <c:v>-9.5368510333134751</c:v>
                </c:pt>
                <c:pt idx="10409">
                  <c:v>-9.5368510333134751</c:v>
                </c:pt>
                <c:pt idx="10410">
                  <c:v>-9.6185706418409858</c:v>
                </c:pt>
                <c:pt idx="10411">
                  <c:v>-9.6185706418409858</c:v>
                </c:pt>
                <c:pt idx="10412">
                  <c:v>-9.6185706418409858</c:v>
                </c:pt>
                <c:pt idx="10413">
                  <c:v>-9.6185706418409858</c:v>
                </c:pt>
                <c:pt idx="10414">
                  <c:v>-9.6594295411660216</c:v>
                </c:pt>
                <c:pt idx="10415">
                  <c:v>-9.6185706418409858</c:v>
                </c:pt>
                <c:pt idx="10416">
                  <c:v>-9.5777111392234708</c:v>
                </c:pt>
                <c:pt idx="10417">
                  <c:v>-9.6185706418409858</c:v>
                </c:pt>
                <c:pt idx="10418">
                  <c:v>-9.5777111392234708</c:v>
                </c:pt>
                <c:pt idx="10419">
                  <c:v>-9.6185706418409858</c:v>
                </c:pt>
                <c:pt idx="10420">
                  <c:v>-9.6185706418409858</c:v>
                </c:pt>
                <c:pt idx="10421">
                  <c:v>-9.6594295411660216</c:v>
                </c:pt>
                <c:pt idx="10422">
                  <c:v>-9.6594295411660216</c:v>
                </c:pt>
                <c:pt idx="10423">
                  <c:v>-9.6594295411660216</c:v>
                </c:pt>
                <c:pt idx="10424">
                  <c:v>-9.6594295411660216</c:v>
                </c:pt>
                <c:pt idx="10425">
                  <c:v>-9.6594295411660216</c:v>
                </c:pt>
                <c:pt idx="10426">
                  <c:v>-9.6594295411660216</c:v>
                </c:pt>
                <c:pt idx="10427">
                  <c:v>-9.6185706418409858</c:v>
                </c:pt>
                <c:pt idx="10428">
                  <c:v>-9.6594295411660216</c:v>
                </c:pt>
                <c:pt idx="10429">
                  <c:v>-9.6594295411660216</c:v>
                </c:pt>
                <c:pt idx="10430">
                  <c:v>-9.6185706418409858</c:v>
                </c:pt>
                <c:pt idx="10431">
                  <c:v>-9.6594295411660216</c:v>
                </c:pt>
                <c:pt idx="10432">
                  <c:v>-9.6594295411660216</c:v>
                </c:pt>
                <c:pt idx="10433">
                  <c:v>-9.6185706418409858</c:v>
                </c:pt>
                <c:pt idx="10434">
                  <c:v>-9.6185706418409858</c:v>
                </c:pt>
                <c:pt idx="10435">
                  <c:v>-9.6594295411660216</c:v>
                </c:pt>
                <c:pt idx="10436">
                  <c:v>-9.6594295411660216</c:v>
                </c:pt>
                <c:pt idx="10437">
                  <c:v>-9.6594295411660216</c:v>
                </c:pt>
                <c:pt idx="10438">
                  <c:v>-9.6185706418409858</c:v>
                </c:pt>
                <c:pt idx="10439">
                  <c:v>-9.6185706418409858</c:v>
                </c:pt>
                <c:pt idx="10440">
                  <c:v>-9.6185706418409858</c:v>
                </c:pt>
                <c:pt idx="10441">
                  <c:v>-9.6185706418409858</c:v>
                </c:pt>
                <c:pt idx="10442">
                  <c:v>-9.6185706418409858</c:v>
                </c:pt>
                <c:pt idx="10443">
                  <c:v>-9.6185706418409858</c:v>
                </c:pt>
                <c:pt idx="10444">
                  <c:v>-9.5777111392234708</c:v>
                </c:pt>
                <c:pt idx="10445">
                  <c:v>-9.5777111392234708</c:v>
                </c:pt>
                <c:pt idx="10446">
                  <c:v>-9.6185706418409858</c:v>
                </c:pt>
                <c:pt idx="10447">
                  <c:v>-9.6185706418409858</c:v>
                </c:pt>
                <c:pt idx="10448">
                  <c:v>-9.6185706418409858</c:v>
                </c:pt>
                <c:pt idx="10449">
                  <c:v>-9.6594295411660216</c:v>
                </c:pt>
                <c:pt idx="10450">
                  <c:v>-9.5777111392234708</c:v>
                </c:pt>
                <c:pt idx="10451">
                  <c:v>-9.5777111392234708</c:v>
                </c:pt>
                <c:pt idx="10452">
                  <c:v>-9.5777111392234708</c:v>
                </c:pt>
                <c:pt idx="10453">
                  <c:v>-9.6185706418409858</c:v>
                </c:pt>
                <c:pt idx="10454">
                  <c:v>-9.6185706418409858</c:v>
                </c:pt>
                <c:pt idx="10455">
                  <c:v>-9.5777111392234708</c:v>
                </c:pt>
                <c:pt idx="10456">
                  <c:v>-9.5777111392234708</c:v>
                </c:pt>
                <c:pt idx="10457">
                  <c:v>-9.6185706418409858</c:v>
                </c:pt>
                <c:pt idx="10458">
                  <c:v>-9.6185706418409858</c:v>
                </c:pt>
                <c:pt idx="10459">
                  <c:v>-9.6185706418409858</c:v>
                </c:pt>
                <c:pt idx="10460">
                  <c:v>-9.6594295411660216</c:v>
                </c:pt>
                <c:pt idx="10461">
                  <c:v>-9.6185706418409858</c:v>
                </c:pt>
                <c:pt idx="10462">
                  <c:v>-9.6594295411660216</c:v>
                </c:pt>
                <c:pt idx="10463">
                  <c:v>-9.6594295411660216</c:v>
                </c:pt>
                <c:pt idx="10464">
                  <c:v>-9.6594295411660216</c:v>
                </c:pt>
                <c:pt idx="10465">
                  <c:v>-9.7002878371985766</c:v>
                </c:pt>
                <c:pt idx="10466">
                  <c:v>-9.6594295411660216</c:v>
                </c:pt>
                <c:pt idx="10467">
                  <c:v>-9.6185706418409858</c:v>
                </c:pt>
                <c:pt idx="10468">
                  <c:v>-9.6185706418409858</c:v>
                </c:pt>
                <c:pt idx="10469">
                  <c:v>-9.6594295411660216</c:v>
                </c:pt>
                <c:pt idx="10470">
                  <c:v>-9.6185706418409858</c:v>
                </c:pt>
                <c:pt idx="10471">
                  <c:v>-9.5777111392234708</c:v>
                </c:pt>
                <c:pt idx="10472">
                  <c:v>-9.5777111392234708</c:v>
                </c:pt>
                <c:pt idx="10473">
                  <c:v>-9.5777111392234708</c:v>
                </c:pt>
                <c:pt idx="10474">
                  <c:v>-9.6185706418409858</c:v>
                </c:pt>
                <c:pt idx="10475">
                  <c:v>-9.5777111392234708</c:v>
                </c:pt>
                <c:pt idx="10476">
                  <c:v>-9.5777111392234708</c:v>
                </c:pt>
                <c:pt idx="10477">
                  <c:v>-9.6185706418409858</c:v>
                </c:pt>
                <c:pt idx="10478">
                  <c:v>-9.6185706418409858</c:v>
                </c:pt>
                <c:pt idx="10479">
                  <c:v>-9.5777111392234708</c:v>
                </c:pt>
                <c:pt idx="10480">
                  <c:v>-9.5777111392234708</c:v>
                </c:pt>
                <c:pt idx="10481">
                  <c:v>-9.6185706418409858</c:v>
                </c:pt>
                <c:pt idx="10482">
                  <c:v>-9.6185706418409858</c:v>
                </c:pt>
                <c:pt idx="10483">
                  <c:v>-9.6185706418409858</c:v>
                </c:pt>
                <c:pt idx="10484">
                  <c:v>-9.6185706418409858</c:v>
                </c:pt>
                <c:pt idx="10485">
                  <c:v>-9.6185706418409858</c:v>
                </c:pt>
                <c:pt idx="10486">
                  <c:v>-9.6594295411660216</c:v>
                </c:pt>
                <c:pt idx="10487">
                  <c:v>-9.6594295411660216</c:v>
                </c:pt>
                <c:pt idx="10488">
                  <c:v>-9.6594295411660216</c:v>
                </c:pt>
                <c:pt idx="10489">
                  <c:v>-9.7002878371985766</c:v>
                </c:pt>
                <c:pt idx="10490">
                  <c:v>-9.6594295411660216</c:v>
                </c:pt>
                <c:pt idx="10491">
                  <c:v>-9.6594295411660216</c:v>
                </c:pt>
                <c:pt idx="10492">
                  <c:v>-9.6594295411660216</c:v>
                </c:pt>
                <c:pt idx="10493">
                  <c:v>-9.6185706418409858</c:v>
                </c:pt>
                <c:pt idx="10494">
                  <c:v>-9.6594295411660216</c:v>
                </c:pt>
                <c:pt idx="10495">
                  <c:v>-9.6594295411660216</c:v>
                </c:pt>
                <c:pt idx="10496">
                  <c:v>-9.6594295411660216</c:v>
                </c:pt>
                <c:pt idx="10497">
                  <c:v>-9.6594295411660216</c:v>
                </c:pt>
                <c:pt idx="10498">
                  <c:v>-9.6594295411660216</c:v>
                </c:pt>
                <c:pt idx="10499">
                  <c:v>-9.6594295411660216</c:v>
                </c:pt>
                <c:pt idx="10500">
                  <c:v>-9.6185706418409858</c:v>
                </c:pt>
                <c:pt idx="10501">
                  <c:v>-9.6185706418409858</c:v>
                </c:pt>
                <c:pt idx="10502">
                  <c:v>-9.6185706418409858</c:v>
                </c:pt>
                <c:pt idx="10503">
                  <c:v>-9.6185706418409858</c:v>
                </c:pt>
                <c:pt idx="10504">
                  <c:v>-9.6185706418409858</c:v>
                </c:pt>
                <c:pt idx="10505">
                  <c:v>-9.6185706418409858</c:v>
                </c:pt>
                <c:pt idx="10506">
                  <c:v>-9.6594295411660216</c:v>
                </c:pt>
                <c:pt idx="10507">
                  <c:v>-9.6594295411660216</c:v>
                </c:pt>
                <c:pt idx="10508">
                  <c:v>-9.7002878371985766</c:v>
                </c:pt>
                <c:pt idx="10509">
                  <c:v>-9.7002878371985766</c:v>
                </c:pt>
                <c:pt idx="10510">
                  <c:v>-9.6594295411660216</c:v>
                </c:pt>
                <c:pt idx="10511">
                  <c:v>-9.6185706418409858</c:v>
                </c:pt>
                <c:pt idx="10512">
                  <c:v>-9.6185706418409858</c:v>
                </c:pt>
                <c:pt idx="10513">
                  <c:v>-9.6185706418409858</c:v>
                </c:pt>
                <c:pt idx="10514">
                  <c:v>-9.6185706418409858</c:v>
                </c:pt>
                <c:pt idx="10515">
                  <c:v>-9.5777111392234708</c:v>
                </c:pt>
                <c:pt idx="10516">
                  <c:v>-9.5777111392234708</c:v>
                </c:pt>
                <c:pt idx="10517">
                  <c:v>-9.6185706418409858</c:v>
                </c:pt>
                <c:pt idx="10518">
                  <c:v>-9.6185706418409858</c:v>
                </c:pt>
                <c:pt idx="10519">
                  <c:v>-9.6185706418409858</c:v>
                </c:pt>
                <c:pt idx="10520">
                  <c:v>-9.6594295411660216</c:v>
                </c:pt>
                <c:pt idx="10521">
                  <c:v>-9.6594295411660216</c:v>
                </c:pt>
                <c:pt idx="10522">
                  <c:v>-9.7002878371985766</c:v>
                </c:pt>
                <c:pt idx="10523">
                  <c:v>-9.6594295411660216</c:v>
                </c:pt>
                <c:pt idx="10524">
                  <c:v>-9.6185706418409858</c:v>
                </c:pt>
                <c:pt idx="10525">
                  <c:v>-9.6185706418409858</c:v>
                </c:pt>
                <c:pt idx="10526">
                  <c:v>-9.6185706418409858</c:v>
                </c:pt>
                <c:pt idx="10527">
                  <c:v>-9.6185706418409858</c:v>
                </c:pt>
                <c:pt idx="10528">
                  <c:v>-9.5777111392234708</c:v>
                </c:pt>
                <c:pt idx="10529">
                  <c:v>-9.5777111392234708</c:v>
                </c:pt>
                <c:pt idx="10530">
                  <c:v>-9.5777111392234708</c:v>
                </c:pt>
                <c:pt idx="10531">
                  <c:v>-9.6185706418409858</c:v>
                </c:pt>
                <c:pt idx="10532">
                  <c:v>-9.6185706418409858</c:v>
                </c:pt>
                <c:pt idx="10533">
                  <c:v>-9.6185706418409858</c:v>
                </c:pt>
                <c:pt idx="10534">
                  <c:v>-9.6185706418409858</c:v>
                </c:pt>
                <c:pt idx="10535">
                  <c:v>-9.6185706418409858</c:v>
                </c:pt>
                <c:pt idx="10536">
                  <c:v>-9.5777111392234708</c:v>
                </c:pt>
                <c:pt idx="10537">
                  <c:v>-9.6185706418409858</c:v>
                </c:pt>
                <c:pt idx="10538">
                  <c:v>-9.6185706418409858</c:v>
                </c:pt>
                <c:pt idx="10539">
                  <c:v>-9.6185706418409858</c:v>
                </c:pt>
                <c:pt idx="10540">
                  <c:v>-9.6185706418409858</c:v>
                </c:pt>
                <c:pt idx="10541">
                  <c:v>-9.6185706418409858</c:v>
                </c:pt>
                <c:pt idx="10542">
                  <c:v>-9.6185706418409858</c:v>
                </c:pt>
                <c:pt idx="10543">
                  <c:v>-9.6185706418409858</c:v>
                </c:pt>
                <c:pt idx="10544">
                  <c:v>-9.6185706418409858</c:v>
                </c:pt>
                <c:pt idx="10545">
                  <c:v>-9.6185706418409858</c:v>
                </c:pt>
                <c:pt idx="10546">
                  <c:v>-9.6185706418409858</c:v>
                </c:pt>
                <c:pt idx="10547">
                  <c:v>-9.6594295411660216</c:v>
                </c:pt>
                <c:pt idx="10548">
                  <c:v>-9.6594295411660216</c:v>
                </c:pt>
                <c:pt idx="10549">
                  <c:v>-9.6594295411660216</c:v>
                </c:pt>
                <c:pt idx="10550">
                  <c:v>-9.6185706418409858</c:v>
                </c:pt>
                <c:pt idx="10551">
                  <c:v>-9.6185706418409858</c:v>
                </c:pt>
                <c:pt idx="10552">
                  <c:v>-9.6594295411660216</c:v>
                </c:pt>
                <c:pt idx="10553">
                  <c:v>-9.6185706418409858</c:v>
                </c:pt>
                <c:pt idx="10554">
                  <c:v>-9.6594295411660216</c:v>
                </c:pt>
                <c:pt idx="10555">
                  <c:v>-9.6594295411660216</c:v>
                </c:pt>
                <c:pt idx="10556">
                  <c:v>-9.6594295411660216</c:v>
                </c:pt>
                <c:pt idx="10557">
                  <c:v>-9.6594295411660216</c:v>
                </c:pt>
                <c:pt idx="10558">
                  <c:v>-9.6594295411660216</c:v>
                </c:pt>
                <c:pt idx="10559">
                  <c:v>-9.6594295411660216</c:v>
                </c:pt>
                <c:pt idx="10560">
                  <c:v>-9.6594295411660216</c:v>
                </c:pt>
                <c:pt idx="10561">
                  <c:v>-9.6594295411660216</c:v>
                </c:pt>
                <c:pt idx="10562">
                  <c:v>-9.6594295411660216</c:v>
                </c:pt>
                <c:pt idx="10563">
                  <c:v>-9.7002878371985766</c:v>
                </c:pt>
                <c:pt idx="10564">
                  <c:v>-9.7002878371985766</c:v>
                </c:pt>
                <c:pt idx="10565">
                  <c:v>-9.7002878371985766</c:v>
                </c:pt>
                <c:pt idx="10566">
                  <c:v>-9.6594295411660216</c:v>
                </c:pt>
                <c:pt idx="10567">
                  <c:v>-9.6594295411660216</c:v>
                </c:pt>
                <c:pt idx="10568">
                  <c:v>-9.6594295411660216</c:v>
                </c:pt>
                <c:pt idx="10569">
                  <c:v>-9.6594295411660216</c:v>
                </c:pt>
                <c:pt idx="10570">
                  <c:v>-9.6594295411660216</c:v>
                </c:pt>
                <c:pt idx="10571">
                  <c:v>-9.6594295411660216</c:v>
                </c:pt>
                <c:pt idx="10572">
                  <c:v>-9.6185706418409858</c:v>
                </c:pt>
                <c:pt idx="10573">
                  <c:v>-9.6185706418409858</c:v>
                </c:pt>
                <c:pt idx="10574">
                  <c:v>-9.6594295411660216</c:v>
                </c:pt>
                <c:pt idx="10575">
                  <c:v>-9.6594295411660216</c:v>
                </c:pt>
                <c:pt idx="10576">
                  <c:v>-9.6185706418409858</c:v>
                </c:pt>
                <c:pt idx="10577">
                  <c:v>-9.6185706418409858</c:v>
                </c:pt>
                <c:pt idx="10578">
                  <c:v>-9.6185706418409858</c:v>
                </c:pt>
                <c:pt idx="10579">
                  <c:v>-9.6185706418409858</c:v>
                </c:pt>
                <c:pt idx="10580">
                  <c:v>-9.6185706418409858</c:v>
                </c:pt>
                <c:pt idx="10581">
                  <c:v>-9.5777111392234708</c:v>
                </c:pt>
                <c:pt idx="10582">
                  <c:v>-9.5777111392234708</c:v>
                </c:pt>
                <c:pt idx="10583">
                  <c:v>-9.5777111392234708</c:v>
                </c:pt>
                <c:pt idx="10584">
                  <c:v>-9.5368510333134751</c:v>
                </c:pt>
                <c:pt idx="10585">
                  <c:v>-9.5777111392234708</c:v>
                </c:pt>
                <c:pt idx="10586">
                  <c:v>-9.5777111392234708</c:v>
                </c:pt>
                <c:pt idx="10587">
                  <c:v>-9.6185706418409858</c:v>
                </c:pt>
                <c:pt idx="10588">
                  <c:v>-9.5777111392234708</c:v>
                </c:pt>
                <c:pt idx="10589">
                  <c:v>-9.6185706418409858</c:v>
                </c:pt>
                <c:pt idx="10590">
                  <c:v>-9.5777111392234708</c:v>
                </c:pt>
                <c:pt idx="10591">
                  <c:v>-9.5777111392234708</c:v>
                </c:pt>
                <c:pt idx="10592">
                  <c:v>-9.6185706418409858</c:v>
                </c:pt>
                <c:pt idx="10593">
                  <c:v>-9.5777111392234708</c:v>
                </c:pt>
                <c:pt idx="10594">
                  <c:v>-9.6185706418409858</c:v>
                </c:pt>
                <c:pt idx="10595">
                  <c:v>-9.6185706418409858</c:v>
                </c:pt>
                <c:pt idx="10596">
                  <c:v>-9.6185706418409858</c:v>
                </c:pt>
                <c:pt idx="10597">
                  <c:v>-9.6185706418409858</c:v>
                </c:pt>
                <c:pt idx="10598">
                  <c:v>-9.6185706418409858</c:v>
                </c:pt>
                <c:pt idx="10599">
                  <c:v>-9.6594295411660216</c:v>
                </c:pt>
                <c:pt idx="10600">
                  <c:v>-9.6594295411660216</c:v>
                </c:pt>
                <c:pt idx="10601">
                  <c:v>-9.6594295411660216</c:v>
                </c:pt>
                <c:pt idx="10602">
                  <c:v>-9.6594295411660216</c:v>
                </c:pt>
                <c:pt idx="10603">
                  <c:v>-9.6185706418409858</c:v>
                </c:pt>
                <c:pt idx="10604">
                  <c:v>-9.6594295411660216</c:v>
                </c:pt>
                <c:pt idx="10605">
                  <c:v>-9.6185706418409858</c:v>
                </c:pt>
                <c:pt idx="10606">
                  <c:v>-9.6594295411660216</c:v>
                </c:pt>
                <c:pt idx="10607">
                  <c:v>-9.6594295411660216</c:v>
                </c:pt>
                <c:pt idx="10608">
                  <c:v>-9.6185706418409858</c:v>
                </c:pt>
                <c:pt idx="10609">
                  <c:v>-9.6185706418409858</c:v>
                </c:pt>
                <c:pt idx="10610">
                  <c:v>-9.5777111392234708</c:v>
                </c:pt>
                <c:pt idx="10611">
                  <c:v>-9.6185706418409858</c:v>
                </c:pt>
                <c:pt idx="10612">
                  <c:v>-9.5777111392234708</c:v>
                </c:pt>
                <c:pt idx="10613">
                  <c:v>-9.5777111392234708</c:v>
                </c:pt>
                <c:pt idx="10614">
                  <c:v>-9.6185706418409858</c:v>
                </c:pt>
                <c:pt idx="10615">
                  <c:v>-9.6185706418409858</c:v>
                </c:pt>
                <c:pt idx="10616">
                  <c:v>-9.6594295411660216</c:v>
                </c:pt>
                <c:pt idx="10617">
                  <c:v>-9.6185706418409858</c:v>
                </c:pt>
                <c:pt idx="10618">
                  <c:v>-9.7002878371985766</c:v>
                </c:pt>
                <c:pt idx="10619">
                  <c:v>-9.6594295411660216</c:v>
                </c:pt>
                <c:pt idx="10620">
                  <c:v>-9.6594295411660216</c:v>
                </c:pt>
                <c:pt idx="10621">
                  <c:v>-9.6594295411660216</c:v>
                </c:pt>
                <c:pt idx="10622">
                  <c:v>-9.6185706418409858</c:v>
                </c:pt>
                <c:pt idx="10623">
                  <c:v>-9.6185706418409858</c:v>
                </c:pt>
                <c:pt idx="10624">
                  <c:v>-9.6594295411660216</c:v>
                </c:pt>
                <c:pt idx="10625">
                  <c:v>-9.7002878371985766</c:v>
                </c:pt>
                <c:pt idx="10626">
                  <c:v>-9.7002878371985766</c:v>
                </c:pt>
                <c:pt idx="10627">
                  <c:v>-9.7002878371985766</c:v>
                </c:pt>
                <c:pt idx="10628">
                  <c:v>-9.7002878371985766</c:v>
                </c:pt>
                <c:pt idx="10629">
                  <c:v>-9.7002878371985766</c:v>
                </c:pt>
                <c:pt idx="10630">
                  <c:v>-9.6594295411660216</c:v>
                </c:pt>
                <c:pt idx="10631">
                  <c:v>-9.6594295411660216</c:v>
                </c:pt>
                <c:pt idx="10632">
                  <c:v>-9.6594295411660216</c:v>
                </c:pt>
                <c:pt idx="10633">
                  <c:v>-9.6594295411660216</c:v>
                </c:pt>
                <c:pt idx="10634">
                  <c:v>-9.6594295411660216</c:v>
                </c:pt>
                <c:pt idx="10635">
                  <c:v>-9.6594295411660216</c:v>
                </c:pt>
                <c:pt idx="10636">
                  <c:v>-9.6594295411660216</c:v>
                </c:pt>
                <c:pt idx="10637">
                  <c:v>-9.6594295411660216</c:v>
                </c:pt>
                <c:pt idx="10638">
                  <c:v>-9.6594295411660216</c:v>
                </c:pt>
                <c:pt idx="10639">
                  <c:v>-9.6594295411660216</c:v>
                </c:pt>
                <c:pt idx="10640">
                  <c:v>-9.6185706418409858</c:v>
                </c:pt>
                <c:pt idx="10641">
                  <c:v>-9.6185706418409858</c:v>
                </c:pt>
                <c:pt idx="10642">
                  <c:v>-9.5777111392234708</c:v>
                </c:pt>
                <c:pt idx="10643">
                  <c:v>-9.6185706418409858</c:v>
                </c:pt>
                <c:pt idx="10644">
                  <c:v>-9.5777111392234708</c:v>
                </c:pt>
                <c:pt idx="10645">
                  <c:v>-9.5777111392234708</c:v>
                </c:pt>
                <c:pt idx="10646">
                  <c:v>-9.5777111392234708</c:v>
                </c:pt>
                <c:pt idx="10647">
                  <c:v>-9.5777111392234708</c:v>
                </c:pt>
                <c:pt idx="10648">
                  <c:v>-9.5777111392234708</c:v>
                </c:pt>
                <c:pt idx="10649">
                  <c:v>-9.5777111392234708</c:v>
                </c:pt>
                <c:pt idx="10650">
                  <c:v>-9.6185706418409858</c:v>
                </c:pt>
                <c:pt idx="10651">
                  <c:v>-9.6185706418409858</c:v>
                </c:pt>
                <c:pt idx="10652">
                  <c:v>-9.6185706418409858</c:v>
                </c:pt>
                <c:pt idx="10653">
                  <c:v>-9.6185706418409858</c:v>
                </c:pt>
                <c:pt idx="10654">
                  <c:v>-9.5777111392234708</c:v>
                </c:pt>
                <c:pt idx="10655">
                  <c:v>-9.5777111392234708</c:v>
                </c:pt>
                <c:pt idx="10656">
                  <c:v>-9.6185706418409858</c:v>
                </c:pt>
                <c:pt idx="10657">
                  <c:v>-9.6185706418409858</c:v>
                </c:pt>
                <c:pt idx="10658">
                  <c:v>-9.5777111392234708</c:v>
                </c:pt>
                <c:pt idx="10659">
                  <c:v>-9.5777111392234708</c:v>
                </c:pt>
                <c:pt idx="10660">
                  <c:v>-9.5777111392234708</c:v>
                </c:pt>
                <c:pt idx="10661">
                  <c:v>-9.6185706418409858</c:v>
                </c:pt>
                <c:pt idx="10662">
                  <c:v>-9.6594295411660216</c:v>
                </c:pt>
                <c:pt idx="10663">
                  <c:v>-9.6594295411660216</c:v>
                </c:pt>
                <c:pt idx="10664">
                  <c:v>-9.6594295411660216</c:v>
                </c:pt>
                <c:pt idx="10665">
                  <c:v>-9.6594295411660216</c:v>
                </c:pt>
                <c:pt idx="10666">
                  <c:v>-9.6185706418409858</c:v>
                </c:pt>
                <c:pt idx="10667">
                  <c:v>-9.6185706418409858</c:v>
                </c:pt>
                <c:pt idx="10668">
                  <c:v>-9.6185706418409858</c:v>
                </c:pt>
                <c:pt idx="10669">
                  <c:v>-9.6185706418409858</c:v>
                </c:pt>
                <c:pt idx="10670">
                  <c:v>-9.6594295411660216</c:v>
                </c:pt>
                <c:pt idx="10671">
                  <c:v>-9.6185706418409858</c:v>
                </c:pt>
                <c:pt idx="10672">
                  <c:v>-9.6185706418409858</c:v>
                </c:pt>
                <c:pt idx="10673">
                  <c:v>-9.6185706418409858</c:v>
                </c:pt>
                <c:pt idx="10674">
                  <c:v>-9.5777111392234708</c:v>
                </c:pt>
                <c:pt idx="10675">
                  <c:v>-9.6185706418409858</c:v>
                </c:pt>
                <c:pt idx="10676">
                  <c:v>-9.6185706418409858</c:v>
                </c:pt>
                <c:pt idx="10677">
                  <c:v>-9.6185706418409858</c:v>
                </c:pt>
                <c:pt idx="10678">
                  <c:v>-9.6185706418409858</c:v>
                </c:pt>
                <c:pt idx="10679">
                  <c:v>-9.6185706418409858</c:v>
                </c:pt>
                <c:pt idx="10680">
                  <c:v>-9.6594295411660216</c:v>
                </c:pt>
                <c:pt idx="10681">
                  <c:v>-9.6185706418409858</c:v>
                </c:pt>
                <c:pt idx="10682">
                  <c:v>-9.6185706418409858</c:v>
                </c:pt>
                <c:pt idx="10683">
                  <c:v>-9.6185706418409858</c:v>
                </c:pt>
                <c:pt idx="10684">
                  <c:v>-9.6594295411660216</c:v>
                </c:pt>
                <c:pt idx="10685">
                  <c:v>-9.6185706418409858</c:v>
                </c:pt>
                <c:pt idx="10686">
                  <c:v>-9.6185706418409858</c:v>
                </c:pt>
                <c:pt idx="10687">
                  <c:v>-9.6594295411660216</c:v>
                </c:pt>
                <c:pt idx="10688">
                  <c:v>-9.6185706418409858</c:v>
                </c:pt>
                <c:pt idx="10689">
                  <c:v>-9.5777111392234708</c:v>
                </c:pt>
                <c:pt idx="10690">
                  <c:v>-9.6185706418409858</c:v>
                </c:pt>
                <c:pt idx="10691">
                  <c:v>-9.6594295411660216</c:v>
                </c:pt>
                <c:pt idx="10692">
                  <c:v>-9.6594295411660216</c:v>
                </c:pt>
                <c:pt idx="10693">
                  <c:v>-9.6594295411660216</c:v>
                </c:pt>
                <c:pt idx="10694">
                  <c:v>-9.6594295411660216</c:v>
                </c:pt>
                <c:pt idx="10695">
                  <c:v>-9.6594295411660216</c:v>
                </c:pt>
                <c:pt idx="10696">
                  <c:v>-9.6594295411660216</c:v>
                </c:pt>
                <c:pt idx="10697">
                  <c:v>-9.7002878371985766</c:v>
                </c:pt>
                <c:pt idx="10698">
                  <c:v>-9.7411455299386542</c:v>
                </c:pt>
                <c:pt idx="10699">
                  <c:v>-9.7002878371985766</c:v>
                </c:pt>
                <c:pt idx="10700">
                  <c:v>-9.7002878371985766</c:v>
                </c:pt>
                <c:pt idx="10701">
                  <c:v>-9.6594295411660216</c:v>
                </c:pt>
                <c:pt idx="10702">
                  <c:v>-9.7002878371985766</c:v>
                </c:pt>
                <c:pt idx="10703">
                  <c:v>-9.7002878371985766</c:v>
                </c:pt>
                <c:pt idx="10704">
                  <c:v>-9.6594295411660216</c:v>
                </c:pt>
                <c:pt idx="10705">
                  <c:v>-9.6594295411660216</c:v>
                </c:pt>
                <c:pt idx="10706">
                  <c:v>-9.6594295411660216</c:v>
                </c:pt>
                <c:pt idx="10707">
                  <c:v>-9.6185706418409858</c:v>
                </c:pt>
                <c:pt idx="10708">
                  <c:v>-9.6185706418409858</c:v>
                </c:pt>
                <c:pt idx="10709">
                  <c:v>-9.6185706418409858</c:v>
                </c:pt>
                <c:pt idx="10710">
                  <c:v>-9.5777111392234708</c:v>
                </c:pt>
                <c:pt idx="10711">
                  <c:v>-9.6185706418409858</c:v>
                </c:pt>
                <c:pt idx="10712">
                  <c:v>-9.5777111392234708</c:v>
                </c:pt>
                <c:pt idx="10713">
                  <c:v>-9.6185706418409858</c:v>
                </c:pt>
                <c:pt idx="10714">
                  <c:v>-9.6185706418409858</c:v>
                </c:pt>
                <c:pt idx="10715">
                  <c:v>-9.5777111392234708</c:v>
                </c:pt>
                <c:pt idx="10716">
                  <c:v>-9.5368510333134751</c:v>
                </c:pt>
                <c:pt idx="10717">
                  <c:v>-9.5777111392234708</c:v>
                </c:pt>
                <c:pt idx="10718">
                  <c:v>-9.5777111392234708</c:v>
                </c:pt>
                <c:pt idx="10719">
                  <c:v>-9.6185706418409858</c:v>
                </c:pt>
                <c:pt idx="10720">
                  <c:v>-9.6594295411660216</c:v>
                </c:pt>
                <c:pt idx="10721">
                  <c:v>-9.6594295411660216</c:v>
                </c:pt>
                <c:pt idx="10722">
                  <c:v>-9.6185706418409858</c:v>
                </c:pt>
                <c:pt idx="10723">
                  <c:v>-9.6185706418409858</c:v>
                </c:pt>
                <c:pt idx="10724">
                  <c:v>-9.6185706418409858</c:v>
                </c:pt>
                <c:pt idx="10725">
                  <c:v>-9.5777111392234708</c:v>
                </c:pt>
                <c:pt idx="10726">
                  <c:v>-9.6185706418409858</c:v>
                </c:pt>
                <c:pt idx="10727">
                  <c:v>-9.6185706418409858</c:v>
                </c:pt>
                <c:pt idx="10728">
                  <c:v>-9.6594295411660216</c:v>
                </c:pt>
                <c:pt idx="10729">
                  <c:v>-9.6185706418409858</c:v>
                </c:pt>
                <c:pt idx="10730">
                  <c:v>-9.5777111392234708</c:v>
                </c:pt>
                <c:pt idx="10731">
                  <c:v>-9.5777111392234708</c:v>
                </c:pt>
                <c:pt idx="10732">
                  <c:v>-9.5777111392234708</c:v>
                </c:pt>
                <c:pt idx="10733">
                  <c:v>-9.5777111392234708</c:v>
                </c:pt>
                <c:pt idx="10734">
                  <c:v>-9.6594295411660216</c:v>
                </c:pt>
                <c:pt idx="10735">
                  <c:v>-9.6185706418409858</c:v>
                </c:pt>
                <c:pt idx="10736">
                  <c:v>-9.6185706418409858</c:v>
                </c:pt>
                <c:pt idx="10737">
                  <c:v>-9.6185706418409858</c:v>
                </c:pt>
                <c:pt idx="10738">
                  <c:v>-9.6594295411660216</c:v>
                </c:pt>
                <c:pt idx="10739">
                  <c:v>-9.6594295411660216</c:v>
                </c:pt>
                <c:pt idx="10740">
                  <c:v>-9.6185706418409858</c:v>
                </c:pt>
                <c:pt idx="10741">
                  <c:v>-9.5777111392234708</c:v>
                </c:pt>
                <c:pt idx="10742">
                  <c:v>-9.6185706418409858</c:v>
                </c:pt>
                <c:pt idx="10743">
                  <c:v>-9.6185706418409858</c:v>
                </c:pt>
                <c:pt idx="10744">
                  <c:v>-9.6185706418409858</c:v>
                </c:pt>
                <c:pt idx="10745">
                  <c:v>-9.6185706418409858</c:v>
                </c:pt>
                <c:pt idx="10746">
                  <c:v>-9.6185706418409858</c:v>
                </c:pt>
                <c:pt idx="10747">
                  <c:v>-9.6185706418409858</c:v>
                </c:pt>
                <c:pt idx="10748">
                  <c:v>-9.6594295411660216</c:v>
                </c:pt>
                <c:pt idx="10749">
                  <c:v>-9.6594295411660216</c:v>
                </c:pt>
                <c:pt idx="10750">
                  <c:v>-9.6594295411660216</c:v>
                </c:pt>
                <c:pt idx="10751">
                  <c:v>-9.6594295411660216</c:v>
                </c:pt>
                <c:pt idx="10752">
                  <c:v>-9.6185706418409858</c:v>
                </c:pt>
                <c:pt idx="10753">
                  <c:v>-9.6185706418409858</c:v>
                </c:pt>
                <c:pt idx="10754">
                  <c:v>-9.5777111392234708</c:v>
                </c:pt>
                <c:pt idx="10755">
                  <c:v>-9.6185706418409858</c:v>
                </c:pt>
                <c:pt idx="10756">
                  <c:v>-9.6185706418409858</c:v>
                </c:pt>
                <c:pt idx="10757">
                  <c:v>-9.6185706418409858</c:v>
                </c:pt>
                <c:pt idx="10758">
                  <c:v>-9.6185706418409858</c:v>
                </c:pt>
                <c:pt idx="10759">
                  <c:v>-9.6185706418409858</c:v>
                </c:pt>
                <c:pt idx="10760">
                  <c:v>-9.5777111392234708</c:v>
                </c:pt>
                <c:pt idx="10761">
                  <c:v>-9.6185706418409858</c:v>
                </c:pt>
                <c:pt idx="10762">
                  <c:v>-9.6185706418409858</c:v>
                </c:pt>
                <c:pt idx="10763">
                  <c:v>-9.6594295411660216</c:v>
                </c:pt>
                <c:pt idx="10764">
                  <c:v>-9.6594295411660216</c:v>
                </c:pt>
                <c:pt idx="10765">
                  <c:v>-9.6185706418409858</c:v>
                </c:pt>
                <c:pt idx="10766">
                  <c:v>-9.6185706418409858</c:v>
                </c:pt>
                <c:pt idx="10767">
                  <c:v>-9.6185706418409858</c:v>
                </c:pt>
                <c:pt idx="10768">
                  <c:v>-9.6594295411660216</c:v>
                </c:pt>
                <c:pt idx="10769">
                  <c:v>-9.7002878371985766</c:v>
                </c:pt>
                <c:pt idx="10770">
                  <c:v>-9.6594295411660216</c:v>
                </c:pt>
                <c:pt idx="10771">
                  <c:v>-9.7002878371985766</c:v>
                </c:pt>
                <c:pt idx="10772">
                  <c:v>-9.7002878371985766</c:v>
                </c:pt>
                <c:pt idx="10773">
                  <c:v>-9.7002878371985766</c:v>
                </c:pt>
                <c:pt idx="10774">
                  <c:v>-9.7002878371985766</c:v>
                </c:pt>
                <c:pt idx="10775">
                  <c:v>-9.7002878371985766</c:v>
                </c:pt>
                <c:pt idx="10776">
                  <c:v>-9.6594295411660216</c:v>
                </c:pt>
                <c:pt idx="10777">
                  <c:v>-9.6185706418409858</c:v>
                </c:pt>
                <c:pt idx="10778">
                  <c:v>-9.6594295411660216</c:v>
                </c:pt>
                <c:pt idx="10779">
                  <c:v>-9.6594295411660216</c:v>
                </c:pt>
                <c:pt idx="10780">
                  <c:v>-9.6594295411660216</c:v>
                </c:pt>
                <c:pt idx="10781">
                  <c:v>-9.6185706418409858</c:v>
                </c:pt>
                <c:pt idx="10782">
                  <c:v>-9.6594295411660216</c:v>
                </c:pt>
                <c:pt idx="10783">
                  <c:v>-9.6185706418409858</c:v>
                </c:pt>
                <c:pt idx="10784">
                  <c:v>-9.5777111392234708</c:v>
                </c:pt>
                <c:pt idx="10785">
                  <c:v>-9.6185706418409858</c:v>
                </c:pt>
                <c:pt idx="10786">
                  <c:v>-9.5777111392234708</c:v>
                </c:pt>
                <c:pt idx="10787">
                  <c:v>-9.6185706418409858</c:v>
                </c:pt>
                <c:pt idx="10788">
                  <c:v>-9.5777111392234708</c:v>
                </c:pt>
                <c:pt idx="10789">
                  <c:v>-9.5777111392234708</c:v>
                </c:pt>
                <c:pt idx="10790">
                  <c:v>-9.5777111392234708</c:v>
                </c:pt>
                <c:pt idx="10791">
                  <c:v>-9.5777111392234708</c:v>
                </c:pt>
                <c:pt idx="10792">
                  <c:v>-9.6185706418409858</c:v>
                </c:pt>
                <c:pt idx="10793">
                  <c:v>-9.6594295411660216</c:v>
                </c:pt>
                <c:pt idx="10794">
                  <c:v>-9.6185706418409858</c:v>
                </c:pt>
                <c:pt idx="10795">
                  <c:v>-9.5777111392234708</c:v>
                </c:pt>
                <c:pt idx="10796">
                  <c:v>-9.5777111392234708</c:v>
                </c:pt>
                <c:pt idx="10797">
                  <c:v>-9.5777111392234708</c:v>
                </c:pt>
                <c:pt idx="10798">
                  <c:v>-9.5777111392234708</c:v>
                </c:pt>
                <c:pt idx="10799">
                  <c:v>-9.6185706418409858</c:v>
                </c:pt>
                <c:pt idx="10800">
                  <c:v>-9.6594295411660216</c:v>
                </c:pt>
                <c:pt idx="10801">
                  <c:v>-9.6185706418409858</c:v>
                </c:pt>
                <c:pt idx="10802">
                  <c:v>-9.6185706418409858</c:v>
                </c:pt>
                <c:pt idx="10803">
                  <c:v>-9.5777111392234708</c:v>
                </c:pt>
                <c:pt idx="10804">
                  <c:v>-9.5777111392234708</c:v>
                </c:pt>
                <c:pt idx="10805">
                  <c:v>-9.5777111392234708</c:v>
                </c:pt>
                <c:pt idx="10806">
                  <c:v>-9.5777111392234708</c:v>
                </c:pt>
                <c:pt idx="10807">
                  <c:v>-9.6185706418409858</c:v>
                </c:pt>
                <c:pt idx="10808">
                  <c:v>-9.5777111392234708</c:v>
                </c:pt>
                <c:pt idx="10809">
                  <c:v>-9.5777111392234708</c:v>
                </c:pt>
                <c:pt idx="10810">
                  <c:v>-9.5777111392234708</c:v>
                </c:pt>
                <c:pt idx="10811">
                  <c:v>-9.6594295411660216</c:v>
                </c:pt>
                <c:pt idx="10812">
                  <c:v>-9.5777111392234708</c:v>
                </c:pt>
                <c:pt idx="10813">
                  <c:v>-9.6185706418409858</c:v>
                </c:pt>
                <c:pt idx="10814">
                  <c:v>-9.5777111392234708</c:v>
                </c:pt>
                <c:pt idx="10815">
                  <c:v>-9.5777111392234708</c:v>
                </c:pt>
                <c:pt idx="10816">
                  <c:v>-9.5368510333134751</c:v>
                </c:pt>
                <c:pt idx="10817">
                  <c:v>-9.5777111392234708</c:v>
                </c:pt>
                <c:pt idx="10818">
                  <c:v>-9.5777111392234708</c:v>
                </c:pt>
                <c:pt idx="10819">
                  <c:v>-9.5777111392234708</c:v>
                </c:pt>
                <c:pt idx="10820">
                  <c:v>-9.5368510333134751</c:v>
                </c:pt>
                <c:pt idx="10821">
                  <c:v>-9.5777111392234708</c:v>
                </c:pt>
                <c:pt idx="10822">
                  <c:v>-9.5777111392234708</c:v>
                </c:pt>
                <c:pt idx="10823">
                  <c:v>-9.5368510333134751</c:v>
                </c:pt>
                <c:pt idx="10824">
                  <c:v>-9.495990324111002</c:v>
                </c:pt>
                <c:pt idx="10825">
                  <c:v>-9.5368510333134751</c:v>
                </c:pt>
                <c:pt idx="10826">
                  <c:v>-9.495990324111002</c:v>
                </c:pt>
                <c:pt idx="10827">
                  <c:v>-9.455129011616048</c:v>
                </c:pt>
                <c:pt idx="10828">
                  <c:v>-9.414267095828615</c:v>
                </c:pt>
                <c:pt idx="10829">
                  <c:v>-9.414267095828615</c:v>
                </c:pt>
                <c:pt idx="10830">
                  <c:v>-9.414267095828615</c:v>
                </c:pt>
                <c:pt idx="10831">
                  <c:v>-9.495990324111002</c:v>
                </c:pt>
                <c:pt idx="10832">
                  <c:v>-9.495990324111002</c:v>
                </c:pt>
                <c:pt idx="10833">
                  <c:v>-9.5368510333134751</c:v>
                </c:pt>
                <c:pt idx="10834">
                  <c:v>-9.495990324111002</c:v>
                </c:pt>
                <c:pt idx="10835">
                  <c:v>-9.455129011616048</c:v>
                </c:pt>
                <c:pt idx="10836">
                  <c:v>-9.455129011616048</c:v>
                </c:pt>
                <c:pt idx="10837">
                  <c:v>-9.414267095828615</c:v>
                </c:pt>
                <c:pt idx="10838">
                  <c:v>-9.3734045767487011</c:v>
                </c:pt>
                <c:pt idx="10839">
                  <c:v>-9.414267095828615</c:v>
                </c:pt>
                <c:pt idx="10840">
                  <c:v>-9.414267095828615</c:v>
                </c:pt>
                <c:pt idx="10841">
                  <c:v>-9.3734045767487011</c:v>
                </c:pt>
                <c:pt idx="10842">
                  <c:v>-9.3734045767487011</c:v>
                </c:pt>
                <c:pt idx="10843">
                  <c:v>-9.3734045767487011</c:v>
                </c:pt>
                <c:pt idx="10844">
                  <c:v>-9.414267095828615</c:v>
                </c:pt>
                <c:pt idx="10845">
                  <c:v>-9.3734045767487011</c:v>
                </c:pt>
                <c:pt idx="10846">
                  <c:v>-9.3734045767487011</c:v>
                </c:pt>
                <c:pt idx="10847">
                  <c:v>-9.3325414543763099</c:v>
                </c:pt>
                <c:pt idx="10848">
                  <c:v>-9.3325414543763099</c:v>
                </c:pt>
                <c:pt idx="10849">
                  <c:v>-9.2916777287114378</c:v>
                </c:pt>
                <c:pt idx="10850">
                  <c:v>-9.2916777287114378</c:v>
                </c:pt>
                <c:pt idx="10851">
                  <c:v>-9.2508133997540867</c:v>
                </c:pt>
                <c:pt idx="10852">
                  <c:v>-9.2508133997540867</c:v>
                </c:pt>
                <c:pt idx="10853">
                  <c:v>-9.2508133997540867</c:v>
                </c:pt>
                <c:pt idx="10854">
                  <c:v>-9.2508133997540867</c:v>
                </c:pt>
                <c:pt idx="10855">
                  <c:v>-9.2099484675042547</c:v>
                </c:pt>
                <c:pt idx="10856">
                  <c:v>-9.2099484675042547</c:v>
                </c:pt>
                <c:pt idx="10857">
                  <c:v>-9.2099484675042547</c:v>
                </c:pt>
                <c:pt idx="10858">
                  <c:v>-9.1690829319619453</c:v>
                </c:pt>
                <c:pt idx="10859">
                  <c:v>-9.2099484675042547</c:v>
                </c:pt>
                <c:pt idx="10860">
                  <c:v>-9.1282167931271552</c:v>
                </c:pt>
                <c:pt idx="10861">
                  <c:v>-9.1690829319619453</c:v>
                </c:pt>
                <c:pt idx="10862">
                  <c:v>-9.1690829319619453</c:v>
                </c:pt>
                <c:pt idx="10863">
                  <c:v>-9.2099484675042547</c:v>
                </c:pt>
                <c:pt idx="10864">
                  <c:v>-9.2099484675042547</c:v>
                </c:pt>
                <c:pt idx="10865">
                  <c:v>-9.1690829319619453</c:v>
                </c:pt>
                <c:pt idx="10866">
                  <c:v>-9.2099484675042547</c:v>
                </c:pt>
                <c:pt idx="10867">
                  <c:v>-9.1690829319619453</c:v>
                </c:pt>
                <c:pt idx="10868">
                  <c:v>-9.2099484675042547</c:v>
                </c:pt>
                <c:pt idx="10869">
                  <c:v>-9.2099484675042547</c:v>
                </c:pt>
                <c:pt idx="10870">
                  <c:v>-9.2099484675042547</c:v>
                </c:pt>
                <c:pt idx="10871">
                  <c:v>-9.1282167931271552</c:v>
                </c:pt>
                <c:pt idx="10872">
                  <c:v>-9.1282167931271552</c:v>
                </c:pt>
                <c:pt idx="10873">
                  <c:v>-9.1282167931271552</c:v>
                </c:pt>
                <c:pt idx="10874">
                  <c:v>-9.0873500509998859</c:v>
                </c:pt>
                <c:pt idx="10875">
                  <c:v>-9.0873500509998859</c:v>
                </c:pt>
                <c:pt idx="10876">
                  <c:v>-9.0873500509998859</c:v>
                </c:pt>
                <c:pt idx="10877">
                  <c:v>-9.0873500509998859</c:v>
                </c:pt>
                <c:pt idx="10878">
                  <c:v>-9.0464827055801358</c:v>
                </c:pt>
                <c:pt idx="10879">
                  <c:v>-9.0464827055801358</c:v>
                </c:pt>
                <c:pt idx="10880">
                  <c:v>-9.0464827055801358</c:v>
                </c:pt>
                <c:pt idx="10881">
                  <c:v>-9.0464827055801358</c:v>
                </c:pt>
                <c:pt idx="10882">
                  <c:v>-9.0464827055801358</c:v>
                </c:pt>
                <c:pt idx="10883">
                  <c:v>-9.0464827055801358</c:v>
                </c:pt>
                <c:pt idx="10884">
                  <c:v>-9.0464827055801358</c:v>
                </c:pt>
                <c:pt idx="10885">
                  <c:v>-9.0464827055801358</c:v>
                </c:pt>
                <c:pt idx="10886">
                  <c:v>-9.0464827055801358</c:v>
                </c:pt>
                <c:pt idx="10887">
                  <c:v>-9.0056147568679066</c:v>
                </c:pt>
                <c:pt idx="10888">
                  <c:v>-9.0056147568679066</c:v>
                </c:pt>
                <c:pt idx="10889">
                  <c:v>-9.0056147568679066</c:v>
                </c:pt>
                <c:pt idx="10890">
                  <c:v>-9.0056147568679066</c:v>
                </c:pt>
                <c:pt idx="10891">
                  <c:v>-9.0056147568679066</c:v>
                </c:pt>
                <c:pt idx="10892">
                  <c:v>-9.0056147568679066</c:v>
                </c:pt>
                <c:pt idx="10893">
                  <c:v>-8.9647462048632001</c:v>
                </c:pt>
                <c:pt idx="10894">
                  <c:v>-8.9647462048632001</c:v>
                </c:pt>
                <c:pt idx="10895">
                  <c:v>-8.9238770495660109</c:v>
                </c:pt>
                <c:pt idx="10896">
                  <c:v>-8.8830072909763444</c:v>
                </c:pt>
                <c:pt idx="10897">
                  <c:v>-8.9238770495660109</c:v>
                </c:pt>
                <c:pt idx="10898">
                  <c:v>-8.9647462048632001</c:v>
                </c:pt>
                <c:pt idx="10899">
                  <c:v>-8.8830072909763444</c:v>
                </c:pt>
                <c:pt idx="10900">
                  <c:v>-8.8421369290941971</c:v>
                </c:pt>
                <c:pt idx="10901">
                  <c:v>-8.8830072909763444</c:v>
                </c:pt>
                <c:pt idx="10902">
                  <c:v>-8.8830072909763444</c:v>
                </c:pt>
                <c:pt idx="10903">
                  <c:v>-8.8830072909763444</c:v>
                </c:pt>
                <c:pt idx="10904">
                  <c:v>-8.8421369290941971</c:v>
                </c:pt>
                <c:pt idx="10905">
                  <c:v>-8.8830072909763444</c:v>
                </c:pt>
                <c:pt idx="10906">
                  <c:v>-8.8421369290941971</c:v>
                </c:pt>
                <c:pt idx="10907">
                  <c:v>-8.8830072909763444</c:v>
                </c:pt>
                <c:pt idx="10908">
                  <c:v>-8.8012659639195707</c:v>
                </c:pt>
                <c:pt idx="10909">
                  <c:v>-8.7603943954524652</c:v>
                </c:pt>
                <c:pt idx="10910">
                  <c:v>-8.8012659639195707</c:v>
                </c:pt>
                <c:pt idx="10911">
                  <c:v>-8.8012659639195707</c:v>
                </c:pt>
                <c:pt idx="10912">
                  <c:v>-8.8012659639195707</c:v>
                </c:pt>
                <c:pt idx="10913">
                  <c:v>-8.8012659639195707</c:v>
                </c:pt>
                <c:pt idx="10914">
                  <c:v>-8.8421369290941971</c:v>
                </c:pt>
                <c:pt idx="10915">
                  <c:v>-8.8421369290941971</c:v>
                </c:pt>
                <c:pt idx="10916">
                  <c:v>-8.8012659639195707</c:v>
                </c:pt>
                <c:pt idx="10917">
                  <c:v>-8.8012659639195707</c:v>
                </c:pt>
                <c:pt idx="10918">
                  <c:v>-8.8012659639195707</c:v>
                </c:pt>
                <c:pt idx="10919">
                  <c:v>-8.7603943954524652</c:v>
                </c:pt>
                <c:pt idx="10920">
                  <c:v>-8.7195222236928807</c:v>
                </c:pt>
                <c:pt idx="10921">
                  <c:v>-8.7603943954524652</c:v>
                </c:pt>
                <c:pt idx="10922">
                  <c:v>-8.7195222236928807</c:v>
                </c:pt>
                <c:pt idx="10923">
                  <c:v>-8.7195222236928807</c:v>
                </c:pt>
                <c:pt idx="10924">
                  <c:v>-8.7195222236928807</c:v>
                </c:pt>
                <c:pt idx="10925">
                  <c:v>-8.7195222236928807</c:v>
                </c:pt>
                <c:pt idx="10926">
                  <c:v>-8.7195222236928807</c:v>
                </c:pt>
                <c:pt idx="10927">
                  <c:v>-8.6786494486408152</c:v>
                </c:pt>
                <c:pt idx="10928">
                  <c:v>-8.6377760702962707</c:v>
                </c:pt>
                <c:pt idx="10929">
                  <c:v>-8.6377760702962707</c:v>
                </c:pt>
                <c:pt idx="10930">
                  <c:v>-8.6786494486408152</c:v>
                </c:pt>
                <c:pt idx="10931">
                  <c:v>-8.6377760702962707</c:v>
                </c:pt>
                <c:pt idx="10932">
                  <c:v>-8.6377760702962707</c:v>
                </c:pt>
                <c:pt idx="10933">
                  <c:v>-8.6786494486408152</c:v>
                </c:pt>
                <c:pt idx="10934">
                  <c:v>-8.6786494486408152</c:v>
                </c:pt>
                <c:pt idx="10935">
                  <c:v>-8.6377760702962707</c:v>
                </c:pt>
                <c:pt idx="10936">
                  <c:v>-8.6786494486408152</c:v>
                </c:pt>
                <c:pt idx="10937">
                  <c:v>-8.6377760702962707</c:v>
                </c:pt>
                <c:pt idx="10938">
                  <c:v>-8.5969020886592471</c:v>
                </c:pt>
                <c:pt idx="10939">
                  <c:v>-8.5969020886592471</c:v>
                </c:pt>
                <c:pt idx="10940">
                  <c:v>-8.5560275037297426</c:v>
                </c:pt>
                <c:pt idx="10941">
                  <c:v>-8.5151523155077609</c:v>
                </c:pt>
                <c:pt idx="10942">
                  <c:v>-8.5151523155077609</c:v>
                </c:pt>
                <c:pt idx="10943">
                  <c:v>-8.5151523155077609</c:v>
                </c:pt>
                <c:pt idx="10944">
                  <c:v>-8.5151523155077609</c:v>
                </c:pt>
                <c:pt idx="10945">
                  <c:v>-8.4742765239932982</c:v>
                </c:pt>
                <c:pt idx="10946">
                  <c:v>-8.5151523155077609</c:v>
                </c:pt>
                <c:pt idx="10947">
                  <c:v>-8.4742765239932982</c:v>
                </c:pt>
                <c:pt idx="10948">
                  <c:v>-8.4742765239932982</c:v>
                </c:pt>
                <c:pt idx="10949">
                  <c:v>-8.5151523155077609</c:v>
                </c:pt>
                <c:pt idx="10950">
                  <c:v>-8.5151523155077609</c:v>
                </c:pt>
                <c:pt idx="10951">
                  <c:v>-8.5560275037297426</c:v>
                </c:pt>
                <c:pt idx="10952">
                  <c:v>-8.5151523155077609</c:v>
                </c:pt>
                <c:pt idx="10953">
                  <c:v>-8.5151523155077609</c:v>
                </c:pt>
                <c:pt idx="10954">
                  <c:v>-8.4742765239932982</c:v>
                </c:pt>
                <c:pt idx="10955">
                  <c:v>-8.4334001291863547</c:v>
                </c:pt>
                <c:pt idx="10956">
                  <c:v>-8.4334001291863547</c:v>
                </c:pt>
                <c:pt idx="10957">
                  <c:v>-8.4334001291863547</c:v>
                </c:pt>
                <c:pt idx="10958">
                  <c:v>-8.4334001291863547</c:v>
                </c:pt>
                <c:pt idx="10959">
                  <c:v>-8.4742765239932982</c:v>
                </c:pt>
                <c:pt idx="10960">
                  <c:v>-8.4742765239932982</c:v>
                </c:pt>
                <c:pt idx="10961">
                  <c:v>-8.4334001291863547</c:v>
                </c:pt>
                <c:pt idx="10962">
                  <c:v>-8.4334001291863547</c:v>
                </c:pt>
                <c:pt idx="10963">
                  <c:v>-8.3925231310869339</c:v>
                </c:pt>
                <c:pt idx="10964">
                  <c:v>-8.3925231310869339</c:v>
                </c:pt>
                <c:pt idx="10965">
                  <c:v>-8.3925231310869339</c:v>
                </c:pt>
                <c:pt idx="10966">
                  <c:v>-8.3516455296950323</c:v>
                </c:pt>
                <c:pt idx="10967">
                  <c:v>-8.3516455296950323</c:v>
                </c:pt>
                <c:pt idx="10968">
                  <c:v>-8.3925231310869339</c:v>
                </c:pt>
                <c:pt idx="10969">
                  <c:v>-8.3516455296950323</c:v>
                </c:pt>
                <c:pt idx="10970">
                  <c:v>-8.3107673250106515</c:v>
                </c:pt>
                <c:pt idx="10971">
                  <c:v>-8.3107673250106515</c:v>
                </c:pt>
                <c:pt idx="10972">
                  <c:v>-8.2698885170337917</c:v>
                </c:pt>
                <c:pt idx="10973">
                  <c:v>-8.2698885170337917</c:v>
                </c:pt>
                <c:pt idx="10974">
                  <c:v>-8.3107673250106515</c:v>
                </c:pt>
                <c:pt idx="10975">
                  <c:v>-8.3107673250106515</c:v>
                </c:pt>
                <c:pt idx="10976">
                  <c:v>-8.3107673250106515</c:v>
                </c:pt>
                <c:pt idx="10977">
                  <c:v>-8.3107673250106515</c:v>
                </c:pt>
                <c:pt idx="10978">
                  <c:v>-8.2698885170337917</c:v>
                </c:pt>
                <c:pt idx="10979">
                  <c:v>-8.2290091057644528</c:v>
                </c:pt>
                <c:pt idx="10980">
                  <c:v>-8.2290091057644528</c:v>
                </c:pt>
                <c:pt idx="10981">
                  <c:v>-8.2290091057644528</c:v>
                </c:pt>
                <c:pt idx="10982">
                  <c:v>-8.2698885170337917</c:v>
                </c:pt>
                <c:pt idx="10983">
                  <c:v>-8.2290091057644528</c:v>
                </c:pt>
                <c:pt idx="10984">
                  <c:v>-8.2290091057644528</c:v>
                </c:pt>
                <c:pt idx="10985">
                  <c:v>-8.2290091057644528</c:v>
                </c:pt>
                <c:pt idx="10986">
                  <c:v>-8.188129091202633</c:v>
                </c:pt>
                <c:pt idx="10987">
                  <c:v>-8.1472484733483341</c:v>
                </c:pt>
                <c:pt idx="10988">
                  <c:v>-8.1472484733483341</c:v>
                </c:pt>
                <c:pt idx="10989">
                  <c:v>-8.1472484733483341</c:v>
                </c:pt>
                <c:pt idx="10990">
                  <c:v>-8.1472484733483341</c:v>
                </c:pt>
                <c:pt idx="10991">
                  <c:v>-8.1472484733483341</c:v>
                </c:pt>
                <c:pt idx="10992">
                  <c:v>-8.1472484733483341</c:v>
                </c:pt>
                <c:pt idx="10993">
                  <c:v>-8.1063672522015562</c:v>
                </c:pt>
                <c:pt idx="10994">
                  <c:v>-8.1472484733483341</c:v>
                </c:pt>
                <c:pt idx="10995">
                  <c:v>-8.1472484733483341</c:v>
                </c:pt>
                <c:pt idx="10996">
                  <c:v>-8.1063672522015562</c:v>
                </c:pt>
                <c:pt idx="10997">
                  <c:v>-8.1472484733483341</c:v>
                </c:pt>
                <c:pt idx="10998">
                  <c:v>-8.1063672522015562</c:v>
                </c:pt>
                <c:pt idx="10999">
                  <c:v>-8.0654854277622974</c:v>
                </c:pt>
                <c:pt idx="11000">
                  <c:v>-8.1472484733483341</c:v>
                </c:pt>
                <c:pt idx="11001">
                  <c:v>-8.1063672522015562</c:v>
                </c:pt>
                <c:pt idx="11002">
                  <c:v>-8.0654854277622974</c:v>
                </c:pt>
                <c:pt idx="11003">
                  <c:v>-8.1063672522015562</c:v>
                </c:pt>
                <c:pt idx="11004">
                  <c:v>-8.0654854277622974</c:v>
                </c:pt>
                <c:pt idx="11005">
                  <c:v>-8.0654854277622974</c:v>
                </c:pt>
                <c:pt idx="11006">
                  <c:v>-8.0654854277622974</c:v>
                </c:pt>
                <c:pt idx="11007">
                  <c:v>-8.0654854277622974</c:v>
                </c:pt>
                <c:pt idx="11008">
                  <c:v>-8.0246030000305595</c:v>
                </c:pt>
                <c:pt idx="11009">
                  <c:v>-8.0246030000305595</c:v>
                </c:pt>
                <c:pt idx="11010">
                  <c:v>-7.9837199690063434</c:v>
                </c:pt>
                <c:pt idx="11011">
                  <c:v>-8.0246030000305595</c:v>
                </c:pt>
                <c:pt idx="11012">
                  <c:v>-7.9837199690063434</c:v>
                </c:pt>
                <c:pt idx="11013">
                  <c:v>-8.0246030000305595</c:v>
                </c:pt>
                <c:pt idx="11014">
                  <c:v>-7.9837199690063434</c:v>
                </c:pt>
                <c:pt idx="11015">
                  <c:v>-7.9837199690063434</c:v>
                </c:pt>
                <c:pt idx="11016">
                  <c:v>-7.9428363346896464</c:v>
                </c:pt>
                <c:pt idx="11017">
                  <c:v>-7.9428363346896464</c:v>
                </c:pt>
                <c:pt idx="11018">
                  <c:v>-7.9428363346896464</c:v>
                </c:pt>
                <c:pt idx="11019">
                  <c:v>-7.9837199690063434</c:v>
                </c:pt>
                <c:pt idx="11020">
                  <c:v>-7.9837199690063434</c:v>
                </c:pt>
                <c:pt idx="11021">
                  <c:v>-7.9428363346896464</c:v>
                </c:pt>
                <c:pt idx="11022">
                  <c:v>-7.9428363346896464</c:v>
                </c:pt>
                <c:pt idx="11023">
                  <c:v>-7.9428363346896464</c:v>
                </c:pt>
                <c:pt idx="11024">
                  <c:v>-7.9428363346896464</c:v>
                </c:pt>
                <c:pt idx="11025">
                  <c:v>-7.9428363346896464</c:v>
                </c:pt>
                <c:pt idx="11026">
                  <c:v>-7.9428363346896464</c:v>
                </c:pt>
                <c:pt idx="11027">
                  <c:v>-7.9019520970804704</c:v>
                </c:pt>
                <c:pt idx="11028">
                  <c:v>-7.9428363346896464</c:v>
                </c:pt>
                <c:pt idx="11029">
                  <c:v>-7.9019520970804704</c:v>
                </c:pt>
                <c:pt idx="11030">
                  <c:v>-7.9019520970804704</c:v>
                </c:pt>
                <c:pt idx="11031">
                  <c:v>-7.8610672561788153</c:v>
                </c:pt>
                <c:pt idx="11032">
                  <c:v>-7.9019520970804704</c:v>
                </c:pt>
                <c:pt idx="11033">
                  <c:v>-7.8610672561788153</c:v>
                </c:pt>
                <c:pt idx="11034">
                  <c:v>-7.8610672561788153</c:v>
                </c:pt>
                <c:pt idx="11035">
                  <c:v>-7.8201818119846802</c:v>
                </c:pt>
                <c:pt idx="11036">
                  <c:v>-7.7792957644980651</c:v>
                </c:pt>
                <c:pt idx="11037">
                  <c:v>-7.7792957644980651</c:v>
                </c:pt>
                <c:pt idx="11038">
                  <c:v>-7.8201818119846802</c:v>
                </c:pt>
                <c:pt idx="11039">
                  <c:v>-7.8201818119846802</c:v>
                </c:pt>
                <c:pt idx="11040">
                  <c:v>-7.8201818119846802</c:v>
                </c:pt>
                <c:pt idx="11041">
                  <c:v>-7.8201818119846802</c:v>
                </c:pt>
                <c:pt idx="11042">
                  <c:v>-7.7792957644980651</c:v>
                </c:pt>
                <c:pt idx="11043">
                  <c:v>-7.7792957644980651</c:v>
                </c:pt>
                <c:pt idx="11044">
                  <c:v>-7.738409113718971</c:v>
                </c:pt>
                <c:pt idx="11045">
                  <c:v>-7.738409113718971</c:v>
                </c:pt>
                <c:pt idx="11046">
                  <c:v>-7.7792957644980651</c:v>
                </c:pt>
                <c:pt idx="11047">
                  <c:v>-7.7792957644980651</c:v>
                </c:pt>
                <c:pt idx="11048">
                  <c:v>-7.738409113718971</c:v>
                </c:pt>
                <c:pt idx="11049">
                  <c:v>-7.738409113718971</c:v>
                </c:pt>
                <c:pt idx="11050">
                  <c:v>-7.738409113718971</c:v>
                </c:pt>
                <c:pt idx="11051">
                  <c:v>-7.6975218596473969</c:v>
                </c:pt>
                <c:pt idx="11052">
                  <c:v>-7.6566340022833437</c:v>
                </c:pt>
                <c:pt idx="11053">
                  <c:v>-7.6566340022833437</c:v>
                </c:pt>
                <c:pt idx="11054">
                  <c:v>-7.6157455416268114</c:v>
                </c:pt>
                <c:pt idx="11055">
                  <c:v>-7.6566340022833437</c:v>
                </c:pt>
                <c:pt idx="11056">
                  <c:v>-7.6566340022833437</c:v>
                </c:pt>
                <c:pt idx="11057">
                  <c:v>-7.6157455416268114</c:v>
                </c:pt>
                <c:pt idx="11058">
                  <c:v>-7.5748564776777991</c:v>
                </c:pt>
                <c:pt idx="11059">
                  <c:v>-7.6157455416268114</c:v>
                </c:pt>
                <c:pt idx="11060">
                  <c:v>-7.5748564776777991</c:v>
                </c:pt>
                <c:pt idx="11061">
                  <c:v>-7.5748564776777991</c:v>
                </c:pt>
                <c:pt idx="11062">
                  <c:v>-7.6566340022833437</c:v>
                </c:pt>
                <c:pt idx="11063">
                  <c:v>-7.6566340022833437</c:v>
                </c:pt>
                <c:pt idx="11064">
                  <c:v>-7.6566340022833437</c:v>
                </c:pt>
                <c:pt idx="11065">
                  <c:v>-7.6566340022833437</c:v>
                </c:pt>
                <c:pt idx="11066">
                  <c:v>-7.6157455416268114</c:v>
                </c:pt>
                <c:pt idx="11067">
                  <c:v>-7.6157455416268114</c:v>
                </c:pt>
                <c:pt idx="11068">
                  <c:v>-7.6157455416268114</c:v>
                </c:pt>
                <c:pt idx="11069">
                  <c:v>-7.5748564776777991</c:v>
                </c:pt>
                <c:pt idx="11070">
                  <c:v>-7.5339668104363069</c:v>
                </c:pt>
                <c:pt idx="11071">
                  <c:v>-7.5748564776777991</c:v>
                </c:pt>
                <c:pt idx="11072">
                  <c:v>-7.5748564776777991</c:v>
                </c:pt>
                <c:pt idx="11073">
                  <c:v>-7.5748564776777991</c:v>
                </c:pt>
                <c:pt idx="11074">
                  <c:v>-7.5748564776777991</c:v>
                </c:pt>
                <c:pt idx="11075">
                  <c:v>-7.5748564776777991</c:v>
                </c:pt>
                <c:pt idx="11076">
                  <c:v>-7.4930765399023356</c:v>
                </c:pt>
                <c:pt idx="11077">
                  <c:v>-7.4930765399023356</c:v>
                </c:pt>
                <c:pt idx="11078">
                  <c:v>-7.5339668104363069</c:v>
                </c:pt>
                <c:pt idx="11079">
                  <c:v>-7.4930765399023356</c:v>
                </c:pt>
                <c:pt idx="11080">
                  <c:v>-7.4930765399023356</c:v>
                </c:pt>
                <c:pt idx="11081">
                  <c:v>-7.4930765399023356</c:v>
                </c:pt>
                <c:pt idx="11082">
                  <c:v>-7.4930765399023356</c:v>
                </c:pt>
                <c:pt idx="11083">
                  <c:v>-7.4930765399023356</c:v>
                </c:pt>
                <c:pt idx="11084">
                  <c:v>-7.4930765399023356</c:v>
                </c:pt>
                <c:pt idx="11085">
                  <c:v>-7.4521856660758843</c:v>
                </c:pt>
                <c:pt idx="11086">
                  <c:v>-7.4521856660758843</c:v>
                </c:pt>
                <c:pt idx="11087">
                  <c:v>-7.4521856660758843</c:v>
                </c:pt>
                <c:pt idx="11088">
                  <c:v>-7.4112941889569539</c:v>
                </c:pt>
                <c:pt idx="11089">
                  <c:v>-7.4112941889569539</c:v>
                </c:pt>
                <c:pt idx="11090">
                  <c:v>-7.4112941889569539</c:v>
                </c:pt>
                <c:pt idx="11091">
                  <c:v>-7.4112941889569539</c:v>
                </c:pt>
                <c:pt idx="11092">
                  <c:v>-7.3704021085455445</c:v>
                </c:pt>
                <c:pt idx="11093">
                  <c:v>-7.3295094248416541</c:v>
                </c:pt>
                <c:pt idx="11094">
                  <c:v>-7.4112941889569539</c:v>
                </c:pt>
                <c:pt idx="11095">
                  <c:v>-7.4112941889569539</c:v>
                </c:pt>
                <c:pt idx="11096">
                  <c:v>-7.3295094248416541</c:v>
                </c:pt>
                <c:pt idx="11097">
                  <c:v>-7.3704021085455445</c:v>
                </c:pt>
                <c:pt idx="11098">
                  <c:v>-7.3704021085455445</c:v>
                </c:pt>
                <c:pt idx="11099">
                  <c:v>-7.3295094248416541</c:v>
                </c:pt>
                <c:pt idx="11100">
                  <c:v>-7.3295094248416541</c:v>
                </c:pt>
                <c:pt idx="11101">
                  <c:v>-7.2886161378452856</c:v>
                </c:pt>
                <c:pt idx="11102">
                  <c:v>-7.2477222475564371</c:v>
                </c:pt>
                <c:pt idx="11103">
                  <c:v>-7.2886161378452856</c:v>
                </c:pt>
                <c:pt idx="11104">
                  <c:v>-7.2477222475564371</c:v>
                </c:pt>
                <c:pt idx="11105">
                  <c:v>-7.2477222475564371</c:v>
                </c:pt>
                <c:pt idx="11106">
                  <c:v>-7.2886161378452856</c:v>
                </c:pt>
                <c:pt idx="11107">
                  <c:v>-7.2886161378452856</c:v>
                </c:pt>
                <c:pt idx="11108">
                  <c:v>-7.2477222475564371</c:v>
                </c:pt>
                <c:pt idx="11109">
                  <c:v>-7.2477222475564371</c:v>
                </c:pt>
                <c:pt idx="11110">
                  <c:v>-7.2886161378452856</c:v>
                </c:pt>
                <c:pt idx="11111">
                  <c:v>-7.2477222475564371</c:v>
                </c:pt>
                <c:pt idx="11112">
                  <c:v>-7.2886161378452856</c:v>
                </c:pt>
                <c:pt idx="11113">
                  <c:v>-7.2477222475564371</c:v>
                </c:pt>
                <c:pt idx="11114">
                  <c:v>-7.2477222475564371</c:v>
                </c:pt>
                <c:pt idx="11115">
                  <c:v>-7.2477222475564371</c:v>
                </c:pt>
                <c:pt idx="11116">
                  <c:v>-7.2886161378452856</c:v>
                </c:pt>
                <c:pt idx="11117">
                  <c:v>-7.2068277539751087</c:v>
                </c:pt>
                <c:pt idx="11118">
                  <c:v>-7.1659326571013011</c:v>
                </c:pt>
                <c:pt idx="11119">
                  <c:v>-7.2068277539751087</c:v>
                </c:pt>
                <c:pt idx="11120">
                  <c:v>-7.1659326571013011</c:v>
                </c:pt>
                <c:pt idx="11121">
                  <c:v>-7.1659326571013011</c:v>
                </c:pt>
                <c:pt idx="11122">
                  <c:v>-7.1250369569350136</c:v>
                </c:pt>
                <c:pt idx="11123">
                  <c:v>-7.1250369569350136</c:v>
                </c:pt>
                <c:pt idx="11124">
                  <c:v>-7.1250369569350136</c:v>
                </c:pt>
                <c:pt idx="11125">
                  <c:v>-7.1250369569350136</c:v>
                </c:pt>
                <c:pt idx="11126">
                  <c:v>-7.084140653476247</c:v>
                </c:pt>
                <c:pt idx="11127">
                  <c:v>-7.084140653476247</c:v>
                </c:pt>
                <c:pt idx="11128">
                  <c:v>-7.084140653476247</c:v>
                </c:pt>
                <c:pt idx="11129">
                  <c:v>-7.1250369569350136</c:v>
                </c:pt>
                <c:pt idx="11130">
                  <c:v>-7.084140653476247</c:v>
                </c:pt>
                <c:pt idx="11131">
                  <c:v>-7.084140653476247</c:v>
                </c:pt>
                <c:pt idx="11132">
                  <c:v>-7.084140653476247</c:v>
                </c:pt>
                <c:pt idx="11133">
                  <c:v>-7.084140653476247</c:v>
                </c:pt>
                <c:pt idx="11134">
                  <c:v>-7.1250369569350136</c:v>
                </c:pt>
                <c:pt idx="11135">
                  <c:v>-7.084140653476247</c:v>
                </c:pt>
                <c:pt idx="11136">
                  <c:v>-7.0432437467250004</c:v>
                </c:pt>
                <c:pt idx="11137">
                  <c:v>-7.084140653476247</c:v>
                </c:pt>
                <c:pt idx="11138">
                  <c:v>-7.084140653476247</c:v>
                </c:pt>
                <c:pt idx="11139">
                  <c:v>-7.084140653476247</c:v>
                </c:pt>
                <c:pt idx="11140">
                  <c:v>-7.1250369569350136</c:v>
                </c:pt>
                <c:pt idx="11141">
                  <c:v>-7.084140653476247</c:v>
                </c:pt>
                <c:pt idx="11142">
                  <c:v>-7.0023462366812748</c:v>
                </c:pt>
                <c:pt idx="11143">
                  <c:v>-7.0023462366812748</c:v>
                </c:pt>
                <c:pt idx="11144">
                  <c:v>-7.0023462366812748</c:v>
                </c:pt>
                <c:pt idx="11145">
                  <c:v>-7.0023462366812748</c:v>
                </c:pt>
                <c:pt idx="11146">
                  <c:v>-6.9614481233450691</c:v>
                </c:pt>
                <c:pt idx="11147">
                  <c:v>-6.9614481233450691</c:v>
                </c:pt>
                <c:pt idx="11148">
                  <c:v>-6.9205494067163844</c:v>
                </c:pt>
                <c:pt idx="11149">
                  <c:v>-6.9205494067163844</c:v>
                </c:pt>
                <c:pt idx="11150">
                  <c:v>-6.8387501635815759</c:v>
                </c:pt>
                <c:pt idx="11151">
                  <c:v>-6.9205494067163844</c:v>
                </c:pt>
                <c:pt idx="11152">
                  <c:v>-6.9205494067163844</c:v>
                </c:pt>
                <c:pt idx="11153">
                  <c:v>-6.9205494067163844</c:v>
                </c:pt>
                <c:pt idx="11154">
                  <c:v>-6.9205494067163844</c:v>
                </c:pt>
                <c:pt idx="11155">
                  <c:v>-6.9205494067163844</c:v>
                </c:pt>
                <c:pt idx="11156">
                  <c:v>-6.9205494067163844</c:v>
                </c:pt>
                <c:pt idx="11157">
                  <c:v>-6.8796500867952206</c:v>
                </c:pt>
                <c:pt idx="11158">
                  <c:v>-6.8387501635815759</c:v>
                </c:pt>
                <c:pt idx="11159">
                  <c:v>-6.8387501635815759</c:v>
                </c:pt>
                <c:pt idx="11160">
                  <c:v>-6.8796500867952206</c:v>
                </c:pt>
                <c:pt idx="11161">
                  <c:v>-6.8796500867952206</c:v>
                </c:pt>
                <c:pt idx="11162">
                  <c:v>-6.8387501635815759</c:v>
                </c:pt>
                <c:pt idx="11163">
                  <c:v>-6.8387501635815759</c:v>
                </c:pt>
                <c:pt idx="11164">
                  <c:v>-6.7978496370754531</c:v>
                </c:pt>
                <c:pt idx="11165">
                  <c:v>-6.7978496370754531</c:v>
                </c:pt>
                <c:pt idx="11166">
                  <c:v>-6.7569485072768494</c:v>
                </c:pt>
                <c:pt idx="11167">
                  <c:v>-6.7569485072768494</c:v>
                </c:pt>
                <c:pt idx="11168">
                  <c:v>-6.7978496370754531</c:v>
                </c:pt>
                <c:pt idx="11169">
                  <c:v>-6.7978496370754531</c:v>
                </c:pt>
                <c:pt idx="11170">
                  <c:v>-6.7569485072768494</c:v>
                </c:pt>
                <c:pt idx="11171">
                  <c:v>-6.7160467741857675</c:v>
                </c:pt>
                <c:pt idx="11172">
                  <c:v>-6.7569485072768494</c:v>
                </c:pt>
                <c:pt idx="11173">
                  <c:v>-6.7569485072768494</c:v>
                </c:pt>
                <c:pt idx="11174">
                  <c:v>-6.7160467741857675</c:v>
                </c:pt>
                <c:pt idx="11175">
                  <c:v>-6.7160467741857675</c:v>
                </c:pt>
                <c:pt idx="11176">
                  <c:v>-6.7160467741857675</c:v>
                </c:pt>
                <c:pt idx="11177">
                  <c:v>-6.7160467741857675</c:v>
                </c:pt>
                <c:pt idx="11178">
                  <c:v>-6.6751444378022047</c:v>
                </c:pt>
                <c:pt idx="11179">
                  <c:v>-6.7160467741857675</c:v>
                </c:pt>
                <c:pt idx="11180">
                  <c:v>-6.6751444378022047</c:v>
                </c:pt>
                <c:pt idx="11181">
                  <c:v>-6.6751444378022047</c:v>
                </c:pt>
                <c:pt idx="11182">
                  <c:v>-6.6751444378022047</c:v>
                </c:pt>
                <c:pt idx="11183">
                  <c:v>-6.6751444378022047</c:v>
                </c:pt>
                <c:pt idx="11184">
                  <c:v>-6.6751444378022047</c:v>
                </c:pt>
                <c:pt idx="11185">
                  <c:v>-6.6342414981261637</c:v>
                </c:pt>
                <c:pt idx="11186">
                  <c:v>-6.7160467741857675</c:v>
                </c:pt>
                <c:pt idx="11187">
                  <c:v>-6.7160467741857675</c:v>
                </c:pt>
                <c:pt idx="11188">
                  <c:v>-6.6751444378022047</c:v>
                </c:pt>
                <c:pt idx="11189">
                  <c:v>-6.6751444378022047</c:v>
                </c:pt>
                <c:pt idx="11190">
                  <c:v>-6.6751444378022047</c:v>
                </c:pt>
                <c:pt idx="11191">
                  <c:v>-6.6342414981261637</c:v>
                </c:pt>
                <c:pt idx="11192">
                  <c:v>-6.6342414981261637</c:v>
                </c:pt>
                <c:pt idx="11193">
                  <c:v>-6.6342414981261637</c:v>
                </c:pt>
                <c:pt idx="11194">
                  <c:v>-6.5933379551576419</c:v>
                </c:pt>
                <c:pt idx="11195">
                  <c:v>-6.5933379551576419</c:v>
                </c:pt>
                <c:pt idx="11196">
                  <c:v>-6.5524338088966418</c:v>
                </c:pt>
                <c:pt idx="11197">
                  <c:v>-6.5524338088966418</c:v>
                </c:pt>
                <c:pt idx="11198">
                  <c:v>-6.5524338088966418</c:v>
                </c:pt>
                <c:pt idx="11199">
                  <c:v>-6.5524338088966418</c:v>
                </c:pt>
                <c:pt idx="11200">
                  <c:v>-6.4706237064972019</c:v>
                </c:pt>
                <c:pt idx="11201">
                  <c:v>-6.4706237064972019</c:v>
                </c:pt>
                <c:pt idx="11202">
                  <c:v>-6.511529059343161</c:v>
                </c:pt>
                <c:pt idx="11203">
                  <c:v>-6.511529059343161</c:v>
                </c:pt>
                <c:pt idx="11204">
                  <c:v>-6.4706237064972019</c:v>
                </c:pt>
                <c:pt idx="11205">
                  <c:v>-6.4297177503587619</c:v>
                </c:pt>
                <c:pt idx="11206">
                  <c:v>-6.4706237064972019</c:v>
                </c:pt>
                <c:pt idx="11207">
                  <c:v>-6.4706237064972019</c:v>
                </c:pt>
                <c:pt idx="11208">
                  <c:v>-6.511529059343161</c:v>
                </c:pt>
                <c:pt idx="11209">
                  <c:v>-6.4706237064972019</c:v>
                </c:pt>
                <c:pt idx="11210">
                  <c:v>-6.4297177503587619</c:v>
                </c:pt>
                <c:pt idx="11211">
                  <c:v>-6.4297177503587619</c:v>
                </c:pt>
                <c:pt idx="11212">
                  <c:v>-6.4297177503587619</c:v>
                </c:pt>
                <c:pt idx="11213">
                  <c:v>-6.4297177503587619</c:v>
                </c:pt>
                <c:pt idx="11214">
                  <c:v>-6.4297177503587619</c:v>
                </c:pt>
                <c:pt idx="11215">
                  <c:v>-6.3888111909278438</c:v>
                </c:pt>
                <c:pt idx="11216">
                  <c:v>-6.3888111909278438</c:v>
                </c:pt>
                <c:pt idx="11217">
                  <c:v>-6.3069962621885667</c:v>
                </c:pt>
                <c:pt idx="11218">
                  <c:v>-6.3479040282044448</c:v>
                </c:pt>
                <c:pt idx="11219">
                  <c:v>-6.3888111909278438</c:v>
                </c:pt>
                <c:pt idx="11220">
                  <c:v>-6.3888111909278438</c:v>
                </c:pt>
                <c:pt idx="11221">
                  <c:v>-6.3479040282044448</c:v>
                </c:pt>
                <c:pt idx="11222">
                  <c:v>-6.3888111909278438</c:v>
                </c:pt>
                <c:pt idx="11223">
                  <c:v>-6.3888111909278438</c:v>
                </c:pt>
                <c:pt idx="11224">
                  <c:v>-6.3479040282044448</c:v>
                </c:pt>
                <c:pt idx="11225">
                  <c:v>-6.3069962621885667</c:v>
                </c:pt>
                <c:pt idx="11226">
                  <c:v>-6.3479040282044448</c:v>
                </c:pt>
                <c:pt idx="11227">
                  <c:v>-6.3069962621885667</c:v>
                </c:pt>
                <c:pt idx="11228">
                  <c:v>-6.3069962621885667</c:v>
                </c:pt>
                <c:pt idx="11229">
                  <c:v>-6.2660878928802095</c:v>
                </c:pt>
                <c:pt idx="11230">
                  <c:v>-6.2660878928802095</c:v>
                </c:pt>
                <c:pt idx="11231">
                  <c:v>-6.2660878928802095</c:v>
                </c:pt>
                <c:pt idx="11232">
                  <c:v>-6.2660878928802095</c:v>
                </c:pt>
                <c:pt idx="11233">
                  <c:v>-6.2660878928802095</c:v>
                </c:pt>
                <c:pt idx="11234">
                  <c:v>-6.2660878928802095</c:v>
                </c:pt>
                <c:pt idx="11235">
                  <c:v>-6.2251789202793724</c:v>
                </c:pt>
                <c:pt idx="11236">
                  <c:v>-6.2660878928802095</c:v>
                </c:pt>
                <c:pt idx="11237">
                  <c:v>-6.2660878928802095</c:v>
                </c:pt>
                <c:pt idx="11238">
                  <c:v>-6.2251789202793724</c:v>
                </c:pt>
                <c:pt idx="11239">
                  <c:v>-6.2251789202793724</c:v>
                </c:pt>
                <c:pt idx="11240">
                  <c:v>-6.2251789202793724</c:v>
                </c:pt>
                <c:pt idx="11241">
                  <c:v>-6.2251789202793724</c:v>
                </c:pt>
                <c:pt idx="11242">
                  <c:v>-6.1842693443860561</c:v>
                </c:pt>
                <c:pt idx="11243">
                  <c:v>-6.1842693443860561</c:v>
                </c:pt>
                <c:pt idx="11244">
                  <c:v>-6.2251789202793724</c:v>
                </c:pt>
                <c:pt idx="11245">
                  <c:v>-6.2251789202793724</c:v>
                </c:pt>
                <c:pt idx="11246">
                  <c:v>-6.1842693443860561</c:v>
                </c:pt>
                <c:pt idx="11247">
                  <c:v>-6.2251789202793724</c:v>
                </c:pt>
                <c:pt idx="11248">
                  <c:v>-6.1842693443860561</c:v>
                </c:pt>
                <c:pt idx="11249">
                  <c:v>-6.1842693443860561</c:v>
                </c:pt>
                <c:pt idx="11250">
                  <c:v>-6.1433591652002599</c:v>
                </c:pt>
                <c:pt idx="11251">
                  <c:v>-6.1024483827219846</c:v>
                </c:pt>
                <c:pt idx="11252">
                  <c:v>-6.1433591652002599</c:v>
                </c:pt>
                <c:pt idx="11253">
                  <c:v>-6.1433591652002599</c:v>
                </c:pt>
                <c:pt idx="11254">
                  <c:v>-6.1433591652002599</c:v>
                </c:pt>
                <c:pt idx="11255">
                  <c:v>-6.1433591652002599</c:v>
                </c:pt>
                <c:pt idx="11256">
                  <c:v>-6.1024483827219846</c:v>
                </c:pt>
                <c:pt idx="11257">
                  <c:v>-6.1024483827219846</c:v>
                </c:pt>
                <c:pt idx="11258">
                  <c:v>-6.1024483827219846</c:v>
                </c:pt>
                <c:pt idx="11259">
                  <c:v>-6.1024483827219846</c:v>
                </c:pt>
                <c:pt idx="11260">
                  <c:v>-6.1024483827219846</c:v>
                </c:pt>
                <c:pt idx="11261">
                  <c:v>-6.1024483827219846</c:v>
                </c:pt>
                <c:pt idx="11262">
                  <c:v>-6.1024483827219846</c:v>
                </c:pt>
                <c:pt idx="11263">
                  <c:v>-6.1024483827219846</c:v>
                </c:pt>
                <c:pt idx="11264">
                  <c:v>-6.1024483827219846</c:v>
                </c:pt>
                <c:pt idx="11265">
                  <c:v>-6.0615369969512294</c:v>
                </c:pt>
                <c:pt idx="11266">
                  <c:v>-6.0615369969512294</c:v>
                </c:pt>
                <c:pt idx="11267">
                  <c:v>-6.020625007887995</c:v>
                </c:pt>
                <c:pt idx="11268">
                  <c:v>-6.020625007887995</c:v>
                </c:pt>
                <c:pt idx="11269">
                  <c:v>-6.020625007887995</c:v>
                </c:pt>
                <c:pt idx="11270">
                  <c:v>-6.020625007887995</c:v>
                </c:pt>
                <c:pt idx="11271">
                  <c:v>-6.020625007887995</c:v>
                </c:pt>
                <c:pt idx="11272">
                  <c:v>-5.9797124155322807</c:v>
                </c:pt>
                <c:pt idx="11273">
                  <c:v>-5.9387992198840864</c:v>
                </c:pt>
                <c:pt idx="11274">
                  <c:v>-5.9387992198840864</c:v>
                </c:pt>
                <c:pt idx="11275">
                  <c:v>-5.8978854209434139</c:v>
                </c:pt>
                <c:pt idx="11276">
                  <c:v>-5.8978854209434139</c:v>
                </c:pt>
                <c:pt idx="11277">
                  <c:v>-5.8978854209434139</c:v>
                </c:pt>
                <c:pt idx="11278">
                  <c:v>-5.8978854209434139</c:v>
                </c:pt>
                <c:pt idx="11279">
                  <c:v>-5.9387992198840864</c:v>
                </c:pt>
                <c:pt idx="11280">
                  <c:v>-5.8569710187102606</c:v>
                </c:pt>
                <c:pt idx="11281">
                  <c:v>-5.8978854209434139</c:v>
                </c:pt>
                <c:pt idx="11282">
                  <c:v>-5.8978854209434139</c:v>
                </c:pt>
                <c:pt idx="11283">
                  <c:v>-5.9387992198840864</c:v>
                </c:pt>
                <c:pt idx="11284">
                  <c:v>-5.8978854209434139</c:v>
                </c:pt>
                <c:pt idx="11285">
                  <c:v>-5.8569710187102606</c:v>
                </c:pt>
                <c:pt idx="11286">
                  <c:v>-5.8569710187102606</c:v>
                </c:pt>
                <c:pt idx="11287">
                  <c:v>-5.8978854209434139</c:v>
                </c:pt>
                <c:pt idx="11288">
                  <c:v>-5.8569710187102606</c:v>
                </c:pt>
                <c:pt idx="11289">
                  <c:v>-5.8569710187102606</c:v>
                </c:pt>
                <c:pt idx="11290">
                  <c:v>-5.8160560131846282</c:v>
                </c:pt>
                <c:pt idx="11291">
                  <c:v>-5.8160560131846282</c:v>
                </c:pt>
                <c:pt idx="11292">
                  <c:v>-5.8569710187102606</c:v>
                </c:pt>
                <c:pt idx="11293">
                  <c:v>-5.8569710187102606</c:v>
                </c:pt>
                <c:pt idx="11294">
                  <c:v>-5.8569710187102606</c:v>
                </c:pt>
                <c:pt idx="11295">
                  <c:v>-5.8569710187102606</c:v>
                </c:pt>
                <c:pt idx="11296">
                  <c:v>-5.8569710187102606</c:v>
                </c:pt>
                <c:pt idx="11297">
                  <c:v>-5.8160560131846282</c:v>
                </c:pt>
                <c:pt idx="11298">
                  <c:v>-5.8569710187102606</c:v>
                </c:pt>
                <c:pt idx="11299">
                  <c:v>-5.8569710187102606</c:v>
                </c:pt>
                <c:pt idx="11300">
                  <c:v>-5.8160560131846282</c:v>
                </c:pt>
                <c:pt idx="11301">
                  <c:v>-5.8160560131846282</c:v>
                </c:pt>
                <c:pt idx="11302">
                  <c:v>-5.8160560131846282</c:v>
                </c:pt>
                <c:pt idx="11303">
                  <c:v>-5.7751404043665167</c:v>
                </c:pt>
                <c:pt idx="11304">
                  <c:v>-5.7751404043665167</c:v>
                </c:pt>
                <c:pt idx="11305">
                  <c:v>-5.7751404043665167</c:v>
                </c:pt>
                <c:pt idx="11306">
                  <c:v>-5.7342241922559252</c:v>
                </c:pt>
                <c:pt idx="11307">
                  <c:v>-5.7751404043665167</c:v>
                </c:pt>
                <c:pt idx="11308">
                  <c:v>-5.8160560131846282</c:v>
                </c:pt>
                <c:pt idx="11309">
                  <c:v>-5.7342241922559252</c:v>
                </c:pt>
                <c:pt idx="11310">
                  <c:v>-5.7342241922559252</c:v>
                </c:pt>
                <c:pt idx="11311">
                  <c:v>-5.7342241922559252</c:v>
                </c:pt>
                <c:pt idx="11312">
                  <c:v>-5.6933073768528546</c:v>
                </c:pt>
                <c:pt idx="11313">
                  <c:v>-5.6523899581573041</c:v>
                </c:pt>
                <c:pt idx="11314">
                  <c:v>-5.6933073768528546</c:v>
                </c:pt>
                <c:pt idx="11315">
                  <c:v>-5.6933073768528546</c:v>
                </c:pt>
                <c:pt idx="11316">
                  <c:v>-5.6523899581573041</c:v>
                </c:pt>
                <c:pt idx="11317">
                  <c:v>-5.6523899581573041</c:v>
                </c:pt>
                <c:pt idx="11318">
                  <c:v>-5.6933073768528546</c:v>
                </c:pt>
                <c:pt idx="11319">
                  <c:v>-5.6523899581573041</c:v>
                </c:pt>
                <c:pt idx="11320">
                  <c:v>-5.6114719361692735</c:v>
                </c:pt>
                <c:pt idx="11321">
                  <c:v>-5.6523899581573041</c:v>
                </c:pt>
                <c:pt idx="11322">
                  <c:v>-5.6114719361692735</c:v>
                </c:pt>
                <c:pt idx="11323">
                  <c:v>-5.6114719361692735</c:v>
                </c:pt>
                <c:pt idx="11324">
                  <c:v>-5.6523899581573041</c:v>
                </c:pt>
                <c:pt idx="11325">
                  <c:v>-5.6523899581573041</c:v>
                </c:pt>
                <c:pt idx="11326">
                  <c:v>-5.6114719361692735</c:v>
                </c:pt>
                <c:pt idx="11327">
                  <c:v>-5.6933073768528546</c:v>
                </c:pt>
                <c:pt idx="11328">
                  <c:v>-5.6523899581573041</c:v>
                </c:pt>
                <c:pt idx="11329">
                  <c:v>-5.6523899581573041</c:v>
                </c:pt>
                <c:pt idx="11330">
                  <c:v>-5.6523899581573041</c:v>
                </c:pt>
                <c:pt idx="11331">
                  <c:v>-5.6114719361692735</c:v>
                </c:pt>
                <c:pt idx="11332">
                  <c:v>-5.5705533108887639</c:v>
                </c:pt>
                <c:pt idx="11333">
                  <c:v>-5.5705533108887639</c:v>
                </c:pt>
                <c:pt idx="11334">
                  <c:v>-5.5705533108887639</c:v>
                </c:pt>
                <c:pt idx="11335">
                  <c:v>-5.5705533108887639</c:v>
                </c:pt>
                <c:pt idx="11336">
                  <c:v>-5.5296340823157752</c:v>
                </c:pt>
                <c:pt idx="11337">
                  <c:v>-5.5296340823157752</c:v>
                </c:pt>
                <c:pt idx="11338">
                  <c:v>-5.4887142504503066</c:v>
                </c:pt>
                <c:pt idx="11339">
                  <c:v>-5.447793815292358</c:v>
                </c:pt>
                <c:pt idx="11340">
                  <c:v>-5.4887142504503066</c:v>
                </c:pt>
                <c:pt idx="11341">
                  <c:v>-5.447793815292358</c:v>
                </c:pt>
                <c:pt idx="11342">
                  <c:v>-5.447793815292358</c:v>
                </c:pt>
                <c:pt idx="11343">
                  <c:v>-5.4887142504503066</c:v>
                </c:pt>
                <c:pt idx="11344">
                  <c:v>-5.447793815292358</c:v>
                </c:pt>
                <c:pt idx="11345">
                  <c:v>-5.447793815292358</c:v>
                </c:pt>
                <c:pt idx="11346">
                  <c:v>-5.447793815292358</c:v>
                </c:pt>
                <c:pt idx="11347">
                  <c:v>-5.4887142504503066</c:v>
                </c:pt>
                <c:pt idx="11348">
                  <c:v>-5.447793815292358</c:v>
                </c:pt>
                <c:pt idx="11349">
                  <c:v>-5.4068727768419311</c:v>
                </c:pt>
                <c:pt idx="11350">
                  <c:v>-5.4068727768419311</c:v>
                </c:pt>
                <c:pt idx="11351">
                  <c:v>-5.4068727768419311</c:v>
                </c:pt>
                <c:pt idx="11352">
                  <c:v>-5.4068727768419311</c:v>
                </c:pt>
                <c:pt idx="11353">
                  <c:v>-5.4068727768419311</c:v>
                </c:pt>
                <c:pt idx="11354">
                  <c:v>-5.3659511350990234</c:v>
                </c:pt>
                <c:pt idx="11355">
                  <c:v>-5.4068727768419311</c:v>
                </c:pt>
                <c:pt idx="11356">
                  <c:v>-5.3659511350990234</c:v>
                </c:pt>
                <c:pt idx="11357">
                  <c:v>-5.3250288900636367</c:v>
                </c:pt>
                <c:pt idx="11358">
                  <c:v>-5.3250288900636367</c:v>
                </c:pt>
                <c:pt idx="11359">
                  <c:v>-5.3250288900636367</c:v>
                </c:pt>
                <c:pt idx="11360">
                  <c:v>-5.3250288900636367</c:v>
                </c:pt>
                <c:pt idx="11361">
                  <c:v>-5.3250288900636367</c:v>
                </c:pt>
                <c:pt idx="11362">
                  <c:v>-5.3250288900636367</c:v>
                </c:pt>
                <c:pt idx="11363">
                  <c:v>-5.3659511350990234</c:v>
                </c:pt>
                <c:pt idx="11364">
                  <c:v>-5.3659511350990234</c:v>
                </c:pt>
                <c:pt idx="11365">
                  <c:v>-5.3659511350990234</c:v>
                </c:pt>
                <c:pt idx="11366">
                  <c:v>-5.3250288900636367</c:v>
                </c:pt>
                <c:pt idx="11367">
                  <c:v>-5.2841060417357708</c:v>
                </c:pt>
                <c:pt idx="11368">
                  <c:v>-5.2841060417357708</c:v>
                </c:pt>
                <c:pt idx="11369">
                  <c:v>-5.243182590115425</c:v>
                </c:pt>
                <c:pt idx="11370">
                  <c:v>-5.243182590115425</c:v>
                </c:pt>
                <c:pt idx="11371">
                  <c:v>-5.2841060417357708</c:v>
                </c:pt>
                <c:pt idx="11372">
                  <c:v>-5.2841060417357708</c:v>
                </c:pt>
                <c:pt idx="11373">
                  <c:v>-5.2841060417357708</c:v>
                </c:pt>
                <c:pt idx="11374">
                  <c:v>-5.243182590115425</c:v>
                </c:pt>
                <c:pt idx="11375">
                  <c:v>-5.243182590115425</c:v>
                </c:pt>
                <c:pt idx="11376">
                  <c:v>-5.2841060417357708</c:v>
                </c:pt>
                <c:pt idx="11377">
                  <c:v>-5.243182590115425</c:v>
                </c:pt>
                <c:pt idx="11378">
                  <c:v>-5.243182590115425</c:v>
                </c:pt>
                <c:pt idx="11379">
                  <c:v>-5.243182590115425</c:v>
                </c:pt>
                <c:pt idx="11380">
                  <c:v>-5.2841060417357708</c:v>
                </c:pt>
                <c:pt idx="11381">
                  <c:v>-5.2841060417357708</c:v>
                </c:pt>
                <c:pt idx="11382">
                  <c:v>-5.243182590115425</c:v>
                </c:pt>
                <c:pt idx="11383">
                  <c:v>-5.2022585352025992</c:v>
                </c:pt>
                <c:pt idx="11384">
                  <c:v>-5.2022585352025992</c:v>
                </c:pt>
                <c:pt idx="11385">
                  <c:v>-5.1613338769972943</c:v>
                </c:pt>
                <c:pt idx="11386">
                  <c:v>-5.1613338769972943</c:v>
                </c:pt>
                <c:pt idx="11387">
                  <c:v>-5.2022585352025992</c:v>
                </c:pt>
                <c:pt idx="11388">
                  <c:v>-5.2022585352025992</c:v>
                </c:pt>
                <c:pt idx="11389">
                  <c:v>-5.1613338769972943</c:v>
                </c:pt>
                <c:pt idx="11390">
                  <c:v>-5.1613338769972943</c:v>
                </c:pt>
                <c:pt idx="11391">
                  <c:v>-5.1204086154995103</c:v>
                </c:pt>
                <c:pt idx="11392">
                  <c:v>-5.1204086154995103</c:v>
                </c:pt>
                <c:pt idx="11393">
                  <c:v>-5.1204086154995103</c:v>
                </c:pt>
                <c:pt idx="11394">
                  <c:v>-5.0794827507092464</c:v>
                </c:pt>
                <c:pt idx="11395">
                  <c:v>-5.0794827507092464</c:v>
                </c:pt>
                <c:pt idx="11396">
                  <c:v>-5.0794827507092464</c:v>
                </c:pt>
                <c:pt idx="11397">
                  <c:v>-5.0794827507092464</c:v>
                </c:pt>
                <c:pt idx="11398">
                  <c:v>-5.0794827507092464</c:v>
                </c:pt>
                <c:pt idx="11399">
                  <c:v>-5.1613338769972943</c:v>
                </c:pt>
                <c:pt idx="11400">
                  <c:v>-5.1204086154995103</c:v>
                </c:pt>
                <c:pt idx="11401">
                  <c:v>-5.1204086154995103</c:v>
                </c:pt>
                <c:pt idx="11402">
                  <c:v>-5.1204086154995103</c:v>
                </c:pt>
                <c:pt idx="11403">
                  <c:v>-5.1204086154995103</c:v>
                </c:pt>
                <c:pt idx="11404">
                  <c:v>-5.0794827507092464</c:v>
                </c:pt>
                <c:pt idx="11405">
                  <c:v>-5.0385562826265025</c:v>
                </c:pt>
                <c:pt idx="11406">
                  <c:v>-5.0385562826265025</c:v>
                </c:pt>
                <c:pt idx="11407">
                  <c:v>-5.0794827507092464</c:v>
                </c:pt>
                <c:pt idx="11408">
                  <c:v>-5.0794827507092464</c:v>
                </c:pt>
                <c:pt idx="11409">
                  <c:v>-5.0385562826265025</c:v>
                </c:pt>
                <c:pt idx="11410">
                  <c:v>-4.9976292112512795</c:v>
                </c:pt>
                <c:pt idx="11411">
                  <c:v>-4.9567015365835774</c:v>
                </c:pt>
                <c:pt idx="11412">
                  <c:v>-4.9157732586233944</c:v>
                </c:pt>
                <c:pt idx="11413">
                  <c:v>-4.9567015365835774</c:v>
                </c:pt>
                <c:pt idx="11414">
                  <c:v>-4.9157732586233944</c:v>
                </c:pt>
                <c:pt idx="11415">
                  <c:v>-4.9567015365835774</c:v>
                </c:pt>
                <c:pt idx="11416">
                  <c:v>-4.9567015365835774</c:v>
                </c:pt>
                <c:pt idx="11417">
                  <c:v>-4.9157732586233944</c:v>
                </c:pt>
                <c:pt idx="11418">
                  <c:v>-4.9157732586233944</c:v>
                </c:pt>
                <c:pt idx="11419">
                  <c:v>-4.9157732586233944</c:v>
                </c:pt>
                <c:pt idx="11420">
                  <c:v>-4.9157732586233944</c:v>
                </c:pt>
                <c:pt idx="11421">
                  <c:v>-4.9567015365835774</c:v>
                </c:pt>
                <c:pt idx="11422">
                  <c:v>-4.9567015365835774</c:v>
                </c:pt>
                <c:pt idx="11423">
                  <c:v>-4.9157732586233944</c:v>
                </c:pt>
                <c:pt idx="11424">
                  <c:v>-4.9157732586233944</c:v>
                </c:pt>
                <c:pt idx="11425">
                  <c:v>-4.9157732586233944</c:v>
                </c:pt>
                <c:pt idx="11426">
                  <c:v>-4.9157732586233944</c:v>
                </c:pt>
                <c:pt idx="11427">
                  <c:v>-4.8748443773707333</c:v>
                </c:pt>
                <c:pt idx="11428">
                  <c:v>-4.8748443773707333</c:v>
                </c:pt>
                <c:pt idx="11429">
                  <c:v>-4.8748443773707333</c:v>
                </c:pt>
                <c:pt idx="11430">
                  <c:v>-4.8748443773707333</c:v>
                </c:pt>
                <c:pt idx="11431">
                  <c:v>-4.8339148928255922</c:v>
                </c:pt>
                <c:pt idx="11432">
                  <c:v>-4.8339148928255922</c:v>
                </c:pt>
                <c:pt idx="11433">
                  <c:v>-4.7929848049879711</c:v>
                </c:pt>
                <c:pt idx="11434">
                  <c:v>-4.7929848049879711</c:v>
                </c:pt>
                <c:pt idx="11435">
                  <c:v>-4.7929848049879711</c:v>
                </c:pt>
                <c:pt idx="11436">
                  <c:v>-4.7520541138578709</c:v>
                </c:pt>
                <c:pt idx="11437">
                  <c:v>-4.7929848049879711</c:v>
                </c:pt>
                <c:pt idx="11438">
                  <c:v>-4.7929848049879711</c:v>
                </c:pt>
                <c:pt idx="11439">
                  <c:v>-4.7520541138578709</c:v>
                </c:pt>
                <c:pt idx="11440">
                  <c:v>-4.7520541138578709</c:v>
                </c:pt>
                <c:pt idx="11441">
                  <c:v>-4.7520541138578709</c:v>
                </c:pt>
                <c:pt idx="11442">
                  <c:v>-4.8339148928255922</c:v>
                </c:pt>
                <c:pt idx="11443">
                  <c:v>-4.8339148928255922</c:v>
                </c:pt>
                <c:pt idx="11444">
                  <c:v>-4.7520541138578709</c:v>
                </c:pt>
                <c:pt idx="11445">
                  <c:v>-4.7929848049879711</c:v>
                </c:pt>
                <c:pt idx="11446">
                  <c:v>-4.7929848049879711</c:v>
                </c:pt>
                <c:pt idx="11447">
                  <c:v>-4.7520541138578709</c:v>
                </c:pt>
                <c:pt idx="11448">
                  <c:v>-4.7520541138578709</c:v>
                </c:pt>
                <c:pt idx="11449">
                  <c:v>-4.7111228194352917</c:v>
                </c:pt>
                <c:pt idx="11450">
                  <c:v>-4.7111228194352917</c:v>
                </c:pt>
                <c:pt idx="11451">
                  <c:v>-4.7111228194352917</c:v>
                </c:pt>
                <c:pt idx="11452">
                  <c:v>-4.7111228194352917</c:v>
                </c:pt>
                <c:pt idx="11453">
                  <c:v>-4.7111228194352917</c:v>
                </c:pt>
                <c:pt idx="11454">
                  <c:v>-4.7111228194352917</c:v>
                </c:pt>
                <c:pt idx="11455">
                  <c:v>-4.6701909217202324</c:v>
                </c:pt>
                <c:pt idx="11456">
                  <c:v>-4.6701909217202324</c:v>
                </c:pt>
                <c:pt idx="11457">
                  <c:v>-4.6701909217202324</c:v>
                </c:pt>
                <c:pt idx="11458">
                  <c:v>-4.6701909217202324</c:v>
                </c:pt>
                <c:pt idx="11459">
                  <c:v>-4.6701909217202324</c:v>
                </c:pt>
                <c:pt idx="11460">
                  <c:v>-4.6292584207126932</c:v>
                </c:pt>
                <c:pt idx="11461">
                  <c:v>-4.5883253164126749</c:v>
                </c:pt>
                <c:pt idx="11462">
                  <c:v>-4.6292584207126932</c:v>
                </c:pt>
                <c:pt idx="11463">
                  <c:v>-4.5883253164126749</c:v>
                </c:pt>
                <c:pt idx="11464">
                  <c:v>-4.5473916088201767</c:v>
                </c:pt>
                <c:pt idx="11465">
                  <c:v>-4.5883253164126749</c:v>
                </c:pt>
                <c:pt idx="11466">
                  <c:v>-4.6292584207126932</c:v>
                </c:pt>
                <c:pt idx="11467">
                  <c:v>-4.6292584207126932</c:v>
                </c:pt>
                <c:pt idx="11468">
                  <c:v>-4.6292584207126932</c:v>
                </c:pt>
                <c:pt idx="11469">
                  <c:v>-4.6292584207126932</c:v>
                </c:pt>
                <c:pt idx="11470">
                  <c:v>-4.6292584207126932</c:v>
                </c:pt>
                <c:pt idx="11471">
                  <c:v>-4.5883253164126749</c:v>
                </c:pt>
                <c:pt idx="11472">
                  <c:v>-4.5883253164126749</c:v>
                </c:pt>
                <c:pt idx="11473">
                  <c:v>-4.5883253164126749</c:v>
                </c:pt>
                <c:pt idx="11474">
                  <c:v>-4.5473916088201767</c:v>
                </c:pt>
                <c:pt idx="11475">
                  <c:v>-4.5064572979351993</c:v>
                </c:pt>
                <c:pt idx="11476">
                  <c:v>-4.5473916088201767</c:v>
                </c:pt>
                <c:pt idx="11477">
                  <c:v>-4.5473916088201767</c:v>
                </c:pt>
                <c:pt idx="11478">
                  <c:v>-4.5064572979351993</c:v>
                </c:pt>
                <c:pt idx="11479">
                  <c:v>-4.5064572979351993</c:v>
                </c:pt>
                <c:pt idx="11480">
                  <c:v>-4.5064572979351993</c:v>
                </c:pt>
                <c:pt idx="11481">
                  <c:v>-4.5064572979351993</c:v>
                </c:pt>
                <c:pt idx="11482">
                  <c:v>-4.5064572979351993</c:v>
                </c:pt>
                <c:pt idx="11483">
                  <c:v>-4.5064572979351993</c:v>
                </c:pt>
                <c:pt idx="11484">
                  <c:v>-4.5064572979351993</c:v>
                </c:pt>
                <c:pt idx="11485">
                  <c:v>-4.4655223837577429</c:v>
                </c:pt>
                <c:pt idx="11486">
                  <c:v>-4.4245868662878056</c:v>
                </c:pt>
                <c:pt idx="11487">
                  <c:v>-4.4245868662878056</c:v>
                </c:pt>
                <c:pt idx="11488">
                  <c:v>-4.4245868662878056</c:v>
                </c:pt>
                <c:pt idx="11489">
                  <c:v>-4.4655223837577429</c:v>
                </c:pt>
                <c:pt idx="11490">
                  <c:v>-4.4655223837577429</c:v>
                </c:pt>
                <c:pt idx="11491">
                  <c:v>-4.4655223837577429</c:v>
                </c:pt>
                <c:pt idx="11492">
                  <c:v>-4.4245868662878056</c:v>
                </c:pt>
                <c:pt idx="11493">
                  <c:v>-4.3836507455253901</c:v>
                </c:pt>
                <c:pt idx="11494">
                  <c:v>-4.3836507455253901</c:v>
                </c:pt>
                <c:pt idx="11495">
                  <c:v>-4.3836507455253901</c:v>
                </c:pt>
                <c:pt idx="11496">
                  <c:v>-4.3427140214704947</c:v>
                </c:pt>
                <c:pt idx="11497">
                  <c:v>-4.3427140214704947</c:v>
                </c:pt>
                <c:pt idx="11498">
                  <c:v>-4.3427140214704947</c:v>
                </c:pt>
                <c:pt idx="11499">
                  <c:v>-4.3427140214704947</c:v>
                </c:pt>
                <c:pt idx="11500">
                  <c:v>-4.3427140214704947</c:v>
                </c:pt>
                <c:pt idx="11501">
                  <c:v>-4.3017766941231192</c:v>
                </c:pt>
                <c:pt idx="11502">
                  <c:v>-4.3017766941231192</c:v>
                </c:pt>
                <c:pt idx="11503">
                  <c:v>-4.3017766941231192</c:v>
                </c:pt>
                <c:pt idx="11504">
                  <c:v>-4.3427140214704947</c:v>
                </c:pt>
                <c:pt idx="11505">
                  <c:v>-4.3427140214704947</c:v>
                </c:pt>
                <c:pt idx="11506">
                  <c:v>-4.3427140214704947</c:v>
                </c:pt>
                <c:pt idx="11507">
                  <c:v>-4.3427140214704947</c:v>
                </c:pt>
                <c:pt idx="11508">
                  <c:v>-4.3017766941231192</c:v>
                </c:pt>
                <c:pt idx="11509">
                  <c:v>-4.3017766941231192</c:v>
                </c:pt>
                <c:pt idx="11510">
                  <c:v>-4.2608387634832647</c:v>
                </c:pt>
                <c:pt idx="11511">
                  <c:v>-4.3017766941231192</c:v>
                </c:pt>
                <c:pt idx="11512">
                  <c:v>-4.2608387634832647</c:v>
                </c:pt>
                <c:pt idx="11513">
                  <c:v>-4.2199002295509302</c:v>
                </c:pt>
                <c:pt idx="11514">
                  <c:v>-4.2199002295509302</c:v>
                </c:pt>
                <c:pt idx="11515">
                  <c:v>-4.1789610923261167</c:v>
                </c:pt>
                <c:pt idx="11516">
                  <c:v>-4.2608387634832647</c:v>
                </c:pt>
                <c:pt idx="11517">
                  <c:v>-4.2608387634832647</c:v>
                </c:pt>
                <c:pt idx="11518">
                  <c:v>-4.2608387634832647</c:v>
                </c:pt>
                <c:pt idx="11519">
                  <c:v>-4.2199002295509302</c:v>
                </c:pt>
                <c:pt idx="11520">
                  <c:v>-4.2199002295509302</c:v>
                </c:pt>
                <c:pt idx="11521">
                  <c:v>-4.2199002295509302</c:v>
                </c:pt>
                <c:pt idx="11522">
                  <c:v>-4.2199002295509302</c:v>
                </c:pt>
                <c:pt idx="11523">
                  <c:v>-4.1789610923261167</c:v>
                </c:pt>
                <c:pt idx="11524">
                  <c:v>-4.1789610923261167</c:v>
                </c:pt>
                <c:pt idx="11525">
                  <c:v>-4.1789610923261167</c:v>
                </c:pt>
                <c:pt idx="11526">
                  <c:v>-4.1380213518088231</c:v>
                </c:pt>
                <c:pt idx="11527">
                  <c:v>-4.1380213518088231</c:v>
                </c:pt>
                <c:pt idx="11528">
                  <c:v>-4.1380213518088231</c:v>
                </c:pt>
                <c:pt idx="11529">
                  <c:v>-4.1380213518088231</c:v>
                </c:pt>
                <c:pt idx="11530">
                  <c:v>-4.1380213518088231</c:v>
                </c:pt>
                <c:pt idx="11531">
                  <c:v>-4.1380213518088231</c:v>
                </c:pt>
                <c:pt idx="11532">
                  <c:v>-4.0970810079990505</c:v>
                </c:pt>
                <c:pt idx="11533">
                  <c:v>-4.1380213518088231</c:v>
                </c:pt>
                <c:pt idx="11534">
                  <c:v>-4.0970810079990505</c:v>
                </c:pt>
                <c:pt idx="11535">
                  <c:v>-4.0561400608967988</c:v>
                </c:pt>
                <c:pt idx="11536">
                  <c:v>-4.0970810079990505</c:v>
                </c:pt>
                <c:pt idx="11537">
                  <c:v>-4.0561400608967988</c:v>
                </c:pt>
                <c:pt idx="11538">
                  <c:v>-4.0561400608967988</c:v>
                </c:pt>
                <c:pt idx="11539">
                  <c:v>-4.0561400608967988</c:v>
                </c:pt>
                <c:pt idx="11540">
                  <c:v>-4.0561400608967988</c:v>
                </c:pt>
                <c:pt idx="11541">
                  <c:v>-4.0561400608967988</c:v>
                </c:pt>
                <c:pt idx="11542">
                  <c:v>-4.0561400608967988</c:v>
                </c:pt>
                <c:pt idx="11543">
                  <c:v>-4.0970810079990505</c:v>
                </c:pt>
                <c:pt idx="11544">
                  <c:v>-4.0151985105020662</c:v>
                </c:pt>
                <c:pt idx="11545">
                  <c:v>-4.0151985105020662</c:v>
                </c:pt>
                <c:pt idx="11546">
                  <c:v>-4.0151985105020662</c:v>
                </c:pt>
                <c:pt idx="11547">
                  <c:v>-3.974256356814855</c:v>
                </c:pt>
                <c:pt idx="11548">
                  <c:v>-3.974256356814855</c:v>
                </c:pt>
                <c:pt idx="11549">
                  <c:v>-4.0561400608967988</c:v>
                </c:pt>
                <c:pt idx="11550">
                  <c:v>-4.0151985105020662</c:v>
                </c:pt>
                <c:pt idx="11551">
                  <c:v>-3.9333135998351643</c:v>
                </c:pt>
                <c:pt idx="11552">
                  <c:v>-3.974256356814855</c:v>
                </c:pt>
                <c:pt idx="11553">
                  <c:v>-3.974256356814855</c:v>
                </c:pt>
                <c:pt idx="11554">
                  <c:v>-3.9333135998351643</c:v>
                </c:pt>
                <c:pt idx="11555">
                  <c:v>-3.9333135998351643</c:v>
                </c:pt>
                <c:pt idx="11556">
                  <c:v>-3.8923702395629936</c:v>
                </c:pt>
                <c:pt idx="11557">
                  <c:v>-3.8923702395629936</c:v>
                </c:pt>
                <c:pt idx="11558">
                  <c:v>-3.9333135998351643</c:v>
                </c:pt>
                <c:pt idx="11559">
                  <c:v>-3.974256356814855</c:v>
                </c:pt>
                <c:pt idx="11560">
                  <c:v>-3.974256356814855</c:v>
                </c:pt>
                <c:pt idx="11561">
                  <c:v>-3.974256356814855</c:v>
                </c:pt>
                <c:pt idx="11562">
                  <c:v>-3.9333135998351643</c:v>
                </c:pt>
                <c:pt idx="11563">
                  <c:v>-3.8923702395629936</c:v>
                </c:pt>
                <c:pt idx="11564">
                  <c:v>-3.8923702395629936</c:v>
                </c:pt>
                <c:pt idx="11565">
                  <c:v>-3.8923702395629936</c:v>
                </c:pt>
                <c:pt idx="11566">
                  <c:v>-3.8923702395629936</c:v>
                </c:pt>
                <c:pt idx="11567">
                  <c:v>-3.9333135998351643</c:v>
                </c:pt>
                <c:pt idx="11568">
                  <c:v>-3.8923702395629936</c:v>
                </c:pt>
                <c:pt idx="11569">
                  <c:v>-3.8923702395629936</c:v>
                </c:pt>
                <c:pt idx="11570">
                  <c:v>-3.8514262759983438</c:v>
                </c:pt>
                <c:pt idx="11571">
                  <c:v>-3.8514262759983438</c:v>
                </c:pt>
                <c:pt idx="11572">
                  <c:v>-3.810481709141214</c:v>
                </c:pt>
                <c:pt idx="11573">
                  <c:v>-3.810481709141214</c:v>
                </c:pt>
                <c:pt idx="11574">
                  <c:v>-3.7695365389916051</c:v>
                </c:pt>
                <c:pt idx="11575">
                  <c:v>-3.7695365389916051</c:v>
                </c:pt>
                <c:pt idx="11576">
                  <c:v>-3.810481709141214</c:v>
                </c:pt>
                <c:pt idx="11577">
                  <c:v>-3.810481709141214</c:v>
                </c:pt>
                <c:pt idx="11578">
                  <c:v>-3.7695365389916051</c:v>
                </c:pt>
                <c:pt idx="11579">
                  <c:v>-3.7695365389916051</c:v>
                </c:pt>
                <c:pt idx="11580">
                  <c:v>-3.7695365389916051</c:v>
                </c:pt>
                <c:pt idx="11581">
                  <c:v>-3.7285907655495163</c:v>
                </c:pt>
                <c:pt idx="11582">
                  <c:v>-3.7285907655495163</c:v>
                </c:pt>
                <c:pt idx="11583">
                  <c:v>-3.7285907655495163</c:v>
                </c:pt>
                <c:pt idx="11584">
                  <c:v>-3.7285907655495163</c:v>
                </c:pt>
                <c:pt idx="11585">
                  <c:v>-3.7285907655495163</c:v>
                </c:pt>
                <c:pt idx="11586">
                  <c:v>-3.7285907655495163</c:v>
                </c:pt>
                <c:pt idx="11587">
                  <c:v>-3.6876443888149484</c:v>
                </c:pt>
                <c:pt idx="11588">
                  <c:v>-3.6466974087879005</c:v>
                </c:pt>
                <c:pt idx="11589">
                  <c:v>-3.6466974087879005</c:v>
                </c:pt>
                <c:pt idx="11590">
                  <c:v>-3.6876443888149484</c:v>
                </c:pt>
                <c:pt idx="11591">
                  <c:v>-3.6876443888149484</c:v>
                </c:pt>
                <c:pt idx="11592">
                  <c:v>-3.6466974087879005</c:v>
                </c:pt>
                <c:pt idx="11593">
                  <c:v>-3.6466974087879005</c:v>
                </c:pt>
                <c:pt idx="11594">
                  <c:v>-3.6466974087879005</c:v>
                </c:pt>
                <c:pt idx="11595">
                  <c:v>-3.6876443888149484</c:v>
                </c:pt>
                <c:pt idx="11596">
                  <c:v>-3.6876443888149484</c:v>
                </c:pt>
                <c:pt idx="11597">
                  <c:v>-3.6876443888149484</c:v>
                </c:pt>
                <c:pt idx="11598">
                  <c:v>-3.6466974087879005</c:v>
                </c:pt>
                <c:pt idx="11599">
                  <c:v>-3.6466974087879005</c:v>
                </c:pt>
                <c:pt idx="11600">
                  <c:v>-3.5648016388563666</c:v>
                </c:pt>
                <c:pt idx="11601">
                  <c:v>-3.6057498254683735</c:v>
                </c:pt>
                <c:pt idx="11602">
                  <c:v>-3.6057498254683735</c:v>
                </c:pt>
                <c:pt idx="11603">
                  <c:v>-3.6057498254683735</c:v>
                </c:pt>
                <c:pt idx="11604">
                  <c:v>-3.6057498254683735</c:v>
                </c:pt>
                <c:pt idx="11605">
                  <c:v>-3.5648016388563666</c:v>
                </c:pt>
                <c:pt idx="11606">
                  <c:v>-3.5648016388563666</c:v>
                </c:pt>
                <c:pt idx="11607">
                  <c:v>-3.5648016388563666</c:v>
                </c:pt>
                <c:pt idx="11608">
                  <c:v>-3.6057498254683735</c:v>
                </c:pt>
                <c:pt idx="11609">
                  <c:v>-3.6057498254683735</c:v>
                </c:pt>
                <c:pt idx="11610">
                  <c:v>-3.6057498254683735</c:v>
                </c:pt>
                <c:pt idx="11611">
                  <c:v>-3.5648016388563666</c:v>
                </c:pt>
                <c:pt idx="11612">
                  <c:v>-3.6057498254683735</c:v>
                </c:pt>
                <c:pt idx="11613">
                  <c:v>-3.5648016388563666</c:v>
                </c:pt>
                <c:pt idx="11614">
                  <c:v>-3.5648016388563666</c:v>
                </c:pt>
                <c:pt idx="11615">
                  <c:v>-3.5648016388563666</c:v>
                </c:pt>
                <c:pt idx="11616">
                  <c:v>-3.5648016388563666</c:v>
                </c:pt>
                <c:pt idx="11617">
                  <c:v>-3.5238528489518806</c:v>
                </c:pt>
                <c:pt idx="11618">
                  <c:v>-3.5238528489518806</c:v>
                </c:pt>
                <c:pt idx="11619">
                  <c:v>-3.5238528489518806</c:v>
                </c:pt>
                <c:pt idx="11620">
                  <c:v>-3.5238528489518806</c:v>
                </c:pt>
                <c:pt idx="11621">
                  <c:v>-3.5238528489518806</c:v>
                </c:pt>
                <c:pt idx="11622">
                  <c:v>-3.4829034557549146</c:v>
                </c:pt>
                <c:pt idx="11623">
                  <c:v>-3.4829034557549146</c:v>
                </c:pt>
                <c:pt idx="11624">
                  <c:v>-3.4829034557549146</c:v>
                </c:pt>
                <c:pt idx="11625">
                  <c:v>-3.4419534592654695</c:v>
                </c:pt>
                <c:pt idx="11626">
                  <c:v>-3.4419534592654695</c:v>
                </c:pt>
                <c:pt idx="11627">
                  <c:v>-3.4010028594835444</c:v>
                </c:pt>
                <c:pt idx="11628">
                  <c:v>-3.4419534592654695</c:v>
                </c:pt>
                <c:pt idx="11629">
                  <c:v>-3.4419534592654695</c:v>
                </c:pt>
                <c:pt idx="11630">
                  <c:v>-3.4010028594835444</c:v>
                </c:pt>
                <c:pt idx="11631">
                  <c:v>-3.3600516564091398</c:v>
                </c:pt>
                <c:pt idx="11632">
                  <c:v>-3.3600516564091398</c:v>
                </c:pt>
                <c:pt idx="11633">
                  <c:v>-3.3190998500422562</c:v>
                </c:pt>
                <c:pt idx="11634">
                  <c:v>-3.3600516564091398</c:v>
                </c:pt>
                <c:pt idx="11635">
                  <c:v>-3.3190998500422562</c:v>
                </c:pt>
                <c:pt idx="11636">
                  <c:v>-3.3190998500422562</c:v>
                </c:pt>
                <c:pt idx="11637">
                  <c:v>-3.3190998500422562</c:v>
                </c:pt>
                <c:pt idx="11638">
                  <c:v>-3.3190998500422562</c:v>
                </c:pt>
                <c:pt idx="11639">
                  <c:v>-3.3190998500422562</c:v>
                </c:pt>
                <c:pt idx="11640">
                  <c:v>-3.2781474403828925</c:v>
                </c:pt>
                <c:pt idx="11641">
                  <c:v>-3.2781474403828925</c:v>
                </c:pt>
                <c:pt idx="11642">
                  <c:v>-3.3190998500422562</c:v>
                </c:pt>
                <c:pt idx="11643">
                  <c:v>-3.3190998500422562</c:v>
                </c:pt>
                <c:pt idx="11644">
                  <c:v>-3.3190998500422562</c:v>
                </c:pt>
                <c:pt idx="11645">
                  <c:v>-3.3190998500422562</c:v>
                </c:pt>
                <c:pt idx="11646">
                  <c:v>-3.2781474403828925</c:v>
                </c:pt>
                <c:pt idx="11647">
                  <c:v>-3.2371944274310498</c:v>
                </c:pt>
                <c:pt idx="11648">
                  <c:v>-3.1962408111867271</c:v>
                </c:pt>
                <c:pt idx="11649">
                  <c:v>-3.2371944274310498</c:v>
                </c:pt>
                <c:pt idx="11650">
                  <c:v>-3.2371944274310498</c:v>
                </c:pt>
                <c:pt idx="11651">
                  <c:v>-3.1962408111867271</c:v>
                </c:pt>
                <c:pt idx="11652">
                  <c:v>-3.1962408111867271</c:v>
                </c:pt>
                <c:pt idx="11653">
                  <c:v>-3.1962408111867271</c:v>
                </c:pt>
                <c:pt idx="11654">
                  <c:v>-3.2371944274310498</c:v>
                </c:pt>
                <c:pt idx="11655">
                  <c:v>-3.2781474403828925</c:v>
                </c:pt>
                <c:pt idx="11656">
                  <c:v>-3.2371944274310498</c:v>
                </c:pt>
                <c:pt idx="11657">
                  <c:v>-3.1962408111867271</c:v>
                </c:pt>
                <c:pt idx="11658">
                  <c:v>-3.1962408111867271</c:v>
                </c:pt>
                <c:pt idx="11659">
                  <c:v>-3.1552865916499249</c:v>
                </c:pt>
                <c:pt idx="11660">
                  <c:v>-3.1552865916499249</c:v>
                </c:pt>
                <c:pt idx="11661">
                  <c:v>-3.1552865916499249</c:v>
                </c:pt>
                <c:pt idx="11662">
                  <c:v>-3.1552865916499249</c:v>
                </c:pt>
                <c:pt idx="11663">
                  <c:v>-3.1552865916499249</c:v>
                </c:pt>
                <c:pt idx="11664">
                  <c:v>-3.1552865916499249</c:v>
                </c:pt>
                <c:pt idx="11665">
                  <c:v>-3.1552865916499249</c:v>
                </c:pt>
                <c:pt idx="11666">
                  <c:v>-3.1143317688206431</c:v>
                </c:pt>
                <c:pt idx="11667">
                  <c:v>-3.1552865916499249</c:v>
                </c:pt>
                <c:pt idx="11668">
                  <c:v>-3.1143317688206431</c:v>
                </c:pt>
                <c:pt idx="11669">
                  <c:v>-3.1143317688206431</c:v>
                </c:pt>
                <c:pt idx="11670">
                  <c:v>-3.0733763426988823</c:v>
                </c:pt>
                <c:pt idx="11671">
                  <c:v>-3.0324203132846415</c:v>
                </c:pt>
                <c:pt idx="11672">
                  <c:v>-3.0733763426988823</c:v>
                </c:pt>
                <c:pt idx="11673">
                  <c:v>-3.0324203132846415</c:v>
                </c:pt>
                <c:pt idx="11674">
                  <c:v>-3.0733763426988823</c:v>
                </c:pt>
                <c:pt idx="11675">
                  <c:v>-3.0733763426988823</c:v>
                </c:pt>
                <c:pt idx="11676">
                  <c:v>-3.0324203132846415</c:v>
                </c:pt>
                <c:pt idx="11677">
                  <c:v>-3.0324203132846415</c:v>
                </c:pt>
                <c:pt idx="11678">
                  <c:v>-2.9914636805779211</c:v>
                </c:pt>
                <c:pt idx="11679">
                  <c:v>-3.0324203132846415</c:v>
                </c:pt>
                <c:pt idx="11680">
                  <c:v>-2.9914636805779211</c:v>
                </c:pt>
                <c:pt idx="11681">
                  <c:v>-2.9914636805779211</c:v>
                </c:pt>
                <c:pt idx="11682">
                  <c:v>-3.0324203132846415</c:v>
                </c:pt>
                <c:pt idx="11683">
                  <c:v>-3.0324203132846415</c:v>
                </c:pt>
                <c:pt idx="11684">
                  <c:v>-2.9914636805779211</c:v>
                </c:pt>
                <c:pt idx="11685">
                  <c:v>-3.0324203132846415</c:v>
                </c:pt>
                <c:pt idx="11686">
                  <c:v>-2.9914636805779211</c:v>
                </c:pt>
                <c:pt idx="11687">
                  <c:v>-2.9914636805779211</c:v>
                </c:pt>
                <c:pt idx="11688">
                  <c:v>-3.0324203132846415</c:v>
                </c:pt>
                <c:pt idx="11689">
                  <c:v>-2.9914636805779211</c:v>
                </c:pt>
                <c:pt idx="11690">
                  <c:v>-2.9505064445787217</c:v>
                </c:pt>
                <c:pt idx="11691">
                  <c:v>-2.9505064445787217</c:v>
                </c:pt>
                <c:pt idx="11692">
                  <c:v>-2.9505064445787217</c:v>
                </c:pt>
                <c:pt idx="11693">
                  <c:v>-2.9505064445787217</c:v>
                </c:pt>
                <c:pt idx="11694">
                  <c:v>-2.9505064445787217</c:v>
                </c:pt>
                <c:pt idx="11695">
                  <c:v>-2.9095486052870423</c:v>
                </c:pt>
                <c:pt idx="11696">
                  <c:v>-2.9095486052870423</c:v>
                </c:pt>
                <c:pt idx="11697">
                  <c:v>-2.9505064445787217</c:v>
                </c:pt>
                <c:pt idx="11698">
                  <c:v>-2.9095486052870423</c:v>
                </c:pt>
                <c:pt idx="11699">
                  <c:v>-2.8685901627028834</c:v>
                </c:pt>
                <c:pt idx="11700">
                  <c:v>-2.8685901627028834</c:v>
                </c:pt>
                <c:pt idx="11701">
                  <c:v>-2.8685901627028834</c:v>
                </c:pt>
                <c:pt idx="11702">
                  <c:v>-2.8685901627028834</c:v>
                </c:pt>
                <c:pt idx="11703">
                  <c:v>-2.8685901627028834</c:v>
                </c:pt>
                <c:pt idx="11704">
                  <c:v>-2.8685901627028834</c:v>
                </c:pt>
                <c:pt idx="11705">
                  <c:v>-2.8276311168262449</c:v>
                </c:pt>
                <c:pt idx="11706">
                  <c:v>-2.8685901627028834</c:v>
                </c:pt>
                <c:pt idx="11707">
                  <c:v>-2.8276311168262449</c:v>
                </c:pt>
                <c:pt idx="11708">
                  <c:v>-2.8685901627028834</c:v>
                </c:pt>
                <c:pt idx="11709">
                  <c:v>-2.7866714676571269</c:v>
                </c:pt>
                <c:pt idx="11710">
                  <c:v>-2.7866714676571269</c:v>
                </c:pt>
                <c:pt idx="11711">
                  <c:v>-2.8276311168262449</c:v>
                </c:pt>
                <c:pt idx="11712">
                  <c:v>-2.8276311168262449</c:v>
                </c:pt>
                <c:pt idx="11713">
                  <c:v>-2.7866714676571269</c:v>
                </c:pt>
                <c:pt idx="11714">
                  <c:v>-2.7866714676571269</c:v>
                </c:pt>
                <c:pt idx="11715">
                  <c:v>-2.8276311168262449</c:v>
                </c:pt>
                <c:pt idx="11716">
                  <c:v>-2.7866714676571269</c:v>
                </c:pt>
                <c:pt idx="11717">
                  <c:v>-2.7457112151955299</c:v>
                </c:pt>
                <c:pt idx="11718">
                  <c:v>-2.7866714676571269</c:v>
                </c:pt>
                <c:pt idx="11719">
                  <c:v>-2.7866714676571269</c:v>
                </c:pt>
                <c:pt idx="11720">
                  <c:v>-2.7457112151955299</c:v>
                </c:pt>
                <c:pt idx="11721">
                  <c:v>-2.7457112151955299</c:v>
                </c:pt>
                <c:pt idx="11722">
                  <c:v>-2.7457112151955299</c:v>
                </c:pt>
                <c:pt idx="11723">
                  <c:v>-2.6637889003948962</c:v>
                </c:pt>
                <c:pt idx="11724">
                  <c:v>-2.6637889003948962</c:v>
                </c:pt>
                <c:pt idx="11725">
                  <c:v>-2.6637889003948962</c:v>
                </c:pt>
                <c:pt idx="11726">
                  <c:v>-2.7047503594414528</c:v>
                </c:pt>
                <c:pt idx="11727">
                  <c:v>-2.6637889003948962</c:v>
                </c:pt>
                <c:pt idx="11728">
                  <c:v>-2.6637889003948962</c:v>
                </c:pt>
                <c:pt idx="11729">
                  <c:v>-2.6637889003948962</c:v>
                </c:pt>
                <c:pt idx="11730">
                  <c:v>-2.6228268380558601</c:v>
                </c:pt>
                <c:pt idx="11731">
                  <c:v>-2.6637889003948962</c:v>
                </c:pt>
                <c:pt idx="11732">
                  <c:v>-2.6228268380558601</c:v>
                </c:pt>
                <c:pt idx="11733">
                  <c:v>-2.6228268380558601</c:v>
                </c:pt>
                <c:pt idx="11734">
                  <c:v>-2.6228268380558601</c:v>
                </c:pt>
                <c:pt idx="11735">
                  <c:v>-2.5818641724243445</c:v>
                </c:pt>
                <c:pt idx="11736">
                  <c:v>-2.5818641724243445</c:v>
                </c:pt>
                <c:pt idx="11737">
                  <c:v>-2.5818641724243445</c:v>
                </c:pt>
                <c:pt idx="11738">
                  <c:v>-2.5818641724243445</c:v>
                </c:pt>
                <c:pt idx="11739">
                  <c:v>-2.6228268380558601</c:v>
                </c:pt>
                <c:pt idx="11740">
                  <c:v>-2.6637889003948962</c:v>
                </c:pt>
                <c:pt idx="11741">
                  <c:v>-2.5818641724243445</c:v>
                </c:pt>
                <c:pt idx="11742">
                  <c:v>-2.5818641724243445</c:v>
                </c:pt>
                <c:pt idx="11743">
                  <c:v>-2.5818641724243445</c:v>
                </c:pt>
                <c:pt idx="11744">
                  <c:v>-2.5818641724243445</c:v>
                </c:pt>
                <c:pt idx="11745">
                  <c:v>-2.5818641724243445</c:v>
                </c:pt>
                <c:pt idx="11746">
                  <c:v>-2.4999370312838747</c:v>
                </c:pt>
                <c:pt idx="11747">
                  <c:v>-2.5409009035003494</c:v>
                </c:pt>
                <c:pt idx="11748">
                  <c:v>-2.5409009035003494</c:v>
                </c:pt>
                <c:pt idx="11749">
                  <c:v>-2.4999370312838747</c:v>
                </c:pt>
                <c:pt idx="11750">
                  <c:v>-2.4589725557749205</c:v>
                </c:pt>
                <c:pt idx="11751">
                  <c:v>-2.4999370312838747</c:v>
                </c:pt>
                <c:pt idx="11752">
                  <c:v>-2.5409009035003494</c:v>
                </c:pt>
                <c:pt idx="11753">
                  <c:v>-2.4999370312838747</c:v>
                </c:pt>
                <c:pt idx="11754">
                  <c:v>-2.4999370312838747</c:v>
                </c:pt>
                <c:pt idx="11755">
                  <c:v>-2.4999370312838747</c:v>
                </c:pt>
                <c:pt idx="11756">
                  <c:v>-2.4999370312838747</c:v>
                </c:pt>
                <c:pt idx="11757">
                  <c:v>-2.4999370312838747</c:v>
                </c:pt>
                <c:pt idx="11758">
                  <c:v>-2.4589725557749205</c:v>
                </c:pt>
                <c:pt idx="11759">
                  <c:v>-2.4589725557749205</c:v>
                </c:pt>
                <c:pt idx="11760">
                  <c:v>-2.4999370312838747</c:v>
                </c:pt>
                <c:pt idx="11761">
                  <c:v>-2.4589725557749205</c:v>
                </c:pt>
                <c:pt idx="11762">
                  <c:v>-2.3770417948795735</c:v>
                </c:pt>
                <c:pt idx="11763">
                  <c:v>-2.3770417948795735</c:v>
                </c:pt>
                <c:pt idx="11764">
                  <c:v>-2.3770417948795735</c:v>
                </c:pt>
                <c:pt idx="11765">
                  <c:v>-2.3770417948795735</c:v>
                </c:pt>
                <c:pt idx="11766">
                  <c:v>-2.4180074769734867</c:v>
                </c:pt>
                <c:pt idx="11767">
                  <c:v>-2.3770417948795735</c:v>
                </c:pt>
                <c:pt idx="11768">
                  <c:v>-2.3770417948795735</c:v>
                </c:pt>
                <c:pt idx="11769">
                  <c:v>-2.3770417948795735</c:v>
                </c:pt>
                <c:pt idx="11770">
                  <c:v>-2.3360755094931807</c:v>
                </c:pt>
                <c:pt idx="11771">
                  <c:v>-2.3770417948795735</c:v>
                </c:pt>
                <c:pt idx="11772">
                  <c:v>-2.3770417948795735</c:v>
                </c:pt>
                <c:pt idx="11773">
                  <c:v>-2.3360755094931807</c:v>
                </c:pt>
                <c:pt idx="11774">
                  <c:v>-2.3360755094931807</c:v>
                </c:pt>
                <c:pt idx="11775">
                  <c:v>-2.3360755094931807</c:v>
                </c:pt>
                <c:pt idx="11776">
                  <c:v>-2.3360755094931807</c:v>
                </c:pt>
                <c:pt idx="11777">
                  <c:v>-2.2951086208143083</c:v>
                </c:pt>
                <c:pt idx="11778">
                  <c:v>-2.2951086208143083</c:v>
                </c:pt>
                <c:pt idx="11779">
                  <c:v>-2.3770417948795735</c:v>
                </c:pt>
                <c:pt idx="11780">
                  <c:v>-2.3360755094931807</c:v>
                </c:pt>
                <c:pt idx="11781">
                  <c:v>-2.2951086208143083</c:v>
                </c:pt>
                <c:pt idx="11782">
                  <c:v>-2.2951086208143083</c:v>
                </c:pt>
                <c:pt idx="11783">
                  <c:v>-2.2951086208143083</c:v>
                </c:pt>
                <c:pt idx="11784">
                  <c:v>-2.2951086208143083</c:v>
                </c:pt>
                <c:pt idx="11785">
                  <c:v>-2.2541411288429569</c:v>
                </c:pt>
                <c:pt idx="11786">
                  <c:v>-2.2951086208143083</c:v>
                </c:pt>
                <c:pt idx="11787">
                  <c:v>-2.2541411288429569</c:v>
                </c:pt>
                <c:pt idx="11788">
                  <c:v>-2.2541411288429569</c:v>
                </c:pt>
                <c:pt idx="11789">
                  <c:v>-2.2541411288429569</c:v>
                </c:pt>
                <c:pt idx="11790">
                  <c:v>-2.2131730335791251</c:v>
                </c:pt>
                <c:pt idx="11791">
                  <c:v>-2.1722043350228142</c:v>
                </c:pt>
                <c:pt idx="11792">
                  <c:v>-2.2131730335791251</c:v>
                </c:pt>
                <c:pt idx="11793">
                  <c:v>-2.1722043350228142</c:v>
                </c:pt>
                <c:pt idx="11794">
                  <c:v>-2.2131730335791251</c:v>
                </c:pt>
                <c:pt idx="11795">
                  <c:v>-2.2131730335791251</c:v>
                </c:pt>
                <c:pt idx="11796">
                  <c:v>-2.1722043350228142</c:v>
                </c:pt>
                <c:pt idx="11797">
                  <c:v>-2.2131730335791251</c:v>
                </c:pt>
                <c:pt idx="11798">
                  <c:v>-2.1312350331740237</c:v>
                </c:pt>
                <c:pt idx="11799">
                  <c:v>-2.1312350331740237</c:v>
                </c:pt>
                <c:pt idx="11800">
                  <c:v>-2.1312350331740237</c:v>
                </c:pt>
                <c:pt idx="11801">
                  <c:v>-2.1312350331740237</c:v>
                </c:pt>
                <c:pt idx="11802">
                  <c:v>-2.1312350331740237</c:v>
                </c:pt>
                <c:pt idx="11803">
                  <c:v>-2.1312350331740237</c:v>
                </c:pt>
                <c:pt idx="11804">
                  <c:v>-2.1312350331740237</c:v>
                </c:pt>
                <c:pt idx="11805">
                  <c:v>-2.0902651280327538</c:v>
                </c:pt>
                <c:pt idx="11806">
                  <c:v>-2.0902651280327538</c:v>
                </c:pt>
                <c:pt idx="11807">
                  <c:v>-2.0083235078727752</c:v>
                </c:pt>
                <c:pt idx="11808">
                  <c:v>-2.0492946195990043</c:v>
                </c:pt>
                <c:pt idx="11809">
                  <c:v>-2.0492946195990043</c:v>
                </c:pt>
                <c:pt idx="11810">
                  <c:v>-2.0083235078727752</c:v>
                </c:pt>
                <c:pt idx="11811">
                  <c:v>-2.0492946195990043</c:v>
                </c:pt>
                <c:pt idx="11812">
                  <c:v>-2.0492946195990043</c:v>
                </c:pt>
                <c:pt idx="11813">
                  <c:v>-2.0492946195990043</c:v>
                </c:pt>
                <c:pt idx="11814">
                  <c:v>-2.0492946195990043</c:v>
                </c:pt>
                <c:pt idx="11815">
                  <c:v>-2.0492946195990043</c:v>
                </c:pt>
                <c:pt idx="11816">
                  <c:v>-2.0083235078727752</c:v>
                </c:pt>
                <c:pt idx="11817">
                  <c:v>-2.0492946195990043</c:v>
                </c:pt>
                <c:pt idx="11818">
                  <c:v>-2.0492946195990043</c:v>
                </c:pt>
                <c:pt idx="11819">
                  <c:v>-2.0083235078727752</c:v>
                </c:pt>
                <c:pt idx="11820">
                  <c:v>-1.9673517928540667</c:v>
                </c:pt>
                <c:pt idx="11821">
                  <c:v>-2.0492946195990043</c:v>
                </c:pt>
                <c:pt idx="11822">
                  <c:v>-1.9673517928540667</c:v>
                </c:pt>
                <c:pt idx="11823">
                  <c:v>-1.9673517928540667</c:v>
                </c:pt>
                <c:pt idx="11824">
                  <c:v>-1.9673517928540667</c:v>
                </c:pt>
                <c:pt idx="11825">
                  <c:v>-1.9263794745428786</c:v>
                </c:pt>
                <c:pt idx="11826">
                  <c:v>-1.9673517928540667</c:v>
                </c:pt>
                <c:pt idx="11827">
                  <c:v>-1.9673517928540667</c:v>
                </c:pt>
                <c:pt idx="11828">
                  <c:v>-1.9263794745428786</c:v>
                </c:pt>
                <c:pt idx="11829">
                  <c:v>-1.9263794745428786</c:v>
                </c:pt>
                <c:pt idx="11830">
                  <c:v>-1.9673517928540667</c:v>
                </c:pt>
                <c:pt idx="11831">
                  <c:v>-1.9263794745428786</c:v>
                </c:pt>
                <c:pt idx="11832">
                  <c:v>-1.9263794745428786</c:v>
                </c:pt>
                <c:pt idx="11833">
                  <c:v>-1.9263794745428786</c:v>
                </c:pt>
                <c:pt idx="11834">
                  <c:v>-1.885406552939211</c:v>
                </c:pt>
                <c:pt idx="11835">
                  <c:v>-1.8444330280430639</c:v>
                </c:pt>
                <c:pt idx="11836">
                  <c:v>-1.885406552939211</c:v>
                </c:pt>
                <c:pt idx="11837">
                  <c:v>-1.885406552939211</c:v>
                </c:pt>
                <c:pt idx="11838">
                  <c:v>-1.8444330280430639</c:v>
                </c:pt>
                <c:pt idx="11839">
                  <c:v>-1.803458899854437</c:v>
                </c:pt>
                <c:pt idx="11840">
                  <c:v>-1.8444330280430639</c:v>
                </c:pt>
                <c:pt idx="11841">
                  <c:v>-1.803458899854437</c:v>
                </c:pt>
                <c:pt idx="11842">
                  <c:v>-1.803458899854437</c:v>
                </c:pt>
                <c:pt idx="11843">
                  <c:v>-1.721508833599745</c:v>
                </c:pt>
                <c:pt idx="11844">
                  <c:v>-1.721508833599745</c:v>
                </c:pt>
                <c:pt idx="11845">
                  <c:v>-1.7624841683733308</c:v>
                </c:pt>
                <c:pt idx="11846">
                  <c:v>-1.7624841683733308</c:v>
                </c:pt>
                <c:pt idx="11847">
                  <c:v>-1.7624841683733308</c:v>
                </c:pt>
                <c:pt idx="11848">
                  <c:v>-1.721508833599745</c:v>
                </c:pt>
                <c:pt idx="11849">
                  <c:v>-1.721508833599745</c:v>
                </c:pt>
                <c:pt idx="11850">
                  <c:v>-1.7624841683733308</c:v>
                </c:pt>
                <c:pt idx="11851">
                  <c:v>-1.721508833599745</c:v>
                </c:pt>
                <c:pt idx="11852">
                  <c:v>-1.7624841683733308</c:v>
                </c:pt>
                <c:pt idx="11853">
                  <c:v>-1.721508833599745</c:v>
                </c:pt>
                <c:pt idx="11854">
                  <c:v>-1.721508833599745</c:v>
                </c:pt>
                <c:pt idx="11855">
                  <c:v>-1.721508833599745</c:v>
                </c:pt>
                <c:pt idx="11856">
                  <c:v>-1.721508833599745</c:v>
                </c:pt>
                <c:pt idx="11857">
                  <c:v>-1.721508833599745</c:v>
                </c:pt>
                <c:pt idx="11858">
                  <c:v>-1.721508833599745</c:v>
                </c:pt>
                <c:pt idx="11859">
                  <c:v>-1.721508833599745</c:v>
                </c:pt>
                <c:pt idx="11860">
                  <c:v>-1.6805328955336796</c:v>
                </c:pt>
                <c:pt idx="11861">
                  <c:v>-1.6395563541751348</c:v>
                </c:pt>
                <c:pt idx="11862">
                  <c:v>-1.6395563541751348</c:v>
                </c:pt>
                <c:pt idx="11863">
                  <c:v>-1.6805328955336796</c:v>
                </c:pt>
                <c:pt idx="11864">
                  <c:v>-1.6395563541751348</c:v>
                </c:pt>
                <c:pt idx="11865">
                  <c:v>-1.6805328955336796</c:v>
                </c:pt>
                <c:pt idx="11866">
                  <c:v>-1.7624841683733308</c:v>
                </c:pt>
                <c:pt idx="11867">
                  <c:v>-1.6805328955336796</c:v>
                </c:pt>
                <c:pt idx="11868">
                  <c:v>-1.6805328955336796</c:v>
                </c:pt>
                <c:pt idx="11869">
                  <c:v>-1.6395563541751348</c:v>
                </c:pt>
                <c:pt idx="11870">
                  <c:v>-1.5985792095241103</c:v>
                </c:pt>
                <c:pt idx="11871">
                  <c:v>-1.5985792095241103</c:v>
                </c:pt>
                <c:pt idx="11872">
                  <c:v>-1.5576014615806064</c:v>
                </c:pt>
                <c:pt idx="11873">
                  <c:v>-1.5166231103446228</c:v>
                </c:pt>
                <c:pt idx="11874">
                  <c:v>-1.5166231103446228</c:v>
                </c:pt>
                <c:pt idx="11875">
                  <c:v>-1.5576014615806064</c:v>
                </c:pt>
                <c:pt idx="11876">
                  <c:v>-1.5576014615806064</c:v>
                </c:pt>
                <c:pt idx="11877">
                  <c:v>-1.5576014615806064</c:v>
                </c:pt>
                <c:pt idx="11878">
                  <c:v>-1.5985792095241103</c:v>
                </c:pt>
                <c:pt idx="11879">
                  <c:v>-1.5166231103446228</c:v>
                </c:pt>
                <c:pt idx="11880">
                  <c:v>-1.5166231103446228</c:v>
                </c:pt>
                <c:pt idx="11881">
                  <c:v>-1.5166231103446228</c:v>
                </c:pt>
                <c:pt idx="11882">
                  <c:v>-1.4756441558161599</c:v>
                </c:pt>
                <c:pt idx="11883">
                  <c:v>-1.4756441558161599</c:v>
                </c:pt>
                <c:pt idx="11884">
                  <c:v>-1.4756441558161599</c:v>
                </c:pt>
                <c:pt idx="11885">
                  <c:v>-1.4756441558161599</c:v>
                </c:pt>
                <c:pt idx="11886">
                  <c:v>-1.4756441558161599</c:v>
                </c:pt>
                <c:pt idx="11887">
                  <c:v>-1.4756441558161599</c:v>
                </c:pt>
                <c:pt idx="11888">
                  <c:v>-1.5166231103446228</c:v>
                </c:pt>
                <c:pt idx="11889">
                  <c:v>-1.5166231103446228</c:v>
                </c:pt>
                <c:pt idx="11890">
                  <c:v>-1.4756441558161599</c:v>
                </c:pt>
                <c:pt idx="11891">
                  <c:v>-1.4756441558161599</c:v>
                </c:pt>
                <c:pt idx="11892">
                  <c:v>-1.4756441558161599</c:v>
                </c:pt>
                <c:pt idx="11893">
                  <c:v>-1.4756441558161599</c:v>
                </c:pt>
                <c:pt idx="11894">
                  <c:v>-1.4756441558161599</c:v>
                </c:pt>
                <c:pt idx="11895">
                  <c:v>-1.4346645979952173</c:v>
                </c:pt>
                <c:pt idx="11896">
                  <c:v>-1.3936844368817953</c:v>
                </c:pt>
                <c:pt idx="11897">
                  <c:v>-1.4346645979952173</c:v>
                </c:pt>
                <c:pt idx="11898">
                  <c:v>-1.4346645979952173</c:v>
                </c:pt>
                <c:pt idx="11899">
                  <c:v>-1.3936844368817953</c:v>
                </c:pt>
                <c:pt idx="11900">
                  <c:v>-1.4346645979952173</c:v>
                </c:pt>
                <c:pt idx="11901">
                  <c:v>-1.3936844368817953</c:v>
                </c:pt>
                <c:pt idx="11902">
                  <c:v>-1.3936844368817953</c:v>
                </c:pt>
                <c:pt idx="11903">
                  <c:v>-1.3936844368817953</c:v>
                </c:pt>
                <c:pt idx="11904">
                  <c:v>-1.3527036724758936</c:v>
                </c:pt>
                <c:pt idx="11905">
                  <c:v>-1.3527036724758936</c:v>
                </c:pt>
                <c:pt idx="11906">
                  <c:v>-1.3527036724758936</c:v>
                </c:pt>
                <c:pt idx="11907">
                  <c:v>-1.3527036724758936</c:v>
                </c:pt>
                <c:pt idx="11908">
                  <c:v>-1.3527036724758936</c:v>
                </c:pt>
                <c:pt idx="11909">
                  <c:v>-1.3117223047775124</c:v>
                </c:pt>
                <c:pt idx="11910">
                  <c:v>-1.2707403337866519</c:v>
                </c:pt>
                <c:pt idx="11911">
                  <c:v>-1.2707403337866519</c:v>
                </c:pt>
                <c:pt idx="11912">
                  <c:v>-1.3117223047775124</c:v>
                </c:pt>
                <c:pt idx="11913">
                  <c:v>-1.2707403337866519</c:v>
                </c:pt>
                <c:pt idx="11914">
                  <c:v>-1.2297577595033116</c:v>
                </c:pt>
                <c:pt idx="11915">
                  <c:v>-1.2707403337866519</c:v>
                </c:pt>
                <c:pt idx="11916">
                  <c:v>-1.2297577595033116</c:v>
                </c:pt>
                <c:pt idx="11917">
                  <c:v>-1.2297577595033116</c:v>
                </c:pt>
                <c:pt idx="11918">
                  <c:v>-1.2707403337866519</c:v>
                </c:pt>
                <c:pt idx="11919">
                  <c:v>-1.2297577595033116</c:v>
                </c:pt>
                <c:pt idx="11920">
                  <c:v>-1.2707403337866519</c:v>
                </c:pt>
                <c:pt idx="11921">
                  <c:v>-1.2297577595033116</c:v>
                </c:pt>
                <c:pt idx="11922">
                  <c:v>-1.1887745819274917</c:v>
                </c:pt>
                <c:pt idx="11923">
                  <c:v>-1.2297577595033116</c:v>
                </c:pt>
                <c:pt idx="11924">
                  <c:v>-1.1887745819274917</c:v>
                </c:pt>
                <c:pt idx="11925">
                  <c:v>-1.1477908010591926</c:v>
                </c:pt>
                <c:pt idx="11926">
                  <c:v>-1.1887745819274917</c:v>
                </c:pt>
                <c:pt idx="11927">
                  <c:v>-1.1887745819274917</c:v>
                </c:pt>
                <c:pt idx="11928">
                  <c:v>-1.1477908010591926</c:v>
                </c:pt>
                <c:pt idx="11929">
                  <c:v>-1.1477908010591926</c:v>
                </c:pt>
                <c:pt idx="11930">
                  <c:v>-1.1477908010591926</c:v>
                </c:pt>
                <c:pt idx="11931">
                  <c:v>-1.1477908010591926</c:v>
                </c:pt>
                <c:pt idx="11932">
                  <c:v>-1.1477908010591926</c:v>
                </c:pt>
                <c:pt idx="11933">
                  <c:v>-1.1477908010591926</c:v>
                </c:pt>
                <c:pt idx="11934">
                  <c:v>-1.1477908010591926</c:v>
                </c:pt>
                <c:pt idx="11935">
                  <c:v>-1.0658214294451553</c:v>
                </c:pt>
                <c:pt idx="11936">
                  <c:v>-1.0658214294451553</c:v>
                </c:pt>
                <c:pt idx="11937">
                  <c:v>-1.0658214294451553</c:v>
                </c:pt>
                <c:pt idx="11938">
                  <c:v>-1.0658214294451553</c:v>
                </c:pt>
                <c:pt idx="11939">
                  <c:v>-1.0658214294451553</c:v>
                </c:pt>
                <c:pt idx="11940">
                  <c:v>-1.0658214294451553</c:v>
                </c:pt>
                <c:pt idx="11941">
                  <c:v>-1.0658214294451553</c:v>
                </c:pt>
                <c:pt idx="11942">
                  <c:v>-1.0248358386994174</c:v>
                </c:pt>
                <c:pt idx="11943">
                  <c:v>-1.0658214294451553</c:v>
                </c:pt>
                <c:pt idx="11944">
                  <c:v>-1.0248358386994174</c:v>
                </c:pt>
                <c:pt idx="11945">
                  <c:v>-0.98384964466120006</c:v>
                </c:pt>
                <c:pt idx="11946">
                  <c:v>-1.0248358386994174</c:v>
                </c:pt>
                <c:pt idx="11947">
                  <c:v>-1.0248358386994174</c:v>
                </c:pt>
                <c:pt idx="11948">
                  <c:v>-0.98384964466120006</c:v>
                </c:pt>
                <c:pt idx="11949">
                  <c:v>-1.0658214294451553</c:v>
                </c:pt>
                <c:pt idx="11950">
                  <c:v>-1.0248358386994174</c:v>
                </c:pt>
                <c:pt idx="11951">
                  <c:v>-0.98384964466120006</c:v>
                </c:pt>
                <c:pt idx="11952">
                  <c:v>-0.98384964466120006</c:v>
                </c:pt>
                <c:pt idx="11953">
                  <c:v>-1.0248358386994174</c:v>
                </c:pt>
                <c:pt idx="11954">
                  <c:v>-1.0248358386994174</c:v>
                </c:pt>
                <c:pt idx="11955">
                  <c:v>-1.0248358386994174</c:v>
                </c:pt>
                <c:pt idx="11956">
                  <c:v>-0.98384964466120006</c:v>
                </c:pt>
                <c:pt idx="11957">
                  <c:v>-0.98384964466120006</c:v>
                </c:pt>
                <c:pt idx="11958">
                  <c:v>-0.94286284733050307</c:v>
                </c:pt>
                <c:pt idx="11959">
                  <c:v>-0.94286284733050307</c:v>
                </c:pt>
                <c:pt idx="11960">
                  <c:v>-0.90187544670732656</c:v>
                </c:pt>
                <c:pt idx="11961">
                  <c:v>-0.86088744279167051</c:v>
                </c:pt>
                <c:pt idx="11962">
                  <c:v>-0.90187544670732656</c:v>
                </c:pt>
                <c:pt idx="11963">
                  <c:v>-0.94286284733050307</c:v>
                </c:pt>
                <c:pt idx="11964">
                  <c:v>-0.90187544670732656</c:v>
                </c:pt>
                <c:pt idx="11965">
                  <c:v>-0.90187544670732656</c:v>
                </c:pt>
                <c:pt idx="11966">
                  <c:v>-0.90187544670732656</c:v>
                </c:pt>
                <c:pt idx="11967">
                  <c:v>-0.90187544670732656</c:v>
                </c:pt>
                <c:pt idx="11968">
                  <c:v>-0.90187544670732656</c:v>
                </c:pt>
                <c:pt idx="11969">
                  <c:v>-0.94286284733050307</c:v>
                </c:pt>
                <c:pt idx="11970">
                  <c:v>-0.86088744279167051</c:v>
                </c:pt>
                <c:pt idx="11971">
                  <c:v>-0.90187544670732656</c:v>
                </c:pt>
                <c:pt idx="11972">
                  <c:v>-0.86088744279167051</c:v>
                </c:pt>
                <c:pt idx="11973">
                  <c:v>-0.86088744279167051</c:v>
                </c:pt>
                <c:pt idx="11974">
                  <c:v>-0.81989883558353494</c:v>
                </c:pt>
                <c:pt idx="11975">
                  <c:v>-0.81989883558353494</c:v>
                </c:pt>
                <c:pt idx="11976">
                  <c:v>-0.77890962508291983</c:v>
                </c:pt>
                <c:pt idx="11977">
                  <c:v>-0.86088744279167051</c:v>
                </c:pt>
                <c:pt idx="11978">
                  <c:v>-0.81989883558353494</c:v>
                </c:pt>
                <c:pt idx="11979">
                  <c:v>-0.81989883558353494</c:v>
                </c:pt>
                <c:pt idx="11980">
                  <c:v>-0.81989883558353494</c:v>
                </c:pt>
                <c:pt idx="11981">
                  <c:v>-0.81989883558353494</c:v>
                </c:pt>
                <c:pt idx="11982">
                  <c:v>-0.77890962508291983</c:v>
                </c:pt>
                <c:pt idx="11983">
                  <c:v>-0.7379198112898252</c:v>
                </c:pt>
                <c:pt idx="11984">
                  <c:v>-0.77890962508291983</c:v>
                </c:pt>
                <c:pt idx="11985">
                  <c:v>-0.77890962508291983</c:v>
                </c:pt>
                <c:pt idx="11986">
                  <c:v>-0.69692939420425104</c:v>
                </c:pt>
                <c:pt idx="11987">
                  <c:v>-0.69692939420425104</c:v>
                </c:pt>
                <c:pt idx="11988">
                  <c:v>-0.69692939420425104</c:v>
                </c:pt>
                <c:pt idx="11989">
                  <c:v>-0.69692939420425104</c:v>
                </c:pt>
                <c:pt idx="11990">
                  <c:v>-0.69692939420425104</c:v>
                </c:pt>
                <c:pt idx="11991">
                  <c:v>-0.69692939420425104</c:v>
                </c:pt>
                <c:pt idx="11992">
                  <c:v>-0.7379198112898252</c:v>
                </c:pt>
                <c:pt idx="11993">
                  <c:v>-0.7379198112898252</c:v>
                </c:pt>
                <c:pt idx="11994">
                  <c:v>-0.69692939420425104</c:v>
                </c:pt>
                <c:pt idx="11995">
                  <c:v>-0.65593837382619735</c:v>
                </c:pt>
                <c:pt idx="11996">
                  <c:v>-0.65593837382619735</c:v>
                </c:pt>
                <c:pt idx="11997">
                  <c:v>-0.65593837382619735</c:v>
                </c:pt>
                <c:pt idx="11998">
                  <c:v>-0.65593837382619735</c:v>
                </c:pt>
                <c:pt idx="11999">
                  <c:v>-0.65593837382619735</c:v>
                </c:pt>
                <c:pt idx="12000">
                  <c:v>-0.65593837382619735</c:v>
                </c:pt>
                <c:pt idx="12001">
                  <c:v>-0.65593837382619735</c:v>
                </c:pt>
                <c:pt idx="12002">
                  <c:v>-0.65593837382619735</c:v>
                </c:pt>
                <c:pt idx="12003">
                  <c:v>-0.69692939420425104</c:v>
                </c:pt>
                <c:pt idx="12004">
                  <c:v>-0.65593837382619735</c:v>
                </c:pt>
                <c:pt idx="12005">
                  <c:v>-0.65593837382619735</c:v>
                </c:pt>
                <c:pt idx="12006">
                  <c:v>-0.61494675015566413</c:v>
                </c:pt>
                <c:pt idx="12007">
                  <c:v>-0.61494675015566413</c:v>
                </c:pt>
                <c:pt idx="12008">
                  <c:v>-0.57395452319265139</c:v>
                </c:pt>
                <c:pt idx="12009">
                  <c:v>-0.57395452319265139</c:v>
                </c:pt>
                <c:pt idx="12010">
                  <c:v>-0.57395452319265139</c:v>
                </c:pt>
                <c:pt idx="12011">
                  <c:v>-0.532961692937159</c:v>
                </c:pt>
                <c:pt idx="12012">
                  <c:v>-0.532961692937159</c:v>
                </c:pt>
                <c:pt idx="12013">
                  <c:v>-0.57395452319265139</c:v>
                </c:pt>
                <c:pt idx="12014">
                  <c:v>-0.532961692937159</c:v>
                </c:pt>
                <c:pt idx="12015">
                  <c:v>-0.532961692937159</c:v>
                </c:pt>
                <c:pt idx="12016">
                  <c:v>-0.532961692937159</c:v>
                </c:pt>
                <c:pt idx="12017">
                  <c:v>-0.4919682593891872</c:v>
                </c:pt>
                <c:pt idx="12018">
                  <c:v>-0.532961692937159</c:v>
                </c:pt>
                <c:pt idx="12019">
                  <c:v>-0.532961692937159</c:v>
                </c:pt>
                <c:pt idx="12020">
                  <c:v>-0.4919682593891872</c:v>
                </c:pt>
                <c:pt idx="12021">
                  <c:v>-0.45097422254873581</c:v>
                </c:pt>
                <c:pt idx="12022">
                  <c:v>-0.45097422254873581</c:v>
                </c:pt>
                <c:pt idx="12023">
                  <c:v>-0.45097422254873581</c:v>
                </c:pt>
                <c:pt idx="12024">
                  <c:v>-0.45097422254873581</c:v>
                </c:pt>
                <c:pt idx="12025">
                  <c:v>-0.45097422254873581</c:v>
                </c:pt>
                <c:pt idx="12026">
                  <c:v>-0.4099795824158049</c:v>
                </c:pt>
                <c:pt idx="12027">
                  <c:v>-0.4099795824158049</c:v>
                </c:pt>
                <c:pt idx="12028">
                  <c:v>-0.45097422254873581</c:v>
                </c:pt>
                <c:pt idx="12029">
                  <c:v>-0.4099795824158049</c:v>
                </c:pt>
                <c:pt idx="12030">
                  <c:v>-0.4099795824158049</c:v>
                </c:pt>
                <c:pt idx="12031">
                  <c:v>-0.4099795824158049</c:v>
                </c:pt>
                <c:pt idx="12032">
                  <c:v>-0.4099795824158049</c:v>
                </c:pt>
                <c:pt idx="12033">
                  <c:v>-0.4099795824158049</c:v>
                </c:pt>
                <c:pt idx="12034">
                  <c:v>-0.4099795824158049</c:v>
                </c:pt>
                <c:pt idx="12035">
                  <c:v>-0.4099795824158049</c:v>
                </c:pt>
                <c:pt idx="12036">
                  <c:v>-0.36898433899039446</c:v>
                </c:pt>
                <c:pt idx="12037">
                  <c:v>-0.36898433899039446</c:v>
                </c:pt>
                <c:pt idx="12038">
                  <c:v>-0.36898433899039446</c:v>
                </c:pt>
                <c:pt idx="12039">
                  <c:v>-0.36898433899039446</c:v>
                </c:pt>
                <c:pt idx="12040">
                  <c:v>-0.36898433899039446</c:v>
                </c:pt>
                <c:pt idx="12041">
                  <c:v>-0.36898433899039446</c:v>
                </c:pt>
                <c:pt idx="12042">
                  <c:v>-0.32798849227250443</c:v>
                </c:pt>
                <c:pt idx="12043">
                  <c:v>-0.32798849227250443</c:v>
                </c:pt>
                <c:pt idx="12044">
                  <c:v>-0.32798849227250443</c:v>
                </c:pt>
                <c:pt idx="12045">
                  <c:v>-0.32798849227250443</c:v>
                </c:pt>
                <c:pt idx="12046">
                  <c:v>-0.32798849227250443</c:v>
                </c:pt>
                <c:pt idx="12047">
                  <c:v>-0.28699204226213493</c:v>
                </c:pt>
                <c:pt idx="12048">
                  <c:v>-0.28699204226213493</c:v>
                </c:pt>
                <c:pt idx="12049">
                  <c:v>-0.24599498895928587</c:v>
                </c:pt>
                <c:pt idx="12050">
                  <c:v>-0.28699204226213493</c:v>
                </c:pt>
                <c:pt idx="12051">
                  <c:v>-0.24599498895928587</c:v>
                </c:pt>
                <c:pt idx="12052">
                  <c:v>-0.20499733236395729</c:v>
                </c:pt>
                <c:pt idx="12053">
                  <c:v>-0.20499733236395729</c:v>
                </c:pt>
                <c:pt idx="12054">
                  <c:v>-0.20499733236395729</c:v>
                </c:pt>
                <c:pt idx="12055">
                  <c:v>-0.20499733236395729</c:v>
                </c:pt>
                <c:pt idx="12056">
                  <c:v>-0.20499733236395729</c:v>
                </c:pt>
                <c:pt idx="12057">
                  <c:v>-0.20499733236395729</c:v>
                </c:pt>
                <c:pt idx="12058">
                  <c:v>-0.16399907247614917</c:v>
                </c:pt>
                <c:pt idx="12059">
                  <c:v>-0.16399907247614917</c:v>
                </c:pt>
                <c:pt idx="12060">
                  <c:v>-0.20499733236395729</c:v>
                </c:pt>
                <c:pt idx="12061">
                  <c:v>-0.20499733236395729</c:v>
                </c:pt>
                <c:pt idx="12062">
                  <c:v>-0.16399907247614917</c:v>
                </c:pt>
                <c:pt idx="12063">
                  <c:v>-0.20499733236395729</c:v>
                </c:pt>
                <c:pt idx="12064">
                  <c:v>-0.20499733236395729</c:v>
                </c:pt>
                <c:pt idx="12065">
                  <c:v>-0.20499733236395729</c:v>
                </c:pt>
                <c:pt idx="12066">
                  <c:v>-0.16399907247614917</c:v>
                </c:pt>
                <c:pt idx="12067">
                  <c:v>-0.16399907247614917</c:v>
                </c:pt>
                <c:pt idx="12068">
                  <c:v>-0.1230002092958615</c:v>
                </c:pt>
                <c:pt idx="12069">
                  <c:v>-8.2000742823094303E-2</c:v>
                </c:pt>
                <c:pt idx="12070">
                  <c:v>-0.1230002092958615</c:v>
                </c:pt>
                <c:pt idx="12071">
                  <c:v>-8.2000742823094303E-2</c:v>
                </c:pt>
                <c:pt idx="12072">
                  <c:v>-8.2000742823094303E-2</c:v>
                </c:pt>
                <c:pt idx="12073">
                  <c:v>-8.2000742823094303E-2</c:v>
                </c:pt>
                <c:pt idx="12074">
                  <c:v>-4.1000673057847582E-2</c:v>
                </c:pt>
                <c:pt idx="12075">
                  <c:v>-4.1000673057847582E-2</c:v>
                </c:pt>
                <c:pt idx="12076">
                  <c:v>-8.2000742823094303E-2</c:v>
                </c:pt>
                <c:pt idx="12077">
                  <c:v>-4.1000673057847582E-2</c:v>
                </c:pt>
                <c:pt idx="12078">
                  <c:v>-4.1000673057847582E-2</c:v>
                </c:pt>
                <c:pt idx="12079">
                  <c:v>-8.2000742823094303E-2</c:v>
                </c:pt>
                <c:pt idx="12080">
                  <c:v>-4.1000673057847582E-2</c:v>
                </c:pt>
                <c:pt idx="12081">
                  <c:v>-4.1000673057847582E-2</c:v>
                </c:pt>
                <c:pt idx="12082">
                  <c:v>-4.1000673057847582E-2</c:v>
                </c:pt>
                <c:pt idx="12083">
                  <c:v>-1.2131625998917928E-13</c:v>
                </c:pt>
                <c:pt idx="12084">
                  <c:v>-1.2131625998917928E-13</c:v>
                </c:pt>
                <c:pt idx="12085">
                  <c:v>-4.1000673057847582E-2</c:v>
                </c:pt>
                <c:pt idx="12086">
                  <c:v>-1.2131625998917928E-13</c:v>
                </c:pt>
                <c:pt idx="12087">
                  <c:v>-4.1000673057847582E-2</c:v>
                </c:pt>
                <c:pt idx="12088">
                  <c:v>-1.2131625998917928E-13</c:v>
                </c:pt>
                <c:pt idx="12089">
                  <c:v>-1.2131625998917928E-13</c:v>
                </c:pt>
                <c:pt idx="12090">
                  <c:v>-1.2131625998917928E-13</c:v>
                </c:pt>
                <c:pt idx="12091">
                  <c:v>8.1811267257943326E-2</c:v>
                </c:pt>
                <c:pt idx="12092">
                  <c:v>4.0905361687393352E-2</c:v>
                </c:pt>
                <c:pt idx="12093">
                  <c:v>4.0905361687393352E-2</c:v>
                </c:pt>
                <c:pt idx="12094">
                  <c:v>8.1811267257943326E-2</c:v>
                </c:pt>
                <c:pt idx="12095">
                  <c:v>8.1811267257943326E-2</c:v>
                </c:pt>
                <c:pt idx="12096">
                  <c:v>8.1811267257943326E-2</c:v>
                </c:pt>
                <c:pt idx="12097">
                  <c:v>0.16362471004851312</c:v>
                </c:pt>
                <c:pt idx="12098">
                  <c:v>8.1811267257943326E-2</c:v>
                </c:pt>
                <c:pt idx="12099">
                  <c:v>0.12271771671164991</c:v>
                </c:pt>
                <c:pt idx="12100">
                  <c:v>0.12271771671164991</c:v>
                </c:pt>
                <c:pt idx="12101">
                  <c:v>0.16362471004851312</c:v>
                </c:pt>
                <c:pt idx="12102">
                  <c:v>0.16362471004851312</c:v>
                </c:pt>
                <c:pt idx="12103">
                  <c:v>0.12271771671164991</c:v>
                </c:pt>
                <c:pt idx="12104">
                  <c:v>0.12271771671164991</c:v>
                </c:pt>
                <c:pt idx="12105">
                  <c:v>0.12271771671164991</c:v>
                </c:pt>
                <c:pt idx="12106">
                  <c:v>0.16362471004851312</c:v>
                </c:pt>
                <c:pt idx="12107">
                  <c:v>0.12271771671164991</c:v>
                </c:pt>
                <c:pt idx="12108">
                  <c:v>0.16362471004851312</c:v>
                </c:pt>
                <c:pt idx="12109">
                  <c:v>0.16362471004851312</c:v>
                </c:pt>
                <c:pt idx="12110">
                  <c:v>0.16362471004851312</c:v>
                </c:pt>
                <c:pt idx="12111">
                  <c:v>0.16362471004851312</c:v>
                </c:pt>
                <c:pt idx="12112">
                  <c:v>0.20453224726853295</c:v>
                </c:pt>
                <c:pt idx="12113">
                  <c:v>0.20453224726853295</c:v>
                </c:pt>
                <c:pt idx="12114">
                  <c:v>0.20453224726853295</c:v>
                </c:pt>
                <c:pt idx="12115">
                  <c:v>0.20453224726853295</c:v>
                </c:pt>
                <c:pt idx="12116">
                  <c:v>0.20453224726853295</c:v>
                </c:pt>
                <c:pt idx="12117">
                  <c:v>0.20453224726853295</c:v>
                </c:pt>
                <c:pt idx="12118">
                  <c:v>0.2454403283717094</c:v>
                </c:pt>
                <c:pt idx="12119">
                  <c:v>0.20453224726853295</c:v>
                </c:pt>
                <c:pt idx="12120">
                  <c:v>0.2454403283717094</c:v>
                </c:pt>
                <c:pt idx="12121">
                  <c:v>0.28634895335804245</c:v>
                </c:pt>
                <c:pt idx="12122">
                  <c:v>0.32725812222753214</c:v>
                </c:pt>
                <c:pt idx="12123">
                  <c:v>0.32725812222753214</c:v>
                </c:pt>
                <c:pt idx="12124">
                  <c:v>0.28634895335804245</c:v>
                </c:pt>
                <c:pt idx="12125">
                  <c:v>0.28634895335804245</c:v>
                </c:pt>
                <c:pt idx="12126">
                  <c:v>0.32725812222753214</c:v>
                </c:pt>
                <c:pt idx="12127">
                  <c:v>0.32725812222753214</c:v>
                </c:pt>
                <c:pt idx="12128">
                  <c:v>0.28634895335804245</c:v>
                </c:pt>
                <c:pt idx="12129">
                  <c:v>0.28634895335804245</c:v>
                </c:pt>
                <c:pt idx="12130">
                  <c:v>0.32725812222753214</c:v>
                </c:pt>
                <c:pt idx="12131">
                  <c:v>0.36816783498017847</c:v>
                </c:pt>
                <c:pt idx="12132">
                  <c:v>0.40907809161598141</c:v>
                </c:pt>
                <c:pt idx="12133">
                  <c:v>0.36816783498017847</c:v>
                </c:pt>
                <c:pt idx="12134">
                  <c:v>0.36816783498017847</c:v>
                </c:pt>
                <c:pt idx="12135">
                  <c:v>0.40907809161598141</c:v>
                </c:pt>
                <c:pt idx="12136">
                  <c:v>0.40907809161598141</c:v>
                </c:pt>
                <c:pt idx="12137">
                  <c:v>0.40907809161598141</c:v>
                </c:pt>
                <c:pt idx="12138">
                  <c:v>0.44998889213494092</c:v>
                </c:pt>
                <c:pt idx="12139">
                  <c:v>0.44998889213494092</c:v>
                </c:pt>
                <c:pt idx="12140">
                  <c:v>0.44998889213494092</c:v>
                </c:pt>
                <c:pt idx="12141">
                  <c:v>0.44998889213494092</c:v>
                </c:pt>
                <c:pt idx="12142">
                  <c:v>0.49090023653705711</c:v>
                </c:pt>
                <c:pt idx="12143">
                  <c:v>0.44998889213494092</c:v>
                </c:pt>
                <c:pt idx="12144">
                  <c:v>0.44998889213494092</c:v>
                </c:pt>
                <c:pt idx="12145">
                  <c:v>0.49090023653705711</c:v>
                </c:pt>
                <c:pt idx="12146">
                  <c:v>0.44998889213494092</c:v>
                </c:pt>
                <c:pt idx="12147">
                  <c:v>0.44998889213494092</c:v>
                </c:pt>
                <c:pt idx="12148">
                  <c:v>0.49090023653705711</c:v>
                </c:pt>
                <c:pt idx="12149">
                  <c:v>0.53181212482232987</c:v>
                </c:pt>
                <c:pt idx="12150">
                  <c:v>0.53181212482232987</c:v>
                </c:pt>
                <c:pt idx="12151">
                  <c:v>0.53181212482232987</c:v>
                </c:pt>
                <c:pt idx="12152">
                  <c:v>0.53181212482232987</c:v>
                </c:pt>
                <c:pt idx="12153">
                  <c:v>0.53181212482232987</c:v>
                </c:pt>
                <c:pt idx="12154">
                  <c:v>0.53181212482232987</c:v>
                </c:pt>
                <c:pt idx="12155">
                  <c:v>0.5727245569907593</c:v>
                </c:pt>
                <c:pt idx="12156">
                  <c:v>0.49090023653705711</c:v>
                </c:pt>
                <c:pt idx="12157">
                  <c:v>0.53181212482232987</c:v>
                </c:pt>
                <c:pt idx="12158">
                  <c:v>0.5727245569907593</c:v>
                </c:pt>
                <c:pt idx="12159">
                  <c:v>0.61363753304234536</c:v>
                </c:pt>
                <c:pt idx="12160">
                  <c:v>0.5727245569907593</c:v>
                </c:pt>
                <c:pt idx="12161">
                  <c:v>0.5727245569907593</c:v>
                </c:pt>
                <c:pt idx="12162">
                  <c:v>0.61363753304234536</c:v>
                </c:pt>
                <c:pt idx="12163">
                  <c:v>0.65455105297708804</c:v>
                </c:pt>
                <c:pt idx="12164">
                  <c:v>0.65455105297708804</c:v>
                </c:pt>
                <c:pt idx="12165">
                  <c:v>0.65455105297708804</c:v>
                </c:pt>
                <c:pt idx="12166">
                  <c:v>0.65455105297708804</c:v>
                </c:pt>
                <c:pt idx="12167">
                  <c:v>0.65455105297708804</c:v>
                </c:pt>
                <c:pt idx="12168">
                  <c:v>0.65455105297708804</c:v>
                </c:pt>
                <c:pt idx="12169">
                  <c:v>0.65455105297708804</c:v>
                </c:pt>
                <c:pt idx="12170">
                  <c:v>0.65455105297708804</c:v>
                </c:pt>
                <c:pt idx="12171">
                  <c:v>0.65455105297708804</c:v>
                </c:pt>
                <c:pt idx="12172">
                  <c:v>0.65455105297708804</c:v>
                </c:pt>
                <c:pt idx="12173">
                  <c:v>0.65455105297708804</c:v>
                </c:pt>
                <c:pt idx="12174">
                  <c:v>0.69546511679498724</c:v>
                </c:pt>
                <c:pt idx="12175">
                  <c:v>0.69546511679498724</c:v>
                </c:pt>
                <c:pt idx="12176">
                  <c:v>0.65455105297708804</c:v>
                </c:pt>
                <c:pt idx="12177">
                  <c:v>0.69546511679498724</c:v>
                </c:pt>
                <c:pt idx="12178">
                  <c:v>0.73637972449604316</c:v>
                </c:pt>
                <c:pt idx="12179">
                  <c:v>0.73637972449604316</c:v>
                </c:pt>
                <c:pt idx="12180">
                  <c:v>0.73637972449604316</c:v>
                </c:pt>
                <c:pt idx="12181">
                  <c:v>0.73637972449604316</c:v>
                </c:pt>
                <c:pt idx="12182">
                  <c:v>0.7772948760802556</c:v>
                </c:pt>
                <c:pt idx="12183">
                  <c:v>0.81821057154762478</c:v>
                </c:pt>
                <c:pt idx="12184">
                  <c:v>0.7772948760802556</c:v>
                </c:pt>
                <c:pt idx="12185">
                  <c:v>0.7772948760802556</c:v>
                </c:pt>
                <c:pt idx="12186">
                  <c:v>0.81821057154762478</c:v>
                </c:pt>
                <c:pt idx="12187">
                  <c:v>0.7772948760802556</c:v>
                </c:pt>
                <c:pt idx="12188">
                  <c:v>0.7772948760802556</c:v>
                </c:pt>
                <c:pt idx="12189">
                  <c:v>0.81821057154762478</c:v>
                </c:pt>
                <c:pt idx="12190">
                  <c:v>0.81821057154762478</c:v>
                </c:pt>
                <c:pt idx="12191">
                  <c:v>0.7772948760802556</c:v>
                </c:pt>
                <c:pt idx="12192">
                  <c:v>0.85912681089815057</c:v>
                </c:pt>
                <c:pt idx="12193">
                  <c:v>0.85912681089815057</c:v>
                </c:pt>
                <c:pt idx="12194">
                  <c:v>0.85912681089815057</c:v>
                </c:pt>
                <c:pt idx="12195">
                  <c:v>0.90004359413183288</c:v>
                </c:pt>
                <c:pt idx="12196">
                  <c:v>0.85912681089815057</c:v>
                </c:pt>
                <c:pt idx="12197">
                  <c:v>0.85912681089815057</c:v>
                </c:pt>
                <c:pt idx="12198">
                  <c:v>0.85912681089815057</c:v>
                </c:pt>
                <c:pt idx="12199">
                  <c:v>0.85912681089815057</c:v>
                </c:pt>
                <c:pt idx="12200">
                  <c:v>0.85912681089815057</c:v>
                </c:pt>
                <c:pt idx="12201">
                  <c:v>0.85912681089815057</c:v>
                </c:pt>
                <c:pt idx="12202">
                  <c:v>0.90004359413183288</c:v>
                </c:pt>
                <c:pt idx="12203">
                  <c:v>0.90004359413183288</c:v>
                </c:pt>
                <c:pt idx="12204">
                  <c:v>0.90004359413183288</c:v>
                </c:pt>
                <c:pt idx="12205">
                  <c:v>0.90004359413183288</c:v>
                </c:pt>
                <c:pt idx="12206">
                  <c:v>0.94096092124867192</c:v>
                </c:pt>
                <c:pt idx="12207">
                  <c:v>0.94096092124867192</c:v>
                </c:pt>
                <c:pt idx="12208">
                  <c:v>0.98187879224866748</c:v>
                </c:pt>
                <c:pt idx="12209">
                  <c:v>0.98187879224866748</c:v>
                </c:pt>
                <c:pt idx="12210">
                  <c:v>0.98187879224866748</c:v>
                </c:pt>
                <c:pt idx="12211">
                  <c:v>0.98187879224866748</c:v>
                </c:pt>
                <c:pt idx="12212">
                  <c:v>0.98187879224866748</c:v>
                </c:pt>
                <c:pt idx="12213">
                  <c:v>0.98187879224866748</c:v>
                </c:pt>
                <c:pt idx="12214">
                  <c:v>1.0227972071318197</c:v>
                </c:pt>
                <c:pt idx="12215">
                  <c:v>0.98187879224866748</c:v>
                </c:pt>
                <c:pt idx="12216">
                  <c:v>0.98187879224866748</c:v>
                </c:pt>
                <c:pt idx="12217">
                  <c:v>1.0227972071318197</c:v>
                </c:pt>
                <c:pt idx="12218">
                  <c:v>1.0227972071318197</c:v>
                </c:pt>
                <c:pt idx="12219">
                  <c:v>1.0227972071318197</c:v>
                </c:pt>
                <c:pt idx="12220">
                  <c:v>1.0637161658981287</c:v>
                </c:pt>
                <c:pt idx="12221">
                  <c:v>1.0637161658981287</c:v>
                </c:pt>
                <c:pt idx="12222">
                  <c:v>1.0637161658981287</c:v>
                </c:pt>
                <c:pt idx="12223">
                  <c:v>1.104635668547594</c:v>
                </c:pt>
                <c:pt idx="12224">
                  <c:v>1.104635668547594</c:v>
                </c:pt>
                <c:pt idx="12225">
                  <c:v>1.104635668547594</c:v>
                </c:pt>
                <c:pt idx="12226">
                  <c:v>1.104635668547594</c:v>
                </c:pt>
                <c:pt idx="12227">
                  <c:v>1.104635668547594</c:v>
                </c:pt>
                <c:pt idx="12228">
                  <c:v>1.104635668547594</c:v>
                </c:pt>
                <c:pt idx="12229">
                  <c:v>1.0637161658981287</c:v>
                </c:pt>
                <c:pt idx="12230">
                  <c:v>1.104635668547594</c:v>
                </c:pt>
                <c:pt idx="12231">
                  <c:v>1.145555715080216</c:v>
                </c:pt>
                <c:pt idx="12232">
                  <c:v>1.145555715080216</c:v>
                </c:pt>
                <c:pt idx="12233">
                  <c:v>1.104635668547594</c:v>
                </c:pt>
                <c:pt idx="12234">
                  <c:v>1.104635668547594</c:v>
                </c:pt>
                <c:pt idx="12235">
                  <c:v>1.145555715080216</c:v>
                </c:pt>
                <c:pt idx="12236">
                  <c:v>1.1864763054959948</c:v>
                </c:pt>
                <c:pt idx="12237">
                  <c:v>1.1864763054959948</c:v>
                </c:pt>
                <c:pt idx="12238">
                  <c:v>1.1864763054959948</c:v>
                </c:pt>
                <c:pt idx="12239">
                  <c:v>1.2273974397949301</c:v>
                </c:pt>
                <c:pt idx="12240">
                  <c:v>1.2273974397949301</c:v>
                </c:pt>
                <c:pt idx="12241">
                  <c:v>1.2273974397949301</c:v>
                </c:pt>
                <c:pt idx="12242">
                  <c:v>1.1864763054959948</c:v>
                </c:pt>
                <c:pt idx="12243">
                  <c:v>1.2273974397949301</c:v>
                </c:pt>
                <c:pt idx="12244">
                  <c:v>1.2273974397949301</c:v>
                </c:pt>
                <c:pt idx="12245">
                  <c:v>1.2683191179770221</c:v>
                </c:pt>
                <c:pt idx="12246">
                  <c:v>1.2683191179770221</c:v>
                </c:pt>
                <c:pt idx="12247">
                  <c:v>1.2683191179770221</c:v>
                </c:pt>
                <c:pt idx="12248">
                  <c:v>1.2683191179770221</c:v>
                </c:pt>
                <c:pt idx="12249">
                  <c:v>1.2683191179770221</c:v>
                </c:pt>
                <c:pt idx="12250">
                  <c:v>1.2683191179770221</c:v>
                </c:pt>
                <c:pt idx="12251">
                  <c:v>1.3092413400422707</c:v>
                </c:pt>
                <c:pt idx="12252">
                  <c:v>1.2683191179770221</c:v>
                </c:pt>
                <c:pt idx="12253">
                  <c:v>1.2683191179770221</c:v>
                </c:pt>
                <c:pt idx="12254">
                  <c:v>1.2683191179770221</c:v>
                </c:pt>
                <c:pt idx="12255">
                  <c:v>1.2683191179770221</c:v>
                </c:pt>
                <c:pt idx="12256">
                  <c:v>1.2683191179770221</c:v>
                </c:pt>
                <c:pt idx="12257">
                  <c:v>1.3501641059906759</c:v>
                </c:pt>
                <c:pt idx="12258">
                  <c:v>1.3501641059906759</c:v>
                </c:pt>
                <c:pt idx="12259">
                  <c:v>1.3910874158222377</c:v>
                </c:pt>
                <c:pt idx="12260">
                  <c:v>1.3910874158222377</c:v>
                </c:pt>
                <c:pt idx="12261">
                  <c:v>1.3910874158222377</c:v>
                </c:pt>
                <c:pt idx="12262">
                  <c:v>1.3910874158222377</c:v>
                </c:pt>
                <c:pt idx="12263">
                  <c:v>1.3910874158222377</c:v>
                </c:pt>
                <c:pt idx="12264">
                  <c:v>1.432011269536956</c:v>
                </c:pt>
                <c:pt idx="12265">
                  <c:v>1.432011269536956</c:v>
                </c:pt>
                <c:pt idx="12266">
                  <c:v>1.432011269536956</c:v>
                </c:pt>
                <c:pt idx="12267">
                  <c:v>1.432011269536956</c:v>
                </c:pt>
                <c:pt idx="12268">
                  <c:v>1.432011269536956</c:v>
                </c:pt>
                <c:pt idx="12269">
                  <c:v>1.432011269536956</c:v>
                </c:pt>
                <c:pt idx="12270">
                  <c:v>1.472935667134831</c:v>
                </c:pt>
                <c:pt idx="12271">
                  <c:v>1.472935667134831</c:v>
                </c:pt>
                <c:pt idx="12272">
                  <c:v>1.472935667134831</c:v>
                </c:pt>
                <c:pt idx="12273">
                  <c:v>1.472935667134831</c:v>
                </c:pt>
                <c:pt idx="12274">
                  <c:v>1.5138606086158628</c:v>
                </c:pt>
                <c:pt idx="12275">
                  <c:v>1.472935667134831</c:v>
                </c:pt>
                <c:pt idx="12276">
                  <c:v>1.5138606086158628</c:v>
                </c:pt>
                <c:pt idx="12277">
                  <c:v>1.5138606086158628</c:v>
                </c:pt>
                <c:pt idx="12278">
                  <c:v>1.5138606086158628</c:v>
                </c:pt>
                <c:pt idx="12279">
                  <c:v>1.5547860939800511</c:v>
                </c:pt>
                <c:pt idx="12280">
                  <c:v>1.5547860939800511</c:v>
                </c:pt>
                <c:pt idx="12281">
                  <c:v>1.5957121232273961</c:v>
                </c:pt>
                <c:pt idx="12282">
                  <c:v>1.5957121232273961</c:v>
                </c:pt>
                <c:pt idx="12283">
                  <c:v>1.5957121232273961</c:v>
                </c:pt>
                <c:pt idx="12284">
                  <c:v>1.5957121232273961</c:v>
                </c:pt>
                <c:pt idx="12285">
                  <c:v>1.6366386963578976</c:v>
                </c:pt>
                <c:pt idx="12286">
                  <c:v>1.5957121232273961</c:v>
                </c:pt>
                <c:pt idx="12287">
                  <c:v>1.5547860939800511</c:v>
                </c:pt>
                <c:pt idx="12288">
                  <c:v>1.5547860939800511</c:v>
                </c:pt>
                <c:pt idx="12289">
                  <c:v>1.5957121232273961</c:v>
                </c:pt>
                <c:pt idx="12290">
                  <c:v>1.6366386963578976</c:v>
                </c:pt>
                <c:pt idx="12291">
                  <c:v>1.6366386963578976</c:v>
                </c:pt>
                <c:pt idx="12292">
                  <c:v>1.6366386963578976</c:v>
                </c:pt>
                <c:pt idx="12293">
                  <c:v>1.6775658133715556</c:v>
                </c:pt>
                <c:pt idx="12294">
                  <c:v>1.7184934742683704</c:v>
                </c:pt>
                <c:pt idx="12295">
                  <c:v>1.6775658133715556</c:v>
                </c:pt>
                <c:pt idx="12296">
                  <c:v>1.6775658133715556</c:v>
                </c:pt>
                <c:pt idx="12297">
                  <c:v>1.6775658133715556</c:v>
                </c:pt>
                <c:pt idx="12298">
                  <c:v>1.6775658133715556</c:v>
                </c:pt>
                <c:pt idx="12299">
                  <c:v>1.6775658133715556</c:v>
                </c:pt>
                <c:pt idx="12300">
                  <c:v>1.7184934742683704</c:v>
                </c:pt>
                <c:pt idx="12301">
                  <c:v>1.7184934742683704</c:v>
                </c:pt>
                <c:pt idx="12302">
                  <c:v>1.7594216790483419</c:v>
                </c:pt>
                <c:pt idx="12303">
                  <c:v>1.7184934742683704</c:v>
                </c:pt>
                <c:pt idx="12304">
                  <c:v>1.7184934742683704</c:v>
                </c:pt>
                <c:pt idx="12305">
                  <c:v>1.7594216790483419</c:v>
                </c:pt>
                <c:pt idx="12306">
                  <c:v>1.7594216790483419</c:v>
                </c:pt>
                <c:pt idx="12307">
                  <c:v>1.8003504277114699</c:v>
                </c:pt>
                <c:pt idx="12308">
                  <c:v>1.8412797202577544</c:v>
                </c:pt>
                <c:pt idx="12309">
                  <c:v>1.7594216790483419</c:v>
                </c:pt>
                <c:pt idx="12310">
                  <c:v>1.8003504277114699</c:v>
                </c:pt>
                <c:pt idx="12311">
                  <c:v>1.8412797202577544</c:v>
                </c:pt>
                <c:pt idx="12312">
                  <c:v>1.8003504277114699</c:v>
                </c:pt>
                <c:pt idx="12313">
                  <c:v>1.7594216790483419</c:v>
                </c:pt>
                <c:pt idx="12314">
                  <c:v>1.7594216790483419</c:v>
                </c:pt>
                <c:pt idx="12315">
                  <c:v>1.7594216790483419</c:v>
                </c:pt>
                <c:pt idx="12316">
                  <c:v>1.7594216790483419</c:v>
                </c:pt>
                <c:pt idx="12317">
                  <c:v>1.7594216790483419</c:v>
                </c:pt>
                <c:pt idx="12318">
                  <c:v>1.8003504277114699</c:v>
                </c:pt>
                <c:pt idx="12319">
                  <c:v>1.8003504277114699</c:v>
                </c:pt>
                <c:pt idx="12320">
                  <c:v>1.7594216790483419</c:v>
                </c:pt>
                <c:pt idx="12321">
                  <c:v>1.8003504277114699</c:v>
                </c:pt>
                <c:pt idx="12322">
                  <c:v>1.8003504277114699</c:v>
                </c:pt>
                <c:pt idx="12323">
                  <c:v>1.8003504277114699</c:v>
                </c:pt>
                <c:pt idx="12324">
                  <c:v>1.8412797202577544</c:v>
                </c:pt>
                <c:pt idx="12325">
                  <c:v>1.8003504277114699</c:v>
                </c:pt>
                <c:pt idx="12326">
                  <c:v>1.8412797202577544</c:v>
                </c:pt>
                <c:pt idx="12327">
                  <c:v>1.8822095566871957</c:v>
                </c:pt>
                <c:pt idx="12328">
                  <c:v>1.8822095566871957</c:v>
                </c:pt>
                <c:pt idx="12329">
                  <c:v>1.9231399369997937</c:v>
                </c:pt>
                <c:pt idx="12330">
                  <c:v>1.8822095566871957</c:v>
                </c:pt>
                <c:pt idx="12331">
                  <c:v>1.964070861195548</c:v>
                </c:pt>
                <c:pt idx="12332">
                  <c:v>1.9231399369997937</c:v>
                </c:pt>
                <c:pt idx="12333">
                  <c:v>1.964070861195548</c:v>
                </c:pt>
                <c:pt idx="12334">
                  <c:v>1.964070861195548</c:v>
                </c:pt>
                <c:pt idx="12335">
                  <c:v>2.005002329274459</c:v>
                </c:pt>
                <c:pt idx="12336">
                  <c:v>2.005002329274459</c:v>
                </c:pt>
                <c:pt idx="12337">
                  <c:v>2.045934341236527</c:v>
                </c:pt>
                <c:pt idx="12338">
                  <c:v>2.045934341236527</c:v>
                </c:pt>
                <c:pt idx="12339">
                  <c:v>2.045934341236527</c:v>
                </c:pt>
                <c:pt idx="12340">
                  <c:v>2.045934341236527</c:v>
                </c:pt>
                <c:pt idx="12341">
                  <c:v>2.0868668970817512</c:v>
                </c:pt>
                <c:pt idx="12342">
                  <c:v>2.045934341236527</c:v>
                </c:pt>
                <c:pt idx="12343">
                  <c:v>2.0868668970817512</c:v>
                </c:pt>
                <c:pt idx="12344">
                  <c:v>2.0868668970817512</c:v>
                </c:pt>
                <c:pt idx="12345">
                  <c:v>2.0868668970817512</c:v>
                </c:pt>
                <c:pt idx="12346">
                  <c:v>2.1277999968101322</c:v>
                </c:pt>
                <c:pt idx="12347">
                  <c:v>2.1277999968101322</c:v>
                </c:pt>
                <c:pt idx="12348">
                  <c:v>2.1277999968101322</c:v>
                </c:pt>
                <c:pt idx="12349">
                  <c:v>2.1277999968101322</c:v>
                </c:pt>
                <c:pt idx="12350">
                  <c:v>2.1277999968101322</c:v>
                </c:pt>
                <c:pt idx="12351">
                  <c:v>2.1277999968101322</c:v>
                </c:pt>
                <c:pt idx="12352">
                  <c:v>2.1687336404216699</c:v>
                </c:pt>
                <c:pt idx="12353">
                  <c:v>2.209667827916364</c:v>
                </c:pt>
                <c:pt idx="12354">
                  <c:v>2.209667827916364</c:v>
                </c:pt>
                <c:pt idx="12355">
                  <c:v>2.2506025592942147</c:v>
                </c:pt>
                <c:pt idx="12356">
                  <c:v>2.2506025592942147</c:v>
                </c:pt>
                <c:pt idx="12357">
                  <c:v>2.2506025592942147</c:v>
                </c:pt>
                <c:pt idx="12358">
                  <c:v>2.2506025592942147</c:v>
                </c:pt>
                <c:pt idx="12359">
                  <c:v>2.2506025592942147</c:v>
                </c:pt>
                <c:pt idx="12360">
                  <c:v>2.2915378345552222</c:v>
                </c:pt>
                <c:pt idx="12361">
                  <c:v>2.2506025592942147</c:v>
                </c:pt>
                <c:pt idx="12362">
                  <c:v>2.2506025592942147</c:v>
                </c:pt>
                <c:pt idx="12363">
                  <c:v>2.2506025592942147</c:v>
                </c:pt>
                <c:pt idx="12364">
                  <c:v>2.2915378345552222</c:v>
                </c:pt>
                <c:pt idx="12365">
                  <c:v>2.2915378345552222</c:v>
                </c:pt>
                <c:pt idx="12366">
                  <c:v>2.3324736536993864</c:v>
                </c:pt>
                <c:pt idx="12367">
                  <c:v>2.3324736536993864</c:v>
                </c:pt>
                <c:pt idx="12368">
                  <c:v>2.3734100167267069</c:v>
                </c:pt>
                <c:pt idx="12369">
                  <c:v>2.3734100167267069</c:v>
                </c:pt>
                <c:pt idx="12370">
                  <c:v>2.3324736536993864</c:v>
                </c:pt>
                <c:pt idx="12371">
                  <c:v>2.3324736536993864</c:v>
                </c:pt>
                <c:pt idx="12372">
                  <c:v>2.3324736536993864</c:v>
                </c:pt>
                <c:pt idx="12373">
                  <c:v>2.3734100167267069</c:v>
                </c:pt>
                <c:pt idx="12374">
                  <c:v>2.3734100167267069</c:v>
                </c:pt>
                <c:pt idx="12375">
                  <c:v>2.3734100167267069</c:v>
                </c:pt>
                <c:pt idx="12376">
                  <c:v>2.3734100167267069</c:v>
                </c:pt>
                <c:pt idx="12377">
                  <c:v>2.3734100167267069</c:v>
                </c:pt>
                <c:pt idx="12378">
                  <c:v>2.4143469236371842</c:v>
                </c:pt>
                <c:pt idx="12379">
                  <c:v>2.4143469236371842</c:v>
                </c:pt>
                <c:pt idx="12380">
                  <c:v>2.4143469236371842</c:v>
                </c:pt>
                <c:pt idx="12381">
                  <c:v>2.3324736536993864</c:v>
                </c:pt>
                <c:pt idx="12382">
                  <c:v>2.3734100167267069</c:v>
                </c:pt>
                <c:pt idx="12383">
                  <c:v>2.3734100167267069</c:v>
                </c:pt>
                <c:pt idx="12384">
                  <c:v>2.3734100167267069</c:v>
                </c:pt>
                <c:pt idx="12385">
                  <c:v>2.3734100167267069</c:v>
                </c:pt>
                <c:pt idx="12386">
                  <c:v>2.3324736536993864</c:v>
                </c:pt>
                <c:pt idx="12387">
                  <c:v>2.3734100167267069</c:v>
                </c:pt>
                <c:pt idx="12388">
                  <c:v>2.3324736536993864</c:v>
                </c:pt>
                <c:pt idx="12389">
                  <c:v>2.3324736536993864</c:v>
                </c:pt>
                <c:pt idx="12390">
                  <c:v>2.3324736536993864</c:v>
                </c:pt>
                <c:pt idx="12391">
                  <c:v>2.3734100167267069</c:v>
                </c:pt>
                <c:pt idx="12392">
                  <c:v>2.3734100167267069</c:v>
                </c:pt>
                <c:pt idx="12393">
                  <c:v>2.4143469236371842</c:v>
                </c:pt>
                <c:pt idx="12394">
                  <c:v>2.4143469236371842</c:v>
                </c:pt>
                <c:pt idx="12395">
                  <c:v>2.4143469236371842</c:v>
                </c:pt>
                <c:pt idx="12396">
                  <c:v>2.4143469236371842</c:v>
                </c:pt>
                <c:pt idx="12397">
                  <c:v>2.4143469236371842</c:v>
                </c:pt>
                <c:pt idx="12398">
                  <c:v>2.4143469236371842</c:v>
                </c:pt>
                <c:pt idx="12399">
                  <c:v>2.4552843744308182</c:v>
                </c:pt>
                <c:pt idx="12400">
                  <c:v>2.4962223691076089</c:v>
                </c:pt>
                <c:pt idx="12401">
                  <c:v>2.4962223691076089</c:v>
                </c:pt>
                <c:pt idx="12402">
                  <c:v>2.5371609076675559</c:v>
                </c:pt>
                <c:pt idx="12403">
                  <c:v>2.5371609076675559</c:v>
                </c:pt>
                <c:pt idx="12404">
                  <c:v>2.5371609076675559</c:v>
                </c:pt>
                <c:pt idx="12405">
                  <c:v>2.5371609076675559</c:v>
                </c:pt>
                <c:pt idx="12406">
                  <c:v>2.5371609076675559</c:v>
                </c:pt>
                <c:pt idx="12407">
                  <c:v>2.5371609076675559</c:v>
                </c:pt>
                <c:pt idx="12408">
                  <c:v>2.5780999901106596</c:v>
                </c:pt>
                <c:pt idx="12409">
                  <c:v>2.5780999901106596</c:v>
                </c:pt>
                <c:pt idx="12410">
                  <c:v>2.6190396164369201</c:v>
                </c:pt>
                <c:pt idx="12411">
                  <c:v>2.6190396164369201</c:v>
                </c:pt>
                <c:pt idx="12412">
                  <c:v>2.5780999901106596</c:v>
                </c:pt>
                <c:pt idx="12413">
                  <c:v>2.5780999901106596</c:v>
                </c:pt>
                <c:pt idx="12414">
                  <c:v>2.5780999901106596</c:v>
                </c:pt>
                <c:pt idx="12415">
                  <c:v>2.5780999901106596</c:v>
                </c:pt>
                <c:pt idx="12416">
                  <c:v>2.6190396164369201</c:v>
                </c:pt>
                <c:pt idx="12417">
                  <c:v>2.5780999901106596</c:v>
                </c:pt>
                <c:pt idx="12418">
                  <c:v>2.6190396164369201</c:v>
                </c:pt>
                <c:pt idx="12419">
                  <c:v>2.6190396164369201</c:v>
                </c:pt>
                <c:pt idx="12420">
                  <c:v>2.6599797866463373</c:v>
                </c:pt>
                <c:pt idx="12421">
                  <c:v>2.6599797866463373</c:v>
                </c:pt>
                <c:pt idx="12422">
                  <c:v>2.6599797866463373</c:v>
                </c:pt>
                <c:pt idx="12423">
                  <c:v>2.6599797866463373</c:v>
                </c:pt>
                <c:pt idx="12424">
                  <c:v>2.6190396164369201</c:v>
                </c:pt>
                <c:pt idx="12425">
                  <c:v>2.6599797866463373</c:v>
                </c:pt>
                <c:pt idx="12426">
                  <c:v>2.7009205007389108</c:v>
                </c:pt>
                <c:pt idx="12427">
                  <c:v>2.7009205007389108</c:v>
                </c:pt>
                <c:pt idx="12428">
                  <c:v>2.741861758714641</c:v>
                </c:pt>
                <c:pt idx="12429">
                  <c:v>2.741861758714641</c:v>
                </c:pt>
                <c:pt idx="12430">
                  <c:v>2.741861758714641</c:v>
                </c:pt>
                <c:pt idx="12431">
                  <c:v>2.741861758714641</c:v>
                </c:pt>
                <c:pt idx="12432">
                  <c:v>2.741861758714641</c:v>
                </c:pt>
                <c:pt idx="12433">
                  <c:v>2.741861758714641</c:v>
                </c:pt>
                <c:pt idx="12434">
                  <c:v>2.782803560573528</c:v>
                </c:pt>
                <c:pt idx="12435">
                  <c:v>2.741861758714641</c:v>
                </c:pt>
                <c:pt idx="12436">
                  <c:v>2.782803560573528</c:v>
                </c:pt>
                <c:pt idx="12437">
                  <c:v>2.741861758714641</c:v>
                </c:pt>
                <c:pt idx="12438">
                  <c:v>2.741861758714641</c:v>
                </c:pt>
                <c:pt idx="12439">
                  <c:v>2.782803560573528</c:v>
                </c:pt>
                <c:pt idx="12440">
                  <c:v>2.782803560573528</c:v>
                </c:pt>
                <c:pt idx="12441">
                  <c:v>2.8237459063155717</c:v>
                </c:pt>
                <c:pt idx="12442">
                  <c:v>2.8646887959407716</c:v>
                </c:pt>
                <c:pt idx="12443">
                  <c:v>2.8646887959407716</c:v>
                </c:pt>
                <c:pt idx="12444">
                  <c:v>2.8237459063155717</c:v>
                </c:pt>
                <c:pt idx="12445">
                  <c:v>2.8646887959407716</c:v>
                </c:pt>
                <c:pt idx="12446">
                  <c:v>2.8237459063155717</c:v>
                </c:pt>
                <c:pt idx="12447">
                  <c:v>2.8646887959407716</c:v>
                </c:pt>
                <c:pt idx="12448">
                  <c:v>2.8646887959407716</c:v>
                </c:pt>
                <c:pt idx="12449">
                  <c:v>2.9056322294491284</c:v>
                </c:pt>
                <c:pt idx="12450">
                  <c:v>2.8646887959407716</c:v>
                </c:pt>
                <c:pt idx="12451">
                  <c:v>2.8646887959407716</c:v>
                </c:pt>
                <c:pt idx="12452">
                  <c:v>2.9056322294491284</c:v>
                </c:pt>
                <c:pt idx="12453">
                  <c:v>2.9465762068406418</c:v>
                </c:pt>
                <c:pt idx="12454">
                  <c:v>2.9465762068406418</c:v>
                </c:pt>
                <c:pt idx="12455">
                  <c:v>2.9465762068406418</c:v>
                </c:pt>
                <c:pt idx="12456">
                  <c:v>2.9875207281153116</c:v>
                </c:pt>
                <c:pt idx="12457">
                  <c:v>2.9875207281153116</c:v>
                </c:pt>
                <c:pt idx="12458">
                  <c:v>2.9465762068406418</c:v>
                </c:pt>
                <c:pt idx="12459">
                  <c:v>2.9465762068406418</c:v>
                </c:pt>
                <c:pt idx="12460">
                  <c:v>2.9875207281153116</c:v>
                </c:pt>
                <c:pt idx="12461">
                  <c:v>2.9465762068406418</c:v>
                </c:pt>
                <c:pt idx="12462">
                  <c:v>2.9875207281153116</c:v>
                </c:pt>
                <c:pt idx="12463">
                  <c:v>3.0694114023141217</c:v>
                </c:pt>
                <c:pt idx="12464">
                  <c:v>3.0694114023141217</c:v>
                </c:pt>
                <c:pt idx="12465">
                  <c:v>3.1513042520455579</c:v>
                </c:pt>
                <c:pt idx="12466">
                  <c:v>3.3150964781063097</c:v>
                </c:pt>
                <c:pt idx="12467">
                  <c:v>3.4379463584250183</c:v>
                </c:pt>
                <c:pt idx="12468">
                  <c:v>3.5608011336921366</c:v>
                </c:pt>
                <c:pt idx="12469">
                  <c:v>3.7655699701337992</c:v>
                </c:pt>
                <c:pt idx="12470">
                  <c:v>3.9293948291839484</c:v>
                </c:pt>
                <c:pt idx="12471">
                  <c:v>4.0932283903646036</c:v>
                </c:pt>
                <c:pt idx="12472">
                  <c:v>4.2570706536757648</c:v>
                </c:pt>
                <c:pt idx="12473">
                  <c:v>4.46188572018574</c:v>
                </c:pt>
                <c:pt idx="12474">
                  <c:v>4.6257475632905392</c:v>
                </c:pt>
                <c:pt idx="12475">
                  <c:v>4.8715566444424372</c:v>
                </c:pt>
                <c:pt idx="12476">
                  <c:v>5.0764125021891591</c:v>
                </c:pt>
                <c:pt idx="12477">
                  <c:v>5.2812819570147962</c:v>
                </c:pt>
                <c:pt idx="12478">
                  <c:v>5.5271432509497291</c:v>
                </c:pt>
                <c:pt idx="12479">
                  <c:v>5.8140061738907773</c:v>
                </c:pt>
                <c:pt idx="12480">
                  <c:v>6.1008957471065006</c:v>
                </c:pt>
                <c:pt idx="12481">
                  <c:v>6.3878119705968972</c:v>
                </c:pt>
                <c:pt idx="12482">
                  <c:v>6.6747548443619689</c:v>
                </c:pt>
                <c:pt idx="12483">
                  <c:v>6.9207270904608524</c:v>
                </c:pt>
                <c:pt idx="12484">
                  <c:v>7.2487205427161348</c:v>
                </c:pt>
                <c:pt idx="12485">
                  <c:v>7.535743367305229</c:v>
                </c:pt>
                <c:pt idx="12486">
                  <c:v>7.863802085539306</c:v>
                </c:pt>
                <c:pt idx="12487">
                  <c:v>8.1508820178598462</c:v>
                </c:pt>
                <c:pt idx="12488">
                  <c:v>8.4790060020727172</c:v>
                </c:pt>
              </c:numCache>
            </c:numRef>
          </c:yVal>
          <c:smooth val="1"/>
          <c:extLst xmlns:c16r2="http://schemas.microsoft.com/office/drawing/2015/06/chart">
            <c:ext xmlns:c16="http://schemas.microsoft.com/office/drawing/2014/chart" uri="{C3380CC4-5D6E-409C-BE32-E72D297353CC}">
              <c16:uniqueId val="{00000000-FC1B-491F-BC30-3BAF9144B567}"/>
            </c:ext>
          </c:extLst>
        </c:ser>
        <c:ser>
          <c:idx val="0"/>
          <c:order val="0"/>
          <c:tx>
            <c:v>TSRST</c:v>
          </c:tx>
          <c:spPr>
            <a:ln w="22225">
              <a:solidFill>
                <a:schemeClr val="tx1"/>
              </a:solidFill>
              <a:prstDash val="sysDot"/>
            </a:ln>
          </c:spPr>
          <c:marker>
            <c:symbol val="none"/>
          </c:marker>
          <c:xVal>
            <c:numRef>
              <c:f>'Experimental TSRST'!$C$2:$C$15240</c:f>
              <c:numCache>
                <c:formatCode>General</c:formatCode>
                <c:ptCount val="15239"/>
                <c:pt idx="0">
                  <c:v>0</c:v>
                </c:pt>
                <c:pt idx="1">
                  <c:v>2.7777777777777778E-4</c:v>
                </c:pt>
                <c:pt idx="2">
                  <c:v>5.5555555555555556E-4</c:v>
                </c:pt>
                <c:pt idx="3">
                  <c:v>8.3333333333333339E-4</c:v>
                </c:pt>
                <c:pt idx="4">
                  <c:v>1.1111111111111111E-3</c:v>
                </c:pt>
                <c:pt idx="5">
                  <c:v>1.3888888888888889E-3</c:v>
                </c:pt>
                <c:pt idx="6">
                  <c:v>1.6666666666666668E-3</c:v>
                </c:pt>
                <c:pt idx="7">
                  <c:v>1.9444444444444444E-3</c:v>
                </c:pt>
                <c:pt idx="8">
                  <c:v>2.2222222222222222E-3</c:v>
                </c:pt>
                <c:pt idx="9">
                  <c:v>2.5000000000000001E-3</c:v>
                </c:pt>
                <c:pt idx="10">
                  <c:v>2.7777777777777779E-3</c:v>
                </c:pt>
                <c:pt idx="11">
                  <c:v>3.0555555555555557E-3</c:v>
                </c:pt>
                <c:pt idx="12">
                  <c:v>3.3333333333333335E-3</c:v>
                </c:pt>
                <c:pt idx="13">
                  <c:v>3.6111111111111109E-3</c:v>
                </c:pt>
                <c:pt idx="14">
                  <c:v>3.8888888888888888E-3</c:v>
                </c:pt>
                <c:pt idx="15">
                  <c:v>4.1666666666666666E-3</c:v>
                </c:pt>
                <c:pt idx="16">
                  <c:v>4.4444444444444444E-3</c:v>
                </c:pt>
                <c:pt idx="17">
                  <c:v>4.7222222222222223E-3</c:v>
                </c:pt>
                <c:pt idx="18">
                  <c:v>5.0000000000000001E-3</c:v>
                </c:pt>
                <c:pt idx="19">
                  <c:v>5.2777777777777779E-3</c:v>
                </c:pt>
                <c:pt idx="20">
                  <c:v>5.5555555555555558E-3</c:v>
                </c:pt>
                <c:pt idx="21">
                  <c:v>5.8333333333333336E-3</c:v>
                </c:pt>
                <c:pt idx="22">
                  <c:v>6.1111111111111114E-3</c:v>
                </c:pt>
                <c:pt idx="23">
                  <c:v>6.3888888888888893E-3</c:v>
                </c:pt>
                <c:pt idx="24">
                  <c:v>6.6666666666666671E-3</c:v>
                </c:pt>
                <c:pt idx="25">
                  <c:v>6.9444444444444441E-3</c:v>
                </c:pt>
                <c:pt idx="26">
                  <c:v>7.2222222222222219E-3</c:v>
                </c:pt>
                <c:pt idx="27">
                  <c:v>7.4999999999999997E-3</c:v>
                </c:pt>
                <c:pt idx="28">
                  <c:v>7.7777777777777776E-3</c:v>
                </c:pt>
                <c:pt idx="29">
                  <c:v>8.0555555555555554E-3</c:v>
                </c:pt>
                <c:pt idx="30">
                  <c:v>8.3333333333333332E-3</c:v>
                </c:pt>
                <c:pt idx="31">
                  <c:v>8.611111111111111E-3</c:v>
                </c:pt>
                <c:pt idx="32">
                  <c:v>8.8888888888888889E-3</c:v>
                </c:pt>
                <c:pt idx="33">
                  <c:v>9.1666666666666667E-3</c:v>
                </c:pt>
                <c:pt idx="34">
                  <c:v>9.4444444444444445E-3</c:v>
                </c:pt>
                <c:pt idx="35">
                  <c:v>9.7222222222222224E-3</c:v>
                </c:pt>
                <c:pt idx="36">
                  <c:v>0.01</c:v>
                </c:pt>
                <c:pt idx="37">
                  <c:v>1.0277777777777778E-2</c:v>
                </c:pt>
                <c:pt idx="38">
                  <c:v>1.0555555555555556E-2</c:v>
                </c:pt>
                <c:pt idx="39">
                  <c:v>1.0833333333333334E-2</c:v>
                </c:pt>
                <c:pt idx="40">
                  <c:v>1.1111111111111112E-2</c:v>
                </c:pt>
                <c:pt idx="41">
                  <c:v>1.1388888888888889E-2</c:v>
                </c:pt>
                <c:pt idx="42">
                  <c:v>1.1666666666666667E-2</c:v>
                </c:pt>
                <c:pt idx="43">
                  <c:v>1.1944444444444445E-2</c:v>
                </c:pt>
                <c:pt idx="44">
                  <c:v>1.2222222222222223E-2</c:v>
                </c:pt>
                <c:pt idx="45">
                  <c:v>1.2500000000000001E-2</c:v>
                </c:pt>
                <c:pt idx="46">
                  <c:v>1.2777777777777779E-2</c:v>
                </c:pt>
                <c:pt idx="47">
                  <c:v>1.3055555555555556E-2</c:v>
                </c:pt>
                <c:pt idx="48">
                  <c:v>1.3333333333333334E-2</c:v>
                </c:pt>
                <c:pt idx="49">
                  <c:v>1.361111111111111E-2</c:v>
                </c:pt>
                <c:pt idx="50">
                  <c:v>1.3888888888888888E-2</c:v>
                </c:pt>
                <c:pt idx="51">
                  <c:v>1.4166666666666666E-2</c:v>
                </c:pt>
                <c:pt idx="52">
                  <c:v>1.4444444444444444E-2</c:v>
                </c:pt>
                <c:pt idx="53">
                  <c:v>1.4722222222222222E-2</c:v>
                </c:pt>
                <c:pt idx="54">
                  <c:v>1.4999999999999999E-2</c:v>
                </c:pt>
                <c:pt idx="55">
                  <c:v>1.5277777777777777E-2</c:v>
                </c:pt>
                <c:pt idx="56">
                  <c:v>1.5555555555555555E-2</c:v>
                </c:pt>
                <c:pt idx="57">
                  <c:v>1.5833333333333335E-2</c:v>
                </c:pt>
                <c:pt idx="58">
                  <c:v>1.6111111111111111E-2</c:v>
                </c:pt>
                <c:pt idx="59">
                  <c:v>1.638888888888889E-2</c:v>
                </c:pt>
                <c:pt idx="60">
                  <c:v>1.6666666666666666E-2</c:v>
                </c:pt>
                <c:pt idx="61">
                  <c:v>1.6944444444444446E-2</c:v>
                </c:pt>
                <c:pt idx="62">
                  <c:v>1.7222222222222222E-2</c:v>
                </c:pt>
                <c:pt idx="63">
                  <c:v>1.7500000000000002E-2</c:v>
                </c:pt>
                <c:pt idx="64">
                  <c:v>1.7777777777777778E-2</c:v>
                </c:pt>
                <c:pt idx="65">
                  <c:v>1.8055555555555554E-2</c:v>
                </c:pt>
                <c:pt idx="66">
                  <c:v>1.8333333333333333E-2</c:v>
                </c:pt>
                <c:pt idx="67">
                  <c:v>1.861111111111111E-2</c:v>
                </c:pt>
                <c:pt idx="68">
                  <c:v>1.8888888888888889E-2</c:v>
                </c:pt>
                <c:pt idx="69">
                  <c:v>1.9166666666666665E-2</c:v>
                </c:pt>
                <c:pt idx="70">
                  <c:v>1.9444444444444445E-2</c:v>
                </c:pt>
                <c:pt idx="71">
                  <c:v>1.9722222222222221E-2</c:v>
                </c:pt>
                <c:pt idx="72">
                  <c:v>0.02</c:v>
                </c:pt>
                <c:pt idx="73">
                  <c:v>2.0277777777777777E-2</c:v>
                </c:pt>
                <c:pt idx="74">
                  <c:v>2.0555555555555556E-2</c:v>
                </c:pt>
                <c:pt idx="75">
                  <c:v>2.0833333333333332E-2</c:v>
                </c:pt>
                <c:pt idx="76">
                  <c:v>2.1111111111111112E-2</c:v>
                </c:pt>
                <c:pt idx="77">
                  <c:v>2.1388888888888888E-2</c:v>
                </c:pt>
                <c:pt idx="78">
                  <c:v>2.1666666666666667E-2</c:v>
                </c:pt>
                <c:pt idx="79">
                  <c:v>2.1944444444444444E-2</c:v>
                </c:pt>
                <c:pt idx="80">
                  <c:v>2.2222222222222223E-2</c:v>
                </c:pt>
                <c:pt idx="81">
                  <c:v>2.2499999999999999E-2</c:v>
                </c:pt>
                <c:pt idx="82">
                  <c:v>2.2777777777777779E-2</c:v>
                </c:pt>
                <c:pt idx="83">
                  <c:v>2.3055555555555555E-2</c:v>
                </c:pt>
                <c:pt idx="84">
                  <c:v>2.3333333333333334E-2</c:v>
                </c:pt>
                <c:pt idx="85">
                  <c:v>2.361111111111111E-2</c:v>
                </c:pt>
                <c:pt idx="86">
                  <c:v>2.388888888888889E-2</c:v>
                </c:pt>
                <c:pt idx="87">
                  <c:v>2.4166666666666666E-2</c:v>
                </c:pt>
                <c:pt idx="88">
                  <c:v>2.4444444444444446E-2</c:v>
                </c:pt>
                <c:pt idx="89">
                  <c:v>2.4722222222222222E-2</c:v>
                </c:pt>
                <c:pt idx="90">
                  <c:v>2.5000000000000001E-2</c:v>
                </c:pt>
                <c:pt idx="91">
                  <c:v>2.5277777777777777E-2</c:v>
                </c:pt>
                <c:pt idx="92">
                  <c:v>2.5555555555555557E-2</c:v>
                </c:pt>
                <c:pt idx="93">
                  <c:v>2.5833333333333333E-2</c:v>
                </c:pt>
                <c:pt idx="94">
                  <c:v>2.6111111111111113E-2</c:v>
                </c:pt>
                <c:pt idx="95">
                  <c:v>2.6388888888888889E-2</c:v>
                </c:pt>
                <c:pt idx="96">
                  <c:v>2.6666666666666668E-2</c:v>
                </c:pt>
                <c:pt idx="97">
                  <c:v>2.6944444444444444E-2</c:v>
                </c:pt>
                <c:pt idx="98">
                  <c:v>2.7222222222222221E-2</c:v>
                </c:pt>
                <c:pt idx="99">
                  <c:v>2.75E-2</c:v>
                </c:pt>
                <c:pt idx="100">
                  <c:v>2.7777777777777776E-2</c:v>
                </c:pt>
                <c:pt idx="101">
                  <c:v>2.8055555555555556E-2</c:v>
                </c:pt>
                <c:pt idx="102">
                  <c:v>2.8333333333333332E-2</c:v>
                </c:pt>
                <c:pt idx="103">
                  <c:v>2.8611111111111111E-2</c:v>
                </c:pt>
                <c:pt idx="104">
                  <c:v>2.8888888888888888E-2</c:v>
                </c:pt>
                <c:pt idx="105">
                  <c:v>2.9166666666666667E-2</c:v>
                </c:pt>
                <c:pt idx="106">
                  <c:v>2.9444444444444443E-2</c:v>
                </c:pt>
                <c:pt idx="107">
                  <c:v>2.9722222222222223E-2</c:v>
                </c:pt>
                <c:pt idx="108">
                  <c:v>0.03</c:v>
                </c:pt>
                <c:pt idx="109">
                  <c:v>3.0277777777777778E-2</c:v>
                </c:pt>
                <c:pt idx="110">
                  <c:v>3.0555555555555555E-2</c:v>
                </c:pt>
                <c:pt idx="111">
                  <c:v>3.0833333333333334E-2</c:v>
                </c:pt>
                <c:pt idx="112">
                  <c:v>3.111111111111111E-2</c:v>
                </c:pt>
                <c:pt idx="113">
                  <c:v>3.138888888888889E-2</c:v>
                </c:pt>
                <c:pt idx="114">
                  <c:v>3.1666666666666669E-2</c:v>
                </c:pt>
                <c:pt idx="115">
                  <c:v>3.1944444444444442E-2</c:v>
                </c:pt>
                <c:pt idx="116">
                  <c:v>3.2222222222222222E-2</c:v>
                </c:pt>
                <c:pt idx="117">
                  <c:v>3.2500000000000001E-2</c:v>
                </c:pt>
                <c:pt idx="118">
                  <c:v>3.2777777777777781E-2</c:v>
                </c:pt>
                <c:pt idx="119">
                  <c:v>3.3055555555555553E-2</c:v>
                </c:pt>
                <c:pt idx="120">
                  <c:v>3.3333333333333333E-2</c:v>
                </c:pt>
                <c:pt idx="121">
                  <c:v>3.3611111111111112E-2</c:v>
                </c:pt>
                <c:pt idx="122">
                  <c:v>3.3888888888888892E-2</c:v>
                </c:pt>
                <c:pt idx="123">
                  <c:v>3.4166666666666665E-2</c:v>
                </c:pt>
                <c:pt idx="124">
                  <c:v>3.4444444444444444E-2</c:v>
                </c:pt>
                <c:pt idx="125">
                  <c:v>3.4722222222222224E-2</c:v>
                </c:pt>
                <c:pt idx="126">
                  <c:v>3.5000000000000003E-2</c:v>
                </c:pt>
                <c:pt idx="127">
                  <c:v>3.5277777777777776E-2</c:v>
                </c:pt>
                <c:pt idx="128">
                  <c:v>3.5555555555555556E-2</c:v>
                </c:pt>
                <c:pt idx="129">
                  <c:v>3.5833333333333335E-2</c:v>
                </c:pt>
                <c:pt idx="130">
                  <c:v>3.6111111111111108E-2</c:v>
                </c:pt>
                <c:pt idx="131">
                  <c:v>3.6388888888888887E-2</c:v>
                </c:pt>
                <c:pt idx="132">
                  <c:v>3.6666666666666667E-2</c:v>
                </c:pt>
                <c:pt idx="133">
                  <c:v>3.6944444444444446E-2</c:v>
                </c:pt>
                <c:pt idx="134">
                  <c:v>3.7222222222222219E-2</c:v>
                </c:pt>
                <c:pt idx="135">
                  <c:v>3.7499999999999999E-2</c:v>
                </c:pt>
                <c:pt idx="136">
                  <c:v>3.7777777777777778E-2</c:v>
                </c:pt>
                <c:pt idx="137">
                  <c:v>3.8055555555555558E-2</c:v>
                </c:pt>
                <c:pt idx="138">
                  <c:v>3.833333333333333E-2</c:v>
                </c:pt>
                <c:pt idx="139">
                  <c:v>3.861111111111111E-2</c:v>
                </c:pt>
                <c:pt idx="140">
                  <c:v>3.888888888888889E-2</c:v>
                </c:pt>
                <c:pt idx="141">
                  <c:v>3.9166666666666669E-2</c:v>
                </c:pt>
                <c:pt idx="142">
                  <c:v>3.9444444444444442E-2</c:v>
                </c:pt>
                <c:pt idx="143">
                  <c:v>3.9722222222222221E-2</c:v>
                </c:pt>
                <c:pt idx="144">
                  <c:v>0.04</c:v>
                </c:pt>
                <c:pt idx="145">
                  <c:v>4.027777777777778E-2</c:v>
                </c:pt>
                <c:pt idx="146">
                  <c:v>4.0555555555555553E-2</c:v>
                </c:pt>
                <c:pt idx="147">
                  <c:v>4.0833333333333333E-2</c:v>
                </c:pt>
                <c:pt idx="148">
                  <c:v>4.1111111111111112E-2</c:v>
                </c:pt>
                <c:pt idx="149">
                  <c:v>4.1388888888888892E-2</c:v>
                </c:pt>
                <c:pt idx="150">
                  <c:v>4.1666666666666664E-2</c:v>
                </c:pt>
                <c:pt idx="151">
                  <c:v>4.1944444444444444E-2</c:v>
                </c:pt>
                <c:pt idx="152">
                  <c:v>4.2222222222222223E-2</c:v>
                </c:pt>
                <c:pt idx="153">
                  <c:v>4.2500000000000003E-2</c:v>
                </c:pt>
                <c:pt idx="154">
                  <c:v>4.2777777777777776E-2</c:v>
                </c:pt>
                <c:pt idx="155">
                  <c:v>4.3055555555555555E-2</c:v>
                </c:pt>
                <c:pt idx="156">
                  <c:v>4.3333333333333335E-2</c:v>
                </c:pt>
                <c:pt idx="157">
                  <c:v>4.3611111111111114E-2</c:v>
                </c:pt>
                <c:pt idx="158">
                  <c:v>4.3888888888888887E-2</c:v>
                </c:pt>
                <c:pt idx="159">
                  <c:v>4.4166666666666667E-2</c:v>
                </c:pt>
                <c:pt idx="160">
                  <c:v>4.4444444444444446E-2</c:v>
                </c:pt>
                <c:pt idx="161">
                  <c:v>4.4722222222222219E-2</c:v>
                </c:pt>
                <c:pt idx="162">
                  <c:v>4.4999999999999998E-2</c:v>
                </c:pt>
                <c:pt idx="163">
                  <c:v>4.5277777777777778E-2</c:v>
                </c:pt>
                <c:pt idx="164">
                  <c:v>4.5555555555555557E-2</c:v>
                </c:pt>
                <c:pt idx="165">
                  <c:v>4.583333333333333E-2</c:v>
                </c:pt>
                <c:pt idx="166">
                  <c:v>4.611111111111111E-2</c:v>
                </c:pt>
                <c:pt idx="167">
                  <c:v>4.6388888888888889E-2</c:v>
                </c:pt>
                <c:pt idx="168">
                  <c:v>4.6666666666666669E-2</c:v>
                </c:pt>
                <c:pt idx="169">
                  <c:v>4.6944444444444441E-2</c:v>
                </c:pt>
                <c:pt idx="170">
                  <c:v>4.7222222222222221E-2</c:v>
                </c:pt>
                <c:pt idx="171">
                  <c:v>4.7500000000000001E-2</c:v>
                </c:pt>
                <c:pt idx="172">
                  <c:v>4.777777777777778E-2</c:v>
                </c:pt>
                <c:pt idx="173">
                  <c:v>4.8055555555555553E-2</c:v>
                </c:pt>
                <c:pt idx="174">
                  <c:v>4.8333333333333332E-2</c:v>
                </c:pt>
                <c:pt idx="175">
                  <c:v>4.8611111111111112E-2</c:v>
                </c:pt>
                <c:pt idx="176">
                  <c:v>4.8888888888888891E-2</c:v>
                </c:pt>
                <c:pt idx="177">
                  <c:v>4.9166666666666664E-2</c:v>
                </c:pt>
                <c:pt idx="178">
                  <c:v>4.9444444444444444E-2</c:v>
                </c:pt>
                <c:pt idx="179">
                  <c:v>4.9722222222222223E-2</c:v>
                </c:pt>
                <c:pt idx="180">
                  <c:v>0.05</c:v>
                </c:pt>
                <c:pt idx="181">
                  <c:v>5.0277777777777775E-2</c:v>
                </c:pt>
                <c:pt idx="182">
                  <c:v>5.0555555555555555E-2</c:v>
                </c:pt>
                <c:pt idx="183">
                  <c:v>5.0833333333333335E-2</c:v>
                </c:pt>
                <c:pt idx="184">
                  <c:v>5.1111111111111114E-2</c:v>
                </c:pt>
                <c:pt idx="185">
                  <c:v>5.1388888888888887E-2</c:v>
                </c:pt>
                <c:pt idx="186">
                  <c:v>5.1666666666666666E-2</c:v>
                </c:pt>
                <c:pt idx="187">
                  <c:v>5.1944444444444446E-2</c:v>
                </c:pt>
                <c:pt idx="188">
                  <c:v>5.2222222222222225E-2</c:v>
                </c:pt>
                <c:pt idx="189">
                  <c:v>5.2499999999999998E-2</c:v>
                </c:pt>
                <c:pt idx="190">
                  <c:v>5.2777777777777778E-2</c:v>
                </c:pt>
                <c:pt idx="191">
                  <c:v>5.3055555555555557E-2</c:v>
                </c:pt>
                <c:pt idx="192">
                  <c:v>5.3333333333333337E-2</c:v>
                </c:pt>
                <c:pt idx="193">
                  <c:v>5.3611111111111109E-2</c:v>
                </c:pt>
                <c:pt idx="194">
                  <c:v>5.3888888888888889E-2</c:v>
                </c:pt>
                <c:pt idx="195">
                  <c:v>5.4166666666666669E-2</c:v>
                </c:pt>
                <c:pt idx="196">
                  <c:v>5.4444444444444441E-2</c:v>
                </c:pt>
                <c:pt idx="197">
                  <c:v>5.4722222222222221E-2</c:v>
                </c:pt>
                <c:pt idx="198">
                  <c:v>5.5E-2</c:v>
                </c:pt>
                <c:pt idx="199">
                  <c:v>5.527777777777778E-2</c:v>
                </c:pt>
                <c:pt idx="200">
                  <c:v>5.5555555555555552E-2</c:v>
                </c:pt>
                <c:pt idx="201">
                  <c:v>5.5833333333333332E-2</c:v>
                </c:pt>
                <c:pt idx="202">
                  <c:v>5.6111111111111112E-2</c:v>
                </c:pt>
                <c:pt idx="203">
                  <c:v>5.6388888888888891E-2</c:v>
                </c:pt>
                <c:pt idx="204">
                  <c:v>5.6666666666666664E-2</c:v>
                </c:pt>
                <c:pt idx="205">
                  <c:v>5.6944444444444443E-2</c:v>
                </c:pt>
                <c:pt idx="206">
                  <c:v>5.7222222222222223E-2</c:v>
                </c:pt>
                <c:pt idx="207">
                  <c:v>5.7500000000000002E-2</c:v>
                </c:pt>
                <c:pt idx="208">
                  <c:v>5.7777777777777775E-2</c:v>
                </c:pt>
                <c:pt idx="209">
                  <c:v>5.8055555555555555E-2</c:v>
                </c:pt>
                <c:pt idx="210">
                  <c:v>5.8333333333333334E-2</c:v>
                </c:pt>
                <c:pt idx="211">
                  <c:v>5.8611111111111114E-2</c:v>
                </c:pt>
                <c:pt idx="212">
                  <c:v>5.8888888888888886E-2</c:v>
                </c:pt>
                <c:pt idx="213">
                  <c:v>5.9166666666666666E-2</c:v>
                </c:pt>
                <c:pt idx="214">
                  <c:v>5.9444444444444446E-2</c:v>
                </c:pt>
                <c:pt idx="215">
                  <c:v>5.9722222222222225E-2</c:v>
                </c:pt>
                <c:pt idx="216">
                  <c:v>0.06</c:v>
                </c:pt>
                <c:pt idx="217">
                  <c:v>6.0277777777777777E-2</c:v>
                </c:pt>
                <c:pt idx="218">
                  <c:v>6.0555555555555557E-2</c:v>
                </c:pt>
                <c:pt idx="219">
                  <c:v>6.0833333333333336E-2</c:v>
                </c:pt>
                <c:pt idx="220">
                  <c:v>6.1111111111111109E-2</c:v>
                </c:pt>
                <c:pt idx="221">
                  <c:v>6.1388888888888889E-2</c:v>
                </c:pt>
                <c:pt idx="222">
                  <c:v>6.1666666666666668E-2</c:v>
                </c:pt>
                <c:pt idx="223">
                  <c:v>6.1944444444444448E-2</c:v>
                </c:pt>
                <c:pt idx="224">
                  <c:v>6.222222222222222E-2</c:v>
                </c:pt>
                <c:pt idx="225">
                  <c:v>6.25E-2</c:v>
                </c:pt>
                <c:pt idx="226">
                  <c:v>6.277777777777778E-2</c:v>
                </c:pt>
                <c:pt idx="227">
                  <c:v>6.3055555555555559E-2</c:v>
                </c:pt>
                <c:pt idx="228">
                  <c:v>6.3333333333333339E-2</c:v>
                </c:pt>
                <c:pt idx="229">
                  <c:v>6.3611111111111104E-2</c:v>
                </c:pt>
                <c:pt idx="230">
                  <c:v>6.3888888888888884E-2</c:v>
                </c:pt>
                <c:pt idx="231">
                  <c:v>6.4166666666666664E-2</c:v>
                </c:pt>
                <c:pt idx="232">
                  <c:v>6.4444444444444443E-2</c:v>
                </c:pt>
                <c:pt idx="233">
                  <c:v>6.4722222222222223E-2</c:v>
                </c:pt>
                <c:pt idx="234">
                  <c:v>6.5000000000000002E-2</c:v>
                </c:pt>
                <c:pt idx="235">
                  <c:v>6.5277777777777782E-2</c:v>
                </c:pt>
                <c:pt idx="236">
                  <c:v>6.5555555555555561E-2</c:v>
                </c:pt>
                <c:pt idx="237">
                  <c:v>6.5833333333333327E-2</c:v>
                </c:pt>
                <c:pt idx="238">
                  <c:v>6.6111111111111107E-2</c:v>
                </c:pt>
                <c:pt idx="239">
                  <c:v>6.6388888888888886E-2</c:v>
                </c:pt>
                <c:pt idx="240">
                  <c:v>6.6666666666666666E-2</c:v>
                </c:pt>
                <c:pt idx="241">
                  <c:v>6.6944444444444445E-2</c:v>
                </c:pt>
                <c:pt idx="242">
                  <c:v>6.7222222222222225E-2</c:v>
                </c:pt>
                <c:pt idx="243">
                  <c:v>6.7500000000000004E-2</c:v>
                </c:pt>
                <c:pt idx="244">
                  <c:v>6.7777777777777784E-2</c:v>
                </c:pt>
                <c:pt idx="245">
                  <c:v>6.805555555555555E-2</c:v>
                </c:pt>
                <c:pt idx="246">
                  <c:v>6.8333333333333329E-2</c:v>
                </c:pt>
                <c:pt idx="247">
                  <c:v>6.8611111111111109E-2</c:v>
                </c:pt>
                <c:pt idx="248">
                  <c:v>6.8888888888888888E-2</c:v>
                </c:pt>
                <c:pt idx="249">
                  <c:v>6.9166666666666668E-2</c:v>
                </c:pt>
                <c:pt idx="250">
                  <c:v>6.9444444444444448E-2</c:v>
                </c:pt>
                <c:pt idx="251">
                  <c:v>6.9722222222222227E-2</c:v>
                </c:pt>
                <c:pt idx="252">
                  <c:v>7.0000000000000007E-2</c:v>
                </c:pt>
                <c:pt idx="253">
                  <c:v>7.0277777777777772E-2</c:v>
                </c:pt>
                <c:pt idx="254">
                  <c:v>7.0555555555555552E-2</c:v>
                </c:pt>
                <c:pt idx="255">
                  <c:v>7.0833333333333331E-2</c:v>
                </c:pt>
                <c:pt idx="256">
                  <c:v>7.1111111111111111E-2</c:v>
                </c:pt>
                <c:pt idx="257">
                  <c:v>7.1388888888888891E-2</c:v>
                </c:pt>
                <c:pt idx="258">
                  <c:v>7.166666666666667E-2</c:v>
                </c:pt>
                <c:pt idx="259">
                  <c:v>7.194444444444445E-2</c:v>
                </c:pt>
                <c:pt idx="260">
                  <c:v>7.2222222222222215E-2</c:v>
                </c:pt>
                <c:pt idx="261">
                  <c:v>7.2499999999999995E-2</c:v>
                </c:pt>
                <c:pt idx="262">
                  <c:v>7.2777777777777775E-2</c:v>
                </c:pt>
                <c:pt idx="263">
                  <c:v>7.3055555555555554E-2</c:v>
                </c:pt>
                <c:pt idx="264">
                  <c:v>7.3333333333333334E-2</c:v>
                </c:pt>
                <c:pt idx="265">
                  <c:v>7.3611111111111113E-2</c:v>
                </c:pt>
                <c:pt idx="266">
                  <c:v>7.3888888888888893E-2</c:v>
                </c:pt>
                <c:pt idx="267">
                  <c:v>7.4166666666666672E-2</c:v>
                </c:pt>
                <c:pt idx="268">
                  <c:v>7.4444444444444438E-2</c:v>
                </c:pt>
                <c:pt idx="269">
                  <c:v>7.4722222222222218E-2</c:v>
                </c:pt>
                <c:pt idx="270">
                  <c:v>7.4999999999999997E-2</c:v>
                </c:pt>
                <c:pt idx="271">
                  <c:v>7.5277777777777777E-2</c:v>
                </c:pt>
                <c:pt idx="272">
                  <c:v>7.5555555555555556E-2</c:v>
                </c:pt>
                <c:pt idx="273">
                  <c:v>7.5833333333333336E-2</c:v>
                </c:pt>
                <c:pt idx="274">
                  <c:v>7.6111111111111115E-2</c:v>
                </c:pt>
                <c:pt idx="275">
                  <c:v>7.6388888888888895E-2</c:v>
                </c:pt>
                <c:pt idx="276">
                  <c:v>7.6666666666666661E-2</c:v>
                </c:pt>
                <c:pt idx="277">
                  <c:v>7.694444444444444E-2</c:v>
                </c:pt>
                <c:pt idx="278">
                  <c:v>7.722222222222222E-2</c:v>
                </c:pt>
                <c:pt idx="279">
                  <c:v>7.7499999999999999E-2</c:v>
                </c:pt>
                <c:pt idx="280">
                  <c:v>7.7777777777777779E-2</c:v>
                </c:pt>
                <c:pt idx="281">
                  <c:v>7.8055555555555559E-2</c:v>
                </c:pt>
                <c:pt idx="282">
                  <c:v>7.8333333333333338E-2</c:v>
                </c:pt>
                <c:pt idx="283">
                  <c:v>7.8611111111111118E-2</c:v>
                </c:pt>
                <c:pt idx="284">
                  <c:v>7.8888888888888883E-2</c:v>
                </c:pt>
                <c:pt idx="285">
                  <c:v>7.9166666666666663E-2</c:v>
                </c:pt>
                <c:pt idx="286">
                  <c:v>7.9444444444444443E-2</c:v>
                </c:pt>
                <c:pt idx="287">
                  <c:v>7.9722222222222222E-2</c:v>
                </c:pt>
                <c:pt idx="288">
                  <c:v>0.08</c:v>
                </c:pt>
                <c:pt idx="289">
                  <c:v>8.0277777777777781E-2</c:v>
                </c:pt>
                <c:pt idx="290">
                  <c:v>8.0555555555555561E-2</c:v>
                </c:pt>
                <c:pt idx="291">
                  <c:v>8.0833333333333326E-2</c:v>
                </c:pt>
                <c:pt idx="292">
                  <c:v>8.1111111111111106E-2</c:v>
                </c:pt>
                <c:pt idx="293">
                  <c:v>8.1388888888888886E-2</c:v>
                </c:pt>
                <c:pt idx="294">
                  <c:v>8.1666666666666665E-2</c:v>
                </c:pt>
                <c:pt idx="295">
                  <c:v>8.1944444444444445E-2</c:v>
                </c:pt>
                <c:pt idx="296">
                  <c:v>8.2222222222222224E-2</c:v>
                </c:pt>
                <c:pt idx="297">
                  <c:v>8.2500000000000004E-2</c:v>
                </c:pt>
                <c:pt idx="298">
                  <c:v>8.2777777777777783E-2</c:v>
                </c:pt>
                <c:pt idx="299">
                  <c:v>8.3055555555555549E-2</c:v>
                </c:pt>
                <c:pt idx="300">
                  <c:v>8.3333333333333329E-2</c:v>
                </c:pt>
                <c:pt idx="301">
                  <c:v>8.3611111111111108E-2</c:v>
                </c:pt>
                <c:pt idx="302">
                  <c:v>8.3888888888888888E-2</c:v>
                </c:pt>
                <c:pt idx="303">
                  <c:v>8.4166666666666667E-2</c:v>
                </c:pt>
                <c:pt idx="304">
                  <c:v>8.4444444444444447E-2</c:v>
                </c:pt>
                <c:pt idx="305">
                  <c:v>8.4722222222222227E-2</c:v>
                </c:pt>
                <c:pt idx="306">
                  <c:v>8.5000000000000006E-2</c:v>
                </c:pt>
                <c:pt idx="307">
                  <c:v>8.5277777777777772E-2</c:v>
                </c:pt>
                <c:pt idx="308">
                  <c:v>8.5555555555555551E-2</c:v>
                </c:pt>
                <c:pt idx="309">
                  <c:v>8.5833333333333331E-2</c:v>
                </c:pt>
                <c:pt idx="310">
                  <c:v>8.611111111111111E-2</c:v>
                </c:pt>
                <c:pt idx="311">
                  <c:v>8.638888888888889E-2</c:v>
                </c:pt>
                <c:pt idx="312">
                  <c:v>8.666666666666667E-2</c:v>
                </c:pt>
                <c:pt idx="313">
                  <c:v>8.6944444444444449E-2</c:v>
                </c:pt>
                <c:pt idx="314">
                  <c:v>8.7222222222222229E-2</c:v>
                </c:pt>
                <c:pt idx="315">
                  <c:v>8.7499999999999994E-2</c:v>
                </c:pt>
                <c:pt idx="316">
                  <c:v>8.7777777777777774E-2</c:v>
                </c:pt>
                <c:pt idx="317">
                  <c:v>8.8055555555555554E-2</c:v>
                </c:pt>
                <c:pt idx="318">
                  <c:v>8.8333333333333333E-2</c:v>
                </c:pt>
                <c:pt idx="319">
                  <c:v>8.8611111111111113E-2</c:v>
                </c:pt>
                <c:pt idx="320">
                  <c:v>8.8888888888888892E-2</c:v>
                </c:pt>
                <c:pt idx="321">
                  <c:v>8.9166666666666672E-2</c:v>
                </c:pt>
                <c:pt idx="322">
                  <c:v>8.9444444444444438E-2</c:v>
                </c:pt>
                <c:pt idx="323">
                  <c:v>8.9722222222222217E-2</c:v>
                </c:pt>
                <c:pt idx="324">
                  <c:v>0.09</c:v>
                </c:pt>
                <c:pt idx="325">
                  <c:v>9.0277777777777776E-2</c:v>
                </c:pt>
                <c:pt idx="326">
                  <c:v>9.0555555555555556E-2</c:v>
                </c:pt>
                <c:pt idx="327">
                  <c:v>9.0833333333333335E-2</c:v>
                </c:pt>
                <c:pt idx="328">
                  <c:v>9.1111111111111115E-2</c:v>
                </c:pt>
                <c:pt idx="329">
                  <c:v>9.1388888888888895E-2</c:v>
                </c:pt>
                <c:pt idx="330">
                  <c:v>9.166666666666666E-2</c:v>
                </c:pt>
                <c:pt idx="331">
                  <c:v>9.194444444444444E-2</c:v>
                </c:pt>
                <c:pt idx="332">
                  <c:v>9.2222222222222219E-2</c:v>
                </c:pt>
                <c:pt idx="333">
                  <c:v>9.2499999999999999E-2</c:v>
                </c:pt>
                <c:pt idx="334">
                  <c:v>9.2777777777777778E-2</c:v>
                </c:pt>
                <c:pt idx="335">
                  <c:v>9.3055555555555558E-2</c:v>
                </c:pt>
                <c:pt idx="336">
                  <c:v>9.3333333333333338E-2</c:v>
                </c:pt>
                <c:pt idx="337">
                  <c:v>9.3611111111111117E-2</c:v>
                </c:pt>
                <c:pt idx="338">
                  <c:v>9.3888888888888883E-2</c:v>
                </c:pt>
                <c:pt idx="339">
                  <c:v>9.4166666666666662E-2</c:v>
                </c:pt>
                <c:pt idx="340">
                  <c:v>9.4444444444444442E-2</c:v>
                </c:pt>
                <c:pt idx="341">
                  <c:v>9.4722222222222222E-2</c:v>
                </c:pt>
                <c:pt idx="342">
                  <c:v>9.5000000000000001E-2</c:v>
                </c:pt>
                <c:pt idx="343">
                  <c:v>9.5277777777777781E-2</c:v>
                </c:pt>
                <c:pt idx="344">
                  <c:v>9.555555555555556E-2</c:v>
                </c:pt>
                <c:pt idx="345">
                  <c:v>9.583333333333334E-2</c:v>
                </c:pt>
                <c:pt idx="346">
                  <c:v>9.6111111111111105E-2</c:v>
                </c:pt>
                <c:pt idx="347">
                  <c:v>9.6388888888888885E-2</c:v>
                </c:pt>
                <c:pt idx="348">
                  <c:v>9.6666666666666665E-2</c:v>
                </c:pt>
                <c:pt idx="349">
                  <c:v>9.6944444444444444E-2</c:v>
                </c:pt>
                <c:pt idx="350">
                  <c:v>9.7222222222222224E-2</c:v>
                </c:pt>
                <c:pt idx="351">
                  <c:v>9.7500000000000003E-2</c:v>
                </c:pt>
                <c:pt idx="352">
                  <c:v>9.7777777777777783E-2</c:v>
                </c:pt>
                <c:pt idx="353">
                  <c:v>9.8055555555555562E-2</c:v>
                </c:pt>
                <c:pt idx="354">
                  <c:v>9.8333333333333328E-2</c:v>
                </c:pt>
                <c:pt idx="355">
                  <c:v>9.8611111111111108E-2</c:v>
                </c:pt>
                <c:pt idx="356">
                  <c:v>9.8888888888888887E-2</c:v>
                </c:pt>
                <c:pt idx="357">
                  <c:v>9.9166666666666667E-2</c:v>
                </c:pt>
                <c:pt idx="358">
                  <c:v>9.9444444444444446E-2</c:v>
                </c:pt>
                <c:pt idx="359">
                  <c:v>9.9722222222222226E-2</c:v>
                </c:pt>
                <c:pt idx="360">
                  <c:v>0.1</c:v>
                </c:pt>
                <c:pt idx="361">
                  <c:v>0.10027777777777777</c:v>
                </c:pt>
                <c:pt idx="362">
                  <c:v>0.10055555555555555</c:v>
                </c:pt>
                <c:pt idx="363">
                  <c:v>0.10083333333333333</c:v>
                </c:pt>
                <c:pt idx="364">
                  <c:v>0.10111111111111111</c:v>
                </c:pt>
                <c:pt idx="365">
                  <c:v>0.10138888888888889</c:v>
                </c:pt>
                <c:pt idx="366">
                  <c:v>0.10166666666666667</c:v>
                </c:pt>
                <c:pt idx="367">
                  <c:v>0.10194444444444445</c:v>
                </c:pt>
                <c:pt idx="368">
                  <c:v>0.10222222222222223</c:v>
                </c:pt>
                <c:pt idx="369">
                  <c:v>0.10249999999999999</c:v>
                </c:pt>
                <c:pt idx="370">
                  <c:v>0.10277777777777777</c:v>
                </c:pt>
                <c:pt idx="371">
                  <c:v>0.10305555555555555</c:v>
                </c:pt>
                <c:pt idx="372">
                  <c:v>0.10333333333333333</c:v>
                </c:pt>
                <c:pt idx="373">
                  <c:v>0.10361111111111111</c:v>
                </c:pt>
                <c:pt idx="374">
                  <c:v>0.10388888888888889</c:v>
                </c:pt>
                <c:pt idx="375">
                  <c:v>0.10416666666666667</c:v>
                </c:pt>
                <c:pt idx="376">
                  <c:v>0.10444444444444445</c:v>
                </c:pt>
                <c:pt idx="377">
                  <c:v>0.10472222222222222</c:v>
                </c:pt>
                <c:pt idx="378">
                  <c:v>0.105</c:v>
                </c:pt>
                <c:pt idx="379">
                  <c:v>0.10527777777777778</c:v>
                </c:pt>
                <c:pt idx="380">
                  <c:v>0.10555555555555556</c:v>
                </c:pt>
                <c:pt idx="381">
                  <c:v>0.10583333333333333</c:v>
                </c:pt>
                <c:pt idx="382">
                  <c:v>0.10611111111111111</c:v>
                </c:pt>
                <c:pt idx="383">
                  <c:v>0.10638888888888889</c:v>
                </c:pt>
                <c:pt idx="384">
                  <c:v>0.10666666666666667</c:v>
                </c:pt>
                <c:pt idx="385">
                  <c:v>0.10694444444444444</c:v>
                </c:pt>
                <c:pt idx="386">
                  <c:v>0.10722222222222222</c:v>
                </c:pt>
                <c:pt idx="387">
                  <c:v>0.1075</c:v>
                </c:pt>
                <c:pt idx="388">
                  <c:v>0.10777777777777778</c:v>
                </c:pt>
                <c:pt idx="389">
                  <c:v>0.10805555555555556</c:v>
                </c:pt>
                <c:pt idx="390">
                  <c:v>0.10833333333333334</c:v>
                </c:pt>
                <c:pt idx="391">
                  <c:v>0.10861111111111112</c:v>
                </c:pt>
                <c:pt idx="392">
                  <c:v>0.10888888888888888</c:v>
                </c:pt>
                <c:pt idx="393">
                  <c:v>0.10916666666666666</c:v>
                </c:pt>
                <c:pt idx="394">
                  <c:v>0.10944444444444444</c:v>
                </c:pt>
                <c:pt idx="395">
                  <c:v>0.10972222222222222</c:v>
                </c:pt>
                <c:pt idx="396">
                  <c:v>0.11</c:v>
                </c:pt>
                <c:pt idx="397">
                  <c:v>0.11027777777777778</c:v>
                </c:pt>
                <c:pt idx="398">
                  <c:v>0.11055555555555556</c:v>
                </c:pt>
                <c:pt idx="399">
                  <c:v>0.11083333333333334</c:v>
                </c:pt>
                <c:pt idx="400">
                  <c:v>0.1111111111111111</c:v>
                </c:pt>
                <c:pt idx="401">
                  <c:v>0.11138888888888888</c:v>
                </c:pt>
                <c:pt idx="402">
                  <c:v>0.11166666666666666</c:v>
                </c:pt>
                <c:pt idx="403">
                  <c:v>0.11194444444444444</c:v>
                </c:pt>
                <c:pt idx="404">
                  <c:v>0.11222222222222222</c:v>
                </c:pt>
                <c:pt idx="405">
                  <c:v>0.1125</c:v>
                </c:pt>
                <c:pt idx="406">
                  <c:v>0.11277777777777778</c:v>
                </c:pt>
                <c:pt idx="407">
                  <c:v>0.11305555555555556</c:v>
                </c:pt>
                <c:pt idx="408">
                  <c:v>0.11333333333333333</c:v>
                </c:pt>
                <c:pt idx="409">
                  <c:v>0.11361111111111111</c:v>
                </c:pt>
                <c:pt idx="410">
                  <c:v>0.11388888888888889</c:v>
                </c:pt>
                <c:pt idx="411">
                  <c:v>0.11416666666666667</c:v>
                </c:pt>
                <c:pt idx="412">
                  <c:v>0.11444444444444445</c:v>
                </c:pt>
                <c:pt idx="413">
                  <c:v>0.11472222222222223</c:v>
                </c:pt>
                <c:pt idx="414">
                  <c:v>0.115</c:v>
                </c:pt>
                <c:pt idx="415">
                  <c:v>0.11527777777777778</c:v>
                </c:pt>
                <c:pt idx="416">
                  <c:v>0.11555555555555555</c:v>
                </c:pt>
                <c:pt idx="417">
                  <c:v>0.11583333333333333</c:v>
                </c:pt>
                <c:pt idx="418">
                  <c:v>0.11611111111111111</c:v>
                </c:pt>
                <c:pt idx="419">
                  <c:v>0.11638888888888889</c:v>
                </c:pt>
                <c:pt idx="420">
                  <c:v>0.11666666666666667</c:v>
                </c:pt>
                <c:pt idx="421">
                  <c:v>0.11694444444444445</c:v>
                </c:pt>
                <c:pt idx="422">
                  <c:v>0.11722222222222223</c:v>
                </c:pt>
                <c:pt idx="423">
                  <c:v>0.11749999999999999</c:v>
                </c:pt>
                <c:pt idx="424">
                  <c:v>0.11777777777777777</c:v>
                </c:pt>
                <c:pt idx="425">
                  <c:v>0.11805555555555555</c:v>
                </c:pt>
                <c:pt idx="426">
                  <c:v>0.11833333333333333</c:v>
                </c:pt>
                <c:pt idx="427">
                  <c:v>0.11861111111111111</c:v>
                </c:pt>
                <c:pt idx="428">
                  <c:v>0.11888888888888889</c:v>
                </c:pt>
                <c:pt idx="429">
                  <c:v>0.11916666666666667</c:v>
                </c:pt>
                <c:pt idx="430">
                  <c:v>0.11944444444444445</c:v>
                </c:pt>
                <c:pt idx="431">
                  <c:v>0.11972222222222222</c:v>
                </c:pt>
                <c:pt idx="432">
                  <c:v>0.12</c:v>
                </c:pt>
                <c:pt idx="433">
                  <c:v>0.12027777777777778</c:v>
                </c:pt>
                <c:pt idx="434">
                  <c:v>0.12055555555555555</c:v>
                </c:pt>
                <c:pt idx="435">
                  <c:v>0.12083333333333333</c:v>
                </c:pt>
                <c:pt idx="436">
                  <c:v>0.12111111111111111</c:v>
                </c:pt>
                <c:pt idx="437">
                  <c:v>0.12138888888888889</c:v>
                </c:pt>
                <c:pt idx="438">
                  <c:v>0.12166666666666667</c:v>
                </c:pt>
                <c:pt idx="439">
                  <c:v>0.12194444444444444</c:v>
                </c:pt>
                <c:pt idx="440">
                  <c:v>0.12222222222222222</c:v>
                </c:pt>
                <c:pt idx="441">
                  <c:v>0.1225</c:v>
                </c:pt>
                <c:pt idx="442">
                  <c:v>0.12277777777777778</c:v>
                </c:pt>
                <c:pt idx="443">
                  <c:v>0.12305555555555556</c:v>
                </c:pt>
                <c:pt idx="444">
                  <c:v>0.12333333333333334</c:v>
                </c:pt>
                <c:pt idx="445">
                  <c:v>0.12361111111111112</c:v>
                </c:pt>
                <c:pt idx="446">
                  <c:v>0.1238888888888889</c:v>
                </c:pt>
                <c:pt idx="447">
                  <c:v>0.12416666666666666</c:v>
                </c:pt>
                <c:pt idx="448">
                  <c:v>0.12444444444444444</c:v>
                </c:pt>
                <c:pt idx="449">
                  <c:v>0.12472222222222222</c:v>
                </c:pt>
                <c:pt idx="450">
                  <c:v>0.125</c:v>
                </c:pt>
                <c:pt idx="451">
                  <c:v>0.12527777777777777</c:v>
                </c:pt>
                <c:pt idx="452">
                  <c:v>0.12555555555555556</c:v>
                </c:pt>
                <c:pt idx="453">
                  <c:v>0.12583333333333332</c:v>
                </c:pt>
                <c:pt idx="454">
                  <c:v>0.12611111111111112</c:v>
                </c:pt>
                <c:pt idx="455">
                  <c:v>0.12638888888888888</c:v>
                </c:pt>
                <c:pt idx="456">
                  <c:v>0.12666666666666668</c:v>
                </c:pt>
                <c:pt idx="457">
                  <c:v>0.12694444444444444</c:v>
                </c:pt>
                <c:pt idx="458">
                  <c:v>0.12722222222222221</c:v>
                </c:pt>
                <c:pt idx="459">
                  <c:v>0.1275</c:v>
                </c:pt>
                <c:pt idx="460">
                  <c:v>0.12777777777777777</c:v>
                </c:pt>
                <c:pt idx="461">
                  <c:v>0.12805555555555556</c:v>
                </c:pt>
                <c:pt idx="462">
                  <c:v>0.12833333333333333</c:v>
                </c:pt>
                <c:pt idx="463">
                  <c:v>0.12861111111111112</c:v>
                </c:pt>
                <c:pt idx="464">
                  <c:v>0.12888888888888889</c:v>
                </c:pt>
                <c:pt idx="465">
                  <c:v>0.12916666666666668</c:v>
                </c:pt>
                <c:pt idx="466">
                  <c:v>0.12944444444444445</c:v>
                </c:pt>
                <c:pt idx="467">
                  <c:v>0.12972222222222221</c:v>
                </c:pt>
                <c:pt idx="468">
                  <c:v>0.13</c:v>
                </c:pt>
                <c:pt idx="469">
                  <c:v>0.13027777777777777</c:v>
                </c:pt>
                <c:pt idx="470">
                  <c:v>0.13055555555555556</c:v>
                </c:pt>
                <c:pt idx="471">
                  <c:v>0.13083333333333333</c:v>
                </c:pt>
                <c:pt idx="472">
                  <c:v>0.13111111111111112</c:v>
                </c:pt>
                <c:pt idx="473">
                  <c:v>0.13138888888888889</c:v>
                </c:pt>
                <c:pt idx="474">
                  <c:v>0.13166666666666665</c:v>
                </c:pt>
                <c:pt idx="475">
                  <c:v>0.13194444444444445</c:v>
                </c:pt>
                <c:pt idx="476">
                  <c:v>0.13222222222222221</c:v>
                </c:pt>
                <c:pt idx="477">
                  <c:v>0.13250000000000001</c:v>
                </c:pt>
                <c:pt idx="478">
                  <c:v>0.13277777777777777</c:v>
                </c:pt>
                <c:pt idx="479">
                  <c:v>0.13305555555555557</c:v>
                </c:pt>
                <c:pt idx="480">
                  <c:v>0.13333333333333333</c:v>
                </c:pt>
                <c:pt idx="481">
                  <c:v>0.13361111111111112</c:v>
                </c:pt>
                <c:pt idx="482">
                  <c:v>0.13388888888888889</c:v>
                </c:pt>
                <c:pt idx="483">
                  <c:v>0.13416666666666666</c:v>
                </c:pt>
                <c:pt idx="484">
                  <c:v>0.13444444444444445</c:v>
                </c:pt>
                <c:pt idx="485">
                  <c:v>0.13472222222222222</c:v>
                </c:pt>
                <c:pt idx="486">
                  <c:v>0.13500000000000001</c:v>
                </c:pt>
                <c:pt idx="487">
                  <c:v>0.13527777777777777</c:v>
                </c:pt>
                <c:pt idx="488">
                  <c:v>0.13555555555555557</c:v>
                </c:pt>
                <c:pt idx="489">
                  <c:v>0.13583333333333333</c:v>
                </c:pt>
                <c:pt idx="490">
                  <c:v>0.1361111111111111</c:v>
                </c:pt>
                <c:pt idx="491">
                  <c:v>0.13638888888888889</c:v>
                </c:pt>
                <c:pt idx="492">
                  <c:v>0.13666666666666666</c:v>
                </c:pt>
                <c:pt idx="493">
                  <c:v>0.13694444444444445</c:v>
                </c:pt>
                <c:pt idx="494">
                  <c:v>0.13722222222222222</c:v>
                </c:pt>
                <c:pt idx="495">
                  <c:v>0.13750000000000001</c:v>
                </c:pt>
                <c:pt idx="496">
                  <c:v>0.13777777777777778</c:v>
                </c:pt>
                <c:pt idx="497">
                  <c:v>0.13805555555555554</c:v>
                </c:pt>
                <c:pt idx="498">
                  <c:v>0.13833333333333334</c:v>
                </c:pt>
                <c:pt idx="499">
                  <c:v>0.1386111111111111</c:v>
                </c:pt>
                <c:pt idx="500">
                  <c:v>0.1388888888888889</c:v>
                </c:pt>
                <c:pt idx="501">
                  <c:v>0.13916666666666666</c:v>
                </c:pt>
                <c:pt idx="502">
                  <c:v>0.13944444444444445</c:v>
                </c:pt>
                <c:pt idx="503">
                  <c:v>0.13972222222222222</c:v>
                </c:pt>
                <c:pt idx="504">
                  <c:v>0.14000000000000001</c:v>
                </c:pt>
                <c:pt idx="505">
                  <c:v>0.14027777777777778</c:v>
                </c:pt>
                <c:pt idx="506">
                  <c:v>0.14055555555555554</c:v>
                </c:pt>
                <c:pt idx="507">
                  <c:v>0.14083333333333334</c:v>
                </c:pt>
                <c:pt idx="508">
                  <c:v>0.1411111111111111</c:v>
                </c:pt>
                <c:pt idx="509">
                  <c:v>0.1413888888888889</c:v>
                </c:pt>
                <c:pt idx="510">
                  <c:v>0.14166666666666666</c:v>
                </c:pt>
                <c:pt idx="511">
                  <c:v>0.14194444444444446</c:v>
                </c:pt>
                <c:pt idx="512">
                  <c:v>0.14222222222222222</c:v>
                </c:pt>
                <c:pt idx="513">
                  <c:v>0.14249999999999999</c:v>
                </c:pt>
                <c:pt idx="514">
                  <c:v>0.14277777777777778</c:v>
                </c:pt>
                <c:pt idx="515">
                  <c:v>0.14305555555555555</c:v>
                </c:pt>
                <c:pt idx="516">
                  <c:v>0.14333333333333334</c:v>
                </c:pt>
                <c:pt idx="517">
                  <c:v>0.14361111111111111</c:v>
                </c:pt>
                <c:pt idx="518">
                  <c:v>0.1438888888888889</c:v>
                </c:pt>
                <c:pt idx="519">
                  <c:v>0.14416666666666667</c:v>
                </c:pt>
                <c:pt idx="520">
                  <c:v>0.14444444444444443</c:v>
                </c:pt>
                <c:pt idx="521">
                  <c:v>0.14472222222222222</c:v>
                </c:pt>
                <c:pt idx="522">
                  <c:v>0.14499999999999999</c:v>
                </c:pt>
                <c:pt idx="523">
                  <c:v>0.14527777222222221</c:v>
                </c:pt>
                <c:pt idx="524">
                  <c:v>0.14555554999999998</c:v>
                </c:pt>
                <c:pt idx="525">
                  <c:v>0.14583332777777777</c:v>
                </c:pt>
                <c:pt idx="526">
                  <c:v>0.14611110555555554</c:v>
                </c:pt>
                <c:pt idx="527">
                  <c:v>0.1463888833333333</c:v>
                </c:pt>
                <c:pt idx="528">
                  <c:v>0.1466666611111111</c:v>
                </c:pt>
                <c:pt idx="529">
                  <c:v>0.14694443888888886</c:v>
                </c:pt>
                <c:pt idx="530">
                  <c:v>0.14722221666666666</c:v>
                </c:pt>
                <c:pt idx="531">
                  <c:v>0.14749999444444442</c:v>
                </c:pt>
                <c:pt idx="532">
                  <c:v>0.14777777222222221</c:v>
                </c:pt>
                <c:pt idx="533">
                  <c:v>0.14805554999999998</c:v>
                </c:pt>
                <c:pt idx="534">
                  <c:v>0.14833332777777777</c:v>
                </c:pt>
                <c:pt idx="535">
                  <c:v>0.14861110555555554</c:v>
                </c:pt>
                <c:pt idx="536">
                  <c:v>0.14888888333333331</c:v>
                </c:pt>
                <c:pt idx="537">
                  <c:v>0.1491666611111111</c:v>
                </c:pt>
                <c:pt idx="538">
                  <c:v>0.14944443888888886</c:v>
                </c:pt>
                <c:pt idx="539">
                  <c:v>0.14972221666666666</c:v>
                </c:pt>
                <c:pt idx="540">
                  <c:v>0.14999999444444442</c:v>
                </c:pt>
                <c:pt idx="541">
                  <c:v>0.15027777222222222</c:v>
                </c:pt>
                <c:pt idx="542">
                  <c:v>0.15055554999999998</c:v>
                </c:pt>
                <c:pt idx="543">
                  <c:v>0.15083332777777775</c:v>
                </c:pt>
                <c:pt idx="544">
                  <c:v>0.15111110555555554</c:v>
                </c:pt>
                <c:pt idx="545">
                  <c:v>0.15138888333333331</c:v>
                </c:pt>
                <c:pt idx="546">
                  <c:v>0.1516666611111111</c:v>
                </c:pt>
                <c:pt idx="547">
                  <c:v>0.15194443888888887</c:v>
                </c:pt>
                <c:pt idx="548">
                  <c:v>0.15222221666666666</c:v>
                </c:pt>
                <c:pt idx="549">
                  <c:v>0.15249999444444443</c:v>
                </c:pt>
                <c:pt idx="550">
                  <c:v>0.15277777222222219</c:v>
                </c:pt>
                <c:pt idx="551">
                  <c:v>0.15305554999999998</c:v>
                </c:pt>
                <c:pt idx="552">
                  <c:v>0.15333332777777775</c:v>
                </c:pt>
                <c:pt idx="553">
                  <c:v>0.15361110555555554</c:v>
                </c:pt>
                <c:pt idx="554">
                  <c:v>0.15388888333333331</c:v>
                </c:pt>
                <c:pt idx="555">
                  <c:v>0.1541666611111111</c:v>
                </c:pt>
                <c:pt idx="556">
                  <c:v>0.15444443888888887</c:v>
                </c:pt>
                <c:pt idx="557">
                  <c:v>0.15472221666666666</c:v>
                </c:pt>
                <c:pt idx="558">
                  <c:v>0.15499999444444443</c:v>
                </c:pt>
                <c:pt idx="559">
                  <c:v>0.15527777222222219</c:v>
                </c:pt>
                <c:pt idx="560">
                  <c:v>0.15555554999999999</c:v>
                </c:pt>
                <c:pt idx="561">
                  <c:v>0.15583332777777775</c:v>
                </c:pt>
                <c:pt idx="562">
                  <c:v>0.15611110555555555</c:v>
                </c:pt>
                <c:pt idx="563">
                  <c:v>0.15638888333333331</c:v>
                </c:pt>
                <c:pt idx="564">
                  <c:v>0.15666666111111111</c:v>
                </c:pt>
                <c:pt idx="565">
                  <c:v>0.15694443888888887</c:v>
                </c:pt>
                <c:pt idx="566">
                  <c:v>0.15722221666666664</c:v>
                </c:pt>
                <c:pt idx="567">
                  <c:v>0.15749999444444443</c:v>
                </c:pt>
                <c:pt idx="568">
                  <c:v>0.1577777722222222</c:v>
                </c:pt>
                <c:pt idx="569">
                  <c:v>0.15805554999999999</c:v>
                </c:pt>
                <c:pt idx="570">
                  <c:v>0.15833332777777775</c:v>
                </c:pt>
                <c:pt idx="571">
                  <c:v>0.15861110555555555</c:v>
                </c:pt>
                <c:pt idx="572">
                  <c:v>0.15888888333333331</c:v>
                </c:pt>
                <c:pt idx="573">
                  <c:v>0.15916666111111111</c:v>
                </c:pt>
                <c:pt idx="574">
                  <c:v>0.15944443888888887</c:v>
                </c:pt>
                <c:pt idx="575">
                  <c:v>0.15972221666666664</c:v>
                </c:pt>
                <c:pt idx="576">
                  <c:v>0.15999999444444443</c:v>
                </c:pt>
                <c:pt idx="577">
                  <c:v>0.1602777722222222</c:v>
                </c:pt>
                <c:pt idx="578">
                  <c:v>0.16055554999999999</c:v>
                </c:pt>
                <c:pt idx="579">
                  <c:v>0.16083332777777776</c:v>
                </c:pt>
                <c:pt idx="580">
                  <c:v>0.16111110555555555</c:v>
                </c:pt>
                <c:pt idx="581">
                  <c:v>0.16138888333333332</c:v>
                </c:pt>
                <c:pt idx="582">
                  <c:v>0.16166666111111108</c:v>
                </c:pt>
                <c:pt idx="583">
                  <c:v>0.16194443888888888</c:v>
                </c:pt>
                <c:pt idx="584">
                  <c:v>0.16222221666666664</c:v>
                </c:pt>
                <c:pt idx="585">
                  <c:v>0.16249999444444443</c:v>
                </c:pt>
                <c:pt idx="586">
                  <c:v>0.1627777722222222</c:v>
                </c:pt>
                <c:pt idx="587">
                  <c:v>0.16305554999999999</c:v>
                </c:pt>
                <c:pt idx="588">
                  <c:v>0.16333332777777776</c:v>
                </c:pt>
                <c:pt idx="589">
                  <c:v>0.16361110555555552</c:v>
                </c:pt>
                <c:pt idx="590">
                  <c:v>0.16388888333333332</c:v>
                </c:pt>
                <c:pt idx="591">
                  <c:v>0.16416666111111108</c:v>
                </c:pt>
                <c:pt idx="592">
                  <c:v>0.16444443888888888</c:v>
                </c:pt>
                <c:pt idx="593">
                  <c:v>0.16472221666666664</c:v>
                </c:pt>
                <c:pt idx="594">
                  <c:v>0.16499999444444444</c:v>
                </c:pt>
                <c:pt idx="595">
                  <c:v>0.1652777722222222</c:v>
                </c:pt>
                <c:pt idx="596">
                  <c:v>0.16555555</c:v>
                </c:pt>
                <c:pt idx="597">
                  <c:v>0.16583332777777776</c:v>
                </c:pt>
                <c:pt idx="598">
                  <c:v>0.16611110555555553</c:v>
                </c:pt>
                <c:pt idx="599">
                  <c:v>0.16638888333333332</c:v>
                </c:pt>
                <c:pt idx="600">
                  <c:v>0.16666666111111109</c:v>
                </c:pt>
                <c:pt idx="601">
                  <c:v>0.16694443888888888</c:v>
                </c:pt>
                <c:pt idx="602">
                  <c:v>0.16722221666666665</c:v>
                </c:pt>
                <c:pt idx="603">
                  <c:v>0.16749999444444444</c:v>
                </c:pt>
                <c:pt idx="604">
                  <c:v>0.1677777722222222</c:v>
                </c:pt>
                <c:pt idx="605">
                  <c:v>0.16805554999999997</c:v>
                </c:pt>
                <c:pt idx="606">
                  <c:v>0.16833332777777776</c:v>
                </c:pt>
                <c:pt idx="607">
                  <c:v>0.16861110555555553</c:v>
                </c:pt>
                <c:pt idx="608">
                  <c:v>0.16888888333333332</c:v>
                </c:pt>
                <c:pt idx="609">
                  <c:v>0.16916666111111109</c:v>
                </c:pt>
                <c:pt idx="610">
                  <c:v>0.16944443888888888</c:v>
                </c:pt>
                <c:pt idx="611">
                  <c:v>0.16972221666666665</c:v>
                </c:pt>
                <c:pt idx="612">
                  <c:v>0.16999999444444441</c:v>
                </c:pt>
                <c:pt idx="613">
                  <c:v>0.17027777222222221</c:v>
                </c:pt>
                <c:pt idx="614">
                  <c:v>0.17055554999999997</c:v>
                </c:pt>
                <c:pt idx="615">
                  <c:v>0.17083332777777777</c:v>
                </c:pt>
                <c:pt idx="616">
                  <c:v>0.17111110555555553</c:v>
                </c:pt>
                <c:pt idx="617">
                  <c:v>0.17138888333333333</c:v>
                </c:pt>
                <c:pt idx="618">
                  <c:v>0.17166666111111109</c:v>
                </c:pt>
                <c:pt idx="619">
                  <c:v>0.17194443888888888</c:v>
                </c:pt>
                <c:pt idx="620">
                  <c:v>0.17222221666666665</c:v>
                </c:pt>
                <c:pt idx="621">
                  <c:v>0.17249999444444442</c:v>
                </c:pt>
                <c:pt idx="622">
                  <c:v>0.17277777222222221</c:v>
                </c:pt>
                <c:pt idx="623">
                  <c:v>0.17305554999999997</c:v>
                </c:pt>
                <c:pt idx="624">
                  <c:v>0.17333332777777777</c:v>
                </c:pt>
                <c:pt idx="625">
                  <c:v>0.17361110555555553</c:v>
                </c:pt>
                <c:pt idx="626">
                  <c:v>0.17388888333333333</c:v>
                </c:pt>
                <c:pt idx="627">
                  <c:v>0.17416666111111109</c:v>
                </c:pt>
                <c:pt idx="628">
                  <c:v>0.17444443888888886</c:v>
                </c:pt>
                <c:pt idx="629">
                  <c:v>0.17472221666666665</c:v>
                </c:pt>
                <c:pt idx="630">
                  <c:v>0.17499999444444442</c:v>
                </c:pt>
                <c:pt idx="631">
                  <c:v>0.17527777222222221</c:v>
                </c:pt>
                <c:pt idx="632">
                  <c:v>0.17555554999999998</c:v>
                </c:pt>
                <c:pt idx="633">
                  <c:v>0.17583332777777777</c:v>
                </c:pt>
                <c:pt idx="634">
                  <c:v>0.17611110555555554</c:v>
                </c:pt>
                <c:pt idx="635">
                  <c:v>0.17638888333333333</c:v>
                </c:pt>
                <c:pt idx="636">
                  <c:v>0.1766666611111111</c:v>
                </c:pt>
                <c:pt idx="637">
                  <c:v>0.17694443888888886</c:v>
                </c:pt>
                <c:pt idx="638">
                  <c:v>0.17722221666666665</c:v>
                </c:pt>
                <c:pt idx="639">
                  <c:v>0.17749999444444442</c:v>
                </c:pt>
                <c:pt idx="640">
                  <c:v>0.17777777222222221</c:v>
                </c:pt>
                <c:pt idx="641">
                  <c:v>0.17805554999999998</c:v>
                </c:pt>
                <c:pt idx="642">
                  <c:v>0.17833332777777777</c:v>
                </c:pt>
                <c:pt idx="643">
                  <c:v>0.17861110555555554</c:v>
                </c:pt>
                <c:pt idx="644">
                  <c:v>0.1788888833333333</c:v>
                </c:pt>
                <c:pt idx="645">
                  <c:v>0.1791666611111111</c:v>
                </c:pt>
                <c:pt idx="646">
                  <c:v>0.17944443888888886</c:v>
                </c:pt>
                <c:pt idx="647">
                  <c:v>0.17972221666666666</c:v>
                </c:pt>
                <c:pt idx="648">
                  <c:v>0.17999999444444442</c:v>
                </c:pt>
                <c:pt idx="649">
                  <c:v>0.18027777222222222</c:v>
                </c:pt>
                <c:pt idx="650">
                  <c:v>0.18055554999999998</c:v>
                </c:pt>
                <c:pt idx="651">
                  <c:v>0.18083332777777775</c:v>
                </c:pt>
                <c:pt idx="652">
                  <c:v>0.18111110555555554</c:v>
                </c:pt>
                <c:pt idx="653">
                  <c:v>0.18138888333333331</c:v>
                </c:pt>
                <c:pt idx="654">
                  <c:v>0.1816666611111111</c:v>
                </c:pt>
                <c:pt idx="655">
                  <c:v>0.18194443888888887</c:v>
                </c:pt>
                <c:pt idx="656">
                  <c:v>0.18222221666666666</c:v>
                </c:pt>
                <c:pt idx="657">
                  <c:v>0.18249999444444442</c:v>
                </c:pt>
                <c:pt idx="658">
                  <c:v>0.18277777222222222</c:v>
                </c:pt>
                <c:pt idx="659">
                  <c:v>0.18305554999999998</c:v>
                </c:pt>
                <c:pt idx="660">
                  <c:v>0.18333332777777775</c:v>
                </c:pt>
                <c:pt idx="661">
                  <c:v>0.18361110555555554</c:v>
                </c:pt>
                <c:pt idx="662">
                  <c:v>0.18388888333333331</c:v>
                </c:pt>
                <c:pt idx="663">
                  <c:v>0.1841666611111111</c:v>
                </c:pt>
                <c:pt idx="664">
                  <c:v>0.18444443888888887</c:v>
                </c:pt>
                <c:pt idx="665">
                  <c:v>0.18472221666666666</c:v>
                </c:pt>
                <c:pt idx="666">
                  <c:v>0.18499999444444443</c:v>
                </c:pt>
                <c:pt idx="667">
                  <c:v>0.18527777222222219</c:v>
                </c:pt>
                <c:pt idx="668">
                  <c:v>0.18555554999999999</c:v>
                </c:pt>
                <c:pt idx="669">
                  <c:v>0.18583332777777775</c:v>
                </c:pt>
                <c:pt idx="670">
                  <c:v>0.18611110555555554</c:v>
                </c:pt>
                <c:pt idx="671">
                  <c:v>0.18638888333333331</c:v>
                </c:pt>
                <c:pt idx="672">
                  <c:v>0.1866666611111111</c:v>
                </c:pt>
                <c:pt idx="673">
                  <c:v>0.18694443888888887</c:v>
                </c:pt>
                <c:pt idx="674">
                  <c:v>0.18722221666666664</c:v>
                </c:pt>
                <c:pt idx="675">
                  <c:v>0.18749999444444443</c:v>
                </c:pt>
                <c:pt idx="676">
                  <c:v>0.18777777222222219</c:v>
                </c:pt>
                <c:pt idx="677">
                  <c:v>0.18805554999999999</c:v>
                </c:pt>
                <c:pt idx="678">
                  <c:v>0.18833332777777775</c:v>
                </c:pt>
                <c:pt idx="679">
                  <c:v>0.18861110555555555</c:v>
                </c:pt>
                <c:pt idx="680">
                  <c:v>0.18888888333333331</c:v>
                </c:pt>
                <c:pt idx="681">
                  <c:v>0.18916666111111111</c:v>
                </c:pt>
                <c:pt idx="682">
                  <c:v>0.18944443888888887</c:v>
                </c:pt>
                <c:pt idx="683">
                  <c:v>0.18972221666666664</c:v>
                </c:pt>
                <c:pt idx="684">
                  <c:v>0.18999999444444443</c:v>
                </c:pt>
                <c:pt idx="685">
                  <c:v>0.1902777722222222</c:v>
                </c:pt>
                <c:pt idx="686">
                  <c:v>0.19055554999999999</c:v>
                </c:pt>
                <c:pt idx="687">
                  <c:v>0.19083332777777776</c:v>
                </c:pt>
                <c:pt idx="688">
                  <c:v>0.19111110555555555</c:v>
                </c:pt>
                <c:pt idx="689">
                  <c:v>0.19138888333333332</c:v>
                </c:pt>
                <c:pt idx="690">
                  <c:v>0.19166666111111108</c:v>
                </c:pt>
                <c:pt idx="691">
                  <c:v>0.19194443888888887</c:v>
                </c:pt>
                <c:pt idx="692">
                  <c:v>0.19222221666666664</c:v>
                </c:pt>
                <c:pt idx="693">
                  <c:v>0.19249999444444443</c:v>
                </c:pt>
                <c:pt idx="694">
                  <c:v>0.1927777722222222</c:v>
                </c:pt>
                <c:pt idx="695">
                  <c:v>0.19305554999999999</c:v>
                </c:pt>
                <c:pt idx="696">
                  <c:v>0.19333332777777776</c:v>
                </c:pt>
                <c:pt idx="697">
                  <c:v>0.19361110555555555</c:v>
                </c:pt>
                <c:pt idx="698">
                  <c:v>0.19388888333333332</c:v>
                </c:pt>
                <c:pt idx="699">
                  <c:v>0.19416666111111108</c:v>
                </c:pt>
                <c:pt idx="700">
                  <c:v>0.19444443888888888</c:v>
                </c:pt>
                <c:pt idx="701">
                  <c:v>0.19472221666666664</c:v>
                </c:pt>
                <c:pt idx="702">
                  <c:v>0.19499999444444444</c:v>
                </c:pt>
                <c:pt idx="703">
                  <c:v>0.1952777722222222</c:v>
                </c:pt>
                <c:pt idx="704">
                  <c:v>0.19555554999999999</c:v>
                </c:pt>
                <c:pt idx="705">
                  <c:v>0.19583332777777776</c:v>
                </c:pt>
                <c:pt idx="706">
                  <c:v>0.19611110555555553</c:v>
                </c:pt>
                <c:pt idx="707">
                  <c:v>0.19638888333333332</c:v>
                </c:pt>
                <c:pt idx="708">
                  <c:v>0.19666666111111109</c:v>
                </c:pt>
                <c:pt idx="709">
                  <c:v>0.19694443888888888</c:v>
                </c:pt>
                <c:pt idx="710">
                  <c:v>0.19722221666666664</c:v>
                </c:pt>
                <c:pt idx="711">
                  <c:v>0.19749999444444444</c:v>
                </c:pt>
                <c:pt idx="712">
                  <c:v>0.1977777722222222</c:v>
                </c:pt>
                <c:pt idx="713">
                  <c:v>0.19805554999999997</c:v>
                </c:pt>
                <c:pt idx="714">
                  <c:v>0.19833332777777776</c:v>
                </c:pt>
                <c:pt idx="715">
                  <c:v>0.19861110555555553</c:v>
                </c:pt>
                <c:pt idx="716">
                  <c:v>0.19888888333333332</c:v>
                </c:pt>
                <c:pt idx="717">
                  <c:v>0.19916666111111109</c:v>
                </c:pt>
                <c:pt idx="718">
                  <c:v>0.19944443888888888</c:v>
                </c:pt>
                <c:pt idx="719">
                  <c:v>0.19972221666666665</c:v>
                </c:pt>
                <c:pt idx="720">
                  <c:v>0.19999999444444444</c:v>
                </c:pt>
                <c:pt idx="721">
                  <c:v>0.20027777222222221</c:v>
                </c:pt>
                <c:pt idx="722">
                  <c:v>0.20055554999999997</c:v>
                </c:pt>
                <c:pt idx="723">
                  <c:v>0.20083332777777776</c:v>
                </c:pt>
                <c:pt idx="724">
                  <c:v>0.20111110555555553</c:v>
                </c:pt>
                <c:pt idx="725">
                  <c:v>0.20138888333333332</c:v>
                </c:pt>
                <c:pt idx="726">
                  <c:v>0.20166666111111109</c:v>
                </c:pt>
                <c:pt idx="727">
                  <c:v>0.20194443888888888</c:v>
                </c:pt>
                <c:pt idx="728">
                  <c:v>0.20222221666666665</c:v>
                </c:pt>
                <c:pt idx="729">
                  <c:v>0.20249999444444441</c:v>
                </c:pt>
                <c:pt idx="730">
                  <c:v>0.20277777222222221</c:v>
                </c:pt>
                <c:pt idx="731">
                  <c:v>0.20305554999999997</c:v>
                </c:pt>
                <c:pt idx="732">
                  <c:v>0.20333332777777777</c:v>
                </c:pt>
                <c:pt idx="733">
                  <c:v>0.20361110555555553</c:v>
                </c:pt>
                <c:pt idx="734">
                  <c:v>0.20388888333333333</c:v>
                </c:pt>
                <c:pt idx="735">
                  <c:v>0.20416666111111109</c:v>
                </c:pt>
                <c:pt idx="736">
                  <c:v>0.20444443888888886</c:v>
                </c:pt>
                <c:pt idx="737">
                  <c:v>0.20472221666666665</c:v>
                </c:pt>
                <c:pt idx="738">
                  <c:v>0.20499999444444442</c:v>
                </c:pt>
                <c:pt idx="739">
                  <c:v>0.20527777222222221</c:v>
                </c:pt>
                <c:pt idx="740">
                  <c:v>0.20555554999999998</c:v>
                </c:pt>
                <c:pt idx="741">
                  <c:v>0.20583332777777777</c:v>
                </c:pt>
                <c:pt idx="742">
                  <c:v>0.20611110555555553</c:v>
                </c:pt>
                <c:pt idx="743">
                  <c:v>0.20638888333333333</c:v>
                </c:pt>
                <c:pt idx="744">
                  <c:v>0.20666666111111109</c:v>
                </c:pt>
                <c:pt idx="745">
                  <c:v>0.20694443888888886</c:v>
                </c:pt>
                <c:pt idx="746">
                  <c:v>0.20722221666666665</c:v>
                </c:pt>
                <c:pt idx="747">
                  <c:v>0.20749999444444442</c:v>
                </c:pt>
                <c:pt idx="748">
                  <c:v>0.20777777222222221</c:v>
                </c:pt>
                <c:pt idx="749">
                  <c:v>0.20805554999999998</c:v>
                </c:pt>
                <c:pt idx="750">
                  <c:v>0.20833332777777777</c:v>
                </c:pt>
                <c:pt idx="751">
                  <c:v>0.20861110555555554</c:v>
                </c:pt>
                <c:pt idx="752">
                  <c:v>0.2088888833333333</c:v>
                </c:pt>
                <c:pt idx="753">
                  <c:v>0.2091666611111111</c:v>
                </c:pt>
                <c:pt idx="754">
                  <c:v>0.20944443888888886</c:v>
                </c:pt>
                <c:pt idx="755">
                  <c:v>0.20972221666666666</c:v>
                </c:pt>
                <c:pt idx="756">
                  <c:v>0.20999999444444442</c:v>
                </c:pt>
                <c:pt idx="757">
                  <c:v>0.21027777222222221</c:v>
                </c:pt>
                <c:pt idx="758">
                  <c:v>0.21055554999999998</c:v>
                </c:pt>
                <c:pt idx="759">
                  <c:v>0.21083332777777777</c:v>
                </c:pt>
                <c:pt idx="760">
                  <c:v>0.21111110555555554</c:v>
                </c:pt>
                <c:pt idx="761">
                  <c:v>0.21138888333333331</c:v>
                </c:pt>
                <c:pt idx="762">
                  <c:v>0.2116666611111111</c:v>
                </c:pt>
                <c:pt idx="763">
                  <c:v>0.21194443888888886</c:v>
                </c:pt>
                <c:pt idx="764">
                  <c:v>0.21222221666666666</c:v>
                </c:pt>
                <c:pt idx="765">
                  <c:v>0.21249999444444442</c:v>
                </c:pt>
                <c:pt idx="766">
                  <c:v>0.21277777222222222</c:v>
                </c:pt>
                <c:pt idx="767">
                  <c:v>0.21305554999999998</c:v>
                </c:pt>
                <c:pt idx="768">
                  <c:v>0.21333332777777775</c:v>
                </c:pt>
                <c:pt idx="769">
                  <c:v>0.21361110555555554</c:v>
                </c:pt>
                <c:pt idx="770">
                  <c:v>0.21388888333333331</c:v>
                </c:pt>
                <c:pt idx="771">
                  <c:v>0.2141666611111111</c:v>
                </c:pt>
                <c:pt idx="772">
                  <c:v>0.21444443888888887</c:v>
                </c:pt>
                <c:pt idx="773">
                  <c:v>0.21472221666666666</c:v>
                </c:pt>
                <c:pt idx="774">
                  <c:v>0.21499999444444443</c:v>
                </c:pt>
                <c:pt idx="775">
                  <c:v>0.21527777222222219</c:v>
                </c:pt>
                <c:pt idx="776">
                  <c:v>0.21555554999999998</c:v>
                </c:pt>
                <c:pt idx="777">
                  <c:v>0.21583332777777775</c:v>
                </c:pt>
                <c:pt idx="778">
                  <c:v>0.21611110555555554</c:v>
                </c:pt>
                <c:pt idx="779">
                  <c:v>0.21638888333333331</c:v>
                </c:pt>
                <c:pt idx="780">
                  <c:v>0.2166666611111111</c:v>
                </c:pt>
                <c:pt idx="781">
                  <c:v>0.21694443888888887</c:v>
                </c:pt>
                <c:pt idx="782">
                  <c:v>0.21722221666666666</c:v>
                </c:pt>
                <c:pt idx="783">
                  <c:v>0.21749999444444443</c:v>
                </c:pt>
                <c:pt idx="784">
                  <c:v>0.21777777222222219</c:v>
                </c:pt>
                <c:pt idx="785">
                  <c:v>0.21805554999999999</c:v>
                </c:pt>
                <c:pt idx="786">
                  <c:v>0.21833332777777775</c:v>
                </c:pt>
                <c:pt idx="787">
                  <c:v>0.21861110555555555</c:v>
                </c:pt>
                <c:pt idx="788">
                  <c:v>0.21888888333333331</c:v>
                </c:pt>
                <c:pt idx="789">
                  <c:v>0.21916666111111111</c:v>
                </c:pt>
                <c:pt idx="790">
                  <c:v>0.21944443888888887</c:v>
                </c:pt>
                <c:pt idx="791">
                  <c:v>0.21972221666666664</c:v>
                </c:pt>
                <c:pt idx="792">
                  <c:v>0.21999999444444443</c:v>
                </c:pt>
                <c:pt idx="793">
                  <c:v>0.2202777722222222</c:v>
                </c:pt>
                <c:pt idx="794">
                  <c:v>0.22055554999999999</c:v>
                </c:pt>
                <c:pt idx="795">
                  <c:v>0.22083332777777775</c:v>
                </c:pt>
                <c:pt idx="796">
                  <c:v>0.22111110555555555</c:v>
                </c:pt>
                <c:pt idx="797">
                  <c:v>0.22138888333333331</c:v>
                </c:pt>
                <c:pt idx="798">
                  <c:v>0.22166666111111111</c:v>
                </c:pt>
                <c:pt idx="799">
                  <c:v>0.22194443888888887</c:v>
                </c:pt>
                <c:pt idx="800">
                  <c:v>0.22222221666666664</c:v>
                </c:pt>
                <c:pt idx="801">
                  <c:v>0.22249999444444443</c:v>
                </c:pt>
                <c:pt idx="802">
                  <c:v>0.2227777722222222</c:v>
                </c:pt>
                <c:pt idx="803">
                  <c:v>0.22305554999999999</c:v>
                </c:pt>
                <c:pt idx="804">
                  <c:v>0.22333332777777776</c:v>
                </c:pt>
                <c:pt idx="805">
                  <c:v>0.22361110555555555</c:v>
                </c:pt>
                <c:pt idx="806">
                  <c:v>0.22388888333333332</c:v>
                </c:pt>
                <c:pt idx="807">
                  <c:v>0.22416666111111108</c:v>
                </c:pt>
                <c:pt idx="808">
                  <c:v>0.22444443888888888</c:v>
                </c:pt>
                <c:pt idx="809">
                  <c:v>0.22472221666666664</c:v>
                </c:pt>
                <c:pt idx="810">
                  <c:v>0.22499999444444443</c:v>
                </c:pt>
                <c:pt idx="811">
                  <c:v>0.2252777722222222</c:v>
                </c:pt>
                <c:pt idx="812">
                  <c:v>0.22555554999999999</c:v>
                </c:pt>
                <c:pt idx="813">
                  <c:v>0.22583332777777776</c:v>
                </c:pt>
                <c:pt idx="814">
                  <c:v>0.22611110555555552</c:v>
                </c:pt>
                <c:pt idx="815">
                  <c:v>0.22638888333333332</c:v>
                </c:pt>
                <c:pt idx="816">
                  <c:v>0.22666666111111108</c:v>
                </c:pt>
                <c:pt idx="817">
                  <c:v>0.22694443888888888</c:v>
                </c:pt>
                <c:pt idx="818">
                  <c:v>0.22722221666666664</c:v>
                </c:pt>
                <c:pt idx="819">
                  <c:v>0.22749999444444444</c:v>
                </c:pt>
                <c:pt idx="820">
                  <c:v>0.2277777722222222</c:v>
                </c:pt>
                <c:pt idx="821">
                  <c:v>0.22805555</c:v>
                </c:pt>
                <c:pt idx="822">
                  <c:v>0.22833332777777776</c:v>
                </c:pt>
                <c:pt idx="823">
                  <c:v>0.22861110555555553</c:v>
                </c:pt>
                <c:pt idx="824">
                  <c:v>0.22888888333333332</c:v>
                </c:pt>
                <c:pt idx="825">
                  <c:v>0.22916666111111109</c:v>
                </c:pt>
                <c:pt idx="826">
                  <c:v>0.22944443888888888</c:v>
                </c:pt>
                <c:pt idx="827">
                  <c:v>0.22972221666666665</c:v>
                </c:pt>
                <c:pt idx="828">
                  <c:v>0.22999999444444444</c:v>
                </c:pt>
                <c:pt idx="829">
                  <c:v>0.2302777722222222</c:v>
                </c:pt>
                <c:pt idx="830">
                  <c:v>0.23055554999999997</c:v>
                </c:pt>
                <c:pt idx="831">
                  <c:v>0.23083332777777776</c:v>
                </c:pt>
                <c:pt idx="832">
                  <c:v>0.23111110555555553</c:v>
                </c:pt>
                <c:pt idx="833">
                  <c:v>0.23138888333333332</c:v>
                </c:pt>
                <c:pt idx="834">
                  <c:v>0.23166666111111109</c:v>
                </c:pt>
                <c:pt idx="835">
                  <c:v>0.23194443888888888</c:v>
                </c:pt>
                <c:pt idx="836">
                  <c:v>0.23222221666666665</c:v>
                </c:pt>
                <c:pt idx="837">
                  <c:v>0.23249999444444441</c:v>
                </c:pt>
                <c:pt idx="838">
                  <c:v>0.23277777222222221</c:v>
                </c:pt>
                <c:pt idx="839">
                  <c:v>0.23305554999999997</c:v>
                </c:pt>
                <c:pt idx="840">
                  <c:v>0.23333332777777777</c:v>
                </c:pt>
                <c:pt idx="841">
                  <c:v>0.23361110555555553</c:v>
                </c:pt>
                <c:pt idx="842">
                  <c:v>0.23388888333333333</c:v>
                </c:pt>
                <c:pt idx="843">
                  <c:v>0.23416666111111109</c:v>
                </c:pt>
                <c:pt idx="844">
                  <c:v>0.23444443888888888</c:v>
                </c:pt>
                <c:pt idx="845">
                  <c:v>0.23472221666666665</c:v>
                </c:pt>
                <c:pt idx="846">
                  <c:v>0.23499999444444442</c:v>
                </c:pt>
                <c:pt idx="847">
                  <c:v>0.23527777222222221</c:v>
                </c:pt>
                <c:pt idx="848">
                  <c:v>0.23555554999999997</c:v>
                </c:pt>
                <c:pt idx="849">
                  <c:v>0.23583332777777777</c:v>
                </c:pt>
                <c:pt idx="850">
                  <c:v>0.23611110555555553</c:v>
                </c:pt>
                <c:pt idx="851">
                  <c:v>0.23638888333333333</c:v>
                </c:pt>
                <c:pt idx="852">
                  <c:v>0.23666666111111109</c:v>
                </c:pt>
                <c:pt idx="853">
                  <c:v>0.23694443888888886</c:v>
                </c:pt>
                <c:pt idx="854">
                  <c:v>0.23722221666666665</c:v>
                </c:pt>
                <c:pt idx="855">
                  <c:v>0.23749999444444442</c:v>
                </c:pt>
                <c:pt idx="856">
                  <c:v>0.23777777222222221</c:v>
                </c:pt>
                <c:pt idx="857">
                  <c:v>0.23805554999999998</c:v>
                </c:pt>
                <c:pt idx="858">
                  <c:v>0.23833332777777777</c:v>
                </c:pt>
                <c:pt idx="859">
                  <c:v>0.23861110555555554</c:v>
                </c:pt>
                <c:pt idx="860">
                  <c:v>0.23888888333333333</c:v>
                </c:pt>
                <c:pt idx="861">
                  <c:v>0.2391666611111111</c:v>
                </c:pt>
                <c:pt idx="862">
                  <c:v>0.23944443888888886</c:v>
                </c:pt>
                <c:pt idx="863">
                  <c:v>0.23972221666666665</c:v>
                </c:pt>
                <c:pt idx="864">
                  <c:v>0.23999999444444442</c:v>
                </c:pt>
                <c:pt idx="865">
                  <c:v>0.24027777222222221</c:v>
                </c:pt>
                <c:pt idx="866">
                  <c:v>0.24055554999999998</c:v>
                </c:pt>
                <c:pt idx="867">
                  <c:v>0.24083332777777777</c:v>
                </c:pt>
                <c:pt idx="868">
                  <c:v>0.24111110555555554</c:v>
                </c:pt>
                <c:pt idx="869">
                  <c:v>0.2413888833333333</c:v>
                </c:pt>
                <c:pt idx="870">
                  <c:v>0.2416666611111111</c:v>
                </c:pt>
                <c:pt idx="871">
                  <c:v>0.24194443888888886</c:v>
                </c:pt>
                <c:pt idx="872">
                  <c:v>0.24222221666666666</c:v>
                </c:pt>
                <c:pt idx="873">
                  <c:v>0.24249999444444442</c:v>
                </c:pt>
                <c:pt idx="874">
                  <c:v>0.24277777222222222</c:v>
                </c:pt>
                <c:pt idx="875">
                  <c:v>0.24305554999999998</c:v>
                </c:pt>
                <c:pt idx="876">
                  <c:v>0.24333332777777775</c:v>
                </c:pt>
                <c:pt idx="877">
                  <c:v>0.24361110555555554</c:v>
                </c:pt>
                <c:pt idx="878">
                  <c:v>0.24388888333333331</c:v>
                </c:pt>
                <c:pt idx="879">
                  <c:v>0.2441666611111111</c:v>
                </c:pt>
                <c:pt idx="880">
                  <c:v>0.24444443888888887</c:v>
                </c:pt>
                <c:pt idx="881">
                  <c:v>0.24472221666666666</c:v>
                </c:pt>
                <c:pt idx="882">
                  <c:v>0.24499999444444442</c:v>
                </c:pt>
                <c:pt idx="883">
                  <c:v>0.24527777222222222</c:v>
                </c:pt>
                <c:pt idx="884">
                  <c:v>0.24555554999999998</c:v>
                </c:pt>
                <c:pt idx="885">
                  <c:v>0.24583332777777775</c:v>
                </c:pt>
                <c:pt idx="886">
                  <c:v>0.24611110555555554</c:v>
                </c:pt>
                <c:pt idx="887">
                  <c:v>0.24638888333333331</c:v>
                </c:pt>
                <c:pt idx="888">
                  <c:v>0.2466666611111111</c:v>
                </c:pt>
                <c:pt idx="889">
                  <c:v>0.24694443888888887</c:v>
                </c:pt>
                <c:pt idx="890">
                  <c:v>0.24722221666666666</c:v>
                </c:pt>
                <c:pt idx="891">
                  <c:v>0.24749999444444443</c:v>
                </c:pt>
                <c:pt idx="892">
                  <c:v>0.24777777222222219</c:v>
                </c:pt>
                <c:pt idx="893">
                  <c:v>0.24805554999999999</c:v>
                </c:pt>
                <c:pt idx="894">
                  <c:v>0.24833332777777775</c:v>
                </c:pt>
                <c:pt idx="895">
                  <c:v>0.24861110555555554</c:v>
                </c:pt>
                <c:pt idx="896">
                  <c:v>0.24888888333333331</c:v>
                </c:pt>
                <c:pt idx="897">
                  <c:v>0.2491666611111111</c:v>
                </c:pt>
                <c:pt idx="898">
                  <c:v>0.24944443888888887</c:v>
                </c:pt>
                <c:pt idx="899">
                  <c:v>0.24972221666666664</c:v>
                </c:pt>
                <c:pt idx="900">
                  <c:v>0.24999999444444443</c:v>
                </c:pt>
                <c:pt idx="901">
                  <c:v>0.25027777222222219</c:v>
                </c:pt>
                <c:pt idx="902">
                  <c:v>0.25055554999999996</c:v>
                </c:pt>
                <c:pt idx="903">
                  <c:v>0.25083332777777778</c:v>
                </c:pt>
                <c:pt idx="904">
                  <c:v>0.25111110555555555</c:v>
                </c:pt>
                <c:pt idx="905">
                  <c:v>0.25138888333333331</c:v>
                </c:pt>
                <c:pt idx="906">
                  <c:v>0.25166666111111108</c:v>
                </c:pt>
                <c:pt idx="907">
                  <c:v>0.25194443888888884</c:v>
                </c:pt>
                <c:pt idx="908">
                  <c:v>0.25222221666666667</c:v>
                </c:pt>
                <c:pt idx="909">
                  <c:v>0.25249999444444443</c:v>
                </c:pt>
                <c:pt idx="910">
                  <c:v>0.2527777722222222</c:v>
                </c:pt>
                <c:pt idx="911">
                  <c:v>0.25305554999999996</c:v>
                </c:pt>
                <c:pt idx="912">
                  <c:v>0.25333332777777778</c:v>
                </c:pt>
                <c:pt idx="913">
                  <c:v>0.25361110555555555</c:v>
                </c:pt>
                <c:pt idx="914">
                  <c:v>0.25388888333333332</c:v>
                </c:pt>
                <c:pt idx="915">
                  <c:v>0.25416666111111108</c:v>
                </c:pt>
                <c:pt idx="916">
                  <c:v>0.25444443888888885</c:v>
                </c:pt>
                <c:pt idx="917">
                  <c:v>0.25472221666666667</c:v>
                </c:pt>
                <c:pt idx="918">
                  <c:v>0.25499999444444443</c:v>
                </c:pt>
                <c:pt idx="919">
                  <c:v>0.2552777722222222</c:v>
                </c:pt>
                <c:pt idx="920">
                  <c:v>0.25555554999999996</c:v>
                </c:pt>
                <c:pt idx="921">
                  <c:v>0.25583332777777779</c:v>
                </c:pt>
                <c:pt idx="922">
                  <c:v>0.25611110555555555</c:v>
                </c:pt>
                <c:pt idx="923">
                  <c:v>0.25638888333333332</c:v>
                </c:pt>
                <c:pt idx="924">
                  <c:v>0.25666666111111108</c:v>
                </c:pt>
                <c:pt idx="925">
                  <c:v>0.25694443888888885</c:v>
                </c:pt>
                <c:pt idx="926">
                  <c:v>0.25722221666666667</c:v>
                </c:pt>
                <c:pt idx="927">
                  <c:v>0.25749999444444444</c:v>
                </c:pt>
                <c:pt idx="928">
                  <c:v>0.2577777722222222</c:v>
                </c:pt>
                <c:pt idx="929">
                  <c:v>0.25805554999999997</c:v>
                </c:pt>
                <c:pt idx="930">
                  <c:v>0.25833332777777773</c:v>
                </c:pt>
                <c:pt idx="931">
                  <c:v>0.25861110555555555</c:v>
                </c:pt>
                <c:pt idx="932">
                  <c:v>0.25888888333333332</c:v>
                </c:pt>
                <c:pt idx="933">
                  <c:v>0.25916666111111109</c:v>
                </c:pt>
                <c:pt idx="934">
                  <c:v>0.25944443888888885</c:v>
                </c:pt>
                <c:pt idx="935">
                  <c:v>0.25972221666666667</c:v>
                </c:pt>
                <c:pt idx="936">
                  <c:v>0.25999999444444444</c:v>
                </c:pt>
                <c:pt idx="937">
                  <c:v>0.2602777722222222</c:v>
                </c:pt>
                <c:pt idx="938">
                  <c:v>0.26055554999999997</c:v>
                </c:pt>
                <c:pt idx="939">
                  <c:v>0.26083332777777773</c:v>
                </c:pt>
                <c:pt idx="940">
                  <c:v>0.26111110555555556</c:v>
                </c:pt>
                <c:pt idx="941">
                  <c:v>0.26138888333333332</c:v>
                </c:pt>
                <c:pt idx="942">
                  <c:v>0.26166666111111109</c:v>
                </c:pt>
                <c:pt idx="943">
                  <c:v>0.26194443888888885</c:v>
                </c:pt>
                <c:pt idx="944">
                  <c:v>0.26222221666666667</c:v>
                </c:pt>
                <c:pt idx="945">
                  <c:v>0.26249999444444444</c:v>
                </c:pt>
                <c:pt idx="946">
                  <c:v>0.26277777222222221</c:v>
                </c:pt>
                <c:pt idx="947">
                  <c:v>0.26305554999999997</c:v>
                </c:pt>
                <c:pt idx="948">
                  <c:v>0.26333332777777774</c:v>
                </c:pt>
                <c:pt idx="949">
                  <c:v>0.26361110555555556</c:v>
                </c:pt>
                <c:pt idx="950">
                  <c:v>0.26388888333333332</c:v>
                </c:pt>
                <c:pt idx="951">
                  <c:v>0.26416666111111109</c:v>
                </c:pt>
                <c:pt idx="952">
                  <c:v>0.26444443888888886</c:v>
                </c:pt>
                <c:pt idx="953">
                  <c:v>0.26472221666666668</c:v>
                </c:pt>
                <c:pt idx="954">
                  <c:v>0.26499999444444444</c:v>
                </c:pt>
                <c:pt idx="955">
                  <c:v>0.26527777222222221</c:v>
                </c:pt>
                <c:pt idx="956">
                  <c:v>0.26555554999999997</c:v>
                </c:pt>
                <c:pt idx="957">
                  <c:v>0.26583332777777774</c:v>
                </c:pt>
                <c:pt idx="958">
                  <c:v>0.26611110555555556</c:v>
                </c:pt>
                <c:pt idx="959">
                  <c:v>0.26638888333333333</c:v>
                </c:pt>
                <c:pt idx="960">
                  <c:v>0.26666666111111109</c:v>
                </c:pt>
                <c:pt idx="961">
                  <c:v>0.26694443888888886</c:v>
                </c:pt>
                <c:pt idx="962">
                  <c:v>0.26722221666666662</c:v>
                </c:pt>
                <c:pt idx="963">
                  <c:v>0.26749999444444444</c:v>
                </c:pt>
                <c:pt idx="964">
                  <c:v>0.26777777222222221</c:v>
                </c:pt>
                <c:pt idx="965">
                  <c:v>0.26805554999999998</c:v>
                </c:pt>
                <c:pt idx="966">
                  <c:v>0.26833332777777774</c:v>
                </c:pt>
                <c:pt idx="967">
                  <c:v>0.26861110555555556</c:v>
                </c:pt>
                <c:pt idx="968">
                  <c:v>0.26888888333333333</c:v>
                </c:pt>
                <c:pt idx="969">
                  <c:v>0.26916666111111109</c:v>
                </c:pt>
                <c:pt idx="970">
                  <c:v>0.26944443888888886</c:v>
                </c:pt>
                <c:pt idx="971">
                  <c:v>0.26972221666666663</c:v>
                </c:pt>
                <c:pt idx="972">
                  <c:v>0.26999999444444445</c:v>
                </c:pt>
                <c:pt idx="973">
                  <c:v>0.27027777222222221</c:v>
                </c:pt>
                <c:pt idx="974">
                  <c:v>0.27055554999999998</c:v>
                </c:pt>
                <c:pt idx="975">
                  <c:v>0.27083332777777774</c:v>
                </c:pt>
                <c:pt idx="976">
                  <c:v>0.27111110555555556</c:v>
                </c:pt>
                <c:pt idx="977">
                  <c:v>0.27138888333333333</c:v>
                </c:pt>
                <c:pt idx="978">
                  <c:v>0.2716666611111111</c:v>
                </c:pt>
                <c:pt idx="979">
                  <c:v>0.27194443888888886</c:v>
                </c:pt>
                <c:pt idx="980">
                  <c:v>0.27222221666666663</c:v>
                </c:pt>
                <c:pt idx="981">
                  <c:v>0.27249999444444445</c:v>
                </c:pt>
                <c:pt idx="982">
                  <c:v>0.27277777222222221</c:v>
                </c:pt>
                <c:pt idx="983">
                  <c:v>0.27305554999999998</c:v>
                </c:pt>
                <c:pt idx="984">
                  <c:v>0.27333332777777775</c:v>
                </c:pt>
                <c:pt idx="985">
                  <c:v>0.27361110555555551</c:v>
                </c:pt>
                <c:pt idx="986">
                  <c:v>0.27388888333333333</c:v>
                </c:pt>
                <c:pt idx="987">
                  <c:v>0.2741666611111111</c:v>
                </c:pt>
                <c:pt idx="988">
                  <c:v>0.27444443888888886</c:v>
                </c:pt>
                <c:pt idx="989">
                  <c:v>0.27472221666666663</c:v>
                </c:pt>
                <c:pt idx="990">
                  <c:v>0.27499999444444445</c:v>
                </c:pt>
                <c:pt idx="991">
                  <c:v>0.27527777222222222</c:v>
                </c:pt>
                <c:pt idx="992">
                  <c:v>0.27555554999999998</c:v>
                </c:pt>
                <c:pt idx="993">
                  <c:v>0.27583332777777775</c:v>
                </c:pt>
                <c:pt idx="994">
                  <c:v>0.27611110555555551</c:v>
                </c:pt>
                <c:pt idx="995">
                  <c:v>0.27638888333333334</c:v>
                </c:pt>
                <c:pt idx="996">
                  <c:v>0.2766666611111111</c:v>
                </c:pt>
                <c:pt idx="997">
                  <c:v>0.27694443888888887</c:v>
                </c:pt>
                <c:pt idx="998">
                  <c:v>0.27722221666666663</c:v>
                </c:pt>
                <c:pt idx="999">
                  <c:v>0.27749999444444445</c:v>
                </c:pt>
                <c:pt idx="1000">
                  <c:v>0.27777777222222222</c:v>
                </c:pt>
                <c:pt idx="1001">
                  <c:v>0.27805554999999998</c:v>
                </c:pt>
                <c:pt idx="1002">
                  <c:v>0.27833332777777775</c:v>
                </c:pt>
                <c:pt idx="1003">
                  <c:v>0.27861110555555552</c:v>
                </c:pt>
                <c:pt idx="1004">
                  <c:v>0.27888888333333334</c:v>
                </c:pt>
                <c:pt idx="1005">
                  <c:v>0.2791666611111111</c:v>
                </c:pt>
                <c:pt idx="1006">
                  <c:v>0.27944443888888887</c:v>
                </c:pt>
                <c:pt idx="1007">
                  <c:v>0.27972221666666663</c:v>
                </c:pt>
                <c:pt idx="1008">
                  <c:v>0.2799999944444444</c:v>
                </c:pt>
                <c:pt idx="1009">
                  <c:v>0.28027777222222222</c:v>
                </c:pt>
                <c:pt idx="1010">
                  <c:v>0.28055554999999999</c:v>
                </c:pt>
                <c:pt idx="1011">
                  <c:v>0.28083332777777775</c:v>
                </c:pt>
                <c:pt idx="1012">
                  <c:v>0.28111110555555552</c:v>
                </c:pt>
                <c:pt idx="1013">
                  <c:v>0.28138888333333334</c:v>
                </c:pt>
                <c:pt idx="1014">
                  <c:v>0.28166666111111111</c:v>
                </c:pt>
                <c:pt idx="1015">
                  <c:v>0.28194443888888887</c:v>
                </c:pt>
                <c:pt idx="1016">
                  <c:v>0.28222221666666664</c:v>
                </c:pt>
                <c:pt idx="1017">
                  <c:v>0.2824999944444444</c:v>
                </c:pt>
                <c:pt idx="1018">
                  <c:v>0.28277777222222222</c:v>
                </c:pt>
                <c:pt idx="1019">
                  <c:v>0.28305554999999999</c:v>
                </c:pt>
                <c:pt idx="1020">
                  <c:v>0.28333332777777775</c:v>
                </c:pt>
                <c:pt idx="1021">
                  <c:v>0.28361110555555552</c:v>
                </c:pt>
                <c:pt idx="1022">
                  <c:v>0.28388888333333334</c:v>
                </c:pt>
                <c:pt idx="1023">
                  <c:v>0.28416666111111111</c:v>
                </c:pt>
                <c:pt idx="1024">
                  <c:v>0.28444443888888887</c:v>
                </c:pt>
                <c:pt idx="1025">
                  <c:v>0.28472221666666669</c:v>
                </c:pt>
                <c:pt idx="1026">
                  <c:v>0.28499999444444446</c:v>
                </c:pt>
                <c:pt idx="1027">
                  <c:v>0.28527777222222223</c:v>
                </c:pt>
                <c:pt idx="1028">
                  <c:v>0.28555554999999999</c:v>
                </c:pt>
                <c:pt idx="1029">
                  <c:v>0.28583332777777781</c:v>
                </c:pt>
                <c:pt idx="1030">
                  <c:v>0.28611110555555558</c:v>
                </c:pt>
                <c:pt idx="1031">
                  <c:v>0.28638888333333334</c:v>
                </c:pt>
                <c:pt idx="1032">
                  <c:v>0.28666666111111111</c:v>
                </c:pt>
                <c:pt idx="1033">
                  <c:v>0.28694443888888888</c:v>
                </c:pt>
                <c:pt idx="1034">
                  <c:v>0.2872222166666667</c:v>
                </c:pt>
                <c:pt idx="1035">
                  <c:v>0.28749999444444446</c:v>
                </c:pt>
                <c:pt idx="1036">
                  <c:v>0.28777777222222223</c:v>
                </c:pt>
                <c:pt idx="1037">
                  <c:v>0.28805554999999999</c:v>
                </c:pt>
                <c:pt idx="1038">
                  <c:v>0.28833332777777781</c:v>
                </c:pt>
                <c:pt idx="1039">
                  <c:v>0.28861110555555558</c:v>
                </c:pt>
                <c:pt idx="1040">
                  <c:v>0.28888888333333335</c:v>
                </c:pt>
                <c:pt idx="1041">
                  <c:v>0.28916666111111111</c:v>
                </c:pt>
                <c:pt idx="1042">
                  <c:v>0.28944443888888888</c:v>
                </c:pt>
                <c:pt idx="1043">
                  <c:v>0.2897222166666667</c:v>
                </c:pt>
                <c:pt idx="1044">
                  <c:v>0.28999999444444446</c:v>
                </c:pt>
                <c:pt idx="1045">
                  <c:v>0.29027777222222223</c:v>
                </c:pt>
                <c:pt idx="1046">
                  <c:v>0.29055555</c:v>
                </c:pt>
                <c:pt idx="1047">
                  <c:v>0.29083332777777782</c:v>
                </c:pt>
                <c:pt idx="1048">
                  <c:v>0.29111110555555558</c:v>
                </c:pt>
                <c:pt idx="1049">
                  <c:v>0.29138888333333335</c:v>
                </c:pt>
                <c:pt idx="1050">
                  <c:v>0.29166666111111111</c:v>
                </c:pt>
                <c:pt idx="1051">
                  <c:v>0.29194443888888888</c:v>
                </c:pt>
                <c:pt idx="1052">
                  <c:v>0.2922222166666667</c:v>
                </c:pt>
                <c:pt idx="1053">
                  <c:v>0.29249999444444447</c:v>
                </c:pt>
                <c:pt idx="1054">
                  <c:v>0.29277777222222223</c:v>
                </c:pt>
                <c:pt idx="1055">
                  <c:v>0.29305555</c:v>
                </c:pt>
                <c:pt idx="1056">
                  <c:v>0.29333332777777782</c:v>
                </c:pt>
                <c:pt idx="1057">
                  <c:v>0.29361110555555558</c:v>
                </c:pt>
                <c:pt idx="1058">
                  <c:v>0.29388888333333335</c:v>
                </c:pt>
                <c:pt idx="1059">
                  <c:v>0.29416666111111112</c:v>
                </c:pt>
                <c:pt idx="1060">
                  <c:v>0.29444443888888888</c:v>
                </c:pt>
                <c:pt idx="1061">
                  <c:v>0.2947222166666667</c:v>
                </c:pt>
                <c:pt idx="1062">
                  <c:v>0.29499999444444447</c:v>
                </c:pt>
                <c:pt idx="1063">
                  <c:v>0.29527777222222223</c:v>
                </c:pt>
                <c:pt idx="1064">
                  <c:v>0.29555555</c:v>
                </c:pt>
                <c:pt idx="1065">
                  <c:v>0.29583332777777777</c:v>
                </c:pt>
                <c:pt idx="1066">
                  <c:v>0.29611110555555559</c:v>
                </c:pt>
                <c:pt idx="1067">
                  <c:v>0.29638888333333335</c:v>
                </c:pt>
                <c:pt idx="1068">
                  <c:v>0.29666666111111112</c:v>
                </c:pt>
                <c:pt idx="1069">
                  <c:v>0.29694443888888888</c:v>
                </c:pt>
                <c:pt idx="1070">
                  <c:v>0.29722221666666671</c:v>
                </c:pt>
                <c:pt idx="1071">
                  <c:v>0.29749999444444447</c:v>
                </c:pt>
                <c:pt idx="1072">
                  <c:v>0.29777777222222224</c:v>
                </c:pt>
                <c:pt idx="1073">
                  <c:v>0.29805555</c:v>
                </c:pt>
                <c:pt idx="1074">
                  <c:v>0.29833332777777777</c:v>
                </c:pt>
                <c:pt idx="1075">
                  <c:v>0.29861110555555559</c:v>
                </c:pt>
                <c:pt idx="1076">
                  <c:v>0.29888888333333336</c:v>
                </c:pt>
                <c:pt idx="1077">
                  <c:v>0.29916666111111112</c:v>
                </c:pt>
                <c:pt idx="1078">
                  <c:v>0.29944443888888889</c:v>
                </c:pt>
                <c:pt idx="1079">
                  <c:v>0.29972221666666671</c:v>
                </c:pt>
                <c:pt idx="1080">
                  <c:v>0.29999999444444447</c:v>
                </c:pt>
                <c:pt idx="1081">
                  <c:v>0.30027777222222224</c:v>
                </c:pt>
                <c:pt idx="1082">
                  <c:v>0.30055555</c:v>
                </c:pt>
                <c:pt idx="1083">
                  <c:v>0.30083332777777777</c:v>
                </c:pt>
                <c:pt idx="1084">
                  <c:v>0.30111110555555559</c:v>
                </c:pt>
                <c:pt idx="1085">
                  <c:v>0.30138888333333336</c:v>
                </c:pt>
                <c:pt idx="1086">
                  <c:v>0.30166666111111112</c:v>
                </c:pt>
                <c:pt idx="1087">
                  <c:v>0.30194443888888889</c:v>
                </c:pt>
                <c:pt idx="1088">
                  <c:v>0.30222221666666665</c:v>
                </c:pt>
                <c:pt idx="1089">
                  <c:v>0.30249999444444448</c:v>
                </c:pt>
                <c:pt idx="1090">
                  <c:v>0.30277777222222224</c:v>
                </c:pt>
                <c:pt idx="1091">
                  <c:v>0.30305555000000001</c:v>
                </c:pt>
                <c:pt idx="1092">
                  <c:v>0.30333332777777777</c:v>
                </c:pt>
                <c:pt idx="1093">
                  <c:v>0.30361110555555559</c:v>
                </c:pt>
                <c:pt idx="1094">
                  <c:v>0.30388888333333336</c:v>
                </c:pt>
                <c:pt idx="1095">
                  <c:v>0.30416666111111113</c:v>
                </c:pt>
                <c:pt idx="1096">
                  <c:v>0.30444443888888889</c:v>
                </c:pt>
                <c:pt idx="1097">
                  <c:v>0.30472221666666666</c:v>
                </c:pt>
                <c:pt idx="1098">
                  <c:v>0.30499999444444448</c:v>
                </c:pt>
                <c:pt idx="1099">
                  <c:v>0.30527777222222224</c:v>
                </c:pt>
                <c:pt idx="1100">
                  <c:v>0.30555555000000001</c:v>
                </c:pt>
                <c:pt idx="1101">
                  <c:v>0.30583332777777777</c:v>
                </c:pt>
                <c:pt idx="1102">
                  <c:v>0.3061111055555556</c:v>
                </c:pt>
                <c:pt idx="1103">
                  <c:v>0.30638888333333336</c:v>
                </c:pt>
                <c:pt idx="1104">
                  <c:v>0.30666666111111113</c:v>
                </c:pt>
                <c:pt idx="1105">
                  <c:v>0.30694443888888889</c:v>
                </c:pt>
                <c:pt idx="1106">
                  <c:v>0.30722221666666666</c:v>
                </c:pt>
                <c:pt idx="1107">
                  <c:v>0.30749999444444448</c:v>
                </c:pt>
                <c:pt idx="1108">
                  <c:v>0.30777777222222225</c:v>
                </c:pt>
                <c:pt idx="1109">
                  <c:v>0.30805555000000001</c:v>
                </c:pt>
                <c:pt idx="1110">
                  <c:v>0.30833332777777778</c:v>
                </c:pt>
                <c:pt idx="1111">
                  <c:v>0.30861110555555554</c:v>
                </c:pt>
                <c:pt idx="1112">
                  <c:v>0.30888888333333336</c:v>
                </c:pt>
                <c:pt idx="1113">
                  <c:v>0.30916666111111113</c:v>
                </c:pt>
                <c:pt idx="1114">
                  <c:v>0.3094444388888889</c:v>
                </c:pt>
                <c:pt idx="1115">
                  <c:v>0.30972221666666666</c:v>
                </c:pt>
                <c:pt idx="1116">
                  <c:v>0.30999999444444448</c:v>
                </c:pt>
                <c:pt idx="1117">
                  <c:v>0.31027777222222225</c:v>
                </c:pt>
                <c:pt idx="1118">
                  <c:v>0.31055555000000001</c:v>
                </c:pt>
                <c:pt idx="1119">
                  <c:v>0.31083332777777778</c:v>
                </c:pt>
                <c:pt idx="1120">
                  <c:v>0.31111110555555554</c:v>
                </c:pt>
                <c:pt idx="1121">
                  <c:v>0.31138888333333337</c:v>
                </c:pt>
                <c:pt idx="1122">
                  <c:v>0.31166666111111113</c:v>
                </c:pt>
                <c:pt idx="1123">
                  <c:v>0.3119444388888889</c:v>
                </c:pt>
                <c:pt idx="1124">
                  <c:v>0.31222221666666666</c:v>
                </c:pt>
                <c:pt idx="1125">
                  <c:v>0.31249999444444448</c:v>
                </c:pt>
                <c:pt idx="1126">
                  <c:v>0.31277777222222225</c:v>
                </c:pt>
                <c:pt idx="1127">
                  <c:v>0.31305555000000002</c:v>
                </c:pt>
                <c:pt idx="1128">
                  <c:v>0.31333332777777778</c:v>
                </c:pt>
                <c:pt idx="1129">
                  <c:v>0.31361110555555555</c:v>
                </c:pt>
                <c:pt idx="1130">
                  <c:v>0.31388888333333337</c:v>
                </c:pt>
                <c:pt idx="1131">
                  <c:v>0.31416666111111113</c:v>
                </c:pt>
                <c:pt idx="1132">
                  <c:v>0.3144444388888889</c:v>
                </c:pt>
                <c:pt idx="1133">
                  <c:v>0.31472221666666667</c:v>
                </c:pt>
                <c:pt idx="1134">
                  <c:v>0.31499999444444443</c:v>
                </c:pt>
                <c:pt idx="1135">
                  <c:v>0.31527777222222225</c:v>
                </c:pt>
                <c:pt idx="1136">
                  <c:v>0.31555555000000002</c:v>
                </c:pt>
                <c:pt idx="1137">
                  <c:v>0.31583332777777778</c:v>
                </c:pt>
                <c:pt idx="1138">
                  <c:v>0.31611110555555555</c:v>
                </c:pt>
                <c:pt idx="1139">
                  <c:v>0.31638888333333337</c:v>
                </c:pt>
                <c:pt idx="1140">
                  <c:v>0.31666666111111114</c:v>
                </c:pt>
                <c:pt idx="1141">
                  <c:v>0.3169444388888889</c:v>
                </c:pt>
                <c:pt idx="1142">
                  <c:v>0.31722221666666667</c:v>
                </c:pt>
                <c:pt idx="1143">
                  <c:v>0.31749999444444443</c:v>
                </c:pt>
                <c:pt idx="1144">
                  <c:v>0.31777777222222225</c:v>
                </c:pt>
                <c:pt idx="1145">
                  <c:v>0.31805555000000002</c:v>
                </c:pt>
                <c:pt idx="1146">
                  <c:v>0.31833332777777779</c:v>
                </c:pt>
                <c:pt idx="1147">
                  <c:v>0.31861110555555555</c:v>
                </c:pt>
                <c:pt idx="1148">
                  <c:v>0.31888888333333337</c:v>
                </c:pt>
                <c:pt idx="1149">
                  <c:v>0.31916666111111114</c:v>
                </c:pt>
                <c:pt idx="1150">
                  <c:v>0.3194444388888889</c:v>
                </c:pt>
                <c:pt idx="1151">
                  <c:v>0.31972221666666667</c:v>
                </c:pt>
                <c:pt idx="1152">
                  <c:v>0.31999999444444444</c:v>
                </c:pt>
                <c:pt idx="1153">
                  <c:v>0.32027777222222226</c:v>
                </c:pt>
                <c:pt idx="1154">
                  <c:v>0.32055555000000002</c:v>
                </c:pt>
                <c:pt idx="1155">
                  <c:v>0.32083332777777779</c:v>
                </c:pt>
                <c:pt idx="1156">
                  <c:v>0.32111110555555555</c:v>
                </c:pt>
                <c:pt idx="1157">
                  <c:v>0.32138888333333337</c:v>
                </c:pt>
                <c:pt idx="1158">
                  <c:v>0.32166666111111114</c:v>
                </c:pt>
                <c:pt idx="1159">
                  <c:v>0.32194443888888891</c:v>
                </c:pt>
                <c:pt idx="1160">
                  <c:v>0.32222221666666667</c:v>
                </c:pt>
                <c:pt idx="1161">
                  <c:v>0.32249999444444444</c:v>
                </c:pt>
                <c:pt idx="1162">
                  <c:v>0.32277777222222226</c:v>
                </c:pt>
                <c:pt idx="1163">
                  <c:v>0.32305555000000002</c:v>
                </c:pt>
                <c:pt idx="1164">
                  <c:v>0.32333332777777779</c:v>
                </c:pt>
                <c:pt idx="1165">
                  <c:v>0.32361110555555556</c:v>
                </c:pt>
                <c:pt idx="1166">
                  <c:v>0.32388888333333332</c:v>
                </c:pt>
                <c:pt idx="1167">
                  <c:v>0.32416666111111114</c:v>
                </c:pt>
                <c:pt idx="1168">
                  <c:v>0.32444443888888891</c:v>
                </c:pt>
                <c:pt idx="1169">
                  <c:v>0.32472221666666667</c:v>
                </c:pt>
                <c:pt idx="1170">
                  <c:v>0.32499999444444444</c:v>
                </c:pt>
                <c:pt idx="1171">
                  <c:v>0.32527777222222226</c:v>
                </c:pt>
                <c:pt idx="1172">
                  <c:v>0.32555555000000003</c:v>
                </c:pt>
                <c:pt idx="1173">
                  <c:v>0.32583332777777779</c:v>
                </c:pt>
                <c:pt idx="1174">
                  <c:v>0.32611110555555556</c:v>
                </c:pt>
                <c:pt idx="1175">
                  <c:v>0.32638888333333332</c:v>
                </c:pt>
                <c:pt idx="1176">
                  <c:v>0.32666666111111115</c:v>
                </c:pt>
                <c:pt idx="1177">
                  <c:v>0.32694443888888891</c:v>
                </c:pt>
                <c:pt idx="1178">
                  <c:v>0.32722221666666668</c:v>
                </c:pt>
                <c:pt idx="1179">
                  <c:v>0.32749999444444444</c:v>
                </c:pt>
                <c:pt idx="1180">
                  <c:v>0.32777777222222226</c:v>
                </c:pt>
                <c:pt idx="1181">
                  <c:v>0.32805555000000003</c:v>
                </c:pt>
                <c:pt idx="1182">
                  <c:v>0.32833332777777779</c:v>
                </c:pt>
                <c:pt idx="1183">
                  <c:v>0.32861110555555556</c:v>
                </c:pt>
                <c:pt idx="1184">
                  <c:v>0.32888888333333333</c:v>
                </c:pt>
                <c:pt idx="1185">
                  <c:v>0.32916666111111115</c:v>
                </c:pt>
                <c:pt idx="1186">
                  <c:v>0.32944443888888891</c:v>
                </c:pt>
                <c:pt idx="1187">
                  <c:v>0.32972221666666668</c:v>
                </c:pt>
                <c:pt idx="1188">
                  <c:v>0.32999999444444444</c:v>
                </c:pt>
                <c:pt idx="1189">
                  <c:v>0.33027777222222221</c:v>
                </c:pt>
                <c:pt idx="1190">
                  <c:v>0.33055555000000003</c:v>
                </c:pt>
                <c:pt idx="1191">
                  <c:v>0.3308333277777778</c:v>
                </c:pt>
                <c:pt idx="1192">
                  <c:v>0.33111110555555556</c:v>
                </c:pt>
                <c:pt idx="1193">
                  <c:v>0.33138888333333333</c:v>
                </c:pt>
                <c:pt idx="1194">
                  <c:v>0.33166666111111115</c:v>
                </c:pt>
                <c:pt idx="1195">
                  <c:v>0.33194443888888892</c:v>
                </c:pt>
                <c:pt idx="1196">
                  <c:v>0.33222221666666668</c:v>
                </c:pt>
                <c:pt idx="1197">
                  <c:v>0.33249999444444445</c:v>
                </c:pt>
                <c:pt idx="1198">
                  <c:v>0.33277777222222221</c:v>
                </c:pt>
                <c:pt idx="1199">
                  <c:v>0.33305555000000003</c:v>
                </c:pt>
                <c:pt idx="1200">
                  <c:v>0.3333333277777778</c:v>
                </c:pt>
                <c:pt idx="1201">
                  <c:v>0.33361110555555556</c:v>
                </c:pt>
                <c:pt idx="1202">
                  <c:v>0.33388888333333333</c:v>
                </c:pt>
                <c:pt idx="1203">
                  <c:v>0.33416666111111115</c:v>
                </c:pt>
                <c:pt idx="1204">
                  <c:v>0.33444443888888892</c:v>
                </c:pt>
                <c:pt idx="1205">
                  <c:v>0.33472221666666668</c:v>
                </c:pt>
                <c:pt idx="1206">
                  <c:v>0.33499999444444445</c:v>
                </c:pt>
                <c:pt idx="1207">
                  <c:v>0.33527777222222221</c:v>
                </c:pt>
                <c:pt idx="1208">
                  <c:v>0.33555555000000004</c:v>
                </c:pt>
                <c:pt idx="1209">
                  <c:v>0.3358333277777778</c:v>
                </c:pt>
                <c:pt idx="1210">
                  <c:v>0.33611110555555557</c:v>
                </c:pt>
                <c:pt idx="1211">
                  <c:v>0.33638888333333333</c:v>
                </c:pt>
                <c:pt idx="1212">
                  <c:v>0.3366666611111111</c:v>
                </c:pt>
                <c:pt idx="1213">
                  <c:v>0.33694443888888892</c:v>
                </c:pt>
                <c:pt idx="1214">
                  <c:v>0.33722221666666669</c:v>
                </c:pt>
                <c:pt idx="1215">
                  <c:v>0.33749999444444445</c:v>
                </c:pt>
                <c:pt idx="1216">
                  <c:v>0.33777777222222222</c:v>
                </c:pt>
                <c:pt idx="1217">
                  <c:v>0.33805555000000004</c:v>
                </c:pt>
                <c:pt idx="1218">
                  <c:v>0.3383333277777778</c:v>
                </c:pt>
                <c:pt idx="1219">
                  <c:v>0.33861110555555557</c:v>
                </c:pt>
                <c:pt idx="1220">
                  <c:v>0.33888888333333334</c:v>
                </c:pt>
                <c:pt idx="1221">
                  <c:v>0.3391666611111111</c:v>
                </c:pt>
                <c:pt idx="1222">
                  <c:v>0.33944443888888892</c:v>
                </c:pt>
                <c:pt idx="1223">
                  <c:v>0.33972221666666669</c:v>
                </c:pt>
                <c:pt idx="1224">
                  <c:v>0.33999999444444445</c:v>
                </c:pt>
                <c:pt idx="1225">
                  <c:v>0.34027777222222222</c:v>
                </c:pt>
                <c:pt idx="1226">
                  <c:v>0.34055555000000004</c:v>
                </c:pt>
                <c:pt idx="1227">
                  <c:v>0.34083332777777781</c:v>
                </c:pt>
                <c:pt idx="1228">
                  <c:v>0.34111110555555557</c:v>
                </c:pt>
                <c:pt idx="1229">
                  <c:v>0.34138888333333334</c:v>
                </c:pt>
                <c:pt idx="1230">
                  <c:v>0.3416666611111111</c:v>
                </c:pt>
                <c:pt idx="1231">
                  <c:v>0.34194443888888892</c:v>
                </c:pt>
                <c:pt idx="1232">
                  <c:v>0.34222221666666669</c:v>
                </c:pt>
                <c:pt idx="1233">
                  <c:v>0.34249999444444446</c:v>
                </c:pt>
                <c:pt idx="1234">
                  <c:v>0.34277777222222222</c:v>
                </c:pt>
                <c:pt idx="1235">
                  <c:v>0.34305554999999999</c:v>
                </c:pt>
                <c:pt idx="1236">
                  <c:v>0.34333332777777781</c:v>
                </c:pt>
                <c:pt idx="1237">
                  <c:v>0.34361110555555557</c:v>
                </c:pt>
                <c:pt idx="1238">
                  <c:v>0.34388888333333334</c:v>
                </c:pt>
                <c:pt idx="1239">
                  <c:v>0.34416666111111111</c:v>
                </c:pt>
                <c:pt idx="1240">
                  <c:v>0.34444443888888893</c:v>
                </c:pt>
                <c:pt idx="1241">
                  <c:v>0.34472221666666669</c:v>
                </c:pt>
                <c:pt idx="1242">
                  <c:v>0.34499999444444446</c:v>
                </c:pt>
                <c:pt idx="1243">
                  <c:v>0.34527777222222222</c:v>
                </c:pt>
                <c:pt idx="1244">
                  <c:v>0.34555554999999999</c:v>
                </c:pt>
                <c:pt idx="1245">
                  <c:v>0.34583332777777781</c:v>
                </c:pt>
                <c:pt idx="1246">
                  <c:v>0.34611110555555558</c:v>
                </c:pt>
                <c:pt idx="1247">
                  <c:v>0.34638888333333334</c:v>
                </c:pt>
                <c:pt idx="1248">
                  <c:v>0.34666666111111111</c:v>
                </c:pt>
                <c:pt idx="1249">
                  <c:v>0.34694443888888893</c:v>
                </c:pt>
                <c:pt idx="1250">
                  <c:v>0.34722221666666669</c:v>
                </c:pt>
                <c:pt idx="1251">
                  <c:v>0.34749999444444446</c:v>
                </c:pt>
                <c:pt idx="1252">
                  <c:v>0.34777777222222223</c:v>
                </c:pt>
                <c:pt idx="1253">
                  <c:v>0.34805554999999999</c:v>
                </c:pt>
                <c:pt idx="1254">
                  <c:v>0.34833332777777781</c:v>
                </c:pt>
                <c:pt idx="1255">
                  <c:v>0.34861110555555558</c:v>
                </c:pt>
                <c:pt idx="1256">
                  <c:v>0.34888888333333334</c:v>
                </c:pt>
                <c:pt idx="1257">
                  <c:v>0.34916666111111111</c:v>
                </c:pt>
                <c:pt idx="1258">
                  <c:v>0.34944443888888888</c:v>
                </c:pt>
                <c:pt idx="1259">
                  <c:v>0.3497222166666667</c:v>
                </c:pt>
                <c:pt idx="1260">
                  <c:v>0.34999999444444446</c:v>
                </c:pt>
                <c:pt idx="1261">
                  <c:v>0.35027777222222223</c:v>
                </c:pt>
                <c:pt idx="1262">
                  <c:v>0.35055554999999999</c:v>
                </c:pt>
                <c:pt idx="1263">
                  <c:v>0.35083332777777781</c:v>
                </c:pt>
                <c:pt idx="1264">
                  <c:v>0.35111110555555558</c:v>
                </c:pt>
                <c:pt idx="1265">
                  <c:v>0.35138888333333335</c:v>
                </c:pt>
                <c:pt idx="1266">
                  <c:v>0.35166666111111111</c:v>
                </c:pt>
                <c:pt idx="1267">
                  <c:v>0.35194443888888888</c:v>
                </c:pt>
                <c:pt idx="1268">
                  <c:v>0.3522222166666667</c:v>
                </c:pt>
                <c:pt idx="1269">
                  <c:v>0.35249999444444446</c:v>
                </c:pt>
                <c:pt idx="1270">
                  <c:v>0.35277777222222223</c:v>
                </c:pt>
                <c:pt idx="1271">
                  <c:v>0.35305555</c:v>
                </c:pt>
                <c:pt idx="1272">
                  <c:v>0.35333332777777782</c:v>
                </c:pt>
                <c:pt idx="1273">
                  <c:v>0.35361110555555558</c:v>
                </c:pt>
                <c:pt idx="1274">
                  <c:v>0.35388888333333335</c:v>
                </c:pt>
                <c:pt idx="1275">
                  <c:v>0.35416666111111111</c:v>
                </c:pt>
                <c:pt idx="1276">
                  <c:v>0.35444443888888888</c:v>
                </c:pt>
                <c:pt idx="1277">
                  <c:v>0.3547222166666667</c:v>
                </c:pt>
                <c:pt idx="1278">
                  <c:v>0.35499999444444447</c:v>
                </c:pt>
                <c:pt idx="1279">
                  <c:v>0.35527777222222223</c:v>
                </c:pt>
                <c:pt idx="1280">
                  <c:v>0.35555555</c:v>
                </c:pt>
                <c:pt idx="1281">
                  <c:v>0.35583332777777782</c:v>
                </c:pt>
                <c:pt idx="1282">
                  <c:v>0.35611110555555558</c:v>
                </c:pt>
                <c:pt idx="1283">
                  <c:v>0.35638888333333335</c:v>
                </c:pt>
                <c:pt idx="1284">
                  <c:v>0.35666666111111112</c:v>
                </c:pt>
                <c:pt idx="1285">
                  <c:v>0.35694443888888888</c:v>
                </c:pt>
                <c:pt idx="1286">
                  <c:v>0.3572222166666667</c:v>
                </c:pt>
                <c:pt idx="1287">
                  <c:v>0.35749999444444447</c:v>
                </c:pt>
                <c:pt idx="1288">
                  <c:v>0.35777777222222223</c:v>
                </c:pt>
                <c:pt idx="1289">
                  <c:v>0.35805555</c:v>
                </c:pt>
                <c:pt idx="1290">
                  <c:v>0.35833332777777777</c:v>
                </c:pt>
                <c:pt idx="1291">
                  <c:v>0.35861110555555559</c:v>
                </c:pt>
                <c:pt idx="1292">
                  <c:v>0.35888888333333335</c:v>
                </c:pt>
                <c:pt idx="1293">
                  <c:v>0.35916666111111112</c:v>
                </c:pt>
                <c:pt idx="1294">
                  <c:v>0.35944443888888888</c:v>
                </c:pt>
                <c:pt idx="1295">
                  <c:v>0.35972221666666671</c:v>
                </c:pt>
                <c:pt idx="1296">
                  <c:v>0.35999999444444447</c:v>
                </c:pt>
                <c:pt idx="1297">
                  <c:v>0.36027777222222224</c:v>
                </c:pt>
                <c:pt idx="1298">
                  <c:v>0.36055555</c:v>
                </c:pt>
                <c:pt idx="1299">
                  <c:v>0.36083332777777777</c:v>
                </c:pt>
                <c:pt idx="1300">
                  <c:v>0.36111110555555559</c:v>
                </c:pt>
                <c:pt idx="1301">
                  <c:v>0.36138888333333336</c:v>
                </c:pt>
                <c:pt idx="1302">
                  <c:v>0.36166666111111112</c:v>
                </c:pt>
                <c:pt idx="1303">
                  <c:v>0.36194443888888889</c:v>
                </c:pt>
                <c:pt idx="1304">
                  <c:v>0.36222221666666671</c:v>
                </c:pt>
                <c:pt idx="1305">
                  <c:v>0.36249999444444447</c:v>
                </c:pt>
                <c:pt idx="1306">
                  <c:v>0.36277777222222224</c:v>
                </c:pt>
                <c:pt idx="1307">
                  <c:v>0.36305555</c:v>
                </c:pt>
                <c:pt idx="1308">
                  <c:v>0.36333332777777777</c:v>
                </c:pt>
                <c:pt idx="1309">
                  <c:v>0.36361110555555559</c:v>
                </c:pt>
                <c:pt idx="1310">
                  <c:v>0.36388888333333336</c:v>
                </c:pt>
                <c:pt idx="1311">
                  <c:v>0.36416666111111112</c:v>
                </c:pt>
                <c:pt idx="1312">
                  <c:v>0.36444443888888889</c:v>
                </c:pt>
                <c:pt idx="1313">
                  <c:v>0.36472221666666665</c:v>
                </c:pt>
                <c:pt idx="1314">
                  <c:v>0.36499999444444448</c:v>
                </c:pt>
                <c:pt idx="1315">
                  <c:v>0.36527777222222224</c:v>
                </c:pt>
                <c:pt idx="1316">
                  <c:v>0.36555555000000001</c:v>
                </c:pt>
                <c:pt idx="1317">
                  <c:v>0.36583332777777777</c:v>
                </c:pt>
                <c:pt idx="1318">
                  <c:v>0.36611110555555559</c:v>
                </c:pt>
                <c:pt idx="1319">
                  <c:v>0.36638888333333336</c:v>
                </c:pt>
                <c:pt idx="1320">
                  <c:v>0.36666666111111113</c:v>
                </c:pt>
                <c:pt idx="1321">
                  <c:v>0.36694443888888889</c:v>
                </c:pt>
                <c:pt idx="1322">
                  <c:v>0.36722221666666666</c:v>
                </c:pt>
                <c:pt idx="1323">
                  <c:v>0.36749999444444448</c:v>
                </c:pt>
                <c:pt idx="1324">
                  <c:v>0.36777777222222224</c:v>
                </c:pt>
                <c:pt idx="1325">
                  <c:v>0.36805555000000001</c:v>
                </c:pt>
                <c:pt idx="1326">
                  <c:v>0.36833332777777777</c:v>
                </c:pt>
                <c:pt idx="1327">
                  <c:v>0.3686111055555556</c:v>
                </c:pt>
                <c:pt idx="1328">
                  <c:v>0.36888888333333336</c:v>
                </c:pt>
                <c:pt idx="1329">
                  <c:v>0.36916666111111113</c:v>
                </c:pt>
                <c:pt idx="1330">
                  <c:v>0.36944443888888889</c:v>
                </c:pt>
                <c:pt idx="1331">
                  <c:v>0.36972221666666666</c:v>
                </c:pt>
                <c:pt idx="1332">
                  <c:v>0.36999999444444448</c:v>
                </c:pt>
                <c:pt idx="1333">
                  <c:v>0.37027777222222225</c:v>
                </c:pt>
                <c:pt idx="1334">
                  <c:v>0.37055555000000001</c:v>
                </c:pt>
                <c:pt idx="1335">
                  <c:v>0.37083332777777778</c:v>
                </c:pt>
                <c:pt idx="1336">
                  <c:v>0.37111110555555554</c:v>
                </c:pt>
                <c:pt idx="1337">
                  <c:v>0.37138888333333336</c:v>
                </c:pt>
                <c:pt idx="1338">
                  <c:v>0.37166666111111113</c:v>
                </c:pt>
                <c:pt idx="1339">
                  <c:v>0.3719444388888889</c:v>
                </c:pt>
                <c:pt idx="1340">
                  <c:v>0.37222221666666666</c:v>
                </c:pt>
                <c:pt idx="1341">
                  <c:v>0.37249999444444448</c:v>
                </c:pt>
                <c:pt idx="1342">
                  <c:v>0.37277777222222225</c:v>
                </c:pt>
                <c:pt idx="1343">
                  <c:v>0.37305555000000001</c:v>
                </c:pt>
                <c:pt idx="1344">
                  <c:v>0.37333332777777778</c:v>
                </c:pt>
                <c:pt idx="1345">
                  <c:v>0.37361110555555554</c:v>
                </c:pt>
                <c:pt idx="1346">
                  <c:v>0.37388888333333337</c:v>
                </c:pt>
                <c:pt idx="1347">
                  <c:v>0.37416666111111113</c:v>
                </c:pt>
                <c:pt idx="1348">
                  <c:v>0.3744444388888889</c:v>
                </c:pt>
                <c:pt idx="1349">
                  <c:v>0.37472221666666666</c:v>
                </c:pt>
                <c:pt idx="1350">
                  <c:v>0.37499999444444448</c:v>
                </c:pt>
                <c:pt idx="1351">
                  <c:v>0.37527777222222225</c:v>
                </c:pt>
                <c:pt idx="1352">
                  <c:v>0.37555555000000002</c:v>
                </c:pt>
                <c:pt idx="1353">
                  <c:v>0.37583332777777778</c:v>
                </c:pt>
                <c:pt idx="1354">
                  <c:v>0.37611110555555555</c:v>
                </c:pt>
                <c:pt idx="1355">
                  <c:v>0.37638888333333337</c:v>
                </c:pt>
                <c:pt idx="1356">
                  <c:v>0.37666666111111113</c:v>
                </c:pt>
                <c:pt idx="1357">
                  <c:v>0.3769444388888889</c:v>
                </c:pt>
                <c:pt idx="1358">
                  <c:v>0.37722221666666667</c:v>
                </c:pt>
                <c:pt idx="1359">
                  <c:v>0.37749999444444443</c:v>
                </c:pt>
                <c:pt idx="1360">
                  <c:v>0.37777777222222225</c:v>
                </c:pt>
                <c:pt idx="1361">
                  <c:v>0.37805555000000002</c:v>
                </c:pt>
                <c:pt idx="1362">
                  <c:v>0.37833332777777778</c:v>
                </c:pt>
                <c:pt idx="1363">
                  <c:v>0.37861110555555555</c:v>
                </c:pt>
                <c:pt idx="1364">
                  <c:v>0.37888888333333337</c:v>
                </c:pt>
                <c:pt idx="1365">
                  <c:v>0.37916666111111114</c:v>
                </c:pt>
                <c:pt idx="1366">
                  <c:v>0.3794444388888889</c:v>
                </c:pt>
                <c:pt idx="1367">
                  <c:v>0.37972221666666667</c:v>
                </c:pt>
                <c:pt idx="1368">
                  <c:v>0.37999999444444443</c:v>
                </c:pt>
                <c:pt idx="1369">
                  <c:v>0.38027777222222225</c:v>
                </c:pt>
                <c:pt idx="1370">
                  <c:v>0.38055555000000002</c:v>
                </c:pt>
                <c:pt idx="1371">
                  <c:v>0.38083332777777779</c:v>
                </c:pt>
                <c:pt idx="1372">
                  <c:v>0.38111110555555555</c:v>
                </c:pt>
                <c:pt idx="1373">
                  <c:v>0.38138888333333337</c:v>
                </c:pt>
                <c:pt idx="1374">
                  <c:v>0.38166666111111114</c:v>
                </c:pt>
                <c:pt idx="1375">
                  <c:v>0.3819444388888889</c:v>
                </c:pt>
                <c:pt idx="1376">
                  <c:v>0.38222221666666667</c:v>
                </c:pt>
                <c:pt idx="1377">
                  <c:v>0.38249999444444444</c:v>
                </c:pt>
                <c:pt idx="1378">
                  <c:v>0.38277777222222226</c:v>
                </c:pt>
                <c:pt idx="1379">
                  <c:v>0.38305555000000002</c:v>
                </c:pt>
                <c:pt idx="1380">
                  <c:v>0.38333332777777779</c:v>
                </c:pt>
                <c:pt idx="1381">
                  <c:v>0.38361110555555555</c:v>
                </c:pt>
                <c:pt idx="1382">
                  <c:v>0.38388888333333337</c:v>
                </c:pt>
                <c:pt idx="1383">
                  <c:v>0.38416666111111114</c:v>
                </c:pt>
                <c:pt idx="1384">
                  <c:v>0.38444443888888891</c:v>
                </c:pt>
                <c:pt idx="1385">
                  <c:v>0.38472221666666667</c:v>
                </c:pt>
                <c:pt idx="1386">
                  <c:v>0.38499999444444444</c:v>
                </c:pt>
                <c:pt idx="1387">
                  <c:v>0.38527777222222226</c:v>
                </c:pt>
                <c:pt idx="1388">
                  <c:v>0.38555555000000002</c:v>
                </c:pt>
                <c:pt idx="1389">
                  <c:v>0.38583332777777779</c:v>
                </c:pt>
                <c:pt idx="1390">
                  <c:v>0.38611110555555556</c:v>
                </c:pt>
                <c:pt idx="1391">
                  <c:v>0.38638888333333332</c:v>
                </c:pt>
                <c:pt idx="1392">
                  <c:v>0.38666666111111114</c:v>
                </c:pt>
                <c:pt idx="1393">
                  <c:v>0.38694443888888891</c:v>
                </c:pt>
                <c:pt idx="1394">
                  <c:v>0.38722221666666667</c:v>
                </c:pt>
                <c:pt idx="1395">
                  <c:v>0.38749999444444444</c:v>
                </c:pt>
                <c:pt idx="1396">
                  <c:v>0.38777777222222226</c:v>
                </c:pt>
                <c:pt idx="1397">
                  <c:v>0.38805555000000003</c:v>
                </c:pt>
                <c:pt idx="1398">
                  <c:v>0.38833332777777779</c:v>
                </c:pt>
                <c:pt idx="1399">
                  <c:v>0.38861110555555556</c:v>
                </c:pt>
                <c:pt idx="1400">
                  <c:v>0.38888888333333332</c:v>
                </c:pt>
                <c:pt idx="1401">
                  <c:v>0.38916666111111115</c:v>
                </c:pt>
                <c:pt idx="1402">
                  <c:v>0.38944443888888891</c:v>
                </c:pt>
                <c:pt idx="1403">
                  <c:v>0.38972221666666668</c:v>
                </c:pt>
                <c:pt idx="1404">
                  <c:v>0.38999999444444444</c:v>
                </c:pt>
                <c:pt idx="1405">
                  <c:v>0.39027777222222226</c:v>
                </c:pt>
                <c:pt idx="1406">
                  <c:v>0.39055555000000003</c:v>
                </c:pt>
                <c:pt idx="1407">
                  <c:v>0.39083332777777779</c:v>
                </c:pt>
                <c:pt idx="1408">
                  <c:v>0.39111110555555556</c:v>
                </c:pt>
                <c:pt idx="1409">
                  <c:v>0.39138888333333333</c:v>
                </c:pt>
                <c:pt idx="1410">
                  <c:v>0.39166666111111115</c:v>
                </c:pt>
                <c:pt idx="1411">
                  <c:v>0.39194443888888891</c:v>
                </c:pt>
                <c:pt idx="1412">
                  <c:v>0.39222221666666668</c:v>
                </c:pt>
                <c:pt idx="1413">
                  <c:v>0.39249999444444444</c:v>
                </c:pt>
                <c:pt idx="1414">
                  <c:v>0.39277777222222221</c:v>
                </c:pt>
                <c:pt idx="1415">
                  <c:v>0.39305555000000003</c:v>
                </c:pt>
                <c:pt idx="1416">
                  <c:v>0.3933333277777778</c:v>
                </c:pt>
                <c:pt idx="1417">
                  <c:v>0.39361110555555556</c:v>
                </c:pt>
                <c:pt idx="1418">
                  <c:v>0.39388888333333333</c:v>
                </c:pt>
                <c:pt idx="1419">
                  <c:v>0.39416666111111115</c:v>
                </c:pt>
                <c:pt idx="1420">
                  <c:v>0.39444443888888892</c:v>
                </c:pt>
                <c:pt idx="1421">
                  <c:v>0.39472221666666668</c:v>
                </c:pt>
                <c:pt idx="1422">
                  <c:v>0.39499999444444445</c:v>
                </c:pt>
                <c:pt idx="1423">
                  <c:v>0.39527777222222221</c:v>
                </c:pt>
                <c:pt idx="1424">
                  <c:v>0.39555555000000003</c:v>
                </c:pt>
                <c:pt idx="1425">
                  <c:v>0.3958333277777778</c:v>
                </c:pt>
                <c:pt idx="1426">
                  <c:v>0.39611110555555556</c:v>
                </c:pt>
                <c:pt idx="1427">
                  <c:v>0.39638888333333333</c:v>
                </c:pt>
                <c:pt idx="1428">
                  <c:v>0.39666666111111115</c:v>
                </c:pt>
                <c:pt idx="1429">
                  <c:v>0.39694443888888892</c:v>
                </c:pt>
                <c:pt idx="1430">
                  <c:v>0.39722221666666668</c:v>
                </c:pt>
                <c:pt idx="1431">
                  <c:v>0.39749999444444445</c:v>
                </c:pt>
                <c:pt idx="1432">
                  <c:v>0.39777777222222221</c:v>
                </c:pt>
                <c:pt idx="1433">
                  <c:v>0.39805555000000004</c:v>
                </c:pt>
                <c:pt idx="1434">
                  <c:v>0.3983333277777778</c:v>
                </c:pt>
                <c:pt idx="1435">
                  <c:v>0.39861110555555557</c:v>
                </c:pt>
                <c:pt idx="1436">
                  <c:v>0.39888888333333333</c:v>
                </c:pt>
                <c:pt idx="1437">
                  <c:v>0.3991666611111111</c:v>
                </c:pt>
                <c:pt idx="1438">
                  <c:v>0.39944443888888892</c:v>
                </c:pt>
                <c:pt idx="1439">
                  <c:v>0.39972221666666669</c:v>
                </c:pt>
                <c:pt idx="1440">
                  <c:v>0.39999999444444445</c:v>
                </c:pt>
                <c:pt idx="1441">
                  <c:v>0.40027777222222222</c:v>
                </c:pt>
                <c:pt idx="1442">
                  <c:v>0.40055555000000004</c:v>
                </c:pt>
                <c:pt idx="1443">
                  <c:v>0.4008333277777778</c:v>
                </c:pt>
                <c:pt idx="1444">
                  <c:v>0.40111110555555557</c:v>
                </c:pt>
                <c:pt idx="1445">
                  <c:v>0.40138888333333334</c:v>
                </c:pt>
                <c:pt idx="1446">
                  <c:v>0.4016666611111111</c:v>
                </c:pt>
                <c:pt idx="1447">
                  <c:v>0.40194443888888892</c:v>
                </c:pt>
                <c:pt idx="1448">
                  <c:v>0.40222221666666669</c:v>
                </c:pt>
                <c:pt idx="1449">
                  <c:v>0.40249999444444445</c:v>
                </c:pt>
                <c:pt idx="1450">
                  <c:v>0.40277777222222222</c:v>
                </c:pt>
                <c:pt idx="1451">
                  <c:v>0.40305555000000004</c:v>
                </c:pt>
                <c:pt idx="1452">
                  <c:v>0.40333332777777781</c:v>
                </c:pt>
                <c:pt idx="1453">
                  <c:v>0.40361110555555557</c:v>
                </c:pt>
                <c:pt idx="1454">
                  <c:v>0.40388888333333334</c:v>
                </c:pt>
                <c:pt idx="1455">
                  <c:v>0.4041666611111111</c:v>
                </c:pt>
                <c:pt idx="1456">
                  <c:v>0.40444443888888892</c:v>
                </c:pt>
                <c:pt idx="1457">
                  <c:v>0.40472221666666669</c:v>
                </c:pt>
                <c:pt idx="1458">
                  <c:v>0.40499999444444446</c:v>
                </c:pt>
                <c:pt idx="1459">
                  <c:v>0.40527777222222222</c:v>
                </c:pt>
                <c:pt idx="1460">
                  <c:v>0.40555554999999999</c:v>
                </c:pt>
                <c:pt idx="1461">
                  <c:v>0.40583332777777781</c:v>
                </c:pt>
                <c:pt idx="1462">
                  <c:v>0.40611110555555557</c:v>
                </c:pt>
                <c:pt idx="1463">
                  <c:v>0.40638888333333334</c:v>
                </c:pt>
                <c:pt idx="1464">
                  <c:v>0.40666666111111111</c:v>
                </c:pt>
                <c:pt idx="1465">
                  <c:v>0.40694443888888893</c:v>
                </c:pt>
                <c:pt idx="1466">
                  <c:v>0.40722221666666669</c:v>
                </c:pt>
                <c:pt idx="1467">
                  <c:v>0.40749999444444446</c:v>
                </c:pt>
                <c:pt idx="1468">
                  <c:v>0.40777777222222222</c:v>
                </c:pt>
                <c:pt idx="1469">
                  <c:v>0.40805554999999999</c:v>
                </c:pt>
                <c:pt idx="1470">
                  <c:v>0.40833332777777781</c:v>
                </c:pt>
                <c:pt idx="1471">
                  <c:v>0.40861110555555558</c:v>
                </c:pt>
                <c:pt idx="1472">
                  <c:v>0.40888888333333334</c:v>
                </c:pt>
                <c:pt idx="1473">
                  <c:v>0.40916666111111111</c:v>
                </c:pt>
                <c:pt idx="1474">
                  <c:v>0.40944443888888893</c:v>
                </c:pt>
                <c:pt idx="1475">
                  <c:v>0.40972221666666669</c:v>
                </c:pt>
                <c:pt idx="1476">
                  <c:v>0.40999999444444446</c:v>
                </c:pt>
                <c:pt idx="1477">
                  <c:v>0.41027777222222223</c:v>
                </c:pt>
                <c:pt idx="1478">
                  <c:v>0.41055554999999999</c:v>
                </c:pt>
                <c:pt idx="1479">
                  <c:v>0.41083332777777781</c:v>
                </c:pt>
                <c:pt idx="1480">
                  <c:v>0.41111110555555558</c:v>
                </c:pt>
                <c:pt idx="1481">
                  <c:v>0.41138888333333334</c:v>
                </c:pt>
                <c:pt idx="1482">
                  <c:v>0.41166666111111111</c:v>
                </c:pt>
                <c:pt idx="1483">
                  <c:v>0.41194443888888888</c:v>
                </c:pt>
                <c:pt idx="1484">
                  <c:v>0.4122222166666667</c:v>
                </c:pt>
                <c:pt idx="1485">
                  <c:v>0.41249999444444446</c:v>
                </c:pt>
                <c:pt idx="1486">
                  <c:v>0.41277777222222223</c:v>
                </c:pt>
                <c:pt idx="1487">
                  <c:v>0.41305554999999999</c:v>
                </c:pt>
                <c:pt idx="1488">
                  <c:v>0.41333332777777781</c:v>
                </c:pt>
                <c:pt idx="1489">
                  <c:v>0.41361110555555558</c:v>
                </c:pt>
                <c:pt idx="1490">
                  <c:v>0.41388888333333335</c:v>
                </c:pt>
                <c:pt idx="1491">
                  <c:v>0.41416666111111111</c:v>
                </c:pt>
                <c:pt idx="1492">
                  <c:v>0.41444443888888888</c:v>
                </c:pt>
                <c:pt idx="1493">
                  <c:v>0.4147222166666667</c:v>
                </c:pt>
                <c:pt idx="1494">
                  <c:v>0.41499999444444446</c:v>
                </c:pt>
                <c:pt idx="1495">
                  <c:v>0.41527777222222223</c:v>
                </c:pt>
                <c:pt idx="1496">
                  <c:v>0.41555555</c:v>
                </c:pt>
                <c:pt idx="1497">
                  <c:v>0.41583332777777782</c:v>
                </c:pt>
                <c:pt idx="1498">
                  <c:v>0.41611110555555558</c:v>
                </c:pt>
                <c:pt idx="1499">
                  <c:v>0.41638888333333335</c:v>
                </c:pt>
                <c:pt idx="1500">
                  <c:v>0.41666666111111111</c:v>
                </c:pt>
                <c:pt idx="1501">
                  <c:v>0.41694443888888888</c:v>
                </c:pt>
                <c:pt idx="1502">
                  <c:v>0.4172222166666667</c:v>
                </c:pt>
                <c:pt idx="1503">
                  <c:v>0.41749999444444447</c:v>
                </c:pt>
                <c:pt idx="1504">
                  <c:v>0.41777777222222223</c:v>
                </c:pt>
                <c:pt idx="1505">
                  <c:v>0.41805555</c:v>
                </c:pt>
                <c:pt idx="1506">
                  <c:v>0.41833332777777782</c:v>
                </c:pt>
                <c:pt idx="1507">
                  <c:v>0.41861110555555558</c:v>
                </c:pt>
                <c:pt idx="1508">
                  <c:v>0.41888888333333335</c:v>
                </c:pt>
                <c:pt idx="1509">
                  <c:v>0.41916666111111112</c:v>
                </c:pt>
                <c:pt idx="1510">
                  <c:v>0.41944443888888888</c:v>
                </c:pt>
                <c:pt idx="1511">
                  <c:v>0.4197222166666667</c:v>
                </c:pt>
                <c:pt idx="1512">
                  <c:v>0.41999999444444447</c:v>
                </c:pt>
                <c:pt idx="1513">
                  <c:v>0.42027777222222223</c:v>
                </c:pt>
                <c:pt idx="1514">
                  <c:v>0.42055555</c:v>
                </c:pt>
                <c:pt idx="1515">
                  <c:v>0.42083332777777777</c:v>
                </c:pt>
                <c:pt idx="1516">
                  <c:v>0.42111110555555559</c:v>
                </c:pt>
                <c:pt idx="1517">
                  <c:v>0.42138888333333335</c:v>
                </c:pt>
                <c:pt idx="1518">
                  <c:v>0.42166666111111112</c:v>
                </c:pt>
                <c:pt idx="1519">
                  <c:v>0.42194443888888888</c:v>
                </c:pt>
                <c:pt idx="1520">
                  <c:v>0.42222221666666671</c:v>
                </c:pt>
                <c:pt idx="1521">
                  <c:v>0.42249999444444447</c:v>
                </c:pt>
                <c:pt idx="1522">
                  <c:v>0.42277777222222224</c:v>
                </c:pt>
                <c:pt idx="1523">
                  <c:v>0.42305555</c:v>
                </c:pt>
                <c:pt idx="1524">
                  <c:v>0.42333332777777777</c:v>
                </c:pt>
                <c:pt idx="1525">
                  <c:v>0.42361110555555559</c:v>
                </c:pt>
                <c:pt idx="1526">
                  <c:v>0.42388888333333336</c:v>
                </c:pt>
                <c:pt idx="1527">
                  <c:v>0.42416666111111112</c:v>
                </c:pt>
                <c:pt idx="1528">
                  <c:v>0.42444443888888889</c:v>
                </c:pt>
                <c:pt idx="1529">
                  <c:v>0.42472221666666671</c:v>
                </c:pt>
                <c:pt idx="1530">
                  <c:v>0.42499999444444447</c:v>
                </c:pt>
                <c:pt idx="1531">
                  <c:v>0.42527777222222224</c:v>
                </c:pt>
                <c:pt idx="1532">
                  <c:v>0.42555555</c:v>
                </c:pt>
                <c:pt idx="1533">
                  <c:v>0.42583332777777777</c:v>
                </c:pt>
                <c:pt idx="1534">
                  <c:v>0.42611110555555559</c:v>
                </c:pt>
                <c:pt idx="1535">
                  <c:v>0.42638888333333336</c:v>
                </c:pt>
                <c:pt idx="1536">
                  <c:v>0.42666666111111112</c:v>
                </c:pt>
                <c:pt idx="1537">
                  <c:v>0.42694443888888889</c:v>
                </c:pt>
                <c:pt idx="1538">
                  <c:v>0.42722221666666665</c:v>
                </c:pt>
                <c:pt idx="1539">
                  <c:v>0.42749999444444448</c:v>
                </c:pt>
                <c:pt idx="1540">
                  <c:v>0.42777777222222224</c:v>
                </c:pt>
                <c:pt idx="1541">
                  <c:v>0.42805555000000001</c:v>
                </c:pt>
                <c:pt idx="1542">
                  <c:v>0.42833332777777777</c:v>
                </c:pt>
                <c:pt idx="1543">
                  <c:v>0.42861110555555559</c:v>
                </c:pt>
                <c:pt idx="1544">
                  <c:v>0.42888888333333336</c:v>
                </c:pt>
                <c:pt idx="1545">
                  <c:v>0.42916666111111113</c:v>
                </c:pt>
                <c:pt idx="1546">
                  <c:v>0.42944443888888889</c:v>
                </c:pt>
                <c:pt idx="1547">
                  <c:v>0.42972221666666666</c:v>
                </c:pt>
                <c:pt idx="1548">
                  <c:v>0.42999999444444448</c:v>
                </c:pt>
                <c:pt idx="1549">
                  <c:v>0.43027777222222224</c:v>
                </c:pt>
                <c:pt idx="1550">
                  <c:v>0.43055555000000001</c:v>
                </c:pt>
                <c:pt idx="1551">
                  <c:v>0.43083332777777777</c:v>
                </c:pt>
                <c:pt idx="1552">
                  <c:v>0.4311111055555556</c:v>
                </c:pt>
                <c:pt idx="1553">
                  <c:v>0.43138888333333336</c:v>
                </c:pt>
                <c:pt idx="1554">
                  <c:v>0.43166666111111113</c:v>
                </c:pt>
                <c:pt idx="1555">
                  <c:v>0.43194443888888889</c:v>
                </c:pt>
                <c:pt idx="1556">
                  <c:v>0.43222221666666666</c:v>
                </c:pt>
                <c:pt idx="1557">
                  <c:v>0.43249999444444448</c:v>
                </c:pt>
                <c:pt idx="1558">
                  <c:v>0.43277777222222225</c:v>
                </c:pt>
                <c:pt idx="1559">
                  <c:v>0.43305555000000001</c:v>
                </c:pt>
                <c:pt idx="1560">
                  <c:v>0.43333332777777778</c:v>
                </c:pt>
                <c:pt idx="1561">
                  <c:v>0.43361110555555554</c:v>
                </c:pt>
                <c:pt idx="1562">
                  <c:v>0.43388888333333336</c:v>
                </c:pt>
                <c:pt idx="1563">
                  <c:v>0.43416666111111113</c:v>
                </c:pt>
                <c:pt idx="1564">
                  <c:v>0.4344444388888889</c:v>
                </c:pt>
                <c:pt idx="1565">
                  <c:v>0.43472221666666666</c:v>
                </c:pt>
                <c:pt idx="1566">
                  <c:v>0.43499999444444448</c:v>
                </c:pt>
                <c:pt idx="1567">
                  <c:v>0.43527777222222225</c:v>
                </c:pt>
                <c:pt idx="1568">
                  <c:v>0.43555555000000001</c:v>
                </c:pt>
                <c:pt idx="1569">
                  <c:v>0.43583332777777778</c:v>
                </c:pt>
                <c:pt idx="1570">
                  <c:v>0.43611110555555554</c:v>
                </c:pt>
                <c:pt idx="1571">
                  <c:v>0.43638888333333337</c:v>
                </c:pt>
                <c:pt idx="1572">
                  <c:v>0.43666666111111113</c:v>
                </c:pt>
                <c:pt idx="1573">
                  <c:v>0.4369444388888889</c:v>
                </c:pt>
                <c:pt idx="1574">
                  <c:v>0.43722221666666666</c:v>
                </c:pt>
                <c:pt idx="1575">
                  <c:v>0.43749999444444448</c:v>
                </c:pt>
                <c:pt idx="1576">
                  <c:v>0.43777777222222225</c:v>
                </c:pt>
                <c:pt idx="1577">
                  <c:v>0.43805555000000002</c:v>
                </c:pt>
                <c:pt idx="1578">
                  <c:v>0.43833332777777778</c:v>
                </c:pt>
                <c:pt idx="1579">
                  <c:v>0.43861110555555555</c:v>
                </c:pt>
                <c:pt idx="1580">
                  <c:v>0.43888888333333337</c:v>
                </c:pt>
                <c:pt idx="1581">
                  <c:v>0.43916666111111113</c:v>
                </c:pt>
                <c:pt idx="1582">
                  <c:v>0.4394444388888889</c:v>
                </c:pt>
                <c:pt idx="1583">
                  <c:v>0.43972221666666667</c:v>
                </c:pt>
                <c:pt idx="1584">
                  <c:v>0.43999999444444443</c:v>
                </c:pt>
                <c:pt idx="1585">
                  <c:v>0.44027777222222225</c:v>
                </c:pt>
                <c:pt idx="1586">
                  <c:v>0.44055555000000002</c:v>
                </c:pt>
                <c:pt idx="1587">
                  <c:v>0.44083332777777778</c:v>
                </c:pt>
                <c:pt idx="1588">
                  <c:v>0.44111110555555555</c:v>
                </c:pt>
                <c:pt idx="1589">
                  <c:v>0.44138888333333337</c:v>
                </c:pt>
                <c:pt idx="1590">
                  <c:v>0.44166666111111114</c:v>
                </c:pt>
                <c:pt idx="1591">
                  <c:v>0.4419444388888889</c:v>
                </c:pt>
                <c:pt idx="1592">
                  <c:v>0.44222221666666667</c:v>
                </c:pt>
                <c:pt idx="1593">
                  <c:v>0.44249999444444443</c:v>
                </c:pt>
                <c:pt idx="1594">
                  <c:v>0.44277777222222225</c:v>
                </c:pt>
                <c:pt idx="1595">
                  <c:v>0.44305555000000002</c:v>
                </c:pt>
                <c:pt idx="1596">
                  <c:v>0.44333332777777779</c:v>
                </c:pt>
                <c:pt idx="1597">
                  <c:v>0.44361110555555555</c:v>
                </c:pt>
                <c:pt idx="1598">
                  <c:v>0.44388888333333337</c:v>
                </c:pt>
                <c:pt idx="1599">
                  <c:v>0.44416666111111114</c:v>
                </c:pt>
                <c:pt idx="1600">
                  <c:v>0.4444444388888889</c:v>
                </c:pt>
                <c:pt idx="1601">
                  <c:v>0.44472221666666667</c:v>
                </c:pt>
                <c:pt idx="1602">
                  <c:v>0.44499999444444444</c:v>
                </c:pt>
                <c:pt idx="1603">
                  <c:v>0.44527777222222226</c:v>
                </c:pt>
                <c:pt idx="1604">
                  <c:v>0.44555555000000002</c:v>
                </c:pt>
                <c:pt idx="1605">
                  <c:v>0.44583332777777779</c:v>
                </c:pt>
                <c:pt idx="1606">
                  <c:v>0.44611110555555555</c:v>
                </c:pt>
                <c:pt idx="1607">
                  <c:v>0.44638888333333337</c:v>
                </c:pt>
                <c:pt idx="1608">
                  <c:v>0.44666666111111114</c:v>
                </c:pt>
                <c:pt idx="1609">
                  <c:v>0.44694443888888891</c:v>
                </c:pt>
                <c:pt idx="1610">
                  <c:v>0.44722221666666667</c:v>
                </c:pt>
                <c:pt idx="1611">
                  <c:v>0.44749999444444444</c:v>
                </c:pt>
                <c:pt idx="1612">
                  <c:v>0.44777777222222226</c:v>
                </c:pt>
                <c:pt idx="1613">
                  <c:v>0.44805555000000002</c:v>
                </c:pt>
                <c:pt idx="1614">
                  <c:v>0.44833332777777779</c:v>
                </c:pt>
                <c:pt idx="1615">
                  <c:v>0.44861110555555556</c:v>
                </c:pt>
                <c:pt idx="1616">
                  <c:v>0.44888888333333332</c:v>
                </c:pt>
                <c:pt idx="1617">
                  <c:v>0.44916666111111114</c:v>
                </c:pt>
                <c:pt idx="1618">
                  <c:v>0.44944443888888891</c:v>
                </c:pt>
                <c:pt idx="1619">
                  <c:v>0.44972221666666667</c:v>
                </c:pt>
                <c:pt idx="1620">
                  <c:v>0.44999999444444444</c:v>
                </c:pt>
                <c:pt idx="1621">
                  <c:v>0.45027777222222226</c:v>
                </c:pt>
                <c:pt idx="1622">
                  <c:v>0.45055555000000003</c:v>
                </c:pt>
                <c:pt idx="1623">
                  <c:v>0.45083332777777779</c:v>
                </c:pt>
                <c:pt idx="1624">
                  <c:v>0.45111110555555556</c:v>
                </c:pt>
                <c:pt idx="1625">
                  <c:v>0.45138888333333332</c:v>
                </c:pt>
                <c:pt idx="1626">
                  <c:v>0.45166666111111115</c:v>
                </c:pt>
                <c:pt idx="1627">
                  <c:v>0.45194443888888891</c:v>
                </c:pt>
                <c:pt idx="1628">
                  <c:v>0.45222221666666668</c:v>
                </c:pt>
                <c:pt idx="1629">
                  <c:v>0.45249999444444444</c:v>
                </c:pt>
                <c:pt idx="1630">
                  <c:v>0.45277777222222226</c:v>
                </c:pt>
                <c:pt idx="1631">
                  <c:v>0.45305555000000003</c:v>
                </c:pt>
                <c:pt idx="1632">
                  <c:v>0.45333332777777779</c:v>
                </c:pt>
                <c:pt idx="1633">
                  <c:v>0.45361110555555556</c:v>
                </c:pt>
                <c:pt idx="1634">
                  <c:v>0.45388888333333333</c:v>
                </c:pt>
                <c:pt idx="1635">
                  <c:v>0.45416666111111115</c:v>
                </c:pt>
                <c:pt idx="1636">
                  <c:v>0.45444443888888891</c:v>
                </c:pt>
                <c:pt idx="1637">
                  <c:v>0.45472221666666668</c:v>
                </c:pt>
                <c:pt idx="1638">
                  <c:v>0.45499999444444444</c:v>
                </c:pt>
                <c:pt idx="1639">
                  <c:v>0.45527777222222221</c:v>
                </c:pt>
                <c:pt idx="1640">
                  <c:v>0.45555555000000003</c:v>
                </c:pt>
                <c:pt idx="1641">
                  <c:v>0.4558333277777778</c:v>
                </c:pt>
                <c:pt idx="1642">
                  <c:v>0.45611110555555556</c:v>
                </c:pt>
                <c:pt idx="1643">
                  <c:v>0.45638888333333333</c:v>
                </c:pt>
                <c:pt idx="1644">
                  <c:v>0.45666666111111115</c:v>
                </c:pt>
                <c:pt idx="1645">
                  <c:v>0.45694443888888892</c:v>
                </c:pt>
                <c:pt idx="1646">
                  <c:v>0.45722221666666668</c:v>
                </c:pt>
                <c:pt idx="1647">
                  <c:v>0.45749999444444445</c:v>
                </c:pt>
                <c:pt idx="1648">
                  <c:v>0.45777777222222221</c:v>
                </c:pt>
                <c:pt idx="1649">
                  <c:v>0.45805555000000003</c:v>
                </c:pt>
                <c:pt idx="1650">
                  <c:v>0.4583333277777778</c:v>
                </c:pt>
                <c:pt idx="1651">
                  <c:v>0.45861110555555556</c:v>
                </c:pt>
                <c:pt idx="1652">
                  <c:v>0.45888888333333333</c:v>
                </c:pt>
                <c:pt idx="1653">
                  <c:v>0.45916666111111115</c:v>
                </c:pt>
                <c:pt idx="1654">
                  <c:v>0.45944443888888892</c:v>
                </c:pt>
                <c:pt idx="1655">
                  <c:v>0.45972221666666668</c:v>
                </c:pt>
                <c:pt idx="1656">
                  <c:v>0.45999999444444445</c:v>
                </c:pt>
                <c:pt idx="1657">
                  <c:v>0.46027777222222221</c:v>
                </c:pt>
                <c:pt idx="1658">
                  <c:v>0.46055555000000004</c:v>
                </c:pt>
                <c:pt idx="1659">
                  <c:v>0.4608333277777778</c:v>
                </c:pt>
                <c:pt idx="1660">
                  <c:v>0.46111110555555557</c:v>
                </c:pt>
                <c:pt idx="1661">
                  <c:v>0.46138888333333333</c:v>
                </c:pt>
                <c:pt idx="1662">
                  <c:v>0.4616666611111111</c:v>
                </c:pt>
                <c:pt idx="1663">
                  <c:v>0.46194443888888892</c:v>
                </c:pt>
                <c:pt idx="1664">
                  <c:v>0.46222221666666669</c:v>
                </c:pt>
                <c:pt idx="1665">
                  <c:v>0.46249999444444445</c:v>
                </c:pt>
                <c:pt idx="1666">
                  <c:v>0.46277777222222222</c:v>
                </c:pt>
                <c:pt idx="1667">
                  <c:v>0.46305555000000004</c:v>
                </c:pt>
                <c:pt idx="1668">
                  <c:v>0.4633333277777778</c:v>
                </c:pt>
                <c:pt idx="1669">
                  <c:v>0.46361110555555557</c:v>
                </c:pt>
                <c:pt idx="1670">
                  <c:v>0.46388888333333334</c:v>
                </c:pt>
                <c:pt idx="1671">
                  <c:v>0.4641666611111111</c:v>
                </c:pt>
                <c:pt idx="1672">
                  <c:v>0.46444443888888892</c:v>
                </c:pt>
                <c:pt idx="1673">
                  <c:v>0.46472221666666669</c:v>
                </c:pt>
                <c:pt idx="1674">
                  <c:v>0.46499999444444445</c:v>
                </c:pt>
                <c:pt idx="1675">
                  <c:v>0.46527777222222222</c:v>
                </c:pt>
                <c:pt idx="1676">
                  <c:v>0.46555555000000004</c:v>
                </c:pt>
                <c:pt idx="1677">
                  <c:v>0.46583332777777781</c:v>
                </c:pt>
                <c:pt idx="1678">
                  <c:v>0.46611110555555557</c:v>
                </c:pt>
                <c:pt idx="1679">
                  <c:v>0.46638888333333334</c:v>
                </c:pt>
                <c:pt idx="1680">
                  <c:v>0.4666666611111111</c:v>
                </c:pt>
                <c:pt idx="1681">
                  <c:v>0.46694443888888892</c:v>
                </c:pt>
                <c:pt idx="1682">
                  <c:v>0.46722221666666669</c:v>
                </c:pt>
                <c:pt idx="1683">
                  <c:v>0.46749999444444446</c:v>
                </c:pt>
                <c:pt idx="1684">
                  <c:v>0.46777777222222222</c:v>
                </c:pt>
                <c:pt idx="1685">
                  <c:v>0.46805554999999999</c:v>
                </c:pt>
                <c:pt idx="1686">
                  <c:v>0.46833332777777781</c:v>
                </c:pt>
                <c:pt idx="1687">
                  <c:v>0.46861110555555557</c:v>
                </c:pt>
                <c:pt idx="1688">
                  <c:v>0.46888888333333334</c:v>
                </c:pt>
                <c:pt idx="1689">
                  <c:v>0.46916666111111111</c:v>
                </c:pt>
                <c:pt idx="1690">
                  <c:v>0.46944443888888893</c:v>
                </c:pt>
                <c:pt idx="1691">
                  <c:v>0.46972221666666669</c:v>
                </c:pt>
                <c:pt idx="1692">
                  <c:v>0.46999999444444446</c:v>
                </c:pt>
                <c:pt idx="1693">
                  <c:v>0.47027777222222222</c:v>
                </c:pt>
                <c:pt idx="1694">
                  <c:v>0.47055554999999999</c:v>
                </c:pt>
                <c:pt idx="1695">
                  <c:v>0.47083332777777781</c:v>
                </c:pt>
                <c:pt idx="1696">
                  <c:v>0.47111110555555558</c:v>
                </c:pt>
                <c:pt idx="1697">
                  <c:v>0.47138888333333334</c:v>
                </c:pt>
                <c:pt idx="1698">
                  <c:v>0.47166666111111111</c:v>
                </c:pt>
                <c:pt idx="1699">
                  <c:v>0.47194443888888893</c:v>
                </c:pt>
                <c:pt idx="1700">
                  <c:v>0.47222221666666669</c:v>
                </c:pt>
                <c:pt idx="1701">
                  <c:v>0.47249999444444446</c:v>
                </c:pt>
                <c:pt idx="1702">
                  <c:v>0.47277777222222223</c:v>
                </c:pt>
                <c:pt idx="1703">
                  <c:v>0.47305554999999999</c:v>
                </c:pt>
                <c:pt idx="1704">
                  <c:v>0.47333332777777781</c:v>
                </c:pt>
                <c:pt idx="1705">
                  <c:v>0.47361110555555558</c:v>
                </c:pt>
                <c:pt idx="1706">
                  <c:v>0.47388888333333334</c:v>
                </c:pt>
                <c:pt idx="1707">
                  <c:v>0.47416666111111111</c:v>
                </c:pt>
                <c:pt idx="1708">
                  <c:v>0.47444443888888888</c:v>
                </c:pt>
                <c:pt idx="1709">
                  <c:v>0.4747222166666667</c:v>
                </c:pt>
                <c:pt idx="1710">
                  <c:v>0.47499999444444446</c:v>
                </c:pt>
                <c:pt idx="1711">
                  <c:v>0.47527777222222223</c:v>
                </c:pt>
                <c:pt idx="1712">
                  <c:v>0.47555554999999999</c:v>
                </c:pt>
                <c:pt idx="1713">
                  <c:v>0.47583332777777781</c:v>
                </c:pt>
                <c:pt idx="1714">
                  <c:v>0.47611110555555558</c:v>
                </c:pt>
                <c:pt idx="1715">
                  <c:v>0.47638888333333335</c:v>
                </c:pt>
                <c:pt idx="1716">
                  <c:v>0.47666666111111111</c:v>
                </c:pt>
                <c:pt idx="1717">
                  <c:v>0.47694443888888888</c:v>
                </c:pt>
                <c:pt idx="1718">
                  <c:v>0.4772222166666667</c:v>
                </c:pt>
                <c:pt idx="1719">
                  <c:v>0.47749999444444446</c:v>
                </c:pt>
                <c:pt idx="1720">
                  <c:v>0.47777777222222223</c:v>
                </c:pt>
                <c:pt idx="1721">
                  <c:v>0.47805555</c:v>
                </c:pt>
                <c:pt idx="1722">
                  <c:v>0.47833332777777782</c:v>
                </c:pt>
                <c:pt idx="1723">
                  <c:v>0.47861110555555558</c:v>
                </c:pt>
                <c:pt idx="1724">
                  <c:v>0.47888888333333335</c:v>
                </c:pt>
                <c:pt idx="1725">
                  <c:v>0.47916666111111111</c:v>
                </c:pt>
                <c:pt idx="1726">
                  <c:v>0.47944443888888888</c:v>
                </c:pt>
                <c:pt idx="1727">
                  <c:v>0.4797222166666667</c:v>
                </c:pt>
                <c:pt idx="1728">
                  <c:v>0.47999999444444447</c:v>
                </c:pt>
                <c:pt idx="1729">
                  <c:v>0.48027777222222223</c:v>
                </c:pt>
                <c:pt idx="1730">
                  <c:v>0.48055555</c:v>
                </c:pt>
                <c:pt idx="1731">
                  <c:v>0.48083332777777782</c:v>
                </c:pt>
                <c:pt idx="1732">
                  <c:v>0.48111110555555558</c:v>
                </c:pt>
                <c:pt idx="1733">
                  <c:v>0.48138888333333335</c:v>
                </c:pt>
                <c:pt idx="1734">
                  <c:v>0.48166666111111112</c:v>
                </c:pt>
                <c:pt idx="1735">
                  <c:v>0.48194443888888888</c:v>
                </c:pt>
                <c:pt idx="1736">
                  <c:v>0.4822222166666667</c:v>
                </c:pt>
                <c:pt idx="1737">
                  <c:v>0.48249999444444447</c:v>
                </c:pt>
                <c:pt idx="1738">
                  <c:v>0.48277777222222223</c:v>
                </c:pt>
                <c:pt idx="1739">
                  <c:v>0.48305555</c:v>
                </c:pt>
                <c:pt idx="1740">
                  <c:v>0.48333332777777777</c:v>
                </c:pt>
                <c:pt idx="1741">
                  <c:v>0.48361110555555559</c:v>
                </c:pt>
                <c:pt idx="1742">
                  <c:v>0.48388888333333335</c:v>
                </c:pt>
                <c:pt idx="1743">
                  <c:v>0.48416666111111112</c:v>
                </c:pt>
                <c:pt idx="1744">
                  <c:v>0.48444443888888888</c:v>
                </c:pt>
                <c:pt idx="1745">
                  <c:v>0.48472221666666671</c:v>
                </c:pt>
                <c:pt idx="1746">
                  <c:v>0.48499999444444447</c:v>
                </c:pt>
                <c:pt idx="1747">
                  <c:v>0.48527777222222224</c:v>
                </c:pt>
                <c:pt idx="1748">
                  <c:v>0.48555555</c:v>
                </c:pt>
                <c:pt idx="1749">
                  <c:v>0.48583332777777777</c:v>
                </c:pt>
                <c:pt idx="1750">
                  <c:v>0.48611110555555559</c:v>
                </c:pt>
                <c:pt idx="1751">
                  <c:v>0.48638888333333336</c:v>
                </c:pt>
                <c:pt idx="1752">
                  <c:v>0.48666666111111112</c:v>
                </c:pt>
                <c:pt idx="1753">
                  <c:v>0.48694443888888889</c:v>
                </c:pt>
                <c:pt idx="1754">
                  <c:v>0.48722221666666671</c:v>
                </c:pt>
                <c:pt idx="1755">
                  <c:v>0.48749999444444447</c:v>
                </c:pt>
                <c:pt idx="1756">
                  <c:v>0.48777777222222224</c:v>
                </c:pt>
                <c:pt idx="1757">
                  <c:v>0.48805555</c:v>
                </c:pt>
                <c:pt idx="1758">
                  <c:v>0.48833332777777777</c:v>
                </c:pt>
                <c:pt idx="1759">
                  <c:v>0.48861110555555559</c:v>
                </c:pt>
                <c:pt idx="1760">
                  <c:v>0.48888888333333336</c:v>
                </c:pt>
                <c:pt idx="1761">
                  <c:v>0.48916666111111112</c:v>
                </c:pt>
                <c:pt idx="1762">
                  <c:v>0.48944443888888889</c:v>
                </c:pt>
                <c:pt idx="1763">
                  <c:v>0.48972221666666665</c:v>
                </c:pt>
                <c:pt idx="1764">
                  <c:v>0.48999999444444448</c:v>
                </c:pt>
                <c:pt idx="1765">
                  <c:v>0.49027777222222224</c:v>
                </c:pt>
                <c:pt idx="1766">
                  <c:v>0.49055555000000001</c:v>
                </c:pt>
                <c:pt idx="1767">
                  <c:v>0.49083332777777777</c:v>
                </c:pt>
                <c:pt idx="1768">
                  <c:v>0.49111110555555559</c:v>
                </c:pt>
                <c:pt idx="1769">
                  <c:v>0.49138888333333336</c:v>
                </c:pt>
                <c:pt idx="1770">
                  <c:v>0.49166666111111113</c:v>
                </c:pt>
                <c:pt idx="1771">
                  <c:v>0.49194443888888889</c:v>
                </c:pt>
                <c:pt idx="1772">
                  <c:v>0.49222221666666666</c:v>
                </c:pt>
                <c:pt idx="1773">
                  <c:v>0.49249999444444448</c:v>
                </c:pt>
                <c:pt idx="1774">
                  <c:v>0.49277777222222224</c:v>
                </c:pt>
                <c:pt idx="1775">
                  <c:v>0.49305555000000001</c:v>
                </c:pt>
                <c:pt idx="1776">
                  <c:v>0.49333332777777777</c:v>
                </c:pt>
                <c:pt idx="1777">
                  <c:v>0.4936111055555556</c:v>
                </c:pt>
                <c:pt idx="1778">
                  <c:v>0.49388888333333336</c:v>
                </c:pt>
                <c:pt idx="1779">
                  <c:v>0.49416666111111113</c:v>
                </c:pt>
                <c:pt idx="1780">
                  <c:v>0.49444443888888889</c:v>
                </c:pt>
                <c:pt idx="1781">
                  <c:v>0.49472221666666666</c:v>
                </c:pt>
                <c:pt idx="1782">
                  <c:v>0.49499999444444448</c:v>
                </c:pt>
                <c:pt idx="1783">
                  <c:v>0.49527777222222225</c:v>
                </c:pt>
                <c:pt idx="1784">
                  <c:v>0.49555555000000001</c:v>
                </c:pt>
                <c:pt idx="1785">
                  <c:v>0.49583332777777778</c:v>
                </c:pt>
                <c:pt idx="1786">
                  <c:v>0.49611110555555554</c:v>
                </c:pt>
                <c:pt idx="1787">
                  <c:v>0.49638888333333336</c:v>
                </c:pt>
                <c:pt idx="1788">
                  <c:v>0.49666666111111113</c:v>
                </c:pt>
                <c:pt idx="1789">
                  <c:v>0.4969444388888889</c:v>
                </c:pt>
                <c:pt idx="1790">
                  <c:v>0.49722221666666666</c:v>
                </c:pt>
                <c:pt idx="1791">
                  <c:v>0.49749999444444448</c:v>
                </c:pt>
                <c:pt idx="1792">
                  <c:v>0.49777777222222225</c:v>
                </c:pt>
                <c:pt idx="1793">
                  <c:v>0.49805555000000001</c:v>
                </c:pt>
                <c:pt idx="1794">
                  <c:v>0.49833332777777778</c:v>
                </c:pt>
                <c:pt idx="1795">
                  <c:v>0.49861110555555554</c:v>
                </c:pt>
                <c:pt idx="1796">
                  <c:v>0.49888888333333337</c:v>
                </c:pt>
                <c:pt idx="1797">
                  <c:v>0.49916666111111113</c:v>
                </c:pt>
                <c:pt idx="1798">
                  <c:v>0.4994444388888889</c:v>
                </c:pt>
                <c:pt idx="1799">
                  <c:v>0.49972221666666666</c:v>
                </c:pt>
                <c:pt idx="1800">
                  <c:v>0.49999999444444448</c:v>
                </c:pt>
                <c:pt idx="1801">
                  <c:v>0.50027777222222225</c:v>
                </c:pt>
                <c:pt idx="1802">
                  <c:v>0.50055554999999996</c:v>
                </c:pt>
                <c:pt idx="1803">
                  <c:v>0.50083332777777778</c:v>
                </c:pt>
                <c:pt idx="1804">
                  <c:v>0.5011111055555556</c:v>
                </c:pt>
                <c:pt idx="1805">
                  <c:v>0.50138888333333331</c:v>
                </c:pt>
                <c:pt idx="1806">
                  <c:v>0.50166666111111113</c:v>
                </c:pt>
                <c:pt idx="1807">
                  <c:v>0.50194443888888896</c:v>
                </c:pt>
                <c:pt idx="1808">
                  <c:v>0.50222221666666667</c:v>
                </c:pt>
                <c:pt idx="1809">
                  <c:v>0.50249999444444449</c:v>
                </c:pt>
                <c:pt idx="1810">
                  <c:v>0.5027777722222222</c:v>
                </c:pt>
                <c:pt idx="1811">
                  <c:v>0.50305555000000002</c:v>
                </c:pt>
                <c:pt idx="1812">
                  <c:v>0.50333332777777784</c:v>
                </c:pt>
                <c:pt idx="1813">
                  <c:v>0.50361110555555555</c:v>
                </c:pt>
                <c:pt idx="1814">
                  <c:v>0.50388888333333337</c:v>
                </c:pt>
                <c:pt idx="1815">
                  <c:v>0.50416666111111108</c:v>
                </c:pt>
                <c:pt idx="1816">
                  <c:v>0.5044444388888889</c:v>
                </c:pt>
                <c:pt idx="1817">
                  <c:v>0.50472221666666672</c:v>
                </c:pt>
                <c:pt idx="1818">
                  <c:v>0.50499999444444443</c:v>
                </c:pt>
                <c:pt idx="1819">
                  <c:v>0.50527777222222225</c:v>
                </c:pt>
                <c:pt idx="1820">
                  <c:v>0.50555554999999996</c:v>
                </c:pt>
                <c:pt idx="1821">
                  <c:v>0.50583332777777779</c:v>
                </c:pt>
                <c:pt idx="1822">
                  <c:v>0.50611110555555561</c:v>
                </c:pt>
                <c:pt idx="1823">
                  <c:v>0.50638888333333332</c:v>
                </c:pt>
                <c:pt idx="1824">
                  <c:v>0.50666666111111114</c:v>
                </c:pt>
                <c:pt idx="1825">
                  <c:v>0.50694443888888885</c:v>
                </c:pt>
                <c:pt idx="1826">
                  <c:v>0.50722221666666667</c:v>
                </c:pt>
                <c:pt idx="1827">
                  <c:v>0.50749999444444449</c:v>
                </c:pt>
                <c:pt idx="1828">
                  <c:v>0.5077777722222222</c:v>
                </c:pt>
                <c:pt idx="1829">
                  <c:v>0.50805555000000002</c:v>
                </c:pt>
                <c:pt idx="1830">
                  <c:v>0.50833332777777784</c:v>
                </c:pt>
                <c:pt idx="1831">
                  <c:v>0.50861110555555555</c:v>
                </c:pt>
                <c:pt idx="1832">
                  <c:v>0.50888888333333337</c:v>
                </c:pt>
                <c:pt idx="1833">
                  <c:v>0.50916666111111109</c:v>
                </c:pt>
                <c:pt idx="1834">
                  <c:v>0.50944443888888891</c:v>
                </c:pt>
                <c:pt idx="1835">
                  <c:v>0.50972221666666673</c:v>
                </c:pt>
                <c:pt idx="1836">
                  <c:v>0.50999999444444444</c:v>
                </c:pt>
                <c:pt idx="1837">
                  <c:v>0.51027777222222226</c:v>
                </c:pt>
                <c:pt idx="1838">
                  <c:v>0.51055554999999997</c:v>
                </c:pt>
                <c:pt idx="1839">
                  <c:v>0.51083332777777779</c:v>
                </c:pt>
                <c:pt idx="1840">
                  <c:v>0.51111110555555561</c:v>
                </c:pt>
                <c:pt idx="1841">
                  <c:v>0.51138888333333332</c:v>
                </c:pt>
                <c:pt idx="1842">
                  <c:v>0.51166666111111114</c:v>
                </c:pt>
                <c:pt idx="1843">
                  <c:v>0.51194443888888885</c:v>
                </c:pt>
                <c:pt idx="1844">
                  <c:v>0.51222221666666667</c:v>
                </c:pt>
                <c:pt idx="1845">
                  <c:v>0.5124999944444445</c:v>
                </c:pt>
                <c:pt idx="1846">
                  <c:v>0.51277777222222221</c:v>
                </c:pt>
                <c:pt idx="1847">
                  <c:v>0.51305555000000003</c:v>
                </c:pt>
                <c:pt idx="1848">
                  <c:v>0.51333332777777774</c:v>
                </c:pt>
                <c:pt idx="1849">
                  <c:v>0.51361110555555556</c:v>
                </c:pt>
                <c:pt idx="1850">
                  <c:v>0.51388888333333338</c:v>
                </c:pt>
                <c:pt idx="1851">
                  <c:v>0.51416666111111109</c:v>
                </c:pt>
                <c:pt idx="1852">
                  <c:v>0.51444443888888891</c:v>
                </c:pt>
                <c:pt idx="1853">
                  <c:v>0.51472221666666673</c:v>
                </c:pt>
                <c:pt idx="1854">
                  <c:v>0.51499999444444444</c:v>
                </c:pt>
                <c:pt idx="1855">
                  <c:v>0.51527777222222226</c:v>
                </c:pt>
                <c:pt idx="1856">
                  <c:v>0.51555554999999997</c:v>
                </c:pt>
                <c:pt idx="1857">
                  <c:v>0.51583332777777779</c:v>
                </c:pt>
                <c:pt idx="1858">
                  <c:v>0.51611110555555562</c:v>
                </c:pt>
                <c:pt idx="1859">
                  <c:v>0.51638888333333333</c:v>
                </c:pt>
                <c:pt idx="1860">
                  <c:v>0.51666666111111115</c:v>
                </c:pt>
                <c:pt idx="1861">
                  <c:v>0.51694443888888886</c:v>
                </c:pt>
                <c:pt idx="1862">
                  <c:v>0.51722221666666668</c:v>
                </c:pt>
                <c:pt idx="1863">
                  <c:v>0.5174999944444445</c:v>
                </c:pt>
                <c:pt idx="1864">
                  <c:v>0.51777777222222221</c:v>
                </c:pt>
                <c:pt idx="1865">
                  <c:v>0.51805555000000003</c:v>
                </c:pt>
                <c:pt idx="1866">
                  <c:v>0.51833332777777774</c:v>
                </c:pt>
                <c:pt idx="1867">
                  <c:v>0.51861110555555556</c:v>
                </c:pt>
                <c:pt idx="1868">
                  <c:v>0.51888888333333338</c:v>
                </c:pt>
                <c:pt idx="1869">
                  <c:v>0.51916666111111109</c:v>
                </c:pt>
                <c:pt idx="1870">
                  <c:v>0.51944443888888892</c:v>
                </c:pt>
                <c:pt idx="1871">
                  <c:v>0.51972221666666663</c:v>
                </c:pt>
                <c:pt idx="1872">
                  <c:v>0.51999999444444445</c:v>
                </c:pt>
                <c:pt idx="1873">
                  <c:v>0.52027777222222227</c:v>
                </c:pt>
                <c:pt idx="1874">
                  <c:v>0.52055554999999998</c:v>
                </c:pt>
                <c:pt idx="1875">
                  <c:v>0.5208333277777778</c:v>
                </c:pt>
                <c:pt idx="1876">
                  <c:v>0.52111110555555562</c:v>
                </c:pt>
                <c:pt idx="1877">
                  <c:v>0.52138888333333333</c:v>
                </c:pt>
                <c:pt idx="1878">
                  <c:v>0.52166666111111115</c:v>
                </c:pt>
                <c:pt idx="1879">
                  <c:v>0.52194443888888886</c:v>
                </c:pt>
                <c:pt idx="1880">
                  <c:v>0.52222221666666668</c:v>
                </c:pt>
                <c:pt idx="1881">
                  <c:v>0.5224999944444445</c:v>
                </c:pt>
                <c:pt idx="1882">
                  <c:v>0.52277777222222221</c:v>
                </c:pt>
                <c:pt idx="1883">
                  <c:v>0.52305555000000004</c:v>
                </c:pt>
                <c:pt idx="1884">
                  <c:v>0.52333332777777775</c:v>
                </c:pt>
                <c:pt idx="1885">
                  <c:v>0.52361110555555557</c:v>
                </c:pt>
                <c:pt idx="1886">
                  <c:v>0.52388888333333339</c:v>
                </c:pt>
                <c:pt idx="1887">
                  <c:v>0.5241666611111111</c:v>
                </c:pt>
                <c:pt idx="1888">
                  <c:v>0.52444443888888892</c:v>
                </c:pt>
                <c:pt idx="1889">
                  <c:v>0.52472221666666663</c:v>
                </c:pt>
                <c:pt idx="1890">
                  <c:v>0.52499999444444445</c:v>
                </c:pt>
                <c:pt idx="1891">
                  <c:v>0.52527777222222227</c:v>
                </c:pt>
                <c:pt idx="1892">
                  <c:v>0.52555554999999998</c:v>
                </c:pt>
                <c:pt idx="1893">
                  <c:v>0.5258333277777778</c:v>
                </c:pt>
                <c:pt idx="1894">
                  <c:v>0.52611110555555562</c:v>
                </c:pt>
                <c:pt idx="1895">
                  <c:v>0.52638888333333334</c:v>
                </c:pt>
                <c:pt idx="1896">
                  <c:v>0.52666666111111116</c:v>
                </c:pt>
                <c:pt idx="1897">
                  <c:v>0.52694443888888887</c:v>
                </c:pt>
                <c:pt idx="1898">
                  <c:v>0.52722221666666669</c:v>
                </c:pt>
                <c:pt idx="1899">
                  <c:v>0.52749999444444451</c:v>
                </c:pt>
                <c:pt idx="1900">
                  <c:v>0.52777777222222222</c:v>
                </c:pt>
                <c:pt idx="1901">
                  <c:v>0.52805555000000004</c:v>
                </c:pt>
                <c:pt idx="1902">
                  <c:v>0.52833332777777775</c:v>
                </c:pt>
                <c:pt idx="1903">
                  <c:v>0.52861110555555557</c:v>
                </c:pt>
                <c:pt idx="1904">
                  <c:v>0.52888888333333339</c:v>
                </c:pt>
                <c:pt idx="1905">
                  <c:v>0.5291666611111111</c:v>
                </c:pt>
                <c:pt idx="1906">
                  <c:v>0.52944443888888892</c:v>
                </c:pt>
                <c:pt idx="1907">
                  <c:v>0.52972221666666663</c:v>
                </c:pt>
                <c:pt idx="1908">
                  <c:v>0.52999999444444446</c:v>
                </c:pt>
                <c:pt idx="1909">
                  <c:v>0.53027777222222228</c:v>
                </c:pt>
                <c:pt idx="1910">
                  <c:v>0.53055554999999999</c:v>
                </c:pt>
                <c:pt idx="1911">
                  <c:v>0.53083332777777781</c:v>
                </c:pt>
                <c:pt idx="1912">
                  <c:v>0.53111110555555552</c:v>
                </c:pt>
                <c:pt idx="1913">
                  <c:v>0.53138888333333334</c:v>
                </c:pt>
                <c:pt idx="1914">
                  <c:v>0.53166666111111116</c:v>
                </c:pt>
                <c:pt idx="1915">
                  <c:v>0.53194443888888887</c:v>
                </c:pt>
                <c:pt idx="1916">
                  <c:v>0.53222221666666669</c:v>
                </c:pt>
                <c:pt idx="1917">
                  <c:v>0.53249999444444451</c:v>
                </c:pt>
                <c:pt idx="1918">
                  <c:v>0.53277777222222222</c:v>
                </c:pt>
                <c:pt idx="1919">
                  <c:v>0.53305555000000004</c:v>
                </c:pt>
                <c:pt idx="1920">
                  <c:v>0.53333332777777775</c:v>
                </c:pt>
                <c:pt idx="1921">
                  <c:v>0.53361110555555558</c:v>
                </c:pt>
                <c:pt idx="1922">
                  <c:v>0.5338888833333334</c:v>
                </c:pt>
                <c:pt idx="1923">
                  <c:v>0.53416666111111111</c:v>
                </c:pt>
                <c:pt idx="1924">
                  <c:v>0.53444443888888893</c:v>
                </c:pt>
                <c:pt idx="1925">
                  <c:v>0.53472221666666664</c:v>
                </c:pt>
                <c:pt idx="1926">
                  <c:v>0.53499999444444446</c:v>
                </c:pt>
                <c:pt idx="1927">
                  <c:v>0.53527777222222228</c:v>
                </c:pt>
                <c:pt idx="1928">
                  <c:v>0.53555554999999999</c:v>
                </c:pt>
                <c:pt idx="1929">
                  <c:v>0.53583332777777781</c:v>
                </c:pt>
                <c:pt idx="1930">
                  <c:v>0.53611110555555552</c:v>
                </c:pt>
                <c:pt idx="1931">
                  <c:v>0.53638888333333334</c:v>
                </c:pt>
                <c:pt idx="1932">
                  <c:v>0.53666666111111117</c:v>
                </c:pt>
                <c:pt idx="1933">
                  <c:v>0.53694443888888888</c:v>
                </c:pt>
                <c:pt idx="1934">
                  <c:v>0.5372222166666667</c:v>
                </c:pt>
                <c:pt idx="1935">
                  <c:v>0.53749999444444441</c:v>
                </c:pt>
                <c:pt idx="1936">
                  <c:v>0.53777777222222223</c:v>
                </c:pt>
                <c:pt idx="1937">
                  <c:v>0.53805555000000005</c:v>
                </c:pt>
                <c:pt idx="1938">
                  <c:v>0.53833332777777776</c:v>
                </c:pt>
                <c:pt idx="1939">
                  <c:v>0.53861110555555558</c:v>
                </c:pt>
                <c:pt idx="1940">
                  <c:v>0.5388888833333334</c:v>
                </c:pt>
                <c:pt idx="1941">
                  <c:v>0.53916666111111111</c:v>
                </c:pt>
                <c:pt idx="1942">
                  <c:v>0.53944443888888893</c:v>
                </c:pt>
                <c:pt idx="1943">
                  <c:v>0.53972221666666664</c:v>
                </c:pt>
                <c:pt idx="1944">
                  <c:v>0.53999999444444446</c:v>
                </c:pt>
                <c:pt idx="1945">
                  <c:v>0.54027777222222229</c:v>
                </c:pt>
                <c:pt idx="1946">
                  <c:v>0.54055555</c:v>
                </c:pt>
                <c:pt idx="1947">
                  <c:v>0.54083332777777782</c:v>
                </c:pt>
                <c:pt idx="1948">
                  <c:v>0.54111110555555553</c:v>
                </c:pt>
                <c:pt idx="1949">
                  <c:v>0.54138888333333335</c:v>
                </c:pt>
                <c:pt idx="1950">
                  <c:v>0.54166666111111117</c:v>
                </c:pt>
                <c:pt idx="1951">
                  <c:v>0.54194443888888888</c:v>
                </c:pt>
                <c:pt idx="1952">
                  <c:v>0.5422222166666667</c:v>
                </c:pt>
                <c:pt idx="1953">
                  <c:v>0.54249999444444441</c:v>
                </c:pt>
                <c:pt idx="1954">
                  <c:v>0.54277777222222223</c:v>
                </c:pt>
                <c:pt idx="1955">
                  <c:v>0.54305555000000005</c:v>
                </c:pt>
                <c:pt idx="1956">
                  <c:v>0.54333332777777776</c:v>
                </c:pt>
                <c:pt idx="1957">
                  <c:v>0.54361110555555558</c:v>
                </c:pt>
                <c:pt idx="1958">
                  <c:v>0.5438888833333333</c:v>
                </c:pt>
                <c:pt idx="1959">
                  <c:v>0.54416666111111112</c:v>
                </c:pt>
                <c:pt idx="1960">
                  <c:v>0.54444443888888894</c:v>
                </c:pt>
                <c:pt idx="1961">
                  <c:v>0.54472221666666665</c:v>
                </c:pt>
                <c:pt idx="1962">
                  <c:v>0.54499999444444447</c:v>
                </c:pt>
                <c:pt idx="1963">
                  <c:v>0.54527777222222229</c:v>
                </c:pt>
                <c:pt idx="1964">
                  <c:v>0.54555555</c:v>
                </c:pt>
                <c:pt idx="1965">
                  <c:v>0.54583332777777782</c:v>
                </c:pt>
                <c:pt idx="1966">
                  <c:v>0.54611110555555553</c:v>
                </c:pt>
                <c:pt idx="1967">
                  <c:v>0.54638888333333335</c:v>
                </c:pt>
                <c:pt idx="1968">
                  <c:v>0.54666666111111117</c:v>
                </c:pt>
                <c:pt idx="1969">
                  <c:v>0.54694443888888888</c:v>
                </c:pt>
                <c:pt idx="1970">
                  <c:v>0.54722221666666671</c:v>
                </c:pt>
                <c:pt idx="1971">
                  <c:v>0.54749999444444442</c:v>
                </c:pt>
                <c:pt idx="1972">
                  <c:v>0.54777777222222224</c:v>
                </c:pt>
                <c:pt idx="1973">
                  <c:v>0.54805555000000006</c:v>
                </c:pt>
                <c:pt idx="1974">
                  <c:v>0.54833332777777777</c:v>
                </c:pt>
                <c:pt idx="1975">
                  <c:v>0.54861110555555559</c:v>
                </c:pt>
                <c:pt idx="1976">
                  <c:v>0.5488888833333333</c:v>
                </c:pt>
                <c:pt idx="1977">
                  <c:v>0.54916666111111112</c:v>
                </c:pt>
                <c:pt idx="1978">
                  <c:v>0.54944443888888894</c:v>
                </c:pt>
                <c:pt idx="1979">
                  <c:v>0.54972221666666665</c:v>
                </c:pt>
                <c:pt idx="1980">
                  <c:v>0.54999999444444447</c:v>
                </c:pt>
                <c:pt idx="1981">
                  <c:v>0.55027777222222218</c:v>
                </c:pt>
                <c:pt idx="1982">
                  <c:v>0.55055555</c:v>
                </c:pt>
                <c:pt idx="1983">
                  <c:v>0.55083332777777783</c:v>
                </c:pt>
                <c:pt idx="1984">
                  <c:v>0.55111110555555554</c:v>
                </c:pt>
                <c:pt idx="1985">
                  <c:v>0.55138888333333336</c:v>
                </c:pt>
                <c:pt idx="1986">
                  <c:v>0.55166666111111118</c:v>
                </c:pt>
                <c:pt idx="1987">
                  <c:v>0.55194443888888889</c:v>
                </c:pt>
                <c:pt idx="1988">
                  <c:v>0.55222221666666671</c:v>
                </c:pt>
                <c:pt idx="1989">
                  <c:v>0.55249999444444442</c:v>
                </c:pt>
                <c:pt idx="1990">
                  <c:v>0.55277777222222224</c:v>
                </c:pt>
                <c:pt idx="1991">
                  <c:v>0.55305555000000006</c:v>
                </c:pt>
                <c:pt idx="1992">
                  <c:v>0.55333332777777777</c:v>
                </c:pt>
                <c:pt idx="1993">
                  <c:v>0.55361110555555559</c:v>
                </c:pt>
                <c:pt idx="1994">
                  <c:v>0.5538888833333333</c:v>
                </c:pt>
                <c:pt idx="1995">
                  <c:v>0.55416666111111113</c:v>
                </c:pt>
                <c:pt idx="1996">
                  <c:v>0.55444443888888895</c:v>
                </c:pt>
                <c:pt idx="1997">
                  <c:v>0.55472221666666666</c:v>
                </c:pt>
                <c:pt idx="1998">
                  <c:v>0.55499999444444448</c:v>
                </c:pt>
                <c:pt idx="1999">
                  <c:v>0.55527777222222219</c:v>
                </c:pt>
                <c:pt idx="2000">
                  <c:v>0.55555555000000001</c:v>
                </c:pt>
                <c:pt idx="2001">
                  <c:v>0.55583332777777783</c:v>
                </c:pt>
                <c:pt idx="2002">
                  <c:v>0.55611110555555554</c:v>
                </c:pt>
                <c:pt idx="2003">
                  <c:v>0.55638888333333336</c:v>
                </c:pt>
                <c:pt idx="2004">
                  <c:v>0.55666666111111107</c:v>
                </c:pt>
                <c:pt idx="2005">
                  <c:v>0.55694443888888889</c:v>
                </c:pt>
                <c:pt idx="2006">
                  <c:v>0.55722221666666671</c:v>
                </c:pt>
                <c:pt idx="2007">
                  <c:v>0.55749999444444442</c:v>
                </c:pt>
                <c:pt idx="2008">
                  <c:v>0.55777777222222225</c:v>
                </c:pt>
                <c:pt idx="2009">
                  <c:v>0.55805555000000007</c:v>
                </c:pt>
                <c:pt idx="2010">
                  <c:v>0.55833332777777778</c:v>
                </c:pt>
                <c:pt idx="2011">
                  <c:v>0.5586111055555556</c:v>
                </c:pt>
                <c:pt idx="2012">
                  <c:v>0.55888888333333331</c:v>
                </c:pt>
                <c:pt idx="2013">
                  <c:v>0.55916666111111113</c:v>
                </c:pt>
                <c:pt idx="2014">
                  <c:v>0.55944443888888895</c:v>
                </c:pt>
                <c:pt idx="2015">
                  <c:v>0.55972221666666666</c:v>
                </c:pt>
                <c:pt idx="2016">
                  <c:v>0.55999999444444448</c:v>
                </c:pt>
                <c:pt idx="2017">
                  <c:v>0.56027777222222219</c:v>
                </c:pt>
                <c:pt idx="2018">
                  <c:v>0.56055555000000001</c:v>
                </c:pt>
                <c:pt idx="2019">
                  <c:v>0.56083332777777783</c:v>
                </c:pt>
                <c:pt idx="2020">
                  <c:v>0.56111110555555554</c:v>
                </c:pt>
                <c:pt idx="2021">
                  <c:v>0.56138888333333337</c:v>
                </c:pt>
                <c:pt idx="2022">
                  <c:v>0.56166666111111108</c:v>
                </c:pt>
                <c:pt idx="2023">
                  <c:v>0.5619444388888889</c:v>
                </c:pt>
                <c:pt idx="2024">
                  <c:v>0.56222221666666672</c:v>
                </c:pt>
                <c:pt idx="2025">
                  <c:v>0.56249999444444443</c:v>
                </c:pt>
                <c:pt idx="2026">
                  <c:v>0.56277777222222225</c:v>
                </c:pt>
                <c:pt idx="2027">
                  <c:v>0.56305554999999996</c:v>
                </c:pt>
                <c:pt idx="2028">
                  <c:v>0.56333332777777778</c:v>
                </c:pt>
                <c:pt idx="2029">
                  <c:v>0.5636111055555556</c:v>
                </c:pt>
                <c:pt idx="2030">
                  <c:v>0.56388888333333331</c:v>
                </c:pt>
                <c:pt idx="2031">
                  <c:v>0.56416666111111113</c:v>
                </c:pt>
                <c:pt idx="2032">
                  <c:v>0.56444443888888896</c:v>
                </c:pt>
                <c:pt idx="2033">
                  <c:v>0.56472221666666667</c:v>
                </c:pt>
                <c:pt idx="2034">
                  <c:v>0.56499999444444449</c:v>
                </c:pt>
                <c:pt idx="2035">
                  <c:v>0.5652777722222222</c:v>
                </c:pt>
                <c:pt idx="2036">
                  <c:v>0.56555555000000002</c:v>
                </c:pt>
                <c:pt idx="2037">
                  <c:v>0.56583332777777784</c:v>
                </c:pt>
                <c:pt idx="2038">
                  <c:v>0.56611110555555555</c:v>
                </c:pt>
                <c:pt idx="2039">
                  <c:v>0.56638888333333337</c:v>
                </c:pt>
                <c:pt idx="2040">
                  <c:v>0.56666666111111108</c:v>
                </c:pt>
                <c:pt idx="2041">
                  <c:v>0.5669444388888889</c:v>
                </c:pt>
                <c:pt idx="2042">
                  <c:v>0.56722221666666672</c:v>
                </c:pt>
                <c:pt idx="2043">
                  <c:v>0.56749999444444443</c:v>
                </c:pt>
                <c:pt idx="2044">
                  <c:v>0.56777777222222225</c:v>
                </c:pt>
                <c:pt idx="2045">
                  <c:v>0.56805554999999996</c:v>
                </c:pt>
                <c:pt idx="2046">
                  <c:v>0.56833332777777779</c:v>
                </c:pt>
                <c:pt idx="2047">
                  <c:v>0.56861110555555561</c:v>
                </c:pt>
                <c:pt idx="2048">
                  <c:v>0.56888888333333332</c:v>
                </c:pt>
                <c:pt idx="2049">
                  <c:v>0.56916666111111114</c:v>
                </c:pt>
                <c:pt idx="2050">
                  <c:v>0.56944443888888885</c:v>
                </c:pt>
                <c:pt idx="2051">
                  <c:v>0.56972221666666667</c:v>
                </c:pt>
                <c:pt idx="2052">
                  <c:v>0.56999999444444449</c:v>
                </c:pt>
                <c:pt idx="2053">
                  <c:v>0.5702777722222222</c:v>
                </c:pt>
                <c:pt idx="2054">
                  <c:v>0.57055555000000002</c:v>
                </c:pt>
                <c:pt idx="2055">
                  <c:v>0.57083332777777784</c:v>
                </c:pt>
                <c:pt idx="2056">
                  <c:v>0.57111110555555555</c:v>
                </c:pt>
                <c:pt idx="2057">
                  <c:v>0.57138888333333337</c:v>
                </c:pt>
                <c:pt idx="2058">
                  <c:v>0.57166666111111109</c:v>
                </c:pt>
                <c:pt idx="2059">
                  <c:v>0.57194443888888891</c:v>
                </c:pt>
                <c:pt idx="2060">
                  <c:v>0.57222221666666673</c:v>
                </c:pt>
                <c:pt idx="2061">
                  <c:v>0.57249999444444444</c:v>
                </c:pt>
                <c:pt idx="2062">
                  <c:v>0.57277777222222226</c:v>
                </c:pt>
                <c:pt idx="2063">
                  <c:v>0.57305554999999997</c:v>
                </c:pt>
                <c:pt idx="2064">
                  <c:v>0.57333332777777779</c:v>
                </c:pt>
                <c:pt idx="2065">
                  <c:v>0.57361110555555561</c:v>
                </c:pt>
                <c:pt idx="2066">
                  <c:v>0.57388888333333332</c:v>
                </c:pt>
                <c:pt idx="2067">
                  <c:v>0.57416666111111114</c:v>
                </c:pt>
                <c:pt idx="2068">
                  <c:v>0.57444443888888885</c:v>
                </c:pt>
                <c:pt idx="2069">
                  <c:v>0.57472221666666667</c:v>
                </c:pt>
                <c:pt idx="2070">
                  <c:v>0.5749999944444445</c:v>
                </c:pt>
                <c:pt idx="2071">
                  <c:v>0.57527777222222221</c:v>
                </c:pt>
                <c:pt idx="2072">
                  <c:v>0.57555555000000003</c:v>
                </c:pt>
                <c:pt idx="2073">
                  <c:v>0.57583332777777774</c:v>
                </c:pt>
                <c:pt idx="2074">
                  <c:v>0.57611110555555556</c:v>
                </c:pt>
                <c:pt idx="2075">
                  <c:v>0.57638888333333338</c:v>
                </c:pt>
                <c:pt idx="2076">
                  <c:v>0.57666666111111109</c:v>
                </c:pt>
                <c:pt idx="2077">
                  <c:v>0.57694443888888891</c:v>
                </c:pt>
                <c:pt idx="2078">
                  <c:v>0.57722221666666673</c:v>
                </c:pt>
                <c:pt idx="2079">
                  <c:v>0.57749999444444444</c:v>
                </c:pt>
                <c:pt idx="2080">
                  <c:v>0.57777777222222226</c:v>
                </c:pt>
                <c:pt idx="2081">
                  <c:v>0.57805554999999997</c:v>
                </c:pt>
                <c:pt idx="2082">
                  <c:v>0.57833332777777779</c:v>
                </c:pt>
                <c:pt idx="2083">
                  <c:v>0.57861110555555562</c:v>
                </c:pt>
                <c:pt idx="2084">
                  <c:v>0.57888888333333333</c:v>
                </c:pt>
                <c:pt idx="2085">
                  <c:v>0.57916666111111115</c:v>
                </c:pt>
                <c:pt idx="2086">
                  <c:v>0.57944443888888886</c:v>
                </c:pt>
                <c:pt idx="2087">
                  <c:v>0.57972221666666668</c:v>
                </c:pt>
                <c:pt idx="2088">
                  <c:v>0.5799999944444445</c:v>
                </c:pt>
                <c:pt idx="2089">
                  <c:v>0.58027777222222221</c:v>
                </c:pt>
                <c:pt idx="2090">
                  <c:v>0.58055555000000003</c:v>
                </c:pt>
                <c:pt idx="2091">
                  <c:v>0.58083332777777774</c:v>
                </c:pt>
                <c:pt idx="2092">
                  <c:v>0.58111110555555556</c:v>
                </c:pt>
                <c:pt idx="2093">
                  <c:v>0.58138888333333338</c:v>
                </c:pt>
                <c:pt idx="2094">
                  <c:v>0.58166666111111109</c:v>
                </c:pt>
                <c:pt idx="2095">
                  <c:v>0.58194443888888892</c:v>
                </c:pt>
                <c:pt idx="2096">
                  <c:v>0.58222221666666663</c:v>
                </c:pt>
                <c:pt idx="2097">
                  <c:v>0.58249999444444445</c:v>
                </c:pt>
                <c:pt idx="2098">
                  <c:v>0.58277777222222227</c:v>
                </c:pt>
                <c:pt idx="2099">
                  <c:v>0.58305554999999998</c:v>
                </c:pt>
                <c:pt idx="2100">
                  <c:v>0.5833333277777778</c:v>
                </c:pt>
                <c:pt idx="2101">
                  <c:v>0.58361110555555562</c:v>
                </c:pt>
                <c:pt idx="2102">
                  <c:v>0.58388888333333333</c:v>
                </c:pt>
                <c:pt idx="2103">
                  <c:v>0.58416666111111115</c:v>
                </c:pt>
                <c:pt idx="2104">
                  <c:v>0.58444443888888886</c:v>
                </c:pt>
                <c:pt idx="2105">
                  <c:v>0.58472221666666668</c:v>
                </c:pt>
                <c:pt idx="2106">
                  <c:v>0.5849999944444445</c:v>
                </c:pt>
                <c:pt idx="2107">
                  <c:v>0.58527777222222221</c:v>
                </c:pt>
                <c:pt idx="2108">
                  <c:v>0.58555555000000004</c:v>
                </c:pt>
                <c:pt idx="2109">
                  <c:v>0.58583332777777775</c:v>
                </c:pt>
                <c:pt idx="2110">
                  <c:v>0.58611110555555557</c:v>
                </c:pt>
                <c:pt idx="2111">
                  <c:v>0.58638888333333339</c:v>
                </c:pt>
                <c:pt idx="2112">
                  <c:v>0.5866666611111111</c:v>
                </c:pt>
                <c:pt idx="2113">
                  <c:v>0.58694443888888892</c:v>
                </c:pt>
                <c:pt idx="2114">
                  <c:v>0.58722221666666663</c:v>
                </c:pt>
                <c:pt idx="2115">
                  <c:v>0.58749999444444445</c:v>
                </c:pt>
                <c:pt idx="2116">
                  <c:v>0.58777777222222227</c:v>
                </c:pt>
                <c:pt idx="2117">
                  <c:v>0.58805554999999998</c:v>
                </c:pt>
                <c:pt idx="2118">
                  <c:v>0.5883333277777778</c:v>
                </c:pt>
                <c:pt idx="2119">
                  <c:v>0.58861110555555562</c:v>
                </c:pt>
                <c:pt idx="2120">
                  <c:v>0.58888888333333334</c:v>
                </c:pt>
                <c:pt idx="2121">
                  <c:v>0.58916666111111116</c:v>
                </c:pt>
                <c:pt idx="2122">
                  <c:v>0.58944443888888887</c:v>
                </c:pt>
                <c:pt idx="2123">
                  <c:v>0.58972221666666669</c:v>
                </c:pt>
                <c:pt idx="2124">
                  <c:v>0.58999999444444451</c:v>
                </c:pt>
                <c:pt idx="2125">
                  <c:v>0.59027777222222222</c:v>
                </c:pt>
                <c:pt idx="2126">
                  <c:v>0.59055555000000004</c:v>
                </c:pt>
                <c:pt idx="2127">
                  <c:v>0.59083332777777775</c:v>
                </c:pt>
                <c:pt idx="2128">
                  <c:v>0.59111110555555557</c:v>
                </c:pt>
                <c:pt idx="2129">
                  <c:v>0.59138888333333339</c:v>
                </c:pt>
                <c:pt idx="2130">
                  <c:v>0.5916666611111111</c:v>
                </c:pt>
                <c:pt idx="2131">
                  <c:v>0.59194443888888892</c:v>
                </c:pt>
                <c:pt idx="2132">
                  <c:v>0.59222221666666663</c:v>
                </c:pt>
                <c:pt idx="2133">
                  <c:v>0.59249999444444446</c:v>
                </c:pt>
                <c:pt idx="2134">
                  <c:v>0.59277777222222228</c:v>
                </c:pt>
                <c:pt idx="2135">
                  <c:v>0.59305554999999999</c:v>
                </c:pt>
                <c:pt idx="2136">
                  <c:v>0.59333332777777781</c:v>
                </c:pt>
                <c:pt idx="2137">
                  <c:v>0.59361110555555552</c:v>
                </c:pt>
                <c:pt idx="2138">
                  <c:v>0.59388888333333334</c:v>
                </c:pt>
                <c:pt idx="2139">
                  <c:v>0.59416666111111116</c:v>
                </c:pt>
                <c:pt idx="2140">
                  <c:v>0.59444443888888887</c:v>
                </c:pt>
                <c:pt idx="2141">
                  <c:v>0.59472221666666669</c:v>
                </c:pt>
                <c:pt idx="2142">
                  <c:v>0.59499999444444451</c:v>
                </c:pt>
                <c:pt idx="2143">
                  <c:v>0.59527777222222222</c:v>
                </c:pt>
                <c:pt idx="2144">
                  <c:v>0.59555555000000004</c:v>
                </c:pt>
                <c:pt idx="2145">
                  <c:v>0.59583332777777775</c:v>
                </c:pt>
                <c:pt idx="2146">
                  <c:v>0.59611110555555558</c:v>
                </c:pt>
                <c:pt idx="2147">
                  <c:v>0.5963888833333334</c:v>
                </c:pt>
                <c:pt idx="2148">
                  <c:v>0.59666666111111111</c:v>
                </c:pt>
                <c:pt idx="2149">
                  <c:v>0.59694443888888893</c:v>
                </c:pt>
                <c:pt idx="2150">
                  <c:v>0.59722221666666664</c:v>
                </c:pt>
                <c:pt idx="2151">
                  <c:v>0.59749999444444446</c:v>
                </c:pt>
                <c:pt idx="2152">
                  <c:v>0.59777777222222228</c:v>
                </c:pt>
                <c:pt idx="2153">
                  <c:v>0.59805554999999999</c:v>
                </c:pt>
                <c:pt idx="2154">
                  <c:v>0.59833332777777781</c:v>
                </c:pt>
                <c:pt idx="2155">
                  <c:v>0.59861110555555552</c:v>
                </c:pt>
                <c:pt idx="2156">
                  <c:v>0.59888888333333334</c:v>
                </c:pt>
                <c:pt idx="2157">
                  <c:v>0.59916666111111117</c:v>
                </c:pt>
                <c:pt idx="2158">
                  <c:v>0.59944443888888888</c:v>
                </c:pt>
                <c:pt idx="2159">
                  <c:v>0.5997222166666667</c:v>
                </c:pt>
                <c:pt idx="2160">
                  <c:v>0.59999999444444441</c:v>
                </c:pt>
                <c:pt idx="2161">
                  <c:v>0.60027777222222223</c:v>
                </c:pt>
                <c:pt idx="2162">
                  <c:v>0.60055555000000005</c:v>
                </c:pt>
                <c:pt idx="2163">
                  <c:v>0.60083332777777776</c:v>
                </c:pt>
                <c:pt idx="2164">
                  <c:v>0.60111110555555558</c:v>
                </c:pt>
                <c:pt idx="2165">
                  <c:v>0.6013888833333334</c:v>
                </c:pt>
                <c:pt idx="2166">
                  <c:v>0.60166666111111111</c:v>
                </c:pt>
                <c:pt idx="2167">
                  <c:v>0.60194443888888893</c:v>
                </c:pt>
                <c:pt idx="2168">
                  <c:v>0.60222221666666664</c:v>
                </c:pt>
                <c:pt idx="2169">
                  <c:v>0.60249999444444446</c:v>
                </c:pt>
                <c:pt idx="2170">
                  <c:v>0.60277777222222229</c:v>
                </c:pt>
                <c:pt idx="2171">
                  <c:v>0.60305555</c:v>
                </c:pt>
                <c:pt idx="2172">
                  <c:v>0.60333332777777782</c:v>
                </c:pt>
                <c:pt idx="2173">
                  <c:v>0.60361110555555553</c:v>
                </c:pt>
                <c:pt idx="2174">
                  <c:v>0.60388888333333335</c:v>
                </c:pt>
                <c:pt idx="2175">
                  <c:v>0.60416666111111117</c:v>
                </c:pt>
                <c:pt idx="2176">
                  <c:v>0.60444443888888888</c:v>
                </c:pt>
                <c:pt idx="2177">
                  <c:v>0.6047222166666667</c:v>
                </c:pt>
                <c:pt idx="2178">
                  <c:v>0.60499999444444441</c:v>
                </c:pt>
                <c:pt idx="2179">
                  <c:v>0.60527777222222223</c:v>
                </c:pt>
                <c:pt idx="2180">
                  <c:v>0.60555555000000005</c:v>
                </c:pt>
                <c:pt idx="2181">
                  <c:v>0.60583332777777776</c:v>
                </c:pt>
                <c:pt idx="2182">
                  <c:v>0.60611110555555558</c:v>
                </c:pt>
                <c:pt idx="2183">
                  <c:v>0.6063888833333333</c:v>
                </c:pt>
                <c:pt idx="2184">
                  <c:v>0.60666666111111112</c:v>
                </c:pt>
                <c:pt idx="2185">
                  <c:v>0.60694443888888894</c:v>
                </c:pt>
                <c:pt idx="2186">
                  <c:v>0.60722221666666665</c:v>
                </c:pt>
                <c:pt idx="2187">
                  <c:v>0.60749999444444447</c:v>
                </c:pt>
                <c:pt idx="2188">
                  <c:v>0.60777777222222229</c:v>
                </c:pt>
                <c:pt idx="2189">
                  <c:v>0.60805555</c:v>
                </c:pt>
                <c:pt idx="2190">
                  <c:v>0.60833332777777782</c:v>
                </c:pt>
                <c:pt idx="2191">
                  <c:v>0.60861110555555553</c:v>
                </c:pt>
                <c:pt idx="2192">
                  <c:v>0.60888888333333335</c:v>
                </c:pt>
                <c:pt idx="2193">
                  <c:v>0.60916666111111117</c:v>
                </c:pt>
                <c:pt idx="2194">
                  <c:v>0.60944443888888888</c:v>
                </c:pt>
                <c:pt idx="2195">
                  <c:v>0.60972221666666671</c:v>
                </c:pt>
                <c:pt idx="2196">
                  <c:v>0.60999999444444442</c:v>
                </c:pt>
                <c:pt idx="2197">
                  <c:v>0.61027777222222224</c:v>
                </c:pt>
                <c:pt idx="2198">
                  <c:v>0.61055555000000006</c:v>
                </c:pt>
                <c:pt idx="2199">
                  <c:v>0.61083332777777777</c:v>
                </c:pt>
                <c:pt idx="2200">
                  <c:v>0.61111110555555559</c:v>
                </c:pt>
                <c:pt idx="2201">
                  <c:v>0.6113888833333333</c:v>
                </c:pt>
                <c:pt idx="2202">
                  <c:v>0.61166666111111112</c:v>
                </c:pt>
                <c:pt idx="2203">
                  <c:v>0.61194443888888894</c:v>
                </c:pt>
                <c:pt idx="2204">
                  <c:v>0.61222221666666665</c:v>
                </c:pt>
                <c:pt idx="2205">
                  <c:v>0.61249999444444447</c:v>
                </c:pt>
                <c:pt idx="2206">
                  <c:v>0.61277777222222218</c:v>
                </c:pt>
                <c:pt idx="2207">
                  <c:v>0.61305555</c:v>
                </c:pt>
                <c:pt idx="2208">
                  <c:v>0.61333332777777783</c:v>
                </c:pt>
                <c:pt idx="2209">
                  <c:v>0.61361110555555554</c:v>
                </c:pt>
                <c:pt idx="2210">
                  <c:v>0.61388888333333336</c:v>
                </c:pt>
                <c:pt idx="2211">
                  <c:v>0.61416666111111118</c:v>
                </c:pt>
                <c:pt idx="2212">
                  <c:v>0.61444443888888889</c:v>
                </c:pt>
                <c:pt idx="2213">
                  <c:v>0.61472221666666671</c:v>
                </c:pt>
                <c:pt idx="2214">
                  <c:v>0.61499999444444442</c:v>
                </c:pt>
                <c:pt idx="2215">
                  <c:v>0.61527777222222224</c:v>
                </c:pt>
                <c:pt idx="2216">
                  <c:v>0.61555555000000006</c:v>
                </c:pt>
                <c:pt idx="2217">
                  <c:v>0.61583332777777777</c:v>
                </c:pt>
                <c:pt idx="2218">
                  <c:v>0.61611110555555559</c:v>
                </c:pt>
                <c:pt idx="2219">
                  <c:v>0.6163888833333333</c:v>
                </c:pt>
                <c:pt idx="2220">
                  <c:v>0.61666666111111113</c:v>
                </c:pt>
                <c:pt idx="2221">
                  <c:v>0.61694443888888895</c:v>
                </c:pt>
                <c:pt idx="2222">
                  <c:v>0.61722221666666666</c:v>
                </c:pt>
                <c:pt idx="2223">
                  <c:v>0.61749999444444448</c:v>
                </c:pt>
                <c:pt idx="2224">
                  <c:v>0.61777777222222219</c:v>
                </c:pt>
                <c:pt idx="2225">
                  <c:v>0.61805555000000001</c:v>
                </c:pt>
                <c:pt idx="2226">
                  <c:v>0.61833332777777783</c:v>
                </c:pt>
                <c:pt idx="2227">
                  <c:v>0.61861110555555554</c:v>
                </c:pt>
                <c:pt idx="2228">
                  <c:v>0.61888888333333336</c:v>
                </c:pt>
                <c:pt idx="2229">
                  <c:v>0.61916666111111107</c:v>
                </c:pt>
                <c:pt idx="2230">
                  <c:v>0.61944443888888889</c:v>
                </c:pt>
                <c:pt idx="2231">
                  <c:v>0.61972221666666671</c:v>
                </c:pt>
                <c:pt idx="2232">
                  <c:v>0.61999999444444442</c:v>
                </c:pt>
                <c:pt idx="2233">
                  <c:v>0.62027777222222225</c:v>
                </c:pt>
                <c:pt idx="2234">
                  <c:v>0.62055555000000007</c:v>
                </c:pt>
                <c:pt idx="2235">
                  <c:v>0.62083332777777778</c:v>
                </c:pt>
                <c:pt idx="2236">
                  <c:v>0.6211111055555556</c:v>
                </c:pt>
                <c:pt idx="2237">
                  <c:v>0.62138888333333331</c:v>
                </c:pt>
                <c:pt idx="2238">
                  <c:v>0.62166666111111113</c:v>
                </c:pt>
                <c:pt idx="2239">
                  <c:v>0.62194443888888895</c:v>
                </c:pt>
                <c:pt idx="2240">
                  <c:v>0.62222221666666666</c:v>
                </c:pt>
                <c:pt idx="2241">
                  <c:v>0.62249999444444448</c:v>
                </c:pt>
                <c:pt idx="2242">
                  <c:v>0.62277777222222219</c:v>
                </c:pt>
                <c:pt idx="2243">
                  <c:v>0.62305555000000001</c:v>
                </c:pt>
                <c:pt idx="2244">
                  <c:v>0.62333332777777783</c:v>
                </c:pt>
                <c:pt idx="2245">
                  <c:v>0.62361110555555554</c:v>
                </c:pt>
                <c:pt idx="2246">
                  <c:v>0.62388888333333337</c:v>
                </c:pt>
                <c:pt idx="2247">
                  <c:v>0.62416666111111108</c:v>
                </c:pt>
                <c:pt idx="2248">
                  <c:v>0.6244444388888889</c:v>
                </c:pt>
                <c:pt idx="2249">
                  <c:v>0.62472221666666672</c:v>
                </c:pt>
                <c:pt idx="2250">
                  <c:v>0.62499999444444443</c:v>
                </c:pt>
                <c:pt idx="2251">
                  <c:v>0.62527777222222225</c:v>
                </c:pt>
                <c:pt idx="2252">
                  <c:v>0.62555554999999996</c:v>
                </c:pt>
                <c:pt idx="2253">
                  <c:v>0.62583332777777778</c:v>
                </c:pt>
                <c:pt idx="2254">
                  <c:v>0.6261111055555556</c:v>
                </c:pt>
                <c:pt idx="2255">
                  <c:v>0.62638888333333331</c:v>
                </c:pt>
                <c:pt idx="2256">
                  <c:v>0.62666666111111113</c:v>
                </c:pt>
                <c:pt idx="2257">
                  <c:v>0.62694443888888896</c:v>
                </c:pt>
                <c:pt idx="2258">
                  <c:v>0.62722221666666667</c:v>
                </c:pt>
                <c:pt idx="2259">
                  <c:v>0.62749999444444449</c:v>
                </c:pt>
                <c:pt idx="2260">
                  <c:v>0.6277777722222222</c:v>
                </c:pt>
                <c:pt idx="2261">
                  <c:v>0.62805555000000002</c:v>
                </c:pt>
                <c:pt idx="2262">
                  <c:v>0.62833332777777784</c:v>
                </c:pt>
                <c:pt idx="2263">
                  <c:v>0.62861110555555555</c:v>
                </c:pt>
                <c:pt idx="2264">
                  <c:v>0.62888888333333337</c:v>
                </c:pt>
                <c:pt idx="2265">
                  <c:v>0.62916666111111108</c:v>
                </c:pt>
                <c:pt idx="2266">
                  <c:v>0.6294444388888889</c:v>
                </c:pt>
                <c:pt idx="2267">
                  <c:v>0.62972221666666672</c:v>
                </c:pt>
                <c:pt idx="2268">
                  <c:v>0.62999999444444443</c:v>
                </c:pt>
                <c:pt idx="2269">
                  <c:v>0.63027777222222225</c:v>
                </c:pt>
                <c:pt idx="2270">
                  <c:v>0.63055554999999996</c:v>
                </c:pt>
                <c:pt idx="2271">
                  <c:v>0.63083332777777779</c:v>
                </c:pt>
                <c:pt idx="2272">
                  <c:v>0.63111110555555561</c:v>
                </c:pt>
                <c:pt idx="2273">
                  <c:v>0.63138888333333332</c:v>
                </c:pt>
                <c:pt idx="2274">
                  <c:v>0.63166666111111114</c:v>
                </c:pt>
                <c:pt idx="2275">
                  <c:v>0.63194443888888885</c:v>
                </c:pt>
                <c:pt idx="2276">
                  <c:v>0.63222221666666667</c:v>
                </c:pt>
                <c:pt idx="2277">
                  <c:v>0.63249999444444449</c:v>
                </c:pt>
                <c:pt idx="2278">
                  <c:v>0.6327777722222222</c:v>
                </c:pt>
                <c:pt idx="2279">
                  <c:v>0.63305555000000002</c:v>
                </c:pt>
                <c:pt idx="2280">
                  <c:v>0.63333332777777784</c:v>
                </c:pt>
                <c:pt idx="2281">
                  <c:v>0.63361110555555555</c:v>
                </c:pt>
                <c:pt idx="2282">
                  <c:v>0.63388888333333337</c:v>
                </c:pt>
                <c:pt idx="2283">
                  <c:v>0.63416666111111109</c:v>
                </c:pt>
                <c:pt idx="2284">
                  <c:v>0.63444443888888891</c:v>
                </c:pt>
                <c:pt idx="2285">
                  <c:v>0.63472221666666673</c:v>
                </c:pt>
                <c:pt idx="2286">
                  <c:v>0.63499999444444444</c:v>
                </c:pt>
                <c:pt idx="2287">
                  <c:v>0.63527777222222226</c:v>
                </c:pt>
                <c:pt idx="2288">
                  <c:v>0.63555554999999997</c:v>
                </c:pt>
                <c:pt idx="2289">
                  <c:v>0.63583332777777779</c:v>
                </c:pt>
                <c:pt idx="2290">
                  <c:v>0.63611110555555561</c:v>
                </c:pt>
                <c:pt idx="2291">
                  <c:v>0.63638888333333332</c:v>
                </c:pt>
                <c:pt idx="2292">
                  <c:v>0.63666666111111114</c:v>
                </c:pt>
                <c:pt idx="2293">
                  <c:v>0.63694443888888885</c:v>
                </c:pt>
                <c:pt idx="2294">
                  <c:v>0.63722221666666667</c:v>
                </c:pt>
                <c:pt idx="2295">
                  <c:v>0.6374999944444445</c:v>
                </c:pt>
                <c:pt idx="2296">
                  <c:v>0.63777777222222221</c:v>
                </c:pt>
                <c:pt idx="2297">
                  <c:v>0.63805555000000003</c:v>
                </c:pt>
                <c:pt idx="2298">
                  <c:v>0.63833332777777774</c:v>
                </c:pt>
                <c:pt idx="2299">
                  <c:v>0.63861110555555556</c:v>
                </c:pt>
                <c:pt idx="2300">
                  <c:v>0.63888888333333338</c:v>
                </c:pt>
                <c:pt idx="2301">
                  <c:v>0.63916666111111109</c:v>
                </c:pt>
                <c:pt idx="2302">
                  <c:v>0.63944443888888891</c:v>
                </c:pt>
                <c:pt idx="2303">
                  <c:v>0.63972221666666673</c:v>
                </c:pt>
                <c:pt idx="2304">
                  <c:v>0.63999999444444444</c:v>
                </c:pt>
                <c:pt idx="2305">
                  <c:v>0.64027777222222226</c:v>
                </c:pt>
                <c:pt idx="2306">
                  <c:v>0.64055554999999997</c:v>
                </c:pt>
                <c:pt idx="2307">
                  <c:v>0.64083332777777779</c:v>
                </c:pt>
                <c:pt idx="2308">
                  <c:v>0.64111110555555562</c:v>
                </c:pt>
                <c:pt idx="2309">
                  <c:v>0.64138888333333333</c:v>
                </c:pt>
                <c:pt idx="2310">
                  <c:v>0.64166666111111115</c:v>
                </c:pt>
                <c:pt idx="2311">
                  <c:v>0.64194443888888886</c:v>
                </c:pt>
                <c:pt idx="2312">
                  <c:v>0.64222221666666668</c:v>
                </c:pt>
                <c:pt idx="2313">
                  <c:v>0.6424999944444445</c:v>
                </c:pt>
                <c:pt idx="2314">
                  <c:v>0.64277777222222221</c:v>
                </c:pt>
                <c:pt idx="2315">
                  <c:v>0.64305555000000003</c:v>
                </c:pt>
                <c:pt idx="2316">
                  <c:v>0.64333332777777774</c:v>
                </c:pt>
                <c:pt idx="2317">
                  <c:v>0.64361110555555556</c:v>
                </c:pt>
                <c:pt idx="2318">
                  <c:v>0.64388888333333338</c:v>
                </c:pt>
                <c:pt idx="2319">
                  <c:v>0.64416666111111109</c:v>
                </c:pt>
                <c:pt idx="2320">
                  <c:v>0.64444443888888892</c:v>
                </c:pt>
                <c:pt idx="2321">
                  <c:v>0.64472221666666663</c:v>
                </c:pt>
                <c:pt idx="2322">
                  <c:v>0.64499999444444445</c:v>
                </c:pt>
                <c:pt idx="2323">
                  <c:v>0.64527777222222227</c:v>
                </c:pt>
                <c:pt idx="2324">
                  <c:v>0.64555554999999998</c:v>
                </c:pt>
                <c:pt idx="2325">
                  <c:v>0.6458333277777778</c:v>
                </c:pt>
                <c:pt idx="2326">
                  <c:v>0.64611110555555562</c:v>
                </c:pt>
                <c:pt idx="2327">
                  <c:v>0.64638888333333333</c:v>
                </c:pt>
                <c:pt idx="2328">
                  <c:v>0.64666666111111115</c:v>
                </c:pt>
                <c:pt idx="2329">
                  <c:v>0.64694443888888886</c:v>
                </c:pt>
                <c:pt idx="2330">
                  <c:v>0.64722221666666668</c:v>
                </c:pt>
                <c:pt idx="2331">
                  <c:v>0.6474999944444445</c:v>
                </c:pt>
                <c:pt idx="2332">
                  <c:v>0.64777777222222221</c:v>
                </c:pt>
                <c:pt idx="2333">
                  <c:v>0.64805555000000004</c:v>
                </c:pt>
                <c:pt idx="2334">
                  <c:v>0.64833332777777775</c:v>
                </c:pt>
                <c:pt idx="2335">
                  <c:v>0.64861110555555557</c:v>
                </c:pt>
                <c:pt idx="2336">
                  <c:v>0.64888888333333339</c:v>
                </c:pt>
                <c:pt idx="2337">
                  <c:v>0.6491666611111111</c:v>
                </c:pt>
                <c:pt idx="2338">
                  <c:v>0.64944443888888892</c:v>
                </c:pt>
                <c:pt idx="2339">
                  <c:v>0.64972221666666663</c:v>
                </c:pt>
                <c:pt idx="2340">
                  <c:v>0.64999999444444445</c:v>
                </c:pt>
                <c:pt idx="2341">
                  <c:v>0.65027777222222227</c:v>
                </c:pt>
                <c:pt idx="2342">
                  <c:v>0.65055554999999998</c:v>
                </c:pt>
                <c:pt idx="2343">
                  <c:v>0.6508333277777778</c:v>
                </c:pt>
                <c:pt idx="2344">
                  <c:v>0.65111110555555562</c:v>
                </c:pt>
                <c:pt idx="2345">
                  <c:v>0.65138888333333334</c:v>
                </c:pt>
                <c:pt idx="2346">
                  <c:v>0.65166666111111116</c:v>
                </c:pt>
                <c:pt idx="2347">
                  <c:v>0.65194443888888887</c:v>
                </c:pt>
                <c:pt idx="2348">
                  <c:v>0.65222221666666669</c:v>
                </c:pt>
                <c:pt idx="2349">
                  <c:v>0.65249999444444451</c:v>
                </c:pt>
                <c:pt idx="2350">
                  <c:v>0.65277777222222222</c:v>
                </c:pt>
                <c:pt idx="2351">
                  <c:v>0.65305555000000004</c:v>
                </c:pt>
                <c:pt idx="2352">
                  <c:v>0.65333332777777775</c:v>
                </c:pt>
                <c:pt idx="2353">
                  <c:v>0.65361110555555557</c:v>
                </c:pt>
                <c:pt idx="2354">
                  <c:v>0.65388888333333339</c:v>
                </c:pt>
                <c:pt idx="2355">
                  <c:v>0.6541666611111111</c:v>
                </c:pt>
                <c:pt idx="2356">
                  <c:v>0.65444443888888892</c:v>
                </c:pt>
                <c:pt idx="2357">
                  <c:v>0.65472221666666663</c:v>
                </c:pt>
                <c:pt idx="2358">
                  <c:v>0.65499999444444446</c:v>
                </c:pt>
                <c:pt idx="2359">
                  <c:v>0.65527777222222228</c:v>
                </c:pt>
                <c:pt idx="2360">
                  <c:v>0.65555554999999999</c:v>
                </c:pt>
                <c:pt idx="2361">
                  <c:v>0.65583332777777781</c:v>
                </c:pt>
                <c:pt idx="2362">
                  <c:v>0.65611110555555552</c:v>
                </c:pt>
                <c:pt idx="2363">
                  <c:v>0.65638888333333334</c:v>
                </c:pt>
                <c:pt idx="2364">
                  <c:v>0.65666666111111116</c:v>
                </c:pt>
                <c:pt idx="2365">
                  <c:v>0.65694443888888887</c:v>
                </c:pt>
                <c:pt idx="2366">
                  <c:v>0.65722221666666669</c:v>
                </c:pt>
                <c:pt idx="2367">
                  <c:v>0.65749999444444451</c:v>
                </c:pt>
                <c:pt idx="2368">
                  <c:v>0.65777777222222222</c:v>
                </c:pt>
                <c:pt idx="2369">
                  <c:v>0.65805555000000004</c:v>
                </c:pt>
                <c:pt idx="2370">
                  <c:v>0.65833332777777775</c:v>
                </c:pt>
                <c:pt idx="2371">
                  <c:v>0.65861110555555558</c:v>
                </c:pt>
                <c:pt idx="2372">
                  <c:v>0.6588888833333334</c:v>
                </c:pt>
                <c:pt idx="2373">
                  <c:v>0.65916666111111111</c:v>
                </c:pt>
                <c:pt idx="2374">
                  <c:v>0.65944443888888893</c:v>
                </c:pt>
                <c:pt idx="2375">
                  <c:v>0.65972221666666664</c:v>
                </c:pt>
                <c:pt idx="2376">
                  <c:v>0.65999999444444446</c:v>
                </c:pt>
                <c:pt idx="2377">
                  <c:v>0.66027777222222228</c:v>
                </c:pt>
                <c:pt idx="2378">
                  <c:v>0.66055554999999999</c:v>
                </c:pt>
                <c:pt idx="2379">
                  <c:v>0.66083332777777781</c:v>
                </c:pt>
                <c:pt idx="2380">
                  <c:v>0.66111110555555552</c:v>
                </c:pt>
                <c:pt idx="2381">
                  <c:v>0.66138888333333334</c:v>
                </c:pt>
                <c:pt idx="2382">
                  <c:v>0.66166666111111117</c:v>
                </c:pt>
                <c:pt idx="2383">
                  <c:v>0.66194443888888888</c:v>
                </c:pt>
                <c:pt idx="2384">
                  <c:v>0.6622222166666667</c:v>
                </c:pt>
                <c:pt idx="2385">
                  <c:v>0.66249999444444441</c:v>
                </c:pt>
                <c:pt idx="2386">
                  <c:v>0.66277777222222223</c:v>
                </c:pt>
                <c:pt idx="2387">
                  <c:v>0.66305555000000005</c:v>
                </c:pt>
                <c:pt idx="2388">
                  <c:v>0.66333332777777776</c:v>
                </c:pt>
                <c:pt idx="2389">
                  <c:v>0.66361110555555558</c:v>
                </c:pt>
                <c:pt idx="2390">
                  <c:v>0.6638888833333334</c:v>
                </c:pt>
                <c:pt idx="2391">
                  <c:v>0.66416666111111111</c:v>
                </c:pt>
                <c:pt idx="2392">
                  <c:v>0.66444443888888893</c:v>
                </c:pt>
                <c:pt idx="2393">
                  <c:v>0.66472221666666664</c:v>
                </c:pt>
                <c:pt idx="2394">
                  <c:v>0.66499999444444446</c:v>
                </c:pt>
                <c:pt idx="2395">
                  <c:v>0.66527777222222229</c:v>
                </c:pt>
                <c:pt idx="2396">
                  <c:v>0.66555555</c:v>
                </c:pt>
                <c:pt idx="2397">
                  <c:v>0.66583332777777782</c:v>
                </c:pt>
                <c:pt idx="2398">
                  <c:v>0.66611110555555553</c:v>
                </c:pt>
                <c:pt idx="2399">
                  <c:v>0.66638888333333335</c:v>
                </c:pt>
                <c:pt idx="2400">
                  <c:v>0.66666666111111117</c:v>
                </c:pt>
                <c:pt idx="2401">
                  <c:v>0.66694443888888888</c:v>
                </c:pt>
                <c:pt idx="2402">
                  <c:v>0.6672222166666667</c:v>
                </c:pt>
                <c:pt idx="2403">
                  <c:v>0.66749999444444441</c:v>
                </c:pt>
                <c:pt idx="2404">
                  <c:v>0.66777777222222223</c:v>
                </c:pt>
                <c:pt idx="2405">
                  <c:v>0.66805555000000005</c:v>
                </c:pt>
                <c:pt idx="2406">
                  <c:v>0.66833332777777776</c:v>
                </c:pt>
                <c:pt idx="2407">
                  <c:v>0.66861110555555558</c:v>
                </c:pt>
                <c:pt idx="2408">
                  <c:v>0.6688888833333333</c:v>
                </c:pt>
                <c:pt idx="2409">
                  <c:v>0.66916666111111112</c:v>
                </c:pt>
                <c:pt idx="2410">
                  <c:v>0.66944443888888894</c:v>
                </c:pt>
                <c:pt idx="2411">
                  <c:v>0.66972221666666665</c:v>
                </c:pt>
                <c:pt idx="2412">
                  <c:v>0.66999999444444447</c:v>
                </c:pt>
                <c:pt idx="2413">
                  <c:v>0.67027777222222229</c:v>
                </c:pt>
                <c:pt idx="2414">
                  <c:v>0.67055555</c:v>
                </c:pt>
                <c:pt idx="2415">
                  <c:v>0.67083332777777782</c:v>
                </c:pt>
                <c:pt idx="2416">
                  <c:v>0.67111110555555553</c:v>
                </c:pt>
                <c:pt idx="2417">
                  <c:v>0.67138888333333335</c:v>
                </c:pt>
                <c:pt idx="2418">
                  <c:v>0.67166666111111117</c:v>
                </c:pt>
                <c:pt idx="2419">
                  <c:v>0.67194443888888888</c:v>
                </c:pt>
                <c:pt idx="2420">
                  <c:v>0.67222221666666671</c:v>
                </c:pt>
                <c:pt idx="2421">
                  <c:v>0.67249999444444442</c:v>
                </c:pt>
                <c:pt idx="2422">
                  <c:v>0.67277777222222224</c:v>
                </c:pt>
                <c:pt idx="2423">
                  <c:v>0.67305555000000006</c:v>
                </c:pt>
                <c:pt idx="2424">
                  <c:v>0.67333332777777777</c:v>
                </c:pt>
                <c:pt idx="2425">
                  <c:v>0.67361110555555559</c:v>
                </c:pt>
                <c:pt idx="2426">
                  <c:v>0.6738888833333333</c:v>
                </c:pt>
                <c:pt idx="2427">
                  <c:v>0.67416666111111112</c:v>
                </c:pt>
                <c:pt idx="2428">
                  <c:v>0.67444443888888894</c:v>
                </c:pt>
                <c:pt idx="2429">
                  <c:v>0.67472221666666665</c:v>
                </c:pt>
                <c:pt idx="2430">
                  <c:v>0.67499999444444447</c:v>
                </c:pt>
                <c:pt idx="2431">
                  <c:v>0.67527777222222218</c:v>
                </c:pt>
                <c:pt idx="2432">
                  <c:v>0.67555555</c:v>
                </c:pt>
                <c:pt idx="2433">
                  <c:v>0.67583332777777783</c:v>
                </c:pt>
                <c:pt idx="2434">
                  <c:v>0.67611110555555554</c:v>
                </c:pt>
                <c:pt idx="2435">
                  <c:v>0.67638888333333336</c:v>
                </c:pt>
                <c:pt idx="2436">
                  <c:v>0.67666666111111118</c:v>
                </c:pt>
                <c:pt idx="2437">
                  <c:v>0.67694443888888889</c:v>
                </c:pt>
                <c:pt idx="2438">
                  <c:v>0.67722221666666671</c:v>
                </c:pt>
                <c:pt idx="2439">
                  <c:v>0.67749999444444442</c:v>
                </c:pt>
                <c:pt idx="2440">
                  <c:v>0.67777777222222224</c:v>
                </c:pt>
                <c:pt idx="2441">
                  <c:v>0.67805555000000006</c:v>
                </c:pt>
                <c:pt idx="2442">
                  <c:v>0.67833332777777777</c:v>
                </c:pt>
                <c:pt idx="2443">
                  <c:v>0.67861110555555559</c:v>
                </c:pt>
                <c:pt idx="2444">
                  <c:v>0.6788888833333333</c:v>
                </c:pt>
                <c:pt idx="2445">
                  <c:v>0.67916666111111113</c:v>
                </c:pt>
                <c:pt idx="2446">
                  <c:v>0.67944443888888895</c:v>
                </c:pt>
                <c:pt idx="2447">
                  <c:v>0.67972221666666666</c:v>
                </c:pt>
                <c:pt idx="2448">
                  <c:v>0.67999999444444448</c:v>
                </c:pt>
                <c:pt idx="2449">
                  <c:v>0.68027777222222219</c:v>
                </c:pt>
                <c:pt idx="2450">
                  <c:v>0.68055555000000001</c:v>
                </c:pt>
                <c:pt idx="2451">
                  <c:v>0.68083332777777783</c:v>
                </c:pt>
                <c:pt idx="2452">
                  <c:v>0.68111110555555554</c:v>
                </c:pt>
                <c:pt idx="2453">
                  <c:v>0.68138888333333336</c:v>
                </c:pt>
                <c:pt idx="2454">
                  <c:v>0.68166666111111107</c:v>
                </c:pt>
                <c:pt idx="2455">
                  <c:v>0.68194443888888889</c:v>
                </c:pt>
                <c:pt idx="2456">
                  <c:v>0.68222221666666671</c:v>
                </c:pt>
                <c:pt idx="2457">
                  <c:v>0.68249999444444442</c:v>
                </c:pt>
                <c:pt idx="2458">
                  <c:v>0.68277777222222225</c:v>
                </c:pt>
                <c:pt idx="2459">
                  <c:v>0.68305555000000007</c:v>
                </c:pt>
                <c:pt idx="2460">
                  <c:v>0.68333332777777778</c:v>
                </c:pt>
                <c:pt idx="2461">
                  <c:v>0.6836111055555556</c:v>
                </c:pt>
                <c:pt idx="2462">
                  <c:v>0.68388888333333331</c:v>
                </c:pt>
                <c:pt idx="2463">
                  <c:v>0.68416666111111113</c:v>
                </c:pt>
                <c:pt idx="2464">
                  <c:v>0.68444443888888895</c:v>
                </c:pt>
                <c:pt idx="2465">
                  <c:v>0.68472221666666666</c:v>
                </c:pt>
                <c:pt idx="2466">
                  <c:v>0.68499999444444448</c:v>
                </c:pt>
                <c:pt idx="2467">
                  <c:v>0.68527777222222219</c:v>
                </c:pt>
                <c:pt idx="2468">
                  <c:v>0.68555555000000001</c:v>
                </c:pt>
                <c:pt idx="2469">
                  <c:v>0.68583332777777783</c:v>
                </c:pt>
                <c:pt idx="2470">
                  <c:v>0.68611110555555554</c:v>
                </c:pt>
                <c:pt idx="2471">
                  <c:v>0.68638888333333337</c:v>
                </c:pt>
                <c:pt idx="2472">
                  <c:v>0.68666666111111108</c:v>
                </c:pt>
                <c:pt idx="2473">
                  <c:v>0.6869444388888889</c:v>
                </c:pt>
                <c:pt idx="2474">
                  <c:v>0.68722221666666672</c:v>
                </c:pt>
                <c:pt idx="2475">
                  <c:v>0.68749999444444443</c:v>
                </c:pt>
                <c:pt idx="2476">
                  <c:v>0.68777777222222225</c:v>
                </c:pt>
                <c:pt idx="2477">
                  <c:v>0.68805554999999996</c:v>
                </c:pt>
                <c:pt idx="2478">
                  <c:v>0.68833332777777778</c:v>
                </c:pt>
                <c:pt idx="2479">
                  <c:v>0.6886111055555556</c:v>
                </c:pt>
                <c:pt idx="2480">
                  <c:v>0.68888888333333331</c:v>
                </c:pt>
                <c:pt idx="2481">
                  <c:v>0.68916666111111113</c:v>
                </c:pt>
                <c:pt idx="2482">
                  <c:v>0.68944443888888896</c:v>
                </c:pt>
                <c:pt idx="2483">
                  <c:v>0.68972221666666667</c:v>
                </c:pt>
                <c:pt idx="2484">
                  <c:v>0.68999999444444449</c:v>
                </c:pt>
                <c:pt idx="2485">
                  <c:v>0.6902777722222222</c:v>
                </c:pt>
                <c:pt idx="2486">
                  <c:v>0.69055555000000002</c:v>
                </c:pt>
                <c:pt idx="2487">
                  <c:v>0.69083332777777784</c:v>
                </c:pt>
                <c:pt idx="2488">
                  <c:v>0.69111110555555555</c:v>
                </c:pt>
                <c:pt idx="2489">
                  <c:v>0.69138888333333337</c:v>
                </c:pt>
                <c:pt idx="2490">
                  <c:v>0.69166666111111108</c:v>
                </c:pt>
                <c:pt idx="2491">
                  <c:v>0.6919444388888889</c:v>
                </c:pt>
                <c:pt idx="2492">
                  <c:v>0.69222221666666672</c:v>
                </c:pt>
                <c:pt idx="2493">
                  <c:v>0.69249999444444443</c:v>
                </c:pt>
                <c:pt idx="2494">
                  <c:v>0.69277777222222225</c:v>
                </c:pt>
                <c:pt idx="2495">
                  <c:v>0.69305554999999996</c:v>
                </c:pt>
                <c:pt idx="2496">
                  <c:v>0.69333332777777779</c:v>
                </c:pt>
                <c:pt idx="2497">
                  <c:v>0.69361110555555561</c:v>
                </c:pt>
                <c:pt idx="2498">
                  <c:v>0.69388888333333332</c:v>
                </c:pt>
                <c:pt idx="2499">
                  <c:v>0.69416666111111114</c:v>
                </c:pt>
                <c:pt idx="2500">
                  <c:v>0.69444443888888885</c:v>
                </c:pt>
                <c:pt idx="2501">
                  <c:v>0.69472221666666667</c:v>
                </c:pt>
                <c:pt idx="2502">
                  <c:v>0.69499999444444449</c:v>
                </c:pt>
                <c:pt idx="2503">
                  <c:v>0.6952777722222222</c:v>
                </c:pt>
                <c:pt idx="2504">
                  <c:v>0.69555555000000002</c:v>
                </c:pt>
                <c:pt idx="2505">
                  <c:v>0.69583332777777784</c:v>
                </c:pt>
                <c:pt idx="2506">
                  <c:v>0.69611110555555555</c:v>
                </c:pt>
                <c:pt idx="2507">
                  <c:v>0.69638888333333337</c:v>
                </c:pt>
                <c:pt idx="2508">
                  <c:v>0.69666666111111109</c:v>
                </c:pt>
                <c:pt idx="2509">
                  <c:v>0.69694443888888891</c:v>
                </c:pt>
                <c:pt idx="2510">
                  <c:v>0.69722221666666673</c:v>
                </c:pt>
                <c:pt idx="2511">
                  <c:v>0.69749999444444444</c:v>
                </c:pt>
                <c:pt idx="2512">
                  <c:v>0.69777777222222226</c:v>
                </c:pt>
                <c:pt idx="2513">
                  <c:v>0.69805554999999997</c:v>
                </c:pt>
                <c:pt idx="2514">
                  <c:v>0.69833332777777779</c:v>
                </c:pt>
                <c:pt idx="2515">
                  <c:v>0.69861110555555561</c:v>
                </c:pt>
                <c:pt idx="2516">
                  <c:v>0.69888888333333332</c:v>
                </c:pt>
                <c:pt idx="2517">
                  <c:v>0.69916666111111114</c:v>
                </c:pt>
                <c:pt idx="2518">
                  <c:v>0.69944443888888885</c:v>
                </c:pt>
                <c:pt idx="2519">
                  <c:v>0.69972221666666667</c:v>
                </c:pt>
                <c:pt idx="2520">
                  <c:v>0.6999999944444445</c:v>
                </c:pt>
                <c:pt idx="2521">
                  <c:v>0.70027777222222221</c:v>
                </c:pt>
                <c:pt idx="2522">
                  <c:v>0.70055555000000003</c:v>
                </c:pt>
                <c:pt idx="2523">
                  <c:v>0.70083332777777774</c:v>
                </c:pt>
                <c:pt idx="2524">
                  <c:v>0.70111110555555556</c:v>
                </c:pt>
                <c:pt idx="2525">
                  <c:v>0.70138888333333338</c:v>
                </c:pt>
                <c:pt idx="2526">
                  <c:v>0.70166666111111109</c:v>
                </c:pt>
                <c:pt idx="2527">
                  <c:v>0.70194443888888891</c:v>
                </c:pt>
                <c:pt idx="2528">
                  <c:v>0.70222221666666673</c:v>
                </c:pt>
                <c:pt idx="2529">
                  <c:v>0.70249999444444444</c:v>
                </c:pt>
                <c:pt idx="2530">
                  <c:v>0.70277777222222226</c:v>
                </c:pt>
                <c:pt idx="2531">
                  <c:v>0.70305554999999997</c:v>
                </c:pt>
                <c:pt idx="2532">
                  <c:v>0.70333332777777779</c:v>
                </c:pt>
                <c:pt idx="2533">
                  <c:v>0.70361110555555562</c:v>
                </c:pt>
                <c:pt idx="2534">
                  <c:v>0.70388888333333333</c:v>
                </c:pt>
                <c:pt idx="2535">
                  <c:v>0.70416666111111115</c:v>
                </c:pt>
                <c:pt idx="2536">
                  <c:v>0.70444443888888886</c:v>
                </c:pt>
                <c:pt idx="2537">
                  <c:v>0.70472221666666668</c:v>
                </c:pt>
                <c:pt idx="2538">
                  <c:v>0.7049999944444445</c:v>
                </c:pt>
                <c:pt idx="2539">
                  <c:v>0.70527777222222221</c:v>
                </c:pt>
                <c:pt idx="2540">
                  <c:v>0.70555555000000003</c:v>
                </c:pt>
                <c:pt idx="2541">
                  <c:v>0.70583332777777774</c:v>
                </c:pt>
                <c:pt idx="2542">
                  <c:v>0.70611110555555556</c:v>
                </c:pt>
                <c:pt idx="2543">
                  <c:v>0.70638888333333338</c:v>
                </c:pt>
                <c:pt idx="2544">
                  <c:v>0.70666666111111109</c:v>
                </c:pt>
                <c:pt idx="2545">
                  <c:v>0.70694443888888892</c:v>
                </c:pt>
                <c:pt idx="2546">
                  <c:v>0.70722221666666663</c:v>
                </c:pt>
                <c:pt idx="2547">
                  <c:v>0.70749999444444445</c:v>
                </c:pt>
                <c:pt idx="2548">
                  <c:v>0.70777777222222227</c:v>
                </c:pt>
                <c:pt idx="2549">
                  <c:v>0.70805554999999998</c:v>
                </c:pt>
                <c:pt idx="2550">
                  <c:v>0.7083333277777778</c:v>
                </c:pt>
                <c:pt idx="2551">
                  <c:v>0.70861110555555562</c:v>
                </c:pt>
                <c:pt idx="2552">
                  <c:v>0.70888888333333333</c:v>
                </c:pt>
                <c:pt idx="2553">
                  <c:v>0.70916666111111115</c:v>
                </c:pt>
                <c:pt idx="2554">
                  <c:v>0.70944443888888886</c:v>
                </c:pt>
                <c:pt idx="2555">
                  <c:v>0.70972221666666668</c:v>
                </c:pt>
                <c:pt idx="2556">
                  <c:v>0.7099999944444445</c:v>
                </c:pt>
                <c:pt idx="2557">
                  <c:v>0.71027777222222221</c:v>
                </c:pt>
                <c:pt idx="2558">
                  <c:v>0.71055555000000004</c:v>
                </c:pt>
                <c:pt idx="2559">
                  <c:v>0.71083332777777775</c:v>
                </c:pt>
                <c:pt idx="2560">
                  <c:v>0.71111110555555557</c:v>
                </c:pt>
                <c:pt idx="2561">
                  <c:v>0.71138888333333339</c:v>
                </c:pt>
                <c:pt idx="2562">
                  <c:v>0.7116666611111111</c:v>
                </c:pt>
                <c:pt idx="2563">
                  <c:v>0.71194443888888892</c:v>
                </c:pt>
                <c:pt idx="2564">
                  <c:v>0.71222221666666663</c:v>
                </c:pt>
                <c:pt idx="2565">
                  <c:v>0.71249999444444445</c:v>
                </c:pt>
                <c:pt idx="2566">
                  <c:v>0.71277777222222227</c:v>
                </c:pt>
                <c:pt idx="2567">
                  <c:v>0.71305554999999998</c:v>
                </c:pt>
                <c:pt idx="2568">
                  <c:v>0.7133333277777778</c:v>
                </c:pt>
                <c:pt idx="2569">
                  <c:v>0.71361110555555562</c:v>
                </c:pt>
                <c:pt idx="2570">
                  <c:v>0.71388888333333334</c:v>
                </c:pt>
                <c:pt idx="2571">
                  <c:v>0.71416666111111116</c:v>
                </c:pt>
                <c:pt idx="2572">
                  <c:v>0.71444443888888887</c:v>
                </c:pt>
                <c:pt idx="2573">
                  <c:v>0.71472221666666669</c:v>
                </c:pt>
                <c:pt idx="2574">
                  <c:v>0.71499999444444451</c:v>
                </c:pt>
                <c:pt idx="2575">
                  <c:v>0.71527777222222222</c:v>
                </c:pt>
                <c:pt idx="2576">
                  <c:v>0.71555555000000004</c:v>
                </c:pt>
                <c:pt idx="2577">
                  <c:v>0.71583332777777775</c:v>
                </c:pt>
                <c:pt idx="2578">
                  <c:v>0.71611110555555557</c:v>
                </c:pt>
                <c:pt idx="2579">
                  <c:v>0.71638888333333339</c:v>
                </c:pt>
                <c:pt idx="2580">
                  <c:v>0.7166666611111111</c:v>
                </c:pt>
                <c:pt idx="2581">
                  <c:v>0.71694443888888892</c:v>
                </c:pt>
                <c:pt idx="2582">
                  <c:v>0.71722221666666663</c:v>
                </c:pt>
                <c:pt idx="2583">
                  <c:v>0.71749999444444446</c:v>
                </c:pt>
                <c:pt idx="2584">
                  <c:v>0.71777777222222228</c:v>
                </c:pt>
                <c:pt idx="2585">
                  <c:v>0.71805554999999999</c:v>
                </c:pt>
                <c:pt idx="2586">
                  <c:v>0.71833332777777781</c:v>
                </c:pt>
                <c:pt idx="2587">
                  <c:v>0.71861110555555552</c:v>
                </c:pt>
                <c:pt idx="2588">
                  <c:v>0.71888888333333334</c:v>
                </c:pt>
                <c:pt idx="2589">
                  <c:v>0.71916666111111116</c:v>
                </c:pt>
                <c:pt idx="2590">
                  <c:v>0.71944443888888887</c:v>
                </c:pt>
                <c:pt idx="2591">
                  <c:v>0.71972221666666669</c:v>
                </c:pt>
                <c:pt idx="2592">
                  <c:v>0.71999999444444451</c:v>
                </c:pt>
                <c:pt idx="2593">
                  <c:v>0.72027777222222222</c:v>
                </c:pt>
                <c:pt idx="2594">
                  <c:v>0.72055555000000004</c:v>
                </c:pt>
                <c:pt idx="2595">
                  <c:v>0.72083332777777775</c:v>
                </c:pt>
                <c:pt idx="2596">
                  <c:v>0.72111110555555558</c:v>
                </c:pt>
                <c:pt idx="2597">
                  <c:v>0.7213888833333334</c:v>
                </c:pt>
                <c:pt idx="2598">
                  <c:v>0.72166666111111111</c:v>
                </c:pt>
                <c:pt idx="2599">
                  <c:v>0.72194443888888893</c:v>
                </c:pt>
                <c:pt idx="2600">
                  <c:v>0.72222221666666664</c:v>
                </c:pt>
                <c:pt idx="2601">
                  <c:v>0.72249999444444446</c:v>
                </c:pt>
                <c:pt idx="2602">
                  <c:v>0.72277777222222228</c:v>
                </c:pt>
                <c:pt idx="2603">
                  <c:v>0.72305554999999999</c:v>
                </c:pt>
                <c:pt idx="2604">
                  <c:v>0.72333332777777781</c:v>
                </c:pt>
                <c:pt idx="2605">
                  <c:v>0.72361110555555552</c:v>
                </c:pt>
                <c:pt idx="2606">
                  <c:v>0.72388888333333334</c:v>
                </c:pt>
                <c:pt idx="2607">
                  <c:v>0.72416666111111117</c:v>
                </c:pt>
                <c:pt idx="2608">
                  <c:v>0.72444443888888888</c:v>
                </c:pt>
                <c:pt idx="2609">
                  <c:v>0.7247222166666667</c:v>
                </c:pt>
                <c:pt idx="2610">
                  <c:v>0.72499999444444441</c:v>
                </c:pt>
                <c:pt idx="2611">
                  <c:v>0.72527777222222223</c:v>
                </c:pt>
                <c:pt idx="2612">
                  <c:v>0.72555555000000005</c:v>
                </c:pt>
                <c:pt idx="2613">
                  <c:v>0.72583332777777776</c:v>
                </c:pt>
                <c:pt idx="2614">
                  <c:v>0.72611110555555558</c:v>
                </c:pt>
                <c:pt idx="2615">
                  <c:v>0.7263888833333334</c:v>
                </c:pt>
                <c:pt idx="2616">
                  <c:v>0.72666666111111111</c:v>
                </c:pt>
                <c:pt idx="2617">
                  <c:v>0.72694443888888893</c:v>
                </c:pt>
                <c:pt idx="2618">
                  <c:v>0.72722221666666664</c:v>
                </c:pt>
                <c:pt idx="2619">
                  <c:v>0.72749999444444446</c:v>
                </c:pt>
                <c:pt idx="2620">
                  <c:v>0.72777777222222229</c:v>
                </c:pt>
                <c:pt idx="2621">
                  <c:v>0.72805555</c:v>
                </c:pt>
                <c:pt idx="2622">
                  <c:v>0.72833332777777782</c:v>
                </c:pt>
                <c:pt idx="2623">
                  <c:v>0.72861110555555553</c:v>
                </c:pt>
                <c:pt idx="2624">
                  <c:v>0.72888888333333335</c:v>
                </c:pt>
                <c:pt idx="2625">
                  <c:v>0.72916666111111117</c:v>
                </c:pt>
                <c:pt idx="2626">
                  <c:v>0.72944443888888888</c:v>
                </c:pt>
                <c:pt idx="2627">
                  <c:v>0.7297222166666667</c:v>
                </c:pt>
                <c:pt idx="2628">
                  <c:v>0.72999999444444441</c:v>
                </c:pt>
                <c:pt idx="2629">
                  <c:v>0.73027777222222223</c:v>
                </c:pt>
                <c:pt idx="2630">
                  <c:v>0.73055555000000005</c:v>
                </c:pt>
                <c:pt idx="2631">
                  <c:v>0.73083332777777776</c:v>
                </c:pt>
                <c:pt idx="2632">
                  <c:v>0.73111110555555558</c:v>
                </c:pt>
                <c:pt idx="2633">
                  <c:v>0.7313888833333333</c:v>
                </c:pt>
                <c:pt idx="2634">
                  <c:v>0.73166666111111112</c:v>
                </c:pt>
                <c:pt idx="2635">
                  <c:v>0.73194443888888894</c:v>
                </c:pt>
                <c:pt idx="2636">
                  <c:v>0.73222221666666665</c:v>
                </c:pt>
                <c:pt idx="2637">
                  <c:v>0.73249999444444447</c:v>
                </c:pt>
                <c:pt idx="2638">
                  <c:v>0.73277777222222229</c:v>
                </c:pt>
                <c:pt idx="2639">
                  <c:v>0.73305555</c:v>
                </c:pt>
                <c:pt idx="2640">
                  <c:v>0.73333332777777782</c:v>
                </c:pt>
                <c:pt idx="2641">
                  <c:v>0.73361110555555553</c:v>
                </c:pt>
                <c:pt idx="2642">
                  <c:v>0.73388888333333335</c:v>
                </c:pt>
                <c:pt idx="2643">
                  <c:v>0.73416666111111117</c:v>
                </c:pt>
                <c:pt idx="2644">
                  <c:v>0.73444443888888888</c:v>
                </c:pt>
                <c:pt idx="2645">
                  <c:v>0.73472221666666671</c:v>
                </c:pt>
                <c:pt idx="2646">
                  <c:v>0.73499999444444442</c:v>
                </c:pt>
                <c:pt idx="2647">
                  <c:v>0.73527777222222224</c:v>
                </c:pt>
                <c:pt idx="2648">
                  <c:v>0.73555555000000006</c:v>
                </c:pt>
                <c:pt idx="2649">
                  <c:v>0.73583332777777777</c:v>
                </c:pt>
                <c:pt idx="2650">
                  <c:v>0.73611110555555559</c:v>
                </c:pt>
                <c:pt idx="2651">
                  <c:v>0.7363888833333333</c:v>
                </c:pt>
                <c:pt idx="2652">
                  <c:v>0.73666666111111112</c:v>
                </c:pt>
                <c:pt idx="2653">
                  <c:v>0.73694443888888894</c:v>
                </c:pt>
                <c:pt idx="2654">
                  <c:v>0.73722221666666665</c:v>
                </c:pt>
                <c:pt idx="2655">
                  <c:v>0.73749999444444447</c:v>
                </c:pt>
                <c:pt idx="2656">
                  <c:v>0.73777777222222218</c:v>
                </c:pt>
                <c:pt idx="2657">
                  <c:v>0.73805555</c:v>
                </c:pt>
                <c:pt idx="2658">
                  <c:v>0.73833332777777783</c:v>
                </c:pt>
                <c:pt idx="2659">
                  <c:v>0.73861110555555554</c:v>
                </c:pt>
                <c:pt idx="2660">
                  <c:v>0.73888888333333336</c:v>
                </c:pt>
                <c:pt idx="2661">
                  <c:v>0.73916666111111118</c:v>
                </c:pt>
                <c:pt idx="2662">
                  <c:v>0.73944443888888889</c:v>
                </c:pt>
                <c:pt idx="2663">
                  <c:v>0.73972221666666671</c:v>
                </c:pt>
                <c:pt idx="2664">
                  <c:v>0.73999999444444442</c:v>
                </c:pt>
                <c:pt idx="2665">
                  <c:v>0.74027777222222224</c:v>
                </c:pt>
                <c:pt idx="2666">
                  <c:v>0.74055555000000006</c:v>
                </c:pt>
                <c:pt idx="2667">
                  <c:v>0.74083332777777777</c:v>
                </c:pt>
                <c:pt idx="2668">
                  <c:v>0.74111110555555559</c:v>
                </c:pt>
                <c:pt idx="2669">
                  <c:v>0.7413888833333333</c:v>
                </c:pt>
                <c:pt idx="2670">
                  <c:v>0.74166666111111113</c:v>
                </c:pt>
                <c:pt idx="2671">
                  <c:v>0.74194443888888895</c:v>
                </c:pt>
                <c:pt idx="2672">
                  <c:v>0.74222221666666666</c:v>
                </c:pt>
                <c:pt idx="2673">
                  <c:v>0.74249999444444448</c:v>
                </c:pt>
                <c:pt idx="2674">
                  <c:v>0.74277777222222219</c:v>
                </c:pt>
                <c:pt idx="2675">
                  <c:v>0.74305555000000001</c:v>
                </c:pt>
                <c:pt idx="2676">
                  <c:v>0.74333332777777783</c:v>
                </c:pt>
                <c:pt idx="2677">
                  <c:v>0.74361110555555554</c:v>
                </c:pt>
                <c:pt idx="2678">
                  <c:v>0.74388888333333336</c:v>
                </c:pt>
                <c:pt idx="2679">
                  <c:v>0.74416666111111107</c:v>
                </c:pt>
                <c:pt idx="2680">
                  <c:v>0.74444443888888889</c:v>
                </c:pt>
                <c:pt idx="2681">
                  <c:v>0.74472221666666671</c:v>
                </c:pt>
                <c:pt idx="2682">
                  <c:v>0.74499999444444442</c:v>
                </c:pt>
                <c:pt idx="2683">
                  <c:v>0.74527777222222225</c:v>
                </c:pt>
                <c:pt idx="2684">
                  <c:v>0.74555555000000007</c:v>
                </c:pt>
                <c:pt idx="2685">
                  <c:v>0.74583332777777778</c:v>
                </c:pt>
                <c:pt idx="2686">
                  <c:v>0.7461111055555556</c:v>
                </c:pt>
                <c:pt idx="2687">
                  <c:v>0.74638888333333331</c:v>
                </c:pt>
                <c:pt idx="2688">
                  <c:v>0.74666666111111113</c:v>
                </c:pt>
                <c:pt idx="2689">
                  <c:v>0.74694443888888895</c:v>
                </c:pt>
                <c:pt idx="2690">
                  <c:v>0.74722221666666666</c:v>
                </c:pt>
                <c:pt idx="2691">
                  <c:v>0.74749999444444448</c:v>
                </c:pt>
                <c:pt idx="2692">
                  <c:v>0.74777777222222219</c:v>
                </c:pt>
                <c:pt idx="2693">
                  <c:v>0.74805555000000001</c:v>
                </c:pt>
                <c:pt idx="2694">
                  <c:v>0.74833332777777783</c:v>
                </c:pt>
                <c:pt idx="2695">
                  <c:v>0.74861110555555554</c:v>
                </c:pt>
                <c:pt idx="2696">
                  <c:v>0.74888888333333337</c:v>
                </c:pt>
                <c:pt idx="2697">
                  <c:v>0.74916666111111108</c:v>
                </c:pt>
                <c:pt idx="2698">
                  <c:v>0.7494444388888889</c:v>
                </c:pt>
                <c:pt idx="2699">
                  <c:v>0.74972221666666672</c:v>
                </c:pt>
                <c:pt idx="2700">
                  <c:v>0.74999999444444443</c:v>
                </c:pt>
                <c:pt idx="2701">
                  <c:v>0.75027777222222225</c:v>
                </c:pt>
                <c:pt idx="2702">
                  <c:v>0.75055554999999996</c:v>
                </c:pt>
                <c:pt idx="2703">
                  <c:v>0.75083332777777778</c:v>
                </c:pt>
                <c:pt idx="2704">
                  <c:v>0.7511111055555556</c:v>
                </c:pt>
                <c:pt idx="2705">
                  <c:v>0.75138888333333331</c:v>
                </c:pt>
                <c:pt idx="2706">
                  <c:v>0.75166666111111113</c:v>
                </c:pt>
                <c:pt idx="2707">
                  <c:v>0.75194443888888896</c:v>
                </c:pt>
                <c:pt idx="2708">
                  <c:v>0.75222221666666667</c:v>
                </c:pt>
                <c:pt idx="2709">
                  <c:v>0.75249999444444449</c:v>
                </c:pt>
                <c:pt idx="2710">
                  <c:v>0.7527777722222222</c:v>
                </c:pt>
                <c:pt idx="2711">
                  <c:v>0.75305555000000002</c:v>
                </c:pt>
                <c:pt idx="2712">
                  <c:v>0.75333332777777784</c:v>
                </c:pt>
                <c:pt idx="2713">
                  <c:v>0.75361110555555555</c:v>
                </c:pt>
                <c:pt idx="2714">
                  <c:v>0.75388888333333337</c:v>
                </c:pt>
                <c:pt idx="2715">
                  <c:v>0.75416666111111108</c:v>
                </c:pt>
                <c:pt idx="2716">
                  <c:v>0.7544444388888889</c:v>
                </c:pt>
                <c:pt idx="2717">
                  <c:v>0.75472221666666672</c:v>
                </c:pt>
                <c:pt idx="2718">
                  <c:v>0.75499999444444443</c:v>
                </c:pt>
                <c:pt idx="2719">
                  <c:v>0.75527777222222225</c:v>
                </c:pt>
                <c:pt idx="2720">
                  <c:v>0.75555554999999996</c:v>
                </c:pt>
                <c:pt idx="2721">
                  <c:v>0.75583332777777779</c:v>
                </c:pt>
                <c:pt idx="2722">
                  <c:v>0.75611110555555561</c:v>
                </c:pt>
                <c:pt idx="2723">
                  <c:v>0.75638888333333332</c:v>
                </c:pt>
                <c:pt idx="2724">
                  <c:v>0.75666666111111114</c:v>
                </c:pt>
                <c:pt idx="2725">
                  <c:v>0.75694443888888885</c:v>
                </c:pt>
                <c:pt idx="2726">
                  <c:v>0.75722221666666667</c:v>
                </c:pt>
                <c:pt idx="2727">
                  <c:v>0.75749999444444449</c:v>
                </c:pt>
                <c:pt idx="2728">
                  <c:v>0.7577777722222222</c:v>
                </c:pt>
                <c:pt idx="2729">
                  <c:v>0.75805555000000002</c:v>
                </c:pt>
                <c:pt idx="2730">
                  <c:v>0.75833332777777784</c:v>
                </c:pt>
                <c:pt idx="2731">
                  <c:v>0.75861110555555555</c:v>
                </c:pt>
                <c:pt idx="2732">
                  <c:v>0.75888888333333337</c:v>
                </c:pt>
                <c:pt idx="2733">
                  <c:v>0.75916666111111109</c:v>
                </c:pt>
                <c:pt idx="2734">
                  <c:v>0.75944443888888891</c:v>
                </c:pt>
                <c:pt idx="2735">
                  <c:v>0.75972221666666673</c:v>
                </c:pt>
                <c:pt idx="2736">
                  <c:v>0.75999999444444444</c:v>
                </c:pt>
                <c:pt idx="2737">
                  <c:v>0.76027777222222226</c:v>
                </c:pt>
                <c:pt idx="2738">
                  <c:v>0.76055554999999997</c:v>
                </c:pt>
                <c:pt idx="2739">
                  <c:v>0.76083332777777779</c:v>
                </c:pt>
                <c:pt idx="2740">
                  <c:v>0.76111110555555561</c:v>
                </c:pt>
                <c:pt idx="2741">
                  <c:v>0.76138888333333332</c:v>
                </c:pt>
                <c:pt idx="2742">
                  <c:v>0.76166666111111114</c:v>
                </c:pt>
                <c:pt idx="2743">
                  <c:v>0.76194443888888885</c:v>
                </c:pt>
                <c:pt idx="2744">
                  <c:v>0.76222221666666667</c:v>
                </c:pt>
                <c:pt idx="2745">
                  <c:v>0.7624999944444445</c:v>
                </c:pt>
                <c:pt idx="2746">
                  <c:v>0.76277777222222221</c:v>
                </c:pt>
                <c:pt idx="2747">
                  <c:v>0.76305555000000003</c:v>
                </c:pt>
                <c:pt idx="2748">
                  <c:v>0.76333332777777774</c:v>
                </c:pt>
                <c:pt idx="2749">
                  <c:v>0.76361110555555556</c:v>
                </c:pt>
                <c:pt idx="2750">
                  <c:v>0.76388888333333338</c:v>
                </c:pt>
                <c:pt idx="2751">
                  <c:v>0.76416666111111109</c:v>
                </c:pt>
                <c:pt idx="2752">
                  <c:v>0.76444443888888891</c:v>
                </c:pt>
                <c:pt idx="2753">
                  <c:v>0.76472221666666673</c:v>
                </c:pt>
                <c:pt idx="2754">
                  <c:v>0.76499999444444444</c:v>
                </c:pt>
                <c:pt idx="2755">
                  <c:v>0.76527777222222226</c:v>
                </c:pt>
                <c:pt idx="2756">
                  <c:v>0.76555554999999997</c:v>
                </c:pt>
                <c:pt idx="2757">
                  <c:v>0.76583332777777779</c:v>
                </c:pt>
                <c:pt idx="2758">
                  <c:v>0.76611110555555562</c:v>
                </c:pt>
                <c:pt idx="2759">
                  <c:v>0.76638888333333333</c:v>
                </c:pt>
                <c:pt idx="2760">
                  <c:v>0.76666666111111115</c:v>
                </c:pt>
                <c:pt idx="2761">
                  <c:v>0.76694443888888886</c:v>
                </c:pt>
                <c:pt idx="2762">
                  <c:v>0.76722221666666668</c:v>
                </c:pt>
                <c:pt idx="2763">
                  <c:v>0.7674999944444445</c:v>
                </c:pt>
                <c:pt idx="2764">
                  <c:v>0.76777777222222221</c:v>
                </c:pt>
                <c:pt idx="2765">
                  <c:v>0.76805555000000003</c:v>
                </c:pt>
                <c:pt idx="2766">
                  <c:v>0.76833332777777774</c:v>
                </c:pt>
                <c:pt idx="2767">
                  <c:v>0.76861110555555556</c:v>
                </c:pt>
                <c:pt idx="2768">
                  <c:v>0.76888888333333338</c:v>
                </c:pt>
                <c:pt idx="2769">
                  <c:v>0.76916666111111109</c:v>
                </c:pt>
                <c:pt idx="2770">
                  <c:v>0.76944443888888892</c:v>
                </c:pt>
                <c:pt idx="2771">
                  <c:v>0.76972221666666663</c:v>
                </c:pt>
                <c:pt idx="2772">
                  <c:v>0.76999999444444445</c:v>
                </c:pt>
                <c:pt idx="2773">
                  <c:v>0.77027777222222227</c:v>
                </c:pt>
                <c:pt idx="2774">
                  <c:v>0.77055554999999998</c:v>
                </c:pt>
                <c:pt idx="2775">
                  <c:v>0.7708333277777778</c:v>
                </c:pt>
                <c:pt idx="2776">
                  <c:v>0.77111110555555562</c:v>
                </c:pt>
                <c:pt idx="2777">
                  <c:v>0.77138888333333333</c:v>
                </c:pt>
                <c:pt idx="2778">
                  <c:v>0.77166666111111115</c:v>
                </c:pt>
                <c:pt idx="2779">
                  <c:v>0.77194443888888886</c:v>
                </c:pt>
                <c:pt idx="2780">
                  <c:v>0.77222221666666668</c:v>
                </c:pt>
                <c:pt idx="2781">
                  <c:v>0.7724999944444445</c:v>
                </c:pt>
                <c:pt idx="2782">
                  <c:v>0.77277777222222221</c:v>
                </c:pt>
                <c:pt idx="2783">
                  <c:v>0.77305555000000004</c:v>
                </c:pt>
                <c:pt idx="2784">
                  <c:v>0.77333332777777775</c:v>
                </c:pt>
                <c:pt idx="2785">
                  <c:v>0.77361110555555557</c:v>
                </c:pt>
                <c:pt idx="2786">
                  <c:v>0.77388888333333339</c:v>
                </c:pt>
                <c:pt idx="2787">
                  <c:v>0.7741666611111111</c:v>
                </c:pt>
                <c:pt idx="2788">
                  <c:v>0.77444443888888892</c:v>
                </c:pt>
                <c:pt idx="2789">
                  <c:v>0.77472221666666663</c:v>
                </c:pt>
                <c:pt idx="2790">
                  <c:v>0.77499999444444445</c:v>
                </c:pt>
                <c:pt idx="2791">
                  <c:v>0.77527777222222227</c:v>
                </c:pt>
                <c:pt idx="2792">
                  <c:v>0.77555554999999998</c:v>
                </c:pt>
                <c:pt idx="2793">
                  <c:v>0.7758333277777778</c:v>
                </c:pt>
                <c:pt idx="2794">
                  <c:v>0.77611110555555562</c:v>
                </c:pt>
                <c:pt idx="2795">
                  <c:v>0.77638888333333334</c:v>
                </c:pt>
                <c:pt idx="2796">
                  <c:v>0.77666666111111116</c:v>
                </c:pt>
                <c:pt idx="2797">
                  <c:v>0.77694443888888887</c:v>
                </c:pt>
                <c:pt idx="2798">
                  <c:v>0.77722221666666669</c:v>
                </c:pt>
                <c:pt idx="2799">
                  <c:v>0.77749999444444451</c:v>
                </c:pt>
                <c:pt idx="2800">
                  <c:v>0.77777777222222222</c:v>
                </c:pt>
                <c:pt idx="2801">
                  <c:v>0.77805555000000004</c:v>
                </c:pt>
                <c:pt idx="2802">
                  <c:v>0.77833332777777775</c:v>
                </c:pt>
                <c:pt idx="2803">
                  <c:v>0.77861110555555557</c:v>
                </c:pt>
                <c:pt idx="2804">
                  <c:v>0.77888888333333339</c:v>
                </c:pt>
                <c:pt idx="2805">
                  <c:v>0.7791666611111111</c:v>
                </c:pt>
                <c:pt idx="2806">
                  <c:v>0.77944443888888892</c:v>
                </c:pt>
                <c:pt idx="2807">
                  <c:v>0.77972221666666663</c:v>
                </c:pt>
                <c:pt idx="2808">
                  <c:v>0.77999999444444446</c:v>
                </c:pt>
                <c:pt idx="2809">
                  <c:v>0.78027777222222228</c:v>
                </c:pt>
                <c:pt idx="2810">
                  <c:v>0.78055554999999999</c:v>
                </c:pt>
                <c:pt idx="2811">
                  <c:v>0.78083332777777781</c:v>
                </c:pt>
                <c:pt idx="2812">
                  <c:v>0.78111110555555552</c:v>
                </c:pt>
                <c:pt idx="2813">
                  <c:v>0.78138888333333334</c:v>
                </c:pt>
                <c:pt idx="2814">
                  <c:v>0.78166666111111116</c:v>
                </c:pt>
                <c:pt idx="2815">
                  <c:v>0.78194443888888887</c:v>
                </c:pt>
                <c:pt idx="2816">
                  <c:v>0.78222221666666669</c:v>
                </c:pt>
                <c:pt idx="2817">
                  <c:v>0.78249999444444451</c:v>
                </c:pt>
                <c:pt idx="2818">
                  <c:v>0.78277777222222222</c:v>
                </c:pt>
                <c:pt idx="2819">
                  <c:v>0.78305555000000004</c:v>
                </c:pt>
                <c:pt idx="2820">
                  <c:v>0.78333332777777775</c:v>
                </c:pt>
                <c:pt idx="2821">
                  <c:v>0.78361110555555558</c:v>
                </c:pt>
                <c:pt idx="2822">
                  <c:v>0.7838888833333334</c:v>
                </c:pt>
                <c:pt idx="2823">
                  <c:v>0.78416666111111111</c:v>
                </c:pt>
                <c:pt idx="2824">
                  <c:v>0.78444443888888893</c:v>
                </c:pt>
                <c:pt idx="2825">
                  <c:v>0.78472221666666664</c:v>
                </c:pt>
                <c:pt idx="2826">
                  <c:v>0.78499999444444446</c:v>
                </c:pt>
                <c:pt idx="2827">
                  <c:v>0.78527777222222228</c:v>
                </c:pt>
                <c:pt idx="2828">
                  <c:v>0.78555554999999999</c:v>
                </c:pt>
                <c:pt idx="2829">
                  <c:v>0.78583332777777781</c:v>
                </c:pt>
                <c:pt idx="2830">
                  <c:v>0.78611110555555552</c:v>
                </c:pt>
                <c:pt idx="2831">
                  <c:v>0.78638888333333334</c:v>
                </c:pt>
                <c:pt idx="2832">
                  <c:v>0.78666666111111117</c:v>
                </c:pt>
                <c:pt idx="2833">
                  <c:v>0.78694443888888888</c:v>
                </c:pt>
                <c:pt idx="2834">
                  <c:v>0.7872222166666667</c:v>
                </c:pt>
                <c:pt idx="2835">
                  <c:v>0.78749999444444441</c:v>
                </c:pt>
                <c:pt idx="2836">
                  <c:v>0.78777777222222223</c:v>
                </c:pt>
                <c:pt idx="2837">
                  <c:v>0.78805555000000005</c:v>
                </c:pt>
                <c:pt idx="2838">
                  <c:v>0.78833332777777776</c:v>
                </c:pt>
                <c:pt idx="2839">
                  <c:v>0.78861110555555558</c:v>
                </c:pt>
                <c:pt idx="2840">
                  <c:v>0.7888888833333334</c:v>
                </c:pt>
                <c:pt idx="2841">
                  <c:v>0.78916666111111111</c:v>
                </c:pt>
                <c:pt idx="2842">
                  <c:v>0.78944443888888893</c:v>
                </c:pt>
                <c:pt idx="2843">
                  <c:v>0.78972221666666664</c:v>
                </c:pt>
                <c:pt idx="2844">
                  <c:v>0.78999999444444446</c:v>
                </c:pt>
                <c:pt idx="2845">
                  <c:v>0.79027777222222229</c:v>
                </c:pt>
                <c:pt idx="2846">
                  <c:v>0.79055555</c:v>
                </c:pt>
                <c:pt idx="2847">
                  <c:v>0.79083332777777782</c:v>
                </c:pt>
                <c:pt idx="2848">
                  <c:v>0.79111110555555553</c:v>
                </c:pt>
                <c:pt idx="2849">
                  <c:v>0.79138888333333335</c:v>
                </c:pt>
                <c:pt idx="2850">
                  <c:v>0.79166666111111117</c:v>
                </c:pt>
                <c:pt idx="2851">
                  <c:v>0.79194443888888888</c:v>
                </c:pt>
                <c:pt idx="2852">
                  <c:v>0.7922222166666667</c:v>
                </c:pt>
                <c:pt idx="2853">
                  <c:v>0.79249999444444441</c:v>
                </c:pt>
                <c:pt idx="2854">
                  <c:v>0.79277777222222223</c:v>
                </c:pt>
                <c:pt idx="2855">
                  <c:v>0.79305555000000005</c:v>
                </c:pt>
                <c:pt idx="2856">
                  <c:v>0.79333332777777776</c:v>
                </c:pt>
                <c:pt idx="2857">
                  <c:v>0.79361110555555558</c:v>
                </c:pt>
                <c:pt idx="2858">
                  <c:v>0.7938888833333333</c:v>
                </c:pt>
                <c:pt idx="2859">
                  <c:v>0.79416666111111112</c:v>
                </c:pt>
                <c:pt idx="2860">
                  <c:v>0.79444443888888894</c:v>
                </c:pt>
                <c:pt idx="2861">
                  <c:v>0.79472221666666665</c:v>
                </c:pt>
                <c:pt idx="2862">
                  <c:v>0.79499999444444447</c:v>
                </c:pt>
                <c:pt idx="2863">
                  <c:v>0.79527777222222229</c:v>
                </c:pt>
                <c:pt idx="2864">
                  <c:v>0.79555555</c:v>
                </c:pt>
                <c:pt idx="2865">
                  <c:v>0.79583332777777782</c:v>
                </c:pt>
                <c:pt idx="2866">
                  <c:v>0.79611110555555553</c:v>
                </c:pt>
                <c:pt idx="2867">
                  <c:v>0.79638888333333335</c:v>
                </c:pt>
                <c:pt idx="2868">
                  <c:v>0.79666666111111117</c:v>
                </c:pt>
                <c:pt idx="2869">
                  <c:v>0.79694443888888888</c:v>
                </c:pt>
                <c:pt idx="2870">
                  <c:v>0.79722221666666671</c:v>
                </c:pt>
                <c:pt idx="2871">
                  <c:v>0.79749999444444442</c:v>
                </c:pt>
                <c:pt idx="2872">
                  <c:v>0.79777777222222224</c:v>
                </c:pt>
                <c:pt idx="2873">
                  <c:v>0.79805555000000006</c:v>
                </c:pt>
                <c:pt idx="2874">
                  <c:v>0.79833332777777777</c:v>
                </c:pt>
                <c:pt idx="2875">
                  <c:v>0.79861110555555559</c:v>
                </c:pt>
                <c:pt idx="2876">
                  <c:v>0.7988888833333333</c:v>
                </c:pt>
                <c:pt idx="2877">
                  <c:v>0.79916666111111112</c:v>
                </c:pt>
                <c:pt idx="2878">
                  <c:v>0.79944443888888894</c:v>
                </c:pt>
                <c:pt idx="2879">
                  <c:v>0.79972221666666665</c:v>
                </c:pt>
                <c:pt idx="2880">
                  <c:v>0.79999999444444447</c:v>
                </c:pt>
                <c:pt idx="2881">
                  <c:v>0.80027777222222218</c:v>
                </c:pt>
                <c:pt idx="2882">
                  <c:v>0.80055555</c:v>
                </c:pt>
                <c:pt idx="2883">
                  <c:v>0.80083332777777783</c:v>
                </c:pt>
                <c:pt idx="2884">
                  <c:v>0.80111110555555554</c:v>
                </c:pt>
                <c:pt idx="2885">
                  <c:v>0.80138888333333336</c:v>
                </c:pt>
                <c:pt idx="2886">
                  <c:v>0.80166666111111118</c:v>
                </c:pt>
                <c:pt idx="2887">
                  <c:v>0.80194443888888889</c:v>
                </c:pt>
                <c:pt idx="2888">
                  <c:v>0.80222221666666671</c:v>
                </c:pt>
                <c:pt idx="2889">
                  <c:v>0.80249999444444442</c:v>
                </c:pt>
                <c:pt idx="2890">
                  <c:v>0.80277777222222224</c:v>
                </c:pt>
                <c:pt idx="2891">
                  <c:v>0.80305555000000006</c:v>
                </c:pt>
                <c:pt idx="2892">
                  <c:v>0.80333332777777777</c:v>
                </c:pt>
                <c:pt idx="2893">
                  <c:v>0.80361110555555559</c:v>
                </c:pt>
                <c:pt idx="2894">
                  <c:v>0.8038888833333333</c:v>
                </c:pt>
                <c:pt idx="2895">
                  <c:v>0.80416666111111113</c:v>
                </c:pt>
                <c:pt idx="2896">
                  <c:v>0.80444443888888895</c:v>
                </c:pt>
                <c:pt idx="2897">
                  <c:v>0.80472221666666666</c:v>
                </c:pt>
                <c:pt idx="2898">
                  <c:v>0.80499999444444448</c:v>
                </c:pt>
                <c:pt idx="2899">
                  <c:v>0.80527777222222219</c:v>
                </c:pt>
                <c:pt idx="2900">
                  <c:v>0.80555555000000001</c:v>
                </c:pt>
                <c:pt idx="2901">
                  <c:v>0.80583332777777783</c:v>
                </c:pt>
                <c:pt idx="2902">
                  <c:v>0.80611110555555554</c:v>
                </c:pt>
                <c:pt idx="2903">
                  <c:v>0.80638888333333336</c:v>
                </c:pt>
                <c:pt idx="2904">
                  <c:v>0.80666666111111107</c:v>
                </c:pt>
                <c:pt idx="2905">
                  <c:v>0.80694443888888889</c:v>
                </c:pt>
                <c:pt idx="2906">
                  <c:v>0.80722221666666671</c:v>
                </c:pt>
                <c:pt idx="2907">
                  <c:v>0.80749999444444442</c:v>
                </c:pt>
                <c:pt idx="2908">
                  <c:v>0.80777777222222225</c:v>
                </c:pt>
                <c:pt idx="2909">
                  <c:v>0.80805555000000007</c:v>
                </c:pt>
                <c:pt idx="2910">
                  <c:v>0.80833332777777778</c:v>
                </c:pt>
                <c:pt idx="2911">
                  <c:v>0.8086111055555556</c:v>
                </c:pt>
                <c:pt idx="2912">
                  <c:v>0.80888888333333331</c:v>
                </c:pt>
                <c:pt idx="2913">
                  <c:v>0.80916666111111113</c:v>
                </c:pt>
                <c:pt idx="2914">
                  <c:v>0.80944443888888895</c:v>
                </c:pt>
                <c:pt idx="2915">
                  <c:v>0.80972221666666666</c:v>
                </c:pt>
                <c:pt idx="2916">
                  <c:v>0.80999999444444448</c:v>
                </c:pt>
                <c:pt idx="2917">
                  <c:v>0.81027777222222219</c:v>
                </c:pt>
                <c:pt idx="2918">
                  <c:v>0.81055555000000001</c:v>
                </c:pt>
                <c:pt idx="2919">
                  <c:v>0.81083332777777783</c:v>
                </c:pt>
                <c:pt idx="2920">
                  <c:v>0.81111110555555554</c:v>
                </c:pt>
                <c:pt idx="2921">
                  <c:v>0.81138888333333337</c:v>
                </c:pt>
                <c:pt idx="2922">
                  <c:v>0.81166666111111108</c:v>
                </c:pt>
                <c:pt idx="2923">
                  <c:v>0.8119444388888889</c:v>
                </c:pt>
                <c:pt idx="2924">
                  <c:v>0.81222221666666672</c:v>
                </c:pt>
                <c:pt idx="2925">
                  <c:v>0.81249999444444443</c:v>
                </c:pt>
                <c:pt idx="2926">
                  <c:v>0.81277777222222225</c:v>
                </c:pt>
                <c:pt idx="2927">
                  <c:v>0.81305554999999996</c:v>
                </c:pt>
                <c:pt idx="2928">
                  <c:v>0.81333332777777778</c:v>
                </c:pt>
                <c:pt idx="2929">
                  <c:v>0.8136111055555556</c:v>
                </c:pt>
                <c:pt idx="2930">
                  <c:v>0.81388888333333331</c:v>
                </c:pt>
                <c:pt idx="2931">
                  <c:v>0.81416666111111113</c:v>
                </c:pt>
                <c:pt idx="2932">
                  <c:v>0.81444443888888896</c:v>
                </c:pt>
                <c:pt idx="2933">
                  <c:v>0.81472221666666667</c:v>
                </c:pt>
                <c:pt idx="2934">
                  <c:v>0.81499999444444449</c:v>
                </c:pt>
                <c:pt idx="2935">
                  <c:v>0.8152777722222222</c:v>
                </c:pt>
                <c:pt idx="2936">
                  <c:v>0.81555555000000002</c:v>
                </c:pt>
                <c:pt idx="2937">
                  <c:v>0.81583332777777784</c:v>
                </c:pt>
                <c:pt idx="2938">
                  <c:v>0.81611110555555555</c:v>
                </c:pt>
                <c:pt idx="2939">
                  <c:v>0.81638888333333337</c:v>
                </c:pt>
                <c:pt idx="2940">
                  <c:v>0.81666666111111108</c:v>
                </c:pt>
                <c:pt idx="2941">
                  <c:v>0.8169444388888889</c:v>
                </c:pt>
                <c:pt idx="2942">
                  <c:v>0.81722221666666672</c:v>
                </c:pt>
                <c:pt idx="2943">
                  <c:v>0.81749999444444443</c:v>
                </c:pt>
                <c:pt idx="2944">
                  <c:v>0.81777777222222225</c:v>
                </c:pt>
                <c:pt idx="2945">
                  <c:v>0.81805554999999996</c:v>
                </c:pt>
                <c:pt idx="2946">
                  <c:v>0.81833332777777779</c:v>
                </c:pt>
                <c:pt idx="2947">
                  <c:v>0.81861110555555561</c:v>
                </c:pt>
                <c:pt idx="2948">
                  <c:v>0.81888888333333332</c:v>
                </c:pt>
                <c:pt idx="2949">
                  <c:v>0.81916666111111114</c:v>
                </c:pt>
                <c:pt idx="2950">
                  <c:v>0.81944443888888885</c:v>
                </c:pt>
                <c:pt idx="2951">
                  <c:v>0.81972221666666667</c:v>
                </c:pt>
                <c:pt idx="2952">
                  <c:v>0.81999999444444449</c:v>
                </c:pt>
                <c:pt idx="2953">
                  <c:v>0.8202777722222222</c:v>
                </c:pt>
                <c:pt idx="2954">
                  <c:v>0.82055555000000002</c:v>
                </c:pt>
                <c:pt idx="2955">
                  <c:v>0.82083332777777784</c:v>
                </c:pt>
                <c:pt idx="2956">
                  <c:v>0.82111110555555555</c:v>
                </c:pt>
                <c:pt idx="2957">
                  <c:v>0.82138888333333337</c:v>
                </c:pt>
                <c:pt idx="2958">
                  <c:v>0.82166666111111109</c:v>
                </c:pt>
                <c:pt idx="2959">
                  <c:v>0.82194443888888891</c:v>
                </c:pt>
                <c:pt idx="2960">
                  <c:v>0.82222221666666673</c:v>
                </c:pt>
                <c:pt idx="2961">
                  <c:v>0.82249999444444444</c:v>
                </c:pt>
                <c:pt idx="2962">
                  <c:v>0.82277777222222226</c:v>
                </c:pt>
                <c:pt idx="2963">
                  <c:v>0.82305554999999997</c:v>
                </c:pt>
                <c:pt idx="2964">
                  <c:v>0.82333332777777779</c:v>
                </c:pt>
                <c:pt idx="2965">
                  <c:v>0.82361110555555561</c:v>
                </c:pt>
                <c:pt idx="2966">
                  <c:v>0.82388888333333332</c:v>
                </c:pt>
                <c:pt idx="2967">
                  <c:v>0.82416666111111114</c:v>
                </c:pt>
                <c:pt idx="2968">
                  <c:v>0.82444443888888885</c:v>
                </c:pt>
                <c:pt idx="2969">
                  <c:v>0.82472221666666667</c:v>
                </c:pt>
                <c:pt idx="2970">
                  <c:v>0.8249999944444445</c:v>
                </c:pt>
                <c:pt idx="2971">
                  <c:v>0.82527777222222221</c:v>
                </c:pt>
                <c:pt idx="2972">
                  <c:v>0.82555555000000003</c:v>
                </c:pt>
                <c:pt idx="2973">
                  <c:v>0.82583332777777774</c:v>
                </c:pt>
                <c:pt idx="2974">
                  <c:v>0.82611110555555556</c:v>
                </c:pt>
                <c:pt idx="2975">
                  <c:v>0.82638888333333338</c:v>
                </c:pt>
                <c:pt idx="2976">
                  <c:v>0.82666666111111109</c:v>
                </c:pt>
                <c:pt idx="2977">
                  <c:v>0.82694443888888891</c:v>
                </c:pt>
                <c:pt idx="2978">
                  <c:v>0.82722221666666673</c:v>
                </c:pt>
                <c:pt idx="2979">
                  <c:v>0.82749999444444444</c:v>
                </c:pt>
                <c:pt idx="2980">
                  <c:v>0.82777777222222226</c:v>
                </c:pt>
                <c:pt idx="2981">
                  <c:v>0.82805554999999997</c:v>
                </c:pt>
                <c:pt idx="2982">
                  <c:v>0.82833332777777779</c:v>
                </c:pt>
                <c:pt idx="2983">
                  <c:v>0.82861110555555562</c:v>
                </c:pt>
                <c:pt idx="2984">
                  <c:v>0.82888888333333333</c:v>
                </c:pt>
                <c:pt idx="2985">
                  <c:v>0.82916666111111115</c:v>
                </c:pt>
                <c:pt idx="2986">
                  <c:v>0.82944443888888886</c:v>
                </c:pt>
                <c:pt idx="2987">
                  <c:v>0.82972221666666668</c:v>
                </c:pt>
                <c:pt idx="2988">
                  <c:v>0.8299999944444445</c:v>
                </c:pt>
                <c:pt idx="2989">
                  <c:v>0.83027777222222221</c:v>
                </c:pt>
                <c:pt idx="2990">
                  <c:v>0.83055555000000003</c:v>
                </c:pt>
                <c:pt idx="2991">
                  <c:v>0.83083332777777774</c:v>
                </c:pt>
                <c:pt idx="2992">
                  <c:v>0.83111110555555556</c:v>
                </c:pt>
                <c:pt idx="2993">
                  <c:v>0.83138888333333338</c:v>
                </c:pt>
                <c:pt idx="2994">
                  <c:v>0.83166666111111109</c:v>
                </c:pt>
                <c:pt idx="2995">
                  <c:v>0.83194443888888892</c:v>
                </c:pt>
                <c:pt idx="2996">
                  <c:v>0.83222221666666663</c:v>
                </c:pt>
                <c:pt idx="2997">
                  <c:v>0.83249999444444445</c:v>
                </c:pt>
                <c:pt idx="2998">
                  <c:v>0.83277777222222227</c:v>
                </c:pt>
                <c:pt idx="2999">
                  <c:v>0.83305554999999998</c:v>
                </c:pt>
                <c:pt idx="3000">
                  <c:v>0.8333333277777778</c:v>
                </c:pt>
                <c:pt idx="3001">
                  <c:v>0.83361110555555562</c:v>
                </c:pt>
                <c:pt idx="3002">
                  <c:v>0.83388888333333333</c:v>
                </c:pt>
                <c:pt idx="3003">
                  <c:v>0.83416666111111115</c:v>
                </c:pt>
                <c:pt idx="3004">
                  <c:v>0.83444443888888886</c:v>
                </c:pt>
                <c:pt idx="3005">
                  <c:v>0.83472221666666668</c:v>
                </c:pt>
                <c:pt idx="3006">
                  <c:v>0.8349999944444445</c:v>
                </c:pt>
                <c:pt idx="3007">
                  <c:v>0.83527777222222221</c:v>
                </c:pt>
                <c:pt idx="3008">
                  <c:v>0.83555555000000004</c:v>
                </c:pt>
                <c:pt idx="3009">
                  <c:v>0.83583332777777775</c:v>
                </c:pt>
                <c:pt idx="3010">
                  <c:v>0.83611110555555557</c:v>
                </c:pt>
                <c:pt idx="3011">
                  <c:v>0.83638888333333339</c:v>
                </c:pt>
                <c:pt idx="3012">
                  <c:v>0.8366666611111111</c:v>
                </c:pt>
                <c:pt idx="3013">
                  <c:v>0.83694443888888892</c:v>
                </c:pt>
                <c:pt idx="3014">
                  <c:v>0.83722221666666663</c:v>
                </c:pt>
                <c:pt idx="3015">
                  <c:v>0.83749999444444445</c:v>
                </c:pt>
                <c:pt idx="3016">
                  <c:v>0.83777777222222227</c:v>
                </c:pt>
                <c:pt idx="3017">
                  <c:v>0.83805554999999998</c:v>
                </c:pt>
                <c:pt idx="3018">
                  <c:v>0.8383333277777778</c:v>
                </c:pt>
                <c:pt idx="3019">
                  <c:v>0.83861110555555562</c:v>
                </c:pt>
                <c:pt idx="3020">
                  <c:v>0.83888888333333334</c:v>
                </c:pt>
                <c:pt idx="3021">
                  <c:v>0.83916666111111116</c:v>
                </c:pt>
                <c:pt idx="3022">
                  <c:v>0.83944443888888887</c:v>
                </c:pt>
                <c:pt idx="3023">
                  <c:v>0.83972221666666669</c:v>
                </c:pt>
                <c:pt idx="3024">
                  <c:v>0.83999999444444451</c:v>
                </c:pt>
                <c:pt idx="3025">
                  <c:v>0.84027777222222222</c:v>
                </c:pt>
                <c:pt idx="3026">
                  <c:v>0.84055555000000004</c:v>
                </c:pt>
                <c:pt idx="3027">
                  <c:v>0.84083332777777775</c:v>
                </c:pt>
                <c:pt idx="3028">
                  <c:v>0.84111110555555557</c:v>
                </c:pt>
                <c:pt idx="3029">
                  <c:v>0.84138888333333339</c:v>
                </c:pt>
                <c:pt idx="3030">
                  <c:v>0.8416666611111111</c:v>
                </c:pt>
                <c:pt idx="3031">
                  <c:v>0.84194443888888892</c:v>
                </c:pt>
                <c:pt idx="3032">
                  <c:v>0.84222221666666663</c:v>
                </c:pt>
                <c:pt idx="3033">
                  <c:v>0.84249999444444446</c:v>
                </c:pt>
                <c:pt idx="3034">
                  <c:v>0.84277777222222228</c:v>
                </c:pt>
                <c:pt idx="3035">
                  <c:v>0.84305554999999999</c:v>
                </c:pt>
                <c:pt idx="3036">
                  <c:v>0.84333332777777781</c:v>
                </c:pt>
                <c:pt idx="3037">
                  <c:v>0.84361110555555552</c:v>
                </c:pt>
                <c:pt idx="3038">
                  <c:v>0.84388888333333334</c:v>
                </c:pt>
                <c:pt idx="3039">
                  <c:v>0.84416666111111116</c:v>
                </c:pt>
                <c:pt idx="3040">
                  <c:v>0.84444443888888887</c:v>
                </c:pt>
                <c:pt idx="3041">
                  <c:v>0.84472221666666669</c:v>
                </c:pt>
                <c:pt idx="3042">
                  <c:v>0.84499999444444451</c:v>
                </c:pt>
                <c:pt idx="3043">
                  <c:v>0.84527777222222222</c:v>
                </c:pt>
                <c:pt idx="3044">
                  <c:v>0.84555555000000004</c:v>
                </c:pt>
                <c:pt idx="3045">
                  <c:v>0.84583332777777775</c:v>
                </c:pt>
                <c:pt idx="3046">
                  <c:v>0.84611110555555558</c:v>
                </c:pt>
                <c:pt idx="3047">
                  <c:v>0.8463888833333334</c:v>
                </c:pt>
                <c:pt idx="3048">
                  <c:v>0.84666666111111111</c:v>
                </c:pt>
                <c:pt idx="3049">
                  <c:v>0.84694443888888893</c:v>
                </c:pt>
                <c:pt idx="3050">
                  <c:v>0.84722221666666664</c:v>
                </c:pt>
                <c:pt idx="3051">
                  <c:v>0.84749999444444446</c:v>
                </c:pt>
                <c:pt idx="3052">
                  <c:v>0.84777777222222228</c:v>
                </c:pt>
                <c:pt idx="3053">
                  <c:v>0.84805554999999999</c:v>
                </c:pt>
                <c:pt idx="3054">
                  <c:v>0.84833332777777781</c:v>
                </c:pt>
                <c:pt idx="3055">
                  <c:v>0.84861110555555552</c:v>
                </c:pt>
                <c:pt idx="3056">
                  <c:v>0.84888888333333334</c:v>
                </c:pt>
                <c:pt idx="3057">
                  <c:v>0.84916666111111117</c:v>
                </c:pt>
                <c:pt idx="3058">
                  <c:v>0.84944443888888888</c:v>
                </c:pt>
                <c:pt idx="3059">
                  <c:v>0.8497222166666667</c:v>
                </c:pt>
                <c:pt idx="3060">
                  <c:v>0.84999999444444441</c:v>
                </c:pt>
                <c:pt idx="3061">
                  <c:v>0.85027777222222223</c:v>
                </c:pt>
                <c:pt idx="3062">
                  <c:v>0.85055555000000005</c:v>
                </c:pt>
                <c:pt idx="3063">
                  <c:v>0.85083332777777776</c:v>
                </c:pt>
                <c:pt idx="3064">
                  <c:v>0.85111110555555558</c:v>
                </c:pt>
                <c:pt idx="3065">
                  <c:v>0.8513888833333334</c:v>
                </c:pt>
                <c:pt idx="3066">
                  <c:v>0.85166666111111111</c:v>
                </c:pt>
                <c:pt idx="3067">
                  <c:v>0.85194443888888893</c:v>
                </c:pt>
                <c:pt idx="3068">
                  <c:v>0.85222221666666664</c:v>
                </c:pt>
                <c:pt idx="3069">
                  <c:v>0.85249999444444446</c:v>
                </c:pt>
                <c:pt idx="3070">
                  <c:v>0.85277777222222229</c:v>
                </c:pt>
                <c:pt idx="3071">
                  <c:v>0.85305555</c:v>
                </c:pt>
                <c:pt idx="3072">
                  <c:v>0.85333332777777782</c:v>
                </c:pt>
                <c:pt idx="3073">
                  <c:v>0.85361110555555553</c:v>
                </c:pt>
                <c:pt idx="3074">
                  <c:v>0.85388888333333335</c:v>
                </c:pt>
                <c:pt idx="3075">
                  <c:v>0.85416666111111117</c:v>
                </c:pt>
                <c:pt idx="3076">
                  <c:v>0.85444443888888888</c:v>
                </c:pt>
                <c:pt idx="3077">
                  <c:v>0.8547222166666667</c:v>
                </c:pt>
                <c:pt idx="3078">
                  <c:v>0.85499999444444441</c:v>
                </c:pt>
                <c:pt idx="3079">
                  <c:v>0.85527777222222223</c:v>
                </c:pt>
                <c:pt idx="3080">
                  <c:v>0.85555555000000005</c:v>
                </c:pt>
                <c:pt idx="3081">
                  <c:v>0.85583332777777776</c:v>
                </c:pt>
                <c:pt idx="3082">
                  <c:v>0.85611110555555558</c:v>
                </c:pt>
                <c:pt idx="3083">
                  <c:v>0.8563888833333333</c:v>
                </c:pt>
                <c:pt idx="3084">
                  <c:v>0.85666666111111112</c:v>
                </c:pt>
                <c:pt idx="3085">
                  <c:v>0.85694443888888894</c:v>
                </c:pt>
                <c:pt idx="3086">
                  <c:v>0.85722221666666665</c:v>
                </c:pt>
                <c:pt idx="3087">
                  <c:v>0.85749999444444447</c:v>
                </c:pt>
                <c:pt idx="3088">
                  <c:v>0.85777777222222229</c:v>
                </c:pt>
                <c:pt idx="3089">
                  <c:v>0.85805555</c:v>
                </c:pt>
                <c:pt idx="3090">
                  <c:v>0.85833332777777782</c:v>
                </c:pt>
                <c:pt idx="3091">
                  <c:v>0.85861110555555553</c:v>
                </c:pt>
                <c:pt idx="3092">
                  <c:v>0.85888888333333335</c:v>
                </c:pt>
                <c:pt idx="3093">
                  <c:v>0.85916666111111117</c:v>
                </c:pt>
                <c:pt idx="3094">
                  <c:v>0.85944443888888888</c:v>
                </c:pt>
                <c:pt idx="3095">
                  <c:v>0.85972221666666671</c:v>
                </c:pt>
                <c:pt idx="3096">
                  <c:v>0.85999999444444442</c:v>
                </c:pt>
                <c:pt idx="3097">
                  <c:v>0.86027777222222224</c:v>
                </c:pt>
                <c:pt idx="3098">
                  <c:v>0.86055555000000006</c:v>
                </c:pt>
                <c:pt idx="3099">
                  <c:v>0.86083332777777777</c:v>
                </c:pt>
                <c:pt idx="3100">
                  <c:v>0.86111110555555559</c:v>
                </c:pt>
                <c:pt idx="3101">
                  <c:v>0.8613888833333333</c:v>
                </c:pt>
                <c:pt idx="3102">
                  <c:v>0.86166666111111112</c:v>
                </c:pt>
                <c:pt idx="3103">
                  <c:v>0.86194443888888894</c:v>
                </c:pt>
                <c:pt idx="3104">
                  <c:v>0.86222221666666665</c:v>
                </c:pt>
                <c:pt idx="3105">
                  <c:v>0.86249999444444447</c:v>
                </c:pt>
                <c:pt idx="3106">
                  <c:v>0.86277777222222218</c:v>
                </c:pt>
                <c:pt idx="3107">
                  <c:v>0.86305555</c:v>
                </c:pt>
                <c:pt idx="3108">
                  <c:v>0.86333332777777783</c:v>
                </c:pt>
                <c:pt idx="3109">
                  <c:v>0.86361110555555554</c:v>
                </c:pt>
                <c:pt idx="3110">
                  <c:v>0.86388888333333336</c:v>
                </c:pt>
                <c:pt idx="3111">
                  <c:v>0.86416666111111118</c:v>
                </c:pt>
                <c:pt idx="3112">
                  <c:v>0.86444443888888889</c:v>
                </c:pt>
                <c:pt idx="3113">
                  <c:v>0.86472221666666671</c:v>
                </c:pt>
                <c:pt idx="3114">
                  <c:v>0.86499999444444442</c:v>
                </c:pt>
                <c:pt idx="3115">
                  <c:v>0.86527777222222224</c:v>
                </c:pt>
                <c:pt idx="3116">
                  <c:v>0.86555555000000006</c:v>
                </c:pt>
                <c:pt idx="3117">
                  <c:v>0.86583332777777777</c:v>
                </c:pt>
                <c:pt idx="3118">
                  <c:v>0.86611110555555559</c:v>
                </c:pt>
                <c:pt idx="3119">
                  <c:v>0.8663888833333333</c:v>
                </c:pt>
                <c:pt idx="3120">
                  <c:v>0.86666666111111113</c:v>
                </c:pt>
                <c:pt idx="3121">
                  <c:v>0.86694443888888895</c:v>
                </c:pt>
                <c:pt idx="3122">
                  <c:v>0.86722221666666666</c:v>
                </c:pt>
                <c:pt idx="3123">
                  <c:v>0.86749999444444448</c:v>
                </c:pt>
                <c:pt idx="3124">
                  <c:v>0.86777777222222219</c:v>
                </c:pt>
                <c:pt idx="3125">
                  <c:v>0.86805555000000001</c:v>
                </c:pt>
                <c:pt idx="3126">
                  <c:v>0.86833332777777783</c:v>
                </c:pt>
                <c:pt idx="3127">
                  <c:v>0.86861110555555554</c:v>
                </c:pt>
                <c:pt idx="3128">
                  <c:v>0.86888888333333336</c:v>
                </c:pt>
                <c:pt idx="3129">
                  <c:v>0.86916666111111107</c:v>
                </c:pt>
                <c:pt idx="3130">
                  <c:v>0.86944443888888889</c:v>
                </c:pt>
                <c:pt idx="3131">
                  <c:v>0.86972221666666671</c:v>
                </c:pt>
                <c:pt idx="3132">
                  <c:v>0.86999999444444442</c:v>
                </c:pt>
                <c:pt idx="3133">
                  <c:v>0.87027777222222225</c:v>
                </c:pt>
                <c:pt idx="3134">
                  <c:v>0.87055555000000007</c:v>
                </c:pt>
                <c:pt idx="3135">
                  <c:v>0.87083332777777778</c:v>
                </c:pt>
                <c:pt idx="3136">
                  <c:v>0.8711111055555556</c:v>
                </c:pt>
                <c:pt idx="3137">
                  <c:v>0.87138888333333331</c:v>
                </c:pt>
                <c:pt idx="3138">
                  <c:v>0.87166666111111113</c:v>
                </c:pt>
                <c:pt idx="3139">
                  <c:v>0.87194443888888895</c:v>
                </c:pt>
                <c:pt idx="3140">
                  <c:v>0.87222221666666666</c:v>
                </c:pt>
                <c:pt idx="3141">
                  <c:v>0.87249999444444448</c:v>
                </c:pt>
                <c:pt idx="3142">
                  <c:v>0.87277777222222219</c:v>
                </c:pt>
                <c:pt idx="3143">
                  <c:v>0.87305555000000001</c:v>
                </c:pt>
                <c:pt idx="3144">
                  <c:v>0.87333332777777783</c:v>
                </c:pt>
                <c:pt idx="3145">
                  <c:v>0.87361110555555554</c:v>
                </c:pt>
                <c:pt idx="3146">
                  <c:v>0.87388888333333337</c:v>
                </c:pt>
                <c:pt idx="3147">
                  <c:v>0.87416666111111108</c:v>
                </c:pt>
                <c:pt idx="3148">
                  <c:v>0.8744444388888889</c:v>
                </c:pt>
                <c:pt idx="3149">
                  <c:v>0.87472221666666672</c:v>
                </c:pt>
                <c:pt idx="3150">
                  <c:v>0.87499999444444443</c:v>
                </c:pt>
                <c:pt idx="3151">
                  <c:v>0.87527777222222225</c:v>
                </c:pt>
                <c:pt idx="3152">
                  <c:v>0.87555554999999996</c:v>
                </c:pt>
                <c:pt idx="3153">
                  <c:v>0.87583332777777778</c:v>
                </c:pt>
                <c:pt idx="3154">
                  <c:v>0.8761111055555556</c:v>
                </c:pt>
                <c:pt idx="3155">
                  <c:v>0.87638888333333331</c:v>
                </c:pt>
                <c:pt idx="3156">
                  <c:v>0.87666666111111113</c:v>
                </c:pt>
                <c:pt idx="3157">
                  <c:v>0.87694443888888896</c:v>
                </c:pt>
                <c:pt idx="3158">
                  <c:v>0.87722221666666667</c:v>
                </c:pt>
                <c:pt idx="3159">
                  <c:v>0.87749999444444449</c:v>
                </c:pt>
                <c:pt idx="3160">
                  <c:v>0.8777777722222222</c:v>
                </c:pt>
                <c:pt idx="3161">
                  <c:v>0.87805555000000002</c:v>
                </c:pt>
                <c:pt idx="3162">
                  <c:v>0.87833332777777784</c:v>
                </c:pt>
                <c:pt idx="3163">
                  <c:v>0.87861110555555555</c:v>
                </c:pt>
                <c:pt idx="3164">
                  <c:v>0.87888888333333337</c:v>
                </c:pt>
                <c:pt idx="3165">
                  <c:v>0.87916666111111108</c:v>
                </c:pt>
                <c:pt idx="3166">
                  <c:v>0.8794444388888889</c:v>
                </c:pt>
                <c:pt idx="3167">
                  <c:v>0.87972221666666672</c:v>
                </c:pt>
                <c:pt idx="3168">
                  <c:v>0.87999999444444443</c:v>
                </c:pt>
                <c:pt idx="3169">
                  <c:v>0.88027777222222225</c:v>
                </c:pt>
                <c:pt idx="3170">
                  <c:v>0.88055554999999996</c:v>
                </c:pt>
                <c:pt idx="3171">
                  <c:v>0.88083332777777779</c:v>
                </c:pt>
                <c:pt idx="3172">
                  <c:v>0.88111110555555561</c:v>
                </c:pt>
                <c:pt idx="3173">
                  <c:v>0.88138888333333332</c:v>
                </c:pt>
                <c:pt idx="3174">
                  <c:v>0.88166666111111114</c:v>
                </c:pt>
                <c:pt idx="3175">
                  <c:v>0.88194443888888885</c:v>
                </c:pt>
                <c:pt idx="3176">
                  <c:v>0.88222221666666667</c:v>
                </c:pt>
                <c:pt idx="3177">
                  <c:v>0.88249999444444449</c:v>
                </c:pt>
                <c:pt idx="3178">
                  <c:v>0.8827777722222222</c:v>
                </c:pt>
                <c:pt idx="3179">
                  <c:v>0.88305555000000002</c:v>
                </c:pt>
                <c:pt idx="3180">
                  <c:v>0.88333332777777784</c:v>
                </c:pt>
                <c:pt idx="3181">
                  <c:v>0.88361110555555555</c:v>
                </c:pt>
                <c:pt idx="3182">
                  <c:v>0.88388888333333337</c:v>
                </c:pt>
                <c:pt idx="3183">
                  <c:v>0.88416666111111109</c:v>
                </c:pt>
                <c:pt idx="3184">
                  <c:v>0.88444443888888891</c:v>
                </c:pt>
                <c:pt idx="3185">
                  <c:v>0.88472221666666673</c:v>
                </c:pt>
                <c:pt idx="3186">
                  <c:v>0.88499999444444444</c:v>
                </c:pt>
                <c:pt idx="3187">
                  <c:v>0.88527777222222226</c:v>
                </c:pt>
                <c:pt idx="3188">
                  <c:v>0.88555554999999997</c:v>
                </c:pt>
                <c:pt idx="3189">
                  <c:v>0.88583332777777779</c:v>
                </c:pt>
                <c:pt idx="3190">
                  <c:v>0.88611110555555561</c:v>
                </c:pt>
                <c:pt idx="3191">
                  <c:v>0.88638888333333332</c:v>
                </c:pt>
                <c:pt idx="3192">
                  <c:v>0.88666666111111114</c:v>
                </c:pt>
                <c:pt idx="3193">
                  <c:v>0.88694443888888885</c:v>
                </c:pt>
                <c:pt idx="3194">
                  <c:v>0.88722221666666667</c:v>
                </c:pt>
                <c:pt idx="3195">
                  <c:v>0.8874999944444445</c:v>
                </c:pt>
                <c:pt idx="3196">
                  <c:v>0.88777777222222221</c:v>
                </c:pt>
                <c:pt idx="3197">
                  <c:v>0.88805555000000003</c:v>
                </c:pt>
                <c:pt idx="3198">
                  <c:v>0.88833332777777774</c:v>
                </c:pt>
                <c:pt idx="3199">
                  <c:v>0.88861110555555556</c:v>
                </c:pt>
                <c:pt idx="3200">
                  <c:v>0.88888888333333338</c:v>
                </c:pt>
                <c:pt idx="3201">
                  <c:v>0.88916666111111109</c:v>
                </c:pt>
                <c:pt idx="3202">
                  <c:v>0.88944443888888891</c:v>
                </c:pt>
                <c:pt idx="3203">
                  <c:v>0.88972221666666673</c:v>
                </c:pt>
                <c:pt idx="3204">
                  <c:v>0.88999999444444444</c:v>
                </c:pt>
                <c:pt idx="3205">
                  <c:v>0.89027777222222226</c:v>
                </c:pt>
                <c:pt idx="3206">
                  <c:v>0.89055554999999997</c:v>
                </c:pt>
                <c:pt idx="3207">
                  <c:v>0.89083332777777779</c:v>
                </c:pt>
                <c:pt idx="3208">
                  <c:v>0.89111110555555562</c:v>
                </c:pt>
                <c:pt idx="3209">
                  <c:v>0.89138888333333333</c:v>
                </c:pt>
                <c:pt idx="3210">
                  <c:v>0.89166666111111115</c:v>
                </c:pt>
                <c:pt idx="3211">
                  <c:v>0.89194443888888886</c:v>
                </c:pt>
                <c:pt idx="3212">
                  <c:v>0.89222221666666668</c:v>
                </c:pt>
                <c:pt idx="3213">
                  <c:v>0.8924999944444445</c:v>
                </c:pt>
                <c:pt idx="3214">
                  <c:v>0.89277777222222221</c:v>
                </c:pt>
                <c:pt idx="3215">
                  <c:v>0.89305555000000003</c:v>
                </c:pt>
                <c:pt idx="3216">
                  <c:v>0.89333332777777774</c:v>
                </c:pt>
                <c:pt idx="3217">
                  <c:v>0.89361110555555556</c:v>
                </c:pt>
                <c:pt idx="3218">
                  <c:v>0.89388888333333338</c:v>
                </c:pt>
                <c:pt idx="3219">
                  <c:v>0.89416666111111109</c:v>
                </c:pt>
                <c:pt idx="3220">
                  <c:v>0.89444443888888892</c:v>
                </c:pt>
                <c:pt idx="3221">
                  <c:v>0.89472221666666663</c:v>
                </c:pt>
                <c:pt idx="3222">
                  <c:v>0.89499999444444445</c:v>
                </c:pt>
                <c:pt idx="3223">
                  <c:v>0.89527777222222227</c:v>
                </c:pt>
                <c:pt idx="3224">
                  <c:v>0.89555554999999998</c:v>
                </c:pt>
                <c:pt idx="3225">
                  <c:v>0.8958333277777778</c:v>
                </c:pt>
                <c:pt idx="3226">
                  <c:v>0.89611110555555562</c:v>
                </c:pt>
                <c:pt idx="3227">
                  <c:v>0.89638888333333333</c:v>
                </c:pt>
                <c:pt idx="3228">
                  <c:v>0.89666666111111115</c:v>
                </c:pt>
                <c:pt idx="3229">
                  <c:v>0.89694443888888886</c:v>
                </c:pt>
                <c:pt idx="3230">
                  <c:v>0.89722221666666668</c:v>
                </c:pt>
                <c:pt idx="3231">
                  <c:v>0.8974999944444445</c:v>
                </c:pt>
                <c:pt idx="3232">
                  <c:v>0.89777777222222221</c:v>
                </c:pt>
                <c:pt idx="3233">
                  <c:v>0.89805555000000004</c:v>
                </c:pt>
                <c:pt idx="3234">
                  <c:v>0.89833332777777775</c:v>
                </c:pt>
                <c:pt idx="3235">
                  <c:v>0.89861110555555557</c:v>
                </c:pt>
                <c:pt idx="3236">
                  <c:v>0.89888888333333339</c:v>
                </c:pt>
                <c:pt idx="3237">
                  <c:v>0.8991666611111111</c:v>
                </c:pt>
                <c:pt idx="3238">
                  <c:v>0.89944443888888892</c:v>
                </c:pt>
                <c:pt idx="3239">
                  <c:v>0.89972221666666663</c:v>
                </c:pt>
                <c:pt idx="3240">
                  <c:v>0.89999999444444445</c:v>
                </c:pt>
                <c:pt idx="3241">
                  <c:v>0.90027777222222227</c:v>
                </c:pt>
                <c:pt idx="3242">
                  <c:v>0.90055554999999998</c:v>
                </c:pt>
                <c:pt idx="3243">
                  <c:v>0.9008333277777778</c:v>
                </c:pt>
                <c:pt idx="3244">
                  <c:v>0.90111110555555562</c:v>
                </c:pt>
                <c:pt idx="3245">
                  <c:v>0.90138888333333334</c:v>
                </c:pt>
                <c:pt idx="3246">
                  <c:v>0.90166666111111116</c:v>
                </c:pt>
                <c:pt idx="3247">
                  <c:v>0.90194443888888887</c:v>
                </c:pt>
                <c:pt idx="3248">
                  <c:v>0.90222221666666669</c:v>
                </c:pt>
                <c:pt idx="3249">
                  <c:v>0.90249999444444451</c:v>
                </c:pt>
                <c:pt idx="3250">
                  <c:v>0.90277777222222222</c:v>
                </c:pt>
                <c:pt idx="3251">
                  <c:v>0.90305555000000004</c:v>
                </c:pt>
                <c:pt idx="3252">
                  <c:v>0.90333332777777775</c:v>
                </c:pt>
                <c:pt idx="3253">
                  <c:v>0.90361110555555557</c:v>
                </c:pt>
                <c:pt idx="3254">
                  <c:v>0.90388888333333339</c:v>
                </c:pt>
                <c:pt idx="3255">
                  <c:v>0.9041666611111111</c:v>
                </c:pt>
                <c:pt idx="3256">
                  <c:v>0.90444443888888892</c:v>
                </c:pt>
                <c:pt idx="3257">
                  <c:v>0.90472221666666663</c:v>
                </c:pt>
                <c:pt idx="3258">
                  <c:v>0.90499999444444446</c:v>
                </c:pt>
                <c:pt idx="3259">
                  <c:v>0.90527777222222228</c:v>
                </c:pt>
                <c:pt idx="3260">
                  <c:v>0.90555554999999999</c:v>
                </c:pt>
                <c:pt idx="3261">
                  <c:v>0.90583332777777781</c:v>
                </c:pt>
                <c:pt idx="3262">
                  <c:v>0.90611110555555552</c:v>
                </c:pt>
                <c:pt idx="3263">
                  <c:v>0.90638888333333334</c:v>
                </c:pt>
                <c:pt idx="3264">
                  <c:v>0.90666666111111116</c:v>
                </c:pt>
                <c:pt idx="3265">
                  <c:v>0.90694443888888887</c:v>
                </c:pt>
                <c:pt idx="3266">
                  <c:v>0.90722221666666669</c:v>
                </c:pt>
                <c:pt idx="3267">
                  <c:v>0.90749999444444451</c:v>
                </c:pt>
                <c:pt idx="3268">
                  <c:v>0.90777777222222222</c:v>
                </c:pt>
                <c:pt idx="3269">
                  <c:v>0.90805555000000004</c:v>
                </c:pt>
                <c:pt idx="3270">
                  <c:v>0.90833332777777775</c:v>
                </c:pt>
                <c:pt idx="3271">
                  <c:v>0.90861110555555558</c:v>
                </c:pt>
                <c:pt idx="3272">
                  <c:v>0.9088888833333334</c:v>
                </c:pt>
                <c:pt idx="3273">
                  <c:v>0.90916666111111111</c:v>
                </c:pt>
                <c:pt idx="3274">
                  <c:v>0.90944443888888893</c:v>
                </c:pt>
                <c:pt idx="3275">
                  <c:v>0.90972221666666664</c:v>
                </c:pt>
                <c:pt idx="3276">
                  <c:v>0.90999999444444446</c:v>
                </c:pt>
                <c:pt idx="3277">
                  <c:v>0.91027777222222228</c:v>
                </c:pt>
                <c:pt idx="3278">
                  <c:v>0.91055554999999999</c:v>
                </c:pt>
                <c:pt idx="3279">
                  <c:v>0.91083332777777781</c:v>
                </c:pt>
                <c:pt idx="3280">
                  <c:v>0.91111110555555552</c:v>
                </c:pt>
                <c:pt idx="3281">
                  <c:v>0.91138888333333334</c:v>
                </c:pt>
                <c:pt idx="3282">
                  <c:v>0.91166666111111117</c:v>
                </c:pt>
                <c:pt idx="3283">
                  <c:v>0.91194443888888888</c:v>
                </c:pt>
                <c:pt idx="3284">
                  <c:v>0.9122222166666667</c:v>
                </c:pt>
                <c:pt idx="3285">
                  <c:v>0.91249999444444441</c:v>
                </c:pt>
                <c:pt idx="3286">
                  <c:v>0.91277777222222223</c:v>
                </c:pt>
                <c:pt idx="3287">
                  <c:v>0.91305555000000005</c:v>
                </c:pt>
                <c:pt idx="3288">
                  <c:v>0.91333332777777776</c:v>
                </c:pt>
                <c:pt idx="3289">
                  <c:v>0.91361110555555558</c:v>
                </c:pt>
                <c:pt idx="3290">
                  <c:v>0.9138888833333334</c:v>
                </c:pt>
                <c:pt idx="3291">
                  <c:v>0.91416666111111111</c:v>
                </c:pt>
                <c:pt idx="3292">
                  <c:v>0.91444443888888893</c:v>
                </c:pt>
                <c:pt idx="3293">
                  <c:v>0.91472221666666664</c:v>
                </c:pt>
                <c:pt idx="3294">
                  <c:v>0.91499999444444446</c:v>
                </c:pt>
                <c:pt idx="3295">
                  <c:v>0.91527777222222229</c:v>
                </c:pt>
                <c:pt idx="3296">
                  <c:v>0.91555555</c:v>
                </c:pt>
                <c:pt idx="3297">
                  <c:v>0.91583332777777782</c:v>
                </c:pt>
                <c:pt idx="3298">
                  <c:v>0.91611110555555553</c:v>
                </c:pt>
                <c:pt idx="3299">
                  <c:v>0.91638888333333335</c:v>
                </c:pt>
                <c:pt idx="3300">
                  <c:v>0.91666666111111117</c:v>
                </c:pt>
                <c:pt idx="3301">
                  <c:v>0.91694443888888888</c:v>
                </c:pt>
                <c:pt idx="3302">
                  <c:v>0.9172222166666667</c:v>
                </c:pt>
                <c:pt idx="3303">
                  <c:v>0.91749999444444441</c:v>
                </c:pt>
                <c:pt idx="3304">
                  <c:v>0.91777777222222223</c:v>
                </c:pt>
                <c:pt idx="3305">
                  <c:v>0.91805555000000005</c:v>
                </c:pt>
                <c:pt idx="3306">
                  <c:v>0.91833332777777776</c:v>
                </c:pt>
                <c:pt idx="3307">
                  <c:v>0.91861110555555558</c:v>
                </c:pt>
                <c:pt idx="3308">
                  <c:v>0.9188888833333333</c:v>
                </c:pt>
                <c:pt idx="3309">
                  <c:v>0.91916666111111112</c:v>
                </c:pt>
                <c:pt idx="3310">
                  <c:v>0.91944443888888894</c:v>
                </c:pt>
                <c:pt idx="3311">
                  <c:v>0.91972221666666665</c:v>
                </c:pt>
                <c:pt idx="3312">
                  <c:v>0.91999999444444447</c:v>
                </c:pt>
                <c:pt idx="3313">
                  <c:v>0.92027777222222229</c:v>
                </c:pt>
                <c:pt idx="3314">
                  <c:v>0.92055555</c:v>
                </c:pt>
                <c:pt idx="3315">
                  <c:v>0.92083332777777782</c:v>
                </c:pt>
                <c:pt idx="3316">
                  <c:v>0.92111110555555553</c:v>
                </c:pt>
                <c:pt idx="3317">
                  <c:v>0.92138888333333335</c:v>
                </c:pt>
                <c:pt idx="3318">
                  <c:v>0.92166666111111117</c:v>
                </c:pt>
                <c:pt idx="3319">
                  <c:v>0.92194443888888888</c:v>
                </c:pt>
                <c:pt idx="3320">
                  <c:v>0.92222221666666671</c:v>
                </c:pt>
                <c:pt idx="3321">
                  <c:v>0.92249999444444442</c:v>
                </c:pt>
                <c:pt idx="3322">
                  <c:v>0.92277777222222224</c:v>
                </c:pt>
                <c:pt idx="3323">
                  <c:v>0.92305555000000006</c:v>
                </c:pt>
                <c:pt idx="3324">
                  <c:v>0.92333332777777777</c:v>
                </c:pt>
                <c:pt idx="3325">
                  <c:v>0.92361110555555559</c:v>
                </c:pt>
                <c:pt idx="3326">
                  <c:v>0.9238888833333333</c:v>
                </c:pt>
                <c:pt idx="3327">
                  <c:v>0.92416666111111112</c:v>
                </c:pt>
                <c:pt idx="3328">
                  <c:v>0.92444443888888894</c:v>
                </c:pt>
                <c:pt idx="3329">
                  <c:v>0.92472221666666665</c:v>
                </c:pt>
                <c:pt idx="3330">
                  <c:v>0.92499999444444447</c:v>
                </c:pt>
                <c:pt idx="3331">
                  <c:v>0.92527777222222218</c:v>
                </c:pt>
                <c:pt idx="3332">
                  <c:v>0.92555555</c:v>
                </c:pt>
                <c:pt idx="3333">
                  <c:v>0.92583332777777783</c:v>
                </c:pt>
                <c:pt idx="3334">
                  <c:v>0.92611110555555554</c:v>
                </c:pt>
                <c:pt idx="3335">
                  <c:v>0.92638888333333336</c:v>
                </c:pt>
                <c:pt idx="3336">
                  <c:v>0.92666666111111118</c:v>
                </c:pt>
                <c:pt idx="3337">
                  <c:v>0.92694443888888889</c:v>
                </c:pt>
                <c:pt idx="3338">
                  <c:v>0.92722221666666671</c:v>
                </c:pt>
                <c:pt idx="3339">
                  <c:v>0.92749999444444442</c:v>
                </c:pt>
                <c:pt idx="3340">
                  <c:v>0.92777777222222224</c:v>
                </c:pt>
                <c:pt idx="3341">
                  <c:v>0.92805555000000006</c:v>
                </c:pt>
                <c:pt idx="3342">
                  <c:v>0.92833332777777777</c:v>
                </c:pt>
                <c:pt idx="3343">
                  <c:v>0.92861110555555559</c:v>
                </c:pt>
                <c:pt idx="3344">
                  <c:v>0.9288888833333333</c:v>
                </c:pt>
                <c:pt idx="3345">
                  <c:v>0.92916666111111113</c:v>
                </c:pt>
                <c:pt idx="3346">
                  <c:v>0.92944443888888895</c:v>
                </c:pt>
                <c:pt idx="3347">
                  <c:v>0.92972221666666666</c:v>
                </c:pt>
                <c:pt idx="3348">
                  <c:v>0.92999999444444448</c:v>
                </c:pt>
                <c:pt idx="3349">
                  <c:v>0.93027777222222219</c:v>
                </c:pt>
                <c:pt idx="3350">
                  <c:v>0.93055555000000001</c:v>
                </c:pt>
                <c:pt idx="3351">
                  <c:v>0.93083332777777783</c:v>
                </c:pt>
                <c:pt idx="3352">
                  <c:v>0.93111110555555554</c:v>
                </c:pt>
                <c:pt idx="3353">
                  <c:v>0.93138888333333336</c:v>
                </c:pt>
                <c:pt idx="3354">
                  <c:v>0.93166666111111107</c:v>
                </c:pt>
                <c:pt idx="3355">
                  <c:v>0.93194443888888889</c:v>
                </c:pt>
                <c:pt idx="3356">
                  <c:v>0.93222221666666671</c:v>
                </c:pt>
                <c:pt idx="3357">
                  <c:v>0.93249999444444442</c:v>
                </c:pt>
                <c:pt idx="3358">
                  <c:v>0.93277777222222225</c:v>
                </c:pt>
                <c:pt idx="3359">
                  <c:v>0.93305555000000007</c:v>
                </c:pt>
                <c:pt idx="3360">
                  <c:v>0.93333332777777778</c:v>
                </c:pt>
                <c:pt idx="3361">
                  <c:v>0.9336111055555556</c:v>
                </c:pt>
                <c:pt idx="3362">
                  <c:v>0.93388888333333331</c:v>
                </c:pt>
                <c:pt idx="3363">
                  <c:v>0.93416666111111113</c:v>
                </c:pt>
                <c:pt idx="3364">
                  <c:v>0.93444443888888895</c:v>
                </c:pt>
                <c:pt idx="3365">
                  <c:v>0.93472221666666666</c:v>
                </c:pt>
                <c:pt idx="3366">
                  <c:v>0.93499999444444448</c:v>
                </c:pt>
                <c:pt idx="3367">
                  <c:v>0.93527777222222219</c:v>
                </c:pt>
                <c:pt idx="3368">
                  <c:v>0.93555555000000001</c:v>
                </c:pt>
                <c:pt idx="3369">
                  <c:v>0.93583332777777783</c:v>
                </c:pt>
                <c:pt idx="3370">
                  <c:v>0.93611110555555554</c:v>
                </c:pt>
                <c:pt idx="3371">
                  <c:v>0.93638888333333337</c:v>
                </c:pt>
                <c:pt idx="3372">
                  <c:v>0.93666666111111108</c:v>
                </c:pt>
                <c:pt idx="3373">
                  <c:v>0.9369444388888889</c:v>
                </c:pt>
                <c:pt idx="3374">
                  <c:v>0.93722221666666672</c:v>
                </c:pt>
                <c:pt idx="3375">
                  <c:v>0.93749999444444443</c:v>
                </c:pt>
                <c:pt idx="3376">
                  <c:v>0.93777777222222225</c:v>
                </c:pt>
                <c:pt idx="3377">
                  <c:v>0.93805554999999996</c:v>
                </c:pt>
                <c:pt idx="3378">
                  <c:v>0.93833332777777778</c:v>
                </c:pt>
                <c:pt idx="3379">
                  <c:v>0.9386111055555556</c:v>
                </c:pt>
                <c:pt idx="3380">
                  <c:v>0.93888888333333331</c:v>
                </c:pt>
                <c:pt idx="3381">
                  <c:v>0.93916666111111113</c:v>
                </c:pt>
                <c:pt idx="3382">
                  <c:v>0.93944443888888896</c:v>
                </c:pt>
                <c:pt idx="3383">
                  <c:v>0.93972221666666667</c:v>
                </c:pt>
                <c:pt idx="3384">
                  <c:v>0.93999999444444449</c:v>
                </c:pt>
                <c:pt idx="3385">
                  <c:v>0.9402777722222222</c:v>
                </c:pt>
                <c:pt idx="3386">
                  <c:v>0.94055555000000002</c:v>
                </c:pt>
                <c:pt idx="3387">
                  <c:v>0.94083332777777784</c:v>
                </c:pt>
                <c:pt idx="3388">
                  <c:v>0.94111110555555555</c:v>
                </c:pt>
                <c:pt idx="3389">
                  <c:v>0.94138888333333337</c:v>
                </c:pt>
                <c:pt idx="3390">
                  <c:v>0.94166666111111108</c:v>
                </c:pt>
                <c:pt idx="3391">
                  <c:v>0.9419444388888889</c:v>
                </c:pt>
                <c:pt idx="3392">
                  <c:v>0.94222221666666672</c:v>
                </c:pt>
                <c:pt idx="3393">
                  <c:v>0.94249999444444443</c:v>
                </c:pt>
                <c:pt idx="3394">
                  <c:v>0.94277777222222225</c:v>
                </c:pt>
                <c:pt idx="3395">
                  <c:v>0.94305554999999996</c:v>
                </c:pt>
                <c:pt idx="3396">
                  <c:v>0.94333332777777779</c:v>
                </c:pt>
                <c:pt idx="3397">
                  <c:v>0.94361110555555561</c:v>
                </c:pt>
                <c:pt idx="3398">
                  <c:v>0.94388888333333332</c:v>
                </c:pt>
                <c:pt idx="3399">
                  <c:v>0.94416666111111114</c:v>
                </c:pt>
                <c:pt idx="3400">
                  <c:v>0.94444443888888885</c:v>
                </c:pt>
                <c:pt idx="3401">
                  <c:v>0.94472221666666667</c:v>
                </c:pt>
                <c:pt idx="3402">
                  <c:v>0.94499999444444449</c:v>
                </c:pt>
                <c:pt idx="3403">
                  <c:v>0.9452777722222222</c:v>
                </c:pt>
                <c:pt idx="3404">
                  <c:v>0.94555555000000002</c:v>
                </c:pt>
                <c:pt idx="3405">
                  <c:v>0.94583332777777784</c:v>
                </c:pt>
                <c:pt idx="3406">
                  <c:v>0.94611110555555555</c:v>
                </c:pt>
                <c:pt idx="3407">
                  <c:v>0.94638888333333337</c:v>
                </c:pt>
                <c:pt idx="3408">
                  <c:v>0.94666666111111109</c:v>
                </c:pt>
                <c:pt idx="3409">
                  <c:v>0.94694443888888891</c:v>
                </c:pt>
                <c:pt idx="3410">
                  <c:v>0.94722221666666673</c:v>
                </c:pt>
                <c:pt idx="3411">
                  <c:v>0.94749999444444444</c:v>
                </c:pt>
                <c:pt idx="3412">
                  <c:v>0.94777777222222226</c:v>
                </c:pt>
                <c:pt idx="3413">
                  <c:v>0.94805554999999997</c:v>
                </c:pt>
                <c:pt idx="3414">
                  <c:v>0.94833332777777779</c:v>
                </c:pt>
                <c:pt idx="3415">
                  <c:v>0.94861110555555561</c:v>
                </c:pt>
                <c:pt idx="3416">
                  <c:v>0.94888888333333332</c:v>
                </c:pt>
                <c:pt idx="3417">
                  <c:v>0.94916666111111114</c:v>
                </c:pt>
                <c:pt idx="3418">
                  <c:v>0.94944443888888885</c:v>
                </c:pt>
                <c:pt idx="3419">
                  <c:v>0.94972221666666667</c:v>
                </c:pt>
                <c:pt idx="3420">
                  <c:v>0.9499999944444445</c:v>
                </c:pt>
                <c:pt idx="3421">
                  <c:v>0.95027777222222221</c:v>
                </c:pt>
                <c:pt idx="3422">
                  <c:v>0.95055555000000003</c:v>
                </c:pt>
                <c:pt idx="3423">
                  <c:v>0.95083332777777774</c:v>
                </c:pt>
                <c:pt idx="3424">
                  <c:v>0.95111110555555556</c:v>
                </c:pt>
                <c:pt idx="3425">
                  <c:v>0.95138888333333338</c:v>
                </c:pt>
                <c:pt idx="3426">
                  <c:v>0.95166666111111109</c:v>
                </c:pt>
                <c:pt idx="3427">
                  <c:v>0.95194443888888891</c:v>
                </c:pt>
                <c:pt idx="3428">
                  <c:v>0.95222221666666673</c:v>
                </c:pt>
                <c:pt idx="3429">
                  <c:v>0.95249999444444444</c:v>
                </c:pt>
                <c:pt idx="3430">
                  <c:v>0.95277777222222226</c:v>
                </c:pt>
                <c:pt idx="3431">
                  <c:v>0.95305554999999997</c:v>
                </c:pt>
                <c:pt idx="3432">
                  <c:v>0.95333332777777779</c:v>
                </c:pt>
                <c:pt idx="3433">
                  <c:v>0.95361110555555562</c:v>
                </c:pt>
                <c:pt idx="3434">
                  <c:v>0.95388888333333333</c:v>
                </c:pt>
                <c:pt idx="3435">
                  <c:v>0.95416666111111115</c:v>
                </c:pt>
                <c:pt idx="3436">
                  <c:v>0.95444443888888886</c:v>
                </c:pt>
                <c:pt idx="3437">
                  <c:v>0.95472221666666668</c:v>
                </c:pt>
                <c:pt idx="3438">
                  <c:v>0.9549999944444445</c:v>
                </c:pt>
                <c:pt idx="3439">
                  <c:v>0.95527777222222221</c:v>
                </c:pt>
                <c:pt idx="3440">
                  <c:v>0.95555555000000003</c:v>
                </c:pt>
                <c:pt idx="3441">
                  <c:v>0.95583332777777774</c:v>
                </c:pt>
                <c:pt idx="3442">
                  <c:v>0.95611110555555556</c:v>
                </c:pt>
                <c:pt idx="3443">
                  <c:v>0.95638888333333338</c:v>
                </c:pt>
                <c:pt idx="3444">
                  <c:v>0.95666666111111109</c:v>
                </c:pt>
                <c:pt idx="3445">
                  <c:v>0.95694443888888892</c:v>
                </c:pt>
                <c:pt idx="3446">
                  <c:v>0.95722221666666663</c:v>
                </c:pt>
                <c:pt idx="3447">
                  <c:v>0.95749999444444445</c:v>
                </c:pt>
                <c:pt idx="3448">
                  <c:v>0.95777777222222227</c:v>
                </c:pt>
                <c:pt idx="3449">
                  <c:v>0.95805554999999998</c:v>
                </c:pt>
                <c:pt idx="3450">
                  <c:v>0.9583333277777778</c:v>
                </c:pt>
                <c:pt idx="3451">
                  <c:v>0.95861110555555562</c:v>
                </c:pt>
                <c:pt idx="3452">
                  <c:v>0.95888888333333333</c:v>
                </c:pt>
                <c:pt idx="3453">
                  <c:v>0.95916666111111115</c:v>
                </c:pt>
                <c:pt idx="3454">
                  <c:v>0.95944443888888886</c:v>
                </c:pt>
                <c:pt idx="3455">
                  <c:v>0.95972221666666668</c:v>
                </c:pt>
                <c:pt idx="3456">
                  <c:v>0.9599999944444445</c:v>
                </c:pt>
                <c:pt idx="3457">
                  <c:v>0.96027777222222221</c:v>
                </c:pt>
                <c:pt idx="3458">
                  <c:v>0.96055555000000004</c:v>
                </c:pt>
                <c:pt idx="3459">
                  <c:v>0.96083332777777775</c:v>
                </c:pt>
                <c:pt idx="3460">
                  <c:v>0.96111110555555557</c:v>
                </c:pt>
                <c:pt idx="3461">
                  <c:v>0.96138888333333339</c:v>
                </c:pt>
                <c:pt idx="3462">
                  <c:v>0.9616666611111111</c:v>
                </c:pt>
                <c:pt idx="3463">
                  <c:v>0.96194443888888892</c:v>
                </c:pt>
                <c:pt idx="3464">
                  <c:v>0.96222221666666663</c:v>
                </c:pt>
                <c:pt idx="3465">
                  <c:v>0.96249999444444445</c:v>
                </c:pt>
                <c:pt idx="3466">
                  <c:v>0.96277777222222227</c:v>
                </c:pt>
                <c:pt idx="3467">
                  <c:v>0.96305554999999998</c:v>
                </c:pt>
                <c:pt idx="3468">
                  <c:v>0.9633333277777778</c:v>
                </c:pt>
                <c:pt idx="3469">
                  <c:v>0.96361110555555562</c:v>
                </c:pt>
                <c:pt idx="3470">
                  <c:v>0.96388888333333334</c:v>
                </c:pt>
                <c:pt idx="3471">
                  <c:v>0.96416666111111116</c:v>
                </c:pt>
                <c:pt idx="3472">
                  <c:v>0.96444443888888887</c:v>
                </c:pt>
                <c:pt idx="3473">
                  <c:v>0.96472221666666669</c:v>
                </c:pt>
                <c:pt idx="3474">
                  <c:v>0.96499999444444451</c:v>
                </c:pt>
                <c:pt idx="3475">
                  <c:v>0.96527777222222222</c:v>
                </c:pt>
                <c:pt idx="3476">
                  <c:v>0.96555555000000004</c:v>
                </c:pt>
                <c:pt idx="3477">
                  <c:v>0.96583332777777775</c:v>
                </c:pt>
                <c:pt idx="3478">
                  <c:v>0.96611110555555557</c:v>
                </c:pt>
                <c:pt idx="3479">
                  <c:v>0.96638888333333339</c:v>
                </c:pt>
                <c:pt idx="3480">
                  <c:v>0.9666666611111111</c:v>
                </c:pt>
                <c:pt idx="3481">
                  <c:v>0.96694443888888892</c:v>
                </c:pt>
                <c:pt idx="3482">
                  <c:v>0.96722221666666663</c:v>
                </c:pt>
                <c:pt idx="3483">
                  <c:v>0.96749999444444446</c:v>
                </c:pt>
                <c:pt idx="3484">
                  <c:v>0.96777777222222228</c:v>
                </c:pt>
                <c:pt idx="3485">
                  <c:v>0.96805554999999999</c:v>
                </c:pt>
                <c:pt idx="3486">
                  <c:v>0.96833332777777781</c:v>
                </c:pt>
                <c:pt idx="3487">
                  <c:v>0.96861110555555552</c:v>
                </c:pt>
                <c:pt idx="3488">
                  <c:v>0.96888888333333334</c:v>
                </c:pt>
                <c:pt idx="3489">
                  <c:v>0.96916666111111116</c:v>
                </c:pt>
                <c:pt idx="3490">
                  <c:v>0.96944443888888887</c:v>
                </c:pt>
                <c:pt idx="3491">
                  <c:v>0.96972221666666669</c:v>
                </c:pt>
                <c:pt idx="3492">
                  <c:v>0.96999999444444451</c:v>
                </c:pt>
                <c:pt idx="3493">
                  <c:v>0.97027777222222222</c:v>
                </c:pt>
                <c:pt idx="3494">
                  <c:v>0.97055555000000004</c:v>
                </c:pt>
                <c:pt idx="3495">
                  <c:v>0.97083332777777775</c:v>
                </c:pt>
                <c:pt idx="3496">
                  <c:v>0.97111110555555558</c:v>
                </c:pt>
                <c:pt idx="3497">
                  <c:v>0.9713888833333334</c:v>
                </c:pt>
                <c:pt idx="3498">
                  <c:v>0.97166666111111111</c:v>
                </c:pt>
                <c:pt idx="3499">
                  <c:v>0.97194443888888893</c:v>
                </c:pt>
                <c:pt idx="3500">
                  <c:v>0.97222221666666664</c:v>
                </c:pt>
                <c:pt idx="3501">
                  <c:v>0.97249999444444446</c:v>
                </c:pt>
                <c:pt idx="3502">
                  <c:v>0.97277777222222228</c:v>
                </c:pt>
                <c:pt idx="3503">
                  <c:v>0.97305554999999999</c:v>
                </c:pt>
                <c:pt idx="3504">
                  <c:v>0.97333332777777781</c:v>
                </c:pt>
                <c:pt idx="3505">
                  <c:v>0.97361110555555552</c:v>
                </c:pt>
                <c:pt idx="3506">
                  <c:v>0.97388888333333334</c:v>
                </c:pt>
                <c:pt idx="3507">
                  <c:v>0.97416666111111117</c:v>
                </c:pt>
                <c:pt idx="3508">
                  <c:v>0.97444443888888888</c:v>
                </c:pt>
                <c:pt idx="3509">
                  <c:v>0.9747222166666667</c:v>
                </c:pt>
                <c:pt idx="3510">
                  <c:v>0.97499999444444441</c:v>
                </c:pt>
                <c:pt idx="3511">
                  <c:v>0.97527777222222223</c:v>
                </c:pt>
                <c:pt idx="3512">
                  <c:v>0.97555555000000005</c:v>
                </c:pt>
                <c:pt idx="3513">
                  <c:v>0.97583332777777776</c:v>
                </c:pt>
                <c:pt idx="3514">
                  <c:v>0.97611110555555558</c:v>
                </c:pt>
                <c:pt idx="3515">
                  <c:v>0.9763888833333334</c:v>
                </c:pt>
                <c:pt idx="3516">
                  <c:v>0.97666666111111111</c:v>
                </c:pt>
                <c:pt idx="3517">
                  <c:v>0.97694443888888893</c:v>
                </c:pt>
                <c:pt idx="3518">
                  <c:v>0.97722221666666664</c:v>
                </c:pt>
                <c:pt idx="3519">
                  <c:v>0.97749999444444446</c:v>
                </c:pt>
                <c:pt idx="3520">
                  <c:v>0.97777777222222229</c:v>
                </c:pt>
                <c:pt idx="3521">
                  <c:v>0.97805555</c:v>
                </c:pt>
                <c:pt idx="3522">
                  <c:v>0.97833332777777782</c:v>
                </c:pt>
                <c:pt idx="3523">
                  <c:v>0.97861110555555553</c:v>
                </c:pt>
                <c:pt idx="3524">
                  <c:v>0.97888888333333335</c:v>
                </c:pt>
                <c:pt idx="3525">
                  <c:v>0.97916666111111117</c:v>
                </c:pt>
                <c:pt idx="3526">
                  <c:v>0.97944443888888888</c:v>
                </c:pt>
                <c:pt idx="3527">
                  <c:v>0.9797222166666667</c:v>
                </c:pt>
                <c:pt idx="3528">
                  <c:v>0.97999999444444441</c:v>
                </c:pt>
                <c:pt idx="3529">
                  <c:v>0.98027777222222223</c:v>
                </c:pt>
                <c:pt idx="3530">
                  <c:v>0.98055555000000005</c:v>
                </c:pt>
                <c:pt idx="3531">
                  <c:v>0.98083332777777776</c:v>
                </c:pt>
                <c:pt idx="3532">
                  <c:v>0.98111110555555558</c:v>
                </c:pt>
                <c:pt idx="3533">
                  <c:v>0.9813888833333333</c:v>
                </c:pt>
                <c:pt idx="3534">
                  <c:v>0.98166666111111112</c:v>
                </c:pt>
                <c:pt idx="3535">
                  <c:v>0.98194443888888894</c:v>
                </c:pt>
                <c:pt idx="3536">
                  <c:v>0.98222221666666665</c:v>
                </c:pt>
                <c:pt idx="3537">
                  <c:v>0.98249999444444447</c:v>
                </c:pt>
                <c:pt idx="3538">
                  <c:v>0.98277777222222229</c:v>
                </c:pt>
                <c:pt idx="3539">
                  <c:v>0.98305555</c:v>
                </c:pt>
                <c:pt idx="3540">
                  <c:v>0.98333332777777782</c:v>
                </c:pt>
                <c:pt idx="3541">
                  <c:v>0.98361110555555553</c:v>
                </c:pt>
                <c:pt idx="3542">
                  <c:v>0.98388888333333335</c:v>
                </c:pt>
                <c:pt idx="3543">
                  <c:v>0.98416666111111117</c:v>
                </c:pt>
                <c:pt idx="3544">
                  <c:v>0.98444443888888888</c:v>
                </c:pt>
                <c:pt idx="3545">
                  <c:v>0.98472221666666671</c:v>
                </c:pt>
                <c:pt idx="3546">
                  <c:v>0.98499999444444442</c:v>
                </c:pt>
                <c:pt idx="3547">
                  <c:v>0.98527777222222224</c:v>
                </c:pt>
                <c:pt idx="3548">
                  <c:v>0.98555555000000006</c:v>
                </c:pt>
                <c:pt idx="3549">
                  <c:v>0.98583332777777777</c:v>
                </c:pt>
                <c:pt idx="3550">
                  <c:v>0.98611110555555559</c:v>
                </c:pt>
                <c:pt idx="3551">
                  <c:v>0.9863888833333333</c:v>
                </c:pt>
                <c:pt idx="3552">
                  <c:v>0.98666666111111112</c:v>
                </c:pt>
                <c:pt idx="3553">
                  <c:v>0.98694443888888894</c:v>
                </c:pt>
                <c:pt idx="3554">
                  <c:v>0.98722221666666665</c:v>
                </c:pt>
                <c:pt idx="3555">
                  <c:v>0.98749999444444447</c:v>
                </c:pt>
                <c:pt idx="3556">
                  <c:v>0.98777777222222218</c:v>
                </c:pt>
                <c:pt idx="3557">
                  <c:v>0.98805555</c:v>
                </c:pt>
                <c:pt idx="3558">
                  <c:v>0.98833332777777783</c:v>
                </c:pt>
                <c:pt idx="3559">
                  <c:v>0.98861110555555554</c:v>
                </c:pt>
                <c:pt idx="3560">
                  <c:v>0.98888888333333336</c:v>
                </c:pt>
                <c:pt idx="3561">
                  <c:v>0.98916666111111118</c:v>
                </c:pt>
                <c:pt idx="3562">
                  <c:v>0.98944443888888889</c:v>
                </c:pt>
                <c:pt idx="3563">
                  <c:v>0.98972221666666671</c:v>
                </c:pt>
                <c:pt idx="3564">
                  <c:v>0.98999999444444442</c:v>
                </c:pt>
                <c:pt idx="3565">
                  <c:v>0.99027777222222224</c:v>
                </c:pt>
                <c:pt idx="3566">
                  <c:v>0.99055555000000006</c:v>
                </c:pt>
                <c:pt idx="3567">
                  <c:v>0.99083332777777777</c:v>
                </c:pt>
                <c:pt idx="3568">
                  <c:v>0.99111110555555559</c:v>
                </c:pt>
                <c:pt idx="3569">
                  <c:v>0.9913888833333333</c:v>
                </c:pt>
                <c:pt idx="3570">
                  <c:v>0.99166666111111113</c:v>
                </c:pt>
                <c:pt idx="3571">
                  <c:v>0.99194443888888895</c:v>
                </c:pt>
                <c:pt idx="3572">
                  <c:v>0.99222221666666666</c:v>
                </c:pt>
                <c:pt idx="3573">
                  <c:v>0.99249999444444448</c:v>
                </c:pt>
                <c:pt idx="3574">
                  <c:v>0.99277777222222219</c:v>
                </c:pt>
                <c:pt idx="3575">
                  <c:v>0.99305555000000001</c:v>
                </c:pt>
                <c:pt idx="3576">
                  <c:v>0.99333332777777783</c:v>
                </c:pt>
                <c:pt idx="3577">
                  <c:v>0.99361110555555554</c:v>
                </c:pt>
                <c:pt idx="3578">
                  <c:v>0.99388888333333336</c:v>
                </c:pt>
                <c:pt idx="3579">
                  <c:v>0.99416666111111107</c:v>
                </c:pt>
                <c:pt idx="3580">
                  <c:v>0.99444443888888889</c:v>
                </c:pt>
                <c:pt idx="3581">
                  <c:v>0.99472221666666671</c:v>
                </c:pt>
                <c:pt idx="3582">
                  <c:v>0.99499999444444442</c:v>
                </c:pt>
                <c:pt idx="3583">
                  <c:v>0.99527777222222225</c:v>
                </c:pt>
                <c:pt idx="3584">
                  <c:v>0.99555555000000007</c:v>
                </c:pt>
                <c:pt idx="3585">
                  <c:v>0.99583332777777778</c:v>
                </c:pt>
                <c:pt idx="3586">
                  <c:v>0.9961111055555556</c:v>
                </c:pt>
                <c:pt idx="3587">
                  <c:v>0.99638888333333331</c:v>
                </c:pt>
                <c:pt idx="3588">
                  <c:v>0.99666666111111113</c:v>
                </c:pt>
                <c:pt idx="3589">
                  <c:v>0.99694443888888895</c:v>
                </c:pt>
                <c:pt idx="3590">
                  <c:v>0.99722221666666666</c:v>
                </c:pt>
                <c:pt idx="3591">
                  <c:v>0.99749999444444448</c:v>
                </c:pt>
                <c:pt idx="3592">
                  <c:v>0.99777777222222219</c:v>
                </c:pt>
                <c:pt idx="3593">
                  <c:v>0.99805555000000001</c:v>
                </c:pt>
                <c:pt idx="3594">
                  <c:v>0.99833332777777783</c:v>
                </c:pt>
                <c:pt idx="3595">
                  <c:v>0.99861110555555554</c:v>
                </c:pt>
                <c:pt idx="3596">
                  <c:v>0.99888888333333337</c:v>
                </c:pt>
                <c:pt idx="3597">
                  <c:v>0.99916666111111108</c:v>
                </c:pt>
                <c:pt idx="3598">
                  <c:v>0.9994444388888889</c:v>
                </c:pt>
                <c:pt idx="3599">
                  <c:v>0.99972221666666672</c:v>
                </c:pt>
                <c:pt idx="3600">
                  <c:v>0.99999999444444443</c:v>
                </c:pt>
                <c:pt idx="3601">
                  <c:v>1.0002777722222223</c:v>
                </c:pt>
                <c:pt idx="3602">
                  <c:v>1.0005555500000001</c:v>
                </c:pt>
                <c:pt idx="3603">
                  <c:v>1.0008333277777779</c:v>
                </c:pt>
                <c:pt idx="3604">
                  <c:v>1.0011111055555555</c:v>
                </c:pt>
                <c:pt idx="3605">
                  <c:v>1.0013888833333333</c:v>
                </c:pt>
                <c:pt idx="3606">
                  <c:v>1.0016666611111111</c:v>
                </c:pt>
                <c:pt idx="3607">
                  <c:v>1.001944438888889</c:v>
                </c:pt>
                <c:pt idx="3608">
                  <c:v>1.0022222166666668</c:v>
                </c:pt>
                <c:pt idx="3609">
                  <c:v>1.0024999944444444</c:v>
                </c:pt>
                <c:pt idx="3610">
                  <c:v>1.0027777722222222</c:v>
                </c:pt>
                <c:pt idx="3611">
                  <c:v>1.00305555</c:v>
                </c:pt>
                <c:pt idx="3612">
                  <c:v>1.0033333277777778</c:v>
                </c:pt>
                <c:pt idx="3613">
                  <c:v>1.0036111055555557</c:v>
                </c:pt>
                <c:pt idx="3614">
                  <c:v>1.0038888833333333</c:v>
                </c:pt>
                <c:pt idx="3615">
                  <c:v>1.0041666611111111</c:v>
                </c:pt>
                <c:pt idx="3616">
                  <c:v>1.0044444388888889</c:v>
                </c:pt>
                <c:pt idx="3617">
                  <c:v>1.0047222166666667</c:v>
                </c:pt>
                <c:pt idx="3618">
                  <c:v>1.0049999944444445</c:v>
                </c:pt>
                <c:pt idx="3619">
                  <c:v>1.0052778555555555</c:v>
                </c:pt>
                <c:pt idx="3620">
                  <c:v>1.0055556333333333</c:v>
                </c:pt>
                <c:pt idx="3621">
                  <c:v>1.0058334111111111</c:v>
                </c:pt>
                <c:pt idx="3622">
                  <c:v>1.0061111888888887</c:v>
                </c:pt>
                <c:pt idx="3623">
                  <c:v>1.0063889666666666</c:v>
                </c:pt>
                <c:pt idx="3624">
                  <c:v>1.0066667444444444</c:v>
                </c:pt>
                <c:pt idx="3625">
                  <c:v>1.0069445222222222</c:v>
                </c:pt>
                <c:pt idx="3626">
                  <c:v>1.0072223</c:v>
                </c:pt>
                <c:pt idx="3627">
                  <c:v>1.0075000777777776</c:v>
                </c:pt>
                <c:pt idx="3628">
                  <c:v>1.0077778555555554</c:v>
                </c:pt>
                <c:pt idx="3629">
                  <c:v>1.0080556333333333</c:v>
                </c:pt>
                <c:pt idx="3630">
                  <c:v>1.0083334111111111</c:v>
                </c:pt>
                <c:pt idx="3631">
                  <c:v>1.0086111888888889</c:v>
                </c:pt>
                <c:pt idx="3632">
                  <c:v>1.0088889666666665</c:v>
                </c:pt>
                <c:pt idx="3633">
                  <c:v>1.0091667444444443</c:v>
                </c:pt>
                <c:pt idx="3634">
                  <c:v>1.0094445222222221</c:v>
                </c:pt>
                <c:pt idx="3635">
                  <c:v>1.0097223</c:v>
                </c:pt>
                <c:pt idx="3636">
                  <c:v>1.0100000777777778</c:v>
                </c:pt>
                <c:pt idx="3637">
                  <c:v>1.0102778555555554</c:v>
                </c:pt>
                <c:pt idx="3638">
                  <c:v>1.0105556333333332</c:v>
                </c:pt>
                <c:pt idx="3639">
                  <c:v>1.010833411111111</c:v>
                </c:pt>
                <c:pt idx="3640">
                  <c:v>1.0111111888888888</c:v>
                </c:pt>
                <c:pt idx="3641">
                  <c:v>1.0113889666666667</c:v>
                </c:pt>
                <c:pt idx="3642">
                  <c:v>1.0116667444444443</c:v>
                </c:pt>
                <c:pt idx="3643">
                  <c:v>1.0119445222222221</c:v>
                </c:pt>
                <c:pt idx="3644">
                  <c:v>1.0122222999999999</c:v>
                </c:pt>
                <c:pt idx="3645">
                  <c:v>1.0125000777777777</c:v>
                </c:pt>
                <c:pt idx="3646">
                  <c:v>1.0127778555555556</c:v>
                </c:pt>
                <c:pt idx="3647">
                  <c:v>1.0130556333333334</c:v>
                </c:pt>
                <c:pt idx="3648">
                  <c:v>1.013333411111111</c:v>
                </c:pt>
                <c:pt idx="3649">
                  <c:v>1.0136111888888888</c:v>
                </c:pt>
                <c:pt idx="3650">
                  <c:v>1.0138889666666666</c:v>
                </c:pt>
                <c:pt idx="3651">
                  <c:v>1.0141667444444444</c:v>
                </c:pt>
                <c:pt idx="3652">
                  <c:v>1.0144445222222223</c:v>
                </c:pt>
                <c:pt idx="3653">
                  <c:v>1.0147222999999999</c:v>
                </c:pt>
                <c:pt idx="3654">
                  <c:v>1.0150000777777777</c:v>
                </c:pt>
                <c:pt idx="3655">
                  <c:v>1.0152778555555555</c:v>
                </c:pt>
                <c:pt idx="3656">
                  <c:v>1.0155556333333333</c:v>
                </c:pt>
                <c:pt idx="3657">
                  <c:v>1.0158334111111111</c:v>
                </c:pt>
                <c:pt idx="3658">
                  <c:v>1.0161111888888887</c:v>
                </c:pt>
                <c:pt idx="3659">
                  <c:v>1.0163889666666666</c:v>
                </c:pt>
                <c:pt idx="3660">
                  <c:v>1.0166667444444444</c:v>
                </c:pt>
                <c:pt idx="3661">
                  <c:v>1.0169445222222222</c:v>
                </c:pt>
                <c:pt idx="3662">
                  <c:v>1.0172223</c:v>
                </c:pt>
                <c:pt idx="3663">
                  <c:v>1.0175000777777776</c:v>
                </c:pt>
                <c:pt idx="3664">
                  <c:v>1.0177778555555554</c:v>
                </c:pt>
                <c:pt idx="3665">
                  <c:v>1.0180556333333333</c:v>
                </c:pt>
                <c:pt idx="3666">
                  <c:v>1.0183334111111111</c:v>
                </c:pt>
                <c:pt idx="3667">
                  <c:v>1.0186111888888889</c:v>
                </c:pt>
                <c:pt idx="3668">
                  <c:v>1.0188889666666665</c:v>
                </c:pt>
                <c:pt idx="3669">
                  <c:v>1.0191667444444443</c:v>
                </c:pt>
                <c:pt idx="3670">
                  <c:v>1.0194445222222221</c:v>
                </c:pt>
                <c:pt idx="3671">
                  <c:v>1.0197223</c:v>
                </c:pt>
                <c:pt idx="3672">
                  <c:v>1.0200000777777778</c:v>
                </c:pt>
                <c:pt idx="3673">
                  <c:v>1.0202778555555554</c:v>
                </c:pt>
                <c:pt idx="3674">
                  <c:v>1.0205556333333332</c:v>
                </c:pt>
                <c:pt idx="3675">
                  <c:v>1.020833411111111</c:v>
                </c:pt>
                <c:pt idx="3676">
                  <c:v>1.0211111888888889</c:v>
                </c:pt>
                <c:pt idx="3677">
                  <c:v>1.0213889666666667</c:v>
                </c:pt>
                <c:pt idx="3678">
                  <c:v>1.0216667444444443</c:v>
                </c:pt>
                <c:pt idx="3679">
                  <c:v>1.0219445222222221</c:v>
                </c:pt>
                <c:pt idx="3680">
                  <c:v>1.0222222999999999</c:v>
                </c:pt>
                <c:pt idx="3681">
                  <c:v>1.0225000777777777</c:v>
                </c:pt>
                <c:pt idx="3682">
                  <c:v>1.0227778555555556</c:v>
                </c:pt>
                <c:pt idx="3683">
                  <c:v>1.0230556333333332</c:v>
                </c:pt>
                <c:pt idx="3684">
                  <c:v>1.023333411111111</c:v>
                </c:pt>
                <c:pt idx="3685">
                  <c:v>1.0236111888888888</c:v>
                </c:pt>
                <c:pt idx="3686">
                  <c:v>1.0238889666666666</c:v>
                </c:pt>
                <c:pt idx="3687">
                  <c:v>1.0241667444444444</c:v>
                </c:pt>
                <c:pt idx="3688">
                  <c:v>1.024444522222222</c:v>
                </c:pt>
                <c:pt idx="3689">
                  <c:v>1.0247222999999999</c:v>
                </c:pt>
                <c:pt idx="3690">
                  <c:v>1.0250000777777777</c:v>
                </c:pt>
                <c:pt idx="3691">
                  <c:v>1.0252778555555555</c:v>
                </c:pt>
                <c:pt idx="3692">
                  <c:v>1.0255556333333333</c:v>
                </c:pt>
                <c:pt idx="3693">
                  <c:v>1.0258334111111111</c:v>
                </c:pt>
                <c:pt idx="3694">
                  <c:v>1.0261111888888887</c:v>
                </c:pt>
                <c:pt idx="3695">
                  <c:v>1.0263889666666666</c:v>
                </c:pt>
                <c:pt idx="3696">
                  <c:v>1.0266667444444444</c:v>
                </c:pt>
                <c:pt idx="3697">
                  <c:v>1.0269445222222222</c:v>
                </c:pt>
                <c:pt idx="3698">
                  <c:v>1.0272223</c:v>
                </c:pt>
                <c:pt idx="3699">
                  <c:v>1.0275000777777776</c:v>
                </c:pt>
                <c:pt idx="3700">
                  <c:v>1.0277778555555555</c:v>
                </c:pt>
                <c:pt idx="3701">
                  <c:v>1.0280556333333333</c:v>
                </c:pt>
                <c:pt idx="3702">
                  <c:v>1.0283334111111111</c:v>
                </c:pt>
                <c:pt idx="3703">
                  <c:v>1.0286111888888889</c:v>
                </c:pt>
                <c:pt idx="3704">
                  <c:v>1.0288889666666665</c:v>
                </c:pt>
                <c:pt idx="3705">
                  <c:v>1.0291667444444443</c:v>
                </c:pt>
                <c:pt idx="3706">
                  <c:v>1.0294445222222222</c:v>
                </c:pt>
                <c:pt idx="3707">
                  <c:v>1.0297223</c:v>
                </c:pt>
                <c:pt idx="3708">
                  <c:v>1.0300000777777778</c:v>
                </c:pt>
                <c:pt idx="3709">
                  <c:v>1.0302778555555554</c:v>
                </c:pt>
                <c:pt idx="3710">
                  <c:v>1.0305556333333332</c:v>
                </c:pt>
                <c:pt idx="3711">
                  <c:v>1.030833411111111</c:v>
                </c:pt>
                <c:pt idx="3712">
                  <c:v>1.0311111888888889</c:v>
                </c:pt>
                <c:pt idx="3713">
                  <c:v>1.0313889666666667</c:v>
                </c:pt>
                <c:pt idx="3714">
                  <c:v>1.0316667444444443</c:v>
                </c:pt>
                <c:pt idx="3715">
                  <c:v>1.0319445222222221</c:v>
                </c:pt>
                <c:pt idx="3716">
                  <c:v>1.0322222999999999</c:v>
                </c:pt>
                <c:pt idx="3717">
                  <c:v>1.0325000777777777</c:v>
                </c:pt>
                <c:pt idx="3718">
                  <c:v>1.0327778555555556</c:v>
                </c:pt>
                <c:pt idx="3719">
                  <c:v>1.0330556333333332</c:v>
                </c:pt>
                <c:pt idx="3720">
                  <c:v>1.033333411111111</c:v>
                </c:pt>
                <c:pt idx="3721">
                  <c:v>1.0336111888888888</c:v>
                </c:pt>
                <c:pt idx="3722">
                  <c:v>1.0338889666666666</c:v>
                </c:pt>
                <c:pt idx="3723">
                  <c:v>1.0341667444444445</c:v>
                </c:pt>
                <c:pt idx="3724">
                  <c:v>1.0344445222222221</c:v>
                </c:pt>
                <c:pt idx="3725">
                  <c:v>1.0347222999999999</c:v>
                </c:pt>
                <c:pt idx="3726">
                  <c:v>1.0350000777777777</c:v>
                </c:pt>
                <c:pt idx="3727">
                  <c:v>1.0352778555555555</c:v>
                </c:pt>
                <c:pt idx="3728">
                  <c:v>1.0355556333333333</c:v>
                </c:pt>
                <c:pt idx="3729">
                  <c:v>1.0358334111111109</c:v>
                </c:pt>
                <c:pt idx="3730">
                  <c:v>1.0361111888888888</c:v>
                </c:pt>
                <c:pt idx="3731">
                  <c:v>1.0363889666666666</c:v>
                </c:pt>
                <c:pt idx="3732">
                  <c:v>1.0366667444444444</c:v>
                </c:pt>
                <c:pt idx="3733">
                  <c:v>1.0369445222222222</c:v>
                </c:pt>
                <c:pt idx="3734">
                  <c:v>1.0372222999999998</c:v>
                </c:pt>
                <c:pt idx="3735">
                  <c:v>1.0375000777777776</c:v>
                </c:pt>
                <c:pt idx="3736">
                  <c:v>1.0377778555555555</c:v>
                </c:pt>
                <c:pt idx="3737">
                  <c:v>1.0380556333333333</c:v>
                </c:pt>
                <c:pt idx="3738">
                  <c:v>1.0383334111111111</c:v>
                </c:pt>
                <c:pt idx="3739">
                  <c:v>1.0386111888888889</c:v>
                </c:pt>
                <c:pt idx="3740">
                  <c:v>1.0388889666666665</c:v>
                </c:pt>
                <c:pt idx="3741">
                  <c:v>1.0391667444444443</c:v>
                </c:pt>
                <c:pt idx="3742">
                  <c:v>1.0394445222222222</c:v>
                </c:pt>
                <c:pt idx="3743">
                  <c:v>1.0397223</c:v>
                </c:pt>
                <c:pt idx="3744">
                  <c:v>1.0400000777777778</c:v>
                </c:pt>
                <c:pt idx="3745">
                  <c:v>1.0402778555555554</c:v>
                </c:pt>
                <c:pt idx="3746">
                  <c:v>1.0405556333333332</c:v>
                </c:pt>
                <c:pt idx="3747">
                  <c:v>1.0408334111111111</c:v>
                </c:pt>
                <c:pt idx="3748">
                  <c:v>1.0411111888888889</c:v>
                </c:pt>
                <c:pt idx="3749">
                  <c:v>1.0413889666666667</c:v>
                </c:pt>
                <c:pt idx="3750">
                  <c:v>1.0416667444444443</c:v>
                </c:pt>
                <c:pt idx="3751">
                  <c:v>1.0419445222222221</c:v>
                </c:pt>
                <c:pt idx="3752">
                  <c:v>1.0422222999999999</c:v>
                </c:pt>
                <c:pt idx="3753">
                  <c:v>1.0425000777777778</c:v>
                </c:pt>
                <c:pt idx="3754">
                  <c:v>1.0427778555555556</c:v>
                </c:pt>
                <c:pt idx="3755">
                  <c:v>1.0430556333333332</c:v>
                </c:pt>
                <c:pt idx="3756">
                  <c:v>1.043333411111111</c:v>
                </c:pt>
                <c:pt idx="3757">
                  <c:v>1.0436111888888888</c:v>
                </c:pt>
                <c:pt idx="3758">
                  <c:v>1.0438889666666666</c:v>
                </c:pt>
                <c:pt idx="3759">
                  <c:v>1.0441667444444445</c:v>
                </c:pt>
                <c:pt idx="3760">
                  <c:v>1.0444445222222221</c:v>
                </c:pt>
                <c:pt idx="3761">
                  <c:v>1.0447222999999999</c:v>
                </c:pt>
                <c:pt idx="3762">
                  <c:v>1.0450000777777777</c:v>
                </c:pt>
                <c:pt idx="3763">
                  <c:v>1.0452778555555555</c:v>
                </c:pt>
                <c:pt idx="3764">
                  <c:v>1.0455556333333333</c:v>
                </c:pt>
                <c:pt idx="3765">
                  <c:v>1.0458334111111109</c:v>
                </c:pt>
                <c:pt idx="3766">
                  <c:v>1.0461111888888888</c:v>
                </c:pt>
                <c:pt idx="3767">
                  <c:v>1.0463889666666666</c:v>
                </c:pt>
                <c:pt idx="3768">
                  <c:v>1.0466667444444444</c:v>
                </c:pt>
                <c:pt idx="3769">
                  <c:v>1.0469445222222222</c:v>
                </c:pt>
                <c:pt idx="3770">
                  <c:v>1.0472222999999998</c:v>
                </c:pt>
                <c:pt idx="3771">
                  <c:v>1.0475000777777776</c:v>
                </c:pt>
                <c:pt idx="3772">
                  <c:v>1.0477778555555555</c:v>
                </c:pt>
                <c:pt idx="3773">
                  <c:v>1.0480556333333333</c:v>
                </c:pt>
                <c:pt idx="3774">
                  <c:v>1.0483334111111111</c:v>
                </c:pt>
                <c:pt idx="3775">
                  <c:v>1.0486111888888887</c:v>
                </c:pt>
                <c:pt idx="3776">
                  <c:v>1.0488889666666665</c:v>
                </c:pt>
                <c:pt idx="3777">
                  <c:v>1.0491667444444444</c:v>
                </c:pt>
                <c:pt idx="3778">
                  <c:v>1.0494445222222222</c:v>
                </c:pt>
                <c:pt idx="3779">
                  <c:v>1.0497223</c:v>
                </c:pt>
                <c:pt idx="3780">
                  <c:v>1.0500000777777778</c:v>
                </c:pt>
                <c:pt idx="3781">
                  <c:v>1.0502778555555554</c:v>
                </c:pt>
                <c:pt idx="3782">
                  <c:v>1.0505556333333332</c:v>
                </c:pt>
                <c:pt idx="3783">
                  <c:v>1.0508334111111111</c:v>
                </c:pt>
                <c:pt idx="3784">
                  <c:v>1.0511111888888889</c:v>
                </c:pt>
                <c:pt idx="3785">
                  <c:v>1.0513889666666667</c:v>
                </c:pt>
                <c:pt idx="3786">
                  <c:v>1.0516667444444443</c:v>
                </c:pt>
                <c:pt idx="3787">
                  <c:v>1.0519445222222221</c:v>
                </c:pt>
                <c:pt idx="3788">
                  <c:v>1.0522222999999999</c:v>
                </c:pt>
                <c:pt idx="3789">
                  <c:v>1.0525000777777778</c:v>
                </c:pt>
                <c:pt idx="3790">
                  <c:v>1.0527778555555556</c:v>
                </c:pt>
                <c:pt idx="3791">
                  <c:v>1.0530556333333332</c:v>
                </c:pt>
                <c:pt idx="3792">
                  <c:v>1.053333411111111</c:v>
                </c:pt>
                <c:pt idx="3793">
                  <c:v>1.0536111888888888</c:v>
                </c:pt>
                <c:pt idx="3794">
                  <c:v>1.0538889666666666</c:v>
                </c:pt>
                <c:pt idx="3795">
                  <c:v>1.0541667444444445</c:v>
                </c:pt>
                <c:pt idx="3796">
                  <c:v>1.0544445222222221</c:v>
                </c:pt>
                <c:pt idx="3797">
                  <c:v>1.0547222999999999</c:v>
                </c:pt>
                <c:pt idx="3798">
                  <c:v>1.0550000777777777</c:v>
                </c:pt>
                <c:pt idx="3799">
                  <c:v>1.0552778555555555</c:v>
                </c:pt>
                <c:pt idx="3800">
                  <c:v>1.0555556333333334</c:v>
                </c:pt>
                <c:pt idx="3801">
                  <c:v>1.055833411111111</c:v>
                </c:pt>
                <c:pt idx="3802">
                  <c:v>1.0561111888888888</c:v>
                </c:pt>
                <c:pt idx="3803">
                  <c:v>1.0563889666666666</c:v>
                </c:pt>
                <c:pt idx="3804">
                  <c:v>1.0566667444444444</c:v>
                </c:pt>
                <c:pt idx="3805">
                  <c:v>1.0569445222222222</c:v>
                </c:pt>
                <c:pt idx="3806">
                  <c:v>1.0572222999999998</c:v>
                </c:pt>
                <c:pt idx="3807">
                  <c:v>1.0575000777777777</c:v>
                </c:pt>
                <c:pt idx="3808">
                  <c:v>1.0577778555555555</c:v>
                </c:pt>
                <c:pt idx="3809">
                  <c:v>1.0580556333333333</c:v>
                </c:pt>
                <c:pt idx="3810">
                  <c:v>1.0583334111111111</c:v>
                </c:pt>
                <c:pt idx="3811">
                  <c:v>1.0586111888888887</c:v>
                </c:pt>
                <c:pt idx="3812">
                  <c:v>1.0588889666666665</c:v>
                </c:pt>
                <c:pt idx="3813">
                  <c:v>1.0591667444444444</c:v>
                </c:pt>
                <c:pt idx="3814">
                  <c:v>1.0594445222222222</c:v>
                </c:pt>
                <c:pt idx="3815">
                  <c:v>1.0597223</c:v>
                </c:pt>
                <c:pt idx="3816">
                  <c:v>1.0600000777777776</c:v>
                </c:pt>
                <c:pt idx="3817">
                  <c:v>1.0602778555555554</c:v>
                </c:pt>
                <c:pt idx="3818">
                  <c:v>1.0605556333333332</c:v>
                </c:pt>
                <c:pt idx="3819">
                  <c:v>1.0608334111111111</c:v>
                </c:pt>
                <c:pt idx="3820">
                  <c:v>1.0611111888888889</c:v>
                </c:pt>
                <c:pt idx="3821">
                  <c:v>1.0613889666666665</c:v>
                </c:pt>
                <c:pt idx="3822">
                  <c:v>1.0616667444444443</c:v>
                </c:pt>
                <c:pt idx="3823">
                  <c:v>1.0619445222222221</c:v>
                </c:pt>
                <c:pt idx="3824">
                  <c:v>1.0622223</c:v>
                </c:pt>
                <c:pt idx="3825">
                  <c:v>1.0625000777777778</c:v>
                </c:pt>
                <c:pt idx="3826">
                  <c:v>1.0627778555555556</c:v>
                </c:pt>
                <c:pt idx="3827">
                  <c:v>1.0630556333333332</c:v>
                </c:pt>
                <c:pt idx="3828">
                  <c:v>1.063333411111111</c:v>
                </c:pt>
                <c:pt idx="3829">
                  <c:v>1.0636111888888888</c:v>
                </c:pt>
                <c:pt idx="3830">
                  <c:v>1.0638889666666667</c:v>
                </c:pt>
                <c:pt idx="3831">
                  <c:v>1.0641667444444445</c:v>
                </c:pt>
                <c:pt idx="3832">
                  <c:v>1.0644445222222221</c:v>
                </c:pt>
                <c:pt idx="3833">
                  <c:v>1.0647222999999999</c:v>
                </c:pt>
                <c:pt idx="3834">
                  <c:v>1.0650000777777777</c:v>
                </c:pt>
                <c:pt idx="3835">
                  <c:v>1.0652778555555555</c:v>
                </c:pt>
                <c:pt idx="3836">
                  <c:v>1.0655556333333334</c:v>
                </c:pt>
                <c:pt idx="3837">
                  <c:v>1.065833411111111</c:v>
                </c:pt>
                <c:pt idx="3838">
                  <c:v>1.0661111888888888</c:v>
                </c:pt>
                <c:pt idx="3839">
                  <c:v>1.0663889666666666</c:v>
                </c:pt>
                <c:pt idx="3840">
                  <c:v>1.0666667444444444</c:v>
                </c:pt>
                <c:pt idx="3841">
                  <c:v>1.0669445222222222</c:v>
                </c:pt>
                <c:pt idx="3842">
                  <c:v>1.0672222999999998</c:v>
                </c:pt>
                <c:pt idx="3843">
                  <c:v>1.0675000777777777</c:v>
                </c:pt>
                <c:pt idx="3844">
                  <c:v>1.0677778555555555</c:v>
                </c:pt>
                <c:pt idx="3845">
                  <c:v>1.0680556333333333</c:v>
                </c:pt>
                <c:pt idx="3846">
                  <c:v>1.0683334111111111</c:v>
                </c:pt>
                <c:pt idx="3847">
                  <c:v>1.0686111888888887</c:v>
                </c:pt>
                <c:pt idx="3848">
                  <c:v>1.0688889666666666</c:v>
                </c:pt>
                <c:pt idx="3849">
                  <c:v>1.0691667444444444</c:v>
                </c:pt>
                <c:pt idx="3850">
                  <c:v>1.0694445222222222</c:v>
                </c:pt>
                <c:pt idx="3851">
                  <c:v>1.0697223</c:v>
                </c:pt>
                <c:pt idx="3852">
                  <c:v>1.0700000777777776</c:v>
                </c:pt>
                <c:pt idx="3853">
                  <c:v>1.0702778555555554</c:v>
                </c:pt>
                <c:pt idx="3854">
                  <c:v>1.0705556333333333</c:v>
                </c:pt>
                <c:pt idx="3855">
                  <c:v>1.0708334111111111</c:v>
                </c:pt>
                <c:pt idx="3856">
                  <c:v>1.0711111888888889</c:v>
                </c:pt>
                <c:pt idx="3857">
                  <c:v>1.0713889666666665</c:v>
                </c:pt>
                <c:pt idx="3858">
                  <c:v>1.0716667444444443</c:v>
                </c:pt>
                <c:pt idx="3859">
                  <c:v>1.0719445222222221</c:v>
                </c:pt>
                <c:pt idx="3860">
                  <c:v>1.0722223</c:v>
                </c:pt>
                <c:pt idx="3861">
                  <c:v>1.0725000777777778</c:v>
                </c:pt>
                <c:pt idx="3862">
                  <c:v>1.0727778555555554</c:v>
                </c:pt>
                <c:pt idx="3863">
                  <c:v>1.0730556333333332</c:v>
                </c:pt>
                <c:pt idx="3864">
                  <c:v>1.073333411111111</c:v>
                </c:pt>
                <c:pt idx="3865">
                  <c:v>1.0736111888888888</c:v>
                </c:pt>
                <c:pt idx="3866">
                  <c:v>1.0738889666666667</c:v>
                </c:pt>
                <c:pt idx="3867">
                  <c:v>1.0741667444444443</c:v>
                </c:pt>
                <c:pt idx="3868">
                  <c:v>1.0744445222222221</c:v>
                </c:pt>
                <c:pt idx="3869">
                  <c:v>1.0747222999999999</c:v>
                </c:pt>
                <c:pt idx="3870">
                  <c:v>1.0750000777777777</c:v>
                </c:pt>
                <c:pt idx="3871">
                  <c:v>1.0752778555555556</c:v>
                </c:pt>
                <c:pt idx="3872">
                  <c:v>1.0755556333333334</c:v>
                </c:pt>
                <c:pt idx="3873">
                  <c:v>1.075833411111111</c:v>
                </c:pt>
                <c:pt idx="3874">
                  <c:v>1.0761111888888888</c:v>
                </c:pt>
                <c:pt idx="3875">
                  <c:v>1.0763889666666666</c:v>
                </c:pt>
                <c:pt idx="3876">
                  <c:v>1.0766667444444444</c:v>
                </c:pt>
                <c:pt idx="3877">
                  <c:v>1.0769445222222223</c:v>
                </c:pt>
                <c:pt idx="3878">
                  <c:v>1.0772222999999999</c:v>
                </c:pt>
                <c:pt idx="3879">
                  <c:v>1.0775000777777777</c:v>
                </c:pt>
                <c:pt idx="3880">
                  <c:v>1.0777778555555555</c:v>
                </c:pt>
                <c:pt idx="3881">
                  <c:v>1.0780556333333333</c:v>
                </c:pt>
                <c:pt idx="3882">
                  <c:v>1.0783334111111111</c:v>
                </c:pt>
                <c:pt idx="3883">
                  <c:v>1.0786111888888887</c:v>
                </c:pt>
                <c:pt idx="3884">
                  <c:v>1.0788889666666666</c:v>
                </c:pt>
                <c:pt idx="3885">
                  <c:v>1.0791667444444444</c:v>
                </c:pt>
                <c:pt idx="3886">
                  <c:v>1.0794445222222222</c:v>
                </c:pt>
                <c:pt idx="3887">
                  <c:v>1.0797223</c:v>
                </c:pt>
                <c:pt idx="3888">
                  <c:v>1.0800000777777776</c:v>
                </c:pt>
                <c:pt idx="3889">
                  <c:v>1.0802778555555554</c:v>
                </c:pt>
                <c:pt idx="3890">
                  <c:v>1.0805556333333333</c:v>
                </c:pt>
                <c:pt idx="3891">
                  <c:v>1.0808334111111111</c:v>
                </c:pt>
                <c:pt idx="3892">
                  <c:v>1.0811111888888889</c:v>
                </c:pt>
                <c:pt idx="3893">
                  <c:v>1.0813889666666665</c:v>
                </c:pt>
                <c:pt idx="3894">
                  <c:v>1.0816667444444443</c:v>
                </c:pt>
                <c:pt idx="3895">
                  <c:v>1.0819445222222221</c:v>
                </c:pt>
                <c:pt idx="3896">
                  <c:v>1.0822223</c:v>
                </c:pt>
                <c:pt idx="3897">
                  <c:v>1.0825000777777778</c:v>
                </c:pt>
                <c:pt idx="3898">
                  <c:v>1.0827778555555554</c:v>
                </c:pt>
                <c:pt idx="3899">
                  <c:v>1.0830556333333332</c:v>
                </c:pt>
                <c:pt idx="3900">
                  <c:v>1.083333411111111</c:v>
                </c:pt>
                <c:pt idx="3901">
                  <c:v>1.0836111888888889</c:v>
                </c:pt>
                <c:pt idx="3902">
                  <c:v>1.0838889666666667</c:v>
                </c:pt>
                <c:pt idx="3903">
                  <c:v>1.0841667444444443</c:v>
                </c:pt>
                <c:pt idx="3904">
                  <c:v>1.0844445222222221</c:v>
                </c:pt>
                <c:pt idx="3905">
                  <c:v>1.0847222999999999</c:v>
                </c:pt>
                <c:pt idx="3906">
                  <c:v>1.0850000777777777</c:v>
                </c:pt>
                <c:pt idx="3907">
                  <c:v>1.0852778555555556</c:v>
                </c:pt>
                <c:pt idx="3908">
                  <c:v>1.0855556333333332</c:v>
                </c:pt>
                <c:pt idx="3909">
                  <c:v>1.085833411111111</c:v>
                </c:pt>
                <c:pt idx="3910">
                  <c:v>1.0861111888888888</c:v>
                </c:pt>
                <c:pt idx="3911">
                  <c:v>1.0863889666666666</c:v>
                </c:pt>
                <c:pt idx="3912">
                  <c:v>1.0866667444444444</c:v>
                </c:pt>
                <c:pt idx="3913">
                  <c:v>1.086944522222222</c:v>
                </c:pt>
                <c:pt idx="3914">
                  <c:v>1.0872222999999999</c:v>
                </c:pt>
                <c:pt idx="3915">
                  <c:v>1.0875000777777777</c:v>
                </c:pt>
                <c:pt idx="3916">
                  <c:v>1.0877778555555555</c:v>
                </c:pt>
                <c:pt idx="3917">
                  <c:v>1.0880556333333333</c:v>
                </c:pt>
                <c:pt idx="3918">
                  <c:v>1.0883334111111111</c:v>
                </c:pt>
                <c:pt idx="3919">
                  <c:v>1.0886111888888887</c:v>
                </c:pt>
                <c:pt idx="3920">
                  <c:v>1.0888889666666666</c:v>
                </c:pt>
                <c:pt idx="3921">
                  <c:v>1.0891667444444444</c:v>
                </c:pt>
                <c:pt idx="3922">
                  <c:v>1.0894445222222222</c:v>
                </c:pt>
                <c:pt idx="3923">
                  <c:v>1.0897223</c:v>
                </c:pt>
                <c:pt idx="3924">
                  <c:v>1.0900000777777776</c:v>
                </c:pt>
                <c:pt idx="3925">
                  <c:v>1.0902778555555555</c:v>
                </c:pt>
                <c:pt idx="3926">
                  <c:v>1.0905556333333333</c:v>
                </c:pt>
                <c:pt idx="3927">
                  <c:v>1.0908334111111111</c:v>
                </c:pt>
                <c:pt idx="3928">
                  <c:v>1.0911111888888889</c:v>
                </c:pt>
                <c:pt idx="3929">
                  <c:v>1.0913889666666665</c:v>
                </c:pt>
                <c:pt idx="3930">
                  <c:v>1.0916667444444443</c:v>
                </c:pt>
                <c:pt idx="3931">
                  <c:v>1.0919445222222222</c:v>
                </c:pt>
                <c:pt idx="3932">
                  <c:v>1.0922223</c:v>
                </c:pt>
                <c:pt idx="3933">
                  <c:v>1.0925000777777778</c:v>
                </c:pt>
                <c:pt idx="3934">
                  <c:v>1.0927778555555554</c:v>
                </c:pt>
                <c:pt idx="3935">
                  <c:v>1.0930556333333332</c:v>
                </c:pt>
                <c:pt idx="3936">
                  <c:v>1.093333411111111</c:v>
                </c:pt>
                <c:pt idx="3937">
                  <c:v>1.0936111888888889</c:v>
                </c:pt>
                <c:pt idx="3938">
                  <c:v>1.0938889666666667</c:v>
                </c:pt>
                <c:pt idx="3939">
                  <c:v>1.0941667444444443</c:v>
                </c:pt>
                <c:pt idx="3940">
                  <c:v>1.0944445222222221</c:v>
                </c:pt>
                <c:pt idx="3941">
                  <c:v>1.0947222999999999</c:v>
                </c:pt>
                <c:pt idx="3942">
                  <c:v>1.0950000777777777</c:v>
                </c:pt>
                <c:pt idx="3943">
                  <c:v>1.0952778555555556</c:v>
                </c:pt>
                <c:pt idx="3944">
                  <c:v>1.0955556333333332</c:v>
                </c:pt>
                <c:pt idx="3945">
                  <c:v>1.095833411111111</c:v>
                </c:pt>
                <c:pt idx="3946">
                  <c:v>1.0961111888888888</c:v>
                </c:pt>
                <c:pt idx="3947">
                  <c:v>1.0963889666666666</c:v>
                </c:pt>
                <c:pt idx="3948">
                  <c:v>1.0966667444444445</c:v>
                </c:pt>
                <c:pt idx="3949">
                  <c:v>1.0969445222222221</c:v>
                </c:pt>
                <c:pt idx="3950">
                  <c:v>1.0972222999999999</c:v>
                </c:pt>
                <c:pt idx="3951">
                  <c:v>1.0975000777777777</c:v>
                </c:pt>
                <c:pt idx="3952">
                  <c:v>1.0977778555555555</c:v>
                </c:pt>
                <c:pt idx="3953">
                  <c:v>1.0980556333333333</c:v>
                </c:pt>
                <c:pt idx="3954">
                  <c:v>1.0983334111111109</c:v>
                </c:pt>
                <c:pt idx="3955">
                  <c:v>1.0986111888888888</c:v>
                </c:pt>
                <c:pt idx="3956">
                  <c:v>1.0988889666666666</c:v>
                </c:pt>
                <c:pt idx="3957">
                  <c:v>1.0991667444444444</c:v>
                </c:pt>
                <c:pt idx="3958">
                  <c:v>1.0994445222222222</c:v>
                </c:pt>
                <c:pt idx="3959">
                  <c:v>1.0997222999999998</c:v>
                </c:pt>
                <c:pt idx="3960">
                  <c:v>1.1000000777777776</c:v>
                </c:pt>
                <c:pt idx="3961">
                  <c:v>1.1002778555555555</c:v>
                </c:pt>
                <c:pt idx="3962">
                  <c:v>1.1005556333333333</c:v>
                </c:pt>
                <c:pt idx="3963">
                  <c:v>1.1008334111111111</c:v>
                </c:pt>
                <c:pt idx="3964">
                  <c:v>1.1011111888888889</c:v>
                </c:pt>
                <c:pt idx="3965">
                  <c:v>1.1013889666666665</c:v>
                </c:pt>
                <c:pt idx="3966">
                  <c:v>1.1016667444444443</c:v>
                </c:pt>
                <c:pt idx="3967">
                  <c:v>1.1019445222222222</c:v>
                </c:pt>
                <c:pt idx="3968">
                  <c:v>1.1022223</c:v>
                </c:pt>
                <c:pt idx="3969">
                  <c:v>1.1025000777777778</c:v>
                </c:pt>
                <c:pt idx="3970">
                  <c:v>1.1027778555555554</c:v>
                </c:pt>
                <c:pt idx="3971">
                  <c:v>1.1030556333333332</c:v>
                </c:pt>
                <c:pt idx="3972">
                  <c:v>1.1033334111111111</c:v>
                </c:pt>
                <c:pt idx="3973">
                  <c:v>1.1036111888888889</c:v>
                </c:pt>
                <c:pt idx="3974">
                  <c:v>1.1038889666666667</c:v>
                </c:pt>
                <c:pt idx="3975">
                  <c:v>1.1041667444444443</c:v>
                </c:pt>
                <c:pt idx="3976">
                  <c:v>1.1044445222222221</c:v>
                </c:pt>
                <c:pt idx="3977">
                  <c:v>1.1047222999999999</c:v>
                </c:pt>
                <c:pt idx="3978">
                  <c:v>1.1050000777777778</c:v>
                </c:pt>
                <c:pt idx="3979">
                  <c:v>1.1052778555555556</c:v>
                </c:pt>
                <c:pt idx="3980">
                  <c:v>1.1055556333333332</c:v>
                </c:pt>
                <c:pt idx="3981">
                  <c:v>1.105833411111111</c:v>
                </c:pt>
                <c:pt idx="3982">
                  <c:v>1.1061111888888888</c:v>
                </c:pt>
                <c:pt idx="3983">
                  <c:v>1.1063889666666666</c:v>
                </c:pt>
                <c:pt idx="3984">
                  <c:v>1.1066667444444445</c:v>
                </c:pt>
                <c:pt idx="3985">
                  <c:v>1.1069445222222221</c:v>
                </c:pt>
                <c:pt idx="3986">
                  <c:v>1.1072222999999999</c:v>
                </c:pt>
                <c:pt idx="3987">
                  <c:v>1.1075000777777777</c:v>
                </c:pt>
                <c:pt idx="3988">
                  <c:v>1.1077778555555555</c:v>
                </c:pt>
                <c:pt idx="3989">
                  <c:v>1.1080556333333333</c:v>
                </c:pt>
                <c:pt idx="3990">
                  <c:v>1.1083334111111109</c:v>
                </c:pt>
                <c:pt idx="3991">
                  <c:v>1.1086111888888888</c:v>
                </c:pt>
                <c:pt idx="3992">
                  <c:v>1.1088889666666666</c:v>
                </c:pt>
                <c:pt idx="3993">
                  <c:v>1.1091667444444444</c:v>
                </c:pt>
                <c:pt idx="3994">
                  <c:v>1.1094445222222222</c:v>
                </c:pt>
                <c:pt idx="3995">
                  <c:v>1.1097222999999998</c:v>
                </c:pt>
                <c:pt idx="3996">
                  <c:v>1.1100000777777776</c:v>
                </c:pt>
                <c:pt idx="3997">
                  <c:v>1.1102778555555555</c:v>
                </c:pt>
                <c:pt idx="3998">
                  <c:v>1.1105556333333333</c:v>
                </c:pt>
                <c:pt idx="3999">
                  <c:v>1.1108334111111111</c:v>
                </c:pt>
                <c:pt idx="4000">
                  <c:v>1.1111111888888887</c:v>
                </c:pt>
                <c:pt idx="4001">
                  <c:v>1.1113889666666665</c:v>
                </c:pt>
                <c:pt idx="4002">
                  <c:v>1.1116667444444444</c:v>
                </c:pt>
                <c:pt idx="4003">
                  <c:v>1.1119445222222222</c:v>
                </c:pt>
                <c:pt idx="4004">
                  <c:v>1.1122223</c:v>
                </c:pt>
                <c:pt idx="4005">
                  <c:v>1.1125000777777778</c:v>
                </c:pt>
                <c:pt idx="4006">
                  <c:v>1.1127778555555554</c:v>
                </c:pt>
                <c:pt idx="4007">
                  <c:v>1.1130556333333332</c:v>
                </c:pt>
                <c:pt idx="4008">
                  <c:v>1.1133334111111111</c:v>
                </c:pt>
                <c:pt idx="4009">
                  <c:v>1.1136111888888889</c:v>
                </c:pt>
                <c:pt idx="4010">
                  <c:v>1.1138889666666667</c:v>
                </c:pt>
                <c:pt idx="4011">
                  <c:v>1.1141667444444443</c:v>
                </c:pt>
                <c:pt idx="4012">
                  <c:v>1.1144445222222221</c:v>
                </c:pt>
                <c:pt idx="4013">
                  <c:v>1.1147222999999999</c:v>
                </c:pt>
                <c:pt idx="4014">
                  <c:v>1.1150000777777778</c:v>
                </c:pt>
                <c:pt idx="4015">
                  <c:v>1.1152778555555556</c:v>
                </c:pt>
                <c:pt idx="4016">
                  <c:v>1.1155556333333332</c:v>
                </c:pt>
                <c:pt idx="4017">
                  <c:v>1.115833411111111</c:v>
                </c:pt>
                <c:pt idx="4018">
                  <c:v>1.1161111888888888</c:v>
                </c:pt>
                <c:pt idx="4019">
                  <c:v>1.1163889666666666</c:v>
                </c:pt>
                <c:pt idx="4020">
                  <c:v>1.1166667444444445</c:v>
                </c:pt>
                <c:pt idx="4021">
                  <c:v>1.1169445222222221</c:v>
                </c:pt>
                <c:pt idx="4022">
                  <c:v>1.1172222999999999</c:v>
                </c:pt>
                <c:pt idx="4023">
                  <c:v>1.1175000777777777</c:v>
                </c:pt>
                <c:pt idx="4024">
                  <c:v>1.1177778555555555</c:v>
                </c:pt>
                <c:pt idx="4025">
                  <c:v>1.1180556333333334</c:v>
                </c:pt>
                <c:pt idx="4026">
                  <c:v>1.118333411111111</c:v>
                </c:pt>
                <c:pt idx="4027">
                  <c:v>1.1186111888888888</c:v>
                </c:pt>
                <c:pt idx="4028">
                  <c:v>1.1188889666666666</c:v>
                </c:pt>
                <c:pt idx="4029">
                  <c:v>1.1191667444444444</c:v>
                </c:pt>
                <c:pt idx="4030">
                  <c:v>1.1194445222222222</c:v>
                </c:pt>
                <c:pt idx="4031">
                  <c:v>1.1197222999999998</c:v>
                </c:pt>
                <c:pt idx="4032">
                  <c:v>1.1200000777777777</c:v>
                </c:pt>
                <c:pt idx="4033">
                  <c:v>1.1202778555555555</c:v>
                </c:pt>
                <c:pt idx="4034">
                  <c:v>1.1205556333333333</c:v>
                </c:pt>
                <c:pt idx="4035">
                  <c:v>1.1208334111111111</c:v>
                </c:pt>
                <c:pt idx="4036">
                  <c:v>1.1211111888888887</c:v>
                </c:pt>
                <c:pt idx="4037">
                  <c:v>1.1213889666666665</c:v>
                </c:pt>
                <c:pt idx="4038">
                  <c:v>1.1216667444444444</c:v>
                </c:pt>
                <c:pt idx="4039">
                  <c:v>1.1219445222222222</c:v>
                </c:pt>
                <c:pt idx="4040">
                  <c:v>1.1222223</c:v>
                </c:pt>
                <c:pt idx="4041">
                  <c:v>1.1225000777777776</c:v>
                </c:pt>
                <c:pt idx="4042">
                  <c:v>1.1227778555555554</c:v>
                </c:pt>
                <c:pt idx="4043">
                  <c:v>1.1230556333333332</c:v>
                </c:pt>
                <c:pt idx="4044">
                  <c:v>1.1233334111111111</c:v>
                </c:pt>
                <c:pt idx="4045">
                  <c:v>1.1236111888888889</c:v>
                </c:pt>
                <c:pt idx="4046">
                  <c:v>1.1238889666666665</c:v>
                </c:pt>
                <c:pt idx="4047">
                  <c:v>1.1241667444444443</c:v>
                </c:pt>
                <c:pt idx="4048">
                  <c:v>1.1244445222222221</c:v>
                </c:pt>
                <c:pt idx="4049">
                  <c:v>1.1247223</c:v>
                </c:pt>
                <c:pt idx="4050">
                  <c:v>1.1250000777777778</c:v>
                </c:pt>
                <c:pt idx="4051">
                  <c:v>1.1252778555555556</c:v>
                </c:pt>
                <c:pt idx="4052">
                  <c:v>1.1255556333333332</c:v>
                </c:pt>
                <c:pt idx="4053">
                  <c:v>1.125833411111111</c:v>
                </c:pt>
                <c:pt idx="4054">
                  <c:v>1.1261111888888888</c:v>
                </c:pt>
                <c:pt idx="4055">
                  <c:v>1.1263889666666667</c:v>
                </c:pt>
                <c:pt idx="4056">
                  <c:v>1.1266667444444445</c:v>
                </c:pt>
                <c:pt idx="4057">
                  <c:v>1.1269445222222221</c:v>
                </c:pt>
                <c:pt idx="4058">
                  <c:v>1.1272222999999999</c:v>
                </c:pt>
                <c:pt idx="4059">
                  <c:v>1.1275000777777777</c:v>
                </c:pt>
                <c:pt idx="4060">
                  <c:v>1.1277778555555555</c:v>
                </c:pt>
                <c:pt idx="4061">
                  <c:v>1.1280556333333334</c:v>
                </c:pt>
                <c:pt idx="4062">
                  <c:v>1.128333411111111</c:v>
                </c:pt>
                <c:pt idx="4063">
                  <c:v>1.1286111888888888</c:v>
                </c:pt>
                <c:pt idx="4064">
                  <c:v>1.1288889666666666</c:v>
                </c:pt>
                <c:pt idx="4065">
                  <c:v>1.1291667444444444</c:v>
                </c:pt>
                <c:pt idx="4066">
                  <c:v>1.1294445222222222</c:v>
                </c:pt>
                <c:pt idx="4067">
                  <c:v>1.1297222999999998</c:v>
                </c:pt>
                <c:pt idx="4068">
                  <c:v>1.1300000777777777</c:v>
                </c:pt>
                <c:pt idx="4069">
                  <c:v>1.1302778555555555</c:v>
                </c:pt>
                <c:pt idx="4070">
                  <c:v>1.1305556333333333</c:v>
                </c:pt>
                <c:pt idx="4071">
                  <c:v>1.1308334111111111</c:v>
                </c:pt>
                <c:pt idx="4072">
                  <c:v>1.1311111888888887</c:v>
                </c:pt>
                <c:pt idx="4073">
                  <c:v>1.1313889666666666</c:v>
                </c:pt>
                <c:pt idx="4074">
                  <c:v>1.1316667444444444</c:v>
                </c:pt>
                <c:pt idx="4075">
                  <c:v>1.1319445222222222</c:v>
                </c:pt>
                <c:pt idx="4076">
                  <c:v>1.1322223</c:v>
                </c:pt>
                <c:pt idx="4077">
                  <c:v>1.1325000777777776</c:v>
                </c:pt>
                <c:pt idx="4078">
                  <c:v>1.1327778555555554</c:v>
                </c:pt>
                <c:pt idx="4079">
                  <c:v>1.1330556333333333</c:v>
                </c:pt>
                <c:pt idx="4080">
                  <c:v>1.1333334111111111</c:v>
                </c:pt>
                <c:pt idx="4081">
                  <c:v>1.1336111888888889</c:v>
                </c:pt>
                <c:pt idx="4082">
                  <c:v>1.1338889666666665</c:v>
                </c:pt>
                <c:pt idx="4083">
                  <c:v>1.1341667444444443</c:v>
                </c:pt>
                <c:pt idx="4084">
                  <c:v>1.1344445222222221</c:v>
                </c:pt>
                <c:pt idx="4085">
                  <c:v>1.1347223</c:v>
                </c:pt>
                <c:pt idx="4086">
                  <c:v>1.1350000777777778</c:v>
                </c:pt>
                <c:pt idx="4087">
                  <c:v>1.1521300500000002</c:v>
                </c:pt>
                <c:pt idx="4088">
                  <c:v>1.1524078277777778</c:v>
                </c:pt>
                <c:pt idx="4089">
                  <c:v>1.1526856055555557</c:v>
                </c:pt>
                <c:pt idx="4090">
                  <c:v>1.1529633833333335</c:v>
                </c:pt>
                <c:pt idx="4091">
                  <c:v>1.1532411611111113</c:v>
                </c:pt>
                <c:pt idx="4092">
                  <c:v>1.1535189388888891</c:v>
                </c:pt>
                <c:pt idx="4093">
                  <c:v>1.1537967166666667</c:v>
                </c:pt>
                <c:pt idx="4094">
                  <c:v>1.1540744944444445</c:v>
                </c:pt>
                <c:pt idx="4095">
                  <c:v>1.1708617444444445</c:v>
                </c:pt>
                <c:pt idx="4096">
                  <c:v>1.1811395222222223</c:v>
                </c:pt>
                <c:pt idx="4097">
                  <c:v>1.1814173000000001</c:v>
                </c:pt>
                <c:pt idx="4098">
                  <c:v>1.1816950777777777</c:v>
                </c:pt>
                <c:pt idx="4099">
                  <c:v>1.1819728555555555</c:v>
                </c:pt>
                <c:pt idx="4100">
                  <c:v>1.1822506333333334</c:v>
                </c:pt>
                <c:pt idx="4101">
                  <c:v>1.1825284111111112</c:v>
                </c:pt>
                <c:pt idx="4102">
                  <c:v>1.182806188888889</c:v>
                </c:pt>
                <c:pt idx="4103">
                  <c:v>1.1830839666666666</c:v>
                </c:pt>
                <c:pt idx="4104">
                  <c:v>1.1833617444444444</c:v>
                </c:pt>
                <c:pt idx="4105">
                  <c:v>1.1836395222222222</c:v>
                </c:pt>
                <c:pt idx="4106">
                  <c:v>1.1839173000000001</c:v>
                </c:pt>
                <c:pt idx="4107">
                  <c:v>1.1841950777777779</c:v>
                </c:pt>
                <c:pt idx="4108">
                  <c:v>1.1844728555555555</c:v>
                </c:pt>
                <c:pt idx="4109">
                  <c:v>1.1847506333333333</c:v>
                </c:pt>
                <c:pt idx="4110">
                  <c:v>1.1850284111111111</c:v>
                </c:pt>
                <c:pt idx="4111">
                  <c:v>1.1853061888888889</c:v>
                </c:pt>
                <c:pt idx="4112">
                  <c:v>1.1855839666666668</c:v>
                </c:pt>
                <c:pt idx="4113">
                  <c:v>1.1858617444444444</c:v>
                </c:pt>
                <c:pt idx="4114">
                  <c:v>1.1861395222222222</c:v>
                </c:pt>
                <c:pt idx="4115">
                  <c:v>1.1864173</c:v>
                </c:pt>
                <c:pt idx="4116">
                  <c:v>1.1866950777777778</c:v>
                </c:pt>
                <c:pt idx="4117">
                  <c:v>1.1869728555555557</c:v>
                </c:pt>
                <c:pt idx="4118">
                  <c:v>1.1872506333333332</c:v>
                </c:pt>
                <c:pt idx="4119">
                  <c:v>1.1875284111111111</c:v>
                </c:pt>
                <c:pt idx="4120">
                  <c:v>1.1878061888888889</c:v>
                </c:pt>
                <c:pt idx="4121">
                  <c:v>1.1880839666666667</c:v>
                </c:pt>
                <c:pt idx="4122">
                  <c:v>1.1883617444444445</c:v>
                </c:pt>
                <c:pt idx="4123">
                  <c:v>1.1886395222222221</c:v>
                </c:pt>
                <c:pt idx="4124">
                  <c:v>1.1889173</c:v>
                </c:pt>
                <c:pt idx="4125">
                  <c:v>1.1891950777777778</c:v>
                </c:pt>
                <c:pt idx="4126">
                  <c:v>1.1894728555555556</c:v>
                </c:pt>
                <c:pt idx="4127">
                  <c:v>1.1897506333333334</c:v>
                </c:pt>
                <c:pt idx="4128">
                  <c:v>1.1900284111111112</c:v>
                </c:pt>
                <c:pt idx="4129">
                  <c:v>1.1903061888888888</c:v>
                </c:pt>
                <c:pt idx="4130">
                  <c:v>1.1905839666666667</c:v>
                </c:pt>
                <c:pt idx="4131">
                  <c:v>1.1908617444444445</c:v>
                </c:pt>
                <c:pt idx="4132">
                  <c:v>1.1911395222222223</c:v>
                </c:pt>
                <c:pt idx="4133">
                  <c:v>1.1914173000000001</c:v>
                </c:pt>
                <c:pt idx="4134">
                  <c:v>1.1916950777777777</c:v>
                </c:pt>
                <c:pt idx="4135">
                  <c:v>1.1919728555555555</c:v>
                </c:pt>
                <c:pt idx="4136">
                  <c:v>1.1922506333333334</c:v>
                </c:pt>
                <c:pt idx="4137">
                  <c:v>1.1925284111111112</c:v>
                </c:pt>
                <c:pt idx="4138">
                  <c:v>1.192806188888889</c:v>
                </c:pt>
                <c:pt idx="4139">
                  <c:v>1.1930839666666666</c:v>
                </c:pt>
                <c:pt idx="4140">
                  <c:v>1.1933617444444444</c:v>
                </c:pt>
                <c:pt idx="4141">
                  <c:v>1.1936395222222222</c:v>
                </c:pt>
                <c:pt idx="4142">
                  <c:v>1.1939173000000001</c:v>
                </c:pt>
                <c:pt idx="4143">
                  <c:v>1.1941950777777779</c:v>
                </c:pt>
                <c:pt idx="4144">
                  <c:v>1.1944728555555555</c:v>
                </c:pt>
                <c:pt idx="4145">
                  <c:v>1.1947506333333333</c:v>
                </c:pt>
                <c:pt idx="4146">
                  <c:v>1.1950284111111111</c:v>
                </c:pt>
                <c:pt idx="4147">
                  <c:v>1.195306188888889</c:v>
                </c:pt>
                <c:pt idx="4148">
                  <c:v>1.1955839666666668</c:v>
                </c:pt>
                <c:pt idx="4149">
                  <c:v>1.1958617444444444</c:v>
                </c:pt>
                <c:pt idx="4150">
                  <c:v>1.1961395222222222</c:v>
                </c:pt>
                <c:pt idx="4151">
                  <c:v>1.1964173</c:v>
                </c:pt>
                <c:pt idx="4152">
                  <c:v>1.1966950777777778</c:v>
                </c:pt>
                <c:pt idx="4153">
                  <c:v>1.1969728555555557</c:v>
                </c:pt>
                <c:pt idx="4154">
                  <c:v>1.1972506333333333</c:v>
                </c:pt>
                <c:pt idx="4155">
                  <c:v>1.1975284111111111</c:v>
                </c:pt>
                <c:pt idx="4156">
                  <c:v>1.1978061888888889</c:v>
                </c:pt>
                <c:pt idx="4157">
                  <c:v>1.1980839666666667</c:v>
                </c:pt>
                <c:pt idx="4158">
                  <c:v>1.1983617444444445</c:v>
                </c:pt>
                <c:pt idx="4159">
                  <c:v>1.1986395222222221</c:v>
                </c:pt>
                <c:pt idx="4160">
                  <c:v>1.1989173</c:v>
                </c:pt>
                <c:pt idx="4161">
                  <c:v>1.1991950777777778</c:v>
                </c:pt>
                <c:pt idx="4162">
                  <c:v>1.1994728555555556</c:v>
                </c:pt>
                <c:pt idx="4163">
                  <c:v>1.1997506333333334</c:v>
                </c:pt>
                <c:pt idx="4164">
                  <c:v>1.200028411111111</c:v>
                </c:pt>
                <c:pt idx="4165">
                  <c:v>1.2003061888888888</c:v>
                </c:pt>
                <c:pt idx="4166">
                  <c:v>1.2005839666666667</c:v>
                </c:pt>
                <c:pt idx="4167">
                  <c:v>1.2008617444444445</c:v>
                </c:pt>
                <c:pt idx="4168">
                  <c:v>1.2011395222222223</c:v>
                </c:pt>
                <c:pt idx="4169">
                  <c:v>1.2014172999999999</c:v>
                </c:pt>
                <c:pt idx="4170">
                  <c:v>1.2016950777777777</c:v>
                </c:pt>
                <c:pt idx="4171">
                  <c:v>1.2019728555555556</c:v>
                </c:pt>
                <c:pt idx="4172">
                  <c:v>1.2022506333333334</c:v>
                </c:pt>
                <c:pt idx="4173">
                  <c:v>1.2025284111111112</c:v>
                </c:pt>
                <c:pt idx="4174">
                  <c:v>1.202806188888889</c:v>
                </c:pt>
                <c:pt idx="4175">
                  <c:v>1.2030839666666666</c:v>
                </c:pt>
                <c:pt idx="4176">
                  <c:v>1.2033617444444444</c:v>
                </c:pt>
                <c:pt idx="4177">
                  <c:v>1.2036395222222223</c:v>
                </c:pt>
                <c:pt idx="4178">
                  <c:v>1.2039173000000001</c:v>
                </c:pt>
                <c:pt idx="4179">
                  <c:v>1.2041950777777779</c:v>
                </c:pt>
                <c:pt idx="4180">
                  <c:v>1.2044728555555555</c:v>
                </c:pt>
                <c:pt idx="4181">
                  <c:v>1.2047506333333333</c:v>
                </c:pt>
                <c:pt idx="4182">
                  <c:v>1.2050284111111111</c:v>
                </c:pt>
                <c:pt idx="4183">
                  <c:v>1.205306188888889</c:v>
                </c:pt>
                <c:pt idx="4184">
                  <c:v>1.2055839666666668</c:v>
                </c:pt>
                <c:pt idx="4185">
                  <c:v>1.2058617444444444</c:v>
                </c:pt>
                <c:pt idx="4186">
                  <c:v>1.2061395222222222</c:v>
                </c:pt>
                <c:pt idx="4187">
                  <c:v>1.2064173</c:v>
                </c:pt>
                <c:pt idx="4188">
                  <c:v>1.2066950777777778</c:v>
                </c:pt>
                <c:pt idx="4189">
                  <c:v>1.2069728555555557</c:v>
                </c:pt>
                <c:pt idx="4190">
                  <c:v>1.2072506333333333</c:v>
                </c:pt>
                <c:pt idx="4191">
                  <c:v>1.2075284111111111</c:v>
                </c:pt>
                <c:pt idx="4192">
                  <c:v>1.2078061888888889</c:v>
                </c:pt>
                <c:pt idx="4193">
                  <c:v>1.2080839666666667</c:v>
                </c:pt>
                <c:pt idx="4194">
                  <c:v>1.2083617444444446</c:v>
                </c:pt>
                <c:pt idx="4195">
                  <c:v>1.2086395222222222</c:v>
                </c:pt>
                <c:pt idx="4196">
                  <c:v>1.2089173</c:v>
                </c:pt>
                <c:pt idx="4197">
                  <c:v>1.2091950777777778</c:v>
                </c:pt>
                <c:pt idx="4198">
                  <c:v>1.2094728555555556</c:v>
                </c:pt>
                <c:pt idx="4199">
                  <c:v>1.2097506333333334</c:v>
                </c:pt>
                <c:pt idx="4200">
                  <c:v>1.210028411111111</c:v>
                </c:pt>
                <c:pt idx="4201">
                  <c:v>1.2103061888888889</c:v>
                </c:pt>
                <c:pt idx="4202">
                  <c:v>1.2105839666666667</c:v>
                </c:pt>
                <c:pt idx="4203">
                  <c:v>1.2108617444444445</c:v>
                </c:pt>
                <c:pt idx="4204">
                  <c:v>1.2111395222222223</c:v>
                </c:pt>
                <c:pt idx="4205">
                  <c:v>1.2114172999999999</c:v>
                </c:pt>
                <c:pt idx="4206">
                  <c:v>1.2116950777777777</c:v>
                </c:pt>
                <c:pt idx="4207">
                  <c:v>1.2119728555555556</c:v>
                </c:pt>
                <c:pt idx="4208">
                  <c:v>1.2122506333333334</c:v>
                </c:pt>
                <c:pt idx="4209">
                  <c:v>1.2125284111111112</c:v>
                </c:pt>
                <c:pt idx="4210">
                  <c:v>1.2128061888888888</c:v>
                </c:pt>
                <c:pt idx="4211">
                  <c:v>1.2130839666666666</c:v>
                </c:pt>
                <c:pt idx="4212">
                  <c:v>1.2133617444444444</c:v>
                </c:pt>
                <c:pt idx="4213">
                  <c:v>1.2136395222222223</c:v>
                </c:pt>
                <c:pt idx="4214">
                  <c:v>1.2139173000000001</c:v>
                </c:pt>
                <c:pt idx="4215">
                  <c:v>1.2141950777777777</c:v>
                </c:pt>
                <c:pt idx="4216">
                  <c:v>1.2144728555555555</c:v>
                </c:pt>
                <c:pt idx="4217">
                  <c:v>1.2147506333333333</c:v>
                </c:pt>
                <c:pt idx="4218">
                  <c:v>1.2150284111111112</c:v>
                </c:pt>
                <c:pt idx="4219">
                  <c:v>1.215306188888889</c:v>
                </c:pt>
                <c:pt idx="4220">
                  <c:v>1.2155839666666668</c:v>
                </c:pt>
                <c:pt idx="4221">
                  <c:v>1.2158617444444444</c:v>
                </c:pt>
                <c:pt idx="4222">
                  <c:v>1.2161395222222222</c:v>
                </c:pt>
                <c:pt idx="4223">
                  <c:v>1.2164173</c:v>
                </c:pt>
                <c:pt idx="4224">
                  <c:v>1.2166950777777779</c:v>
                </c:pt>
                <c:pt idx="4225">
                  <c:v>1.2169728555555557</c:v>
                </c:pt>
                <c:pt idx="4226">
                  <c:v>1.2172506333333333</c:v>
                </c:pt>
                <c:pt idx="4227">
                  <c:v>1.2175284111111111</c:v>
                </c:pt>
                <c:pt idx="4228">
                  <c:v>1.2178061888888889</c:v>
                </c:pt>
                <c:pt idx="4229">
                  <c:v>1.2180839666666667</c:v>
                </c:pt>
                <c:pt idx="4230">
                  <c:v>1.2183617444444446</c:v>
                </c:pt>
                <c:pt idx="4231">
                  <c:v>1.2186395222222222</c:v>
                </c:pt>
                <c:pt idx="4232">
                  <c:v>1.2189173</c:v>
                </c:pt>
                <c:pt idx="4233">
                  <c:v>1.2191950777777778</c:v>
                </c:pt>
                <c:pt idx="4234">
                  <c:v>1.2194728555555556</c:v>
                </c:pt>
                <c:pt idx="4235">
                  <c:v>1.2197506333333334</c:v>
                </c:pt>
                <c:pt idx="4236">
                  <c:v>1.220028411111111</c:v>
                </c:pt>
                <c:pt idx="4237">
                  <c:v>1.2203061888888889</c:v>
                </c:pt>
                <c:pt idx="4238">
                  <c:v>1.2205839666666667</c:v>
                </c:pt>
                <c:pt idx="4239">
                  <c:v>1.2208617444444445</c:v>
                </c:pt>
                <c:pt idx="4240">
                  <c:v>1.2211395222222223</c:v>
                </c:pt>
                <c:pt idx="4241">
                  <c:v>1.2214172999999999</c:v>
                </c:pt>
                <c:pt idx="4242">
                  <c:v>1.2216950777777777</c:v>
                </c:pt>
                <c:pt idx="4243">
                  <c:v>1.2219728555555556</c:v>
                </c:pt>
                <c:pt idx="4244">
                  <c:v>1.2222506333333334</c:v>
                </c:pt>
                <c:pt idx="4245">
                  <c:v>1.2225284111111112</c:v>
                </c:pt>
                <c:pt idx="4246">
                  <c:v>1.2228061888888888</c:v>
                </c:pt>
                <c:pt idx="4247">
                  <c:v>1.2230839666666666</c:v>
                </c:pt>
                <c:pt idx="4248">
                  <c:v>1.2233617444444445</c:v>
                </c:pt>
                <c:pt idx="4249">
                  <c:v>1.2236395222222223</c:v>
                </c:pt>
                <c:pt idx="4250">
                  <c:v>1.2239173000000001</c:v>
                </c:pt>
                <c:pt idx="4251">
                  <c:v>1.2241950777777777</c:v>
                </c:pt>
                <c:pt idx="4252">
                  <c:v>1.2244728555555555</c:v>
                </c:pt>
                <c:pt idx="4253">
                  <c:v>1.2247506333333333</c:v>
                </c:pt>
                <c:pt idx="4254">
                  <c:v>1.2250284111111112</c:v>
                </c:pt>
                <c:pt idx="4255">
                  <c:v>1.225306188888889</c:v>
                </c:pt>
                <c:pt idx="4256">
                  <c:v>1.2255839666666666</c:v>
                </c:pt>
                <c:pt idx="4257">
                  <c:v>1.2258617444444444</c:v>
                </c:pt>
                <c:pt idx="4258">
                  <c:v>1.2261395222222222</c:v>
                </c:pt>
                <c:pt idx="4259">
                  <c:v>1.2264173</c:v>
                </c:pt>
                <c:pt idx="4260">
                  <c:v>1.2266950777777779</c:v>
                </c:pt>
                <c:pt idx="4261">
                  <c:v>1.2269728555555555</c:v>
                </c:pt>
                <c:pt idx="4262">
                  <c:v>1.2272506333333333</c:v>
                </c:pt>
                <c:pt idx="4263">
                  <c:v>1.2275284111111111</c:v>
                </c:pt>
                <c:pt idx="4264">
                  <c:v>1.2278061888888889</c:v>
                </c:pt>
                <c:pt idx="4265">
                  <c:v>1.2280839666666667</c:v>
                </c:pt>
                <c:pt idx="4266">
                  <c:v>1.2283617444444446</c:v>
                </c:pt>
                <c:pt idx="4267">
                  <c:v>1.2286395222222222</c:v>
                </c:pt>
                <c:pt idx="4268">
                  <c:v>1.2289173</c:v>
                </c:pt>
                <c:pt idx="4269">
                  <c:v>1.2291950777777778</c:v>
                </c:pt>
                <c:pt idx="4270">
                  <c:v>1.2294728555555556</c:v>
                </c:pt>
                <c:pt idx="4271">
                  <c:v>1.2297506333333335</c:v>
                </c:pt>
                <c:pt idx="4272">
                  <c:v>1.2300284111111111</c:v>
                </c:pt>
                <c:pt idx="4273">
                  <c:v>1.2303061888888889</c:v>
                </c:pt>
                <c:pt idx="4274">
                  <c:v>1.2305839666666667</c:v>
                </c:pt>
                <c:pt idx="4275">
                  <c:v>1.2308617444444445</c:v>
                </c:pt>
                <c:pt idx="4276">
                  <c:v>1.2311395222222223</c:v>
                </c:pt>
                <c:pt idx="4277">
                  <c:v>1.2314172999999999</c:v>
                </c:pt>
                <c:pt idx="4278">
                  <c:v>1.2316950777777778</c:v>
                </c:pt>
                <c:pt idx="4279">
                  <c:v>1.2319728555555556</c:v>
                </c:pt>
                <c:pt idx="4280">
                  <c:v>1.2322506333333334</c:v>
                </c:pt>
                <c:pt idx="4281">
                  <c:v>1.2325284111111112</c:v>
                </c:pt>
                <c:pt idx="4282">
                  <c:v>1.2328061888888888</c:v>
                </c:pt>
                <c:pt idx="4283">
                  <c:v>1.2330839666666666</c:v>
                </c:pt>
                <c:pt idx="4284">
                  <c:v>1.2333617444444445</c:v>
                </c:pt>
                <c:pt idx="4285">
                  <c:v>1.2336395222222223</c:v>
                </c:pt>
                <c:pt idx="4286">
                  <c:v>1.2339173000000001</c:v>
                </c:pt>
                <c:pt idx="4287">
                  <c:v>1.2341950777777777</c:v>
                </c:pt>
                <c:pt idx="4288">
                  <c:v>1.2344728555555555</c:v>
                </c:pt>
                <c:pt idx="4289">
                  <c:v>1.2347506333333333</c:v>
                </c:pt>
                <c:pt idx="4290">
                  <c:v>1.2350284111111112</c:v>
                </c:pt>
                <c:pt idx="4291">
                  <c:v>1.235306188888889</c:v>
                </c:pt>
                <c:pt idx="4292">
                  <c:v>1.2355839666666666</c:v>
                </c:pt>
                <c:pt idx="4293">
                  <c:v>1.2358617444444444</c:v>
                </c:pt>
                <c:pt idx="4294">
                  <c:v>1.2361395222222222</c:v>
                </c:pt>
                <c:pt idx="4295">
                  <c:v>1.2364173000000001</c:v>
                </c:pt>
                <c:pt idx="4296">
                  <c:v>1.2366950777777779</c:v>
                </c:pt>
                <c:pt idx="4297">
                  <c:v>1.2369728555555555</c:v>
                </c:pt>
                <c:pt idx="4298">
                  <c:v>1.2372506333333333</c:v>
                </c:pt>
                <c:pt idx="4299">
                  <c:v>1.2375284111111111</c:v>
                </c:pt>
                <c:pt idx="4300">
                  <c:v>1.2378061888888889</c:v>
                </c:pt>
                <c:pt idx="4301">
                  <c:v>1.2380839666666668</c:v>
                </c:pt>
                <c:pt idx="4302">
                  <c:v>1.2383617444444444</c:v>
                </c:pt>
                <c:pt idx="4303">
                  <c:v>1.2386395222222222</c:v>
                </c:pt>
                <c:pt idx="4304">
                  <c:v>1.2389173</c:v>
                </c:pt>
                <c:pt idx="4305">
                  <c:v>1.2391950777777778</c:v>
                </c:pt>
                <c:pt idx="4306">
                  <c:v>1.2394728555555556</c:v>
                </c:pt>
                <c:pt idx="4307">
                  <c:v>1.2397506333333332</c:v>
                </c:pt>
                <c:pt idx="4308">
                  <c:v>1.2400284111111111</c:v>
                </c:pt>
                <c:pt idx="4309">
                  <c:v>1.2403061888888889</c:v>
                </c:pt>
                <c:pt idx="4310">
                  <c:v>1.2405839666666667</c:v>
                </c:pt>
                <c:pt idx="4311">
                  <c:v>1.2408617444444445</c:v>
                </c:pt>
                <c:pt idx="4312">
                  <c:v>1.2411395222222223</c:v>
                </c:pt>
                <c:pt idx="4313">
                  <c:v>1.2414172999999999</c:v>
                </c:pt>
                <c:pt idx="4314">
                  <c:v>1.2416950777777778</c:v>
                </c:pt>
                <c:pt idx="4315">
                  <c:v>1.2419728555555556</c:v>
                </c:pt>
                <c:pt idx="4316">
                  <c:v>1.2422506333333334</c:v>
                </c:pt>
                <c:pt idx="4317">
                  <c:v>1.2425284111111112</c:v>
                </c:pt>
                <c:pt idx="4318">
                  <c:v>1.2428061888888888</c:v>
                </c:pt>
                <c:pt idx="4319">
                  <c:v>1.2430839666666667</c:v>
                </c:pt>
                <c:pt idx="4320">
                  <c:v>1.2433617444444445</c:v>
                </c:pt>
                <c:pt idx="4321">
                  <c:v>1.2436395222222223</c:v>
                </c:pt>
                <c:pt idx="4322">
                  <c:v>1.2439173000000001</c:v>
                </c:pt>
                <c:pt idx="4323">
                  <c:v>1.2441950777777777</c:v>
                </c:pt>
                <c:pt idx="4324">
                  <c:v>1.2444728555555555</c:v>
                </c:pt>
                <c:pt idx="4325">
                  <c:v>1.2447506333333334</c:v>
                </c:pt>
                <c:pt idx="4326">
                  <c:v>1.2450284111111112</c:v>
                </c:pt>
                <c:pt idx="4327">
                  <c:v>1.245306188888889</c:v>
                </c:pt>
                <c:pt idx="4328">
                  <c:v>1.2455839666666666</c:v>
                </c:pt>
                <c:pt idx="4329">
                  <c:v>1.2458617444444444</c:v>
                </c:pt>
                <c:pt idx="4330">
                  <c:v>1.2461395222222222</c:v>
                </c:pt>
                <c:pt idx="4331">
                  <c:v>1.2464173000000001</c:v>
                </c:pt>
                <c:pt idx="4332">
                  <c:v>1.2466950777777779</c:v>
                </c:pt>
                <c:pt idx="4333">
                  <c:v>1.2469728555555555</c:v>
                </c:pt>
                <c:pt idx="4334">
                  <c:v>1.2472506333333333</c:v>
                </c:pt>
                <c:pt idx="4335">
                  <c:v>1.2475284111111111</c:v>
                </c:pt>
                <c:pt idx="4336">
                  <c:v>1.2478061888888889</c:v>
                </c:pt>
                <c:pt idx="4337">
                  <c:v>1.2480839666666668</c:v>
                </c:pt>
                <c:pt idx="4338">
                  <c:v>1.2483617444444444</c:v>
                </c:pt>
                <c:pt idx="4339">
                  <c:v>1.2486395222222222</c:v>
                </c:pt>
                <c:pt idx="4340">
                  <c:v>1.2489173</c:v>
                </c:pt>
                <c:pt idx="4341">
                  <c:v>1.2491950777777778</c:v>
                </c:pt>
                <c:pt idx="4342">
                  <c:v>1.2494728555555557</c:v>
                </c:pt>
                <c:pt idx="4343">
                  <c:v>1.2497506333333332</c:v>
                </c:pt>
                <c:pt idx="4344">
                  <c:v>1.2500284111111111</c:v>
                </c:pt>
                <c:pt idx="4345">
                  <c:v>1.2503061888888889</c:v>
                </c:pt>
                <c:pt idx="4346">
                  <c:v>1.2505839666666667</c:v>
                </c:pt>
                <c:pt idx="4347">
                  <c:v>1.2508617444444445</c:v>
                </c:pt>
                <c:pt idx="4348">
                  <c:v>1.2511395222222221</c:v>
                </c:pt>
                <c:pt idx="4349">
                  <c:v>1.2514173</c:v>
                </c:pt>
                <c:pt idx="4350">
                  <c:v>1.2516950777777778</c:v>
                </c:pt>
                <c:pt idx="4351">
                  <c:v>1.2519728555555556</c:v>
                </c:pt>
                <c:pt idx="4352">
                  <c:v>1.2522506333333334</c:v>
                </c:pt>
                <c:pt idx="4353">
                  <c:v>1.2525284111111112</c:v>
                </c:pt>
                <c:pt idx="4354">
                  <c:v>1.2528061888888888</c:v>
                </c:pt>
                <c:pt idx="4355">
                  <c:v>1.2530839666666667</c:v>
                </c:pt>
                <c:pt idx="4356">
                  <c:v>1.2533617444444445</c:v>
                </c:pt>
                <c:pt idx="4357">
                  <c:v>1.2536395222222223</c:v>
                </c:pt>
                <c:pt idx="4358">
                  <c:v>1.2539173000000001</c:v>
                </c:pt>
                <c:pt idx="4359">
                  <c:v>1.2541950777777777</c:v>
                </c:pt>
                <c:pt idx="4360">
                  <c:v>1.2544728555555555</c:v>
                </c:pt>
                <c:pt idx="4361">
                  <c:v>1.2547506333333334</c:v>
                </c:pt>
                <c:pt idx="4362">
                  <c:v>1.2550284111111112</c:v>
                </c:pt>
                <c:pt idx="4363">
                  <c:v>1.255306188888889</c:v>
                </c:pt>
                <c:pt idx="4364">
                  <c:v>1.2555839666666666</c:v>
                </c:pt>
                <c:pt idx="4365">
                  <c:v>1.2558617444444444</c:v>
                </c:pt>
                <c:pt idx="4366">
                  <c:v>1.2561395222222222</c:v>
                </c:pt>
                <c:pt idx="4367">
                  <c:v>1.2564173000000001</c:v>
                </c:pt>
                <c:pt idx="4368">
                  <c:v>1.2566950777777779</c:v>
                </c:pt>
                <c:pt idx="4369">
                  <c:v>1.2569728555555555</c:v>
                </c:pt>
                <c:pt idx="4370">
                  <c:v>1.2572506333333333</c:v>
                </c:pt>
                <c:pt idx="4371">
                  <c:v>1.2575284111111111</c:v>
                </c:pt>
                <c:pt idx="4372">
                  <c:v>1.257806188888889</c:v>
                </c:pt>
                <c:pt idx="4373">
                  <c:v>1.2580839666666668</c:v>
                </c:pt>
                <c:pt idx="4374">
                  <c:v>1.2583617444444444</c:v>
                </c:pt>
                <c:pt idx="4375">
                  <c:v>1.2586395222222222</c:v>
                </c:pt>
                <c:pt idx="4376">
                  <c:v>1.2589173</c:v>
                </c:pt>
                <c:pt idx="4377">
                  <c:v>1.2591950777777778</c:v>
                </c:pt>
                <c:pt idx="4378">
                  <c:v>1.2594728555555557</c:v>
                </c:pt>
                <c:pt idx="4379">
                  <c:v>1.2597506333333333</c:v>
                </c:pt>
                <c:pt idx="4380">
                  <c:v>1.2600284111111111</c:v>
                </c:pt>
                <c:pt idx="4381">
                  <c:v>1.2603061888888889</c:v>
                </c:pt>
                <c:pt idx="4382">
                  <c:v>1.2605839666666667</c:v>
                </c:pt>
                <c:pt idx="4383">
                  <c:v>1.2608617444444445</c:v>
                </c:pt>
                <c:pt idx="4384">
                  <c:v>1.2611395222222221</c:v>
                </c:pt>
                <c:pt idx="4385">
                  <c:v>1.2614173</c:v>
                </c:pt>
                <c:pt idx="4386">
                  <c:v>1.2616950777777778</c:v>
                </c:pt>
                <c:pt idx="4387">
                  <c:v>1.2619728555555556</c:v>
                </c:pt>
                <c:pt idx="4388">
                  <c:v>1.2622506333333334</c:v>
                </c:pt>
                <c:pt idx="4389">
                  <c:v>1.262528411111111</c:v>
                </c:pt>
                <c:pt idx="4390">
                  <c:v>1.2628061888888888</c:v>
                </c:pt>
                <c:pt idx="4391">
                  <c:v>1.2630839666666667</c:v>
                </c:pt>
                <c:pt idx="4392">
                  <c:v>1.2633617444444445</c:v>
                </c:pt>
                <c:pt idx="4393">
                  <c:v>1.2636395222222223</c:v>
                </c:pt>
                <c:pt idx="4394">
                  <c:v>1.2639172999999999</c:v>
                </c:pt>
                <c:pt idx="4395">
                  <c:v>1.2641950777777777</c:v>
                </c:pt>
                <c:pt idx="4396">
                  <c:v>1.2644728555555556</c:v>
                </c:pt>
                <c:pt idx="4397">
                  <c:v>1.2647506333333334</c:v>
                </c:pt>
                <c:pt idx="4398">
                  <c:v>1.2650284111111112</c:v>
                </c:pt>
                <c:pt idx="4399">
                  <c:v>1.265306188888889</c:v>
                </c:pt>
                <c:pt idx="4400">
                  <c:v>1.2655839666666666</c:v>
                </c:pt>
                <c:pt idx="4401">
                  <c:v>1.2658617444444444</c:v>
                </c:pt>
                <c:pt idx="4402">
                  <c:v>1.2661395222222223</c:v>
                </c:pt>
                <c:pt idx="4403">
                  <c:v>1.2664173000000001</c:v>
                </c:pt>
                <c:pt idx="4404">
                  <c:v>1.2666950777777779</c:v>
                </c:pt>
                <c:pt idx="4405">
                  <c:v>1.2669728555555555</c:v>
                </c:pt>
                <c:pt idx="4406">
                  <c:v>1.2672506333333333</c:v>
                </c:pt>
                <c:pt idx="4407">
                  <c:v>1.2675284111111111</c:v>
                </c:pt>
                <c:pt idx="4408">
                  <c:v>1.267806188888889</c:v>
                </c:pt>
                <c:pt idx="4409">
                  <c:v>1.2680839666666668</c:v>
                </c:pt>
                <c:pt idx="4410">
                  <c:v>1.2683617444444444</c:v>
                </c:pt>
                <c:pt idx="4411">
                  <c:v>1.2686395222222222</c:v>
                </c:pt>
                <c:pt idx="4412">
                  <c:v>1.2689173</c:v>
                </c:pt>
                <c:pt idx="4413">
                  <c:v>1.2691950777777778</c:v>
                </c:pt>
                <c:pt idx="4414">
                  <c:v>1.2694728555555557</c:v>
                </c:pt>
                <c:pt idx="4415">
                  <c:v>1.2697506333333333</c:v>
                </c:pt>
                <c:pt idx="4416">
                  <c:v>1.2700284111111111</c:v>
                </c:pt>
                <c:pt idx="4417">
                  <c:v>1.2703061888888889</c:v>
                </c:pt>
                <c:pt idx="4418">
                  <c:v>1.2705839666666667</c:v>
                </c:pt>
                <c:pt idx="4419">
                  <c:v>1.2708617444444446</c:v>
                </c:pt>
                <c:pt idx="4420">
                  <c:v>1.2711395222222222</c:v>
                </c:pt>
                <c:pt idx="4421">
                  <c:v>1.2714173</c:v>
                </c:pt>
                <c:pt idx="4422">
                  <c:v>1.2716950777777778</c:v>
                </c:pt>
                <c:pt idx="4423">
                  <c:v>1.2719728555555556</c:v>
                </c:pt>
                <c:pt idx="4424">
                  <c:v>1.2722506333333334</c:v>
                </c:pt>
                <c:pt idx="4425">
                  <c:v>1.272528411111111</c:v>
                </c:pt>
                <c:pt idx="4426">
                  <c:v>1.2728061888888889</c:v>
                </c:pt>
                <c:pt idx="4427">
                  <c:v>1.2730839666666667</c:v>
                </c:pt>
                <c:pt idx="4428">
                  <c:v>1.2733617444444445</c:v>
                </c:pt>
                <c:pt idx="4429">
                  <c:v>1.2736395222222223</c:v>
                </c:pt>
                <c:pt idx="4430">
                  <c:v>1.2739172999999999</c:v>
                </c:pt>
                <c:pt idx="4431">
                  <c:v>1.2741950777777777</c:v>
                </c:pt>
                <c:pt idx="4432">
                  <c:v>1.2744728555555556</c:v>
                </c:pt>
                <c:pt idx="4433">
                  <c:v>1.2747506333333334</c:v>
                </c:pt>
                <c:pt idx="4434">
                  <c:v>1.2750284111111112</c:v>
                </c:pt>
                <c:pt idx="4435">
                  <c:v>1.2753061888888888</c:v>
                </c:pt>
                <c:pt idx="4436">
                  <c:v>1.2755839666666666</c:v>
                </c:pt>
                <c:pt idx="4437">
                  <c:v>1.2758617444444444</c:v>
                </c:pt>
                <c:pt idx="4438">
                  <c:v>1.2761395222222223</c:v>
                </c:pt>
                <c:pt idx="4439">
                  <c:v>1.2764173000000001</c:v>
                </c:pt>
                <c:pt idx="4440">
                  <c:v>1.2766950777777777</c:v>
                </c:pt>
                <c:pt idx="4441">
                  <c:v>1.2769728555555555</c:v>
                </c:pt>
                <c:pt idx="4442">
                  <c:v>1.2772506333333333</c:v>
                </c:pt>
                <c:pt idx="4443">
                  <c:v>1.2775284111111112</c:v>
                </c:pt>
                <c:pt idx="4444">
                  <c:v>1.277806188888889</c:v>
                </c:pt>
                <c:pt idx="4445">
                  <c:v>1.2780839666666668</c:v>
                </c:pt>
                <c:pt idx="4446">
                  <c:v>1.2783617444444444</c:v>
                </c:pt>
                <c:pt idx="4447">
                  <c:v>1.2786395222222222</c:v>
                </c:pt>
                <c:pt idx="4448">
                  <c:v>1.2789173</c:v>
                </c:pt>
                <c:pt idx="4449">
                  <c:v>1.2791950777777779</c:v>
                </c:pt>
                <c:pt idx="4450">
                  <c:v>1.2794728555555557</c:v>
                </c:pt>
                <c:pt idx="4451">
                  <c:v>1.2797506333333333</c:v>
                </c:pt>
                <c:pt idx="4452">
                  <c:v>1.2800284111111111</c:v>
                </c:pt>
                <c:pt idx="4453">
                  <c:v>1.2803061888888889</c:v>
                </c:pt>
                <c:pt idx="4454">
                  <c:v>1.2805839666666667</c:v>
                </c:pt>
                <c:pt idx="4455">
                  <c:v>1.2808617444444446</c:v>
                </c:pt>
                <c:pt idx="4456">
                  <c:v>1.2811395222222222</c:v>
                </c:pt>
                <c:pt idx="4457">
                  <c:v>1.2814173</c:v>
                </c:pt>
                <c:pt idx="4458">
                  <c:v>1.2816950777777778</c:v>
                </c:pt>
                <c:pt idx="4459">
                  <c:v>1.2819728555555556</c:v>
                </c:pt>
                <c:pt idx="4460">
                  <c:v>1.2822506333333334</c:v>
                </c:pt>
                <c:pt idx="4461">
                  <c:v>1.282528411111111</c:v>
                </c:pt>
                <c:pt idx="4462">
                  <c:v>1.2828061888888889</c:v>
                </c:pt>
                <c:pt idx="4463">
                  <c:v>1.2830839666666667</c:v>
                </c:pt>
                <c:pt idx="4464">
                  <c:v>1.2833617444444445</c:v>
                </c:pt>
                <c:pt idx="4465">
                  <c:v>1.2836395222222223</c:v>
                </c:pt>
                <c:pt idx="4466">
                  <c:v>1.2839172999999999</c:v>
                </c:pt>
                <c:pt idx="4467">
                  <c:v>1.2841950777777777</c:v>
                </c:pt>
                <c:pt idx="4468">
                  <c:v>1.2844728555555556</c:v>
                </c:pt>
                <c:pt idx="4469">
                  <c:v>1.2847506333333334</c:v>
                </c:pt>
                <c:pt idx="4470">
                  <c:v>1.2850284111111112</c:v>
                </c:pt>
                <c:pt idx="4471">
                  <c:v>1.2853061888888888</c:v>
                </c:pt>
                <c:pt idx="4472">
                  <c:v>1.2855839666666666</c:v>
                </c:pt>
                <c:pt idx="4473">
                  <c:v>1.2858617444444445</c:v>
                </c:pt>
                <c:pt idx="4474">
                  <c:v>1.2861395222222223</c:v>
                </c:pt>
                <c:pt idx="4475">
                  <c:v>1.2864173000000001</c:v>
                </c:pt>
                <c:pt idx="4476">
                  <c:v>1.2866950777777777</c:v>
                </c:pt>
                <c:pt idx="4477">
                  <c:v>1.2869728555555555</c:v>
                </c:pt>
                <c:pt idx="4478">
                  <c:v>1.2872506333333333</c:v>
                </c:pt>
                <c:pt idx="4479">
                  <c:v>1.2875284111111112</c:v>
                </c:pt>
                <c:pt idx="4480">
                  <c:v>1.287806188888889</c:v>
                </c:pt>
                <c:pt idx="4481">
                  <c:v>1.2880839666666666</c:v>
                </c:pt>
                <c:pt idx="4482">
                  <c:v>1.2883617444444444</c:v>
                </c:pt>
                <c:pt idx="4483">
                  <c:v>1.2886395222222222</c:v>
                </c:pt>
                <c:pt idx="4484">
                  <c:v>1.2889173</c:v>
                </c:pt>
                <c:pt idx="4485">
                  <c:v>1.2891950777777779</c:v>
                </c:pt>
                <c:pt idx="4486">
                  <c:v>1.2894728555555555</c:v>
                </c:pt>
                <c:pt idx="4487">
                  <c:v>1.2897506333333333</c:v>
                </c:pt>
                <c:pt idx="4488">
                  <c:v>1.2900284111111111</c:v>
                </c:pt>
                <c:pt idx="4489">
                  <c:v>1.2903061888888889</c:v>
                </c:pt>
                <c:pt idx="4490">
                  <c:v>1.2905839666666667</c:v>
                </c:pt>
                <c:pt idx="4491">
                  <c:v>1.2908617444444446</c:v>
                </c:pt>
                <c:pt idx="4492">
                  <c:v>1.2911395222222222</c:v>
                </c:pt>
                <c:pt idx="4493">
                  <c:v>1.2914173</c:v>
                </c:pt>
                <c:pt idx="4494">
                  <c:v>1.2916950777777778</c:v>
                </c:pt>
                <c:pt idx="4495">
                  <c:v>1.2919728555555556</c:v>
                </c:pt>
                <c:pt idx="4496">
                  <c:v>1.2922506333333335</c:v>
                </c:pt>
                <c:pt idx="4497">
                  <c:v>1.2925284111111111</c:v>
                </c:pt>
                <c:pt idx="4498">
                  <c:v>1.2928061888888889</c:v>
                </c:pt>
                <c:pt idx="4499">
                  <c:v>1.2930839666666667</c:v>
                </c:pt>
                <c:pt idx="4500">
                  <c:v>1.2933617444444445</c:v>
                </c:pt>
                <c:pt idx="4501">
                  <c:v>1.2936395222222223</c:v>
                </c:pt>
                <c:pt idx="4502">
                  <c:v>1.2939172999999999</c:v>
                </c:pt>
                <c:pt idx="4503">
                  <c:v>1.2941950777777778</c:v>
                </c:pt>
                <c:pt idx="4504">
                  <c:v>1.2944728555555556</c:v>
                </c:pt>
                <c:pt idx="4505">
                  <c:v>1.2947506333333334</c:v>
                </c:pt>
                <c:pt idx="4506">
                  <c:v>1.2950284111111112</c:v>
                </c:pt>
                <c:pt idx="4507">
                  <c:v>1.2953061888888888</c:v>
                </c:pt>
                <c:pt idx="4508">
                  <c:v>1.2955839666666666</c:v>
                </c:pt>
                <c:pt idx="4509">
                  <c:v>1.2958617444444445</c:v>
                </c:pt>
                <c:pt idx="4510">
                  <c:v>1.2961395222222223</c:v>
                </c:pt>
                <c:pt idx="4511">
                  <c:v>1.2964173000000001</c:v>
                </c:pt>
                <c:pt idx="4512">
                  <c:v>1.2966950777777777</c:v>
                </c:pt>
                <c:pt idx="4513">
                  <c:v>1.2969728555555555</c:v>
                </c:pt>
                <c:pt idx="4514">
                  <c:v>1.2972506333333333</c:v>
                </c:pt>
                <c:pt idx="4515">
                  <c:v>1.2975284111111112</c:v>
                </c:pt>
                <c:pt idx="4516">
                  <c:v>1.297806188888889</c:v>
                </c:pt>
                <c:pt idx="4517">
                  <c:v>1.2980839666666666</c:v>
                </c:pt>
                <c:pt idx="4518">
                  <c:v>1.2983617444444444</c:v>
                </c:pt>
                <c:pt idx="4519">
                  <c:v>1.2986395222222222</c:v>
                </c:pt>
                <c:pt idx="4520">
                  <c:v>1.2989173000000001</c:v>
                </c:pt>
                <c:pt idx="4521">
                  <c:v>1.2991950777777779</c:v>
                </c:pt>
                <c:pt idx="4522">
                  <c:v>1.2994728555555555</c:v>
                </c:pt>
                <c:pt idx="4523">
                  <c:v>1.2997506333333333</c:v>
                </c:pt>
                <c:pt idx="4524">
                  <c:v>1.3000284111111111</c:v>
                </c:pt>
                <c:pt idx="4525">
                  <c:v>1.3003061888888889</c:v>
                </c:pt>
                <c:pt idx="4526">
                  <c:v>1.3005839666666668</c:v>
                </c:pt>
                <c:pt idx="4527">
                  <c:v>1.3008617444444444</c:v>
                </c:pt>
                <c:pt idx="4528">
                  <c:v>1.3011395222222222</c:v>
                </c:pt>
                <c:pt idx="4529">
                  <c:v>1.3014173</c:v>
                </c:pt>
                <c:pt idx="4530">
                  <c:v>1.3016950777777778</c:v>
                </c:pt>
                <c:pt idx="4531">
                  <c:v>1.3019728555555556</c:v>
                </c:pt>
                <c:pt idx="4532">
                  <c:v>1.3022506333333332</c:v>
                </c:pt>
                <c:pt idx="4533">
                  <c:v>1.3025284111111111</c:v>
                </c:pt>
                <c:pt idx="4534">
                  <c:v>1.3028061888888889</c:v>
                </c:pt>
                <c:pt idx="4535">
                  <c:v>1.3030839666666667</c:v>
                </c:pt>
                <c:pt idx="4536">
                  <c:v>1.3033617444444445</c:v>
                </c:pt>
                <c:pt idx="4537">
                  <c:v>1.3036395222222223</c:v>
                </c:pt>
                <c:pt idx="4538">
                  <c:v>1.3039172999999999</c:v>
                </c:pt>
                <c:pt idx="4539">
                  <c:v>1.3041950777777778</c:v>
                </c:pt>
                <c:pt idx="4540">
                  <c:v>1.3044728555555556</c:v>
                </c:pt>
                <c:pt idx="4541">
                  <c:v>1.3047506333333334</c:v>
                </c:pt>
                <c:pt idx="4542">
                  <c:v>1.3050284111111112</c:v>
                </c:pt>
                <c:pt idx="4543">
                  <c:v>1.3053061888888888</c:v>
                </c:pt>
                <c:pt idx="4544">
                  <c:v>1.3055839666666667</c:v>
                </c:pt>
                <c:pt idx="4545">
                  <c:v>1.3058617444444445</c:v>
                </c:pt>
                <c:pt idx="4546">
                  <c:v>1.3061395222222223</c:v>
                </c:pt>
                <c:pt idx="4547">
                  <c:v>1.3064173000000001</c:v>
                </c:pt>
                <c:pt idx="4548">
                  <c:v>1.3066950777777777</c:v>
                </c:pt>
                <c:pt idx="4549">
                  <c:v>1.3069728555555555</c:v>
                </c:pt>
                <c:pt idx="4550">
                  <c:v>1.3072506333333334</c:v>
                </c:pt>
                <c:pt idx="4551">
                  <c:v>1.3075284111111112</c:v>
                </c:pt>
                <c:pt idx="4552">
                  <c:v>1.307806188888889</c:v>
                </c:pt>
                <c:pt idx="4553">
                  <c:v>1.3080839666666666</c:v>
                </c:pt>
                <c:pt idx="4554">
                  <c:v>1.3083617444444444</c:v>
                </c:pt>
                <c:pt idx="4555">
                  <c:v>1.3086395222222222</c:v>
                </c:pt>
                <c:pt idx="4556">
                  <c:v>1.3089173000000001</c:v>
                </c:pt>
                <c:pt idx="4557">
                  <c:v>1.3091950777777779</c:v>
                </c:pt>
                <c:pt idx="4558">
                  <c:v>1.3094728555555555</c:v>
                </c:pt>
                <c:pt idx="4559">
                  <c:v>1.3097506333333333</c:v>
                </c:pt>
                <c:pt idx="4560">
                  <c:v>1.3100284111111111</c:v>
                </c:pt>
                <c:pt idx="4561">
                  <c:v>1.3103061888888889</c:v>
                </c:pt>
                <c:pt idx="4562">
                  <c:v>1.3105839666666668</c:v>
                </c:pt>
                <c:pt idx="4563">
                  <c:v>1.3108617444444444</c:v>
                </c:pt>
                <c:pt idx="4564">
                  <c:v>1.3111395222222222</c:v>
                </c:pt>
                <c:pt idx="4565">
                  <c:v>1.3114173</c:v>
                </c:pt>
                <c:pt idx="4566">
                  <c:v>1.3116950777777778</c:v>
                </c:pt>
                <c:pt idx="4567">
                  <c:v>1.3119728555555557</c:v>
                </c:pt>
                <c:pt idx="4568">
                  <c:v>1.3122506333333332</c:v>
                </c:pt>
                <c:pt idx="4569">
                  <c:v>1.3125284111111111</c:v>
                </c:pt>
                <c:pt idx="4570">
                  <c:v>1.3128061888888889</c:v>
                </c:pt>
                <c:pt idx="4571">
                  <c:v>1.3130839666666667</c:v>
                </c:pt>
                <c:pt idx="4572">
                  <c:v>1.3133617444444445</c:v>
                </c:pt>
                <c:pt idx="4573">
                  <c:v>1.3136395222222221</c:v>
                </c:pt>
                <c:pt idx="4574">
                  <c:v>1.3139173</c:v>
                </c:pt>
                <c:pt idx="4575">
                  <c:v>1.3141950777777778</c:v>
                </c:pt>
                <c:pt idx="4576">
                  <c:v>1.3144728555555556</c:v>
                </c:pt>
                <c:pt idx="4577">
                  <c:v>1.3147506333333334</c:v>
                </c:pt>
                <c:pt idx="4578">
                  <c:v>1.3150284111111112</c:v>
                </c:pt>
                <c:pt idx="4579">
                  <c:v>1.3153061888888888</c:v>
                </c:pt>
                <c:pt idx="4580">
                  <c:v>1.3155839666666667</c:v>
                </c:pt>
                <c:pt idx="4581">
                  <c:v>1.3158617444444445</c:v>
                </c:pt>
                <c:pt idx="4582">
                  <c:v>1.3161395222222223</c:v>
                </c:pt>
                <c:pt idx="4583">
                  <c:v>1.3164173000000001</c:v>
                </c:pt>
                <c:pt idx="4584">
                  <c:v>1.3166950777777777</c:v>
                </c:pt>
                <c:pt idx="4585">
                  <c:v>1.3169728555555555</c:v>
                </c:pt>
                <c:pt idx="4586">
                  <c:v>1.3172506333333334</c:v>
                </c:pt>
                <c:pt idx="4587">
                  <c:v>1.3175284111111112</c:v>
                </c:pt>
                <c:pt idx="4588">
                  <c:v>1.317806188888889</c:v>
                </c:pt>
                <c:pt idx="4589">
                  <c:v>1.3180839666666666</c:v>
                </c:pt>
                <c:pt idx="4590">
                  <c:v>1.3183617444444444</c:v>
                </c:pt>
                <c:pt idx="4591">
                  <c:v>1.3186395222222222</c:v>
                </c:pt>
                <c:pt idx="4592">
                  <c:v>1.3189173000000001</c:v>
                </c:pt>
                <c:pt idx="4593">
                  <c:v>1.3191950777777779</c:v>
                </c:pt>
                <c:pt idx="4594">
                  <c:v>1.3194728555555555</c:v>
                </c:pt>
                <c:pt idx="4595">
                  <c:v>1.3197506333333333</c:v>
                </c:pt>
                <c:pt idx="4596">
                  <c:v>1.3200284111111111</c:v>
                </c:pt>
                <c:pt idx="4597">
                  <c:v>1.320306188888889</c:v>
                </c:pt>
                <c:pt idx="4598">
                  <c:v>1.3205839666666668</c:v>
                </c:pt>
                <c:pt idx="4599">
                  <c:v>1.3208617444444444</c:v>
                </c:pt>
                <c:pt idx="4600">
                  <c:v>1.3211395222222222</c:v>
                </c:pt>
                <c:pt idx="4601">
                  <c:v>1.3214173</c:v>
                </c:pt>
                <c:pt idx="4602">
                  <c:v>1.3216950777777778</c:v>
                </c:pt>
                <c:pt idx="4603">
                  <c:v>1.3219728555555557</c:v>
                </c:pt>
                <c:pt idx="4604">
                  <c:v>1.3222506333333333</c:v>
                </c:pt>
                <c:pt idx="4605">
                  <c:v>1.3225284111111111</c:v>
                </c:pt>
                <c:pt idx="4606">
                  <c:v>1.3228061888888889</c:v>
                </c:pt>
                <c:pt idx="4607">
                  <c:v>1.3230839666666667</c:v>
                </c:pt>
                <c:pt idx="4608">
                  <c:v>1.3233617444444445</c:v>
                </c:pt>
                <c:pt idx="4609">
                  <c:v>1.3236395222222221</c:v>
                </c:pt>
                <c:pt idx="4610">
                  <c:v>1.3239173</c:v>
                </c:pt>
                <c:pt idx="4611">
                  <c:v>1.3241950777777778</c:v>
                </c:pt>
                <c:pt idx="4612">
                  <c:v>1.3244728555555556</c:v>
                </c:pt>
                <c:pt idx="4613">
                  <c:v>1.3247506333333334</c:v>
                </c:pt>
                <c:pt idx="4614">
                  <c:v>1.325028411111111</c:v>
                </c:pt>
                <c:pt idx="4615">
                  <c:v>1.3253061888888888</c:v>
                </c:pt>
                <c:pt idx="4616">
                  <c:v>1.3255839666666667</c:v>
                </c:pt>
                <c:pt idx="4617">
                  <c:v>1.3258617444444445</c:v>
                </c:pt>
                <c:pt idx="4618">
                  <c:v>1.3261395222222223</c:v>
                </c:pt>
                <c:pt idx="4619">
                  <c:v>1.3264172999999999</c:v>
                </c:pt>
                <c:pt idx="4620">
                  <c:v>1.3266950777777777</c:v>
                </c:pt>
                <c:pt idx="4621">
                  <c:v>1.3269728555555556</c:v>
                </c:pt>
                <c:pt idx="4622">
                  <c:v>1.3272506333333334</c:v>
                </c:pt>
                <c:pt idx="4623">
                  <c:v>1.3275284111111112</c:v>
                </c:pt>
                <c:pt idx="4624">
                  <c:v>1.327806188888889</c:v>
                </c:pt>
                <c:pt idx="4625">
                  <c:v>1.3280839666666666</c:v>
                </c:pt>
                <c:pt idx="4626">
                  <c:v>1.3283617444444444</c:v>
                </c:pt>
                <c:pt idx="4627">
                  <c:v>1.3286395222222223</c:v>
                </c:pt>
                <c:pt idx="4628">
                  <c:v>1.3289173000000001</c:v>
                </c:pt>
                <c:pt idx="4629">
                  <c:v>1.3291950777777779</c:v>
                </c:pt>
                <c:pt idx="4630">
                  <c:v>1.3294728555555555</c:v>
                </c:pt>
                <c:pt idx="4631">
                  <c:v>1.3297506333333333</c:v>
                </c:pt>
                <c:pt idx="4632">
                  <c:v>1.3300284111111111</c:v>
                </c:pt>
                <c:pt idx="4633">
                  <c:v>1.330306188888889</c:v>
                </c:pt>
                <c:pt idx="4634">
                  <c:v>1.3305839666666668</c:v>
                </c:pt>
                <c:pt idx="4635">
                  <c:v>1.3308617444444444</c:v>
                </c:pt>
                <c:pt idx="4636">
                  <c:v>1.3311395222222222</c:v>
                </c:pt>
                <c:pt idx="4637">
                  <c:v>1.3314173</c:v>
                </c:pt>
                <c:pt idx="4638">
                  <c:v>1.3316950777777778</c:v>
                </c:pt>
                <c:pt idx="4639">
                  <c:v>1.3319728555555557</c:v>
                </c:pt>
                <c:pt idx="4640">
                  <c:v>1.3322506333333333</c:v>
                </c:pt>
                <c:pt idx="4641">
                  <c:v>1.3325284111111111</c:v>
                </c:pt>
                <c:pt idx="4642">
                  <c:v>1.3328061888888889</c:v>
                </c:pt>
                <c:pt idx="4643">
                  <c:v>1.3330839666666667</c:v>
                </c:pt>
                <c:pt idx="4644">
                  <c:v>1.3333617444444446</c:v>
                </c:pt>
                <c:pt idx="4645">
                  <c:v>1.3336395222222222</c:v>
                </c:pt>
                <c:pt idx="4646">
                  <c:v>1.3339173</c:v>
                </c:pt>
                <c:pt idx="4647">
                  <c:v>1.3341950777777778</c:v>
                </c:pt>
                <c:pt idx="4648">
                  <c:v>1.3344728555555556</c:v>
                </c:pt>
                <c:pt idx="4649">
                  <c:v>1.3347506333333334</c:v>
                </c:pt>
                <c:pt idx="4650">
                  <c:v>1.335028411111111</c:v>
                </c:pt>
                <c:pt idx="4651">
                  <c:v>1.3353061888888889</c:v>
                </c:pt>
                <c:pt idx="4652">
                  <c:v>1.3355839666666667</c:v>
                </c:pt>
                <c:pt idx="4653">
                  <c:v>1.3358617444444445</c:v>
                </c:pt>
                <c:pt idx="4654">
                  <c:v>1.3361395222222223</c:v>
                </c:pt>
                <c:pt idx="4655">
                  <c:v>1.3364172999999999</c:v>
                </c:pt>
                <c:pt idx="4656">
                  <c:v>1.3366950777777777</c:v>
                </c:pt>
                <c:pt idx="4657">
                  <c:v>1.3369728555555556</c:v>
                </c:pt>
                <c:pt idx="4658">
                  <c:v>1.3372506333333334</c:v>
                </c:pt>
                <c:pt idx="4659">
                  <c:v>1.3375284111111112</c:v>
                </c:pt>
                <c:pt idx="4660">
                  <c:v>1.3378061888888888</c:v>
                </c:pt>
                <c:pt idx="4661">
                  <c:v>1.3380839666666666</c:v>
                </c:pt>
                <c:pt idx="4662">
                  <c:v>1.3383617444444444</c:v>
                </c:pt>
                <c:pt idx="4663">
                  <c:v>1.3386395222222223</c:v>
                </c:pt>
                <c:pt idx="4664">
                  <c:v>1.3389173000000001</c:v>
                </c:pt>
                <c:pt idx="4665">
                  <c:v>1.3391950777777777</c:v>
                </c:pt>
                <c:pt idx="4666">
                  <c:v>1.3394728555555555</c:v>
                </c:pt>
                <c:pt idx="4667">
                  <c:v>1.3397506333333333</c:v>
                </c:pt>
                <c:pt idx="4668">
                  <c:v>1.3400284111111112</c:v>
                </c:pt>
                <c:pt idx="4669">
                  <c:v>1.340306188888889</c:v>
                </c:pt>
                <c:pt idx="4670">
                  <c:v>1.3405839666666668</c:v>
                </c:pt>
                <c:pt idx="4671">
                  <c:v>1.3408617444444444</c:v>
                </c:pt>
                <c:pt idx="4672">
                  <c:v>1.3411395222222222</c:v>
                </c:pt>
                <c:pt idx="4673">
                  <c:v>1.3414173</c:v>
                </c:pt>
                <c:pt idx="4674">
                  <c:v>1.3416950777777779</c:v>
                </c:pt>
                <c:pt idx="4675">
                  <c:v>1.3419728555555557</c:v>
                </c:pt>
                <c:pt idx="4676">
                  <c:v>1.3422506333333333</c:v>
                </c:pt>
                <c:pt idx="4677">
                  <c:v>1.3425284111111111</c:v>
                </c:pt>
                <c:pt idx="4678">
                  <c:v>1.3428061888888889</c:v>
                </c:pt>
                <c:pt idx="4679">
                  <c:v>1.3430839666666667</c:v>
                </c:pt>
                <c:pt idx="4680">
                  <c:v>1.3433617444444446</c:v>
                </c:pt>
                <c:pt idx="4681">
                  <c:v>1.3436395222222222</c:v>
                </c:pt>
                <c:pt idx="4682">
                  <c:v>1.3439173</c:v>
                </c:pt>
                <c:pt idx="4683">
                  <c:v>1.3441950777777778</c:v>
                </c:pt>
                <c:pt idx="4684">
                  <c:v>1.3444728555555556</c:v>
                </c:pt>
                <c:pt idx="4685">
                  <c:v>1.3447506333333334</c:v>
                </c:pt>
                <c:pt idx="4686">
                  <c:v>1.345028411111111</c:v>
                </c:pt>
                <c:pt idx="4687">
                  <c:v>1.3453061888888889</c:v>
                </c:pt>
                <c:pt idx="4688">
                  <c:v>1.3455839666666667</c:v>
                </c:pt>
                <c:pt idx="4689">
                  <c:v>1.3458617444444445</c:v>
                </c:pt>
                <c:pt idx="4690">
                  <c:v>1.3461395222222223</c:v>
                </c:pt>
                <c:pt idx="4691">
                  <c:v>1.3464172999999999</c:v>
                </c:pt>
                <c:pt idx="4692">
                  <c:v>1.3466950777777777</c:v>
                </c:pt>
                <c:pt idx="4693">
                  <c:v>1.3469728555555556</c:v>
                </c:pt>
                <c:pt idx="4694">
                  <c:v>1.3472506333333334</c:v>
                </c:pt>
                <c:pt idx="4695">
                  <c:v>1.3475284111111112</c:v>
                </c:pt>
                <c:pt idx="4696">
                  <c:v>1.3478061888888888</c:v>
                </c:pt>
                <c:pt idx="4697">
                  <c:v>1.3480839666666666</c:v>
                </c:pt>
                <c:pt idx="4698">
                  <c:v>1.3483617444444445</c:v>
                </c:pt>
                <c:pt idx="4699">
                  <c:v>1.3486395222222223</c:v>
                </c:pt>
                <c:pt idx="4700">
                  <c:v>1.3489173000000001</c:v>
                </c:pt>
                <c:pt idx="4701">
                  <c:v>1.3491950777777777</c:v>
                </c:pt>
                <c:pt idx="4702">
                  <c:v>1.3494728555555555</c:v>
                </c:pt>
                <c:pt idx="4703">
                  <c:v>1.3497506333333333</c:v>
                </c:pt>
                <c:pt idx="4704">
                  <c:v>1.3500284111111112</c:v>
                </c:pt>
                <c:pt idx="4705">
                  <c:v>1.350306188888889</c:v>
                </c:pt>
                <c:pt idx="4706">
                  <c:v>1.3505839666666666</c:v>
                </c:pt>
                <c:pt idx="4707">
                  <c:v>1.3508617444444444</c:v>
                </c:pt>
                <c:pt idx="4708">
                  <c:v>1.3511395222222222</c:v>
                </c:pt>
                <c:pt idx="4709">
                  <c:v>1.3514173</c:v>
                </c:pt>
                <c:pt idx="4710">
                  <c:v>1.3516950777777779</c:v>
                </c:pt>
                <c:pt idx="4711">
                  <c:v>1.3519728555555555</c:v>
                </c:pt>
                <c:pt idx="4712">
                  <c:v>1.3522506333333333</c:v>
                </c:pt>
                <c:pt idx="4713">
                  <c:v>1.3525284111111111</c:v>
                </c:pt>
                <c:pt idx="4714">
                  <c:v>1.3528061888888889</c:v>
                </c:pt>
                <c:pt idx="4715">
                  <c:v>1.3530839666666667</c:v>
                </c:pt>
                <c:pt idx="4716">
                  <c:v>1.3533617444444446</c:v>
                </c:pt>
                <c:pt idx="4717">
                  <c:v>1.3536395222222222</c:v>
                </c:pt>
                <c:pt idx="4718">
                  <c:v>1.3539173</c:v>
                </c:pt>
                <c:pt idx="4719">
                  <c:v>1.3541950777777778</c:v>
                </c:pt>
                <c:pt idx="4720">
                  <c:v>1.3544728555555556</c:v>
                </c:pt>
                <c:pt idx="4721">
                  <c:v>1.3547506333333335</c:v>
                </c:pt>
                <c:pt idx="4722">
                  <c:v>1.3550284111111111</c:v>
                </c:pt>
                <c:pt idx="4723">
                  <c:v>1.3553061888888889</c:v>
                </c:pt>
                <c:pt idx="4724">
                  <c:v>1.3555839666666667</c:v>
                </c:pt>
                <c:pt idx="4725">
                  <c:v>1.3558617444444445</c:v>
                </c:pt>
                <c:pt idx="4726">
                  <c:v>1.3561395222222223</c:v>
                </c:pt>
                <c:pt idx="4727">
                  <c:v>1.3564172999999999</c:v>
                </c:pt>
                <c:pt idx="4728">
                  <c:v>1.3566950777777778</c:v>
                </c:pt>
                <c:pt idx="4729">
                  <c:v>1.3569728555555556</c:v>
                </c:pt>
                <c:pt idx="4730">
                  <c:v>1.3572506333333334</c:v>
                </c:pt>
                <c:pt idx="4731">
                  <c:v>1.3575284111111112</c:v>
                </c:pt>
                <c:pt idx="4732">
                  <c:v>1.3578061888888888</c:v>
                </c:pt>
                <c:pt idx="4733">
                  <c:v>1.3580839666666666</c:v>
                </c:pt>
                <c:pt idx="4734">
                  <c:v>1.3583617444444445</c:v>
                </c:pt>
                <c:pt idx="4735">
                  <c:v>1.3586395222222223</c:v>
                </c:pt>
                <c:pt idx="4736">
                  <c:v>1.3589173000000001</c:v>
                </c:pt>
                <c:pt idx="4737">
                  <c:v>1.3591950777777777</c:v>
                </c:pt>
                <c:pt idx="4738">
                  <c:v>1.3594728555555555</c:v>
                </c:pt>
                <c:pt idx="4739">
                  <c:v>1.3597506333333333</c:v>
                </c:pt>
                <c:pt idx="4740">
                  <c:v>1.3600284111111112</c:v>
                </c:pt>
                <c:pt idx="4741">
                  <c:v>1.360306188888889</c:v>
                </c:pt>
                <c:pt idx="4742">
                  <c:v>1.3605839666666666</c:v>
                </c:pt>
                <c:pt idx="4743">
                  <c:v>1.3608617444444444</c:v>
                </c:pt>
                <c:pt idx="4744">
                  <c:v>1.3611395222222222</c:v>
                </c:pt>
                <c:pt idx="4745">
                  <c:v>1.3614173000000001</c:v>
                </c:pt>
                <c:pt idx="4746">
                  <c:v>1.3616950777777779</c:v>
                </c:pt>
                <c:pt idx="4747">
                  <c:v>1.3619728555555555</c:v>
                </c:pt>
                <c:pt idx="4748">
                  <c:v>1.3622506333333333</c:v>
                </c:pt>
                <c:pt idx="4749">
                  <c:v>1.3625284111111111</c:v>
                </c:pt>
                <c:pt idx="4750">
                  <c:v>1.3628061888888889</c:v>
                </c:pt>
                <c:pt idx="4751">
                  <c:v>1.3630839666666668</c:v>
                </c:pt>
                <c:pt idx="4752">
                  <c:v>1.3633617444444444</c:v>
                </c:pt>
                <c:pt idx="4753">
                  <c:v>1.3636395222222222</c:v>
                </c:pt>
                <c:pt idx="4754">
                  <c:v>1.3639173</c:v>
                </c:pt>
                <c:pt idx="4755">
                  <c:v>1.3641950777777778</c:v>
                </c:pt>
                <c:pt idx="4756">
                  <c:v>1.3644728555555556</c:v>
                </c:pt>
                <c:pt idx="4757">
                  <c:v>1.3647506333333332</c:v>
                </c:pt>
                <c:pt idx="4758">
                  <c:v>1.3650284111111111</c:v>
                </c:pt>
                <c:pt idx="4759">
                  <c:v>1.3653061888888889</c:v>
                </c:pt>
                <c:pt idx="4760">
                  <c:v>1.3655839666666667</c:v>
                </c:pt>
                <c:pt idx="4761">
                  <c:v>1.3658617444444445</c:v>
                </c:pt>
                <c:pt idx="4762">
                  <c:v>1.3661395222222223</c:v>
                </c:pt>
                <c:pt idx="4763">
                  <c:v>1.3664172999999999</c:v>
                </c:pt>
                <c:pt idx="4764">
                  <c:v>1.3666950777777778</c:v>
                </c:pt>
                <c:pt idx="4765">
                  <c:v>1.3669728555555556</c:v>
                </c:pt>
                <c:pt idx="4766">
                  <c:v>1.3672506333333334</c:v>
                </c:pt>
                <c:pt idx="4767">
                  <c:v>1.3675284111111112</c:v>
                </c:pt>
                <c:pt idx="4768">
                  <c:v>1.3678061888888888</c:v>
                </c:pt>
                <c:pt idx="4769">
                  <c:v>1.3680839666666667</c:v>
                </c:pt>
                <c:pt idx="4770">
                  <c:v>1.3683617444444445</c:v>
                </c:pt>
                <c:pt idx="4771">
                  <c:v>1.3686395222222223</c:v>
                </c:pt>
                <c:pt idx="4772">
                  <c:v>1.3689173000000001</c:v>
                </c:pt>
                <c:pt idx="4773">
                  <c:v>1.3691950777777777</c:v>
                </c:pt>
                <c:pt idx="4774">
                  <c:v>1.3694728555555555</c:v>
                </c:pt>
                <c:pt idx="4775">
                  <c:v>1.3697506333333334</c:v>
                </c:pt>
                <c:pt idx="4776">
                  <c:v>1.3700284111111112</c:v>
                </c:pt>
                <c:pt idx="4777">
                  <c:v>1.370306188888889</c:v>
                </c:pt>
                <c:pt idx="4778">
                  <c:v>1.3705839666666666</c:v>
                </c:pt>
                <c:pt idx="4779">
                  <c:v>1.3708617444444444</c:v>
                </c:pt>
                <c:pt idx="4780">
                  <c:v>1.3711395222222222</c:v>
                </c:pt>
                <c:pt idx="4781">
                  <c:v>1.3714173000000001</c:v>
                </c:pt>
                <c:pt idx="4782">
                  <c:v>1.3716950777777779</c:v>
                </c:pt>
                <c:pt idx="4783">
                  <c:v>1.3719728555555555</c:v>
                </c:pt>
                <c:pt idx="4784">
                  <c:v>1.3722506333333333</c:v>
                </c:pt>
                <c:pt idx="4785">
                  <c:v>1.3725284111111111</c:v>
                </c:pt>
                <c:pt idx="4786">
                  <c:v>1.3728061888888889</c:v>
                </c:pt>
                <c:pt idx="4787">
                  <c:v>1.3730839666666668</c:v>
                </c:pt>
                <c:pt idx="4788">
                  <c:v>1.3733617444444444</c:v>
                </c:pt>
                <c:pt idx="4789">
                  <c:v>1.3736395222222222</c:v>
                </c:pt>
                <c:pt idx="4790">
                  <c:v>1.3739173</c:v>
                </c:pt>
                <c:pt idx="4791">
                  <c:v>1.3741950777777778</c:v>
                </c:pt>
                <c:pt idx="4792">
                  <c:v>1.3744728555555557</c:v>
                </c:pt>
                <c:pt idx="4793">
                  <c:v>1.3747506333333332</c:v>
                </c:pt>
                <c:pt idx="4794">
                  <c:v>1.3750284111111111</c:v>
                </c:pt>
                <c:pt idx="4795">
                  <c:v>1.3753061888888889</c:v>
                </c:pt>
                <c:pt idx="4796">
                  <c:v>1.3755839666666667</c:v>
                </c:pt>
                <c:pt idx="4797">
                  <c:v>1.3758617444444445</c:v>
                </c:pt>
                <c:pt idx="4798">
                  <c:v>1.3761395222222221</c:v>
                </c:pt>
                <c:pt idx="4799">
                  <c:v>1.3764173</c:v>
                </c:pt>
                <c:pt idx="4800">
                  <c:v>1.3766950777777778</c:v>
                </c:pt>
                <c:pt idx="4801">
                  <c:v>1.3769728555555556</c:v>
                </c:pt>
                <c:pt idx="4802">
                  <c:v>1.3772506333333334</c:v>
                </c:pt>
                <c:pt idx="4803">
                  <c:v>1.3775284111111112</c:v>
                </c:pt>
                <c:pt idx="4804">
                  <c:v>1.3778061888888888</c:v>
                </c:pt>
                <c:pt idx="4805">
                  <c:v>1.3780839666666667</c:v>
                </c:pt>
                <c:pt idx="4806">
                  <c:v>1.3783617444444445</c:v>
                </c:pt>
                <c:pt idx="4807">
                  <c:v>1.3786395222222223</c:v>
                </c:pt>
                <c:pt idx="4808">
                  <c:v>1.3789173000000001</c:v>
                </c:pt>
                <c:pt idx="4809">
                  <c:v>1.3791950777777777</c:v>
                </c:pt>
                <c:pt idx="4810">
                  <c:v>1.3794728555555555</c:v>
                </c:pt>
                <c:pt idx="4811">
                  <c:v>1.3797506333333334</c:v>
                </c:pt>
                <c:pt idx="4812">
                  <c:v>1.3800284111111112</c:v>
                </c:pt>
                <c:pt idx="4813">
                  <c:v>1.380306188888889</c:v>
                </c:pt>
                <c:pt idx="4814">
                  <c:v>1.3805839666666666</c:v>
                </c:pt>
                <c:pt idx="4815">
                  <c:v>1.3808617444444444</c:v>
                </c:pt>
                <c:pt idx="4816">
                  <c:v>1.3811395222222222</c:v>
                </c:pt>
                <c:pt idx="4817">
                  <c:v>1.3814173000000001</c:v>
                </c:pt>
                <c:pt idx="4818">
                  <c:v>1.3816950777777779</c:v>
                </c:pt>
                <c:pt idx="4819">
                  <c:v>1.3819728555555555</c:v>
                </c:pt>
                <c:pt idx="4820">
                  <c:v>1.3822506333333333</c:v>
                </c:pt>
                <c:pt idx="4821">
                  <c:v>1.3825284111111111</c:v>
                </c:pt>
                <c:pt idx="4822">
                  <c:v>1.382806188888889</c:v>
                </c:pt>
                <c:pt idx="4823">
                  <c:v>1.3830839666666668</c:v>
                </c:pt>
                <c:pt idx="4824">
                  <c:v>1.3833617444444444</c:v>
                </c:pt>
                <c:pt idx="4825">
                  <c:v>1.3836395222222222</c:v>
                </c:pt>
                <c:pt idx="4826">
                  <c:v>1.3839173</c:v>
                </c:pt>
                <c:pt idx="4827">
                  <c:v>1.3841950777777778</c:v>
                </c:pt>
                <c:pt idx="4828">
                  <c:v>1.3844728555555557</c:v>
                </c:pt>
                <c:pt idx="4829">
                  <c:v>1.3847506333333333</c:v>
                </c:pt>
                <c:pt idx="4830">
                  <c:v>1.3850284111111111</c:v>
                </c:pt>
                <c:pt idx="4831">
                  <c:v>1.3853061888888889</c:v>
                </c:pt>
                <c:pt idx="4832">
                  <c:v>1.3855839666666667</c:v>
                </c:pt>
                <c:pt idx="4833">
                  <c:v>1.3858617444444445</c:v>
                </c:pt>
                <c:pt idx="4834">
                  <c:v>1.3861395222222221</c:v>
                </c:pt>
                <c:pt idx="4835">
                  <c:v>1.3864173</c:v>
                </c:pt>
                <c:pt idx="4836">
                  <c:v>1.3866950777777778</c:v>
                </c:pt>
                <c:pt idx="4837">
                  <c:v>1.3869728555555556</c:v>
                </c:pt>
                <c:pt idx="4838">
                  <c:v>1.3872506333333334</c:v>
                </c:pt>
                <c:pt idx="4839">
                  <c:v>1.387528411111111</c:v>
                </c:pt>
                <c:pt idx="4840">
                  <c:v>1.3878061888888888</c:v>
                </c:pt>
                <c:pt idx="4841">
                  <c:v>1.3880839666666667</c:v>
                </c:pt>
                <c:pt idx="4842">
                  <c:v>1.3883617444444445</c:v>
                </c:pt>
                <c:pt idx="4843">
                  <c:v>1.3886395222222223</c:v>
                </c:pt>
                <c:pt idx="4844">
                  <c:v>1.3889172999999999</c:v>
                </c:pt>
                <c:pt idx="4845">
                  <c:v>1.3891950777777777</c:v>
                </c:pt>
                <c:pt idx="4846">
                  <c:v>1.3894728555555556</c:v>
                </c:pt>
                <c:pt idx="4847">
                  <c:v>1.3897506333333334</c:v>
                </c:pt>
                <c:pt idx="4848">
                  <c:v>1.3900284111111112</c:v>
                </c:pt>
                <c:pt idx="4849">
                  <c:v>1.390306188888889</c:v>
                </c:pt>
                <c:pt idx="4850">
                  <c:v>1.3905839666666666</c:v>
                </c:pt>
                <c:pt idx="4851">
                  <c:v>1.3908617444444444</c:v>
                </c:pt>
                <c:pt idx="4852">
                  <c:v>1.3911395222222223</c:v>
                </c:pt>
                <c:pt idx="4853">
                  <c:v>1.3914173000000001</c:v>
                </c:pt>
                <c:pt idx="4854">
                  <c:v>1.3916950777777779</c:v>
                </c:pt>
                <c:pt idx="4855">
                  <c:v>1.3919728555555555</c:v>
                </c:pt>
                <c:pt idx="4856">
                  <c:v>1.3922506333333333</c:v>
                </c:pt>
                <c:pt idx="4857">
                  <c:v>1.3925284111111111</c:v>
                </c:pt>
                <c:pt idx="4858">
                  <c:v>1.392806188888889</c:v>
                </c:pt>
                <c:pt idx="4859">
                  <c:v>1.3930839666666668</c:v>
                </c:pt>
                <c:pt idx="4860">
                  <c:v>1.3933617444444444</c:v>
                </c:pt>
                <c:pt idx="4861">
                  <c:v>1.3936395222222222</c:v>
                </c:pt>
                <c:pt idx="4862">
                  <c:v>1.3939173</c:v>
                </c:pt>
                <c:pt idx="4863">
                  <c:v>1.3941950777777778</c:v>
                </c:pt>
                <c:pt idx="4864">
                  <c:v>1.3944728555555557</c:v>
                </c:pt>
                <c:pt idx="4865">
                  <c:v>1.3947506333333333</c:v>
                </c:pt>
                <c:pt idx="4866">
                  <c:v>1.3950284111111111</c:v>
                </c:pt>
                <c:pt idx="4867">
                  <c:v>1.3953061888888889</c:v>
                </c:pt>
                <c:pt idx="4868">
                  <c:v>1.3955839666666667</c:v>
                </c:pt>
                <c:pt idx="4869">
                  <c:v>1.3958617444444446</c:v>
                </c:pt>
                <c:pt idx="4870">
                  <c:v>1.3961395222222222</c:v>
                </c:pt>
                <c:pt idx="4871">
                  <c:v>1.3964173</c:v>
                </c:pt>
                <c:pt idx="4872">
                  <c:v>1.3966950777777778</c:v>
                </c:pt>
                <c:pt idx="4873">
                  <c:v>1.3969728555555556</c:v>
                </c:pt>
                <c:pt idx="4874">
                  <c:v>1.3972506333333334</c:v>
                </c:pt>
                <c:pt idx="4875">
                  <c:v>1.397528411111111</c:v>
                </c:pt>
                <c:pt idx="4876">
                  <c:v>1.3978061888888889</c:v>
                </c:pt>
                <c:pt idx="4877">
                  <c:v>1.3980839666666667</c:v>
                </c:pt>
                <c:pt idx="4878">
                  <c:v>1.3983617444444445</c:v>
                </c:pt>
                <c:pt idx="4879">
                  <c:v>1.3986395222222223</c:v>
                </c:pt>
                <c:pt idx="4880">
                  <c:v>1.3989172999999999</c:v>
                </c:pt>
                <c:pt idx="4881">
                  <c:v>1.3991950777777777</c:v>
                </c:pt>
                <c:pt idx="4882">
                  <c:v>1.3994728555555556</c:v>
                </c:pt>
                <c:pt idx="4883">
                  <c:v>1.3997506333333334</c:v>
                </c:pt>
                <c:pt idx="4884">
                  <c:v>1.4000284111111112</c:v>
                </c:pt>
                <c:pt idx="4885">
                  <c:v>1.4003061888888888</c:v>
                </c:pt>
                <c:pt idx="4886">
                  <c:v>1.4005839666666666</c:v>
                </c:pt>
                <c:pt idx="4887">
                  <c:v>1.4008617444444444</c:v>
                </c:pt>
                <c:pt idx="4888">
                  <c:v>1.4011395222222223</c:v>
                </c:pt>
                <c:pt idx="4889">
                  <c:v>1.4014173000000001</c:v>
                </c:pt>
                <c:pt idx="4890">
                  <c:v>1.4016950777777777</c:v>
                </c:pt>
                <c:pt idx="4891">
                  <c:v>1.4019728555555555</c:v>
                </c:pt>
                <c:pt idx="4892">
                  <c:v>1.4022506333333333</c:v>
                </c:pt>
                <c:pt idx="4893">
                  <c:v>1.4025284111111112</c:v>
                </c:pt>
                <c:pt idx="4894">
                  <c:v>1.402806188888889</c:v>
                </c:pt>
                <c:pt idx="4895">
                  <c:v>1.4030839666666668</c:v>
                </c:pt>
                <c:pt idx="4896">
                  <c:v>1.4033617444444444</c:v>
                </c:pt>
                <c:pt idx="4897">
                  <c:v>1.4036395222222222</c:v>
                </c:pt>
                <c:pt idx="4898">
                  <c:v>1.4039173</c:v>
                </c:pt>
                <c:pt idx="4899">
                  <c:v>1.4041950777777779</c:v>
                </c:pt>
                <c:pt idx="4900">
                  <c:v>1.4044728555555557</c:v>
                </c:pt>
                <c:pt idx="4901">
                  <c:v>1.4047506333333333</c:v>
                </c:pt>
                <c:pt idx="4902">
                  <c:v>1.4050284111111111</c:v>
                </c:pt>
                <c:pt idx="4903">
                  <c:v>1.4053061888888889</c:v>
                </c:pt>
                <c:pt idx="4904">
                  <c:v>1.4055839666666667</c:v>
                </c:pt>
                <c:pt idx="4905">
                  <c:v>1.4058617444444446</c:v>
                </c:pt>
                <c:pt idx="4906">
                  <c:v>1.4061395222222222</c:v>
                </c:pt>
                <c:pt idx="4907">
                  <c:v>1.4064173</c:v>
                </c:pt>
                <c:pt idx="4908">
                  <c:v>1.4066950777777778</c:v>
                </c:pt>
                <c:pt idx="4909">
                  <c:v>1.4069728555555556</c:v>
                </c:pt>
                <c:pt idx="4910">
                  <c:v>1.4072506333333334</c:v>
                </c:pt>
                <c:pt idx="4911">
                  <c:v>1.407528411111111</c:v>
                </c:pt>
                <c:pt idx="4912">
                  <c:v>1.4078061888888889</c:v>
                </c:pt>
                <c:pt idx="4913">
                  <c:v>1.4080839666666667</c:v>
                </c:pt>
                <c:pt idx="4914">
                  <c:v>1.4083617444444445</c:v>
                </c:pt>
                <c:pt idx="4915">
                  <c:v>1.4086395222222223</c:v>
                </c:pt>
                <c:pt idx="4916">
                  <c:v>1.4089172999999999</c:v>
                </c:pt>
                <c:pt idx="4917">
                  <c:v>1.4091950777777777</c:v>
                </c:pt>
                <c:pt idx="4918">
                  <c:v>1.4094728555555556</c:v>
                </c:pt>
                <c:pt idx="4919">
                  <c:v>1.4097506333333334</c:v>
                </c:pt>
                <c:pt idx="4920">
                  <c:v>1.4100284111111112</c:v>
                </c:pt>
                <c:pt idx="4921">
                  <c:v>1.4103061888888888</c:v>
                </c:pt>
                <c:pt idx="4922">
                  <c:v>1.4105839666666666</c:v>
                </c:pt>
                <c:pt idx="4923">
                  <c:v>1.4108617444444445</c:v>
                </c:pt>
                <c:pt idx="4924">
                  <c:v>1.4111395222222223</c:v>
                </c:pt>
                <c:pt idx="4925">
                  <c:v>1.4114173000000001</c:v>
                </c:pt>
                <c:pt idx="4926">
                  <c:v>1.4116950777777777</c:v>
                </c:pt>
                <c:pt idx="4927">
                  <c:v>1.4119728555555555</c:v>
                </c:pt>
                <c:pt idx="4928">
                  <c:v>1.4122506333333333</c:v>
                </c:pt>
                <c:pt idx="4929">
                  <c:v>1.4125284111111112</c:v>
                </c:pt>
                <c:pt idx="4930">
                  <c:v>1.412806188888889</c:v>
                </c:pt>
                <c:pt idx="4931">
                  <c:v>1.4130839666666666</c:v>
                </c:pt>
                <c:pt idx="4932">
                  <c:v>1.4133617444444444</c:v>
                </c:pt>
                <c:pt idx="4933">
                  <c:v>1.4136395222222222</c:v>
                </c:pt>
                <c:pt idx="4934">
                  <c:v>1.4139173</c:v>
                </c:pt>
                <c:pt idx="4935">
                  <c:v>1.4141950777777779</c:v>
                </c:pt>
                <c:pt idx="4936">
                  <c:v>1.4144728555555555</c:v>
                </c:pt>
                <c:pt idx="4937">
                  <c:v>1.4147506333333333</c:v>
                </c:pt>
                <c:pt idx="4938">
                  <c:v>1.4150284111111111</c:v>
                </c:pt>
                <c:pt idx="4939">
                  <c:v>1.4153061888888889</c:v>
                </c:pt>
                <c:pt idx="4940">
                  <c:v>1.4155839666666667</c:v>
                </c:pt>
                <c:pt idx="4941">
                  <c:v>1.4158617444444446</c:v>
                </c:pt>
                <c:pt idx="4942">
                  <c:v>1.4161395222222222</c:v>
                </c:pt>
                <c:pt idx="4943">
                  <c:v>1.4164173</c:v>
                </c:pt>
                <c:pt idx="4944">
                  <c:v>1.4166950777777778</c:v>
                </c:pt>
                <c:pt idx="4945">
                  <c:v>1.4169728555555556</c:v>
                </c:pt>
                <c:pt idx="4946">
                  <c:v>1.4172506333333335</c:v>
                </c:pt>
                <c:pt idx="4947">
                  <c:v>1.4175284111111111</c:v>
                </c:pt>
                <c:pt idx="4948">
                  <c:v>1.4178061888888889</c:v>
                </c:pt>
                <c:pt idx="4949">
                  <c:v>1.4180839666666667</c:v>
                </c:pt>
                <c:pt idx="4950">
                  <c:v>1.4183617444444445</c:v>
                </c:pt>
                <c:pt idx="4951">
                  <c:v>1.4186395222222223</c:v>
                </c:pt>
                <c:pt idx="4952">
                  <c:v>1.4189172999999999</c:v>
                </c:pt>
                <c:pt idx="4953">
                  <c:v>1.4191950777777778</c:v>
                </c:pt>
                <c:pt idx="4954">
                  <c:v>1.4194728555555556</c:v>
                </c:pt>
                <c:pt idx="4955">
                  <c:v>1.4197506333333334</c:v>
                </c:pt>
                <c:pt idx="4956">
                  <c:v>1.4200284111111112</c:v>
                </c:pt>
                <c:pt idx="4957">
                  <c:v>1.4203061888888888</c:v>
                </c:pt>
                <c:pt idx="4958">
                  <c:v>1.4205839666666666</c:v>
                </c:pt>
                <c:pt idx="4959">
                  <c:v>1.4208617444444445</c:v>
                </c:pt>
                <c:pt idx="4960">
                  <c:v>1.4211395222222223</c:v>
                </c:pt>
                <c:pt idx="4961">
                  <c:v>1.4214173000000001</c:v>
                </c:pt>
                <c:pt idx="4962">
                  <c:v>1.4216950777777777</c:v>
                </c:pt>
                <c:pt idx="4963">
                  <c:v>1.4219728555555555</c:v>
                </c:pt>
                <c:pt idx="4964">
                  <c:v>1.4222506333333333</c:v>
                </c:pt>
                <c:pt idx="4965">
                  <c:v>1.4225284111111112</c:v>
                </c:pt>
                <c:pt idx="4966">
                  <c:v>1.422806188888889</c:v>
                </c:pt>
                <c:pt idx="4967">
                  <c:v>1.4230839666666666</c:v>
                </c:pt>
                <c:pt idx="4968">
                  <c:v>1.4233617444444444</c:v>
                </c:pt>
                <c:pt idx="4969">
                  <c:v>1.4236395222222222</c:v>
                </c:pt>
                <c:pt idx="4970">
                  <c:v>1.4239173000000001</c:v>
                </c:pt>
                <c:pt idx="4971">
                  <c:v>1.4241950777777779</c:v>
                </c:pt>
                <c:pt idx="4972">
                  <c:v>1.4244728555555555</c:v>
                </c:pt>
                <c:pt idx="4973">
                  <c:v>1.4247506333333333</c:v>
                </c:pt>
                <c:pt idx="4974">
                  <c:v>1.4250284111111111</c:v>
                </c:pt>
                <c:pt idx="4975">
                  <c:v>1.4253061888888889</c:v>
                </c:pt>
                <c:pt idx="4976">
                  <c:v>1.4255839666666668</c:v>
                </c:pt>
                <c:pt idx="4977">
                  <c:v>1.4258617444444444</c:v>
                </c:pt>
                <c:pt idx="4978">
                  <c:v>1.4261395222222222</c:v>
                </c:pt>
                <c:pt idx="4979">
                  <c:v>1.4264173</c:v>
                </c:pt>
                <c:pt idx="4980">
                  <c:v>1.4266950777777778</c:v>
                </c:pt>
                <c:pt idx="4981">
                  <c:v>1.4269728555555556</c:v>
                </c:pt>
                <c:pt idx="4982">
                  <c:v>1.4272506333333332</c:v>
                </c:pt>
                <c:pt idx="4983">
                  <c:v>1.4275284111111111</c:v>
                </c:pt>
                <c:pt idx="4984">
                  <c:v>1.4278061888888889</c:v>
                </c:pt>
                <c:pt idx="4985">
                  <c:v>1.4280839666666667</c:v>
                </c:pt>
                <c:pt idx="4986">
                  <c:v>1.4283617444444445</c:v>
                </c:pt>
                <c:pt idx="4987">
                  <c:v>1.4286395222222223</c:v>
                </c:pt>
                <c:pt idx="4988">
                  <c:v>1.4289172999999999</c:v>
                </c:pt>
                <c:pt idx="4989">
                  <c:v>1.4291950777777778</c:v>
                </c:pt>
                <c:pt idx="4990">
                  <c:v>1.4294728555555556</c:v>
                </c:pt>
                <c:pt idx="4991">
                  <c:v>1.4297506333333334</c:v>
                </c:pt>
                <c:pt idx="4992">
                  <c:v>1.4300284111111112</c:v>
                </c:pt>
                <c:pt idx="4993">
                  <c:v>1.4303061888888888</c:v>
                </c:pt>
                <c:pt idx="4994">
                  <c:v>1.4305839666666667</c:v>
                </c:pt>
                <c:pt idx="4995">
                  <c:v>1.4308617444444445</c:v>
                </c:pt>
                <c:pt idx="4996">
                  <c:v>1.4311395222222223</c:v>
                </c:pt>
                <c:pt idx="4997">
                  <c:v>1.4314173000000001</c:v>
                </c:pt>
                <c:pt idx="4998">
                  <c:v>1.4316950777777777</c:v>
                </c:pt>
                <c:pt idx="4999">
                  <c:v>1.4319728555555555</c:v>
                </c:pt>
                <c:pt idx="5000">
                  <c:v>1.4322506333333334</c:v>
                </c:pt>
                <c:pt idx="5001">
                  <c:v>1.4325284111111112</c:v>
                </c:pt>
                <c:pt idx="5002">
                  <c:v>1.432806188888889</c:v>
                </c:pt>
                <c:pt idx="5003">
                  <c:v>1.4330839666666666</c:v>
                </c:pt>
                <c:pt idx="5004">
                  <c:v>1.4333617444444444</c:v>
                </c:pt>
                <c:pt idx="5005">
                  <c:v>1.4336395222222222</c:v>
                </c:pt>
                <c:pt idx="5006">
                  <c:v>1.4339173000000001</c:v>
                </c:pt>
                <c:pt idx="5007">
                  <c:v>1.4341950777777779</c:v>
                </c:pt>
                <c:pt idx="5008">
                  <c:v>1.4344728555555555</c:v>
                </c:pt>
                <c:pt idx="5009">
                  <c:v>1.4347506333333333</c:v>
                </c:pt>
                <c:pt idx="5010">
                  <c:v>1.4350284111111111</c:v>
                </c:pt>
                <c:pt idx="5011">
                  <c:v>1.4353061888888889</c:v>
                </c:pt>
                <c:pt idx="5012">
                  <c:v>1.4355839666666668</c:v>
                </c:pt>
                <c:pt idx="5013">
                  <c:v>1.4358617444444444</c:v>
                </c:pt>
                <c:pt idx="5014">
                  <c:v>1.4361395222222222</c:v>
                </c:pt>
                <c:pt idx="5015">
                  <c:v>1.4364173</c:v>
                </c:pt>
                <c:pt idx="5016">
                  <c:v>1.4366950777777778</c:v>
                </c:pt>
                <c:pt idx="5017">
                  <c:v>1.4369728555555557</c:v>
                </c:pt>
                <c:pt idx="5018">
                  <c:v>1.4372506333333332</c:v>
                </c:pt>
                <c:pt idx="5019">
                  <c:v>1.4375284111111111</c:v>
                </c:pt>
                <c:pt idx="5020">
                  <c:v>1.4378061888888889</c:v>
                </c:pt>
                <c:pt idx="5021">
                  <c:v>1.4380839666666667</c:v>
                </c:pt>
                <c:pt idx="5022">
                  <c:v>1.4383617444444445</c:v>
                </c:pt>
                <c:pt idx="5023">
                  <c:v>1.4386395222222221</c:v>
                </c:pt>
                <c:pt idx="5024">
                  <c:v>1.4389173</c:v>
                </c:pt>
                <c:pt idx="5025">
                  <c:v>1.4391950777777778</c:v>
                </c:pt>
                <c:pt idx="5026">
                  <c:v>1.4394728555555556</c:v>
                </c:pt>
                <c:pt idx="5027">
                  <c:v>1.4397506333333334</c:v>
                </c:pt>
                <c:pt idx="5028">
                  <c:v>1.4400284111111112</c:v>
                </c:pt>
                <c:pt idx="5029">
                  <c:v>1.4403061888888888</c:v>
                </c:pt>
                <c:pt idx="5030">
                  <c:v>1.4405839666666667</c:v>
                </c:pt>
                <c:pt idx="5031">
                  <c:v>1.4408617444444445</c:v>
                </c:pt>
                <c:pt idx="5032">
                  <c:v>1.4411395222222223</c:v>
                </c:pt>
                <c:pt idx="5033">
                  <c:v>1.4414173000000001</c:v>
                </c:pt>
                <c:pt idx="5034">
                  <c:v>1.4416950777777777</c:v>
                </c:pt>
                <c:pt idx="5035">
                  <c:v>1.4419728555555555</c:v>
                </c:pt>
                <c:pt idx="5036">
                  <c:v>1.4422506333333334</c:v>
                </c:pt>
                <c:pt idx="5037">
                  <c:v>1.4425284111111112</c:v>
                </c:pt>
                <c:pt idx="5038">
                  <c:v>1.442806188888889</c:v>
                </c:pt>
                <c:pt idx="5039">
                  <c:v>1.4430839666666666</c:v>
                </c:pt>
                <c:pt idx="5040">
                  <c:v>1.4433617444444444</c:v>
                </c:pt>
                <c:pt idx="5041">
                  <c:v>1.4436395222222222</c:v>
                </c:pt>
                <c:pt idx="5042">
                  <c:v>1.4439173000000001</c:v>
                </c:pt>
                <c:pt idx="5043">
                  <c:v>1.4441950777777779</c:v>
                </c:pt>
                <c:pt idx="5044">
                  <c:v>1.4444728555555555</c:v>
                </c:pt>
                <c:pt idx="5045">
                  <c:v>1.4447506333333333</c:v>
                </c:pt>
                <c:pt idx="5046">
                  <c:v>1.4450284111111111</c:v>
                </c:pt>
                <c:pt idx="5047">
                  <c:v>1.445306188888889</c:v>
                </c:pt>
                <c:pt idx="5048">
                  <c:v>1.4455839666666668</c:v>
                </c:pt>
                <c:pt idx="5049">
                  <c:v>1.4458617444444444</c:v>
                </c:pt>
                <c:pt idx="5050">
                  <c:v>1.4461395222222222</c:v>
                </c:pt>
                <c:pt idx="5051">
                  <c:v>1.4464173</c:v>
                </c:pt>
                <c:pt idx="5052">
                  <c:v>1.4466950777777778</c:v>
                </c:pt>
                <c:pt idx="5053">
                  <c:v>1.4469728555555557</c:v>
                </c:pt>
                <c:pt idx="5054">
                  <c:v>1.4472506333333333</c:v>
                </c:pt>
                <c:pt idx="5055">
                  <c:v>1.4475284111111111</c:v>
                </c:pt>
                <c:pt idx="5056">
                  <c:v>1.4478061888888889</c:v>
                </c:pt>
                <c:pt idx="5057">
                  <c:v>1.4480839666666667</c:v>
                </c:pt>
                <c:pt idx="5058">
                  <c:v>1.4483617444444445</c:v>
                </c:pt>
                <c:pt idx="5059">
                  <c:v>1.4486395222222221</c:v>
                </c:pt>
                <c:pt idx="5060">
                  <c:v>1.4489173</c:v>
                </c:pt>
                <c:pt idx="5061">
                  <c:v>1.4491950777777778</c:v>
                </c:pt>
                <c:pt idx="5062">
                  <c:v>1.4494728555555556</c:v>
                </c:pt>
                <c:pt idx="5063">
                  <c:v>1.4497506333333334</c:v>
                </c:pt>
                <c:pt idx="5064">
                  <c:v>1.450028411111111</c:v>
                </c:pt>
                <c:pt idx="5065">
                  <c:v>1.4503061888888888</c:v>
                </c:pt>
                <c:pt idx="5066">
                  <c:v>1.4505839666666667</c:v>
                </c:pt>
                <c:pt idx="5067">
                  <c:v>1.4508617444444445</c:v>
                </c:pt>
                <c:pt idx="5068">
                  <c:v>1.4511395222222223</c:v>
                </c:pt>
                <c:pt idx="5069">
                  <c:v>1.4514172999999999</c:v>
                </c:pt>
                <c:pt idx="5070">
                  <c:v>1.4516950777777777</c:v>
                </c:pt>
                <c:pt idx="5071">
                  <c:v>1.4519728555555556</c:v>
                </c:pt>
                <c:pt idx="5072">
                  <c:v>1.4522506333333334</c:v>
                </c:pt>
                <c:pt idx="5073">
                  <c:v>1.4525284111111112</c:v>
                </c:pt>
                <c:pt idx="5074">
                  <c:v>1.452806188888889</c:v>
                </c:pt>
                <c:pt idx="5075">
                  <c:v>1.4530839666666666</c:v>
                </c:pt>
                <c:pt idx="5076">
                  <c:v>1.4533617444444444</c:v>
                </c:pt>
                <c:pt idx="5077">
                  <c:v>1.4536395222222223</c:v>
                </c:pt>
                <c:pt idx="5078">
                  <c:v>1.4539173000000001</c:v>
                </c:pt>
                <c:pt idx="5079">
                  <c:v>1.4541950777777779</c:v>
                </c:pt>
                <c:pt idx="5080">
                  <c:v>1.4544728555555555</c:v>
                </c:pt>
                <c:pt idx="5081">
                  <c:v>1.4547506333333333</c:v>
                </c:pt>
                <c:pt idx="5082">
                  <c:v>1.4550284111111111</c:v>
                </c:pt>
                <c:pt idx="5083">
                  <c:v>1.455306188888889</c:v>
                </c:pt>
                <c:pt idx="5084">
                  <c:v>1.4555839666666668</c:v>
                </c:pt>
                <c:pt idx="5085">
                  <c:v>1.4558617444444444</c:v>
                </c:pt>
                <c:pt idx="5086">
                  <c:v>1.4561395222222222</c:v>
                </c:pt>
                <c:pt idx="5087">
                  <c:v>1.4564173</c:v>
                </c:pt>
                <c:pt idx="5088">
                  <c:v>1.4566950777777778</c:v>
                </c:pt>
                <c:pt idx="5089">
                  <c:v>1.4569728555555557</c:v>
                </c:pt>
                <c:pt idx="5090">
                  <c:v>1.4572506333333333</c:v>
                </c:pt>
                <c:pt idx="5091">
                  <c:v>1.4575284111111111</c:v>
                </c:pt>
                <c:pt idx="5092">
                  <c:v>1.4578061888888889</c:v>
                </c:pt>
                <c:pt idx="5093">
                  <c:v>1.4580839666666667</c:v>
                </c:pt>
                <c:pt idx="5094">
                  <c:v>1.4583617444444446</c:v>
                </c:pt>
                <c:pt idx="5095">
                  <c:v>1.4586395222222222</c:v>
                </c:pt>
                <c:pt idx="5096">
                  <c:v>1.4589173</c:v>
                </c:pt>
                <c:pt idx="5097">
                  <c:v>1.4591950777777778</c:v>
                </c:pt>
                <c:pt idx="5098">
                  <c:v>1.4594728555555556</c:v>
                </c:pt>
                <c:pt idx="5099">
                  <c:v>1.4597506333333334</c:v>
                </c:pt>
                <c:pt idx="5100">
                  <c:v>1.460028411111111</c:v>
                </c:pt>
                <c:pt idx="5101">
                  <c:v>1.4603061888888889</c:v>
                </c:pt>
                <c:pt idx="5102">
                  <c:v>1.4605839666666667</c:v>
                </c:pt>
                <c:pt idx="5103">
                  <c:v>1.4608617444444445</c:v>
                </c:pt>
                <c:pt idx="5104">
                  <c:v>1.4611395222222223</c:v>
                </c:pt>
                <c:pt idx="5105">
                  <c:v>1.4614172999999999</c:v>
                </c:pt>
                <c:pt idx="5106">
                  <c:v>1.4616950777777777</c:v>
                </c:pt>
                <c:pt idx="5107">
                  <c:v>1.4619728555555556</c:v>
                </c:pt>
                <c:pt idx="5108">
                  <c:v>1.4622506333333334</c:v>
                </c:pt>
                <c:pt idx="5109">
                  <c:v>1.4625284111111112</c:v>
                </c:pt>
                <c:pt idx="5110">
                  <c:v>1.4628061888888888</c:v>
                </c:pt>
                <c:pt idx="5111">
                  <c:v>1.4630839666666666</c:v>
                </c:pt>
                <c:pt idx="5112">
                  <c:v>1.4633617444444444</c:v>
                </c:pt>
                <c:pt idx="5113">
                  <c:v>1.4636395222222223</c:v>
                </c:pt>
                <c:pt idx="5114">
                  <c:v>1.4639173000000001</c:v>
                </c:pt>
                <c:pt idx="5115">
                  <c:v>1.4641950777777777</c:v>
                </c:pt>
                <c:pt idx="5116">
                  <c:v>1.4644728555555555</c:v>
                </c:pt>
                <c:pt idx="5117">
                  <c:v>1.4647506333333333</c:v>
                </c:pt>
                <c:pt idx="5118">
                  <c:v>1.4650284111111112</c:v>
                </c:pt>
                <c:pt idx="5119">
                  <c:v>1.465306188888889</c:v>
                </c:pt>
                <c:pt idx="5120">
                  <c:v>1.4655839666666668</c:v>
                </c:pt>
                <c:pt idx="5121">
                  <c:v>1.4658617444444444</c:v>
                </c:pt>
                <c:pt idx="5122">
                  <c:v>1.4661395222222222</c:v>
                </c:pt>
                <c:pt idx="5123">
                  <c:v>1.4664173</c:v>
                </c:pt>
                <c:pt idx="5124">
                  <c:v>1.4666950777777779</c:v>
                </c:pt>
                <c:pt idx="5125">
                  <c:v>1.4669728555555557</c:v>
                </c:pt>
                <c:pt idx="5126">
                  <c:v>1.4672506333333333</c:v>
                </c:pt>
                <c:pt idx="5127">
                  <c:v>1.4675284111111111</c:v>
                </c:pt>
                <c:pt idx="5128">
                  <c:v>1.4678061888888889</c:v>
                </c:pt>
                <c:pt idx="5129">
                  <c:v>1.4680839666666667</c:v>
                </c:pt>
                <c:pt idx="5130">
                  <c:v>1.4683617444444446</c:v>
                </c:pt>
                <c:pt idx="5131">
                  <c:v>1.4686395222222222</c:v>
                </c:pt>
                <c:pt idx="5132">
                  <c:v>1.4689173</c:v>
                </c:pt>
                <c:pt idx="5133">
                  <c:v>1.4691950777777778</c:v>
                </c:pt>
                <c:pt idx="5134">
                  <c:v>1.4694728555555556</c:v>
                </c:pt>
                <c:pt idx="5135">
                  <c:v>1.4697506333333334</c:v>
                </c:pt>
                <c:pt idx="5136">
                  <c:v>1.470028411111111</c:v>
                </c:pt>
                <c:pt idx="5137">
                  <c:v>1.4703061888888889</c:v>
                </c:pt>
                <c:pt idx="5138">
                  <c:v>1.4705839666666667</c:v>
                </c:pt>
                <c:pt idx="5139">
                  <c:v>1.4708617444444445</c:v>
                </c:pt>
                <c:pt idx="5140">
                  <c:v>1.4711395222222223</c:v>
                </c:pt>
                <c:pt idx="5141">
                  <c:v>1.4714172999999999</c:v>
                </c:pt>
                <c:pt idx="5142">
                  <c:v>1.4716950777777777</c:v>
                </c:pt>
                <c:pt idx="5143">
                  <c:v>1.4719728555555556</c:v>
                </c:pt>
                <c:pt idx="5144">
                  <c:v>1.4722506333333334</c:v>
                </c:pt>
                <c:pt idx="5145">
                  <c:v>1.4725284111111112</c:v>
                </c:pt>
                <c:pt idx="5146">
                  <c:v>1.4728061888888888</c:v>
                </c:pt>
                <c:pt idx="5147">
                  <c:v>1.4730839666666666</c:v>
                </c:pt>
                <c:pt idx="5148">
                  <c:v>1.4733617444444445</c:v>
                </c:pt>
                <c:pt idx="5149">
                  <c:v>1.4736395222222223</c:v>
                </c:pt>
                <c:pt idx="5150">
                  <c:v>1.4739173000000001</c:v>
                </c:pt>
                <c:pt idx="5151">
                  <c:v>1.4741950777777777</c:v>
                </c:pt>
                <c:pt idx="5152">
                  <c:v>1.4744728555555555</c:v>
                </c:pt>
                <c:pt idx="5153">
                  <c:v>1.4747506333333333</c:v>
                </c:pt>
                <c:pt idx="5154">
                  <c:v>1.4750284111111112</c:v>
                </c:pt>
                <c:pt idx="5155">
                  <c:v>1.475306188888889</c:v>
                </c:pt>
                <c:pt idx="5156">
                  <c:v>1.4755839666666666</c:v>
                </c:pt>
                <c:pt idx="5157">
                  <c:v>1.4758617444444444</c:v>
                </c:pt>
                <c:pt idx="5158">
                  <c:v>1.4761395222222222</c:v>
                </c:pt>
                <c:pt idx="5159">
                  <c:v>1.4764173</c:v>
                </c:pt>
                <c:pt idx="5160">
                  <c:v>1.4766950777777779</c:v>
                </c:pt>
                <c:pt idx="5161">
                  <c:v>1.4769728555555555</c:v>
                </c:pt>
                <c:pt idx="5162">
                  <c:v>1.4772506333333333</c:v>
                </c:pt>
                <c:pt idx="5163">
                  <c:v>1.4775284111111111</c:v>
                </c:pt>
                <c:pt idx="5164">
                  <c:v>1.4778061888888889</c:v>
                </c:pt>
                <c:pt idx="5165">
                  <c:v>1.4780839666666667</c:v>
                </c:pt>
                <c:pt idx="5166">
                  <c:v>1.4783617444444446</c:v>
                </c:pt>
                <c:pt idx="5167">
                  <c:v>1.4786395222222222</c:v>
                </c:pt>
                <c:pt idx="5168">
                  <c:v>1.4789173</c:v>
                </c:pt>
                <c:pt idx="5169">
                  <c:v>1.4791950777777778</c:v>
                </c:pt>
                <c:pt idx="5170">
                  <c:v>1.4794728555555556</c:v>
                </c:pt>
                <c:pt idx="5171">
                  <c:v>1.4797506333333335</c:v>
                </c:pt>
                <c:pt idx="5172">
                  <c:v>1.4800284111111111</c:v>
                </c:pt>
                <c:pt idx="5173">
                  <c:v>1.4803061888888889</c:v>
                </c:pt>
                <c:pt idx="5174">
                  <c:v>1.4805839666666667</c:v>
                </c:pt>
                <c:pt idx="5175">
                  <c:v>1.4808617444444445</c:v>
                </c:pt>
                <c:pt idx="5176">
                  <c:v>1.4811395222222223</c:v>
                </c:pt>
                <c:pt idx="5177">
                  <c:v>1.4814172999999999</c:v>
                </c:pt>
                <c:pt idx="5178">
                  <c:v>1.4816950777777778</c:v>
                </c:pt>
                <c:pt idx="5179">
                  <c:v>1.4819728555555556</c:v>
                </c:pt>
                <c:pt idx="5180">
                  <c:v>1.4822506333333334</c:v>
                </c:pt>
                <c:pt idx="5181">
                  <c:v>1.4825284111111112</c:v>
                </c:pt>
                <c:pt idx="5182">
                  <c:v>1.4828061888888888</c:v>
                </c:pt>
                <c:pt idx="5183">
                  <c:v>1.4830839666666666</c:v>
                </c:pt>
                <c:pt idx="5184">
                  <c:v>1.4833617444444445</c:v>
                </c:pt>
                <c:pt idx="5185">
                  <c:v>1.4836395222222223</c:v>
                </c:pt>
                <c:pt idx="5186">
                  <c:v>1.4839173000000001</c:v>
                </c:pt>
                <c:pt idx="5187">
                  <c:v>1.4841950777777777</c:v>
                </c:pt>
                <c:pt idx="5188">
                  <c:v>1.4844728555555555</c:v>
                </c:pt>
                <c:pt idx="5189">
                  <c:v>1.4847506333333333</c:v>
                </c:pt>
                <c:pt idx="5190">
                  <c:v>1.4850284111111112</c:v>
                </c:pt>
                <c:pt idx="5191">
                  <c:v>1.485306188888889</c:v>
                </c:pt>
                <c:pt idx="5192">
                  <c:v>1.4855839666666666</c:v>
                </c:pt>
                <c:pt idx="5193">
                  <c:v>1.4858617444444444</c:v>
                </c:pt>
                <c:pt idx="5194">
                  <c:v>1.4861395222222222</c:v>
                </c:pt>
                <c:pt idx="5195">
                  <c:v>1.4864173000000001</c:v>
                </c:pt>
                <c:pt idx="5196">
                  <c:v>1.4866950777777779</c:v>
                </c:pt>
                <c:pt idx="5197">
                  <c:v>1.4869728555555555</c:v>
                </c:pt>
                <c:pt idx="5198">
                  <c:v>1.4872506333333333</c:v>
                </c:pt>
                <c:pt idx="5199">
                  <c:v>1.4875284111111111</c:v>
                </c:pt>
                <c:pt idx="5200">
                  <c:v>1.4878061888888889</c:v>
                </c:pt>
                <c:pt idx="5201">
                  <c:v>1.4880839666666668</c:v>
                </c:pt>
                <c:pt idx="5202">
                  <c:v>1.4883617444444444</c:v>
                </c:pt>
                <c:pt idx="5203">
                  <c:v>1.4886395222222222</c:v>
                </c:pt>
                <c:pt idx="5204">
                  <c:v>1.4889173</c:v>
                </c:pt>
                <c:pt idx="5205">
                  <c:v>1.4891950777777778</c:v>
                </c:pt>
                <c:pt idx="5206">
                  <c:v>1.4894728555555556</c:v>
                </c:pt>
                <c:pt idx="5207">
                  <c:v>1.4897506333333332</c:v>
                </c:pt>
                <c:pt idx="5208">
                  <c:v>1.4900284111111111</c:v>
                </c:pt>
                <c:pt idx="5209">
                  <c:v>1.4903061888888889</c:v>
                </c:pt>
                <c:pt idx="5210">
                  <c:v>1.4905839666666667</c:v>
                </c:pt>
                <c:pt idx="5211">
                  <c:v>1.4908617444444445</c:v>
                </c:pt>
                <c:pt idx="5212">
                  <c:v>1.4911395222222223</c:v>
                </c:pt>
                <c:pt idx="5213">
                  <c:v>1.4914172999999999</c:v>
                </c:pt>
                <c:pt idx="5214">
                  <c:v>1.4916950777777778</c:v>
                </c:pt>
                <c:pt idx="5215">
                  <c:v>1.4919728555555556</c:v>
                </c:pt>
                <c:pt idx="5216">
                  <c:v>1.4922506333333334</c:v>
                </c:pt>
                <c:pt idx="5217">
                  <c:v>1.4925284111111112</c:v>
                </c:pt>
                <c:pt idx="5218">
                  <c:v>1.4928061888888888</c:v>
                </c:pt>
                <c:pt idx="5219">
                  <c:v>1.4930839666666667</c:v>
                </c:pt>
                <c:pt idx="5220">
                  <c:v>1.4933617444444445</c:v>
                </c:pt>
                <c:pt idx="5221">
                  <c:v>1.4936395222222223</c:v>
                </c:pt>
                <c:pt idx="5222">
                  <c:v>1.4939173000000001</c:v>
                </c:pt>
                <c:pt idx="5223">
                  <c:v>1.4941950777777777</c:v>
                </c:pt>
                <c:pt idx="5224">
                  <c:v>1.4944728555555555</c:v>
                </c:pt>
                <c:pt idx="5225">
                  <c:v>1.4947506333333334</c:v>
                </c:pt>
                <c:pt idx="5226">
                  <c:v>1.4950284111111112</c:v>
                </c:pt>
                <c:pt idx="5227">
                  <c:v>1.495306188888889</c:v>
                </c:pt>
                <c:pt idx="5228">
                  <c:v>1.4955839666666666</c:v>
                </c:pt>
                <c:pt idx="5229">
                  <c:v>1.4958617444444444</c:v>
                </c:pt>
                <c:pt idx="5230">
                  <c:v>1.4961395222222222</c:v>
                </c:pt>
                <c:pt idx="5231">
                  <c:v>1.4964173000000001</c:v>
                </c:pt>
                <c:pt idx="5232">
                  <c:v>1.4966950777777779</c:v>
                </c:pt>
                <c:pt idx="5233">
                  <c:v>1.4969728555555555</c:v>
                </c:pt>
                <c:pt idx="5234">
                  <c:v>1.4972506333333333</c:v>
                </c:pt>
                <c:pt idx="5235">
                  <c:v>1.4975284111111111</c:v>
                </c:pt>
                <c:pt idx="5236">
                  <c:v>1.4978061888888889</c:v>
                </c:pt>
                <c:pt idx="5237">
                  <c:v>1.4980839666666668</c:v>
                </c:pt>
                <c:pt idx="5238">
                  <c:v>1.4983617444444444</c:v>
                </c:pt>
                <c:pt idx="5239">
                  <c:v>1.4986395222222222</c:v>
                </c:pt>
                <c:pt idx="5240">
                  <c:v>1.4989173</c:v>
                </c:pt>
                <c:pt idx="5241">
                  <c:v>1.4991950777777778</c:v>
                </c:pt>
                <c:pt idx="5242">
                  <c:v>1.4994728555555557</c:v>
                </c:pt>
                <c:pt idx="5243">
                  <c:v>1.4997506333333332</c:v>
                </c:pt>
                <c:pt idx="5244">
                  <c:v>1.5000284111111111</c:v>
                </c:pt>
                <c:pt idx="5245">
                  <c:v>1.5003061888888889</c:v>
                </c:pt>
                <c:pt idx="5246">
                  <c:v>1.5005839666666667</c:v>
                </c:pt>
                <c:pt idx="5247">
                  <c:v>1.5008617444444445</c:v>
                </c:pt>
                <c:pt idx="5248">
                  <c:v>1.5011395222222221</c:v>
                </c:pt>
                <c:pt idx="5249">
                  <c:v>1.5014173</c:v>
                </c:pt>
                <c:pt idx="5250">
                  <c:v>1.5016950777777778</c:v>
                </c:pt>
                <c:pt idx="5251">
                  <c:v>1.5019728555555556</c:v>
                </c:pt>
                <c:pt idx="5252">
                  <c:v>1.5022506333333334</c:v>
                </c:pt>
                <c:pt idx="5253">
                  <c:v>1.5025284111111112</c:v>
                </c:pt>
                <c:pt idx="5254">
                  <c:v>1.5028061888888888</c:v>
                </c:pt>
                <c:pt idx="5255">
                  <c:v>1.5030839666666667</c:v>
                </c:pt>
                <c:pt idx="5256">
                  <c:v>1.5033617444444445</c:v>
                </c:pt>
                <c:pt idx="5257">
                  <c:v>1.5036395222222223</c:v>
                </c:pt>
                <c:pt idx="5258">
                  <c:v>1.5039173000000001</c:v>
                </c:pt>
                <c:pt idx="5259">
                  <c:v>1.5041950777777777</c:v>
                </c:pt>
                <c:pt idx="5260">
                  <c:v>1.5044728555555555</c:v>
                </c:pt>
                <c:pt idx="5261">
                  <c:v>1.5047506333333334</c:v>
                </c:pt>
                <c:pt idx="5262">
                  <c:v>1.5050284111111112</c:v>
                </c:pt>
                <c:pt idx="5263">
                  <c:v>1.505306188888889</c:v>
                </c:pt>
                <c:pt idx="5264">
                  <c:v>1.5055839666666666</c:v>
                </c:pt>
                <c:pt idx="5265">
                  <c:v>1.5058617444444444</c:v>
                </c:pt>
                <c:pt idx="5266">
                  <c:v>1.5061395222222222</c:v>
                </c:pt>
                <c:pt idx="5267">
                  <c:v>1.5064173000000001</c:v>
                </c:pt>
                <c:pt idx="5268">
                  <c:v>1.5066950777777779</c:v>
                </c:pt>
                <c:pt idx="5269">
                  <c:v>1.5069728555555555</c:v>
                </c:pt>
                <c:pt idx="5270">
                  <c:v>1.5072506333333333</c:v>
                </c:pt>
                <c:pt idx="5271">
                  <c:v>1.5075284111111111</c:v>
                </c:pt>
                <c:pt idx="5272">
                  <c:v>1.507806188888889</c:v>
                </c:pt>
                <c:pt idx="5273">
                  <c:v>1.5080839666666668</c:v>
                </c:pt>
                <c:pt idx="5274">
                  <c:v>1.5083617444444444</c:v>
                </c:pt>
                <c:pt idx="5275">
                  <c:v>1.5086395222222222</c:v>
                </c:pt>
                <c:pt idx="5276">
                  <c:v>1.5089173</c:v>
                </c:pt>
                <c:pt idx="5277">
                  <c:v>1.5091950777777778</c:v>
                </c:pt>
                <c:pt idx="5278">
                  <c:v>1.5094728555555557</c:v>
                </c:pt>
                <c:pt idx="5279">
                  <c:v>1.5097506333333333</c:v>
                </c:pt>
                <c:pt idx="5280">
                  <c:v>1.5100284111111111</c:v>
                </c:pt>
                <c:pt idx="5281">
                  <c:v>1.5103061888888889</c:v>
                </c:pt>
                <c:pt idx="5282">
                  <c:v>1.5105839666666667</c:v>
                </c:pt>
                <c:pt idx="5283">
                  <c:v>1.5108617444444445</c:v>
                </c:pt>
                <c:pt idx="5284">
                  <c:v>1.5111395222222221</c:v>
                </c:pt>
                <c:pt idx="5285">
                  <c:v>1.5114173</c:v>
                </c:pt>
                <c:pt idx="5286">
                  <c:v>1.5116950777777778</c:v>
                </c:pt>
                <c:pt idx="5287">
                  <c:v>1.5119728555555556</c:v>
                </c:pt>
                <c:pt idx="5288">
                  <c:v>1.5122506333333334</c:v>
                </c:pt>
                <c:pt idx="5289">
                  <c:v>1.512528411111111</c:v>
                </c:pt>
                <c:pt idx="5290">
                  <c:v>1.5128061888888888</c:v>
                </c:pt>
                <c:pt idx="5291">
                  <c:v>1.5130839666666667</c:v>
                </c:pt>
                <c:pt idx="5292">
                  <c:v>1.5133617444444445</c:v>
                </c:pt>
                <c:pt idx="5293">
                  <c:v>1.5136395222222223</c:v>
                </c:pt>
                <c:pt idx="5294">
                  <c:v>1.5139172999999999</c:v>
                </c:pt>
                <c:pt idx="5295">
                  <c:v>1.5141950777777777</c:v>
                </c:pt>
                <c:pt idx="5296">
                  <c:v>1.5144728555555556</c:v>
                </c:pt>
                <c:pt idx="5297">
                  <c:v>1.5147506333333334</c:v>
                </c:pt>
                <c:pt idx="5298">
                  <c:v>1.5150284111111112</c:v>
                </c:pt>
                <c:pt idx="5299">
                  <c:v>1.515306188888889</c:v>
                </c:pt>
                <c:pt idx="5300">
                  <c:v>1.5155839666666666</c:v>
                </c:pt>
                <c:pt idx="5301">
                  <c:v>1.5158617444444444</c:v>
                </c:pt>
                <c:pt idx="5302">
                  <c:v>1.5161395222222223</c:v>
                </c:pt>
                <c:pt idx="5303">
                  <c:v>1.5164173000000001</c:v>
                </c:pt>
                <c:pt idx="5304">
                  <c:v>1.5166950777777779</c:v>
                </c:pt>
                <c:pt idx="5305">
                  <c:v>1.5169728555555555</c:v>
                </c:pt>
                <c:pt idx="5306">
                  <c:v>1.5172506333333333</c:v>
                </c:pt>
                <c:pt idx="5307">
                  <c:v>1.5175284111111111</c:v>
                </c:pt>
                <c:pt idx="5308">
                  <c:v>1.517806188888889</c:v>
                </c:pt>
                <c:pt idx="5309">
                  <c:v>1.5180839666666668</c:v>
                </c:pt>
                <c:pt idx="5310">
                  <c:v>1.5183617444444444</c:v>
                </c:pt>
                <c:pt idx="5311">
                  <c:v>1.5186395222222222</c:v>
                </c:pt>
                <c:pt idx="5312">
                  <c:v>1.5189173</c:v>
                </c:pt>
                <c:pt idx="5313">
                  <c:v>1.5191950777777778</c:v>
                </c:pt>
                <c:pt idx="5314">
                  <c:v>1.5194728555555557</c:v>
                </c:pt>
                <c:pt idx="5315">
                  <c:v>1.5197506333333333</c:v>
                </c:pt>
                <c:pt idx="5316">
                  <c:v>1.5200284111111111</c:v>
                </c:pt>
                <c:pt idx="5317">
                  <c:v>1.5203061888888889</c:v>
                </c:pt>
                <c:pt idx="5318">
                  <c:v>1.5205839666666667</c:v>
                </c:pt>
                <c:pt idx="5319">
                  <c:v>1.5208617444444446</c:v>
                </c:pt>
                <c:pt idx="5320">
                  <c:v>1.5211395222222222</c:v>
                </c:pt>
                <c:pt idx="5321">
                  <c:v>1.5214173</c:v>
                </c:pt>
                <c:pt idx="5322">
                  <c:v>1.5216950777777778</c:v>
                </c:pt>
                <c:pt idx="5323">
                  <c:v>1.5219728555555556</c:v>
                </c:pt>
                <c:pt idx="5324">
                  <c:v>1.5222506333333334</c:v>
                </c:pt>
                <c:pt idx="5325">
                  <c:v>1.522528411111111</c:v>
                </c:pt>
                <c:pt idx="5326">
                  <c:v>1.5228061888888889</c:v>
                </c:pt>
                <c:pt idx="5327">
                  <c:v>1.5230839666666667</c:v>
                </c:pt>
                <c:pt idx="5328">
                  <c:v>1.5233617444444445</c:v>
                </c:pt>
                <c:pt idx="5329">
                  <c:v>1.5236395222222223</c:v>
                </c:pt>
                <c:pt idx="5330">
                  <c:v>1.5239172999999999</c:v>
                </c:pt>
                <c:pt idx="5331">
                  <c:v>1.5241950777777777</c:v>
                </c:pt>
                <c:pt idx="5332">
                  <c:v>1.5244728555555556</c:v>
                </c:pt>
                <c:pt idx="5333">
                  <c:v>1.5247506333333334</c:v>
                </c:pt>
                <c:pt idx="5334">
                  <c:v>1.5250284111111112</c:v>
                </c:pt>
                <c:pt idx="5335">
                  <c:v>1.5253061888888888</c:v>
                </c:pt>
                <c:pt idx="5336">
                  <c:v>1.5255839666666666</c:v>
                </c:pt>
                <c:pt idx="5337">
                  <c:v>1.5258617444444444</c:v>
                </c:pt>
                <c:pt idx="5338">
                  <c:v>1.5261395222222223</c:v>
                </c:pt>
                <c:pt idx="5339">
                  <c:v>1.5264173000000001</c:v>
                </c:pt>
                <c:pt idx="5340">
                  <c:v>1.5266950777777777</c:v>
                </c:pt>
                <c:pt idx="5341">
                  <c:v>1.5269728555555555</c:v>
                </c:pt>
                <c:pt idx="5342">
                  <c:v>1.5272506333333333</c:v>
                </c:pt>
                <c:pt idx="5343">
                  <c:v>1.5275284111111112</c:v>
                </c:pt>
                <c:pt idx="5344">
                  <c:v>1.527806188888889</c:v>
                </c:pt>
                <c:pt idx="5345">
                  <c:v>1.5280839666666668</c:v>
                </c:pt>
                <c:pt idx="5346">
                  <c:v>1.5283617444444444</c:v>
                </c:pt>
                <c:pt idx="5347">
                  <c:v>1.5286395222222222</c:v>
                </c:pt>
                <c:pt idx="5348">
                  <c:v>1.5289173</c:v>
                </c:pt>
                <c:pt idx="5349">
                  <c:v>1.5291950777777779</c:v>
                </c:pt>
                <c:pt idx="5350">
                  <c:v>1.5294728555555557</c:v>
                </c:pt>
                <c:pt idx="5351">
                  <c:v>1.5297506333333333</c:v>
                </c:pt>
                <c:pt idx="5352">
                  <c:v>1.5848748833333333</c:v>
                </c:pt>
                <c:pt idx="5353">
                  <c:v>1.5851526611111111</c:v>
                </c:pt>
                <c:pt idx="5354">
                  <c:v>1.5854304388888889</c:v>
                </c:pt>
                <c:pt idx="5355">
                  <c:v>1.5857082166666667</c:v>
                </c:pt>
                <c:pt idx="5356">
                  <c:v>1.5859859944444443</c:v>
                </c:pt>
                <c:pt idx="5357">
                  <c:v>1.5862637722222221</c:v>
                </c:pt>
                <c:pt idx="5358">
                  <c:v>1.58654155</c:v>
                </c:pt>
                <c:pt idx="5359">
                  <c:v>1.5868193277777778</c:v>
                </c:pt>
                <c:pt idx="5360">
                  <c:v>1.5870971055555556</c:v>
                </c:pt>
                <c:pt idx="5361">
                  <c:v>1.5873748833333332</c:v>
                </c:pt>
                <c:pt idx="5362">
                  <c:v>1.587652661111111</c:v>
                </c:pt>
                <c:pt idx="5363">
                  <c:v>1.5879304388888889</c:v>
                </c:pt>
                <c:pt idx="5364">
                  <c:v>1.5882082166666667</c:v>
                </c:pt>
                <c:pt idx="5365">
                  <c:v>1.5884859944444445</c:v>
                </c:pt>
                <c:pt idx="5366">
                  <c:v>1.5887637722222221</c:v>
                </c:pt>
                <c:pt idx="5367">
                  <c:v>1.5890415499999999</c:v>
                </c:pt>
                <c:pt idx="5368">
                  <c:v>1.5893193277777777</c:v>
                </c:pt>
                <c:pt idx="5369">
                  <c:v>1.5895971055555556</c:v>
                </c:pt>
                <c:pt idx="5370">
                  <c:v>1.5898748833333334</c:v>
                </c:pt>
                <c:pt idx="5371">
                  <c:v>1.590152661111111</c:v>
                </c:pt>
                <c:pt idx="5372">
                  <c:v>1.5904304388888888</c:v>
                </c:pt>
                <c:pt idx="5373">
                  <c:v>1.5907082166666666</c:v>
                </c:pt>
                <c:pt idx="5374">
                  <c:v>1.5909859944444444</c:v>
                </c:pt>
                <c:pt idx="5375">
                  <c:v>1.5912637722222223</c:v>
                </c:pt>
                <c:pt idx="5376">
                  <c:v>1.5915415499999999</c:v>
                </c:pt>
                <c:pt idx="5377">
                  <c:v>1.5918193277777777</c:v>
                </c:pt>
                <c:pt idx="5378">
                  <c:v>1.5920971055555555</c:v>
                </c:pt>
                <c:pt idx="5379">
                  <c:v>1.5923748833333333</c:v>
                </c:pt>
                <c:pt idx="5380">
                  <c:v>1.5926526611111111</c:v>
                </c:pt>
                <c:pt idx="5381">
                  <c:v>1.5929304388888887</c:v>
                </c:pt>
                <c:pt idx="5382">
                  <c:v>1.5932082166666666</c:v>
                </c:pt>
                <c:pt idx="5383">
                  <c:v>1.5934859944444444</c:v>
                </c:pt>
                <c:pt idx="5384">
                  <c:v>1.5937637722222222</c:v>
                </c:pt>
                <c:pt idx="5385">
                  <c:v>1.59404155</c:v>
                </c:pt>
                <c:pt idx="5386">
                  <c:v>1.5943193277777779</c:v>
                </c:pt>
                <c:pt idx="5387">
                  <c:v>1.5945971055555554</c:v>
                </c:pt>
                <c:pt idx="5388">
                  <c:v>1.5948748833333333</c:v>
                </c:pt>
                <c:pt idx="5389">
                  <c:v>1.5951526611111111</c:v>
                </c:pt>
                <c:pt idx="5390">
                  <c:v>1.5954304388888889</c:v>
                </c:pt>
                <c:pt idx="5391">
                  <c:v>1.5957082166666667</c:v>
                </c:pt>
                <c:pt idx="5392">
                  <c:v>1.5959859944444443</c:v>
                </c:pt>
                <c:pt idx="5393">
                  <c:v>1.5962637722222222</c:v>
                </c:pt>
                <c:pt idx="5394">
                  <c:v>1.59654155</c:v>
                </c:pt>
                <c:pt idx="5395">
                  <c:v>1.5968193277777778</c:v>
                </c:pt>
                <c:pt idx="5396">
                  <c:v>1.5970971055555556</c:v>
                </c:pt>
                <c:pt idx="5397">
                  <c:v>1.5973748833333332</c:v>
                </c:pt>
                <c:pt idx="5398">
                  <c:v>1.597652661111111</c:v>
                </c:pt>
                <c:pt idx="5399">
                  <c:v>1.5979304388888889</c:v>
                </c:pt>
                <c:pt idx="5400">
                  <c:v>1.5982082166666667</c:v>
                </c:pt>
                <c:pt idx="5401">
                  <c:v>1.5984859944444445</c:v>
                </c:pt>
                <c:pt idx="5402">
                  <c:v>1.5987637722222221</c:v>
                </c:pt>
                <c:pt idx="5403">
                  <c:v>1.5990415499999999</c:v>
                </c:pt>
                <c:pt idx="5404">
                  <c:v>1.5993193277777777</c:v>
                </c:pt>
                <c:pt idx="5405">
                  <c:v>1.5995971055555556</c:v>
                </c:pt>
                <c:pt idx="5406">
                  <c:v>1.5998748833333334</c:v>
                </c:pt>
                <c:pt idx="5407">
                  <c:v>1.600152661111111</c:v>
                </c:pt>
                <c:pt idx="5408">
                  <c:v>1.6004304388888888</c:v>
                </c:pt>
                <c:pt idx="5409">
                  <c:v>1.6007082166666666</c:v>
                </c:pt>
                <c:pt idx="5410">
                  <c:v>1.6009859944444444</c:v>
                </c:pt>
                <c:pt idx="5411">
                  <c:v>1.6012637722222223</c:v>
                </c:pt>
                <c:pt idx="5412">
                  <c:v>1.6015415499999999</c:v>
                </c:pt>
                <c:pt idx="5413">
                  <c:v>1.6018193277777777</c:v>
                </c:pt>
                <c:pt idx="5414">
                  <c:v>1.6020971055555555</c:v>
                </c:pt>
                <c:pt idx="5415">
                  <c:v>1.6023748833333333</c:v>
                </c:pt>
                <c:pt idx="5416">
                  <c:v>1.6026526611111112</c:v>
                </c:pt>
                <c:pt idx="5417">
                  <c:v>1.6029304388888888</c:v>
                </c:pt>
                <c:pt idx="5418">
                  <c:v>1.6032082166666666</c:v>
                </c:pt>
                <c:pt idx="5419">
                  <c:v>1.6034859944444444</c:v>
                </c:pt>
                <c:pt idx="5420">
                  <c:v>1.6037637722222222</c:v>
                </c:pt>
                <c:pt idx="5421">
                  <c:v>1.60404155</c:v>
                </c:pt>
                <c:pt idx="5422">
                  <c:v>1.6043193277777776</c:v>
                </c:pt>
                <c:pt idx="5423">
                  <c:v>1.6045971055555555</c:v>
                </c:pt>
                <c:pt idx="5424">
                  <c:v>1.6048748833333333</c:v>
                </c:pt>
                <c:pt idx="5425">
                  <c:v>1.6051526611111111</c:v>
                </c:pt>
                <c:pt idx="5426">
                  <c:v>1.6054304388888889</c:v>
                </c:pt>
                <c:pt idx="5427">
                  <c:v>1.6057082166666667</c:v>
                </c:pt>
                <c:pt idx="5428">
                  <c:v>1.6059859944444443</c:v>
                </c:pt>
                <c:pt idx="5429">
                  <c:v>1.6062637722222222</c:v>
                </c:pt>
                <c:pt idx="5430">
                  <c:v>1.60654155</c:v>
                </c:pt>
                <c:pt idx="5431">
                  <c:v>1.6068193277777778</c:v>
                </c:pt>
                <c:pt idx="5432">
                  <c:v>1.6070971055555556</c:v>
                </c:pt>
                <c:pt idx="5433">
                  <c:v>1.6073748833333332</c:v>
                </c:pt>
                <c:pt idx="5434">
                  <c:v>1.607652661111111</c:v>
                </c:pt>
                <c:pt idx="5435">
                  <c:v>1.6079304388888889</c:v>
                </c:pt>
                <c:pt idx="5436">
                  <c:v>1.6082082166666667</c:v>
                </c:pt>
                <c:pt idx="5437">
                  <c:v>1.6084859944444445</c:v>
                </c:pt>
                <c:pt idx="5438">
                  <c:v>1.6087637722222221</c:v>
                </c:pt>
                <c:pt idx="5439">
                  <c:v>1.6090415499999999</c:v>
                </c:pt>
                <c:pt idx="5440">
                  <c:v>1.6093193277777778</c:v>
                </c:pt>
                <c:pt idx="5441">
                  <c:v>1.6095971055555556</c:v>
                </c:pt>
                <c:pt idx="5442">
                  <c:v>1.6098748833333334</c:v>
                </c:pt>
                <c:pt idx="5443">
                  <c:v>1.610152661111111</c:v>
                </c:pt>
                <c:pt idx="5444">
                  <c:v>1.6104304388888888</c:v>
                </c:pt>
                <c:pt idx="5445">
                  <c:v>1.6107082166666666</c:v>
                </c:pt>
                <c:pt idx="5446">
                  <c:v>1.6109859944444445</c:v>
                </c:pt>
                <c:pt idx="5447">
                  <c:v>1.6112637722222223</c:v>
                </c:pt>
                <c:pt idx="5448">
                  <c:v>1.6115415499999999</c:v>
                </c:pt>
                <c:pt idx="5449">
                  <c:v>1.6118193277777777</c:v>
                </c:pt>
                <c:pt idx="5450">
                  <c:v>1.6120971055555555</c:v>
                </c:pt>
                <c:pt idx="5451">
                  <c:v>1.6123748833333333</c:v>
                </c:pt>
                <c:pt idx="5452">
                  <c:v>1.6126526611111112</c:v>
                </c:pt>
                <c:pt idx="5453">
                  <c:v>1.6129304388888888</c:v>
                </c:pt>
                <c:pt idx="5454">
                  <c:v>1.6132082166666666</c:v>
                </c:pt>
                <c:pt idx="5455">
                  <c:v>1.6134859944444444</c:v>
                </c:pt>
                <c:pt idx="5456">
                  <c:v>1.6137637722222222</c:v>
                </c:pt>
                <c:pt idx="5457">
                  <c:v>1.61404155</c:v>
                </c:pt>
                <c:pt idx="5458">
                  <c:v>1.6143193277777776</c:v>
                </c:pt>
                <c:pt idx="5459">
                  <c:v>1.6145971055555555</c:v>
                </c:pt>
                <c:pt idx="5460">
                  <c:v>1.6148748833333333</c:v>
                </c:pt>
                <c:pt idx="5461">
                  <c:v>1.6151526611111111</c:v>
                </c:pt>
                <c:pt idx="5462">
                  <c:v>1.6154304388888889</c:v>
                </c:pt>
                <c:pt idx="5463">
                  <c:v>1.6157082166666665</c:v>
                </c:pt>
                <c:pt idx="5464">
                  <c:v>1.6159859944444444</c:v>
                </c:pt>
                <c:pt idx="5465">
                  <c:v>1.6162637722222222</c:v>
                </c:pt>
                <c:pt idx="5466">
                  <c:v>1.61654155</c:v>
                </c:pt>
                <c:pt idx="5467">
                  <c:v>1.6168193277777778</c:v>
                </c:pt>
                <c:pt idx="5468">
                  <c:v>1.6170971055555554</c:v>
                </c:pt>
                <c:pt idx="5469">
                  <c:v>1.6173748833333332</c:v>
                </c:pt>
                <c:pt idx="5470">
                  <c:v>1.6176526611111111</c:v>
                </c:pt>
                <c:pt idx="5471">
                  <c:v>1.6179304388888889</c:v>
                </c:pt>
                <c:pt idx="5472">
                  <c:v>1.6182082166666667</c:v>
                </c:pt>
                <c:pt idx="5473">
                  <c:v>1.6184859944444445</c:v>
                </c:pt>
                <c:pt idx="5474">
                  <c:v>1.6187637722222221</c:v>
                </c:pt>
                <c:pt idx="5475">
                  <c:v>1.6190415499999999</c:v>
                </c:pt>
                <c:pt idx="5476">
                  <c:v>1.6193193277777778</c:v>
                </c:pt>
                <c:pt idx="5477">
                  <c:v>1.6195971055555556</c:v>
                </c:pt>
                <c:pt idx="5478">
                  <c:v>1.6198748833333334</c:v>
                </c:pt>
                <c:pt idx="5479">
                  <c:v>1.620152661111111</c:v>
                </c:pt>
                <c:pt idx="5480">
                  <c:v>1.6204304388888888</c:v>
                </c:pt>
                <c:pt idx="5481">
                  <c:v>1.6207082166666666</c:v>
                </c:pt>
                <c:pt idx="5482">
                  <c:v>1.6209859944444445</c:v>
                </c:pt>
                <c:pt idx="5483">
                  <c:v>1.6212637722222223</c:v>
                </c:pt>
                <c:pt idx="5484">
                  <c:v>1.6215415499999999</c:v>
                </c:pt>
                <c:pt idx="5485">
                  <c:v>1.6218193277777777</c:v>
                </c:pt>
                <c:pt idx="5486">
                  <c:v>1.6220971055555555</c:v>
                </c:pt>
                <c:pt idx="5487">
                  <c:v>1.6223748833333334</c:v>
                </c:pt>
                <c:pt idx="5488">
                  <c:v>1.6226526611111112</c:v>
                </c:pt>
                <c:pt idx="5489">
                  <c:v>1.6229304388888888</c:v>
                </c:pt>
                <c:pt idx="5490">
                  <c:v>1.6232082166666666</c:v>
                </c:pt>
                <c:pt idx="5491">
                  <c:v>1.6234859944444444</c:v>
                </c:pt>
                <c:pt idx="5492">
                  <c:v>1.6237637722222222</c:v>
                </c:pt>
                <c:pt idx="5493">
                  <c:v>1.6240415500000001</c:v>
                </c:pt>
                <c:pt idx="5494">
                  <c:v>1.6243193277777777</c:v>
                </c:pt>
                <c:pt idx="5495">
                  <c:v>1.6245971055555555</c:v>
                </c:pt>
                <c:pt idx="5496">
                  <c:v>1.6248748833333333</c:v>
                </c:pt>
                <c:pt idx="5497">
                  <c:v>1.6251526611111111</c:v>
                </c:pt>
                <c:pt idx="5498">
                  <c:v>1.6254304388888889</c:v>
                </c:pt>
                <c:pt idx="5499">
                  <c:v>1.6257082166666665</c:v>
                </c:pt>
                <c:pt idx="5500">
                  <c:v>1.6259859944444444</c:v>
                </c:pt>
                <c:pt idx="5501">
                  <c:v>1.6262637722222222</c:v>
                </c:pt>
                <c:pt idx="5502">
                  <c:v>1.62654155</c:v>
                </c:pt>
                <c:pt idx="5503">
                  <c:v>1.6268193277777778</c:v>
                </c:pt>
                <c:pt idx="5504">
                  <c:v>1.6270971055555554</c:v>
                </c:pt>
                <c:pt idx="5505">
                  <c:v>1.6273748833333332</c:v>
                </c:pt>
                <c:pt idx="5506">
                  <c:v>1.6276526611111111</c:v>
                </c:pt>
                <c:pt idx="5507">
                  <c:v>1.6279304388888889</c:v>
                </c:pt>
                <c:pt idx="5508">
                  <c:v>1.6282082166666667</c:v>
                </c:pt>
                <c:pt idx="5509">
                  <c:v>1.6284859944444443</c:v>
                </c:pt>
                <c:pt idx="5510">
                  <c:v>1.6287637722222221</c:v>
                </c:pt>
                <c:pt idx="5511">
                  <c:v>1.6290415499999999</c:v>
                </c:pt>
                <c:pt idx="5512">
                  <c:v>1.6293193277777778</c:v>
                </c:pt>
                <c:pt idx="5513">
                  <c:v>1.6295971055555556</c:v>
                </c:pt>
                <c:pt idx="5514">
                  <c:v>1.6298748833333332</c:v>
                </c:pt>
                <c:pt idx="5515">
                  <c:v>1.630152661111111</c:v>
                </c:pt>
                <c:pt idx="5516">
                  <c:v>1.6304304388888888</c:v>
                </c:pt>
                <c:pt idx="5517">
                  <c:v>1.6307082166666667</c:v>
                </c:pt>
                <c:pt idx="5518">
                  <c:v>1.6309859944444445</c:v>
                </c:pt>
                <c:pt idx="5519">
                  <c:v>1.6312637722222223</c:v>
                </c:pt>
                <c:pt idx="5520">
                  <c:v>1.6315415499999999</c:v>
                </c:pt>
                <c:pt idx="5521">
                  <c:v>1.6318193277777777</c:v>
                </c:pt>
                <c:pt idx="5522">
                  <c:v>1.6320971055555555</c:v>
                </c:pt>
                <c:pt idx="5523">
                  <c:v>1.6323748833333334</c:v>
                </c:pt>
                <c:pt idx="5524">
                  <c:v>1.6326526611111112</c:v>
                </c:pt>
                <c:pt idx="5525">
                  <c:v>1.6329304388888888</c:v>
                </c:pt>
                <c:pt idx="5526">
                  <c:v>1.6332082166666666</c:v>
                </c:pt>
                <c:pt idx="5527">
                  <c:v>1.6334859944444444</c:v>
                </c:pt>
                <c:pt idx="5528">
                  <c:v>1.6337637722222222</c:v>
                </c:pt>
                <c:pt idx="5529">
                  <c:v>1.6340415500000001</c:v>
                </c:pt>
                <c:pt idx="5530">
                  <c:v>1.6343193277777777</c:v>
                </c:pt>
                <c:pt idx="5531">
                  <c:v>1.6345971055555555</c:v>
                </c:pt>
                <c:pt idx="5532">
                  <c:v>1.6348748833333333</c:v>
                </c:pt>
                <c:pt idx="5533">
                  <c:v>1.6351526611111111</c:v>
                </c:pt>
                <c:pt idx="5534">
                  <c:v>1.6354304388888889</c:v>
                </c:pt>
                <c:pt idx="5535">
                  <c:v>1.6357082166666665</c:v>
                </c:pt>
                <c:pt idx="5536">
                  <c:v>1.6359859944444444</c:v>
                </c:pt>
                <c:pt idx="5537">
                  <c:v>1.6362637722222222</c:v>
                </c:pt>
                <c:pt idx="5538">
                  <c:v>1.63654155</c:v>
                </c:pt>
                <c:pt idx="5539">
                  <c:v>1.6368193277777778</c:v>
                </c:pt>
                <c:pt idx="5540">
                  <c:v>1.6370971055555554</c:v>
                </c:pt>
                <c:pt idx="5541">
                  <c:v>1.6373748833333333</c:v>
                </c:pt>
                <c:pt idx="5542">
                  <c:v>1.6376526611111111</c:v>
                </c:pt>
                <c:pt idx="5543">
                  <c:v>1.6379304388888889</c:v>
                </c:pt>
                <c:pt idx="5544">
                  <c:v>1.6382082166666667</c:v>
                </c:pt>
                <c:pt idx="5545">
                  <c:v>1.6384859944444443</c:v>
                </c:pt>
                <c:pt idx="5546">
                  <c:v>1.6387637722222221</c:v>
                </c:pt>
                <c:pt idx="5547">
                  <c:v>1.63904155</c:v>
                </c:pt>
                <c:pt idx="5548">
                  <c:v>1.6393193277777778</c:v>
                </c:pt>
                <c:pt idx="5549">
                  <c:v>1.6395971055555556</c:v>
                </c:pt>
                <c:pt idx="5550">
                  <c:v>1.6398748833333332</c:v>
                </c:pt>
                <c:pt idx="5551">
                  <c:v>1.640152661111111</c:v>
                </c:pt>
                <c:pt idx="5552">
                  <c:v>1.6404304388888888</c:v>
                </c:pt>
                <c:pt idx="5553">
                  <c:v>1.6407082166666667</c:v>
                </c:pt>
                <c:pt idx="5554">
                  <c:v>1.6409859944444445</c:v>
                </c:pt>
                <c:pt idx="5555">
                  <c:v>1.6412637722222221</c:v>
                </c:pt>
                <c:pt idx="5556">
                  <c:v>1.6415415499999999</c:v>
                </c:pt>
                <c:pt idx="5557">
                  <c:v>1.6418193277777777</c:v>
                </c:pt>
                <c:pt idx="5558">
                  <c:v>1.6420971055555555</c:v>
                </c:pt>
                <c:pt idx="5559">
                  <c:v>1.6423748833333334</c:v>
                </c:pt>
                <c:pt idx="5560">
                  <c:v>1.642652661111111</c:v>
                </c:pt>
                <c:pt idx="5561">
                  <c:v>1.6429304388888888</c:v>
                </c:pt>
                <c:pt idx="5562">
                  <c:v>1.6432082166666666</c:v>
                </c:pt>
                <c:pt idx="5563">
                  <c:v>1.6434859944444444</c:v>
                </c:pt>
                <c:pt idx="5564">
                  <c:v>1.6437637722222223</c:v>
                </c:pt>
                <c:pt idx="5565">
                  <c:v>1.6440415500000001</c:v>
                </c:pt>
                <c:pt idx="5566">
                  <c:v>1.6443193277777777</c:v>
                </c:pt>
                <c:pt idx="5567">
                  <c:v>1.6445971055555555</c:v>
                </c:pt>
                <c:pt idx="5568">
                  <c:v>1.6448748833333333</c:v>
                </c:pt>
                <c:pt idx="5569">
                  <c:v>1.6451526611111111</c:v>
                </c:pt>
                <c:pt idx="5570">
                  <c:v>1.645430438888889</c:v>
                </c:pt>
                <c:pt idx="5571">
                  <c:v>1.6457082166666666</c:v>
                </c:pt>
                <c:pt idx="5572">
                  <c:v>1.6459859944444444</c:v>
                </c:pt>
                <c:pt idx="5573">
                  <c:v>1.6462637722222222</c:v>
                </c:pt>
                <c:pt idx="5574">
                  <c:v>1.64654155</c:v>
                </c:pt>
                <c:pt idx="5575">
                  <c:v>1.6468193277777778</c:v>
                </c:pt>
                <c:pt idx="5576">
                  <c:v>1.6470971055555554</c:v>
                </c:pt>
                <c:pt idx="5577">
                  <c:v>1.6473748833333333</c:v>
                </c:pt>
                <c:pt idx="5578">
                  <c:v>1.6476526611111111</c:v>
                </c:pt>
                <c:pt idx="5579">
                  <c:v>1.6479304388888889</c:v>
                </c:pt>
                <c:pt idx="5580">
                  <c:v>1.6482082166666667</c:v>
                </c:pt>
                <c:pt idx="5581">
                  <c:v>1.6484859944444443</c:v>
                </c:pt>
                <c:pt idx="5582">
                  <c:v>1.6487637722222221</c:v>
                </c:pt>
                <c:pt idx="5583">
                  <c:v>1.64904155</c:v>
                </c:pt>
                <c:pt idx="5584">
                  <c:v>1.6493193277777778</c:v>
                </c:pt>
                <c:pt idx="5585">
                  <c:v>1.6495971055555556</c:v>
                </c:pt>
                <c:pt idx="5586">
                  <c:v>1.6498748833333332</c:v>
                </c:pt>
                <c:pt idx="5587">
                  <c:v>1.650152661111111</c:v>
                </c:pt>
                <c:pt idx="5588">
                  <c:v>1.6504304388888889</c:v>
                </c:pt>
                <c:pt idx="5589">
                  <c:v>1.6507082166666667</c:v>
                </c:pt>
                <c:pt idx="5590">
                  <c:v>1.6509859944444445</c:v>
                </c:pt>
                <c:pt idx="5591">
                  <c:v>1.6512637722222221</c:v>
                </c:pt>
                <c:pt idx="5592">
                  <c:v>1.6515415499999999</c:v>
                </c:pt>
                <c:pt idx="5593">
                  <c:v>1.6518193277777777</c:v>
                </c:pt>
                <c:pt idx="5594">
                  <c:v>1.6520971055555556</c:v>
                </c:pt>
                <c:pt idx="5595">
                  <c:v>1.6523748833333334</c:v>
                </c:pt>
                <c:pt idx="5596">
                  <c:v>1.652652661111111</c:v>
                </c:pt>
                <c:pt idx="5597">
                  <c:v>1.6529304388888888</c:v>
                </c:pt>
                <c:pt idx="5598">
                  <c:v>1.6532082166666666</c:v>
                </c:pt>
                <c:pt idx="5599">
                  <c:v>1.6534859944444444</c:v>
                </c:pt>
                <c:pt idx="5600">
                  <c:v>1.6537637722222223</c:v>
                </c:pt>
                <c:pt idx="5601">
                  <c:v>1.6540415499999999</c:v>
                </c:pt>
                <c:pt idx="5602">
                  <c:v>1.6543193277777777</c:v>
                </c:pt>
                <c:pt idx="5603">
                  <c:v>1.6545971055555555</c:v>
                </c:pt>
                <c:pt idx="5604">
                  <c:v>1.6548748833333333</c:v>
                </c:pt>
                <c:pt idx="5605">
                  <c:v>1.6551526611111111</c:v>
                </c:pt>
                <c:pt idx="5606">
                  <c:v>1.6554304388888887</c:v>
                </c:pt>
                <c:pt idx="5607">
                  <c:v>1.6557082166666666</c:v>
                </c:pt>
                <c:pt idx="5608">
                  <c:v>1.6559859944444444</c:v>
                </c:pt>
                <c:pt idx="5609">
                  <c:v>1.6562637722222222</c:v>
                </c:pt>
                <c:pt idx="5610">
                  <c:v>1.65654155</c:v>
                </c:pt>
                <c:pt idx="5611">
                  <c:v>1.6568193277777779</c:v>
                </c:pt>
                <c:pt idx="5612">
                  <c:v>1.6570971055555554</c:v>
                </c:pt>
                <c:pt idx="5613">
                  <c:v>1.6573748833333333</c:v>
                </c:pt>
                <c:pt idx="5614">
                  <c:v>1.6576526611111111</c:v>
                </c:pt>
                <c:pt idx="5615">
                  <c:v>1.6579304388888889</c:v>
                </c:pt>
                <c:pt idx="5616">
                  <c:v>1.6582082166666667</c:v>
                </c:pt>
                <c:pt idx="5617">
                  <c:v>1.6584859944444443</c:v>
                </c:pt>
                <c:pt idx="5618">
                  <c:v>1.6587637722222222</c:v>
                </c:pt>
                <c:pt idx="5619">
                  <c:v>1.65904155</c:v>
                </c:pt>
                <c:pt idx="5620">
                  <c:v>1.6593193277777778</c:v>
                </c:pt>
                <c:pt idx="5621">
                  <c:v>1.6595971055555556</c:v>
                </c:pt>
                <c:pt idx="5622">
                  <c:v>1.6598748833333332</c:v>
                </c:pt>
                <c:pt idx="5623">
                  <c:v>1.660152661111111</c:v>
                </c:pt>
                <c:pt idx="5624">
                  <c:v>1.6604304388888889</c:v>
                </c:pt>
                <c:pt idx="5625">
                  <c:v>1.6607082166666667</c:v>
                </c:pt>
                <c:pt idx="5626">
                  <c:v>1.6609859944444445</c:v>
                </c:pt>
                <c:pt idx="5627">
                  <c:v>1.6612637722222221</c:v>
                </c:pt>
                <c:pt idx="5628">
                  <c:v>1.6615415499999999</c:v>
                </c:pt>
                <c:pt idx="5629">
                  <c:v>1.6618193277777777</c:v>
                </c:pt>
                <c:pt idx="5630">
                  <c:v>1.6620971055555556</c:v>
                </c:pt>
                <c:pt idx="5631">
                  <c:v>1.6623748833333334</c:v>
                </c:pt>
                <c:pt idx="5632">
                  <c:v>1.662652661111111</c:v>
                </c:pt>
                <c:pt idx="5633">
                  <c:v>1.6629304388888888</c:v>
                </c:pt>
                <c:pt idx="5634">
                  <c:v>1.6632082166666666</c:v>
                </c:pt>
                <c:pt idx="5635">
                  <c:v>1.6634859944444444</c:v>
                </c:pt>
                <c:pt idx="5636">
                  <c:v>1.6637637722222223</c:v>
                </c:pt>
                <c:pt idx="5637">
                  <c:v>1.6640415499999999</c:v>
                </c:pt>
                <c:pt idx="5638">
                  <c:v>1.6643193277777777</c:v>
                </c:pt>
                <c:pt idx="5639">
                  <c:v>1.6645971055555555</c:v>
                </c:pt>
                <c:pt idx="5640">
                  <c:v>1.6648748833333333</c:v>
                </c:pt>
                <c:pt idx="5641">
                  <c:v>1.6651526611111112</c:v>
                </c:pt>
                <c:pt idx="5642">
                  <c:v>1.6654304388888888</c:v>
                </c:pt>
                <c:pt idx="5643">
                  <c:v>1.6657082166666666</c:v>
                </c:pt>
                <c:pt idx="5644">
                  <c:v>1.6659859944444444</c:v>
                </c:pt>
                <c:pt idx="5645">
                  <c:v>1.6662637722222222</c:v>
                </c:pt>
                <c:pt idx="5646">
                  <c:v>1.66654155</c:v>
                </c:pt>
                <c:pt idx="5647">
                  <c:v>1.6668193277777776</c:v>
                </c:pt>
                <c:pt idx="5648">
                  <c:v>1.6670971055555555</c:v>
                </c:pt>
                <c:pt idx="5649">
                  <c:v>1.6673748833333333</c:v>
                </c:pt>
                <c:pt idx="5650">
                  <c:v>1.6676526611111111</c:v>
                </c:pt>
                <c:pt idx="5651">
                  <c:v>1.6679304388888889</c:v>
                </c:pt>
                <c:pt idx="5652">
                  <c:v>1.6682082166666667</c:v>
                </c:pt>
                <c:pt idx="5653">
                  <c:v>1.6684859944444443</c:v>
                </c:pt>
                <c:pt idx="5654">
                  <c:v>1.6687637722222222</c:v>
                </c:pt>
                <c:pt idx="5655">
                  <c:v>1.66904155</c:v>
                </c:pt>
                <c:pt idx="5656">
                  <c:v>1.6693193277777778</c:v>
                </c:pt>
                <c:pt idx="5657">
                  <c:v>1.6695971055555556</c:v>
                </c:pt>
                <c:pt idx="5658">
                  <c:v>1.6698748833333332</c:v>
                </c:pt>
                <c:pt idx="5659">
                  <c:v>1.670152661111111</c:v>
                </c:pt>
                <c:pt idx="5660">
                  <c:v>1.6704304388888889</c:v>
                </c:pt>
                <c:pt idx="5661">
                  <c:v>1.6707082166666667</c:v>
                </c:pt>
                <c:pt idx="5662">
                  <c:v>1.6709859944444445</c:v>
                </c:pt>
                <c:pt idx="5663">
                  <c:v>1.6712637722222221</c:v>
                </c:pt>
                <c:pt idx="5664">
                  <c:v>1.6715415499999999</c:v>
                </c:pt>
                <c:pt idx="5665">
                  <c:v>1.6718193277777778</c:v>
                </c:pt>
                <c:pt idx="5666">
                  <c:v>1.6720971055555556</c:v>
                </c:pt>
                <c:pt idx="5667">
                  <c:v>1.6723748833333334</c:v>
                </c:pt>
                <c:pt idx="5668">
                  <c:v>1.672652661111111</c:v>
                </c:pt>
                <c:pt idx="5669">
                  <c:v>1.6729304388888888</c:v>
                </c:pt>
                <c:pt idx="5670">
                  <c:v>1.6732082166666666</c:v>
                </c:pt>
                <c:pt idx="5671">
                  <c:v>1.6734859944444445</c:v>
                </c:pt>
                <c:pt idx="5672">
                  <c:v>1.6737637722222223</c:v>
                </c:pt>
                <c:pt idx="5673">
                  <c:v>1.6740415499999999</c:v>
                </c:pt>
                <c:pt idx="5674">
                  <c:v>1.6743193277777777</c:v>
                </c:pt>
                <c:pt idx="5675">
                  <c:v>1.6745971055555555</c:v>
                </c:pt>
                <c:pt idx="5676">
                  <c:v>1.6748748833333333</c:v>
                </c:pt>
                <c:pt idx="5677">
                  <c:v>1.6751526611111112</c:v>
                </c:pt>
                <c:pt idx="5678">
                  <c:v>1.6754304388888888</c:v>
                </c:pt>
                <c:pt idx="5679">
                  <c:v>1.6757082166666666</c:v>
                </c:pt>
                <c:pt idx="5680">
                  <c:v>1.6759859944444444</c:v>
                </c:pt>
                <c:pt idx="5681">
                  <c:v>1.6762637722222222</c:v>
                </c:pt>
                <c:pt idx="5682">
                  <c:v>1.67654155</c:v>
                </c:pt>
                <c:pt idx="5683">
                  <c:v>1.6768193277777776</c:v>
                </c:pt>
                <c:pt idx="5684">
                  <c:v>1.6770971055555555</c:v>
                </c:pt>
                <c:pt idx="5685">
                  <c:v>1.6773748833333333</c:v>
                </c:pt>
                <c:pt idx="5686">
                  <c:v>1.6776526611111111</c:v>
                </c:pt>
                <c:pt idx="5687">
                  <c:v>1.6779304388888889</c:v>
                </c:pt>
                <c:pt idx="5688">
                  <c:v>1.6782082166666665</c:v>
                </c:pt>
                <c:pt idx="5689">
                  <c:v>1.6784859944444444</c:v>
                </c:pt>
                <c:pt idx="5690">
                  <c:v>1.6787637722222222</c:v>
                </c:pt>
                <c:pt idx="5691">
                  <c:v>1.67904155</c:v>
                </c:pt>
                <c:pt idx="5692">
                  <c:v>1.6793193277777778</c:v>
                </c:pt>
                <c:pt idx="5693">
                  <c:v>1.6795971055555554</c:v>
                </c:pt>
                <c:pt idx="5694">
                  <c:v>1.6798748833333332</c:v>
                </c:pt>
                <c:pt idx="5695">
                  <c:v>1.6801526611111111</c:v>
                </c:pt>
                <c:pt idx="5696">
                  <c:v>1.6804304388888889</c:v>
                </c:pt>
                <c:pt idx="5697">
                  <c:v>1.6807082166666667</c:v>
                </c:pt>
                <c:pt idx="5698">
                  <c:v>1.6809859944444445</c:v>
                </c:pt>
                <c:pt idx="5699">
                  <c:v>1.6812637722222221</c:v>
                </c:pt>
                <c:pt idx="5700">
                  <c:v>1.6815415499999999</c:v>
                </c:pt>
                <c:pt idx="5701">
                  <c:v>1.6818193277777778</c:v>
                </c:pt>
                <c:pt idx="5702">
                  <c:v>1.6820971055555556</c:v>
                </c:pt>
                <c:pt idx="5703">
                  <c:v>1.6823748833333334</c:v>
                </c:pt>
                <c:pt idx="5704">
                  <c:v>1.682652661111111</c:v>
                </c:pt>
                <c:pt idx="5705">
                  <c:v>1.6829304388888888</c:v>
                </c:pt>
                <c:pt idx="5706">
                  <c:v>1.6832082166666666</c:v>
                </c:pt>
                <c:pt idx="5707">
                  <c:v>1.6834859944444445</c:v>
                </c:pt>
                <c:pt idx="5708">
                  <c:v>1.6837637722222223</c:v>
                </c:pt>
                <c:pt idx="5709">
                  <c:v>1.6840415499999999</c:v>
                </c:pt>
                <c:pt idx="5710">
                  <c:v>1.6843193277777777</c:v>
                </c:pt>
                <c:pt idx="5711">
                  <c:v>1.6845971055555555</c:v>
                </c:pt>
                <c:pt idx="5712">
                  <c:v>1.6848748833333334</c:v>
                </c:pt>
                <c:pt idx="5713">
                  <c:v>1.6851526611111112</c:v>
                </c:pt>
                <c:pt idx="5714">
                  <c:v>1.6854304388888888</c:v>
                </c:pt>
                <c:pt idx="5715">
                  <c:v>1.6857082166666666</c:v>
                </c:pt>
                <c:pt idx="5716">
                  <c:v>1.6859859944444444</c:v>
                </c:pt>
                <c:pt idx="5717">
                  <c:v>1.6862637722222222</c:v>
                </c:pt>
                <c:pt idx="5718">
                  <c:v>1.6865415500000001</c:v>
                </c:pt>
                <c:pt idx="5719">
                  <c:v>1.6868193277777777</c:v>
                </c:pt>
                <c:pt idx="5720">
                  <c:v>1.6870971055555555</c:v>
                </c:pt>
                <c:pt idx="5721">
                  <c:v>1.6873748833333333</c:v>
                </c:pt>
                <c:pt idx="5722">
                  <c:v>1.6876526611111111</c:v>
                </c:pt>
                <c:pt idx="5723">
                  <c:v>1.6879304388888889</c:v>
                </c:pt>
                <c:pt idx="5724">
                  <c:v>1.6882082166666665</c:v>
                </c:pt>
                <c:pt idx="5725">
                  <c:v>1.6884859944444444</c:v>
                </c:pt>
                <c:pt idx="5726">
                  <c:v>1.6887637722222222</c:v>
                </c:pt>
                <c:pt idx="5727">
                  <c:v>1.68904155</c:v>
                </c:pt>
                <c:pt idx="5728">
                  <c:v>1.6893193277777778</c:v>
                </c:pt>
                <c:pt idx="5729">
                  <c:v>1.6895971055555554</c:v>
                </c:pt>
                <c:pt idx="5730">
                  <c:v>1.6898748833333332</c:v>
                </c:pt>
                <c:pt idx="5731">
                  <c:v>1.6901526611111111</c:v>
                </c:pt>
                <c:pt idx="5732">
                  <c:v>1.6904304388888889</c:v>
                </c:pt>
                <c:pt idx="5733">
                  <c:v>1.6907082166666667</c:v>
                </c:pt>
                <c:pt idx="5734">
                  <c:v>1.6909859944444443</c:v>
                </c:pt>
                <c:pt idx="5735">
                  <c:v>1.6912637722222221</c:v>
                </c:pt>
                <c:pt idx="5736">
                  <c:v>1.6915415499999999</c:v>
                </c:pt>
                <c:pt idx="5737">
                  <c:v>1.6918193277777778</c:v>
                </c:pt>
                <c:pt idx="5738">
                  <c:v>1.6920971055555556</c:v>
                </c:pt>
                <c:pt idx="5739">
                  <c:v>1.6923748833333332</c:v>
                </c:pt>
                <c:pt idx="5740">
                  <c:v>1.692652661111111</c:v>
                </c:pt>
                <c:pt idx="5741">
                  <c:v>1.6929304388888888</c:v>
                </c:pt>
                <c:pt idx="5742">
                  <c:v>1.6932082166666667</c:v>
                </c:pt>
                <c:pt idx="5743">
                  <c:v>1.6934859944444445</c:v>
                </c:pt>
                <c:pt idx="5744">
                  <c:v>1.6937637722222223</c:v>
                </c:pt>
                <c:pt idx="5745">
                  <c:v>1.6940415499999999</c:v>
                </c:pt>
                <c:pt idx="5746">
                  <c:v>1.6943193277777777</c:v>
                </c:pt>
                <c:pt idx="5747">
                  <c:v>1.6945971055555555</c:v>
                </c:pt>
                <c:pt idx="5748">
                  <c:v>1.6948748833333334</c:v>
                </c:pt>
                <c:pt idx="5749">
                  <c:v>1.6951526611111112</c:v>
                </c:pt>
                <c:pt idx="5750">
                  <c:v>1.6954304388888888</c:v>
                </c:pt>
                <c:pt idx="5751">
                  <c:v>1.6957082166666666</c:v>
                </c:pt>
                <c:pt idx="5752">
                  <c:v>1.6959859944444444</c:v>
                </c:pt>
                <c:pt idx="5753">
                  <c:v>1.6962637722222222</c:v>
                </c:pt>
                <c:pt idx="5754">
                  <c:v>1.6965415500000001</c:v>
                </c:pt>
                <c:pt idx="5755">
                  <c:v>1.6968193277777777</c:v>
                </c:pt>
                <c:pt idx="5756">
                  <c:v>1.6970971055555555</c:v>
                </c:pt>
                <c:pt idx="5757">
                  <c:v>1.6973748833333333</c:v>
                </c:pt>
                <c:pt idx="5758">
                  <c:v>1.6976526611111111</c:v>
                </c:pt>
                <c:pt idx="5759">
                  <c:v>1.6979304388888889</c:v>
                </c:pt>
                <c:pt idx="5760">
                  <c:v>1.6982082166666665</c:v>
                </c:pt>
                <c:pt idx="5761">
                  <c:v>1.6984859944444444</c:v>
                </c:pt>
                <c:pt idx="5762">
                  <c:v>1.6987637722222222</c:v>
                </c:pt>
                <c:pt idx="5763">
                  <c:v>1.69904155</c:v>
                </c:pt>
                <c:pt idx="5764">
                  <c:v>1.6993193277777778</c:v>
                </c:pt>
                <c:pt idx="5765">
                  <c:v>1.6995971055555554</c:v>
                </c:pt>
                <c:pt idx="5766">
                  <c:v>1.6998748833333333</c:v>
                </c:pt>
                <c:pt idx="5767">
                  <c:v>1.7001526611111111</c:v>
                </c:pt>
                <c:pt idx="5768">
                  <c:v>1.7004304388888889</c:v>
                </c:pt>
                <c:pt idx="5769">
                  <c:v>1.7007082166666667</c:v>
                </c:pt>
                <c:pt idx="5770">
                  <c:v>1.7009859944444443</c:v>
                </c:pt>
                <c:pt idx="5771">
                  <c:v>1.7012637722222221</c:v>
                </c:pt>
                <c:pt idx="5772">
                  <c:v>1.70154155</c:v>
                </c:pt>
                <c:pt idx="5773">
                  <c:v>1.7018193277777778</c:v>
                </c:pt>
                <c:pt idx="5774">
                  <c:v>1.7020971055555556</c:v>
                </c:pt>
                <c:pt idx="5775">
                  <c:v>1.7023748833333332</c:v>
                </c:pt>
                <c:pt idx="5776">
                  <c:v>1.702652661111111</c:v>
                </c:pt>
                <c:pt idx="5777">
                  <c:v>1.7029304388888888</c:v>
                </c:pt>
                <c:pt idx="5778">
                  <c:v>1.7032082166666667</c:v>
                </c:pt>
                <c:pt idx="5779">
                  <c:v>1.7034859944444445</c:v>
                </c:pt>
                <c:pt idx="5780">
                  <c:v>1.7037637722222221</c:v>
                </c:pt>
                <c:pt idx="5781">
                  <c:v>1.7040415499999999</c:v>
                </c:pt>
                <c:pt idx="5782">
                  <c:v>1.7043193277777777</c:v>
                </c:pt>
                <c:pt idx="5783">
                  <c:v>1.7045971055555555</c:v>
                </c:pt>
                <c:pt idx="5784">
                  <c:v>1.7048748833333334</c:v>
                </c:pt>
                <c:pt idx="5785">
                  <c:v>1.705152661111111</c:v>
                </c:pt>
                <c:pt idx="5786">
                  <c:v>1.7054304388888888</c:v>
                </c:pt>
                <c:pt idx="5787">
                  <c:v>1.7057082166666666</c:v>
                </c:pt>
                <c:pt idx="5788">
                  <c:v>1.7059859944444444</c:v>
                </c:pt>
                <c:pt idx="5789">
                  <c:v>1.7062637722222223</c:v>
                </c:pt>
                <c:pt idx="5790">
                  <c:v>1.7065415500000001</c:v>
                </c:pt>
                <c:pt idx="5791">
                  <c:v>1.7068193277777777</c:v>
                </c:pt>
                <c:pt idx="5792">
                  <c:v>1.7070971055555555</c:v>
                </c:pt>
                <c:pt idx="5793">
                  <c:v>1.7073748833333333</c:v>
                </c:pt>
                <c:pt idx="5794">
                  <c:v>1.7076526611111111</c:v>
                </c:pt>
                <c:pt idx="5795">
                  <c:v>1.707930438888889</c:v>
                </c:pt>
                <c:pt idx="5796">
                  <c:v>1.7082082166666666</c:v>
                </c:pt>
                <c:pt idx="5797">
                  <c:v>1.7084859944444444</c:v>
                </c:pt>
                <c:pt idx="5798">
                  <c:v>1.7087637722222222</c:v>
                </c:pt>
                <c:pt idx="5799">
                  <c:v>1.70904155</c:v>
                </c:pt>
                <c:pt idx="5800">
                  <c:v>1.7093193277777778</c:v>
                </c:pt>
                <c:pt idx="5801">
                  <c:v>1.7095971055555554</c:v>
                </c:pt>
                <c:pt idx="5802">
                  <c:v>1.7098748833333333</c:v>
                </c:pt>
                <c:pt idx="5803">
                  <c:v>1.7101526611111111</c:v>
                </c:pt>
                <c:pt idx="5804">
                  <c:v>1.7104304388888889</c:v>
                </c:pt>
                <c:pt idx="5805">
                  <c:v>1.7107082166666667</c:v>
                </c:pt>
                <c:pt idx="5806">
                  <c:v>1.7109859944444443</c:v>
                </c:pt>
                <c:pt idx="5807">
                  <c:v>1.7112637722222221</c:v>
                </c:pt>
                <c:pt idx="5808">
                  <c:v>1.71154155</c:v>
                </c:pt>
                <c:pt idx="5809">
                  <c:v>1.7118193277777778</c:v>
                </c:pt>
                <c:pt idx="5810">
                  <c:v>1.7120971055555556</c:v>
                </c:pt>
                <c:pt idx="5811">
                  <c:v>1.7123748833333332</c:v>
                </c:pt>
                <c:pt idx="5812">
                  <c:v>1.712652661111111</c:v>
                </c:pt>
                <c:pt idx="5813">
                  <c:v>1.7129304388888889</c:v>
                </c:pt>
                <c:pt idx="5814">
                  <c:v>1.7132082166666667</c:v>
                </c:pt>
                <c:pt idx="5815">
                  <c:v>1.7134859944444445</c:v>
                </c:pt>
                <c:pt idx="5816">
                  <c:v>1.7137637722222221</c:v>
                </c:pt>
                <c:pt idx="5817">
                  <c:v>1.7140415499999999</c:v>
                </c:pt>
                <c:pt idx="5818">
                  <c:v>1.7143193277777777</c:v>
                </c:pt>
                <c:pt idx="5819">
                  <c:v>1.7145971055555556</c:v>
                </c:pt>
                <c:pt idx="5820">
                  <c:v>1.7148748833333334</c:v>
                </c:pt>
                <c:pt idx="5821">
                  <c:v>1.715152661111111</c:v>
                </c:pt>
                <c:pt idx="5822">
                  <c:v>1.7154304388888888</c:v>
                </c:pt>
                <c:pt idx="5823">
                  <c:v>1.7157082166666666</c:v>
                </c:pt>
                <c:pt idx="5824">
                  <c:v>1.7159859944444444</c:v>
                </c:pt>
                <c:pt idx="5825">
                  <c:v>1.7162637722222223</c:v>
                </c:pt>
                <c:pt idx="5826">
                  <c:v>1.7165415499999999</c:v>
                </c:pt>
                <c:pt idx="5827">
                  <c:v>1.7168193277777777</c:v>
                </c:pt>
                <c:pt idx="5828">
                  <c:v>1.7170971055555555</c:v>
                </c:pt>
                <c:pt idx="5829">
                  <c:v>1.7173748833333333</c:v>
                </c:pt>
                <c:pt idx="5830">
                  <c:v>1.7176526611111111</c:v>
                </c:pt>
                <c:pt idx="5831">
                  <c:v>1.7179304388888887</c:v>
                </c:pt>
                <c:pt idx="5832">
                  <c:v>1.7182082166666666</c:v>
                </c:pt>
                <c:pt idx="5833">
                  <c:v>1.7184859944444444</c:v>
                </c:pt>
                <c:pt idx="5834">
                  <c:v>1.7187637722222222</c:v>
                </c:pt>
                <c:pt idx="5835">
                  <c:v>1.71904155</c:v>
                </c:pt>
                <c:pt idx="5836">
                  <c:v>1.7193193277777779</c:v>
                </c:pt>
                <c:pt idx="5837">
                  <c:v>1.7195971055555554</c:v>
                </c:pt>
                <c:pt idx="5838">
                  <c:v>1.7198748833333333</c:v>
                </c:pt>
                <c:pt idx="5839">
                  <c:v>1.7201526611111111</c:v>
                </c:pt>
                <c:pt idx="5840">
                  <c:v>1.7204304388888889</c:v>
                </c:pt>
                <c:pt idx="5841">
                  <c:v>1.7207082166666667</c:v>
                </c:pt>
                <c:pt idx="5842">
                  <c:v>1.7209859944444443</c:v>
                </c:pt>
                <c:pt idx="5843">
                  <c:v>1.7212637722222222</c:v>
                </c:pt>
                <c:pt idx="5844">
                  <c:v>1.72154155</c:v>
                </c:pt>
                <c:pt idx="5845">
                  <c:v>1.7218193277777778</c:v>
                </c:pt>
                <c:pt idx="5846">
                  <c:v>1.7220971055555556</c:v>
                </c:pt>
                <c:pt idx="5847">
                  <c:v>1.7223748833333332</c:v>
                </c:pt>
                <c:pt idx="5848">
                  <c:v>1.722652661111111</c:v>
                </c:pt>
                <c:pt idx="5849">
                  <c:v>1.7229304388888889</c:v>
                </c:pt>
                <c:pt idx="5850">
                  <c:v>1.7232082166666667</c:v>
                </c:pt>
                <c:pt idx="5851">
                  <c:v>1.7234859944444445</c:v>
                </c:pt>
                <c:pt idx="5852">
                  <c:v>1.7237637722222221</c:v>
                </c:pt>
                <c:pt idx="5853">
                  <c:v>1.7240415499999999</c:v>
                </c:pt>
                <c:pt idx="5854">
                  <c:v>1.7243193277777777</c:v>
                </c:pt>
                <c:pt idx="5855">
                  <c:v>1.7245971055555556</c:v>
                </c:pt>
                <c:pt idx="5856">
                  <c:v>1.7248748833333334</c:v>
                </c:pt>
                <c:pt idx="5857">
                  <c:v>1.725152661111111</c:v>
                </c:pt>
                <c:pt idx="5858">
                  <c:v>1.7254304388888888</c:v>
                </c:pt>
                <c:pt idx="5859">
                  <c:v>1.7257082166666666</c:v>
                </c:pt>
                <c:pt idx="5860">
                  <c:v>1.7259859944444444</c:v>
                </c:pt>
                <c:pt idx="5861">
                  <c:v>1.7262637722222223</c:v>
                </c:pt>
                <c:pt idx="5862">
                  <c:v>1.7265415499999999</c:v>
                </c:pt>
                <c:pt idx="5863">
                  <c:v>1.7268193277777777</c:v>
                </c:pt>
                <c:pt idx="5864">
                  <c:v>1.7270971055555555</c:v>
                </c:pt>
                <c:pt idx="5865">
                  <c:v>1.7273748833333333</c:v>
                </c:pt>
                <c:pt idx="5866">
                  <c:v>1.7276526611111112</c:v>
                </c:pt>
                <c:pt idx="5867">
                  <c:v>1.7279304388888888</c:v>
                </c:pt>
                <c:pt idx="5868">
                  <c:v>1.7282082166666666</c:v>
                </c:pt>
                <c:pt idx="5869">
                  <c:v>1.7284859944444444</c:v>
                </c:pt>
                <c:pt idx="5870">
                  <c:v>1.7287637722222222</c:v>
                </c:pt>
                <c:pt idx="5871">
                  <c:v>1.72904155</c:v>
                </c:pt>
                <c:pt idx="5872">
                  <c:v>1.7293193277777776</c:v>
                </c:pt>
                <c:pt idx="5873">
                  <c:v>1.7295971055555555</c:v>
                </c:pt>
                <c:pt idx="5874">
                  <c:v>1.7298748833333333</c:v>
                </c:pt>
                <c:pt idx="5875">
                  <c:v>1.7301526611111111</c:v>
                </c:pt>
                <c:pt idx="5876">
                  <c:v>1.7304304388888889</c:v>
                </c:pt>
                <c:pt idx="5877">
                  <c:v>1.7307082166666667</c:v>
                </c:pt>
                <c:pt idx="5878">
                  <c:v>1.7309859944444443</c:v>
                </c:pt>
                <c:pt idx="5879">
                  <c:v>1.7312637722222222</c:v>
                </c:pt>
                <c:pt idx="5880">
                  <c:v>1.73154155</c:v>
                </c:pt>
                <c:pt idx="5881">
                  <c:v>1.7318193277777778</c:v>
                </c:pt>
                <c:pt idx="5882">
                  <c:v>1.7320971055555556</c:v>
                </c:pt>
                <c:pt idx="5883">
                  <c:v>1.7323748833333332</c:v>
                </c:pt>
                <c:pt idx="5884">
                  <c:v>1.732652661111111</c:v>
                </c:pt>
                <c:pt idx="5885">
                  <c:v>1.7329304388888889</c:v>
                </c:pt>
                <c:pt idx="5886">
                  <c:v>1.7332082166666667</c:v>
                </c:pt>
                <c:pt idx="5887">
                  <c:v>1.7334859944444445</c:v>
                </c:pt>
                <c:pt idx="5888">
                  <c:v>1.7337637722222221</c:v>
                </c:pt>
                <c:pt idx="5889">
                  <c:v>1.7340415499999999</c:v>
                </c:pt>
                <c:pt idx="5890">
                  <c:v>1.7343193277777778</c:v>
                </c:pt>
                <c:pt idx="5891">
                  <c:v>1.7345971055555556</c:v>
                </c:pt>
                <c:pt idx="5892">
                  <c:v>1.7348748833333334</c:v>
                </c:pt>
                <c:pt idx="5893">
                  <c:v>1.735152661111111</c:v>
                </c:pt>
                <c:pt idx="5894">
                  <c:v>1.7354304388888888</c:v>
                </c:pt>
                <c:pt idx="5895">
                  <c:v>1.7357082166666666</c:v>
                </c:pt>
                <c:pt idx="5896">
                  <c:v>1.7359859944444445</c:v>
                </c:pt>
                <c:pt idx="5897">
                  <c:v>1.7362637722222223</c:v>
                </c:pt>
                <c:pt idx="5898">
                  <c:v>1.7365415499999999</c:v>
                </c:pt>
                <c:pt idx="5899">
                  <c:v>1.7368193277777777</c:v>
                </c:pt>
                <c:pt idx="5900">
                  <c:v>1.7370971055555555</c:v>
                </c:pt>
                <c:pt idx="5901">
                  <c:v>1.7373748833333333</c:v>
                </c:pt>
                <c:pt idx="5902">
                  <c:v>1.7376526611111112</c:v>
                </c:pt>
                <c:pt idx="5903">
                  <c:v>1.7379304388888888</c:v>
                </c:pt>
                <c:pt idx="5904">
                  <c:v>1.7382082166666666</c:v>
                </c:pt>
                <c:pt idx="5905">
                  <c:v>1.7384859944444444</c:v>
                </c:pt>
                <c:pt idx="5906">
                  <c:v>1.7387637722222222</c:v>
                </c:pt>
                <c:pt idx="5907">
                  <c:v>1.73904155</c:v>
                </c:pt>
                <c:pt idx="5908">
                  <c:v>1.7393193277777776</c:v>
                </c:pt>
                <c:pt idx="5909">
                  <c:v>1.7395971055555555</c:v>
                </c:pt>
                <c:pt idx="5910">
                  <c:v>1.7398748833333333</c:v>
                </c:pt>
                <c:pt idx="5911">
                  <c:v>1.7401526611111111</c:v>
                </c:pt>
                <c:pt idx="5912">
                  <c:v>1.7404304388888889</c:v>
                </c:pt>
                <c:pt idx="5913">
                  <c:v>1.7407082166666665</c:v>
                </c:pt>
                <c:pt idx="5914">
                  <c:v>1.7409859944444444</c:v>
                </c:pt>
                <c:pt idx="5915">
                  <c:v>1.7412637722222222</c:v>
                </c:pt>
                <c:pt idx="5916">
                  <c:v>1.74154155</c:v>
                </c:pt>
                <c:pt idx="5917">
                  <c:v>1.7418193277777778</c:v>
                </c:pt>
                <c:pt idx="5918">
                  <c:v>1.7420971055555554</c:v>
                </c:pt>
                <c:pt idx="5919">
                  <c:v>1.7423748833333332</c:v>
                </c:pt>
                <c:pt idx="5920">
                  <c:v>1.7426526611111111</c:v>
                </c:pt>
                <c:pt idx="5921">
                  <c:v>1.7429304388888889</c:v>
                </c:pt>
                <c:pt idx="5922">
                  <c:v>1.7432082166666667</c:v>
                </c:pt>
                <c:pt idx="5923">
                  <c:v>1.7434859944444445</c:v>
                </c:pt>
                <c:pt idx="5924">
                  <c:v>1.7437637722222221</c:v>
                </c:pt>
                <c:pt idx="5925">
                  <c:v>1.7440415499999999</c:v>
                </c:pt>
                <c:pt idx="5926">
                  <c:v>1.7443193277777778</c:v>
                </c:pt>
                <c:pt idx="5927">
                  <c:v>1.7445971055555556</c:v>
                </c:pt>
                <c:pt idx="5928">
                  <c:v>1.7448748833333334</c:v>
                </c:pt>
                <c:pt idx="5929">
                  <c:v>1.745152661111111</c:v>
                </c:pt>
                <c:pt idx="5930">
                  <c:v>1.7454304388888888</c:v>
                </c:pt>
                <c:pt idx="5931">
                  <c:v>1.7457082166666666</c:v>
                </c:pt>
                <c:pt idx="5932">
                  <c:v>1.7459859944444445</c:v>
                </c:pt>
                <c:pt idx="5933">
                  <c:v>1.7462637722222223</c:v>
                </c:pt>
                <c:pt idx="5934">
                  <c:v>1.7465415499999999</c:v>
                </c:pt>
                <c:pt idx="5935">
                  <c:v>1.7468193277777777</c:v>
                </c:pt>
                <c:pt idx="5936">
                  <c:v>1.7470971055555555</c:v>
                </c:pt>
                <c:pt idx="5937">
                  <c:v>1.7473748833333334</c:v>
                </c:pt>
                <c:pt idx="5938">
                  <c:v>1.7476526611111112</c:v>
                </c:pt>
                <c:pt idx="5939">
                  <c:v>1.7479304388888888</c:v>
                </c:pt>
                <c:pt idx="5940">
                  <c:v>1.7482082166666666</c:v>
                </c:pt>
                <c:pt idx="5941">
                  <c:v>1.7484859944444444</c:v>
                </c:pt>
                <c:pt idx="5942">
                  <c:v>1.7487637722222222</c:v>
                </c:pt>
                <c:pt idx="5943">
                  <c:v>1.7490415500000001</c:v>
                </c:pt>
                <c:pt idx="5944">
                  <c:v>1.7493193277777777</c:v>
                </c:pt>
                <c:pt idx="5945">
                  <c:v>1.7495971055555555</c:v>
                </c:pt>
                <c:pt idx="5946">
                  <c:v>1.7498748833333333</c:v>
                </c:pt>
                <c:pt idx="5947">
                  <c:v>1.7501526611111111</c:v>
                </c:pt>
                <c:pt idx="5948">
                  <c:v>1.7504304388888889</c:v>
                </c:pt>
                <c:pt idx="5949">
                  <c:v>1.7507082166666665</c:v>
                </c:pt>
                <c:pt idx="5950">
                  <c:v>1.7509859944444444</c:v>
                </c:pt>
                <c:pt idx="5951">
                  <c:v>1.7512637722222222</c:v>
                </c:pt>
                <c:pt idx="5952">
                  <c:v>1.75154155</c:v>
                </c:pt>
                <c:pt idx="5953">
                  <c:v>1.7518193277777778</c:v>
                </c:pt>
                <c:pt idx="5954">
                  <c:v>1.7520971055555554</c:v>
                </c:pt>
                <c:pt idx="5955">
                  <c:v>1.7523748833333332</c:v>
                </c:pt>
                <c:pt idx="5956">
                  <c:v>1.7526526611111111</c:v>
                </c:pt>
                <c:pt idx="5957">
                  <c:v>1.7529304388888889</c:v>
                </c:pt>
                <c:pt idx="5958">
                  <c:v>1.7532082166666667</c:v>
                </c:pt>
                <c:pt idx="5959">
                  <c:v>1.7534859944444443</c:v>
                </c:pt>
                <c:pt idx="5960">
                  <c:v>1.7537637722222221</c:v>
                </c:pt>
                <c:pt idx="5961">
                  <c:v>1.7540415499999999</c:v>
                </c:pt>
                <c:pt idx="5962">
                  <c:v>1.7543193277777778</c:v>
                </c:pt>
                <c:pt idx="5963">
                  <c:v>1.7545971055555556</c:v>
                </c:pt>
                <c:pt idx="5964">
                  <c:v>1.7548748833333332</c:v>
                </c:pt>
                <c:pt idx="5965">
                  <c:v>1.755152661111111</c:v>
                </c:pt>
                <c:pt idx="5966">
                  <c:v>1.7554304388888888</c:v>
                </c:pt>
                <c:pt idx="5967">
                  <c:v>1.7557082166666667</c:v>
                </c:pt>
                <c:pt idx="5968">
                  <c:v>1.7559859944444445</c:v>
                </c:pt>
                <c:pt idx="5969">
                  <c:v>1.7562637722222223</c:v>
                </c:pt>
                <c:pt idx="5970">
                  <c:v>1.7565415499999999</c:v>
                </c:pt>
                <c:pt idx="5971">
                  <c:v>1.7568193277777777</c:v>
                </c:pt>
                <c:pt idx="5972">
                  <c:v>1.7570971055555555</c:v>
                </c:pt>
                <c:pt idx="5973">
                  <c:v>1.7573748833333334</c:v>
                </c:pt>
                <c:pt idx="5974">
                  <c:v>1.7576526611111112</c:v>
                </c:pt>
                <c:pt idx="5975">
                  <c:v>1.7579304388888888</c:v>
                </c:pt>
                <c:pt idx="5976">
                  <c:v>1.7582082166666666</c:v>
                </c:pt>
                <c:pt idx="5977">
                  <c:v>1.7584859944444444</c:v>
                </c:pt>
                <c:pt idx="5978">
                  <c:v>1.7587637722222222</c:v>
                </c:pt>
                <c:pt idx="5979">
                  <c:v>1.7590415500000001</c:v>
                </c:pt>
                <c:pt idx="5980">
                  <c:v>1.7593193277777777</c:v>
                </c:pt>
                <c:pt idx="5981">
                  <c:v>1.7595971055555555</c:v>
                </c:pt>
                <c:pt idx="5982">
                  <c:v>1.7598748833333333</c:v>
                </c:pt>
                <c:pt idx="5983">
                  <c:v>1.7601526611111111</c:v>
                </c:pt>
                <c:pt idx="5984">
                  <c:v>1.7604304388888889</c:v>
                </c:pt>
                <c:pt idx="5985">
                  <c:v>1.7607082166666665</c:v>
                </c:pt>
                <c:pt idx="5986">
                  <c:v>1.7609859944444444</c:v>
                </c:pt>
                <c:pt idx="5987">
                  <c:v>1.7612637722222222</c:v>
                </c:pt>
                <c:pt idx="5988">
                  <c:v>1.76154155</c:v>
                </c:pt>
                <c:pt idx="5989">
                  <c:v>1.7618193277777778</c:v>
                </c:pt>
                <c:pt idx="5990">
                  <c:v>1.7620971055555554</c:v>
                </c:pt>
                <c:pt idx="5991">
                  <c:v>1.7623748833333333</c:v>
                </c:pt>
                <c:pt idx="5992">
                  <c:v>1.7626526611111111</c:v>
                </c:pt>
                <c:pt idx="5993">
                  <c:v>1.7629304388888889</c:v>
                </c:pt>
                <c:pt idx="5994">
                  <c:v>1.7632082166666667</c:v>
                </c:pt>
                <c:pt idx="5995">
                  <c:v>1.7634859944444443</c:v>
                </c:pt>
                <c:pt idx="5996">
                  <c:v>1.7637637722222221</c:v>
                </c:pt>
                <c:pt idx="5997">
                  <c:v>1.76404155</c:v>
                </c:pt>
                <c:pt idx="5998">
                  <c:v>1.7643193277777778</c:v>
                </c:pt>
                <c:pt idx="5999">
                  <c:v>1.7645971055555556</c:v>
                </c:pt>
                <c:pt idx="6000">
                  <c:v>1.7648748833333332</c:v>
                </c:pt>
                <c:pt idx="6001">
                  <c:v>1.765152661111111</c:v>
                </c:pt>
                <c:pt idx="6002">
                  <c:v>1.7654304388888888</c:v>
                </c:pt>
                <c:pt idx="6003">
                  <c:v>1.7657082166666667</c:v>
                </c:pt>
                <c:pt idx="6004">
                  <c:v>1.7659859944444445</c:v>
                </c:pt>
                <c:pt idx="6005">
                  <c:v>1.7662637722222221</c:v>
                </c:pt>
                <c:pt idx="6006">
                  <c:v>1.7665415499999999</c:v>
                </c:pt>
                <c:pt idx="6007">
                  <c:v>1.7668193277777777</c:v>
                </c:pt>
                <c:pt idx="6008">
                  <c:v>1.7670971055555555</c:v>
                </c:pt>
                <c:pt idx="6009">
                  <c:v>1.7673748833333334</c:v>
                </c:pt>
                <c:pt idx="6010">
                  <c:v>1.767652661111111</c:v>
                </c:pt>
                <c:pt idx="6011">
                  <c:v>1.7679304388888888</c:v>
                </c:pt>
                <c:pt idx="6012">
                  <c:v>1.7682082166666666</c:v>
                </c:pt>
                <c:pt idx="6013">
                  <c:v>1.7684859944444444</c:v>
                </c:pt>
                <c:pt idx="6014">
                  <c:v>1.7687637722222223</c:v>
                </c:pt>
                <c:pt idx="6015">
                  <c:v>1.7690415500000001</c:v>
                </c:pt>
                <c:pt idx="6016">
                  <c:v>1.7693193277777777</c:v>
                </c:pt>
                <c:pt idx="6017">
                  <c:v>1.7695971055555555</c:v>
                </c:pt>
                <c:pt idx="6018">
                  <c:v>1.7698748833333333</c:v>
                </c:pt>
                <c:pt idx="6019">
                  <c:v>1.7701526611111111</c:v>
                </c:pt>
                <c:pt idx="6020">
                  <c:v>1.770430438888889</c:v>
                </c:pt>
                <c:pt idx="6021">
                  <c:v>1.7707082166666666</c:v>
                </c:pt>
                <c:pt idx="6022">
                  <c:v>1.7709859944444444</c:v>
                </c:pt>
                <c:pt idx="6023">
                  <c:v>1.7712637722222222</c:v>
                </c:pt>
                <c:pt idx="6024">
                  <c:v>1.77154155</c:v>
                </c:pt>
                <c:pt idx="6025">
                  <c:v>1.7718193277777778</c:v>
                </c:pt>
                <c:pt idx="6026">
                  <c:v>1.7720971055555554</c:v>
                </c:pt>
                <c:pt idx="6027">
                  <c:v>1.7723748833333333</c:v>
                </c:pt>
                <c:pt idx="6028">
                  <c:v>1.7726526611111111</c:v>
                </c:pt>
                <c:pt idx="6029">
                  <c:v>1.7729304388888889</c:v>
                </c:pt>
                <c:pt idx="6030">
                  <c:v>1.7732082166666667</c:v>
                </c:pt>
                <c:pt idx="6031">
                  <c:v>1.7734859944444443</c:v>
                </c:pt>
                <c:pt idx="6032">
                  <c:v>1.7737637722222221</c:v>
                </c:pt>
                <c:pt idx="6033">
                  <c:v>1.77404155</c:v>
                </c:pt>
                <c:pt idx="6034">
                  <c:v>1.7743193277777778</c:v>
                </c:pt>
                <c:pt idx="6035">
                  <c:v>1.7745971055555556</c:v>
                </c:pt>
                <c:pt idx="6036">
                  <c:v>1.7748748833333332</c:v>
                </c:pt>
                <c:pt idx="6037">
                  <c:v>1.775152661111111</c:v>
                </c:pt>
                <c:pt idx="6038">
                  <c:v>1.7754304388888889</c:v>
                </c:pt>
                <c:pt idx="6039">
                  <c:v>1.7757082166666667</c:v>
                </c:pt>
                <c:pt idx="6040">
                  <c:v>1.7759859944444445</c:v>
                </c:pt>
                <c:pt idx="6041">
                  <c:v>1.7762637722222221</c:v>
                </c:pt>
                <c:pt idx="6042">
                  <c:v>1.7765415499999999</c:v>
                </c:pt>
                <c:pt idx="6043">
                  <c:v>1.7768193277777777</c:v>
                </c:pt>
                <c:pt idx="6044">
                  <c:v>1.7770971055555556</c:v>
                </c:pt>
                <c:pt idx="6045">
                  <c:v>1.7773748833333334</c:v>
                </c:pt>
                <c:pt idx="6046">
                  <c:v>1.777652661111111</c:v>
                </c:pt>
                <c:pt idx="6047">
                  <c:v>1.7779304388888888</c:v>
                </c:pt>
                <c:pt idx="6048">
                  <c:v>1.7782082166666666</c:v>
                </c:pt>
                <c:pt idx="6049">
                  <c:v>1.7784859944444444</c:v>
                </c:pt>
                <c:pt idx="6050">
                  <c:v>1.7787637722222223</c:v>
                </c:pt>
                <c:pt idx="6051">
                  <c:v>1.7790415499999999</c:v>
                </c:pt>
                <c:pt idx="6052">
                  <c:v>1.7793193277777777</c:v>
                </c:pt>
                <c:pt idx="6053">
                  <c:v>1.7795971055555555</c:v>
                </c:pt>
                <c:pt idx="6054">
                  <c:v>1.7798748833333333</c:v>
                </c:pt>
                <c:pt idx="6055">
                  <c:v>1.7801526611111111</c:v>
                </c:pt>
                <c:pt idx="6056">
                  <c:v>1.7804304388888887</c:v>
                </c:pt>
                <c:pt idx="6057">
                  <c:v>1.7807082166666666</c:v>
                </c:pt>
                <c:pt idx="6058">
                  <c:v>1.7809859944444444</c:v>
                </c:pt>
                <c:pt idx="6059">
                  <c:v>1.7812637722222222</c:v>
                </c:pt>
                <c:pt idx="6060">
                  <c:v>1.78154155</c:v>
                </c:pt>
                <c:pt idx="6061">
                  <c:v>1.7818193277777779</c:v>
                </c:pt>
                <c:pt idx="6062">
                  <c:v>1.7820971055555554</c:v>
                </c:pt>
                <c:pt idx="6063">
                  <c:v>1.7823748833333333</c:v>
                </c:pt>
                <c:pt idx="6064">
                  <c:v>1.7826526611111111</c:v>
                </c:pt>
                <c:pt idx="6065">
                  <c:v>1.7829304388888889</c:v>
                </c:pt>
                <c:pt idx="6066">
                  <c:v>1.7832082166666667</c:v>
                </c:pt>
                <c:pt idx="6067">
                  <c:v>1.7834859944444443</c:v>
                </c:pt>
                <c:pt idx="6068">
                  <c:v>1.7837637722222222</c:v>
                </c:pt>
                <c:pt idx="6069">
                  <c:v>1.78404155</c:v>
                </c:pt>
                <c:pt idx="6070">
                  <c:v>1.7843193277777778</c:v>
                </c:pt>
                <c:pt idx="6071">
                  <c:v>1.7845971055555556</c:v>
                </c:pt>
                <c:pt idx="6072">
                  <c:v>1.7848748833333332</c:v>
                </c:pt>
                <c:pt idx="6073">
                  <c:v>1.785152661111111</c:v>
                </c:pt>
                <c:pt idx="6074">
                  <c:v>1.7854304388888889</c:v>
                </c:pt>
                <c:pt idx="6075">
                  <c:v>1.7857082166666667</c:v>
                </c:pt>
                <c:pt idx="6076">
                  <c:v>1.7859859944444445</c:v>
                </c:pt>
                <c:pt idx="6077">
                  <c:v>1.7862637722222221</c:v>
                </c:pt>
                <c:pt idx="6078">
                  <c:v>1.7865415499999999</c:v>
                </c:pt>
                <c:pt idx="6079">
                  <c:v>1.7868193277777777</c:v>
                </c:pt>
                <c:pt idx="6080">
                  <c:v>1.7870971055555556</c:v>
                </c:pt>
                <c:pt idx="6081">
                  <c:v>1.7873748833333334</c:v>
                </c:pt>
                <c:pt idx="6082">
                  <c:v>1.787652661111111</c:v>
                </c:pt>
                <c:pt idx="6083">
                  <c:v>1.7879304388888888</c:v>
                </c:pt>
                <c:pt idx="6084">
                  <c:v>1.7882082166666666</c:v>
                </c:pt>
                <c:pt idx="6085">
                  <c:v>1.7884859944444444</c:v>
                </c:pt>
                <c:pt idx="6086">
                  <c:v>1.7887637722222223</c:v>
                </c:pt>
                <c:pt idx="6087">
                  <c:v>1.7890415499999999</c:v>
                </c:pt>
                <c:pt idx="6088">
                  <c:v>1.7893193277777777</c:v>
                </c:pt>
                <c:pt idx="6089">
                  <c:v>1.7895971055555555</c:v>
                </c:pt>
                <c:pt idx="6090">
                  <c:v>1.7898748833333333</c:v>
                </c:pt>
                <c:pt idx="6091">
                  <c:v>1.7901526611111112</c:v>
                </c:pt>
                <c:pt idx="6092">
                  <c:v>1.7904304388888888</c:v>
                </c:pt>
                <c:pt idx="6093">
                  <c:v>1.7907082166666666</c:v>
                </c:pt>
                <c:pt idx="6094">
                  <c:v>1.7909859944444444</c:v>
                </c:pt>
                <c:pt idx="6095">
                  <c:v>1.7912637722222222</c:v>
                </c:pt>
                <c:pt idx="6096">
                  <c:v>1.79154155</c:v>
                </c:pt>
                <c:pt idx="6097">
                  <c:v>1.7918193277777776</c:v>
                </c:pt>
                <c:pt idx="6098">
                  <c:v>1.7920971055555555</c:v>
                </c:pt>
                <c:pt idx="6099">
                  <c:v>1.7923748833333333</c:v>
                </c:pt>
                <c:pt idx="6100">
                  <c:v>1.7926526611111111</c:v>
                </c:pt>
                <c:pt idx="6101">
                  <c:v>1.7929304388888889</c:v>
                </c:pt>
                <c:pt idx="6102">
                  <c:v>1.7932082166666667</c:v>
                </c:pt>
                <c:pt idx="6103">
                  <c:v>1.7934859944444443</c:v>
                </c:pt>
                <c:pt idx="6104">
                  <c:v>1.7937637722222222</c:v>
                </c:pt>
                <c:pt idx="6105">
                  <c:v>1.79404155</c:v>
                </c:pt>
                <c:pt idx="6106">
                  <c:v>1.7943193277777778</c:v>
                </c:pt>
                <c:pt idx="6107">
                  <c:v>1.7945971055555556</c:v>
                </c:pt>
                <c:pt idx="6108">
                  <c:v>1.7948748833333332</c:v>
                </c:pt>
                <c:pt idx="6109">
                  <c:v>1.795152661111111</c:v>
                </c:pt>
                <c:pt idx="6110">
                  <c:v>1.7954304388888889</c:v>
                </c:pt>
                <c:pt idx="6111">
                  <c:v>1.7957082166666667</c:v>
                </c:pt>
                <c:pt idx="6112">
                  <c:v>1.7959859944444445</c:v>
                </c:pt>
                <c:pt idx="6113">
                  <c:v>1.7962637722222221</c:v>
                </c:pt>
                <c:pt idx="6114">
                  <c:v>1.7965415499999999</c:v>
                </c:pt>
                <c:pt idx="6115">
                  <c:v>1.7968193277777778</c:v>
                </c:pt>
                <c:pt idx="6116">
                  <c:v>1.7970971055555556</c:v>
                </c:pt>
                <c:pt idx="6117">
                  <c:v>1.7973748833333334</c:v>
                </c:pt>
                <c:pt idx="6118">
                  <c:v>1.797652661111111</c:v>
                </c:pt>
                <c:pt idx="6119">
                  <c:v>1.7979304388888888</c:v>
                </c:pt>
                <c:pt idx="6120">
                  <c:v>1.7982082166666666</c:v>
                </c:pt>
                <c:pt idx="6121">
                  <c:v>1.7984859944444445</c:v>
                </c:pt>
                <c:pt idx="6122">
                  <c:v>1.7987637722222223</c:v>
                </c:pt>
                <c:pt idx="6123">
                  <c:v>1.7990415499999999</c:v>
                </c:pt>
                <c:pt idx="6124">
                  <c:v>1.7993193277777777</c:v>
                </c:pt>
                <c:pt idx="6125">
                  <c:v>1.7995971055555555</c:v>
                </c:pt>
                <c:pt idx="6126">
                  <c:v>1.7998748833333333</c:v>
                </c:pt>
                <c:pt idx="6127">
                  <c:v>1.8001526611111112</c:v>
                </c:pt>
                <c:pt idx="6128">
                  <c:v>1.8004304388888888</c:v>
                </c:pt>
                <c:pt idx="6129">
                  <c:v>1.8007082166666666</c:v>
                </c:pt>
                <c:pt idx="6130">
                  <c:v>1.8009859944444444</c:v>
                </c:pt>
                <c:pt idx="6131">
                  <c:v>1.8012637722222222</c:v>
                </c:pt>
                <c:pt idx="6132">
                  <c:v>1.80154155</c:v>
                </c:pt>
                <c:pt idx="6133">
                  <c:v>1.8018193277777776</c:v>
                </c:pt>
                <c:pt idx="6134">
                  <c:v>1.8020971055555555</c:v>
                </c:pt>
                <c:pt idx="6135">
                  <c:v>1.8023748833333333</c:v>
                </c:pt>
                <c:pt idx="6136">
                  <c:v>1.8026526611111111</c:v>
                </c:pt>
                <c:pt idx="6137">
                  <c:v>1.8029304388888889</c:v>
                </c:pt>
                <c:pt idx="6138">
                  <c:v>1.8032082166666665</c:v>
                </c:pt>
                <c:pt idx="6139">
                  <c:v>1.8034859944444444</c:v>
                </c:pt>
                <c:pt idx="6140">
                  <c:v>1.8037637722222222</c:v>
                </c:pt>
                <c:pt idx="6141">
                  <c:v>1.80404155</c:v>
                </c:pt>
                <c:pt idx="6142">
                  <c:v>1.8043193277777778</c:v>
                </c:pt>
                <c:pt idx="6143">
                  <c:v>1.8045971055555554</c:v>
                </c:pt>
                <c:pt idx="6144">
                  <c:v>1.8048748833333332</c:v>
                </c:pt>
                <c:pt idx="6145">
                  <c:v>1.8051526611111111</c:v>
                </c:pt>
                <c:pt idx="6146">
                  <c:v>1.8054304388888889</c:v>
                </c:pt>
                <c:pt idx="6147">
                  <c:v>1.8057082166666667</c:v>
                </c:pt>
                <c:pt idx="6148">
                  <c:v>1.8059859944444445</c:v>
                </c:pt>
                <c:pt idx="6149">
                  <c:v>1.8062637722222221</c:v>
                </c:pt>
                <c:pt idx="6150">
                  <c:v>1.8065415499999999</c:v>
                </c:pt>
                <c:pt idx="6151">
                  <c:v>1.8068193277777778</c:v>
                </c:pt>
                <c:pt idx="6152">
                  <c:v>1.8070971055555556</c:v>
                </c:pt>
                <c:pt idx="6153">
                  <c:v>1.8073748833333334</c:v>
                </c:pt>
                <c:pt idx="6154">
                  <c:v>1.807652661111111</c:v>
                </c:pt>
                <c:pt idx="6155">
                  <c:v>1.8079304388888888</c:v>
                </c:pt>
                <c:pt idx="6156">
                  <c:v>1.8082082166666666</c:v>
                </c:pt>
                <c:pt idx="6157">
                  <c:v>1.8084859944444445</c:v>
                </c:pt>
                <c:pt idx="6158">
                  <c:v>1.8087637722222223</c:v>
                </c:pt>
                <c:pt idx="6159">
                  <c:v>1.8090415499999999</c:v>
                </c:pt>
                <c:pt idx="6160">
                  <c:v>1.8093193277777777</c:v>
                </c:pt>
                <c:pt idx="6161">
                  <c:v>1.8095971055555555</c:v>
                </c:pt>
                <c:pt idx="6162">
                  <c:v>1.8098748833333334</c:v>
                </c:pt>
                <c:pt idx="6163">
                  <c:v>1.8101526611111112</c:v>
                </c:pt>
                <c:pt idx="6164">
                  <c:v>1.8104304388888888</c:v>
                </c:pt>
                <c:pt idx="6165">
                  <c:v>1.8107082166666666</c:v>
                </c:pt>
                <c:pt idx="6166">
                  <c:v>1.8109859944444444</c:v>
                </c:pt>
                <c:pt idx="6167">
                  <c:v>1.8112637722222222</c:v>
                </c:pt>
                <c:pt idx="6168">
                  <c:v>1.8115415500000001</c:v>
                </c:pt>
                <c:pt idx="6169">
                  <c:v>1.8118193277777777</c:v>
                </c:pt>
                <c:pt idx="6170">
                  <c:v>1.8120971055555555</c:v>
                </c:pt>
                <c:pt idx="6171">
                  <c:v>1.8123748833333333</c:v>
                </c:pt>
                <c:pt idx="6172">
                  <c:v>1.8126526611111111</c:v>
                </c:pt>
                <c:pt idx="6173">
                  <c:v>1.8129304388888889</c:v>
                </c:pt>
                <c:pt idx="6174">
                  <c:v>1.8132082166666665</c:v>
                </c:pt>
                <c:pt idx="6175">
                  <c:v>1.8134859944444444</c:v>
                </c:pt>
                <c:pt idx="6176">
                  <c:v>1.8137637722222222</c:v>
                </c:pt>
                <c:pt idx="6177">
                  <c:v>1.81404155</c:v>
                </c:pt>
                <c:pt idx="6178">
                  <c:v>1.8143193277777778</c:v>
                </c:pt>
                <c:pt idx="6179">
                  <c:v>1.8145971055555554</c:v>
                </c:pt>
                <c:pt idx="6180">
                  <c:v>1.8148748833333332</c:v>
                </c:pt>
                <c:pt idx="6181">
                  <c:v>1.8151526611111111</c:v>
                </c:pt>
                <c:pt idx="6182">
                  <c:v>1.8154304388888889</c:v>
                </c:pt>
                <c:pt idx="6183">
                  <c:v>1.8157082166666667</c:v>
                </c:pt>
                <c:pt idx="6184">
                  <c:v>1.8159859944444443</c:v>
                </c:pt>
                <c:pt idx="6185">
                  <c:v>1.8162637722222221</c:v>
                </c:pt>
                <c:pt idx="6186">
                  <c:v>1.8165415499999999</c:v>
                </c:pt>
                <c:pt idx="6187">
                  <c:v>1.8168193277777778</c:v>
                </c:pt>
                <c:pt idx="6188">
                  <c:v>1.8170971055555556</c:v>
                </c:pt>
                <c:pt idx="6189">
                  <c:v>1.8173748833333332</c:v>
                </c:pt>
                <c:pt idx="6190">
                  <c:v>1.817652661111111</c:v>
                </c:pt>
                <c:pt idx="6191">
                  <c:v>1.8179304388888888</c:v>
                </c:pt>
                <c:pt idx="6192">
                  <c:v>1.8182082166666667</c:v>
                </c:pt>
                <c:pt idx="6193">
                  <c:v>1.8184859944444445</c:v>
                </c:pt>
                <c:pt idx="6194">
                  <c:v>1.8187637722222223</c:v>
                </c:pt>
                <c:pt idx="6195">
                  <c:v>1.8190415499999999</c:v>
                </c:pt>
                <c:pt idx="6196">
                  <c:v>1.8193193277777777</c:v>
                </c:pt>
                <c:pt idx="6197">
                  <c:v>1.8195971055555555</c:v>
                </c:pt>
                <c:pt idx="6198">
                  <c:v>1.8198748833333334</c:v>
                </c:pt>
                <c:pt idx="6199">
                  <c:v>1.8201526611111112</c:v>
                </c:pt>
                <c:pt idx="6200">
                  <c:v>1.8204304388888888</c:v>
                </c:pt>
                <c:pt idx="6201">
                  <c:v>1.8207082166666666</c:v>
                </c:pt>
                <c:pt idx="6202">
                  <c:v>1.8209859944444444</c:v>
                </c:pt>
                <c:pt idx="6203">
                  <c:v>1.8212637722222222</c:v>
                </c:pt>
                <c:pt idx="6204">
                  <c:v>1.8215415500000001</c:v>
                </c:pt>
                <c:pt idx="6205">
                  <c:v>1.8218193277777777</c:v>
                </c:pt>
                <c:pt idx="6206">
                  <c:v>1.8220971055555555</c:v>
                </c:pt>
                <c:pt idx="6207">
                  <c:v>1.8223748833333333</c:v>
                </c:pt>
                <c:pt idx="6208">
                  <c:v>1.8226526611111111</c:v>
                </c:pt>
                <c:pt idx="6209">
                  <c:v>1.8229304388888889</c:v>
                </c:pt>
                <c:pt idx="6210">
                  <c:v>1.8232082166666665</c:v>
                </c:pt>
                <c:pt idx="6211">
                  <c:v>1.8234859944444444</c:v>
                </c:pt>
                <c:pt idx="6212">
                  <c:v>1.8237637722222222</c:v>
                </c:pt>
                <c:pt idx="6213">
                  <c:v>1.82404155</c:v>
                </c:pt>
                <c:pt idx="6214">
                  <c:v>1.8243193277777778</c:v>
                </c:pt>
                <c:pt idx="6215">
                  <c:v>1.8245971055555554</c:v>
                </c:pt>
                <c:pt idx="6216">
                  <c:v>1.8248748833333333</c:v>
                </c:pt>
                <c:pt idx="6217">
                  <c:v>1.8251526611111111</c:v>
                </c:pt>
                <c:pt idx="6218">
                  <c:v>1.8254304388888889</c:v>
                </c:pt>
                <c:pt idx="6219">
                  <c:v>1.8257082166666667</c:v>
                </c:pt>
                <c:pt idx="6220">
                  <c:v>1.8259859944444443</c:v>
                </c:pt>
                <c:pt idx="6221">
                  <c:v>1.8262637722222221</c:v>
                </c:pt>
                <c:pt idx="6222">
                  <c:v>1.82654155</c:v>
                </c:pt>
                <c:pt idx="6223">
                  <c:v>1.8268193277777778</c:v>
                </c:pt>
                <c:pt idx="6224">
                  <c:v>1.8270971055555556</c:v>
                </c:pt>
                <c:pt idx="6225">
                  <c:v>1.8273748833333332</c:v>
                </c:pt>
                <c:pt idx="6226">
                  <c:v>1.827652661111111</c:v>
                </c:pt>
                <c:pt idx="6227">
                  <c:v>1.8279304388888888</c:v>
                </c:pt>
                <c:pt idx="6228">
                  <c:v>1.8282082166666667</c:v>
                </c:pt>
                <c:pt idx="6229">
                  <c:v>1.8284859944444445</c:v>
                </c:pt>
                <c:pt idx="6230">
                  <c:v>1.8287637722222221</c:v>
                </c:pt>
                <c:pt idx="6231">
                  <c:v>1.8290415499999999</c:v>
                </c:pt>
                <c:pt idx="6232">
                  <c:v>1.8293193277777777</c:v>
                </c:pt>
                <c:pt idx="6233">
                  <c:v>1.8295971055555555</c:v>
                </c:pt>
                <c:pt idx="6234">
                  <c:v>1.8298748833333334</c:v>
                </c:pt>
                <c:pt idx="6235">
                  <c:v>1.830152661111111</c:v>
                </c:pt>
                <c:pt idx="6236">
                  <c:v>1.8304304388888888</c:v>
                </c:pt>
                <c:pt idx="6237">
                  <c:v>1.8307082166666666</c:v>
                </c:pt>
                <c:pt idx="6238">
                  <c:v>1.8309859944444444</c:v>
                </c:pt>
                <c:pt idx="6239">
                  <c:v>1.8312637722222223</c:v>
                </c:pt>
                <c:pt idx="6240">
                  <c:v>1.8315415500000001</c:v>
                </c:pt>
                <c:pt idx="6241">
                  <c:v>1.8318193277777777</c:v>
                </c:pt>
                <c:pt idx="6242">
                  <c:v>1.8320971055555555</c:v>
                </c:pt>
                <c:pt idx="6243">
                  <c:v>1.8323748833333333</c:v>
                </c:pt>
                <c:pt idx="6244">
                  <c:v>1.8326526611111111</c:v>
                </c:pt>
                <c:pt idx="6245">
                  <c:v>1.832930438888889</c:v>
                </c:pt>
                <c:pt idx="6246">
                  <c:v>1.8332082166666666</c:v>
                </c:pt>
                <c:pt idx="6247">
                  <c:v>1.8334859944444444</c:v>
                </c:pt>
                <c:pt idx="6248">
                  <c:v>1.8337637722222222</c:v>
                </c:pt>
                <c:pt idx="6249">
                  <c:v>1.83404155</c:v>
                </c:pt>
                <c:pt idx="6250">
                  <c:v>1.8343193277777778</c:v>
                </c:pt>
                <c:pt idx="6251">
                  <c:v>1.8345971055555554</c:v>
                </c:pt>
                <c:pt idx="6252">
                  <c:v>1.8348748833333333</c:v>
                </c:pt>
                <c:pt idx="6253">
                  <c:v>1.8351526611111111</c:v>
                </c:pt>
                <c:pt idx="6254">
                  <c:v>1.8354304388888889</c:v>
                </c:pt>
                <c:pt idx="6255">
                  <c:v>1.8357082166666667</c:v>
                </c:pt>
                <c:pt idx="6256">
                  <c:v>1.8359859944444443</c:v>
                </c:pt>
                <c:pt idx="6257">
                  <c:v>1.8362637722222221</c:v>
                </c:pt>
                <c:pt idx="6258">
                  <c:v>1.83654155</c:v>
                </c:pt>
                <c:pt idx="6259">
                  <c:v>1.8368193277777778</c:v>
                </c:pt>
                <c:pt idx="6260">
                  <c:v>1.8370971055555556</c:v>
                </c:pt>
                <c:pt idx="6261">
                  <c:v>1.8373748833333332</c:v>
                </c:pt>
                <c:pt idx="6262">
                  <c:v>1.837652661111111</c:v>
                </c:pt>
                <c:pt idx="6263">
                  <c:v>1.8379304388888889</c:v>
                </c:pt>
                <c:pt idx="6264">
                  <c:v>1.8382082166666667</c:v>
                </c:pt>
                <c:pt idx="6265">
                  <c:v>1.8384859944444445</c:v>
                </c:pt>
                <c:pt idx="6266">
                  <c:v>1.8387637722222221</c:v>
                </c:pt>
                <c:pt idx="6267">
                  <c:v>1.8390415499999999</c:v>
                </c:pt>
                <c:pt idx="6268">
                  <c:v>1.8393193277777777</c:v>
                </c:pt>
                <c:pt idx="6269">
                  <c:v>1.8395971055555556</c:v>
                </c:pt>
                <c:pt idx="6270">
                  <c:v>1.8398748833333334</c:v>
                </c:pt>
                <c:pt idx="6271">
                  <c:v>1.840152661111111</c:v>
                </c:pt>
                <c:pt idx="6272">
                  <c:v>1.8404304388888888</c:v>
                </c:pt>
                <c:pt idx="6273">
                  <c:v>1.8407082166666666</c:v>
                </c:pt>
                <c:pt idx="6274">
                  <c:v>1.8409859944444444</c:v>
                </c:pt>
                <c:pt idx="6275">
                  <c:v>1.8412637722222223</c:v>
                </c:pt>
                <c:pt idx="6276">
                  <c:v>1.8415415499999999</c:v>
                </c:pt>
                <c:pt idx="6277">
                  <c:v>1.8418193277777777</c:v>
                </c:pt>
                <c:pt idx="6278">
                  <c:v>1.8420971055555555</c:v>
                </c:pt>
                <c:pt idx="6279">
                  <c:v>1.8423748833333333</c:v>
                </c:pt>
                <c:pt idx="6280">
                  <c:v>1.8426526611111111</c:v>
                </c:pt>
                <c:pt idx="6281">
                  <c:v>1.8429304388888887</c:v>
                </c:pt>
                <c:pt idx="6282">
                  <c:v>1.8432082166666666</c:v>
                </c:pt>
                <c:pt idx="6283">
                  <c:v>1.8434859944444444</c:v>
                </c:pt>
                <c:pt idx="6284">
                  <c:v>1.8437637722222222</c:v>
                </c:pt>
                <c:pt idx="6285">
                  <c:v>1.84404155</c:v>
                </c:pt>
                <c:pt idx="6286">
                  <c:v>1.8443193277777779</c:v>
                </c:pt>
                <c:pt idx="6287">
                  <c:v>1.8445971055555554</c:v>
                </c:pt>
                <c:pt idx="6288">
                  <c:v>1.8448748833333333</c:v>
                </c:pt>
                <c:pt idx="6289">
                  <c:v>1.8451526611111111</c:v>
                </c:pt>
                <c:pt idx="6290">
                  <c:v>1.8454304388888889</c:v>
                </c:pt>
                <c:pt idx="6291">
                  <c:v>1.8457082166666667</c:v>
                </c:pt>
                <c:pt idx="6292">
                  <c:v>1.8459859944444443</c:v>
                </c:pt>
                <c:pt idx="6293">
                  <c:v>1.8462637722222222</c:v>
                </c:pt>
                <c:pt idx="6294">
                  <c:v>1.84654155</c:v>
                </c:pt>
                <c:pt idx="6295">
                  <c:v>1.8468193277777778</c:v>
                </c:pt>
                <c:pt idx="6296">
                  <c:v>1.8470971055555556</c:v>
                </c:pt>
                <c:pt idx="6297">
                  <c:v>1.8473748833333332</c:v>
                </c:pt>
                <c:pt idx="6298">
                  <c:v>1.847652661111111</c:v>
                </c:pt>
                <c:pt idx="6299">
                  <c:v>1.8479304388888889</c:v>
                </c:pt>
                <c:pt idx="6300">
                  <c:v>1.8482082166666667</c:v>
                </c:pt>
                <c:pt idx="6301">
                  <c:v>1.8484859944444445</c:v>
                </c:pt>
                <c:pt idx="6302">
                  <c:v>1.8487637722222221</c:v>
                </c:pt>
                <c:pt idx="6303">
                  <c:v>1.8490415499999999</c:v>
                </c:pt>
                <c:pt idx="6304">
                  <c:v>1.8493193277777777</c:v>
                </c:pt>
                <c:pt idx="6305">
                  <c:v>1.8495971055555556</c:v>
                </c:pt>
                <c:pt idx="6306">
                  <c:v>1.8498748833333334</c:v>
                </c:pt>
                <c:pt idx="6307">
                  <c:v>1.850152661111111</c:v>
                </c:pt>
                <c:pt idx="6308">
                  <c:v>1.8504304388888888</c:v>
                </c:pt>
                <c:pt idx="6309">
                  <c:v>1.8507082166666666</c:v>
                </c:pt>
                <c:pt idx="6310">
                  <c:v>1.8509859944444444</c:v>
                </c:pt>
                <c:pt idx="6311">
                  <c:v>1.8512637722222223</c:v>
                </c:pt>
                <c:pt idx="6312">
                  <c:v>1.8515415499999999</c:v>
                </c:pt>
                <c:pt idx="6313">
                  <c:v>1.8518193277777777</c:v>
                </c:pt>
                <c:pt idx="6314">
                  <c:v>1.8520971055555555</c:v>
                </c:pt>
                <c:pt idx="6315">
                  <c:v>1.8523748833333333</c:v>
                </c:pt>
                <c:pt idx="6316">
                  <c:v>1.8526526611111112</c:v>
                </c:pt>
                <c:pt idx="6317">
                  <c:v>1.8529304388888888</c:v>
                </c:pt>
                <c:pt idx="6318">
                  <c:v>1.8532082166666666</c:v>
                </c:pt>
                <c:pt idx="6319">
                  <c:v>1.8534859944444444</c:v>
                </c:pt>
                <c:pt idx="6320">
                  <c:v>1.8537637722222222</c:v>
                </c:pt>
                <c:pt idx="6321">
                  <c:v>1.85404155</c:v>
                </c:pt>
                <c:pt idx="6322">
                  <c:v>1.8543193277777776</c:v>
                </c:pt>
                <c:pt idx="6323">
                  <c:v>1.8545971055555555</c:v>
                </c:pt>
                <c:pt idx="6324">
                  <c:v>1.8548748833333333</c:v>
                </c:pt>
                <c:pt idx="6325">
                  <c:v>1.8551526611111111</c:v>
                </c:pt>
                <c:pt idx="6326">
                  <c:v>1.8554304388888889</c:v>
                </c:pt>
                <c:pt idx="6327">
                  <c:v>1.8557082166666667</c:v>
                </c:pt>
                <c:pt idx="6328">
                  <c:v>1.8559859944444443</c:v>
                </c:pt>
                <c:pt idx="6329">
                  <c:v>1.8562637722222222</c:v>
                </c:pt>
                <c:pt idx="6330">
                  <c:v>1.85654155</c:v>
                </c:pt>
                <c:pt idx="6331">
                  <c:v>1.8568193277777778</c:v>
                </c:pt>
                <c:pt idx="6332">
                  <c:v>1.8570971055555556</c:v>
                </c:pt>
                <c:pt idx="6333">
                  <c:v>1.8573748833333332</c:v>
                </c:pt>
                <c:pt idx="6334">
                  <c:v>1.857652661111111</c:v>
                </c:pt>
                <c:pt idx="6335">
                  <c:v>1.8579304388888889</c:v>
                </c:pt>
                <c:pt idx="6336">
                  <c:v>1.8582082166666667</c:v>
                </c:pt>
                <c:pt idx="6337">
                  <c:v>1.8584859944444445</c:v>
                </c:pt>
                <c:pt idx="6338">
                  <c:v>1.8587637722222221</c:v>
                </c:pt>
                <c:pt idx="6339">
                  <c:v>1.8590415499999999</c:v>
                </c:pt>
                <c:pt idx="6340">
                  <c:v>1.8593193277777778</c:v>
                </c:pt>
                <c:pt idx="6341">
                  <c:v>1.8595971055555556</c:v>
                </c:pt>
                <c:pt idx="6342">
                  <c:v>1.8598748833333334</c:v>
                </c:pt>
                <c:pt idx="6343">
                  <c:v>1.860152661111111</c:v>
                </c:pt>
                <c:pt idx="6344">
                  <c:v>1.8604304388888888</c:v>
                </c:pt>
                <c:pt idx="6345">
                  <c:v>1.8607082166666666</c:v>
                </c:pt>
                <c:pt idx="6346">
                  <c:v>1.8609859944444445</c:v>
                </c:pt>
                <c:pt idx="6347">
                  <c:v>1.8612637722222223</c:v>
                </c:pt>
                <c:pt idx="6348">
                  <c:v>1.8615415499999999</c:v>
                </c:pt>
                <c:pt idx="6349">
                  <c:v>1.8618193277777777</c:v>
                </c:pt>
                <c:pt idx="6350">
                  <c:v>1.8620971055555555</c:v>
                </c:pt>
                <c:pt idx="6351">
                  <c:v>1.8623748833333333</c:v>
                </c:pt>
                <c:pt idx="6352">
                  <c:v>1.8626526611111112</c:v>
                </c:pt>
                <c:pt idx="6353">
                  <c:v>1.8629304388888888</c:v>
                </c:pt>
                <c:pt idx="6354">
                  <c:v>1.8632082166666666</c:v>
                </c:pt>
                <c:pt idx="6355">
                  <c:v>1.8634859944444444</c:v>
                </c:pt>
                <c:pt idx="6356">
                  <c:v>1.8637637722222222</c:v>
                </c:pt>
                <c:pt idx="6357">
                  <c:v>1.86404155</c:v>
                </c:pt>
                <c:pt idx="6358">
                  <c:v>1.8643193277777776</c:v>
                </c:pt>
                <c:pt idx="6359">
                  <c:v>1.8645971055555555</c:v>
                </c:pt>
                <c:pt idx="6360">
                  <c:v>1.8648748833333333</c:v>
                </c:pt>
                <c:pt idx="6361">
                  <c:v>1.8651526611111111</c:v>
                </c:pt>
                <c:pt idx="6362">
                  <c:v>1.8654304388888889</c:v>
                </c:pt>
                <c:pt idx="6363">
                  <c:v>1.8657082166666665</c:v>
                </c:pt>
                <c:pt idx="6364">
                  <c:v>1.8659859944444444</c:v>
                </c:pt>
                <c:pt idx="6365">
                  <c:v>1.8662637722222222</c:v>
                </c:pt>
                <c:pt idx="6366">
                  <c:v>1.86654155</c:v>
                </c:pt>
                <c:pt idx="6367">
                  <c:v>1.8668193277777778</c:v>
                </c:pt>
                <c:pt idx="6368">
                  <c:v>1.8670971055555554</c:v>
                </c:pt>
                <c:pt idx="6369">
                  <c:v>1.8673748833333332</c:v>
                </c:pt>
                <c:pt idx="6370">
                  <c:v>1.8676526611111111</c:v>
                </c:pt>
                <c:pt idx="6371">
                  <c:v>1.8679304388888889</c:v>
                </c:pt>
                <c:pt idx="6372">
                  <c:v>1.8682082166666667</c:v>
                </c:pt>
                <c:pt idx="6373">
                  <c:v>1.8684859944444445</c:v>
                </c:pt>
                <c:pt idx="6374">
                  <c:v>1.8687637722222221</c:v>
                </c:pt>
                <c:pt idx="6375">
                  <c:v>1.8690415499999999</c:v>
                </c:pt>
                <c:pt idx="6376">
                  <c:v>1.8693193277777778</c:v>
                </c:pt>
                <c:pt idx="6377">
                  <c:v>1.8695971055555556</c:v>
                </c:pt>
                <c:pt idx="6378">
                  <c:v>1.8698748833333334</c:v>
                </c:pt>
                <c:pt idx="6379">
                  <c:v>1.870152661111111</c:v>
                </c:pt>
                <c:pt idx="6380">
                  <c:v>1.8704304388888888</c:v>
                </c:pt>
                <c:pt idx="6381">
                  <c:v>1.8707082166666666</c:v>
                </c:pt>
                <c:pt idx="6382">
                  <c:v>1.8709859944444445</c:v>
                </c:pt>
                <c:pt idx="6383">
                  <c:v>1.8712637722222223</c:v>
                </c:pt>
                <c:pt idx="6384">
                  <c:v>1.8715415499999999</c:v>
                </c:pt>
                <c:pt idx="6385">
                  <c:v>1.8718193277777777</c:v>
                </c:pt>
                <c:pt idx="6386">
                  <c:v>1.8720971055555555</c:v>
                </c:pt>
                <c:pt idx="6387">
                  <c:v>1.8723748833333334</c:v>
                </c:pt>
                <c:pt idx="6388">
                  <c:v>1.8726526611111112</c:v>
                </c:pt>
                <c:pt idx="6389">
                  <c:v>1.8729304388888888</c:v>
                </c:pt>
                <c:pt idx="6390">
                  <c:v>1.8732082166666666</c:v>
                </c:pt>
                <c:pt idx="6391">
                  <c:v>1.8734859944444444</c:v>
                </c:pt>
                <c:pt idx="6392">
                  <c:v>1.8737637722222222</c:v>
                </c:pt>
                <c:pt idx="6393">
                  <c:v>1.8740415500000001</c:v>
                </c:pt>
                <c:pt idx="6394">
                  <c:v>1.8743193277777777</c:v>
                </c:pt>
                <c:pt idx="6395">
                  <c:v>1.8745971055555555</c:v>
                </c:pt>
                <c:pt idx="6396">
                  <c:v>1.8748748833333333</c:v>
                </c:pt>
                <c:pt idx="6397">
                  <c:v>1.8751526611111111</c:v>
                </c:pt>
                <c:pt idx="6398">
                  <c:v>1.8754304388888889</c:v>
                </c:pt>
                <c:pt idx="6399">
                  <c:v>1.8757082166666665</c:v>
                </c:pt>
                <c:pt idx="6400">
                  <c:v>1.8759859944444444</c:v>
                </c:pt>
                <c:pt idx="6401">
                  <c:v>1.8762637722222222</c:v>
                </c:pt>
                <c:pt idx="6402">
                  <c:v>1.87654155</c:v>
                </c:pt>
                <c:pt idx="6403">
                  <c:v>1.8768193277777778</c:v>
                </c:pt>
                <c:pt idx="6404">
                  <c:v>1.8770971055555554</c:v>
                </c:pt>
                <c:pt idx="6405">
                  <c:v>1.8773748833333332</c:v>
                </c:pt>
                <c:pt idx="6406">
                  <c:v>1.8776526611111111</c:v>
                </c:pt>
                <c:pt idx="6407">
                  <c:v>1.8779304388888889</c:v>
                </c:pt>
                <c:pt idx="6408">
                  <c:v>1.8782082166666667</c:v>
                </c:pt>
                <c:pt idx="6409">
                  <c:v>1.8784859944444443</c:v>
                </c:pt>
                <c:pt idx="6410">
                  <c:v>1.8787637722222221</c:v>
                </c:pt>
                <c:pt idx="6411">
                  <c:v>1.8790415499999999</c:v>
                </c:pt>
                <c:pt idx="6412">
                  <c:v>1.8793193277777778</c:v>
                </c:pt>
                <c:pt idx="6413">
                  <c:v>1.8795971055555556</c:v>
                </c:pt>
                <c:pt idx="6414">
                  <c:v>1.8798748833333332</c:v>
                </c:pt>
                <c:pt idx="6415">
                  <c:v>1.880152661111111</c:v>
                </c:pt>
                <c:pt idx="6416">
                  <c:v>1.8804304388888888</c:v>
                </c:pt>
                <c:pt idx="6417">
                  <c:v>1.8807082166666667</c:v>
                </c:pt>
                <c:pt idx="6418">
                  <c:v>1.8809859944444445</c:v>
                </c:pt>
                <c:pt idx="6419">
                  <c:v>1.8812637722222223</c:v>
                </c:pt>
                <c:pt idx="6420">
                  <c:v>1.8815415499999999</c:v>
                </c:pt>
                <c:pt idx="6421">
                  <c:v>1.8818193277777777</c:v>
                </c:pt>
                <c:pt idx="6422">
                  <c:v>1.8820971055555555</c:v>
                </c:pt>
                <c:pt idx="6423">
                  <c:v>1.8823748833333334</c:v>
                </c:pt>
                <c:pt idx="6424">
                  <c:v>1.8826526611111112</c:v>
                </c:pt>
                <c:pt idx="6425">
                  <c:v>1.8829304388888888</c:v>
                </c:pt>
                <c:pt idx="6426">
                  <c:v>1.8832082166666666</c:v>
                </c:pt>
                <c:pt idx="6427">
                  <c:v>1.8834859944444444</c:v>
                </c:pt>
                <c:pt idx="6428">
                  <c:v>1.8837637722222222</c:v>
                </c:pt>
                <c:pt idx="6429">
                  <c:v>1.8840415500000001</c:v>
                </c:pt>
                <c:pt idx="6430">
                  <c:v>1.8843193277777777</c:v>
                </c:pt>
                <c:pt idx="6431">
                  <c:v>1.8845971055555555</c:v>
                </c:pt>
                <c:pt idx="6432">
                  <c:v>1.8848748833333333</c:v>
                </c:pt>
                <c:pt idx="6433">
                  <c:v>1.8851526611111111</c:v>
                </c:pt>
                <c:pt idx="6434">
                  <c:v>1.8854304388888889</c:v>
                </c:pt>
                <c:pt idx="6435">
                  <c:v>1.8857082166666665</c:v>
                </c:pt>
                <c:pt idx="6436">
                  <c:v>1.8859859944444444</c:v>
                </c:pt>
                <c:pt idx="6437">
                  <c:v>1.8862637722222222</c:v>
                </c:pt>
                <c:pt idx="6438">
                  <c:v>1.88654155</c:v>
                </c:pt>
                <c:pt idx="6439">
                  <c:v>1.8868193277777778</c:v>
                </c:pt>
                <c:pt idx="6440">
                  <c:v>1.8870971055555554</c:v>
                </c:pt>
                <c:pt idx="6441">
                  <c:v>1.8873748833333333</c:v>
                </c:pt>
                <c:pt idx="6442">
                  <c:v>1.8876526611111111</c:v>
                </c:pt>
                <c:pt idx="6443">
                  <c:v>1.8879304388888889</c:v>
                </c:pt>
                <c:pt idx="6444">
                  <c:v>1.8882082166666667</c:v>
                </c:pt>
                <c:pt idx="6445">
                  <c:v>1.8884859944444443</c:v>
                </c:pt>
                <c:pt idx="6446">
                  <c:v>1.8887637722222221</c:v>
                </c:pt>
                <c:pt idx="6447">
                  <c:v>1.88904155</c:v>
                </c:pt>
                <c:pt idx="6448">
                  <c:v>1.8893193277777778</c:v>
                </c:pt>
                <c:pt idx="6449">
                  <c:v>1.8895971055555556</c:v>
                </c:pt>
                <c:pt idx="6450">
                  <c:v>1.8898748833333332</c:v>
                </c:pt>
                <c:pt idx="6451">
                  <c:v>1.890152661111111</c:v>
                </c:pt>
                <c:pt idx="6452">
                  <c:v>1.8904304388888888</c:v>
                </c:pt>
                <c:pt idx="6453">
                  <c:v>1.8907082166666667</c:v>
                </c:pt>
                <c:pt idx="6454">
                  <c:v>1.8909859944444445</c:v>
                </c:pt>
                <c:pt idx="6455">
                  <c:v>1.8912637722222221</c:v>
                </c:pt>
                <c:pt idx="6456">
                  <c:v>1.8915415499999999</c:v>
                </c:pt>
                <c:pt idx="6457">
                  <c:v>1.8918193277777777</c:v>
                </c:pt>
                <c:pt idx="6458">
                  <c:v>1.8920971055555555</c:v>
                </c:pt>
                <c:pt idx="6459">
                  <c:v>1.8923748833333334</c:v>
                </c:pt>
                <c:pt idx="6460">
                  <c:v>1.892652661111111</c:v>
                </c:pt>
                <c:pt idx="6461">
                  <c:v>1.8929304388888888</c:v>
                </c:pt>
                <c:pt idx="6462">
                  <c:v>1.8932082166666666</c:v>
                </c:pt>
                <c:pt idx="6463">
                  <c:v>1.8934859944444444</c:v>
                </c:pt>
                <c:pt idx="6464">
                  <c:v>1.8937637722222223</c:v>
                </c:pt>
                <c:pt idx="6465">
                  <c:v>1.8940415500000001</c:v>
                </c:pt>
                <c:pt idx="6466">
                  <c:v>1.8943193277777777</c:v>
                </c:pt>
                <c:pt idx="6467">
                  <c:v>1.8945971055555555</c:v>
                </c:pt>
                <c:pt idx="6468">
                  <c:v>1.8948748833333333</c:v>
                </c:pt>
                <c:pt idx="6469">
                  <c:v>1.8951526611111111</c:v>
                </c:pt>
                <c:pt idx="6470">
                  <c:v>1.895430438888889</c:v>
                </c:pt>
                <c:pt idx="6471">
                  <c:v>1.8957082166666666</c:v>
                </c:pt>
                <c:pt idx="6472">
                  <c:v>1.8959859944444444</c:v>
                </c:pt>
                <c:pt idx="6473">
                  <c:v>1.8962637722222222</c:v>
                </c:pt>
                <c:pt idx="6474">
                  <c:v>1.89654155</c:v>
                </c:pt>
                <c:pt idx="6475">
                  <c:v>1.8968193277777778</c:v>
                </c:pt>
                <c:pt idx="6476">
                  <c:v>1.8970971055555554</c:v>
                </c:pt>
                <c:pt idx="6477">
                  <c:v>1.8973748833333333</c:v>
                </c:pt>
                <c:pt idx="6478">
                  <c:v>1.8976526611111111</c:v>
                </c:pt>
                <c:pt idx="6479">
                  <c:v>1.8979304388888889</c:v>
                </c:pt>
                <c:pt idx="6480">
                  <c:v>1.8982082166666667</c:v>
                </c:pt>
                <c:pt idx="6481">
                  <c:v>1.8984859944444443</c:v>
                </c:pt>
                <c:pt idx="6482">
                  <c:v>1.8987637722222221</c:v>
                </c:pt>
                <c:pt idx="6483">
                  <c:v>1.89904155</c:v>
                </c:pt>
                <c:pt idx="6484">
                  <c:v>1.8993193277777778</c:v>
                </c:pt>
                <c:pt idx="6485">
                  <c:v>1.8995971055555556</c:v>
                </c:pt>
                <c:pt idx="6486">
                  <c:v>1.8998748833333332</c:v>
                </c:pt>
                <c:pt idx="6487">
                  <c:v>1.900152661111111</c:v>
                </c:pt>
                <c:pt idx="6488">
                  <c:v>1.9004304388888889</c:v>
                </c:pt>
                <c:pt idx="6489">
                  <c:v>1.9007082166666667</c:v>
                </c:pt>
                <c:pt idx="6490">
                  <c:v>1.9009859944444445</c:v>
                </c:pt>
                <c:pt idx="6491">
                  <c:v>1.9012637722222221</c:v>
                </c:pt>
                <c:pt idx="6492">
                  <c:v>1.9015415499999999</c:v>
                </c:pt>
                <c:pt idx="6493">
                  <c:v>1.9018193277777777</c:v>
                </c:pt>
                <c:pt idx="6494">
                  <c:v>1.9020971055555556</c:v>
                </c:pt>
                <c:pt idx="6495">
                  <c:v>1.9023748833333334</c:v>
                </c:pt>
                <c:pt idx="6496">
                  <c:v>1.902652661111111</c:v>
                </c:pt>
                <c:pt idx="6497">
                  <c:v>1.9029304388888888</c:v>
                </c:pt>
                <c:pt idx="6498">
                  <c:v>1.9032082166666666</c:v>
                </c:pt>
                <c:pt idx="6499">
                  <c:v>1.9034859944444444</c:v>
                </c:pt>
                <c:pt idx="6500">
                  <c:v>1.9037637722222223</c:v>
                </c:pt>
                <c:pt idx="6501">
                  <c:v>1.9040415499999999</c:v>
                </c:pt>
                <c:pt idx="6502">
                  <c:v>1.9043193277777777</c:v>
                </c:pt>
                <c:pt idx="6503">
                  <c:v>1.9045971055555555</c:v>
                </c:pt>
                <c:pt idx="6504">
                  <c:v>1.9048748833333333</c:v>
                </c:pt>
                <c:pt idx="6505">
                  <c:v>1.9051526611111111</c:v>
                </c:pt>
                <c:pt idx="6506">
                  <c:v>1.9054304388888887</c:v>
                </c:pt>
                <c:pt idx="6507">
                  <c:v>1.9057082166666666</c:v>
                </c:pt>
                <c:pt idx="6508">
                  <c:v>1.9059859944444444</c:v>
                </c:pt>
                <c:pt idx="6509">
                  <c:v>1.9062637722222222</c:v>
                </c:pt>
                <c:pt idx="6510">
                  <c:v>1.90654155</c:v>
                </c:pt>
                <c:pt idx="6511">
                  <c:v>1.9068193277777779</c:v>
                </c:pt>
                <c:pt idx="6512">
                  <c:v>1.9070971055555554</c:v>
                </c:pt>
                <c:pt idx="6513">
                  <c:v>1.9073748833333333</c:v>
                </c:pt>
                <c:pt idx="6514">
                  <c:v>1.9076526611111111</c:v>
                </c:pt>
                <c:pt idx="6515">
                  <c:v>1.9079304388888889</c:v>
                </c:pt>
                <c:pt idx="6516">
                  <c:v>1.9082082166666667</c:v>
                </c:pt>
                <c:pt idx="6517">
                  <c:v>1.9084859944444443</c:v>
                </c:pt>
                <c:pt idx="6518">
                  <c:v>1.9087637722222222</c:v>
                </c:pt>
                <c:pt idx="6519">
                  <c:v>1.90904155</c:v>
                </c:pt>
                <c:pt idx="6520">
                  <c:v>1.9093193277777778</c:v>
                </c:pt>
                <c:pt idx="6521">
                  <c:v>1.9095971055555556</c:v>
                </c:pt>
                <c:pt idx="6522">
                  <c:v>1.9098748833333332</c:v>
                </c:pt>
                <c:pt idx="6523">
                  <c:v>1.910152661111111</c:v>
                </c:pt>
                <c:pt idx="6524">
                  <c:v>1.9104304388888889</c:v>
                </c:pt>
                <c:pt idx="6525">
                  <c:v>1.9107082166666667</c:v>
                </c:pt>
                <c:pt idx="6526">
                  <c:v>1.9109859944444445</c:v>
                </c:pt>
                <c:pt idx="6527">
                  <c:v>1.9112637722222221</c:v>
                </c:pt>
                <c:pt idx="6528">
                  <c:v>1.9115415499999999</c:v>
                </c:pt>
                <c:pt idx="6529">
                  <c:v>1.9118193277777777</c:v>
                </c:pt>
                <c:pt idx="6530">
                  <c:v>1.9120971055555556</c:v>
                </c:pt>
                <c:pt idx="6531">
                  <c:v>1.9123748833333334</c:v>
                </c:pt>
                <c:pt idx="6532">
                  <c:v>1.912652661111111</c:v>
                </c:pt>
                <c:pt idx="6533">
                  <c:v>1.9129304388888888</c:v>
                </c:pt>
                <c:pt idx="6534">
                  <c:v>1.9132082166666666</c:v>
                </c:pt>
                <c:pt idx="6535">
                  <c:v>1.9134859944444444</c:v>
                </c:pt>
                <c:pt idx="6536">
                  <c:v>1.9137637722222223</c:v>
                </c:pt>
                <c:pt idx="6537">
                  <c:v>1.9140415499999999</c:v>
                </c:pt>
                <c:pt idx="6538">
                  <c:v>1.9143193277777777</c:v>
                </c:pt>
                <c:pt idx="6539">
                  <c:v>1.9145971055555555</c:v>
                </c:pt>
                <c:pt idx="6540">
                  <c:v>1.9148748833333333</c:v>
                </c:pt>
                <c:pt idx="6541">
                  <c:v>1.9151526611111112</c:v>
                </c:pt>
                <c:pt idx="6542">
                  <c:v>1.9154304388888888</c:v>
                </c:pt>
                <c:pt idx="6543">
                  <c:v>1.9157082166666666</c:v>
                </c:pt>
                <c:pt idx="6544">
                  <c:v>1.9159859944444444</c:v>
                </c:pt>
                <c:pt idx="6545">
                  <c:v>1.9162637722222222</c:v>
                </c:pt>
                <c:pt idx="6546">
                  <c:v>1.91654155</c:v>
                </c:pt>
                <c:pt idx="6547">
                  <c:v>1.9168193277777776</c:v>
                </c:pt>
                <c:pt idx="6548">
                  <c:v>1.9170971055555555</c:v>
                </c:pt>
                <c:pt idx="6549">
                  <c:v>1.9173748833333333</c:v>
                </c:pt>
                <c:pt idx="6550">
                  <c:v>1.9176526611111111</c:v>
                </c:pt>
                <c:pt idx="6551">
                  <c:v>1.9179304388888889</c:v>
                </c:pt>
                <c:pt idx="6552">
                  <c:v>1.9182082166666667</c:v>
                </c:pt>
                <c:pt idx="6553">
                  <c:v>1.9184859944444443</c:v>
                </c:pt>
                <c:pt idx="6554">
                  <c:v>1.9187637722222222</c:v>
                </c:pt>
                <c:pt idx="6555">
                  <c:v>1.91904155</c:v>
                </c:pt>
                <c:pt idx="6556">
                  <c:v>1.9193193277777778</c:v>
                </c:pt>
                <c:pt idx="6557">
                  <c:v>1.9195971055555556</c:v>
                </c:pt>
                <c:pt idx="6558">
                  <c:v>1.9198748833333332</c:v>
                </c:pt>
                <c:pt idx="6559">
                  <c:v>1.920152661111111</c:v>
                </c:pt>
                <c:pt idx="6560">
                  <c:v>1.9204304388888889</c:v>
                </c:pt>
                <c:pt idx="6561">
                  <c:v>1.9207082166666667</c:v>
                </c:pt>
                <c:pt idx="6562">
                  <c:v>1.9209859944444445</c:v>
                </c:pt>
                <c:pt idx="6563">
                  <c:v>1.9212637722222221</c:v>
                </c:pt>
                <c:pt idx="6564">
                  <c:v>1.9215415499999999</c:v>
                </c:pt>
                <c:pt idx="6565">
                  <c:v>1.9218193277777778</c:v>
                </c:pt>
                <c:pt idx="6566">
                  <c:v>1.9220971055555556</c:v>
                </c:pt>
                <c:pt idx="6567">
                  <c:v>1.9223748833333334</c:v>
                </c:pt>
                <c:pt idx="6568">
                  <c:v>1.922652661111111</c:v>
                </c:pt>
                <c:pt idx="6569">
                  <c:v>1.9229304388888888</c:v>
                </c:pt>
                <c:pt idx="6570">
                  <c:v>1.9232082166666666</c:v>
                </c:pt>
                <c:pt idx="6571">
                  <c:v>1.9234859944444445</c:v>
                </c:pt>
                <c:pt idx="6572">
                  <c:v>1.9237637722222223</c:v>
                </c:pt>
                <c:pt idx="6573">
                  <c:v>1.9240415499999999</c:v>
                </c:pt>
                <c:pt idx="6574">
                  <c:v>1.9243193277777777</c:v>
                </c:pt>
                <c:pt idx="6575">
                  <c:v>1.9245971055555555</c:v>
                </c:pt>
                <c:pt idx="6576">
                  <c:v>1.9248748833333333</c:v>
                </c:pt>
                <c:pt idx="6577">
                  <c:v>1.9251526611111112</c:v>
                </c:pt>
                <c:pt idx="6578">
                  <c:v>1.9254304388888888</c:v>
                </c:pt>
                <c:pt idx="6579">
                  <c:v>1.9257082166666666</c:v>
                </c:pt>
                <c:pt idx="6580">
                  <c:v>1.9259859944444444</c:v>
                </c:pt>
                <c:pt idx="6581">
                  <c:v>1.9262637722222222</c:v>
                </c:pt>
                <c:pt idx="6582">
                  <c:v>1.92654155</c:v>
                </c:pt>
                <c:pt idx="6583">
                  <c:v>1.9268193277777776</c:v>
                </c:pt>
                <c:pt idx="6584">
                  <c:v>1.9270971055555555</c:v>
                </c:pt>
                <c:pt idx="6585">
                  <c:v>1.9273748833333333</c:v>
                </c:pt>
                <c:pt idx="6586">
                  <c:v>1.9276526611111111</c:v>
                </c:pt>
                <c:pt idx="6587">
                  <c:v>1.9279304388888889</c:v>
                </c:pt>
                <c:pt idx="6588">
                  <c:v>1.9282082166666665</c:v>
                </c:pt>
                <c:pt idx="6589">
                  <c:v>1.9284859944444444</c:v>
                </c:pt>
                <c:pt idx="6590">
                  <c:v>1.9287637722222222</c:v>
                </c:pt>
                <c:pt idx="6591">
                  <c:v>1.92904155</c:v>
                </c:pt>
                <c:pt idx="6592">
                  <c:v>1.9293193277777778</c:v>
                </c:pt>
                <c:pt idx="6593">
                  <c:v>1.9295971055555554</c:v>
                </c:pt>
                <c:pt idx="6594">
                  <c:v>1.9298748833333332</c:v>
                </c:pt>
                <c:pt idx="6595">
                  <c:v>1.9301526611111111</c:v>
                </c:pt>
                <c:pt idx="6596">
                  <c:v>1.9304304388888889</c:v>
                </c:pt>
                <c:pt idx="6597">
                  <c:v>1.9307082166666667</c:v>
                </c:pt>
                <c:pt idx="6598">
                  <c:v>1.9309859944444445</c:v>
                </c:pt>
                <c:pt idx="6599">
                  <c:v>1.9312637722222221</c:v>
                </c:pt>
                <c:pt idx="6600">
                  <c:v>1.9315415499999999</c:v>
                </c:pt>
                <c:pt idx="6601">
                  <c:v>1.9318193277777778</c:v>
                </c:pt>
                <c:pt idx="6602">
                  <c:v>1.9320971055555556</c:v>
                </c:pt>
                <c:pt idx="6603">
                  <c:v>1.9323748833333334</c:v>
                </c:pt>
                <c:pt idx="6604">
                  <c:v>1.932652661111111</c:v>
                </c:pt>
                <c:pt idx="6605">
                  <c:v>1.9329304388888888</c:v>
                </c:pt>
                <c:pt idx="6606">
                  <c:v>1.9332082166666666</c:v>
                </c:pt>
                <c:pt idx="6607">
                  <c:v>1.9334859944444445</c:v>
                </c:pt>
                <c:pt idx="6608">
                  <c:v>1.9337637722222223</c:v>
                </c:pt>
                <c:pt idx="6609">
                  <c:v>1.9340415499999999</c:v>
                </c:pt>
                <c:pt idx="6610">
                  <c:v>1.9343193277777777</c:v>
                </c:pt>
                <c:pt idx="6611">
                  <c:v>1.9345971055555555</c:v>
                </c:pt>
                <c:pt idx="6612">
                  <c:v>1.9348748833333334</c:v>
                </c:pt>
                <c:pt idx="6613">
                  <c:v>1.9351526611111112</c:v>
                </c:pt>
                <c:pt idx="6614">
                  <c:v>1.9354304388888888</c:v>
                </c:pt>
                <c:pt idx="6615">
                  <c:v>1.9357082166666666</c:v>
                </c:pt>
                <c:pt idx="6616">
                  <c:v>1.9359859944444444</c:v>
                </c:pt>
                <c:pt idx="6617">
                  <c:v>1.9362637722222222</c:v>
                </c:pt>
                <c:pt idx="6618">
                  <c:v>1.9365415500000001</c:v>
                </c:pt>
                <c:pt idx="6619">
                  <c:v>1.9368193277777777</c:v>
                </c:pt>
                <c:pt idx="6620">
                  <c:v>1.9370971055555555</c:v>
                </c:pt>
                <c:pt idx="6621">
                  <c:v>1.9373748833333333</c:v>
                </c:pt>
                <c:pt idx="6622">
                  <c:v>1.9376526611111111</c:v>
                </c:pt>
                <c:pt idx="6623">
                  <c:v>1.9379304388888889</c:v>
                </c:pt>
                <c:pt idx="6624">
                  <c:v>1.9382082166666665</c:v>
                </c:pt>
                <c:pt idx="6625">
                  <c:v>1.9384859944444444</c:v>
                </c:pt>
                <c:pt idx="6626">
                  <c:v>1.9387637722222222</c:v>
                </c:pt>
                <c:pt idx="6627">
                  <c:v>1.93904155</c:v>
                </c:pt>
                <c:pt idx="6628">
                  <c:v>1.9393193277777778</c:v>
                </c:pt>
                <c:pt idx="6629">
                  <c:v>1.9395971055555554</c:v>
                </c:pt>
                <c:pt idx="6630">
                  <c:v>1.9398748833333332</c:v>
                </c:pt>
                <c:pt idx="6631">
                  <c:v>1.9401526611111111</c:v>
                </c:pt>
                <c:pt idx="6632">
                  <c:v>1.9404304388888889</c:v>
                </c:pt>
                <c:pt idx="6633">
                  <c:v>1.9407082166666667</c:v>
                </c:pt>
                <c:pt idx="6634">
                  <c:v>1.9409859944444443</c:v>
                </c:pt>
                <c:pt idx="6635">
                  <c:v>1.9412637722222221</c:v>
                </c:pt>
                <c:pt idx="6636">
                  <c:v>1.9415415499999999</c:v>
                </c:pt>
                <c:pt idx="6637">
                  <c:v>1.9418193277777778</c:v>
                </c:pt>
                <c:pt idx="6638">
                  <c:v>1.9420971055555556</c:v>
                </c:pt>
                <c:pt idx="6639">
                  <c:v>1.9423748833333332</c:v>
                </c:pt>
                <c:pt idx="6640">
                  <c:v>1.942652661111111</c:v>
                </c:pt>
                <c:pt idx="6641">
                  <c:v>1.9429304388888888</c:v>
                </c:pt>
                <c:pt idx="6642">
                  <c:v>1.9432082166666667</c:v>
                </c:pt>
                <c:pt idx="6643">
                  <c:v>1.9434859944444445</c:v>
                </c:pt>
                <c:pt idx="6644">
                  <c:v>1.9437637722222223</c:v>
                </c:pt>
                <c:pt idx="6645">
                  <c:v>1.9440415499999999</c:v>
                </c:pt>
                <c:pt idx="6646">
                  <c:v>1.9443193277777777</c:v>
                </c:pt>
                <c:pt idx="6647">
                  <c:v>1.9445971055555555</c:v>
                </c:pt>
                <c:pt idx="6648">
                  <c:v>1.9448748833333334</c:v>
                </c:pt>
                <c:pt idx="6649">
                  <c:v>1.9451526611111112</c:v>
                </c:pt>
                <c:pt idx="6650">
                  <c:v>1.9454304388888888</c:v>
                </c:pt>
                <c:pt idx="6651">
                  <c:v>1.9457082166666666</c:v>
                </c:pt>
                <c:pt idx="6652">
                  <c:v>1.9459859944444444</c:v>
                </c:pt>
                <c:pt idx="6653">
                  <c:v>1.9462637722222222</c:v>
                </c:pt>
                <c:pt idx="6654">
                  <c:v>1.9465415500000001</c:v>
                </c:pt>
                <c:pt idx="6655">
                  <c:v>1.9468193277777777</c:v>
                </c:pt>
                <c:pt idx="6656">
                  <c:v>1.9470971055555555</c:v>
                </c:pt>
                <c:pt idx="6657">
                  <c:v>1.9473748833333333</c:v>
                </c:pt>
                <c:pt idx="6658">
                  <c:v>1.9476526611111111</c:v>
                </c:pt>
                <c:pt idx="6659">
                  <c:v>1.9479304388888889</c:v>
                </c:pt>
                <c:pt idx="6660">
                  <c:v>1.9482082166666665</c:v>
                </c:pt>
                <c:pt idx="6661">
                  <c:v>1.9484859944444444</c:v>
                </c:pt>
                <c:pt idx="6662">
                  <c:v>1.9487637722222222</c:v>
                </c:pt>
                <c:pt idx="6663">
                  <c:v>1.94904155</c:v>
                </c:pt>
                <c:pt idx="6664">
                  <c:v>1.9493193277777778</c:v>
                </c:pt>
                <c:pt idx="6665">
                  <c:v>1.9495971055555554</c:v>
                </c:pt>
                <c:pt idx="6666">
                  <c:v>1.9498748833333333</c:v>
                </c:pt>
                <c:pt idx="6667">
                  <c:v>1.9501526611111111</c:v>
                </c:pt>
                <c:pt idx="6668">
                  <c:v>1.9504304388888889</c:v>
                </c:pt>
                <c:pt idx="6669">
                  <c:v>1.9507082166666667</c:v>
                </c:pt>
                <c:pt idx="6670">
                  <c:v>1.9509859944444443</c:v>
                </c:pt>
                <c:pt idx="6671">
                  <c:v>1.9512637722222221</c:v>
                </c:pt>
                <c:pt idx="6672">
                  <c:v>1.95154155</c:v>
                </c:pt>
                <c:pt idx="6673">
                  <c:v>1.9518193277777778</c:v>
                </c:pt>
                <c:pt idx="6674">
                  <c:v>1.9520971055555556</c:v>
                </c:pt>
                <c:pt idx="6675">
                  <c:v>1.9523748833333332</c:v>
                </c:pt>
                <c:pt idx="6676">
                  <c:v>1.952652661111111</c:v>
                </c:pt>
                <c:pt idx="6677">
                  <c:v>1.9529304388888888</c:v>
                </c:pt>
                <c:pt idx="6678">
                  <c:v>1.9532082166666667</c:v>
                </c:pt>
                <c:pt idx="6679">
                  <c:v>1.9534859944444445</c:v>
                </c:pt>
                <c:pt idx="6680">
                  <c:v>1.9537637722222221</c:v>
                </c:pt>
                <c:pt idx="6681">
                  <c:v>1.9540415499999999</c:v>
                </c:pt>
                <c:pt idx="6682">
                  <c:v>1.9543193277777777</c:v>
                </c:pt>
                <c:pt idx="6683">
                  <c:v>1.9545971055555555</c:v>
                </c:pt>
                <c:pt idx="6684">
                  <c:v>1.9548748833333334</c:v>
                </c:pt>
                <c:pt idx="6685">
                  <c:v>1.955152661111111</c:v>
                </c:pt>
                <c:pt idx="6686">
                  <c:v>1.9554304388888888</c:v>
                </c:pt>
                <c:pt idx="6687">
                  <c:v>1.9557082166666666</c:v>
                </c:pt>
                <c:pt idx="6688">
                  <c:v>1.9559859944444444</c:v>
                </c:pt>
                <c:pt idx="6689">
                  <c:v>1.9562637722222223</c:v>
                </c:pt>
                <c:pt idx="6690">
                  <c:v>1.9565415500000001</c:v>
                </c:pt>
                <c:pt idx="6691">
                  <c:v>1.9568193277777777</c:v>
                </c:pt>
                <c:pt idx="6692">
                  <c:v>1.9570971055555555</c:v>
                </c:pt>
                <c:pt idx="6693">
                  <c:v>1.9573748833333333</c:v>
                </c:pt>
                <c:pt idx="6694">
                  <c:v>1.9576526611111111</c:v>
                </c:pt>
                <c:pt idx="6695">
                  <c:v>1.957930438888889</c:v>
                </c:pt>
                <c:pt idx="6696">
                  <c:v>1.9582082166666666</c:v>
                </c:pt>
                <c:pt idx="6697">
                  <c:v>1.9584859944444444</c:v>
                </c:pt>
                <c:pt idx="6698">
                  <c:v>1.9587637722222222</c:v>
                </c:pt>
                <c:pt idx="6699">
                  <c:v>1.95904155</c:v>
                </c:pt>
                <c:pt idx="6700">
                  <c:v>1.9593193277777778</c:v>
                </c:pt>
                <c:pt idx="6701">
                  <c:v>1.9595971055555554</c:v>
                </c:pt>
                <c:pt idx="6702">
                  <c:v>1.9598748833333333</c:v>
                </c:pt>
                <c:pt idx="6703">
                  <c:v>1.9601526611111111</c:v>
                </c:pt>
                <c:pt idx="6704">
                  <c:v>1.9604304388888889</c:v>
                </c:pt>
                <c:pt idx="6705">
                  <c:v>1.9607082166666667</c:v>
                </c:pt>
                <c:pt idx="6706">
                  <c:v>1.9609859944444443</c:v>
                </c:pt>
                <c:pt idx="6707">
                  <c:v>1.9612637722222221</c:v>
                </c:pt>
                <c:pt idx="6708">
                  <c:v>1.96154155</c:v>
                </c:pt>
                <c:pt idx="6709">
                  <c:v>1.9618193277777778</c:v>
                </c:pt>
                <c:pt idx="6710">
                  <c:v>1.9620971055555556</c:v>
                </c:pt>
                <c:pt idx="6711">
                  <c:v>1.9623748833333332</c:v>
                </c:pt>
                <c:pt idx="6712">
                  <c:v>1.962652661111111</c:v>
                </c:pt>
                <c:pt idx="6713">
                  <c:v>1.9629304388888889</c:v>
                </c:pt>
                <c:pt idx="6714">
                  <c:v>1.9632082166666667</c:v>
                </c:pt>
                <c:pt idx="6715">
                  <c:v>1.9634859944444445</c:v>
                </c:pt>
                <c:pt idx="6716">
                  <c:v>1.9637637722222221</c:v>
                </c:pt>
                <c:pt idx="6717">
                  <c:v>1.9640415499999999</c:v>
                </c:pt>
                <c:pt idx="6718">
                  <c:v>1.9643193277777777</c:v>
                </c:pt>
                <c:pt idx="6719">
                  <c:v>1.9645971055555556</c:v>
                </c:pt>
                <c:pt idx="6720">
                  <c:v>1.9648748833333334</c:v>
                </c:pt>
                <c:pt idx="6721">
                  <c:v>1.965152661111111</c:v>
                </c:pt>
                <c:pt idx="6722">
                  <c:v>1.9654304388888888</c:v>
                </c:pt>
                <c:pt idx="6723">
                  <c:v>1.9657082166666666</c:v>
                </c:pt>
                <c:pt idx="6724">
                  <c:v>1.9659859944444444</c:v>
                </c:pt>
                <c:pt idx="6725">
                  <c:v>1.9662637722222223</c:v>
                </c:pt>
                <c:pt idx="6726">
                  <c:v>1.9665415499999999</c:v>
                </c:pt>
                <c:pt idx="6727">
                  <c:v>1.9668193277777777</c:v>
                </c:pt>
                <c:pt idx="6728">
                  <c:v>1.9670971055555555</c:v>
                </c:pt>
                <c:pt idx="6729">
                  <c:v>1.9673748833333333</c:v>
                </c:pt>
                <c:pt idx="6730">
                  <c:v>1.9676526611111111</c:v>
                </c:pt>
                <c:pt idx="6731">
                  <c:v>1.9679304388888887</c:v>
                </c:pt>
                <c:pt idx="6732">
                  <c:v>1.9682082166666666</c:v>
                </c:pt>
                <c:pt idx="6733">
                  <c:v>1.9684859944444444</c:v>
                </c:pt>
                <c:pt idx="6734">
                  <c:v>1.9687637722222222</c:v>
                </c:pt>
                <c:pt idx="6735">
                  <c:v>1.96904155</c:v>
                </c:pt>
                <c:pt idx="6736">
                  <c:v>1.9693193277777779</c:v>
                </c:pt>
                <c:pt idx="6737">
                  <c:v>1.9695971055555554</c:v>
                </c:pt>
                <c:pt idx="6738">
                  <c:v>1.9698748833333333</c:v>
                </c:pt>
                <c:pt idx="6739">
                  <c:v>1.9701526611111111</c:v>
                </c:pt>
                <c:pt idx="6740">
                  <c:v>1.9704304388888889</c:v>
                </c:pt>
                <c:pt idx="6741">
                  <c:v>1.9707082166666667</c:v>
                </c:pt>
                <c:pt idx="6742">
                  <c:v>1.9709859944444443</c:v>
                </c:pt>
                <c:pt idx="6743">
                  <c:v>1.9712637722222222</c:v>
                </c:pt>
                <c:pt idx="6744">
                  <c:v>1.97154155</c:v>
                </c:pt>
                <c:pt idx="6745">
                  <c:v>1.9718193277777778</c:v>
                </c:pt>
                <c:pt idx="6746">
                  <c:v>1.9720971055555556</c:v>
                </c:pt>
                <c:pt idx="6747">
                  <c:v>1.9723748833333332</c:v>
                </c:pt>
                <c:pt idx="6748">
                  <c:v>1.972652661111111</c:v>
                </c:pt>
                <c:pt idx="6749">
                  <c:v>1.9729304388888889</c:v>
                </c:pt>
                <c:pt idx="6750">
                  <c:v>1.9732082166666667</c:v>
                </c:pt>
                <c:pt idx="6751">
                  <c:v>1.9734859944444445</c:v>
                </c:pt>
                <c:pt idx="6752">
                  <c:v>1.9737637722222221</c:v>
                </c:pt>
                <c:pt idx="6753">
                  <c:v>1.9740415499999999</c:v>
                </c:pt>
                <c:pt idx="6754">
                  <c:v>1.9743193277777777</c:v>
                </c:pt>
                <c:pt idx="6755">
                  <c:v>1.9745971055555556</c:v>
                </c:pt>
                <c:pt idx="6756">
                  <c:v>1.9748748833333334</c:v>
                </c:pt>
                <c:pt idx="6757">
                  <c:v>1.975152661111111</c:v>
                </c:pt>
                <c:pt idx="6758">
                  <c:v>1.9754304388888888</c:v>
                </c:pt>
                <c:pt idx="6759">
                  <c:v>1.9757082166666666</c:v>
                </c:pt>
                <c:pt idx="6760">
                  <c:v>1.9759859944444444</c:v>
                </c:pt>
                <c:pt idx="6761">
                  <c:v>1.9762637722222223</c:v>
                </c:pt>
                <c:pt idx="6762">
                  <c:v>1.9765415499999999</c:v>
                </c:pt>
                <c:pt idx="6763">
                  <c:v>1.9768193277777777</c:v>
                </c:pt>
                <c:pt idx="6764">
                  <c:v>1.9770971055555555</c:v>
                </c:pt>
                <c:pt idx="6765">
                  <c:v>1.9773748833333333</c:v>
                </c:pt>
                <c:pt idx="6766">
                  <c:v>1.9776526611111112</c:v>
                </c:pt>
                <c:pt idx="6767">
                  <c:v>1.9779304388888888</c:v>
                </c:pt>
                <c:pt idx="6768">
                  <c:v>1.9782082166666666</c:v>
                </c:pt>
                <c:pt idx="6769">
                  <c:v>1.9784859944444444</c:v>
                </c:pt>
                <c:pt idx="6770">
                  <c:v>1.9787637722222222</c:v>
                </c:pt>
                <c:pt idx="6771">
                  <c:v>1.97904155</c:v>
                </c:pt>
                <c:pt idx="6772">
                  <c:v>1.9793193277777776</c:v>
                </c:pt>
                <c:pt idx="6773">
                  <c:v>1.9795971055555555</c:v>
                </c:pt>
                <c:pt idx="6774">
                  <c:v>1.9798748833333333</c:v>
                </c:pt>
                <c:pt idx="6775">
                  <c:v>1.9801526611111111</c:v>
                </c:pt>
                <c:pt idx="6776">
                  <c:v>1.9804304388888889</c:v>
                </c:pt>
                <c:pt idx="6777">
                  <c:v>1.9807082166666667</c:v>
                </c:pt>
                <c:pt idx="6778">
                  <c:v>1.9809859944444443</c:v>
                </c:pt>
                <c:pt idx="6779">
                  <c:v>1.9812637722222222</c:v>
                </c:pt>
                <c:pt idx="6780">
                  <c:v>1.98154155</c:v>
                </c:pt>
                <c:pt idx="6781">
                  <c:v>1.9818193277777778</c:v>
                </c:pt>
                <c:pt idx="6782">
                  <c:v>1.9820971055555556</c:v>
                </c:pt>
                <c:pt idx="6783">
                  <c:v>1.9823748833333332</c:v>
                </c:pt>
                <c:pt idx="6784">
                  <c:v>1.982652661111111</c:v>
                </c:pt>
                <c:pt idx="6785">
                  <c:v>1.9829304388888889</c:v>
                </c:pt>
                <c:pt idx="6786">
                  <c:v>1.9832082166666667</c:v>
                </c:pt>
                <c:pt idx="6787">
                  <c:v>1.9834859944444445</c:v>
                </c:pt>
                <c:pt idx="6788">
                  <c:v>1.9837637722222221</c:v>
                </c:pt>
                <c:pt idx="6789">
                  <c:v>1.9840415499999999</c:v>
                </c:pt>
                <c:pt idx="6790">
                  <c:v>1.9843193277777778</c:v>
                </c:pt>
                <c:pt idx="6791">
                  <c:v>1.9845971055555556</c:v>
                </c:pt>
                <c:pt idx="6792">
                  <c:v>1.9848748833333334</c:v>
                </c:pt>
                <c:pt idx="6793">
                  <c:v>1.985152661111111</c:v>
                </c:pt>
                <c:pt idx="6794">
                  <c:v>1.9854304388888888</c:v>
                </c:pt>
                <c:pt idx="6795">
                  <c:v>1.9857082166666666</c:v>
                </c:pt>
                <c:pt idx="6796">
                  <c:v>1.9859859944444445</c:v>
                </c:pt>
                <c:pt idx="6797">
                  <c:v>1.9862637722222223</c:v>
                </c:pt>
                <c:pt idx="6798">
                  <c:v>1.9865415499999999</c:v>
                </c:pt>
                <c:pt idx="6799">
                  <c:v>1.9868193277777777</c:v>
                </c:pt>
                <c:pt idx="6800">
                  <c:v>1.9870971055555555</c:v>
                </c:pt>
                <c:pt idx="6801">
                  <c:v>1.9873748833333333</c:v>
                </c:pt>
                <c:pt idx="6802">
                  <c:v>1.9876526611111112</c:v>
                </c:pt>
                <c:pt idx="6803">
                  <c:v>1.9879304388888888</c:v>
                </c:pt>
                <c:pt idx="6804">
                  <c:v>1.9882082166666666</c:v>
                </c:pt>
                <c:pt idx="6805">
                  <c:v>1.9884859944444444</c:v>
                </c:pt>
                <c:pt idx="6806">
                  <c:v>1.9887637722222222</c:v>
                </c:pt>
                <c:pt idx="6807">
                  <c:v>1.98904155</c:v>
                </c:pt>
                <c:pt idx="6808">
                  <c:v>1.9893193277777776</c:v>
                </c:pt>
                <c:pt idx="6809">
                  <c:v>1.9895971055555555</c:v>
                </c:pt>
                <c:pt idx="6810">
                  <c:v>1.9898748833333333</c:v>
                </c:pt>
                <c:pt idx="6811">
                  <c:v>1.9901526611111111</c:v>
                </c:pt>
                <c:pt idx="6812">
                  <c:v>1.9904304388888889</c:v>
                </c:pt>
                <c:pt idx="6813">
                  <c:v>1.9907082166666665</c:v>
                </c:pt>
                <c:pt idx="6814">
                  <c:v>1.9909859944444444</c:v>
                </c:pt>
                <c:pt idx="6815">
                  <c:v>1.9912637722222222</c:v>
                </c:pt>
                <c:pt idx="6816">
                  <c:v>1.99154155</c:v>
                </c:pt>
                <c:pt idx="6817">
                  <c:v>1.9918193277777778</c:v>
                </c:pt>
                <c:pt idx="6818">
                  <c:v>1.9920971055555554</c:v>
                </c:pt>
                <c:pt idx="6819">
                  <c:v>1.9923748833333332</c:v>
                </c:pt>
                <c:pt idx="6820">
                  <c:v>1.9926526611111111</c:v>
                </c:pt>
                <c:pt idx="6821">
                  <c:v>1.9929304388888889</c:v>
                </c:pt>
                <c:pt idx="6822">
                  <c:v>1.9932082166666667</c:v>
                </c:pt>
                <c:pt idx="6823">
                  <c:v>1.9934859944444445</c:v>
                </c:pt>
                <c:pt idx="6824">
                  <c:v>1.9937637722222221</c:v>
                </c:pt>
                <c:pt idx="6825">
                  <c:v>1.9940415499999999</c:v>
                </c:pt>
                <c:pt idx="6826">
                  <c:v>1.9943193277777778</c:v>
                </c:pt>
                <c:pt idx="6827">
                  <c:v>1.9945971055555556</c:v>
                </c:pt>
                <c:pt idx="6828">
                  <c:v>1.9948748833333334</c:v>
                </c:pt>
                <c:pt idx="6829">
                  <c:v>1.995152661111111</c:v>
                </c:pt>
                <c:pt idx="6830">
                  <c:v>1.9954304388888888</c:v>
                </c:pt>
                <c:pt idx="6831">
                  <c:v>1.9957082166666666</c:v>
                </c:pt>
                <c:pt idx="6832">
                  <c:v>1.9959859944444445</c:v>
                </c:pt>
                <c:pt idx="6833">
                  <c:v>1.9962637722222223</c:v>
                </c:pt>
                <c:pt idx="6834">
                  <c:v>1.9965415499999999</c:v>
                </c:pt>
                <c:pt idx="6835">
                  <c:v>1.9968193277777777</c:v>
                </c:pt>
                <c:pt idx="6836">
                  <c:v>1.9970971055555555</c:v>
                </c:pt>
                <c:pt idx="6837">
                  <c:v>1.9973748833333334</c:v>
                </c:pt>
                <c:pt idx="6838">
                  <c:v>1.9976526611111112</c:v>
                </c:pt>
                <c:pt idx="6839">
                  <c:v>1.9979304388888888</c:v>
                </c:pt>
                <c:pt idx="6840">
                  <c:v>1.9982082166666666</c:v>
                </c:pt>
                <c:pt idx="6841">
                  <c:v>1.9984859944444444</c:v>
                </c:pt>
                <c:pt idx="6842">
                  <c:v>1.9987637722222222</c:v>
                </c:pt>
                <c:pt idx="6843">
                  <c:v>1.9990415500000001</c:v>
                </c:pt>
                <c:pt idx="6844">
                  <c:v>1.9993193277777777</c:v>
                </c:pt>
                <c:pt idx="6845">
                  <c:v>1.9995971055555555</c:v>
                </c:pt>
                <c:pt idx="6846">
                  <c:v>1.9998748833333333</c:v>
                </c:pt>
                <c:pt idx="6847">
                  <c:v>2.0001526611111111</c:v>
                </c:pt>
                <c:pt idx="6848">
                  <c:v>2.0004304388888889</c:v>
                </c:pt>
                <c:pt idx="6849">
                  <c:v>2.0007082166666668</c:v>
                </c:pt>
                <c:pt idx="6850">
                  <c:v>2.0009859944444446</c:v>
                </c:pt>
                <c:pt idx="6851">
                  <c:v>2.0012637722222224</c:v>
                </c:pt>
                <c:pt idx="6852">
                  <c:v>2.0015415499999998</c:v>
                </c:pt>
                <c:pt idx="6853">
                  <c:v>2.0018193277777776</c:v>
                </c:pt>
                <c:pt idx="6854">
                  <c:v>2.0020971055555554</c:v>
                </c:pt>
                <c:pt idx="6855">
                  <c:v>2.0023748833333332</c:v>
                </c:pt>
                <c:pt idx="6856">
                  <c:v>2.0026526611111111</c:v>
                </c:pt>
                <c:pt idx="6857">
                  <c:v>2.0029304388888889</c:v>
                </c:pt>
                <c:pt idx="6858">
                  <c:v>2.0032082166666667</c:v>
                </c:pt>
                <c:pt idx="6859">
                  <c:v>2.0034859944444445</c:v>
                </c:pt>
                <c:pt idx="6860">
                  <c:v>2.0037637722222224</c:v>
                </c:pt>
                <c:pt idx="6861">
                  <c:v>2.0040415500000002</c:v>
                </c:pt>
                <c:pt idx="6862">
                  <c:v>2.0043193277777775</c:v>
                </c:pt>
                <c:pt idx="6863">
                  <c:v>2.0045971055555554</c:v>
                </c:pt>
                <c:pt idx="6864">
                  <c:v>2.0048748833333332</c:v>
                </c:pt>
                <c:pt idx="6865">
                  <c:v>2.005152661111111</c:v>
                </c:pt>
                <c:pt idx="6866">
                  <c:v>2.0054304388888888</c:v>
                </c:pt>
                <c:pt idx="6867">
                  <c:v>2.0057082166666667</c:v>
                </c:pt>
                <c:pt idx="6868">
                  <c:v>2.0059859944444445</c:v>
                </c:pt>
                <c:pt idx="6869">
                  <c:v>2.0062637722222223</c:v>
                </c:pt>
                <c:pt idx="6870">
                  <c:v>2.0065415500000001</c:v>
                </c:pt>
                <c:pt idx="6871">
                  <c:v>2.0068193277777779</c:v>
                </c:pt>
                <c:pt idx="6872">
                  <c:v>2.0070971055555553</c:v>
                </c:pt>
                <c:pt idx="6873">
                  <c:v>2.0073748833333331</c:v>
                </c:pt>
                <c:pt idx="6874">
                  <c:v>2.007652661111111</c:v>
                </c:pt>
                <c:pt idx="6875">
                  <c:v>2.0079304388888888</c:v>
                </c:pt>
                <c:pt idx="6876">
                  <c:v>2.0082082166666666</c:v>
                </c:pt>
                <c:pt idx="6877">
                  <c:v>2.0084859944444444</c:v>
                </c:pt>
                <c:pt idx="6878">
                  <c:v>2.0087637722222222</c:v>
                </c:pt>
                <c:pt idx="6879">
                  <c:v>2.0090415500000001</c:v>
                </c:pt>
                <c:pt idx="6880">
                  <c:v>2.0093193277777779</c:v>
                </c:pt>
                <c:pt idx="6881">
                  <c:v>2.0095971055555557</c:v>
                </c:pt>
                <c:pt idx="6882">
                  <c:v>2.0098748833333331</c:v>
                </c:pt>
                <c:pt idx="6883">
                  <c:v>2.0101526611111109</c:v>
                </c:pt>
                <c:pt idx="6884">
                  <c:v>2.0104304388888887</c:v>
                </c:pt>
                <c:pt idx="6885">
                  <c:v>2.0107082166666665</c:v>
                </c:pt>
                <c:pt idx="6886">
                  <c:v>2.0109859944444444</c:v>
                </c:pt>
                <c:pt idx="6887">
                  <c:v>2.0112637722222222</c:v>
                </c:pt>
                <c:pt idx="6888">
                  <c:v>2.01154155</c:v>
                </c:pt>
                <c:pt idx="6889">
                  <c:v>2.0118193277777778</c:v>
                </c:pt>
                <c:pt idx="6890">
                  <c:v>2.0120971055555557</c:v>
                </c:pt>
                <c:pt idx="6891">
                  <c:v>2.0123748833333335</c:v>
                </c:pt>
                <c:pt idx="6892">
                  <c:v>2.0126526611111113</c:v>
                </c:pt>
                <c:pt idx="6893">
                  <c:v>2.0129304388888887</c:v>
                </c:pt>
                <c:pt idx="6894">
                  <c:v>2.0132082166666665</c:v>
                </c:pt>
                <c:pt idx="6895">
                  <c:v>2.0134859944444443</c:v>
                </c:pt>
                <c:pt idx="6896">
                  <c:v>2.0137637722222221</c:v>
                </c:pt>
                <c:pt idx="6897">
                  <c:v>2.01404155</c:v>
                </c:pt>
                <c:pt idx="6898">
                  <c:v>2.0143193277777778</c:v>
                </c:pt>
                <c:pt idx="6899">
                  <c:v>2.0145971055555556</c:v>
                </c:pt>
                <c:pt idx="6900">
                  <c:v>2.0148748833333334</c:v>
                </c:pt>
                <c:pt idx="6901">
                  <c:v>2.0151526611111112</c:v>
                </c:pt>
                <c:pt idx="6902">
                  <c:v>2.0154304388888891</c:v>
                </c:pt>
                <c:pt idx="6903">
                  <c:v>2.0157082166666664</c:v>
                </c:pt>
                <c:pt idx="6904">
                  <c:v>2.0159859944444443</c:v>
                </c:pt>
                <c:pt idx="6905">
                  <c:v>2.0162637722222221</c:v>
                </c:pt>
                <c:pt idx="6906">
                  <c:v>2.0165415499999999</c:v>
                </c:pt>
                <c:pt idx="6907">
                  <c:v>2.0168193277777777</c:v>
                </c:pt>
                <c:pt idx="6908">
                  <c:v>2.0170971055555555</c:v>
                </c:pt>
                <c:pt idx="6909">
                  <c:v>2.0173748833333334</c:v>
                </c:pt>
                <c:pt idx="6910">
                  <c:v>2.0176526611111112</c:v>
                </c:pt>
                <c:pt idx="6911">
                  <c:v>2.017930438888889</c:v>
                </c:pt>
                <c:pt idx="6912">
                  <c:v>2.0182082166666668</c:v>
                </c:pt>
                <c:pt idx="6913">
                  <c:v>2.0184859944444442</c:v>
                </c:pt>
                <c:pt idx="6914">
                  <c:v>2.018763772222222</c:v>
                </c:pt>
                <c:pt idx="6915">
                  <c:v>2.0190415499999999</c:v>
                </c:pt>
                <c:pt idx="6916">
                  <c:v>2.0193193277777777</c:v>
                </c:pt>
                <c:pt idx="6917">
                  <c:v>2.0195971055555555</c:v>
                </c:pt>
                <c:pt idx="6918">
                  <c:v>2.0198748833333333</c:v>
                </c:pt>
                <c:pt idx="6919">
                  <c:v>2.0201526611111111</c:v>
                </c:pt>
                <c:pt idx="6920">
                  <c:v>2.020430438888889</c:v>
                </c:pt>
                <c:pt idx="6921">
                  <c:v>2.0207082166666668</c:v>
                </c:pt>
                <c:pt idx="6922">
                  <c:v>2.0209859944444446</c:v>
                </c:pt>
                <c:pt idx="6923">
                  <c:v>2.021263772222222</c:v>
                </c:pt>
                <c:pt idx="6924">
                  <c:v>2.0215415499999998</c:v>
                </c:pt>
                <c:pt idx="6925">
                  <c:v>2.0218193277777776</c:v>
                </c:pt>
                <c:pt idx="6926">
                  <c:v>2.0220971055555554</c:v>
                </c:pt>
                <c:pt idx="6927">
                  <c:v>2.0223748833333333</c:v>
                </c:pt>
                <c:pt idx="6928">
                  <c:v>2.0226526611111111</c:v>
                </c:pt>
                <c:pt idx="6929">
                  <c:v>2.0229304388888889</c:v>
                </c:pt>
                <c:pt idx="6930">
                  <c:v>2.0232082166666667</c:v>
                </c:pt>
                <c:pt idx="6931">
                  <c:v>2.0234859944444445</c:v>
                </c:pt>
                <c:pt idx="6932">
                  <c:v>2.0237637722222224</c:v>
                </c:pt>
                <c:pt idx="6933">
                  <c:v>2.0240415499999997</c:v>
                </c:pt>
                <c:pt idx="6934">
                  <c:v>2.0243193277777776</c:v>
                </c:pt>
                <c:pt idx="6935">
                  <c:v>2.0245971055555554</c:v>
                </c:pt>
                <c:pt idx="6936">
                  <c:v>2.0248748833333332</c:v>
                </c:pt>
                <c:pt idx="6937">
                  <c:v>2.025152661111111</c:v>
                </c:pt>
                <c:pt idx="6938">
                  <c:v>2.0254304388888889</c:v>
                </c:pt>
                <c:pt idx="6939">
                  <c:v>2.0257082166666667</c:v>
                </c:pt>
                <c:pt idx="6940">
                  <c:v>2.0259859944444445</c:v>
                </c:pt>
                <c:pt idx="6941">
                  <c:v>2.0262637722222223</c:v>
                </c:pt>
                <c:pt idx="6942">
                  <c:v>2.0265415500000001</c:v>
                </c:pt>
                <c:pt idx="6943">
                  <c:v>2.026819327777778</c:v>
                </c:pt>
                <c:pt idx="6944">
                  <c:v>2.0270971055555553</c:v>
                </c:pt>
                <c:pt idx="6945">
                  <c:v>2.0273748833333332</c:v>
                </c:pt>
                <c:pt idx="6946">
                  <c:v>2.027652661111111</c:v>
                </c:pt>
                <c:pt idx="6947">
                  <c:v>2.0279304388888888</c:v>
                </c:pt>
                <c:pt idx="6948">
                  <c:v>2.0282082166666666</c:v>
                </c:pt>
                <c:pt idx="6949">
                  <c:v>2.0284859944444444</c:v>
                </c:pt>
                <c:pt idx="6950">
                  <c:v>2.0287637722222223</c:v>
                </c:pt>
                <c:pt idx="6951">
                  <c:v>2.0290415500000001</c:v>
                </c:pt>
                <c:pt idx="6952">
                  <c:v>2.0293193277777779</c:v>
                </c:pt>
                <c:pt idx="6953">
                  <c:v>2.0295971055555557</c:v>
                </c:pt>
                <c:pt idx="6954">
                  <c:v>2.0298748833333331</c:v>
                </c:pt>
                <c:pt idx="6955">
                  <c:v>2.0301526611111109</c:v>
                </c:pt>
                <c:pt idx="6956">
                  <c:v>2.0304304388888887</c:v>
                </c:pt>
                <c:pt idx="6957">
                  <c:v>2.0307082166666666</c:v>
                </c:pt>
                <c:pt idx="6958">
                  <c:v>2.0309859944444444</c:v>
                </c:pt>
                <c:pt idx="6959">
                  <c:v>2.0312637722222222</c:v>
                </c:pt>
                <c:pt idx="6960">
                  <c:v>2.03154155</c:v>
                </c:pt>
                <c:pt idx="6961">
                  <c:v>2.0318193277777779</c:v>
                </c:pt>
                <c:pt idx="6962">
                  <c:v>2.0320971055555557</c:v>
                </c:pt>
                <c:pt idx="6963">
                  <c:v>2.0323748833333335</c:v>
                </c:pt>
                <c:pt idx="6964">
                  <c:v>2.0326526611111109</c:v>
                </c:pt>
                <c:pt idx="6965">
                  <c:v>2.0329304388888887</c:v>
                </c:pt>
                <c:pt idx="6966">
                  <c:v>2.0332082166666665</c:v>
                </c:pt>
                <c:pt idx="6967">
                  <c:v>2.0334859944444443</c:v>
                </c:pt>
                <c:pt idx="6968">
                  <c:v>2.0337637722222222</c:v>
                </c:pt>
                <c:pt idx="6969">
                  <c:v>2.03404155</c:v>
                </c:pt>
                <c:pt idx="6970">
                  <c:v>2.0343193277777778</c:v>
                </c:pt>
                <c:pt idx="6971">
                  <c:v>2.0345971055555556</c:v>
                </c:pt>
                <c:pt idx="6972">
                  <c:v>2.0348748833333334</c:v>
                </c:pt>
                <c:pt idx="6973">
                  <c:v>2.0351526611111113</c:v>
                </c:pt>
                <c:pt idx="6974">
                  <c:v>2.0354304388888886</c:v>
                </c:pt>
                <c:pt idx="6975">
                  <c:v>2.0357082166666665</c:v>
                </c:pt>
                <c:pt idx="6976">
                  <c:v>2.0359859944444443</c:v>
                </c:pt>
                <c:pt idx="6977">
                  <c:v>2.0362637722222221</c:v>
                </c:pt>
                <c:pt idx="6978">
                  <c:v>2.0365415499999999</c:v>
                </c:pt>
                <c:pt idx="6979">
                  <c:v>2.0368193277777777</c:v>
                </c:pt>
                <c:pt idx="6980">
                  <c:v>2.0370971055555556</c:v>
                </c:pt>
                <c:pt idx="6981">
                  <c:v>2.0373748833333334</c:v>
                </c:pt>
                <c:pt idx="6982">
                  <c:v>2.0376526611111112</c:v>
                </c:pt>
                <c:pt idx="6983">
                  <c:v>2.037930438888889</c:v>
                </c:pt>
                <c:pt idx="6984">
                  <c:v>2.0382082166666668</c:v>
                </c:pt>
                <c:pt idx="6985">
                  <c:v>2.0384859944444442</c:v>
                </c:pt>
                <c:pt idx="6986">
                  <c:v>2.038763772222222</c:v>
                </c:pt>
                <c:pt idx="6987">
                  <c:v>2.0390415499999999</c:v>
                </c:pt>
                <c:pt idx="6988">
                  <c:v>2.0393193277777777</c:v>
                </c:pt>
                <c:pt idx="6989">
                  <c:v>2.0395971055555555</c:v>
                </c:pt>
                <c:pt idx="6990">
                  <c:v>2.0398748833333333</c:v>
                </c:pt>
                <c:pt idx="6991">
                  <c:v>2.0401526611111112</c:v>
                </c:pt>
                <c:pt idx="6992">
                  <c:v>2.040430438888889</c:v>
                </c:pt>
                <c:pt idx="6993">
                  <c:v>2.0407082166666668</c:v>
                </c:pt>
                <c:pt idx="6994">
                  <c:v>2.0409859944444446</c:v>
                </c:pt>
                <c:pt idx="6995">
                  <c:v>2.041263772222222</c:v>
                </c:pt>
                <c:pt idx="6996">
                  <c:v>2.0415415499999998</c:v>
                </c:pt>
                <c:pt idx="6997">
                  <c:v>2.0418193277777776</c:v>
                </c:pt>
                <c:pt idx="6998">
                  <c:v>2.0420971055555555</c:v>
                </c:pt>
                <c:pt idx="6999">
                  <c:v>2.0423748833333333</c:v>
                </c:pt>
                <c:pt idx="7000">
                  <c:v>2.0426526611111111</c:v>
                </c:pt>
                <c:pt idx="7001">
                  <c:v>2.0429304388888889</c:v>
                </c:pt>
                <c:pt idx="7002">
                  <c:v>2.0432082166666667</c:v>
                </c:pt>
                <c:pt idx="7003">
                  <c:v>2.0434859944444446</c:v>
                </c:pt>
                <c:pt idx="7004">
                  <c:v>2.0437637722222224</c:v>
                </c:pt>
                <c:pt idx="7005">
                  <c:v>2.0440415499999998</c:v>
                </c:pt>
                <c:pt idx="7006">
                  <c:v>2.0443193277777776</c:v>
                </c:pt>
                <c:pt idx="7007">
                  <c:v>2.0445971055555554</c:v>
                </c:pt>
                <c:pt idx="7008">
                  <c:v>2.0448748833333332</c:v>
                </c:pt>
                <c:pt idx="7009">
                  <c:v>2.045152661111111</c:v>
                </c:pt>
                <c:pt idx="7010">
                  <c:v>2.0454304388888889</c:v>
                </c:pt>
                <c:pt idx="7011">
                  <c:v>2.0457082166666667</c:v>
                </c:pt>
                <c:pt idx="7012">
                  <c:v>2.0459859944444445</c:v>
                </c:pt>
                <c:pt idx="7013">
                  <c:v>2.0462637722222223</c:v>
                </c:pt>
                <c:pt idx="7014">
                  <c:v>2.0465415500000002</c:v>
                </c:pt>
                <c:pt idx="7015">
                  <c:v>2.0468193277777775</c:v>
                </c:pt>
                <c:pt idx="7016">
                  <c:v>2.0470971055555554</c:v>
                </c:pt>
                <c:pt idx="7017">
                  <c:v>2.0473748833333332</c:v>
                </c:pt>
                <c:pt idx="7018">
                  <c:v>2.047652661111111</c:v>
                </c:pt>
                <c:pt idx="7019">
                  <c:v>2.0479304388888888</c:v>
                </c:pt>
                <c:pt idx="7020">
                  <c:v>2.0482082166666666</c:v>
                </c:pt>
                <c:pt idx="7021">
                  <c:v>2.0484859944444445</c:v>
                </c:pt>
                <c:pt idx="7022">
                  <c:v>2.0487637722222223</c:v>
                </c:pt>
                <c:pt idx="7023">
                  <c:v>2.0490415500000001</c:v>
                </c:pt>
                <c:pt idx="7024">
                  <c:v>2.0493193277777779</c:v>
                </c:pt>
                <c:pt idx="7025">
                  <c:v>2.0495971055555557</c:v>
                </c:pt>
                <c:pt idx="7026">
                  <c:v>2.0498748833333331</c:v>
                </c:pt>
                <c:pt idx="7027">
                  <c:v>2.0501526611111109</c:v>
                </c:pt>
                <c:pt idx="7028">
                  <c:v>2.0504304388888888</c:v>
                </c:pt>
                <c:pt idx="7029">
                  <c:v>2.0507082166666666</c:v>
                </c:pt>
                <c:pt idx="7030">
                  <c:v>2.0509859944444444</c:v>
                </c:pt>
                <c:pt idx="7031">
                  <c:v>2.0512637722222222</c:v>
                </c:pt>
                <c:pt idx="7032">
                  <c:v>2.05154155</c:v>
                </c:pt>
                <c:pt idx="7033">
                  <c:v>2.0518193277777779</c:v>
                </c:pt>
                <c:pt idx="7034">
                  <c:v>2.0520971055555557</c:v>
                </c:pt>
                <c:pt idx="7035">
                  <c:v>2.0523748833333335</c:v>
                </c:pt>
                <c:pt idx="7036">
                  <c:v>2.0526526611111109</c:v>
                </c:pt>
                <c:pt idx="7037">
                  <c:v>2.0529304388888887</c:v>
                </c:pt>
                <c:pt idx="7038">
                  <c:v>2.0532082166666665</c:v>
                </c:pt>
                <c:pt idx="7039">
                  <c:v>2.0534859944444444</c:v>
                </c:pt>
                <c:pt idx="7040">
                  <c:v>2.0537637722222222</c:v>
                </c:pt>
                <c:pt idx="7041">
                  <c:v>2.05404155</c:v>
                </c:pt>
                <c:pt idx="7042">
                  <c:v>2.0543193277777778</c:v>
                </c:pt>
                <c:pt idx="7043">
                  <c:v>2.0545971055555556</c:v>
                </c:pt>
                <c:pt idx="7044">
                  <c:v>2.0548748833333335</c:v>
                </c:pt>
                <c:pt idx="7045">
                  <c:v>2.0551526611111113</c:v>
                </c:pt>
                <c:pt idx="7046">
                  <c:v>2.0554304388888887</c:v>
                </c:pt>
                <c:pt idx="7047">
                  <c:v>2.0557082166666665</c:v>
                </c:pt>
                <c:pt idx="7048">
                  <c:v>2.0559859944444443</c:v>
                </c:pt>
                <c:pt idx="7049">
                  <c:v>2.0562637722222221</c:v>
                </c:pt>
                <c:pt idx="7050">
                  <c:v>2.0565415499999999</c:v>
                </c:pt>
                <c:pt idx="7051">
                  <c:v>2.0568193277777778</c:v>
                </c:pt>
                <c:pt idx="7052">
                  <c:v>2.0570971055555556</c:v>
                </c:pt>
                <c:pt idx="7053">
                  <c:v>2.0573748833333334</c:v>
                </c:pt>
                <c:pt idx="7054">
                  <c:v>2.0576526611111112</c:v>
                </c:pt>
                <c:pt idx="7055">
                  <c:v>2.057930438888889</c:v>
                </c:pt>
                <c:pt idx="7056">
                  <c:v>2.0582082166666664</c:v>
                </c:pt>
                <c:pt idx="7057">
                  <c:v>2.0584859944444442</c:v>
                </c:pt>
                <c:pt idx="7058">
                  <c:v>2.0587637722222221</c:v>
                </c:pt>
                <c:pt idx="7059">
                  <c:v>2.0590415499999999</c:v>
                </c:pt>
                <c:pt idx="7060">
                  <c:v>2.0593193277777777</c:v>
                </c:pt>
                <c:pt idx="7061">
                  <c:v>2.0595971055555555</c:v>
                </c:pt>
                <c:pt idx="7062">
                  <c:v>2.0598748833333334</c:v>
                </c:pt>
                <c:pt idx="7063">
                  <c:v>2.0601526611111112</c:v>
                </c:pt>
                <c:pt idx="7064">
                  <c:v>2.060430438888889</c:v>
                </c:pt>
                <c:pt idx="7065">
                  <c:v>2.0607082166666668</c:v>
                </c:pt>
                <c:pt idx="7066">
                  <c:v>2.0609859944444442</c:v>
                </c:pt>
                <c:pt idx="7067">
                  <c:v>2.061263772222222</c:v>
                </c:pt>
                <c:pt idx="7068">
                  <c:v>2.0615415499999998</c:v>
                </c:pt>
                <c:pt idx="7069">
                  <c:v>2.0618193277777777</c:v>
                </c:pt>
                <c:pt idx="7070">
                  <c:v>2.0620971055555555</c:v>
                </c:pt>
                <c:pt idx="7071">
                  <c:v>2.0623748833333333</c:v>
                </c:pt>
                <c:pt idx="7072">
                  <c:v>2.0626526611111111</c:v>
                </c:pt>
                <c:pt idx="7073">
                  <c:v>2.0629304388888889</c:v>
                </c:pt>
                <c:pt idx="7074">
                  <c:v>2.0632082166666668</c:v>
                </c:pt>
                <c:pt idx="7075">
                  <c:v>2.0634859944444446</c:v>
                </c:pt>
                <c:pt idx="7076">
                  <c:v>2.0637637722222224</c:v>
                </c:pt>
                <c:pt idx="7077">
                  <c:v>2.0640415499999998</c:v>
                </c:pt>
                <c:pt idx="7078">
                  <c:v>2.0643193277777776</c:v>
                </c:pt>
                <c:pt idx="7079">
                  <c:v>2.0645971055555554</c:v>
                </c:pt>
                <c:pt idx="7080">
                  <c:v>2.0648748833333332</c:v>
                </c:pt>
                <c:pt idx="7081">
                  <c:v>2.0651526611111111</c:v>
                </c:pt>
                <c:pt idx="7082">
                  <c:v>2.0654304388888889</c:v>
                </c:pt>
                <c:pt idx="7083">
                  <c:v>2.0657082166666667</c:v>
                </c:pt>
                <c:pt idx="7084">
                  <c:v>2.0659859944444445</c:v>
                </c:pt>
                <c:pt idx="7085">
                  <c:v>2.0662637722222224</c:v>
                </c:pt>
                <c:pt idx="7086">
                  <c:v>2.0665415500000002</c:v>
                </c:pt>
                <c:pt idx="7087">
                  <c:v>2.0668193277777775</c:v>
                </c:pt>
                <c:pt idx="7088">
                  <c:v>2.0670971055555554</c:v>
                </c:pt>
                <c:pt idx="7089">
                  <c:v>2.0673748833333332</c:v>
                </c:pt>
                <c:pt idx="7090">
                  <c:v>2.067652661111111</c:v>
                </c:pt>
                <c:pt idx="7091">
                  <c:v>2.0679304388888888</c:v>
                </c:pt>
                <c:pt idx="7092">
                  <c:v>2.0682082166666667</c:v>
                </c:pt>
                <c:pt idx="7093">
                  <c:v>2.0684859944444445</c:v>
                </c:pt>
                <c:pt idx="7094">
                  <c:v>2.0687637722222223</c:v>
                </c:pt>
                <c:pt idx="7095">
                  <c:v>2.0690415500000001</c:v>
                </c:pt>
                <c:pt idx="7096">
                  <c:v>2.0693193277777779</c:v>
                </c:pt>
                <c:pt idx="7097">
                  <c:v>2.0695971055555553</c:v>
                </c:pt>
                <c:pt idx="7098">
                  <c:v>2.0698748833333331</c:v>
                </c:pt>
                <c:pt idx="7099">
                  <c:v>2.070152661111111</c:v>
                </c:pt>
                <c:pt idx="7100">
                  <c:v>2.0704304388888888</c:v>
                </c:pt>
                <c:pt idx="7101">
                  <c:v>2.0707082166666666</c:v>
                </c:pt>
                <c:pt idx="7102">
                  <c:v>2.0709859944444444</c:v>
                </c:pt>
                <c:pt idx="7103">
                  <c:v>2.0712637722222222</c:v>
                </c:pt>
                <c:pt idx="7104">
                  <c:v>2.0715415500000001</c:v>
                </c:pt>
                <c:pt idx="7105">
                  <c:v>2.0718193277777779</c:v>
                </c:pt>
                <c:pt idx="7106">
                  <c:v>2.0720971055555557</c:v>
                </c:pt>
                <c:pt idx="7107">
                  <c:v>2.0723748833333331</c:v>
                </c:pt>
                <c:pt idx="7108">
                  <c:v>2.0726526611111109</c:v>
                </c:pt>
                <c:pt idx="7109">
                  <c:v>2.0729304388888887</c:v>
                </c:pt>
                <c:pt idx="7110">
                  <c:v>2.0732082166666665</c:v>
                </c:pt>
                <c:pt idx="7111">
                  <c:v>2.0734859944444444</c:v>
                </c:pt>
                <c:pt idx="7112">
                  <c:v>2.0737637722222222</c:v>
                </c:pt>
                <c:pt idx="7113">
                  <c:v>2.07404155</c:v>
                </c:pt>
                <c:pt idx="7114">
                  <c:v>2.0743193277777778</c:v>
                </c:pt>
                <c:pt idx="7115">
                  <c:v>2.0745971055555557</c:v>
                </c:pt>
                <c:pt idx="7116">
                  <c:v>2.0748748833333335</c:v>
                </c:pt>
                <c:pt idx="7117">
                  <c:v>2.0751526611111113</c:v>
                </c:pt>
                <c:pt idx="7118">
                  <c:v>2.0754304388888887</c:v>
                </c:pt>
                <c:pt idx="7119">
                  <c:v>2.0757082166666665</c:v>
                </c:pt>
                <c:pt idx="7120">
                  <c:v>2.0759859944444443</c:v>
                </c:pt>
                <c:pt idx="7121">
                  <c:v>2.0762637722222221</c:v>
                </c:pt>
                <c:pt idx="7122">
                  <c:v>2.07654155</c:v>
                </c:pt>
                <c:pt idx="7123">
                  <c:v>2.0768193277777778</c:v>
                </c:pt>
                <c:pt idx="7124">
                  <c:v>2.0770971055555556</c:v>
                </c:pt>
                <c:pt idx="7125">
                  <c:v>2.0773748833333334</c:v>
                </c:pt>
                <c:pt idx="7126">
                  <c:v>2.0776526611111112</c:v>
                </c:pt>
                <c:pt idx="7127">
                  <c:v>2.0779304388888891</c:v>
                </c:pt>
                <c:pt idx="7128">
                  <c:v>2.0782082166666664</c:v>
                </c:pt>
                <c:pt idx="7129">
                  <c:v>2.0784859944444443</c:v>
                </c:pt>
                <c:pt idx="7130">
                  <c:v>2.0787637722222221</c:v>
                </c:pt>
                <c:pt idx="7131">
                  <c:v>2.0790415499999999</c:v>
                </c:pt>
                <c:pt idx="7132">
                  <c:v>2.0793193277777777</c:v>
                </c:pt>
                <c:pt idx="7133">
                  <c:v>2.0795971055555555</c:v>
                </c:pt>
                <c:pt idx="7134">
                  <c:v>2.0798748833333334</c:v>
                </c:pt>
                <c:pt idx="7135">
                  <c:v>2.0801526611111112</c:v>
                </c:pt>
                <c:pt idx="7136">
                  <c:v>2.080430438888889</c:v>
                </c:pt>
                <c:pt idx="7137">
                  <c:v>2.0807082166666668</c:v>
                </c:pt>
                <c:pt idx="7138">
                  <c:v>2.0809859944444442</c:v>
                </c:pt>
                <c:pt idx="7139">
                  <c:v>2.081263772222222</c:v>
                </c:pt>
                <c:pt idx="7140">
                  <c:v>2.0815415499999999</c:v>
                </c:pt>
                <c:pt idx="7141">
                  <c:v>2.0818193277777777</c:v>
                </c:pt>
                <c:pt idx="7142">
                  <c:v>2.0820971055555555</c:v>
                </c:pt>
                <c:pt idx="7143">
                  <c:v>2.0823748833333333</c:v>
                </c:pt>
                <c:pt idx="7144">
                  <c:v>2.0826526611111111</c:v>
                </c:pt>
                <c:pt idx="7145">
                  <c:v>2.082930438888889</c:v>
                </c:pt>
                <c:pt idx="7146">
                  <c:v>2.0832082166666668</c:v>
                </c:pt>
                <c:pt idx="7147">
                  <c:v>2.0834859944444446</c:v>
                </c:pt>
                <c:pt idx="7148">
                  <c:v>2.083763772222222</c:v>
                </c:pt>
                <c:pt idx="7149">
                  <c:v>2.0840415499999998</c:v>
                </c:pt>
                <c:pt idx="7150">
                  <c:v>2.0843193277777776</c:v>
                </c:pt>
                <c:pt idx="7151">
                  <c:v>2.0845971055555554</c:v>
                </c:pt>
                <c:pt idx="7152">
                  <c:v>2.0848748833333333</c:v>
                </c:pt>
                <c:pt idx="7153">
                  <c:v>2.0851526611111111</c:v>
                </c:pt>
                <c:pt idx="7154">
                  <c:v>2.0854304388888889</c:v>
                </c:pt>
                <c:pt idx="7155">
                  <c:v>2.0857082166666667</c:v>
                </c:pt>
                <c:pt idx="7156">
                  <c:v>2.0859859944444445</c:v>
                </c:pt>
                <c:pt idx="7157">
                  <c:v>2.0862637722222224</c:v>
                </c:pt>
                <c:pt idx="7158">
                  <c:v>2.0865415499999997</c:v>
                </c:pt>
                <c:pt idx="7159">
                  <c:v>2.0868193277777776</c:v>
                </c:pt>
                <c:pt idx="7160">
                  <c:v>2.0870971055555554</c:v>
                </c:pt>
                <c:pt idx="7161">
                  <c:v>2.0873748833333332</c:v>
                </c:pt>
                <c:pt idx="7162">
                  <c:v>2.087652661111111</c:v>
                </c:pt>
                <c:pt idx="7163">
                  <c:v>2.0879304388888889</c:v>
                </c:pt>
                <c:pt idx="7164">
                  <c:v>2.0882082166666667</c:v>
                </c:pt>
                <c:pt idx="7165">
                  <c:v>2.0884859944444445</c:v>
                </c:pt>
                <c:pt idx="7166">
                  <c:v>2.0887637722222223</c:v>
                </c:pt>
                <c:pt idx="7167">
                  <c:v>2.0890415500000001</c:v>
                </c:pt>
                <c:pt idx="7168">
                  <c:v>2.089319327777778</c:v>
                </c:pt>
                <c:pt idx="7169">
                  <c:v>2.0895971055555553</c:v>
                </c:pt>
                <c:pt idx="7170">
                  <c:v>2.0898748833333332</c:v>
                </c:pt>
                <c:pt idx="7171">
                  <c:v>2.090152661111111</c:v>
                </c:pt>
                <c:pt idx="7172">
                  <c:v>2.0904304388888888</c:v>
                </c:pt>
                <c:pt idx="7173">
                  <c:v>2.0907082166666666</c:v>
                </c:pt>
                <c:pt idx="7174">
                  <c:v>2.0909859944444444</c:v>
                </c:pt>
                <c:pt idx="7175">
                  <c:v>2.0912637722222223</c:v>
                </c:pt>
                <c:pt idx="7176">
                  <c:v>2.0915415500000001</c:v>
                </c:pt>
                <c:pt idx="7177">
                  <c:v>2.0918193277777779</c:v>
                </c:pt>
                <c:pt idx="7178">
                  <c:v>2.0920971055555557</c:v>
                </c:pt>
                <c:pt idx="7179">
                  <c:v>2.0923748833333331</c:v>
                </c:pt>
                <c:pt idx="7180">
                  <c:v>2.0926526611111109</c:v>
                </c:pt>
                <c:pt idx="7181">
                  <c:v>2.0929304388888887</c:v>
                </c:pt>
                <c:pt idx="7182">
                  <c:v>2.0932082166666666</c:v>
                </c:pt>
                <c:pt idx="7183">
                  <c:v>2.0934859944444444</c:v>
                </c:pt>
                <c:pt idx="7184">
                  <c:v>2.0937637722222222</c:v>
                </c:pt>
                <c:pt idx="7185">
                  <c:v>2.09404155</c:v>
                </c:pt>
                <c:pt idx="7186">
                  <c:v>2.0943193277777779</c:v>
                </c:pt>
                <c:pt idx="7187">
                  <c:v>2.0945971055555557</c:v>
                </c:pt>
                <c:pt idx="7188">
                  <c:v>2.0948748833333335</c:v>
                </c:pt>
                <c:pt idx="7189">
                  <c:v>2.0951526611111109</c:v>
                </c:pt>
                <c:pt idx="7190">
                  <c:v>2.0954304388888887</c:v>
                </c:pt>
                <c:pt idx="7191">
                  <c:v>2.0957082166666665</c:v>
                </c:pt>
                <c:pt idx="7192">
                  <c:v>2.0959859944444443</c:v>
                </c:pt>
                <c:pt idx="7193">
                  <c:v>2.0962637722222222</c:v>
                </c:pt>
                <c:pt idx="7194">
                  <c:v>2.09654155</c:v>
                </c:pt>
                <c:pt idx="7195">
                  <c:v>2.0968193277777778</c:v>
                </c:pt>
                <c:pt idx="7196">
                  <c:v>2.0970971055555556</c:v>
                </c:pt>
                <c:pt idx="7197">
                  <c:v>2.0973748833333334</c:v>
                </c:pt>
                <c:pt idx="7198">
                  <c:v>2.0976526611111113</c:v>
                </c:pt>
                <c:pt idx="7199">
                  <c:v>2.0979304388888886</c:v>
                </c:pt>
                <c:pt idx="7200">
                  <c:v>2.0982082166666665</c:v>
                </c:pt>
                <c:pt idx="7201">
                  <c:v>2.0984859944444443</c:v>
                </c:pt>
                <c:pt idx="7202">
                  <c:v>2.0987637722222221</c:v>
                </c:pt>
                <c:pt idx="7203">
                  <c:v>2.0990415499999999</c:v>
                </c:pt>
                <c:pt idx="7204">
                  <c:v>2.0993193277777777</c:v>
                </c:pt>
                <c:pt idx="7205">
                  <c:v>2.0995971055555556</c:v>
                </c:pt>
                <c:pt idx="7206">
                  <c:v>2.0998748833333334</c:v>
                </c:pt>
                <c:pt idx="7207">
                  <c:v>2.1001526611111112</c:v>
                </c:pt>
                <c:pt idx="7208">
                  <c:v>2.100430438888889</c:v>
                </c:pt>
                <c:pt idx="7209">
                  <c:v>2.1007082166666668</c:v>
                </c:pt>
                <c:pt idx="7210">
                  <c:v>2.1009859944444442</c:v>
                </c:pt>
                <c:pt idx="7211">
                  <c:v>2.101263772222222</c:v>
                </c:pt>
                <c:pt idx="7212">
                  <c:v>2.1015415499999999</c:v>
                </c:pt>
                <c:pt idx="7213">
                  <c:v>2.1018193277777777</c:v>
                </c:pt>
                <c:pt idx="7214">
                  <c:v>2.1020971055555555</c:v>
                </c:pt>
                <c:pt idx="7215">
                  <c:v>2.1023748833333333</c:v>
                </c:pt>
                <c:pt idx="7216">
                  <c:v>2.1026526611111112</c:v>
                </c:pt>
                <c:pt idx="7217">
                  <c:v>2.102930438888889</c:v>
                </c:pt>
                <c:pt idx="7218">
                  <c:v>2.1032082166666668</c:v>
                </c:pt>
                <c:pt idx="7219">
                  <c:v>2.1034859944444446</c:v>
                </c:pt>
                <c:pt idx="7220">
                  <c:v>2.103763772222222</c:v>
                </c:pt>
                <c:pt idx="7221">
                  <c:v>2.1040415499999998</c:v>
                </c:pt>
                <c:pt idx="7222">
                  <c:v>2.1043193277777776</c:v>
                </c:pt>
                <c:pt idx="7223">
                  <c:v>2.1045971055555555</c:v>
                </c:pt>
                <c:pt idx="7224">
                  <c:v>2.1048748833333333</c:v>
                </c:pt>
                <c:pt idx="7225">
                  <c:v>2.1051526611111111</c:v>
                </c:pt>
                <c:pt idx="7226">
                  <c:v>2.1054304388888889</c:v>
                </c:pt>
                <c:pt idx="7227">
                  <c:v>2.1057082166666667</c:v>
                </c:pt>
                <c:pt idx="7228">
                  <c:v>2.1059859944444446</c:v>
                </c:pt>
                <c:pt idx="7229">
                  <c:v>2.1062637722222224</c:v>
                </c:pt>
                <c:pt idx="7230">
                  <c:v>2.1065415499999998</c:v>
                </c:pt>
                <c:pt idx="7231">
                  <c:v>2.1068193277777776</c:v>
                </c:pt>
                <c:pt idx="7232">
                  <c:v>2.1070971055555554</c:v>
                </c:pt>
                <c:pt idx="7233">
                  <c:v>2.1073748833333332</c:v>
                </c:pt>
                <c:pt idx="7234">
                  <c:v>2.107652661111111</c:v>
                </c:pt>
                <c:pt idx="7235">
                  <c:v>2.1079304388888889</c:v>
                </c:pt>
                <c:pt idx="7236">
                  <c:v>2.1082082166666667</c:v>
                </c:pt>
                <c:pt idx="7237">
                  <c:v>2.1084859944444445</c:v>
                </c:pt>
                <c:pt idx="7238">
                  <c:v>2.1087637722222223</c:v>
                </c:pt>
                <c:pt idx="7239">
                  <c:v>2.1090415500000002</c:v>
                </c:pt>
                <c:pt idx="7240">
                  <c:v>2.1093193277777775</c:v>
                </c:pt>
                <c:pt idx="7241">
                  <c:v>2.1095971055555554</c:v>
                </c:pt>
                <c:pt idx="7242">
                  <c:v>2.1098748833333332</c:v>
                </c:pt>
                <c:pt idx="7243">
                  <c:v>2.110152661111111</c:v>
                </c:pt>
                <c:pt idx="7244">
                  <c:v>2.1104304388888888</c:v>
                </c:pt>
                <c:pt idx="7245">
                  <c:v>2.1107082166666666</c:v>
                </c:pt>
                <c:pt idx="7246">
                  <c:v>2.1109859944444445</c:v>
                </c:pt>
                <c:pt idx="7247">
                  <c:v>2.1112637722222223</c:v>
                </c:pt>
                <c:pt idx="7248">
                  <c:v>2.1115415500000001</c:v>
                </c:pt>
                <c:pt idx="7249">
                  <c:v>2.1118193277777779</c:v>
                </c:pt>
                <c:pt idx="7250">
                  <c:v>2.1120971055555557</c:v>
                </c:pt>
                <c:pt idx="7251">
                  <c:v>2.1123748833333331</c:v>
                </c:pt>
                <c:pt idx="7252">
                  <c:v>2.1126526611111109</c:v>
                </c:pt>
                <c:pt idx="7253">
                  <c:v>2.1129304388888888</c:v>
                </c:pt>
                <c:pt idx="7254">
                  <c:v>2.1132082166666666</c:v>
                </c:pt>
                <c:pt idx="7255">
                  <c:v>2.1134859944444444</c:v>
                </c:pt>
                <c:pt idx="7256">
                  <c:v>2.1137637722222222</c:v>
                </c:pt>
                <c:pt idx="7257">
                  <c:v>2.11404155</c:v>
                </c:pt>
                <c:pt idx="7258">
                  <c:v>2.1143193277777779</c:v>
                </c:pt>
                <c:pt idx="7259">
                  <c:v>2.1145971055555557</c:v>
                </c:pt>
                <c:pt idx="7260">
                  <c:v>2.1148748833333335</c:v>
                </c:pt>
                <c:pt idx="7261">
                  <c:v>2.1151526611111109</c:v>
                </c:pt>
                <c:pt idx="7262">
                  <c:v>2.1154304388888887</c:v>
                </c:pt>
                <c:pt idx="7263">
                  <c:v>2.1157082166666665</c:v>
                </c:pt>
                <c:pt idx="7264">
                  <c:v>2.1159859944444444</c:v>
                </c:pt>
                <c:pt idx="7265">
                  <c:v>2.1162637722222222</c:v>
                </c:pt>
                <c:pt idx="7266">
                  <c:v>2.11654155</c:v>
                </c:pt>
                <c:pt idx="7267">
                  <c:v>2.1168193277777778</c:v>
                </c:pt>
                <c:pt idx="7268">
                  <c:v>2.1170971055555556</c:v>
                </c:pt>
                <c:pt idx="7269">
                  <c:v>2.1173748833333335</c:v>
                </c:pt>
                <c:pt idx="7270">
                  <c:v>2.1176526611111113</c:v>
                </c:pt>
                <c:pt idx="7271">
                  <c:v>2.1179304388888887</c:v>
                </c:pt>
                <c:pt idx="7272">
                  <c:v>2.1182082166666665</c:v>
                </c:pt>
                <c:pt idx="7273">
                  <c:v>2.1184859944444443</c:v>
                </c:pt>
                <c:pt idx="7274">
                  <c:v>2.1187637722222221</c:v>
                </c:pt>
                <c:pt idx="7275">
                  <c:v>2.1190415499999999</c:v>
                </c:pt>
                <c:pt idx="7276">
                  <c:v>2.1193193277777778</c:v>
                </c:pt>
                <c:pt idx="7277">
                  <c:v>2.1195971055555556</c:v>
                </c:pt>
                <c:pt idx="7278">
                  <c:v>2.1198748833333334</c:v>
                </c:pt>
                <c:pt idx="7279">
                  <c:v>2.1201526611111112</c:v>
                </c:pt>
                <c:pt idx="7280">
                  <c:v>2.120430438888889</c:v>
                </c:pt>
                <c:pt idx="7281">
                  <c:v>2.1207082166666664</c:v>
                </c:pt>
                <c:pt idx="7282">
                  <c:v>2.1209859944444442</c:v>
                </c:pt>
                <c:pt idx="7283">
                  <c:v>2.1212637722222221</c:v>
                </c:pt>
                <c:pt idx="7284">
                  <c:v>2.1215415499999999</c:v>
                </c:pt>
                <c:pt idx="7285">
                  <c:v>2.1218193277777777</c:v>
                </c:pt>
                <c:pt idx="7286">
                  <c:v>2.1220971055555555</c:v>
                </c:pt>
                <c:pt idx="7287">
                  <c:v>2.1223748833333334</c:v>
                </c:pt>
                <c:pt idx="7288">
                  <c:v>2.1226526611111112</c:v>
                </c:pt>
                <c:pt idx="7289">
                  <c:v>2.122930438888889</c:v>
                </c:pt>
                <c:pt idx="7290">
                  <c:v>2.1232082166666668</c:v>
                </c:pt>
                <c:pt idx="7291">
                  <c:v>2.1234859944444442</c:v>
                </c:pt>
                <c:pt idx="7292">
                  <c:v>2.123763772222222</c:v>
                </c:pt>
                <c:pt idx="7293">
                  <c:v>2.1240415499999998</c:v>
                </c:pt>
                <c:pt idx="7294">
                  <c:v>2.1243193277777777</c:v>
                </c:pt>
                <c:pt idx="7295">
                  <c:v>2.1245971055555555</c:v>
                </c:pt>
                <c:pt idx="7296">
                  <c:v>2.1248748833333333</c:v>
                </c:pt>
                <c:pt idx="7297">
                  <c:v>2.1251526611111111</c:v>
                </c:pt>
                <c:pt idx="7298">
                  <c:v>2.1254304388888889</c:v>
                </c:pt>
                <c:pt idx="7299">
                  <c:v>2.1257082166666668</c:v>
                </c:pt>
                <c:pt idx="7300">
                  <c:v>2.1259859944444446</c:v>
                </c:pt>
                <c:pt idx="7301">
                  <c:v>2.1262637722222224</c:v>
                </c:pt>
                <c:pt idx="7302">
                  <c:v>2.1265415499999998</c:v>
                </c:pt>
                <c:pt idx="7303">
                  <c:v>2.1268193277777776</c:v>
                </c:pt>
                <c:pt idx="7304">
                  <c:v>2.1270971055555554</c:v>
                </c:pt>
                <c:pt idx="7305">
                  <c:v>2.1273748833333332</c:v>
                </c:pt>
                <c:pt idx="7306">
                  <c:v>2.1276526611111111</c:v>
                </c:pt>
                <c:pt idx="7307">
                  <c:v>2.1279304388888889</c:v>
                </c:pt>
                <c:pt idx="7308">
                  <c:v>2.1282082166666667</c:v>
                </c:pt>
                <c:pt idx="7309">
                  <c:v>2.1284859944444445</c:v>
                </c:pt>
                <c:pt idx="7310">
                  <c:v>2.1287637722222224</c:v>
                </c:pt>
                <c:pt idx="7311">
                  <c:v>2.1290415500000002</c:v>
                </c:pt>
                <c:pt idx="7312">
                  <c:v>2.1293193277777775</c:v>
                </c:pt>
                <c:pt idx="7313">
                  <c:v>2.1295971055555554</c:v>
                </c:pt>
                <c:pt idx="7314">
                  <c:v>2.1298748833333332</c:v>
                </c:pt>
                <c:pt idx="7315">
                  <c:v>2.130152661111111</c:v>
                </c:pt>
                <c:pt idx="7316">
                  <c:v>2.1304304388888888</c:v>
                </c:pt>
                <c:pt idx="7317">
                  <c:v>2.1307082166666667</c:v>
                </c:pt>
                <c:pt idx="7318">
                  <c:v>2.1309859944444445</c:v>
                </c:pt>
                <c:pt idx="7319">
                  <c:v>2.1312637722222223</c:v>
                </c:pt>
                <c:pt idx="7320">
                  <c:v>2.1315415500000001</c:v>
                </c:pt>
                <c:pt idx="7321">
                  <c:v>2.1318193277777779</c:v>
                </c:pt>
                <c:pt idx="7322">
                  <c:v>2.1320971055555553</c:v>
                </c:pt>
                <c:pt idx="7323">
                  <c:v>2.1323748833333331</c:v>
                </c:pt>
                <c:pt idx="7324">
                  <c:v>2.132652661111111</c:v>
                </c:pt>
                <c:pt idx="7325">
                  <c:v>2.1329304388888888</c:v>
                </c:pt>
                <c:pt idx="7326">
                  <c:v>2.1332082166666666</c:v>
                </c:pt>
                <c:pt idx="7327">
                  <c:v>2.1334859944444444</c:v>
                </c:pt>
                <c:pt idx="7328">
                  <c:v>2.1337637722222222</c:v>
                </c:pt>
                <c:pt idx="7329">
                  <c:v>2.1340415500000001</c:v>
                </c:pt>
                <c:pt idx="7330">
                  <c:v>2.1343193277777779</c:v>
                </c:pt>
                <c:pt idx="7331">
                  <c:v>2.1345971055555557</c:v>
                </c:pt>
                <c:pt idx="7332">
                  <c:v>2.1348748833333331</c:v>
                </c:pt>
                <c:pt idx="7333">
                  <c:v>2.1351526611111109</c:v>
                </c:pt>
                <c:pt idx="7334">
                  <c:v>2.1354304388888887</c:v>
                </c:pt>
                <c:pt idx="7335">
                  <c:v>2.1357082166666665</c:v>
                </c:pt>
                <c:pt idx="7336">
                  <c:v>2.1359859944444444</c:v>
                </c:pt>
                <c:pt idx="7337">
                  <c:v>2.1362637722222222</c:v>
                </c:pt>
                <c:pt idx="7338">
                  <c:v>2.13654155</c:v>
                </c:pt>
                <c:pt idx="7339">
                  <c:v>2.1368193277777778</c:v>
                </c:pt>
                <c:pt idx="7340">
                  <c:v>2.1370971055555557</c:v>
                </c:pt>
                <c:pt idx="7341">
                  <c:v>2.1373748833333335</c:v>
                </c:pt>
                <c:pt idx="7342">
                  <c:v>2.1376526611111113</c:v>
                </c:pt>
                <c:pt idx="7343">
                  <c:v>2.1379304388888887</c:v>
                </c:pt>
                <c:pt idx="7344">
                  <c:v>2.1382082166666665</c:v>
                </c:pt>
                <c:pt idx="7345">
                  <c:v>2.1384859944444443</c:v>
                </c:pt>
                <c:pt idx="7346">
                  <c:v>2.1387637722222221</c:v>
                </c:pt>
                <c:pt idx="7347">
                  <c:v>2.13904155</c:v>
                </c:pt>
                <c:pt idx="7348">
                  <c:v>2.1393193277777778</c:v>
                </c:pt>
                <c:pt idx="7349">
                  <c:v>2.1395971055555556</c:v>
                </c:pt>
                <c:pt idx="7350">
                  <c:v>2.1398748833333334</c:v>
                </c:pt>
                <c:pt idx="7351">
                  <c:v>2.1401526611111112</c:v>
                </c:pt>
                <c:pt idx="7352">
                  <c:v>2.1404304388888891</c:v>
                </c:pt>
                <c:pt idx="7353">
                  <c:v>2.1407082166666664</c:v>
                </c:pt>
                <c:pt idx="7354">
                  <c:v>2.1409859944444443</c:v>
                </c:pt>
                <c:pt idx="7355">
                  <c:v>2.1412637722222221</c:v>
                </c:pt>
                <c:pt idx="7356">
                  <c:v>2.1415415499999999</c:v>
                </c:pt>
                <c:pt idx="7357">
                  <c:v>2.1418193277777777</c:v>
                </c:pt>
                <c:pt idx="7358">
                  <c:v>2.1420971055555555</c:v>
                </c:pt>
                <c:pt idx="7359">
                  <c:v>2.1423748833333334</c:v>
                </c:pt>
                <c:pt idx="7360">
                  <c:v>2.1426526611111112</c:v>
                </c:pt>
                <c:pt idx="7361">
                  <c:v>2.1429305777777778</c:v>
                </c:pt>
                <c:pt idx="7362">
                  <c:v>2.1432083555555557</c:v>
                </c:pt>
                <c:pt idx="7363">
                  <c:v>2.1434861333333335</c:v>
                </c:pt>
                <c:pt idx="7364">
                  <c:v>2.1437639111111113</c:v>
                </c:pt>
                <c:pt idx="7365">
                  <c:v>2.1440416888888887</c:v>
                </c:pt>
                <c:pt idx="7366">
                  <c:v>2.1443194666666665</c:v>
                </c:pt>
                <c:pt idx="7367">
                  <c:v>2.1445972444444443</c:v>
                </c:pt>
                <c:pt idx="7368">
                  <c:v>2.1448750222222221</c:v>
                </c:pt>
                <c:pt idx="7369">
                  <c:v>2.1451528</c:v>
                </c:pt>
                <c:pt idx="7370">
                  <c:v>2.1454305777777778</c:v>
                </c:pt>
                <c:pt idx="7371">
                  <c:v>2.1457083555555556</c:v>
                </c:pt>
                <c:pt idx="7372">
                  <c:v>2.1459861333333334</c:v>
                </c:pt>
                <c:pt idx="7373">
                  <c:v>2.1462639111111113</c:v>
                </c:pt>
                <c:pt idx="7374">
                  <c:v>2.1465416888888891</c:v>
                </c:pt>
                <c:pt idx="7375">
                  <c:v>2.1468194666666665</c:v>
                </c:pt>
                <c:pt idx="7376">
                  <c:v>2.1470972444444443</c:v>
                </c:pt>
                <c:pt idx="7377">
                  <c:v>2.1473750222222221</c:v>
                </c:pt>
                <c:pt idx="7378">
                  <c:v>2.1476527999999999</c:v>
                </c:pt>
                <c:pt idx="7379">
                  <c:v>2.1479305777777777</c:v>
                </c:pt>
                <c:pt idx="7380">
                  <c:v>2.1482083555555556</c:v>
                </c:pt>
                <c:pt idx="7381">
                  <c:v>2.1484861333333334</c:v>
                </c:pt>
                <c:pt idx="7382">
                  <c:v>2.1487639111111112</c:v>
                </c:pt>
                <c:pt idx="7383">
                  <c:v>2.149041688888889</c:v>
                </c:pt>
                <c:pt idx="7384">
                  <c:v>2.1493194666666668</c:v>
                </c:pt>
                <c:pt idx="7385">
                  <c:v>2.1495972444444442</c:v>
                </c:pt>
                <c:pt idx="7386">
                  <c:v>2.149875022222222</c:v>
                </c:pt>
                <c:pt idx="7387">
                  <c:v>2.1501527999999999</c:v>
                </c:pt>
                <c:pt idx="7388">
                  <c:v>2.1504305777777777</c:v>
                </c:pt>
                <c:pt idx="7389">
                  <c:v>2.1507083555555555</c:v>
                </c:pt>
                <c:pt idx="7390">
                  <c:v>2.1509861333333333</c:v>
                </c:pt>
                <c:pt idx="7391">
                  <c:v>2.1512639111111111</c:v>
                </c:pt>
                <c:pt idx="7392">
                  <c:v>2.151541688888889</c:v>
                </c:pt>
                <c:pt idx="7393">
                  <c:v>2.1518194666666668</c:v>
                </c:pt>
                <c:pt idx="7394">
                  <c:v>2.1520972444444446</c:v>
                </c:pt>
                <c:pt idx="7395">
                  <c:v>2.1523750222222224</c:v>
                </c:pt>
                <c:pt idx="7396">
                  <c:v>2.1526527999999998</c:v>
                </c:pt>
                <c:pt idx="7397">
                  <c:v>2.1529305777777776</c:v>
                </c:pt>
                <c:pt idx="7398">
                  <c:v>2.1532083555555555</c:v>
                </c:pt>
                <c:pt idx="7399">
                  <c:v>2.1534861333333333</c:v>
                </c:pt>
                <c:pt idx="7400">
                  <c:v>2.1537639111111111</c:v>
                </c:pt>
                <c:pt idx="7401">
                  <c:v>2.1540416888888889</c:v>
                </c:pt>
                <c:pt idx="7402">
                  <c:v>2.1543194666666667</c:v>
                </c:pt>
                <c:pt idx="7403">
                  <c:v>2.1545972444444446</c:v>
                </c:pt>
                <c:pt idx="7404">
                  <c:v>2.1548750222222224</c:v>
                </c:pt>
                <c:pt idx="7405">
                  <c:v>2.1551528000000002</c:v>
                </c:pt>
                <c:pt idx="7406">
                  <c:v>2.1554305777777776</c:v>
                </c:pt>
                <c:pt idx="7407">
                  <c:v>2.1557083555555554</c:v>
                </c:pt>
                <c:pt idx="7408">
                  <c:v>2.1559861333333332</c:v>
                </c:pt>
                <c:pt idx="7409">
                  <c:v>2.156263911111111</c:v>
                </c:pt>
                <c:pt idx="7410">
                  <c:v>2.1565416888888889</c:v>
                </c:pt>
                <c:pt idx="7411">
                  <c:v>2.1568194666666667</c:v>
                </c:pt>
                <c:pt idx="7412">
                  <c:v>2.1570972444444445</c:v>
                </c:pt>
                <c:pt idx="7413">
                  <c:v>2.1573750222222223</c:v>
                </c:pt>
                <c:pt idx="7414">
                  <c:v>2.1576528000000001</c:v>
                </c:pt>
                <c:pt idx="7415">
                  <c:v>2.157930577777778</c:v>
                </c:pt>
                <c:pt idx="7416">
                  <c:v>2.1582083555555553</c:v>
                </c:pt>
                <c:pt idx="7417">
                  <c:v>2.1584861333333332</c:v>
                </c:pt>
                <c:pt idx="7418">
                  <c:v>2.158763911111111</c:v>
                </c:pt>
                <c:pt idx="7419">
                  <c:v>2.1590416888888888</c:v>
                </c:pt>
                <c:pt idx="7420">
                  <c:v>2.1593194666666666</c:v>
                </c:pt>
                <c:pt idx="7421">
                  <c:v>2.1595972444444445</c:v>
                </c:pt>
                <c:pt idx="7422">
                  <c:v>2.1598750222222223</c:v>
                </c:pt>
                <c:pt idx="7423">
                  <c:v>2.1601528000000001</c:v>
                </c:pt>
                <c:pt idx="7424">
                  <c:v>2.1604305777777779</c:v>
                </c:pt>
                <c:pt idx="7425">
                  <c:v>2.1607083555555557</c:v>
                </c:pt>
                <c:pt idx="7426">
                  <c:v>2.1609861333333331</c:v>
                </c:pt>
                <c:pt idx="7427">
                  <c:v>2.1612639111111109</c:v>
                </c:pt>
                <c:pt idx="7428">
                  <c:v>2.1615416888888888</c:v>
                </c:pt>
                <c:pt idx="7429">
                  <c:v>2.1618194666666666</c:v>
                </c:pt>
                <c:pt idx="7430">
                  <c:v>2.1620972444444444</c:v>
                </c:pt>
                <c:pt idx="7431">
                  <c:v>2.1623750222222222</c:v>
                </c:pt>
                <c:pt idx="7432">
                  <c:v>2.1626528</c:v>
                </c:pt>
                <c:pt idx="7433">
                  <c:v>2.1629305777777779</c:v>
                </c:pt>
                <c:pt idx="7434">
                  <c:v>2.1632083555555557</c:v>
                </c:pt>
                <c:pt idx="7435">
                  <c:v>2.1634861333333335</c:v>
                </c:pt>
                <c:pt idx="7436">
                  <c:v>2.1637639111111113</c:v>
                </c:pt>
                <c:pt idx="7437">
                  <c:v>2.1640416888888887</c:v>
                </c:pt>
                <c:pt idx="7438">
                  <c:v>2.1643194666666665</c:v>
                </c:pt>
                <c:pt idx="7439">
                  <c:v>2.1645972444444443</c:v>
                </c:pt>
                <c:pt idx="7440">
                  <c:v>2.1648750222222222</c:v>
                </c:pt>
                <c:pt idx="7441">
                  <c:v>2.1651528</c:v>
                </c:pt>
                <c:pt idx="7442">
                  <c:v>2.1654305777777778</c:v>
                </c:pt>
                <c:pt idx="7443">
                  <c:v>2.1657083555555556</c:v>
                </c:pt>
                <c:pt idx="7444">
                  <c:v>2.1659861333333335</c:v>
                </c:pt>
                <c:pt idx="7445">
                  <c:v>2.1662639111111113</c:v>
                </c:pt>
                <c:pt idx="7446">
                  <c:v>2.1665416888888891</c:v>
                </c:pt>
                <c:pt idx="7447">
                  <c:v>2.1668194666666665</c:v>
                </c:pt>
                <c:pt idx="7448">
                  <c:v>2.1670972444444443</c:v>
                </c:pt>
                <c:pt idx="7449">
                  <c:v>2.1673750222222221</c:v>
                </c:pt>
                <c:pt idx="7450">
                  <c:v>2.1676527999999999</c:v>
                </c:pt>
                <c:pt idx="7451">
                  <c:v>2.1679305777777778</c:v>
                </c:pt>
                <c:pt idx="7452">
                  <c:v>2.1682083555555556</c:v>
                </c:pt>
                <c:pt idx="7453">
                  <c:v>2.1684861333333334</c:v>
                </c:pt>
                <c:pt idx="7454">
                  <c:v>2.1687639111111112</c:v>
                </c:pt>
                <c:pt idx="7455">
                  <c:v>2.169041688888889</c:v>
                </c:pt>
                <c:pt idx="7456">
                  <c:v>2.1693194666666669</c:v>
                </c:pt>
                <c:pt idx="7457">
                  <c:v>2.1695972444444442</c:v>
                </c:pt>
                <c:pt idx="7458">
                  <c:v>2.1698750222222221</c:v>
                </c:pt>
                <c:pt idx="7459">
                  <c:v>2.1701527999999999</c:v>
                </c:pt>
                <c:pt idx="7460">
                  <c:v>2.1704305777777777</c:v>
                </c:pt>
                <c:pt idx="7461">
                  <c:v>2.1707083555555555</c:v>
                </c:pt>
                <c:pt idx="7462">
                  <c:v>2.1709861333333333</c:v>
                </c:pt>
                <c:pt idx="7463">
                  <c:v>2.1712639111111112</c:v>
                </c:pt>
                <c:pt idx="7464">
                  <c:v>2.171541688888889</c:v>
                </c:pt>
                <c:pt idx="7465">
                  <c:v>2.1718194666666668</c:v>
                </c:pt>
                <c:pt idx="7466">
                  <c:v>2.1720972444444446</c:v>
                </c:pt>
                <c:pt idx="7467">
                  <c:v>2.172375022222222</c:v>
                </c:pt>
                <c:pt idx="7468">
                  <c:v>2.1726527999999998</c:v>
                </c:pt>
                <c:pt idx="7469">
                  <c:v>2.1729305777777776</c:v>
                </c:pt>
                <c:pt idx="7470">
                  <c:v>2.1732083555555555</c:v>
                </c:pt>
                <c:pt idx="7471">
                  <c:v>2.1734861333333333</c:v>
                </c:pt>
                <c:pt idx="7472">
                  <c:v>2.1737639111111111</c:v>
                </c:pt>
                <c:pt idx="7473">
                  <c:v>2.1740416888888889</c:v>
                </c:pt>
                <c:pt idx="7474">
                  <c:v>2.1743194666666668</c:v>
                </c:pt>
                <c:pt idx="7475">
                  <c:v>2.1745972444444446</c:v>
                </c:pt>
                <c:pt idx="7476">
                  <c:v>2.1748750222222224</c:v>
                </c:pt>
                <c:pt idx="7477">
                  <c:v>2.1751527999999998</c:v>
                </c:pt>
                <c:pt idx="7478">
                  <c:v>2.1754305777777776</c:v>
                </c:pt>
                <c:pt idx="7479">
                  <c:v>2.1757083555555554</c:v>
                </c:pt>
                <c:pt idx="7480">
                  <c:v>2.1759861333333332</c:v>
                </c:pt>
                <c:pt idx="7481">
                  <c:v>2.1762639111111111</c:v>
                </c:pt>
                <c:pt idx="7482">
                  <c:v>2.1765416888888889</c:v>
                </c:pt>
                <c:pt idx="7483">
                  <c:v>2.1768194666666667</c:v>
                </c:pt>
                <c:pt idx="7484">
                  <c:v>2.1770972444444445</c:v>
                </c:pt>
                <c:pt idx="7485">
                  <c:v>2.1773750222222223</c:v>
                </c:pt>
                <c:pt idx="7486">
                  <c:v>2.1776528000000002</c:v>
                </c:pt>
                <c:pt idx="7487">
                  <c:v>2.177930577777778</c:v>
                </c:pt>
                <c:pt idx="7488">
                  <c:v>2.1782083555555554</c:v>
                </c:pt>
                <c:pt idx="7489">
                  <c:v>2.1784861333333332</c:v>
                </c:pt>
                <c:pt idx="7490">
                  <c:v>2.178763911111111</c:v>
                </c:pt>
                <c:pt idx="7491">
                  <c:v>2.1790416888888888</c:v>
                </c:pt>
                <c:pt idx="7492">
                  <c:v>2.1793194666666666</c:v>
                </c:pt>
                <c:pt idx="7493">
                  <c:v>2.1795972444444445</c:v>
                </c:pt>
                <c:pt idx="7494">
                  <c:v>2.1798750222222223</c:v>
                </c:pt>
                <c:pt idx="7495">
                  <c:v>2.1801528000000001</c:v>
                </c:pt>
                <c:pt idx="7496">
                  <c:v>2.1804305777777779</c:v>
                </c:pt>
                <c:pt idx="7497">
                  <c:v>2.1807083555555558</c:v>
                </c:pt>
                <c:pt idx="7498">
                  <c:v>2.1809861333333331</c:v>
                </c:pt>
                <c:pt idx="7499">
                  <c:v>2.181263911111111</c:v>
                </c:pt>
                <c:pt idx="7500">
                  <c:v>2.1815416888888888</c:v>
                </c:pt>
                <c:pt idx="7501">
                  <c:v>2.1818194666666666</c:v>
                </c:pt>
                <c:pt idx="7502">
                  <c:v>2.1820972444444444</c:v>
                </c:pt>
                <c:pt idx="7503">
                  <c:v>2.1823750222222222</c:v>
                </c:pt>
                <c:pt idx="7504">
                  <c:v>2.1826528000000001</c:v>
                </c:pt>
                <c:pt idx="7505">
                  <c:v>2.1829305777777779</c:v>
                </c:pt>
                <c:pt idx="7506">
                  <c:v>2.1832083555555557</c:v>
                </c:pt>
                <c:pt idx="7507">
                  <c:v>2.1834861333333335</c:v>
                </c:pt>
                <c:pt idx="7508">
                  <c:v>2.1837639111111109</c:v>
                </c:pt>
                <c:pt idx="7509">
                  <c:v>2.1840416888888887</c:v>
                </c:pt>
                <c:pt idx="7510">
                  <c:v>2.1843194666666665</c:v>
                </c:pt>
                <c:pt idx="7511">
                  <c:v>2.1845972444444444</c:v>
                </c:pt>
                <c:pt idx="7512">
                  <c:v>2.1848750222222222</c:v>
                </c:pt>
                <c:pt idx="7513">
                  <c:v>2.1851528</c:v>
                </c:pt>
                <c:pt idx="7514">
                  <c:v>2.1854305777777778</c:v>
                </c:pt>
                <c:pt idx="7515">
                  <c:v>2.1857083555555556</c:v>
                </c:pt>
                <c:pt idx="7516">
                  <c:v>2.1859861333333335</c:v>
                </c:pt>
                <c:pt idx="7517">
                  <c:v>2.1862639111111113</c:v>
                </c:pt>
                <c:pt idx="7518">
                  <c:v>2.1865416888888887</c:v>
                </c:pt>
                <c:pt idx="7519">
                  <c:v>2.1868194666666665</c:v>
                </c:pt>
                <c:pt idx="7520">
                  <c:v>2.1870972444444443</c:v>
                </c:pt>
                <c:pt idx="7521">
                  <c:v>2.1873750222222221</c:v>
                </c:pt>
                <c:pt idx="7522">
                  <c:v>2.1876528</c:v>
                </c:pt>
                <c:pt idx="7523">
                  <c:v>2.1879305777777778</c:v>
                </c:pt>
                <c:pt idx="7524">
                  <c:v>2.1882083555555556</c:v>
                </c:pt>
                <c:pt idx="7525">
                  <c:v>2.1884861333333334</c:v>
                </c:pt>
                <c:pt idx="7526">
                  <c:v>2.1887639111111112</c:v>
                </c:pt>
                <c:pt idx="7527">
                  <c:v>2.1890416888888891</c:v>
                </c:pt>
                <c:pt idx="7528">
                  <c:v>2.1893194666666669</c:v>
                </c:pt>
                <c:pt idx="7529">
                  <c:v>2.1895972444444443</c:v>
                </c:pt>
                <c:pt idx="7530">
                  <c:v>2.1898750222222221</c:v>
                </c:pt>
                <c:pt idx="7531">
                  <c:v>2.1901527999999999</c:v>
                </c:pt>
                <c:pt idx="7532">
                  <c:v>2.1904305777777777</c:v>
                </c:pt>
                <c:pt idx="7533">
                  <c:v>2.1907083555555555</c:v>
                </c:pt>
                <c:pt idx="7534">
                  <c:v>2.1909861333333334</c:v>
                </c:pt>
                <c:pt idx="7535">
                  <c:v>2.1912639111111112</c:v>
                </c:pt>
                <c:pt idx="7536">
                  <c:v>2.191541688888889</c:v>
                </c:pt>
                <c:pt idx="7537">
                  <c:v>2.1918194666666668</c:v>
                </c:pt>
                <c:pt idx="7538">
                  <c:v>2.1920972444444446</c:v>
                </c:pt>
                <c:pt idx="7539">
                  <c:v>2.192375022222222</c:v>
                </c:pt>
                <c:pt idx="7540">
                  <c:v>2.1926527999999998</c:v>
                </c:pt>
                <c:pt idx="7541">
                  <c:v>2.1929305777777777</c:v>
                </c:pt>
                <c:pt idx="7542">
                  <c:v>2.1932083555555555</c:v>
                </c:pt>
                <c:pt idx="7543">
                  <c:v>2.1934861333333333</c:v>
                </c:pt>
                <c:pt idx="7544">
                  <c:v>2.1937639111111111</c:v>
                </c:pt>
                <c:pt idx="7545">
                  <c:v>2.194041688888889</c:v>
                </c:pt>
                <c:pt idx="7546">
                  <c:v>2.1943194666666668</c:v>
                </c:pt>
                <c:pt idx="7547">
                  <c:v>2.1945972444444446</c:v>
                </c:pt>
                <c:pt idx="7548">
                  <c:v>2.1948750222222224</c:v>
                </c:pt>
                <c:pt idx="7549">
                  <c:v>2.1951527999999998</c:v>
                </c:pt>
                <c:pt idx="7550">
                  <c:v>2.1954305777777776</c:v>
                </c:pt>
                <c:pt idx="7551">
                  <c:v>2.1957083555555554</c:v>
                </c:pt>
                <c:pt idx="7552">
                  <c:v>2.1959861333333333</c:v>
                </c:pt>
                <c:pt idx="7553">
                  <c:v>2.1962639111111111</c:v>
                </c:pt>
                <c:pt idx="7554">
                  <c:v>2.1965416888888889</c:v>
                </c:pt>
                <c:pt idx="7555">
                  <c:v>2.1968194666666667</c:v>
                </c:pt>
                <c:pt idx="7556">
                  <c:v>2.1970972444444445</c:v>
                </c:pt>
                <c:pt idx="7557">
                  <c:v>2.1973750222222224</c:v>
                </c:pt>
                <c:pt idx="7558">
                  <c:v>2.1976528000000002</c:v>
                </c:pt>
                <c:pt idx="7559">
                  <c:v>2.1979305777777776</c:v>
                </c:pt>
                <c:pt idx="7560">
                  <c:v>2.1982083555555554</c:v>
                </c:pt>
                <c:pt idx="7561">
                  <c:v>2.1984861333333332</c:v>
                </c:pt>
                <c:pt idx="7562">
                  <c:v>2.198763911111111</c:v>
                </c:pt>
                <c:pt idx="7563">
                  <c:v>2.1990416888888888</c:v>
                </c:pt>
                <c:pt idx="7564">
                  <c:v>2.1993194666666667</c:v>
                </c:pt>
                <c:pt idx="7565">
                  <c:v>2.1995972444444445</c:v>
                </c:pt>
                <c:pt idx="7566">
                  <c:v>2.1998750222222223</c:v>
                </c:pt>
                <c:pt idx="7567">
                  <c:v>2.2001528000000001</c:v>
                </c:pt>
                <c:pt idx="7568">
                  <c:v>2.200430577777778</c:v>
                </c:pt>
                <c:pt idx="7569">
                  <c:v>2.2007083555555553</c:v>
                </c:pt>
                <c:pt idx="7570">
                  <c:v>2.2009861333333332</c:v>
                </c:pt>
                <c:pt idx="7571">
                  <c:v>2.201263911111111</c:v>
                </c:pt>
                <c:pt idx="7572">
                  <c:v>2.2015416888888888</c:v>
                </c:pt>
                <c:pt idx="7573">
                  <c:v>2.2018194666666666</c:v>
                </c:pt>
                <c:pt idx="7574">
                  <c:v>2.2020972444444444</c:v>
                </c:pt>
                <c:pt idx="7575">
                  <c:v>2.2023750222222223</c:v>
                </c:pt>
                <c:pt idx="7576">
                  <c:v>2.2026528000000001</c:v>
                </c:pt>
                <c:pt idx="7577">
                  <c:v>2.2029305777777779</c:v>
                </c:pt>
                <c:pt idx="7578">
                  <c:v>2.2032083555555557</c:v>
                </c:pt>
                <c:pt idx="7579">
                  <c:v>2.2034861333333335</c:v>
                </c:pt>
                <c:pt idx="7580">
                  <c:v>2.2037639111111109</c:v>
                </c:pt>
                <c:pt idx="7581">
                  <c:v>2.2040416888888887</c:v>
                </c:pt>
                <c:pt idx="7582">
                  <c:v>2.2043194666666666</c:v>
                </c:pt>
                <c:pt idx="7583">
                  <c:v>2.2045972444444444</c:v>
                </c:pt>
                <c:pt idx="7584">
                  <c:v>2.2048750222222222</c:v>
                </c:pt>
                <c:pt idx="7585">
                  <c:v>2.2051528</c:v>
                </c:pt>
                <c:pt idx="7586">
                  <c:v>2.2054305777777778</c:v>
                </c:pt>
                <c:pt idx="7587">
                  <c:v>2.2057083555555557</c:v>
                </c:pt>
                <c:pt idx="7588">
                  <c:v>2.2059861333333335</c:v>
                </c:pt>
                <c:pt idx="7589">
                  <c:v>2.2062639111111113</c:v>
                </c:pt>
                <c:pt idx="7590">
                  <c:v>2.2065416888888887</c:v>
                </c:pt>
                <c:pt idx="7591">
                  <c:v>2.2068194666666665</c:v>
                </c:pt>
                <c:pt idx="7592">
                  <c:v>2.2070972444444443</c:v>
                </c:pt>
                <c:pt idx="7593">
                  <c:v>2.2073750222222221</c:v>
                </c:pt>
                <c:pt idx="7594">
                  <c:v>2.2076528</c:v>
                </c:pt>
                <c:pt idx="7595">
                  <c:v>2.2079305777777778</c:v>
                </c:pt>
                <c:pt idx="7596">
                  <c:v>2.2082083555555556</c:v>
                </c:pt>
                <c:pt idx="7597">
                  <c:v>2.2084861333333334</c:v>
                </c:pt>
                <c:pt idx="7598">
                  <c:v>2.2087639111111113</c:v>
                </c:pt>
                <c:pt idx="7599">
                  <c:v>2.2090416888888891</c:v>
                </c:pt>
                <c:pt idx="7600">
                  <c:v>2.2093194666666665</c:v>
                </c:pt>
                <c:pt idx="7601">
                  <c:v>2.2095972444444443</c:v>
                </c:pt>
                <c:pt idx="7602">
                  <c:v>2.2098750222222221</c:v>
                </c:pt>
                <c:pt idx="7603">
                  <c:v>2.2101527999999999</c:v>
                </c:pt>
                <c:pt idx="7604">
                  <c:v>2.2104305777777777</c:v>
                </c:pt>
                <c:pt idx="7605">
                  <c:v>2.2107083555555556</c:v>
                </c:pt>
                <c:pt idx="7606">
                  <c:v>2.2109861333333334</c:v>
                </c:pt>
                <c:pt idx="7607">
                  <c:v>2.2112639111111112</c:v>
                </c:pt>
                <c:pt idx="7608">
                  <c:v>2.211541688888889</c:v>
                </c:pt>
                <c:pt idx="7609">
                  <c:v>2.2118194666666668</c:v>
                </c:pt>
                <c:pt idx="7610">
                  <c:v>2.2120972444444442</c:v>
                </c:pt>
                <c:pt idx="7611">
                  <c:v>2.212375022222222</c:v>
                </c:pt>
                <c:pt idx="7612">
                  <c:v>2.2126527999999999</c:v>
                </c:pt>
                <c:pt idx="7613">
                  <c:v>2.2129305777777777</c:v>
                </c:pt>
                <c:pt idx="7614">
                  <c:v>2.2132083555555555</c:v>
                </c:pt>
                <c:pt idx="7615">
                  <c:v>2.2134861333333333</c:v>
                </c:pt>
                <c:pt idx="7616">
                  <c:v>2.2137639111111111</c:v>
                </c:pt>
                <c:pt idx="7617">
                  <c:v>2.214041688888889</c:v>
                </c:pt>
                <c:pt idx="7618">
                  <c:v>2.2143194666666668</c:v>
                </c:pt>
                <c:pt idx="7619">
                  <c:v>2.2145972444444446</c:v>
                </c:pt>
                <c:pt idx="7620">
                  <c:v>2.2148750222222224</c:v>
                </c:pt>
                <c:pt idx="7621">
                  <c:v>2.2151527999999998</c:v>
                </c:pt>
                <c:pt idx="7622">
                  <c:v>2.2154305777777776</c:v>
                </c:pt>
                <c:pt idx="7623">
                  <c:v>2.2157083555555555</c:v>
                </c:pt>
                <c:pt idx="7624">
                  <c:v>2.2159861333333333</c:v>
                </c:pt>
                <c:pt idx="7625">
                  <c:v>2.2162639111111111</c:v>
                </c:pt>
                <c:pt idx="7626">
                  <c:v>2.2165416888888889</c:v>
                </c:pt>
                <c:pt idx="7627">
                  <c:v>2.2168194666666667</c:v>
                </c:pt>
                <c:pt idx="7628">
                  <c:v>2.2170972444444446</c:v>
                </c:pt>
                <c:pt idx="7629">
                  <c:v>2.2173750222222224</c:v>
                </c:pt>
                <c:pt idx="7630">
                  <c:v>2.2176528000000002</c:v>
                </c:pt>
                <c:pt idx="7631">
                  <c:v>2.2179305777777776</c:v>
                </c:pt>
                <c:pt idx="7632">
                  <c:v>2.2182083555555554</c:v>
                </c:pt>
                <c:pt idx="7633">
                  <c:v>2.2184861333333332</c:v>
                </c:pt>
                <c:pt idx="7634">
                  <c:v>2.218763911111111</c:v>
                </c:pt>
                <c:pt idx="7635">
                  <c:v>2.2190416888888889</c:v>
                </c:pt>
                <c:pt idx="7636">
                  <c:v>2.2193194666666667</c:v>
                </c:pt>
                <c:pt idx="7637">
                  <c:v>2.2195972444444445</c:v>
                </c:pt>
                <c:pt idx="7638">
                  <c:v>2.2198750222222223</c:v>
                </c:pt>
                <c:pt idx="7639">
                  <c:v>2.2201528000000001</c:v>
                </c:pt>
                <c:pt idx="7640">
                  <c:v>2.220430577777778</c:v>
                </c:pt>
                <c:pt idx="7641">
                  <c:v>2.2207083555555553</c:v>
                </c:pt>
                <c:pt idx="7642">
                  <c:v>2.2209861333333332</c:v>
                </c:pt>
                <c:pt idx="7643">
                  <c:v>2.221263911111111</c:v>
                </c:pt>
                <c:pt idx="7644">
                  <c:v>2.2215416888888888</c:v>
                </c:pt>
                <c:pt idx="7645">
                  <c:v>2.2218194666666666</c:v>
                </c:pt>
                <c:pt idx="7646">
                  <c:v>2.2220972444444445</c:v>
                </c:pt>
                <c:pt idx="7647">
                  <c:v>2.2223750222222223</c:v>
                </c:pt>
                <c:pt idx="7648">
                  <c:v>2.2226528000000001</c:v>
                </c:pt>
                <c:pt idx="7649">
                  <c:v>2.2229305777777779</c:v>
                </c:pt>
                <c:pt idx="7650">
                  <c:v>2.2232083555555557</c:v>
                </c:pt>
                <c:pt idx="7651">
                  <c:v>2.2234861333333331</c:v>
                </c:pt>
                <c:pt idx="7652">
                  <c:v>2.2237639111111109</c:v>
                </c:pt>
                <c:pt idx="7653">
                  <c:v>2.2240416888888888</c:v>
                </c:pt>
                <c:pt idx="7654">
                  <c:v>2.2243194666666666</c:v>
                </c:pt>
                <c:pt idx="7655">
                  <c:v>2.2245972444444444</c:v>
                </c:pt>
                <c:pt idx="7656">
                  <c:v>2.2248750222222222</c:v>
                </c:pt>
                <c:pt idx="7657">
                  <c:v>2.2251528</c:v>
                </c:pt>
                <c:pt idx="7658">
                  <c:v>2.2254305777777779</c:v>
                </c:pt>
                <c:pt idx="7659">
                  <c:v>2.2257083555555557</c:v>
                </c:pt>
                <c:pt idx="7660">
                  <c:v>2.2259861333333335</c:v>
                </c:pt>
                <c:pt idx="7661">
                  <c:v>2.2262639111111113</c:v>
                </c:pt>
                <c:pt idx="7662">
                  <c:v>2.2265416888888887</c:v>
                </c:pt>
                <c:pt idx="7663">
                  <c:v>2.2268194666666665</c:v>
                </c:pt>
                <c:pt idx="7664">
                  <c:v>2.2270972444444443</c:v>
                </c:pt>
                <c:pt idx="7665">
                  <c:v>2.2273750222222222</c:v>
                </c:pt>
                <c:pt idx="7666">
                  <c:v>2.2276528</c:v>
                </c:pt>
                <c:pt idx="7667">
                  <c:v>2.2279305777777778</c:v>
                </c:pt>
                <c:pt idx="7668">
                  <c:v>2.2282083555555556</c:v>
                </c:pt>
                <c:pt idx="7669">
                  <c:v>2.2284861333333335</c:v>
                </c:pt>
                <c:pt idx="7670">
                  <c:v>2.2287639111111113</c:v>
                </c:pt>
                <c:pt idx="7671">
                  <c:v>2.2290416888888891</c:v>
                </c:pt>
                <c:pt idx="7672">
                  <c:v>2.2293194666666665</c:v>
                </c:pt>
                <c:pt idx="7673">
                  <c:v>2.2295972444444443</c:v>
                </c:pt>
                <c:pt idx="7674">
                  <c:v>2.2298750222222221</c:v>
                </c:pt>
                <c:pt idx="7675">
                  <c:v>2.2301527999999999</c:v>
                </c:pt>
                <c:pt idx="7676">
                  <c:v>2.2304305777777778</c:v>
                </c:pt>
                <c:pt idx="7677">
                  <c:v>2.2307083555555556</c:v>
                </c:pt>
                <c:pt idx="7678">
                  <c:v>2.2309861333333334</c:v>
                </c:pt>
                <c:pt idx="7679">
                  <c:v>2.2312639111111112</c:v>
                </c:pt>
                <c:pt idx="7680">
                  <c:v>2.231541688888889</c:v>
                </c:pt>
                <c:pt idx="7681">
                  <c:v>2.2318194666666669</c:v>
                </c:pt>
                <c:pt idx="7682">
                  <c:v>2.2320972444444442</c:v>
                </c:pt>
                <c:pt idx="7683">
                  <c:v>2.2323750222222221</c:v>
                </c:pt>
                <c:pt idx="7684">
                  <c:v>2.2326527999999999</c:v>
                </c:pt>
                <c:pt idx="7685">
                  <c:v>2.2329305777777777</c:v>
                </c:pt>
                <c:pt idx="7686">
                  <c:v>2.2332083555555555</c:v>
                </c:pt>
                <c:pt idx="7687">
                  <c:v>2.2334861333333333</c:v>
                </c:pt>
                <c:pt idx="7688">
                  <c:v>2.2337639111111112</c:v>
                </c:pt>
                <c:pt idx="7689">
                  <c:v>2.234041688888889</c:v>
                </c:pt>
                <c:pt idx="7690">
                  <c:v>2.2343194666666668</c:v>
                </c:pt>
                <c:pt idx="7691">
                  <c:v>2.2345972444444446</c:v>
                </c:pt>
                <c:pt idx="7692">
                  <c:v>2.234875022222222</c:v>
                </c:pt>
                <c:pt idx="7693">
                  <c:v>2.2351527999999998</c:v>
                </c:pt>
                <c:pt idx="7694">
                  <c:v>2.2354305777777776</c:v>
                </c:pt>
                <c:pt idx="7695">
                  <c:v>2.2357083555555555</c:v>
                </c:pt>
                <c:pt idx="7696">
                  <c:v>2.2359861333333333</c:v>
                </c:pt>
                <c:pt idx="7697">
                  <c:v>2.2362639111111111</c:v>
                </c:pt>
                <c:pt idx="7698">
                  <c:v>2.2365416888888889</c:v>
                </c:pt>
                <c:pt idx="7699">
                  <c:v>2.2368194666666668</c:v>
                </c:pt>
                <c:pt idx="7700">
                  <c:v>2.2370972444444446</c:v>
                </c:pt>
                <c:pt idx="7701">
                  <c:v>2.2373750222222224</c:v>
                </c:pt>
                <c:pt idx="7702">
                  <c:v>2.2376527999999998</c:v>
                </c:pt>
                <c:pt idx="7703">
                  <c:v>2.2379305777777776</c:v>
                </c:pt>
                <c:pt idx="7704">
                  <c:v>2.2382083555555554</c:v>
                </c:pt>
                <c:pt idx="7705">
                  <c:v>2.2384861333333332</c:v>
                </c:pt>
                <c:pt idx="7706">
                  <c:v>2.2387639111111111</c:v>
                </c:pt>
                <c:pt idx="7707">
                  <c:v>2.2390416888888889</c:v>
                </c:pt>
                <c:pt idx="7708">
                  <c:v>2.2393194666666667</c:v>
                </c:pt>
                <c:pt idx="7709">
                  <c:v>2.2395972444444445</c:v>
                </c:pt>
                <c:pt idx="7710">
                  <c:v>2.2398750222222223</c:v>
                </c:pt>
                <c:pt idx="7711">
                  <c:v>2.2401528000000002</c:v>
                </c:pt>
                <c:pt idx="7712">
                  <c:v>2.240430577777778</c:v>
                </c:pt>
                <c:pt idx="7713">
                  <c:v>2.2407083555555554</c:v>
                </c:pt>
                <c:pt idx="7714">
                  <c:v>2.2409861333333332</c:v>
                </c:pt>
                <c:pt idx="7715">
                  <c:v>2.241263911111111</c:v>
                </c:pt>
                <c:pt idx="7716">
                  <c:v>2.2415416888888888</c:v>
                </c:pt>
                <c:pt idx="7717">
                  <c:v>2.2418194666666666</c:v>
                </c:pt>
                <c:pt idx="7718">
                  <c:v>2.2420972444444445</c:v>
                </c:pt>
                <c:pt idx="7719">
                  <c:v>2.2423750222222223</c:v>
                </c:pt>
                <c:pt idx="7720">
                  <c:v>2.2426528000000001</c:v>
                </c:pt>
                <c:pt idx="7721">
                  <c:v>2.2429305777777779</c:v>
                </c:pt>
                <c:pt idx="7722">
                  <c:v>2.2432083555555558</c:v>
                </c:pt>
                <c:pt idx="7723">
                  <c:v>2.2434861333333331</c:v>
                </c:pt>
                <c:pt idx="7724">
                  <c:v>2.243763911111111</c:v>
                </c:pt>
                <c:pt idx="7725">
                  <c:v>2.2440416888888888</c:v>
                </c:pt>
                <c:pt idx="7726">
                  <c:v>2.2443194666666666</c:v>
                </c:pt>
                <c:pt idx="7727">
                  <c:v>2.2445972444444444</c:v>
                </c:pt>
                <c:pt idx="7728">
                  <c:v>2.2448750222222222</c:v>
                </c:pt>
                <c:pt idx="7729">
                  <c:v>2.2451528000000001</c:v>
                </c:pt>
                <c:pt idx="7730">
                  <c:v>2.2454305777777779</c:v>
                </c:pt>
                <c:pt idx="7731">
                  <c:v>2.2457083555555557</c:v>
                </c:pt>
                <c:pt idx="7732">
                  <c:v>2.2459861333333335</c:v>
                </c:pt>
                <c:pt idx="7733">
                  <c:v>2.2462639111111109</c:v>
                </c:pt>
                <c:pt idx="7734">
                  <c:v>2.2465416888888887</c:v>
                </c:pt>
                <c:pt idx="7735">
                  <c:v>2.2468194666666665</c:v>
                </c:pt>
                <c:pt idx="7736">
                  <c:v>2.2470972444444444</c:v>
                </c:pt>
                <c:pt idx="7737">
                  <c:v>2.2473750222222222</c:v>
                </c:pt>
                <c:pt idx="7738">
                  <c:v>2.2476528</c:v>
                </c:pt>
                <c:pt idx="7739">
                  <c:v>2.2479305777777778</c:v>
                </c:pt>
                <c:pt idx="7740">
                  <c:v>2.2482083555555556</c:v>
                </c:pt>
                <c:pt idx="7741">
                  <c:v>2.2484861333333335</c:v>
                </c:pt>
                <c:pt idx="7742">
                  <c:v>2.2487639111111113</c:v>
                </c:pt>
                <c:pt idx="7743">
                  <c:v>2.2490416888888887</c:v>
                </c:pt>
                <c:pt idx="7744">
                  <c:v>2.2493194666666665</c:v>
                </c:pt>
                <c:pt idx="7745">
                  <c:v>2.2495972444444443</c:v>
                </c:pt>
                <c:pt idx="7746">
                  <c:v>2.2498750222222221</c:v>
                </c:pt>
                <c:pt idx="7747">
                  <c:v>2.2501528</c:v>
                </c:pt>
                <c:pt idx="7748">
                  <c:v>2.2504305777777778</c:v>
                </c:pt>
                <c:pt idx="7749">
                  <c:v>2.2507083555555556</c:v>
                </c:pt>
                <c:pt idx="7750">
                  <c:v>2.2509861333333334</c:v>
                </c:pt>
                <c:pt idx="7751">
                  <c:v>2.2512639111111112</c:v>
                </c:pt>
                <c:pt idx="7752">
                  <c:v>2.2515416888888891</c:v>
                </c:pt>
                <c:pt idx="7753">
                  <c:v>2.2518194666666669</c:v>
                </c:pt>
                <c:pt idx="7754">
                  <c:v>2.2520972444444443</c:v>
                </c:pt>
                <c:pt idx="7755">
                  <c:v>2.2523750222222221</c:v>
                </c:pt>
                <c:pt idx="7756">
                  <c:v>2.2526527999999999</c:v>
                </c:pt>
                <c:pt idx="7757">
                  <c:v>2.2529305777777777</c:v>
                </c:pt>
                <c:pt idx="7758">
                  <c:v>2.2532083555555555</c:v>
                </c:pt>
                <c:pt idx="7759">
                  <c:v>2.2534861333333334</c:v>
                </c:pt>
                <c:pt idx="7760">
                  <c:v>2.2537639111111112</c:v>
                </c:pt>
                <c:pt idx="7761">
                  <c:v>2.254041688888889</c:v>
                </c:pt>
                <c:pt idx="7762">
                  <c:v>2.2543194666666668</c:v>
                </c:pt>
                <c:pt idx="7763">
                  <c:v>2.2545972444444446</c:v>
                </c:pt>
                <c:pt idx="7764">
                  <c:v>2.254875022222222</c:v>
                </c:pt>
                <c:pt idx="7765">
                  <c:v>2.2551527999999998</c:v>
                </c:pt>
                <c:pt idx="7766">
                  <c:v>2.2554305777777777</c:v>
                </c:pt>
                <c:pt idx="7767">
                  <c:v>2.2557083555555555</c:v>
                </c:pt>
                <c:pt idx="7768">
                  <c:v>2.2559861333333333</c:v>
                </c:pt>
                <c:pt idx="7769">
                  <c:v>2.2562639111111111</c:v>
                </c:pt>
                <c:pt idx="7770">
                  <c:v>2.256541688888889</c:v>
                </c:pt>
                <c:pt idx="7771">
                  <c:v>2.2568194666666668</c:v>
                </c:pt>
                <c:pt idx="7772">
                  <c:v>2.2570972444444446</c:v>
                </c:pt>
                <c:pt idx="7773">
                  <c:v>2.2573750222222224</c:v>
                </c:pt>
                <c:pt idx="7774">
                  <c:v>2.2576527999999998</c:v>
                </c:pt>
                <c:pt idx="7775">
                  <c:v>2.2579305777777776</c:v>
                </c:pt>
                <c:pt idx="7776">
                  <c:v>2.2582083555555554</c:v>
                </c:pt>
                <c:pt idx="7777">
                  <c:v>2.2584861333333333</c:v>
                </c:pt>
                <c:pt idx="7778">
                  <c:v>2.2587639111111111</c:v>
                </c:pt>
                <c:pt idx="7779">
                  <c:v>2.2590416888888889</c:v>
                </c:pt>
                <c:pt idx="7780">
                  <c:v>2.2593194666666667</c:v>
                </c:pt>
                <c:pt idx="7781">
                  <c:v>2.2595972444444445</c:v>
                </c:pt>
                <c:pt idx="7782">
                  <c:v>2.2598750222222224</c:v>
                </c:pt>
                <c:pt idx="7783">
                  <c:v>2.2601528000000002</c:v>
                </c:pt>
                <c:pt idx="7784">
                  <c:v>2.2604305777777776</c:v>
                </c:pt>
                <c:pt idx="7785">
                  <c:v>2.2607083555555554</c:v>
                </c:pt>
                <c:pt idx="7786">
                  <c:v>2.2609861333333332</c:v>
                </c:pt>
                <c:pt idx="7787">
                  <c:v>2.261263911111111</c:v>
                </c:pt>
                <c:pt idx="7788">
                  <c:v>2.2615416888888888</c:v>
                </c:pt>
                <c:pt idx="7789">
                  <c:v>2.2618194666666667</c:v>
                </c:pt>
                <c:pt idx="7790">
                  <c:v>2.2620972444444445</c:v>
                </c:pt>
                <c:pt idx="7791">
                  <c:v>2.2623750222222223</c:v>
                </c:pt>
                <c:pt idx="7792">
                  <c:v>2.2626528000000001</c:v>
                </c:pt>
                <c:pt idx="7793">
                  <c:v>2.262930577777778</c:v>
                </c:pt>
                <c:pt idx="7794">
                  <c:v>2.2632083555555553</c:v>
                </c:pt>
                <c:pt idx="7795">
                  <c:v>2.2634861333333332</c:v>
                </c:pt>
                <c:pt idx="7796">
                  <c:v>2.263763911111111</c:v>
                </c:pt>
                <c:pt idx="7797">
                  <c:v>2.2640416888888888</c:v>
                </c:pt>
                <c:pt idx="7798">
                  <c:v>2.2643194666666666</c:v>
                </c:pt>
                <c:pt idx="7799">
                  <c:v>2.2645972444444444</c:v>
                </c:pt>
                <c:pt idx="7800">
                  <c:v>2.2648750222222223</c:v>
                </c:pt>
                <c:pt idx="7801">
                  <c:v>2.2651528000000001</c:v>
                </c:pt>
                <c:pt idx="7802">
                  <c:v>2.2654305777777779</c:v>
                </c:pt>
                <c:pt idx="7803">
                  <c:v>2.2657083555555557</c:v>
                </c:pt>
                <c:pt idx="7804">
                  <c:v>2.2659861333333335</c:v>
                </c:pt>
                <c:pt idx="7805">
                  <c:v>2.2662639111111109</c:v>
                </c:pt>
                <c:pt idx="7806">
                  <c:v>2.2665416888888887</c:v>
                </c:pt>
                <c:pt idx="7807">
                  <c:v>2.2668194666666666</c:v>
                </c:pt>
                <c:pt idx="7808">
                  <c:v>2.2670972444444444</c:v>
                </c:pt>
                <c:pt idx="7809">
                  <c:v>2.2673750222222222</c:v>
                </c:pt>
                <c:pt idx="7810">
                  <c:v>2.2676528</c:v>
                </c:pt>
                <c:pt idx="7811">
                  <c:v>2.2679305777777778</c:v>
                </c:pt>
                <c:pt idx="7812">
                  <c:v>2.2682083555555557</c:v>
                </c:pt>
                <c:pt idx="7813">
                  <c:v>2.2684861333333335</c:v>
                </c:pt>
                <c:pt idx="7814">
                  <c:v>2.2687639111111113</c:v>
                </c:pt>
                <c:pt idx="7815">
                  <c:v>2.2690416888888887</c:v>
                </c:pt>
                <c:pt idx="7816">
                  <c:v>2.2693194666666665</c:v>
                </c:pt>
                <c:pt idx="7817">
                  <c:v>2.2695972444444443</c:v>
                </c:pt>
                <c:pt idx="7818">
                  <c:v>2.2698750222222221</c:v>
                </c:pt>
                <c:pt idx="7819">
                  <c:v>2.2701528</c:v>
                </c:pt>
                <c:pt idx="7820">
                  <c:v>2.2704305777777778</c:v>
                </c:pt>
                <c:pt idx="7821">
                  <c:v>2.2707083555555556</c:v>
                </c:pt>
                <c:pt idx="7822">
                  <c:v>2.2709861333333334</c:v>
                </c:pt>
                <c:pt idx="7823">
                  <c:v>2.2712639111111113</c:v>
                </c:pt>
                <c:pt idx="7824">
                  <c:v>2.2715416888888891</c:v>
                </c:pt>
                <c:pt idx="7825">
                  <c:v>2.2718194666666665</c:v>
                </c:pt>
                <c:pt idx="7826">
                  <c:v>2.2720972444444443</c:v>
                </c:pt>
                <c:pt idx="7827">
                  <c:v>2.2723750222222221</c:v>
                </c:pt>
                <c:pt idx="7828">
                  <c:v>2.2726527999999999</c:v>
                </c:pt>
                <c:pt idx="7829">
                  <c:v>2.2729305777777777</c:v>
                </c:pt>
                <c:pt idx="7830">
                  <c:v>2.2732083555555556</c:v>
                </c:pt>
                <c:pt idx="7831">
                  <c:v>2.2734861333333334</c:v>
                </c:pt>
                <c:pt idx="7832">
                  <c:v>2.2737639111111112</c:v>
                </c:pt>
                <c:pt idx="7833">
                  <c:v>2.274041688888889</c:v>
                </c:pt>
                <c:pt idx="7834">
                  <c:v>2.2743194666666668</c:v>
                </c:pt>
                <c:pt idx="7835">
                  <c:v>2.2745972444444442</c:v>
                </c:pt>
                <c:pt idx="7836">
                  <c:v>2.274875022222222</c:v>
                </c:pt>
                <c:pt idx="7837">
                  <c:v>2.2751527999999999</c:v>
                </c:pt>
                <c:pt idx="7838">
                  <c:v>2.2754305777777777</c:v>
                </c:pt>
                <c:pt idx="7839">
                  <c:v>2.2757083555555555</c:v>
                </c:pt>
                <c:pt idx="7840">
                  <c:v>2.2759861333333329</c:v>
                </c:pt>
                <c:pt idx="7841">
                  <c:v>2.2762639111111107</c:v>
                </c:pt>
                <c:pt idx="7842">
                  <c:v>2.2765416888888885</c:v>
                </c:pt>
                <c:pt idx="7843">
                  <c:v>2.2768194666666663</c:v>
                </c:pt>
                <c:pt idx="7844">
                  <c:v>2.2770972444444442</c:v>
                </c:pt>
                <c:pt idx="7845">
                  <c:v>2.277375022222222</c:v>
                </c:pt>
                <c:pt idx="7846">
                  <c:v>2.2776527999999998</c:v>
                </c:pt>
                <c:pt idx="7847">
                  <c:v>2.2779305777777776</c:v>
                </c:pt>
                <c:pt idx="7848">
                  <c:v>2.2782083555555555</c:v>
                </c:pt>
                <c:pt idx="7849">
                  <c:v>2.2784861333333333</c:v>
                </c:pt>
                <c:pt idx="7850">
                  <c:v>2.2787639111111107</c:v>
                </c:pt>
                <c:pt idx="7851">
                  <c:v>2.2790416888888885</c:v>
                </c:pt>
                <c:pt idx="7852">
                  <c:v>2.2793194666666663</c:v>
                </c:pt>
                <c:pt idx="7853">
                  <c:v>2.2795972444444441</c:v>
                </c:pt>
                <c:pt idx="7854">
                  <c:v>2.2798750222222219</c:v>
                </c:pt>
                <c:pt idx="7855">
                  <c:v>2.2801527999999998</c:v>
                </c:pt>
                <c:pt idx="7856">
                  <c:v>2.2804305777777776</c:v>
                </c:pt>
                <c:pt idx="7857">
                  <c:v>2.2807083555555554</c:v>
                </c:pt>
                <c:pt idx="7858">
                  <c:v>2.2809861333333332</c:v>
                </c:pt>
                <c:pt idx="7859">
                  <c:v>2.281263911111111</c:v>
                </c:pt>
                <c:pt idx="7860">
                  <c:v>2.2815416888888884</c:v>
                </c:pt>
                <c:pt idx="7861">
                  <c:v>2.2818194666666662</c:v>
                </c:pt>
                <c:pt idx="7862">
                  <c:v>2.2820972444444441</c:v>
                </c:pt>
                <c:pt idx="7863">
                  <c:v>2.2823750222222219</c:v>
                </c:pt>
                <c:pt idx="7864">
                  <c:v>2.2826527999999997</c:v>
                </c:pt>
                <c:pt idx="7865">
                  <c:v>2.2829305777777775</c:v>
                </c:pt>
                <c:pt idx="7866">
                  <c:v>2.2832083555555553</c:v>
                </c:pt>
                <c:pt idx="7867">
                  <c:v>2.2834861333333332</c:v>
                </c:pt>
                <c:pt idx="7868">
                  <c:v>2.283763911111111</c:v>
                </c:pt>
                <c:pt idx="7869">
                  <c:v>2.2840416888888888</c:v>
                </c:pt>
                <c:pt idx="7870">
                  <c:v>2.2843194666666662</c:v>
                </c:pt>
                <c:pt idx="7871">
                  <c:v>2.284597244444444</c:v>
                </c:pt>
                <c:pt idx="7872">
                  <c:v>2.2848750222222218</c:v>
                </c:pt>
                <c:pt idx="7873">
                  <c:v>2.2851527999999997</c:v>
                </c:pt>
                <c:pt idx="7874">
                  <c:v>2.2854305777777775</c:v>
                </c:pt>
                <c:pt idx="7875">
                  <c:v>2.2857083555555553</c:v>
                </c:pt>
                <c:pt idx="7876">
                  <c:v>2.2859861333333331</c:v>
                </c:pt>
                <c:pt idx="7877">
                  <c:v>2.2862639111111109</c:v>
                </c:pt>
                <c:pt idx="7878">
                  <c:v>2.2865416888888888</c:v>
                </c:pt>
                <c:pt idx="7879">
                  <c:v>2.2868194666666666</c:v>
                </c:pt>
                <c:pt idx="7880">
                  <c:v>2.2870972444444444</c:v>
                </c:pt>
                <c:pt idx="7881">
                  <c:v>2.2873750222222218</c:v>
                </c:pt>
                <c:pt idx="7882">
                  <c:v>2.2876527999999996</c:v>
                </c:pt>
                <c:pt idx="7883">
                  <c:v>2.2879305777777774</c:v>
                </c:pt>
                <c:pt idx="7884">
                  <c:v>2.2882083555555552</c:v>
                </c:pt>
                <c:pt idx="7885">
                  <c:v>2.2884861333333331</c:v>
                </c:pt>
                <c:pt idx="7886">
                  <c:v>2.2887639111111109</c:v>
                </c:pt>
                <c:pt idx="7887">
                  <c:v>2.2890416888888887</c:v>
                </c:pt>
                <c:pt idx="7888">
                  <c:v>2.2893194666666665</c:v>
                </c:pt>
                <c:pt idx="7889">
                  <c:v>2.2895972444444443</c:v>
                </c:pt>
                <c:pt idx="7890">
                  <c:v>2.2898750222222222</c:v>
                </c:pt>
                <c:pt idx="7891">
                  <c:v>2.2901527999999995</c:v>
                </c:pt>
                <c:pt idx="7892">
                  <c:v>2.2904305777777774</c:v>
                </c:pt>
                <c:pt idx="7893">
                  <c:v>2.2907083555555552</c:v>
                </c:pt>
                <c:pt idx="7894">
                  <c:v>2.290986133333333</c:v>
                </c:pt>
                <c:pt idx="7895">
                  <c:v>2.2912639111111108</c:v>
                </c:pt>
                <c:pt idx="7896">
                  <c:v>2.2915416888888887</c:v>
                </c:pt>
                <c:pt idx="7897">
                  <c:v>2.2918194666666665</c:v>
                </c:pt>
                <c:pt idx="7898">
                  <c:v>2.2920972444444443</c:v>
                </c:pt>
                <c:pt idx="7899">
                  <c:v>2.2923750222222221</c:v>
                </c:pt>
                <c:pt idx="7900">
                  <c:v>2.2926527999999999</c:v>
                </c:pt>
                <c:pt idx="7901">
                  <c:v>2.2929305777777773</c:v>
                </c:pt>
                <c:pt idx="7902">
                  <c:v>2.2932083555555551</c:v>
                </c:pt>
                <c:pt idx="7903">
                  <c:v>2.293486133333333</c:v>
                </c:pt>
                <c:pt idx="7904">
                  <c:v>2.2937639111111108</c:v>
                </c:pt>
                <c:pt idx="7905">
                  <c:v>2.2940416888888886</c:v>
                </c:pt>
                <c:pt idx="7906">
                  <c:v>2.2943194666666664</c:v>
                </c:pt>
                <c:pt idx="7907">
                  <c:v>2.2945972444444442</c:v>
                </c:pt>
                <c:pt idx="7908">
                  <c:v>2.2948750222222221</c:v>
                </c:pt>
                <c:pt idx="7909">
                  <c:v>2.2951527999999999</c:v>
                </c:pt>
                <c:pt idx="7910">
                  <c:v>2.2954305777777777</c:v>
                </c:pt>
                <c:pt idx="7911">
                  <c:v>2.2957083555555551</c:v>
                </c:pt>
                <c:pt idx="7912">
                  <c:v>2.2959861333333329</c:v>
                </c:pt>
                <c:pt idx="7913">
                  <c:v>2.2962639111111107</c:v>
                </c:pt>
                <c:pt idx="7914">
                  <c:v>2.2965416888888885</c:v>
                </c:pt>
                <c:pt idx="7915">
                  <c:v>2.2968194666666664</c:v>
                </c:pt>
                <c:pt idx="7916">
                  <c:v>2.2970972444444442</c:v>
                </c:pt>
                <c:pt idx="7917">
                  <c:v>2.297375022222222</c:v>
                </c:pt>
                <c:pt idx="7918">
                  <c:v>2.2976527999999998</c:v>
                </c:pt>
                <c:pt idx="7919">
                  <c:v>2.2979305777777776</c:v>
                </c:pt>
                <c:pt idx="7920">
                  <c:v>2.2982083555555555</c:v>
                </c:pt>
                <c:pt idx="7921">
                  <c:v>2.2984861333333333</c:v>
                </c:pt>
                <c:pt idx="7922">
                  <c:v>2.2987639111111107</c:v>
                </c:pt>
                <c:pt idx="7923">
                  <c:v>2.2990416888888885</c:v>
                </c:pt>
                <c:pt idx="7924">
                  <c:v>2.2993194666666663</c:v>
                </c:pt>
                <c:pt idx="7925">
                  <c:v>2.2995972444444441</c:v>
                </c:pt>
                <c:pt idx="7926">
                  <c:v>2.299875022222222</c:v>
                </c:pt>
                <c:pt idx="7927">
                  <c:v>2.3001527999999998</c:v>
                </c:pt>
                <c:pt idx="7928">
                  <c:v>2.3004305777777776</c:v>
                </c:pt>
                <c:pt idx="7929">
                  <c:v>2.3007083555555554</c:v>
                </c:pt>
                <c:pt idx="7930">
                  <c:v>2.3009861333333332</c:v>
                </c:pt>
                <c:pt idx="7931">
                  <c:v>2.3012639111111111</c:v>
                </c:pt>
                <c:pt idx="7932">
                  <c:v>2.3015416888888884</c:v>
                </c:pt>
                <c:pt idx="7933">
                  <c:v>2.3018194666666663</c:v>
                </c:pt>
                <c:pt idx="7934">
                  <c:v>2.3020972444444441</c:v>
                </c:pt>
                <c:pt idx="7935">
                  <c:v>2.3023750222222219</c:v>
                </c:pt>
                <c:pt idx="7936">
                  <c:v>2.3026527999999997</c:v>
                </c:pt>
                <c:pt idx="7937">
                  <c:v>2.3029305777777775</c:v>
                </c:pt>
                <c:pt idx="7938">
                  <c:v>2.3032083555555554</c:v>
                </c:pt>
                <c:pt idx="7939">
                  <c:v>2.3034861333333332</c:v>
                </c:pt>
                <c:pt idx="7940">
                  <c:v>2.303763911111111</c:v>
                </c:pt>
                <c:pt idx="7941">
                  <c:v>2.3040416888888888</c:v>
                </c:pt>
                <c:pt idx="7942">
                  <c:v>2.3043194666666662</c:v>
                </c:pt>
                <c:pt idx="7943">
                  <c:v>2.304597244444444</c:v>
                </c:pt>
                <c:pt idx="7944">
                  <c:v>2.3048750222222218</c:v>
                </c:pt>
                <c:pt idx="7945">
                  <c:v>2.3051527999999997</c:v>
                </c:pt>
                <c:pt idx="7946">
                  <c:v>2.3054305777777775</c:v>
                </c:pt>
                <c:pt idx="7947">
                  <c:v>2.3057083555555553</c:v>
                </c:pt>
                <c:pt idx="7948">
                  <c:v>2.3059861333333331</c:v>
                </c:pt>
                <c:pt idx="7949">
                  <c:v>2.306263911111111</c:v>
                </c:pt>
                <c:pt idx="7950">
                  <c:v>2.3065416888888888</c:v>
                </c:pt>
                <c:pt idx="7951">
                  <c:v>2.3068194666666666</c:v>
                </c:pt>
                <c:pt idx="7952">
                  <c:v>2.307097244444444</c:v>
                </c:pt>
                <c:pt idx="7953">
                  <c:v>2.3073750222222218</c:v>
                </c:pt>
                <c:pt idx="7954">
                  <c:v>2.3076527999999996</c:v>
                </c:pt>
                <c:pt idx="7955">
                  <c:v>2.3079305777777774</c:v>
                </c:pt>
                <c:pt idx="7956">
                  <c:v>2.3082083555555553</c:v>
                </c:pt>
                <c:pt idx="7957">
                  <c:v>2.3084861333333331</c:v>
                </c:pt>
                <c:pt idx="7958">
                  <c:v>2.3087639111111109</c:v>
                </c:pt>
                <c:pt idx="7959">
                  <c:v>2.3090416888888887</c:v>
                </c:pt>
                <c:pt idx="7960">
                  <c:v>2.3093194666666665</c:v>
                </c:pt>
                <c:pt idx="7961">
                  <c:v>2.3095972444444444</c:v>
                </c:pt>
                <c:pt idx="7962">
                  <c:v>2.3098750222222222</c:v>
                </c:pt>
                <c:pt idx="7963">
                  <c:v>2.3101527999999996</c:v>
                </c:pt>
                <c:pt idx="7964">
                  <c:v>2.3104305777777774</c:v>
                </c:pt>
                <c:pt idx="7965">
                  <c:v>2.3107083555555552</c:v>
                </c:pt>
                <c:pt idx="7966">
                  <c:v>2.310986133333333</c:v>
                </c:pt>
                <c:pt idx="7967">
                  <c:v>2.3112639111111108</c:v>
                </c:pt>
                <c:pt idx="7968">
                  <c:v>2.3115416888888887</c:v>
                </c:pt>
                <c:pt idx="7969">
                  <c:v>2.3118194666666665</c:v>
                </c:pt>
                <c:pt idx="7970">
                  <c:v>2.3120972444444443</c:v>
                </c:pt>
                <c:pt idx="7971">
                  <c:v>2.3123750222222221</c:v>
                </c:pt>
                <c:pt idx="7972">
                  <c:v>2.3126528</c:v>
                </c:pt>
                <c:pt idx="7973">
                  <c:v>2.3129305777777773</c:v>
                </c:pt>
                <c:pt idx="7974">
                  <c:v>2.3132083555555552</c:v>
                </c:pt>
                <c:pt idx="7975">
                  <c:v>2.313486133333333</c:v>
                </c:pt>
                <c:pt idx="7976">
                  <c:v>2.3137639111111108</c:v>
                </c:pt>
                <c:pt idx="7977">
                  <c:v>2.3140416888888886</c:v>
                </c:pt>
                <c:pt idx="7978">
                  <c:v>2.3143194666666664</c:v>
                </c:pt>
                <c:pt idx="7979">
                  <c:v>2.3145972444444443</c:v>
                </c:pt>
                <c:pt idx="7980">
                  <c:v>2.3148750222222221</c:v>
                </c:pt>
                <c:pt idx="7981">
                  <c:v>2.3151527999999999</c:v>
                </c:pt>
                <c:pt idx="7982">
                  <c:v>2.3154305777777777</c:v>
                </c:pt>
                <c:pt idx="7983">
                  <c:v>2.3157083555555551</c:v>
                </c:pt>
                <c:pt idx="7984">
                  <c:v>2.3159861333333329</c:v>
                </c:pt>
                <c:pt idx="7985">
                  <c:v>2.3162639111111107</c:v>
                </c:pt>
                <c:pt idx="7986">
                  <c:v>2.3165416888888886</c:v>
                </c:pt>
                <c:pt idx="7987">
                  <c:v>2.3168194666666664</c:v>
                </c:pt>
                <c:pt idx="7988">
                  <c:v>2.3170972444444442</c:v>
                </c:pt>
                <c:pt idx="7989">
                  <c:v>2.317375022222222</c:v>
                </c:pt>
                <c:pt idx="7990">
                  <c:v>2.3176527999999998</c:v>
                </c:pt>
                <c:pt idx="7991">
                  <c:v>2.3179305777777777</c:v>
                </c:pt>
                <c:pt idx="7992">
                  <c:v>2.3182083555555555</c:v>
                </c:pt>
                <c:pt idx="7993">
                  <c:v>2.3184861333333329</c:v>
                </c:pt>
                <c:pt idx="7994">
                  <c:v>2.3187639111111107</c:v>
                </c:pt>
                <c:pt idx="7995">
                  <c:v>2.3190416888888885</c:v>
                </c:pt>
                <c:pt idx="7996">
                  <c:v>2.3193194666666663</c:v>
                </c:pt>
                <c:pt idx="7997">
                  <c:v>2.3195972444444442</c:v>
                </c:pt>
                <c:pt idx="7998">
                  <c:v>2.319875022222222</c:v>
                </c:pt>
                <c:pt idx="7999">
                  <c:v>2.3201527999999998</c:v>
                </c:pt>
                <c:pt idx="8000">
                  <c:v>2.3204305777777776</c:v>
                </c:pt>
                <c:pt idx="8001">
                  <c:v>2.3207083555555554</c:v>
                </c:pt>
                <c:pt idx="8002">
                  <c:v>2.3209861333333333</c:v>
                </c:pt>
                <c:pt idx="8003">
                  <c:v>2.3212639111111106</c:v>
                </c:pt>
                <c:pt idx="8004">
                  <c:v>2.3215416888888885</c:v>
                </c:pt>
                <c:pt idx="8005">
                  <c:v>2.3218194666666663</c:v>
                </c:pt>
                <c:pt idx="8006">
                  <c:v>2.3220972444444441</c:v>
                </c:pt>
                <c:pt idx="8007">
                  <c:v>2.3223750222222219</c:v>
                </c:pt>
                <c:pt idx="8008">
                  <c:v>2.3226527999999997</c:v>
                </c:pt>
                <c:pt idx="8009">
                  <c:v>2.3229305777777776</c:v>
                </c:pt>
                <c:pt idx="8010">
                  <c:v>2.3232083555555554</c:v>
                </c:pt>
                <c:pt idx="8011">
                  <c:v>2.3234861333333332</c:v>
                </c:pt>
                <c:pt idx="8012">
                  <c:v>2.323763911111111</c:v>
                </c:pt>
                <c:pt idx="8013">
                  <c:v>2.3240416888888888</c:v>
                </c:pt>
                <c:pt idx="8014">
                  <c:v>2.3243194666666662</c:v>
                </c:pt>
                <c:pt idx="8015">
                  <c:v>2.324597244444444</c:v>
                </c:pt>
                <c:pt idx="8016">
                  <c:v>2.3248750222222219</c:v>
                </c:pt>
                <c:pt idx="8017">
                  <c:v>2.3251527999999997</c:v>
                </c:pt>
                <c:pt idx="8018">
                  <c:v>2.3254305777777775</c:v>
                </c:pt>
                <c:pt idx="8019">
                  <c:v>2.3257083555555553</c:v>
                </c:pt>
                <c:pt idx="8020">
                  <c:v>2.3259861333333332</c:v>
                </c:pt>
                <c:pt idx="8021">
                  <c:v>2.326263911111111</c:v>
                </c:pt>
                <c:pt idx="8022">
                  <c:v>2.3265416888888888</c:v>
                </c:pt>
                <c:pt idx="8023">
                  <c:v>2.3268194666666666</c:v>
                </c:pt>
                <c:pt idx="8024">
                  <c:v>2.327097244444444</c:v>
                </c:pt>
                <c:pt idx="8025">
                  <c:v>2.3273750222222218</c:v>
                </c:pt>
                <c:pt idx="8026">
                  <c:v>2.3276527999999996</c:v>
                </c:pt>
                <c:pt idx="8027">
                  <c:v>2.3279305777777775</c:v>
                </c:pt>
                <c:pt idx="8028">
                  <c:v>2.3282083555555553</c:v>
                </c:pt>
                <c:pt idx="8029">
                  <c:v>2.3284861333333331</c:v>
                </c:pt>
                <c:pt idx="8030">
                  <c:v>2.3287639111111109</c:v>
                </c:pt>
                <c:pt idx="8031">
                  <c:v>2.3290416888888887</c:v>
                </c:pt>
                <c:pt idx="8032">
                  <c:v>2.3293194666666666</c:v>
                </c:pt>
                <c:pt idx="8033">
                  <c:v>2.3295972444444444</c:v>
                </c:pt>
                <c:pt idx="8034">
                  <c:v>2.3298750222222218</c:v>
                </c:pt>
                <c:pt idx="8035">
                  <c:v>2.3301527999999996</c:v>
                </c:pt>
                <c:pt idx="8036">
                  <c:v>2.3304305777777774</c:v>
                </c:pt>
                <c:pt idx="8037">
                  <c:v>2.3307083555555552</c:v>
                </c:pt>
                <c:pt idx="8038">
                  <c:v>2.330986133333333</c:v>
                </c:pt>
                <c:pt idx="8039">
                  <c:v>2.3312639111111109</c:v>
                </c:pt>
                <c:pt idx="8040">
                  <c:v>2.3315416888888887</c:v>
                </c:pt>
                <c:pt idx="8041">
                  <c:v>2.3318194666666665</c:v>
                </c:pt>
                <c:pt idx="8042">
                  <c:v>2.3320972444444443</c:v>
                </c:pt>
                <c:pt idx="8043">
                  <c:v>2.3323750222222221</c:v>
                </c:pt>
                <c:pt idx="8044">
                  <c:v>2.3326527999999995</c:v>
                </c:pt>
                <c:pt idx="8045">
                  <c:v>2.3329305777777773</c:v>
                </c:pt>
                <c:pt idx="8046">
                  <c:v>2.3332083555555552</c:v>
                </c:pt>
                <c:pt idx="8047">
                  <c:v>2.333486133333333</c:v>
                </c:pt>
                <c:pt idx="8048">
                  <c:v>2.3337639111111108</c:v>
                </c:pt>
                <c:pt idx="8049">
                  <c:v>2.3340416888888886</c:v>
                </c:pt>
                <c:pt idx="8050">
                  <c:v>2.3343194666666665</c:v>
                </c:pt>
                <c:pt idx="8051">
                  <c:v>2.3345972444444443</c:v>
                </c:pt>
                <c:pt idx="8052">
                  <c:v>2.3348750222222221</c:v>
                </c:pt>
                <c:pt idx="8053">
                  <c:v>2.3351527999999999</c:v>
                </c:pt>
                <c:pt idx="8054">
                  <c:v>2.3354305777777777</c:v>
                </c:pt>
                <c:pt idx="8055">
                  <c:v>2.3357083555555551</c:v>
                </c:pt>
                <c:pt idx="8056">
                  <c:v>2.3359861333333329</c:v>
                </c:pt>
                <c:pt idx="8057">
                  <c:v>2.3362639111111108</c:v>
                </c:pt>
                <c:pt idx="8058">
                  <c:v>2.3365416888888886</c:v>
                </c:pt>
                <c:pt idx="8059">
                  <c:v>2.3368194666666664</c:v>
                </c:pt>
                <c:pt idx="8060">
                  <c:v>2.3370972444444442</c:v>
                </c:pt>
                <c:pt idx="8061">
                  <c:v>2.337375022222222</c:v>
                </c:pt>
                <c:pt idx="8062">
                  <c:v>2.3376527999999999</c:v>
                </c:pt>
                <c:pt idx="8063">
                  <c:v>2.3379305777777777</c:v>
                </c:pt>
                <c:pt idx="8064">
                  <c:v>2.3382083555555555</c:v>
                </c:pt>
                <c:pt idx="8065">
                  <c:v>2.3384861333333329</c:v>
                </c:pt>
                <c:pt idx="8066">
                  <c:v>2.3387639111111107</c:v>
                </c:pt>
                <c:pt idx="8067">
                  <c:v>2.3390416888888885</c:v>
                </c:pt>
                <c:pt idx="8068">
                  <c:v>2.3393194666666663</c:v>
                </c:pt>
                <c:pt idx="8069">
                  <c:v>2.3395972444444442</c:v>
                </c:pt>
                <c:pt idx="8070">
                  <c:v>2.339875022222222</c:v>
                </c:pt>
                <c:pt idx="8071">
                  <c:v>2.3401527999999998</c:v>
                </c:pt>
                <c:pt idx="8072">
                  <c:v>2.3404305777777776</c:v>
                </c:pt>
                <c:pt idx="8073">
                  <c:v>2.3407083555555555</c:v>
                </c:pt>
                <c:pt idx="8074">
                  <c:v>2.3409861333333333</c:v>
                </c:pt>
                <c:pt idx="8075">
                  <c:v>2.3412639111111107</c:v>
                </c:pt>
                <c:pt idx="8076">
                  <c:v>2.3415416888888885</c:v>
                </c:pt>
                <c:pt idx="8077">
                  <c:v>2.3418194666666663</c:v>
                </c:pt>
                <c:pt idx="8078">
                  <c:v>2.3420972444444441</c:v>
                </c:pt>
                <c:pt idx="8079">
                  <c:v>2.3423750222222219</c:v>
                </c:pt>
                <c:pt idx="8080">
                  <c:v>2.3426527999999998</c:v>
                </c:pt>
                <c:pt idx="8081">
                  <c:v>2.3429305777777776</c:v>
                </c:pt>
                <c:pt idx="8082">
                  <c:v>2.3432083555555554</c:v>
                </c:pt>
                <c:pt idx="8083">
                  <c:v>2.3434861333333332</c:v>
                </c:pt>
                <c:pt idx="8084">
                  <c:v>2.343763911111111</c:v>
                </c:pt>
                <c:pt idx="8085">
                  <c:v>2.3440416888888884</c:v>
                </c:pt>
                <c:pt idx="8086">
                  <c:v>2.3443194666666662</c:v>
                </c:pt>
                <c:pt idx="8087">
                  <c:v>2.3445972444444441</c:v>
                </c:pt>
                <c:pt idx="8088">
                  <c:v>2.3448750222222219</c:v>
                </c:pt>
                <c:pt idx="8089">
                  <c:v>2.3451527999999997</c:v>
                </c:pt>
                <c:pt idx="8090">
                  <c:v>2.3454305777777775</c:v>
                </c:pt>
                <c:pt idx="8091">
                  <c:v>2.3457083555555553</c:v>
                </c:pt>
                <c:pt idx="8092">
                  <c:v>2.3459861333333332</c:v>
                </c:pt>
                <c:pt idx="8093">
                  <c:v>2.346263911111111</c:v>
                </c:pt>
                <c:pt idx="8094">
                  <c:v>2.3465416888888888</c:v>
                </c:pt>
                <c:pt idx="8095">
                  <c:v>2.3468194666666662</c:v>
                </c:pt>
                <c:pt idx="8096">
                  <c:v>2.347097244444444</c:v>
                </c:pt>
                <c:pt idx="8097">
                  <c:v>2.3473750222222218</c:v>
                </c:pt>
                <c:pt idx="8098">
                  <c:v>2.3476527999999997</c:v>
                </c:pt>
                <c:pt idx="8099">
                  <c:v>2.3479305777777775</c:v>
                </c:pt>
                <c:pt idx="8100">
                  <c:v>2.3482083555555553</c:v>
                </c:pt>
                <c:pt idx="8101">
                  <c:v>2.3484861333333331</c:v>
                </c:pt>
                <c:pt idx="8102">
                  <c:v>2.3487639111111109</c:v>
                </c:pt>
                <c:pt idx="8103">
                  <c:v>2.3490416888888888</c:v>
                </c:pt>
                <c:pt idx="8104">
                  <c:v>2.3493194666666666</c:v>
                </c:pt>
                <c:pt idx="8105">
                  <c:v>2.3495972444444444</c:v>
                </c:pt>
                <c:pt idx="8106">
                  <c:v>2.3498750222222218</c:v>
                </c:pt>
                <c:pt idx="8107">
                  <c:v>2.3501527999999996</c:v>
                </c:pt>
                <c:pt idx="8108">
                  <c:v>2.3504305777777774</c:v>
                </c:pt>
                <c:pt idx="8109">
                  <c:v>2.3507083555555552</c:v>
                </c:pt>
                <c:pt idx="8110">
                  <c:v>2.3509861333333331</c:v>
                </c:pt>
                <c:pt idx="8111">
                  <c:v>2.3512639111111109</c:v>
                </c:pt>
                <c:pt idx="8112">
                  <c:v>2.3515416888888887</c:v>
                </c:pt>
                <c:pt idx="8113">
                  <c:v>2.3518194666666665</c:v>
                </c:pt>
                <c:pt idx="8114">
                  <c:v>2.3520972444444443</c:v>
                </c:pt>
                <c:pt idx="8115">
                  <c:v>2.3523750222222222</c:v>
                </c:pt>
                <c:pt idx="8116">
                  <c:v>2.3526527999999995</c:v>
                </c:pt>
                <c:pt idx="8117">
                  <c:v>2.3529305777777774</c:v>
                </c:pt>
                <c:pt idx="8118">
                  <c:v>2.3532083555555552</c:v>
                </c:pt>
                <c:pt idx="8119">
                  <c:v>2.353486133333333</c:v>
                </c:pt>
                <c:pt idx="8120">
                  <c:v>2.3537639111111108</c:v>
                </c:pt>
                <c:pt idx="8121">
                  <c:v>2.3540416888888887</c:v>
                </c:pt>
                <c:pt idx="8122">
                  <c:v>2.3543194666666665</c:v>
                </c:pt>
                <c:pt idx="8123">
                  <c:v>2.3545972444444443</c:v>
                </c:pt>
                <c:pt idx="8124">
                  <c:v>2.3548750222222221</c:v>
                </c:pt>
                <c:pt idx="8125">
                  <c:v>2.3551527999999999</c:v>
                </c:pt>
                <c:pt idx="8126">
                  <c:v>2.3554305777777773</c:v>
                </c:pt>
                <c:pt idx="8127">
                  <c:v>2.3557083555555551</c:v>
                </c:pt>
                <c:pt idx="8128">
                  <c:v>2.355986133333333</c:v>
                </c:pt>
                <c:pt idx="8129">
                  <c:v>2.3562639111111108</c:v>
                </c:pt>
                <c:pt idx="8130">
                  <c:v>2.3565416888888886</c:v>
                </c:pt>
                <c:pt idx="8131">
                  <c:v>2.3568194666666664</c:v>
                </c:pt>
                <c:pt idx="8132">
                  <c:v>2.3570972444444442</c:v>
                </c:pt>
                <c:pt idx="8133">
                  <c:v>2.3573750222222221</c:v>
                </c:pt>
                <c:pt idx="8134">
                  <c:v>2.3576527999999999</c:v>
                </c:pt>
                <c:pt idx="8135">
                  <c:v>2.3579305777777777</c:v>
                </c:pt>
                <c:pt idx="8136">
                  <c:v>2.3582083555555551</c:v>
                </c:pt>
                <c:pt idx="8137">
                  <c:v>2.3584861333333329</c:v>
                </c:pt>
                <c:pt idx="8138">
                  <c:v>2.3587639111111107</c:v>
                </c:pt>
                <c:pt idx="8139">
                  <c:v>2.3590416888888885</c:v>
                </c:pt>
                <c:pt idx="8140">
                  <c:v>2.3593194666666664</c:v>
                </c:pt>
                <c:pt idx="8141">
                  <c:v>2.3595972444444442</c:v>
                </c:pt>
                <c:pt idx="8142">
                  <c:v>2.359875022222222</c:v>
                </c:pt>
                <c:pt idx="8143">
                  <c:v>2.3601527999999998</c:v>
                </c:pt>
                <c:pt idx="8144">
                  <c:v>2.3604305777777776</c:v>
                </c:pt>
                <c:pt idx="8145">
                  <c:v>2.3607083555555555</c:v>
                </c:pt>
                <c:pt idx="8146">
                  <c:v>2.3609861333333333</c:v>
                </c:pt>
                <c:pt idx="8147">
                  <c:v>2.3612639111111107</c:v>
                </c:pt>
                <c:pt idx="8148">
                  <c:v>2.3615416888888885</c:v>
                </c:pt>
                <c:pt idx="8149">
                  <c:v>2.3618194666666663</c:v>
                </c:pt>
                <c:pt idx="8150">
                  <c:v>2.3620972444444441</c:v>
                </c:pt>
                <c:pt idx="8151">
                  <c:v>2.362375022222222</c:v>
                </c:pt>
                <c:pt idx="8152">
                  <c:v>2.3626527999999998</c:v>
                </c:pt>
                <c:pt idx="8153">
                  <c:v>2.3629305777777776</c:v>
                </c:pt>
                <c:pt idx="8154">
                  <c:v>2.3632083555555554</c:v>
                </c:pt>
                <c:pt idx="8155">
                  <c:v>2.3634861333333332</c:v>
                </c:pt>
                <c:pt idx="8156">
                  <c:v>2.3637639111111111</c:v>
                </c:pt>
                <c:pt idx="8157">
                  <c:v>2.3640416888888884</c:v>
                </c:pt>
                <c:pt idx="8158">
                  <c:v>2.3643194666666663</c:v>
                </c:pt>
                <c:pt idx="8159">
                  <c:v>2.3645972444444441</c:v>
                </c:pt>
                <c:pt idx="8160">
                  <c:v>2.3648750222222219</c:v>
                </c:pt>
                <c:pt idx="8161">
                  <c:v>2.3651527999999997</c:v>
                </c:pt>
                <c:pt idx="8162">
                  <c:v>2.3654305777777775</c:v>
                </c:pt>
                <c:pt idx="8163">
                  <c:v>2.3657083555555554</c:v>
                </c:pt>
                <c:pt idx="8164">
                  <c:v>2.3659861333333332</c:v>
                </c:pt>
                <c:pt idx="8165">
                  <c:v>2.366263911111111</c:v>
                </c:pt>
                <c:pt idx="8166">
                  <c:v>2.3665416888888888</c:v>
                </c:pt>
                <c:pt idx="8167">
                  <c:v>2.3668194666666662</c:v>
                </c:pt>
                <c:pt idx="8168">
                  <c:v>2.367097244444444</c:v>
                </c:pt>
                <c:pt idx="8169">
                  <c:v>2.3673750222222218</c:v>
                </c:pt>
                <c:pt idx="8170">
                  <c:v>2.3676527999999997</c:v>
                </c:pt>
                <c:pt idx="8171">
                  <c:v>2.3679305777777775</c:v>
                </c:pt>
                <c:pt idx="8172">
                  <c:v>2.3682083555555553</c:v>
                </c:pt>
                <c:pt idx="8173">
                  <c:v>2.3684861333333331</c:v>
                </c:pt>
                <c:pt idx="8174">
                  <c:v>2.368763911111111</c:v>
                </c:pt>
                <c:pt idx="8175">
                  <c:v>2.3690416888888888</c:v>
                </c:pt>
                <c:pt idx="8176">
                  <c:v>2.3693194666666666</c:v>
                </c:pt>
                <c:pt idx="8177">
                  <c:v>2.369597244444444</c:v>
                </c:pt>
                <c:pt idx="8178">
                  <c:v>2.3698750222222218</c:v>
                </c:pt>
                <c:pt idx="8179">
                  <c:v>2.3701527999999996</c:v>
                </c:pt>
                <c:pt idx="8180">
                  <c:v>2.3704305777777774</c:v>
                </c:pt>
                <c:pt idx="8181">
                  <c:v>2.3707083555555553</c:v>
                </c:pt>
                <c:pt idx="8182">
                  <c:v>2.3709861333333331</c:v>
                </c:pt>
                <c:pt idx="8183">
                  <c:v>2.3712639111111109</c:v>
                </c:pt>
                <c:pt idx="8184">
                  <c:v>2.3715416888888887</c:v>
                </c:pt>
                <c:pt idx="8185">
                  <c:v>2.3718194666666665</c:v>
                </c:pt>
                <c:pt idx="8186">
                  <c:v>2.3720972444444444</c:v>
                </c:pt>
                <c:pt idx="8187">
                  <c:v>2.3723750222222222</c:v>
                </c:pt>
                <c:pt idx="8188">
                  <c:v>2.3726527999999996</c:v>
                </c:pt>
                <c:pt idx="8189">
                  <c:v>2.3729305777777774</c:v>
                </c:pt>
                <c:pt idx="8190">
                  <c:v>2.3732083555555552</c:v>
                </c:pt>
                <c:pt idx="8191">
                  <c:v>2.373486133333333</c:v>
                </c:pt>
                <c:pt idx="8192">
                  <c:v>2.3737639111111108</c:v>
                </c:pt>
                <c:pt idx="8193">
                  <c:v>2.3740416888888887</c:v>
                </c:pt>
                <c:pt idx="8194">
                  <c:v>2.3743194666666665</c:v>
                </c:pt>
                <c:pt idx="8195">
                  <c:v>2.3745972444444443</c:v>
                </c:pt>
                <c:pt idx="8196">
                  <c:v>2.3748750222222221</c:v>
                </c:pt>
                <c:pt idx="8197">
                  <c:v>2.3751528</c:v>
                </c:pt>
                <c:pt idx="8198">
                  <c:v>2.3754305777777773</c:v>
                </c:pt>
                <c:pt idx="8199">
                  <c:v>2.3757083555555552</c:v>
                </c:pt>
                <c:pt idx="8200">
                  <c:v>2.375986133333333</c:v>
                </c:pt>
                <c:pt idx="8201">
                  <c:v>2.3762639111111108</c:v>
                </c:pt>
                <c:pt idx="8202">
                  <c:v>2.3765416888888886</c:v>
                </c:pt>
                <c:pt idx="8203">
                  <c:v>2.3768194666666664</c:v>
                </c:pt>
                <c:pt idx="8204">
                  <c:v>2.3770972444444443</c:v>
                </c:pt>
                <c:pt idx="8205">
                  <c:v>2.3773750222222221</c:v>
                </c:pt>
                <c:pt idx="8206">
                  <c:v>2.3776527999999999</c:v>
                </c:pt>
                <c:pt idx="8207">
                  <c:v>2.3779305777777777</c:v>
                </c:pt>
                <c:pt idx="8208">
                  <c:v>2.3782083555555551</c:v>
                </c:pt>
                <c:pt idx="8209">
                  <c:v>2.3784861333333329</c:v>
                </c:pt>
                <c:pt idx="8210">
                  <c:v>2.3787639111111107</c:v>
                </c:pt>
                <c:pt idx="8211">
                  <c:v>2.3790416888888886</c:v>
                </c:pt>
                <c:pt idx="8212">
                  <c:v>2.3793194666666664</c:v>
                </c:pt>
                <c:pt idx="8213">
                  <c:v>2.3795972444444442</c:v>
                </c:pt>
                <c:pt idx="8214">
                  <c:v>2.379875022222222</c:v>
                </c:pt>
                <c:pt idx="8215">
                  <c:v>2.3801527999999998</c:v>
                </c:pt>
                <c:pt idx="8216">
                  <c:v>2.3804305777777777</c:v>
                </c:pt>
                <c:pt idx="8217">
                  <c:v>2.3807083555555555</c:v>
                </c:pt>
                <c:pt idx="8218">
                  <c:v>2.3809861333333329</c:v>
                </c:pt>
                <c:pt idx="8219">
                  <c:v>2.3812639111111107</c:v>
                </c:pt>
                <c:pt idx="8220">
                  <c:v>2.3815416888888885</c:v>
                </c:pt>
                <c:pt idx="8221">
                  <c:v>2.3818194666666663</c:v>
                </c:pt>
                <c:pt idx="8222">
                  <c:v>2.3820972444444442</c:v>
                </c:pt>
                <c:pt idx="8223">
                  <c:v>2.382375022222222</c:v>
                </c:pt>
                <c:pt idx="8224">
                  <c:v>2.3826527999999998</c:v>
                </c:pt>
                <c:pt idx="8225">
                  <c:v>2.3829305777777776</c:v>
                </c:pt>
                <c:pt idx="8226">
                  <c:v>2.3832083555555554</c:v>
                </c:pt>
                <c:pt idx="8227">
                  <c:v>2.3834861333333333</c:v>
                </c:pt>
                <c:pt idx="8228">
                  <c:v>2.3837639111111106</c:v>
                </c:pt>
                <c:pt idx="8229">
                  <c:v>2.3840416888888885</c:v>
                </c:pt>
                <c:pt idx="8230">
                  <c:v>2.3843194666666663</c:v>
                </c:pt>
                <c:pt idx="8231">
                  <c:v>2.3845972444444441</c:v>
                </c:pt>
                <c:pt idx="8232">
                  <c:v>2.3848750222222219</c:v>
                </c:pt>
                <c:pt idx="8233">
                  <c:v>2.3851527999999997</c:v>
                </c:pt>
                <c:pt idx="8234">
                  <c:v>2.3854305777777776</c:v>
                </c:pt>
                <c:pt idx="8235">
                  <c:v>2.3857083555555554</c:v>
                </c:pt>
                <c:pt idx="8236">
                  <c:v>2.3859861333333332</c:v>
                </c:pt>
                <c:pt idx="8237">
                  <c:v>2.386263911111111</c:v>
                </c:pt>
                <c:pt idx="8238">
                  <c:v>2.3865416888888888</c:v>
                </c:pt>
                <c:pt idx="8239">
                  <c:v>2.3868194666666662</c:v>
                </c:pt>
                <c:pt idx="8240">
                  <c:v>2.387097244444444</c:v>
                </c:pt>
                <c:pt idx="8241">
                  <c:v>2.3873750222222219</c:v>
                </c:pt>
                <c:pt idx="8242">
                  <c:v>2.3876527999999997</c:v>
                </c:pt>
                <c:pt idx="8243">
                  <c:v>2.3879305777777775</c:v>
                </c:pt>
                <c:pt idx="8244">
                  <c:v>2.3882083555555553</c:v>
                </c:pt>
                <c:pt idx="8245">
                  <c:v>2.3884861333333332</c:v>
                </c:pt>
                <c:pt idx="8246">
                  <c:v>2.388763911111111</c:v>
                </c:pt>
                <c:pt idx="8247">
                  <c:v>2.3890416888888888</c:v>
                </c:pt>
                <c:pt idx="8248">
                  <c:v>2.3893194666666666</c:v>
                </c:pt>
                <c:pt idx="8249">
                  <c:v>2.389597244444444</c:v>
                </c:pt>
                <c:pt idx="8250">
                  <c:v>2.3898750222222218</c:v>
                </c:pt>
                <c:pt idx="8251">
                  <c:v>2.3901527999999996</c:v>
                </c:pt>
                <c:pt idx="8252">
                  <c:v>2.3904305777777775</c:v>
                </c:pt>
                <c:pt idx="8253">
                  <c:v>2.3907083555555553</c:v>
                </c:pt>
                <c:pt idx="8254">
                  <c:v>2.3909861333333331</c:v>
                </c:pt>
                <c:pt idx="8255">
                  <c:v>2.3912639111111109</c:v>
                </c:pt>
                <c:pt idx="8256">
                  <c:v>2.3915416888888887</c:v>
                </c:pt>
                <c:pt idx="8257">
                  <c:v>2.3918194666666666</c:v>
                </c:pt>
                <c:pt idx="8258">
                  <c:v>2.3920972444444444</c:v>
                </c:pt>
                <c:pt idx="8259">
                  <c:v>2.3923750222222218</c:v>
                </c:pt>
                <c:pt idx="8260">
                  <c:v>2.3926527999999996</c:v>
                </c:pt>
                <c:pt idx="8261">
                  <c:v>2.3929305777777774</c:v>
                </c:pt>
                <c:pt idx="8262">
                  <c:v>2.3932083555555552</c:v>
                </c:pt>
                <c:pt idx="8263">
                  <c:v>2.393486133333333</c:v>
                </c:pt>
                <c:pt idx="8264">
                  <c:v>2.3937639111111109</c:v>
                </c:pt>
                <c:pt idx="8265">
                  <c:v>2.3940416888888887</c:v>
                </c:pt>
                <c:pt idx="8266">
                  <c:v>2.3943194666666665</c:v>
                </c:pt>
                <c:pt idx="8267">
                  <c:v>2.3945972444444443</c:v>
                </c:pt>
                <c:pt idx="8268">
                  <c:v>2.3948750222222221</c:v>
                </c:pt>
                <c:pt idx="8269">
                  <c:v>2.3951527999999995</c:v>
                </c:pt>
                <c:pt idx="8270">
                  <c:v>2.3954305777777773</c:v>
                </c:pt>
                <c:pt idx="8271">
                  <c:v>2.3957083555555552</c:v>
                </c:pt>
                <c:pt idx="8272">
                  <c:v>2.395986133333333</c:v>
                </c:pt>
                <c:pt idx="8273">
                  <c:v>2.3962639111111108</c:v>
                </c:pt>
                <c:pt idx="8274">
                  <c:v>2.3965416888888886</c:v>
                </c:pt>
                <c:pt idx="8275">
                  <c:v>2.3968194666666665</c:v>
                </c:pt>
                <c:pt idx="8276">
                  <c:v>2.3970972444444443</c:v>
                </c:pt>
                <c:pt idx="8277">
                  <c:v>2.3973750222222221</c:v>
                </c:pt>
                <c:pt idx="8278">
                  <c:v>2.3976527999999999</c:v>
                </c:pt>
                <c:pt idx="8279">
                  <c:v>2.3979305777777777</c:v>
                </c:pt>
                <c:pt idx="8280">
                  <c:v>2.3982083555555551</c:v>
                </c:pt>
                <c:pt idx="8281">
                  <c:v>2.3984861333333329</c:v>
                </c:pt>
                <c:pt idx="8282">
                  <c:v>2.3987639111111108</c:v>
                </c:pt>
                <c:pt idx="8283">
                  <c:v>2.3990416888888886</c:v>
                </c:pt>
                <c:pt idx="8284">
                  <c:v>2.3993194666666664</c:v>
                </c:pt>
                <c:pt idx="8285">
                  <c:v>2.3995972444444442</c:v>
                </c:pt>
                <c:pt idx="8286">
                  <c:v>2.399875022222222</c:v>
                </c:pt>
                <c:pt idx="8287">
                  <c:v>2.4001527999999999</c:v>
                </c:pt>
                <c:pt idx="8288">
                  <c:v>2.4004305777777777</c:v>
                </c:pt>
                <c:pt idx="8289">
                  <c:v>2.4007083555555555</c:v>
                </c:pt>
                <c:pt idx="8290">
                  <c:v>2.4009861333333329</c:v>
                </c:pt>
                <c:pt idx="8291">
                  <c:v>2.4012639111111107</c:v>
                </c:pt>
                <c:pt idx="8292">
                  <c:v>2.4015416888888885</c:v>
                </c:pt>
                <c:pt idx="8293">
                  <c:v>2.4018194666666663</c:v>
                </c:pt>
                <c:pt idx="8294">
                  <c:v>2.4020972444444442</c:v>
                </c:pt>
                <c:pt idx="8295">
                  <c:v>2.402375022222222</c:v>
                </c:pt>
                <c:pt idx="8296">
                  <c:v>2.4026527999999998</c:v>
                </c:pt>
                <c:pt idx="8297">
                  <c:v>2.4029305777777776</c:v>
                </c:pt>
                <c:pt idx="8298">
                  <c:v>2.4032083555555555</c:v>
                </c:pt>
                <c:pt idx="8299">
                  <c:v>2.4034861333333333</c:v>
                </c:pt>
                <c:pt idx="8300">
                  <c:v>2.4037639111111107</c:v>
                </c:pt>
                <c:pt idx="8301">
                  <c:v>2.4040416888888885</c:v>
                </c:pt>
                <c:pt idx="8302">
                  <c:v>2.4043194666666663</c:v>
                </c:pt>
                <c:pt idx="8303">
                  <c:v>2.4045972444444441</c:v>
                </c:pt>
                <c:pt idx="8304">
                  <c:v>2.4048750222222219</c:v>
                </c:pt>
                <c:pt idx="8305">
                  <c:v>2.4051527999999998</c:v>
                </c:pt>
                <c:pt idx="8306">
                  <c:v>2.4054305777777776</c:v>
                </c:pt>
                <c:pt idx="8307">
                  <c:v>2.4057083555555554</c:v>
                </c:pt>
                <c:pt idx="8308">
                  <c:v>2.4059861333333332</c:v>
                </c:pt>
                <c:pt idx="8309">
                  <c:v>2.406263911111111</c:v>
                </c:pt>
                <c:pt idx="8310">
                  <c:v>2.4065416888888884</c:v>
                </c:pt>
                <c:pt idx="8311">
                  <c:v>2.4068194666666662</c:v>
                </c:pt>
                <c:pt idx="8312">
                  <c:v>2.4070972444444441</c:v>
                </c:pt>
                <c:pt idx="8313">
                  <c:v>2.4073750222222219</c:v>
                </c:pt>
                <c:pt idx="8314">
                  <c:v>2.4076527999999997</c:v>
                </c:pt>
                <c:pt idx="8315">
                  <c:v>2.4079305777777775</c:v>
                </c:pt>
                <c:pt idx="8316">
                  <c:v>2.4082083555555553</c:v>
                </c:pt>
                <c:pt idx="8317">
                  <c:v>2.4084861333333332</c:v>
                </c:pt>
                <c:pt idx="8318">
                  <c:v>2.408763911111111</c:v>
                </c:pt>
                <c:pt idx="8319">
                  <c:v>2.4090416888888888</c:v>
                </c:pt>
                <c:pt idx="8320">
                  <c:v>2.4093194666666662</c:v>
                </c:pt>
                <c:pt idx="8321">
                  <c:v>2.409597244444444</c:v>
                </c:pt>
                <c:pt idx="8322">
                  <c:v>2.4098750222222218</c:v>
                </c:pt>
                <c:pt idx="8323">
                  <c:v>2.4101527999999997</c:v>
                </c:pt>
                <c:pt idx="8324">
                  <c:v>2.4104305777777775</c:v>
                </c:pt>
                <c:pt idx="8325">
                  <c:v>2.4107083555555553</c:v>
                </c:pt>
                <c:pt idx="8326">
                  <c:v>2.4109861333333331</c:v>
                </c:pt>
                <c:pt idx="8327">
                  <c:v>2.4112639111111109</c:v>
                </c:pt>
                <c:pt idx="8328">
                  <c:v>2.4115416888888888</c:v>
                </c:pt>
                <c:pt idx="8329">
                  <c:v>2.4118194666666666</c:v>
                </c:pt>
                <c:pt idx="8330">
                  <c:v>2.4120972444444444</c:v>
                </c:pt>
                <c:pt idx="8331">
                  <c:v>2.4123750222222218</c:v>
                </c:pt>
                <c:pt idx="8332">
                  <c:v>2.4126527999999996</c:v>
                </c:pt>
                <c:pt idx="8333">
                  <c:v>2.4129305777777774</c:v>
                </c:pt>
                <c:pt idx="8334">
                  <c:v>2.4132083555555552</c:v>
                </c:pt>
                <c:pt idx="8335">
                  <c:v>2.4134861333333331</c:v>
                </c:pt>
                <c:pt idx="8336">
                  <c:v>2.4137639111111109</c:v>
                </c:pt>
                <c:pt idx="8337">
                  <c:v>2.4140416888888887</c:v>
                </c:pt>
                <c:pt idx="8338">
                  <c:v>2.4143194666666665</c:v>
                </c:pt>
                <c:pt idx="8339">
                  <c:v>2.4145972444444443</c:v>
                </c:pt>
                <c:pt idx="8340">
                  <c:v>2.4148750222222222</c:v>
                </c:pt>
                <c:pt idx="8341">
                  <c:v>2.4151527999999995</c:v>
                </c:pt>
                <c:pt idx="8342">
                  <c:v>2.4154305777777774</c:v>
                </c:pt>
                <c:pt idx="8343">
                  <c:v>2.4157083555555552</c:v>
                </c:pt>
                <c:pt idx="8344">
                  <c:v>2.415986133333333</c:v>
                </c:pt>
                <c:pt idx="8345">
                  <c:v>2.4162639111111108</c:v>
                </c:pt>
                <c:pt idx="8346">
                  <c:v>2.4165416888888887</c:v>
                </c:pt>
                <c:pt idx="8347">
                  <c:v>2.4168194666666665</c:v>
                </c:pt>
                <c:pt idx="8348">
                  <c:v>2.4170972444444443</c:v>
                </c:pt>
                <c:pt idx="8349">
                  <c:v>2.4173750222222221</c:v>
                </c:pt>
                <c:pt idx="8350">
                  <c:v>2.4176527999999999</c:v>
                </c:pt>
                <c:pt idx="8351">
                  <c:v>2.4179305777777773</c:v>
                </c:pt>
                <c:pt idx="8352">
                  <c:v>2.4182083555555551</c:v>
                </c:pt>
                <c:pt idx="8353">
                  <c:v>2.418486133333333</c:v>
                </c:pt>
                <c:pt idx="8354">
                  <c:v>2.4187639111111108</c:v>
                </c:pt>
                <c:pt idx="8355">
                  <c:v>2.4190416888888886</c:v>
                </c:pt>
                <c:pt idx="8356">
                  <c:v>2.4193194666666664</c:v>
                </c:pt>
                <c:pt idx="8357">
                  <c:v>2.4195972444444442</c:v>
                </c:pt>
                <c:pt idx="8358">
                  <c:v>2.4198750222222221</c:v>
                </c:pt>
                <c:pt idx="8359">
                  <c:v>2.4201527999999999</c:v>
                </c:pt>
                <c:pt idx="8360">
                  <c:v>2.4204305777777777</c:v>
                </c:pt>
                <c:pt idx="8361">
                  <c:v>2.4207083555555551</c:v>
                </c:pt>
                <c:pt idx="8362">
                  <c:v>2.4209861333333329</c:v>
                </c:pt>
                <c:pt idx="8363">
                  <c:v>2.4212639111111107</c:v>
                </c:pt>
                <c:pt idx="8364">
                  <c:v>2.4215416888888885</c:v>
                </c:pt>
                <c:pt idx="8365">
                  <c:v>2.4218194666666664</c:v>
                </c:pt>
                <c:pt idx="8366">
                  <c:v>2.4220972444444442</c:v>
                </c:pt>
                <c:pt idx="8367">
                  <c:v>2.422375022222222</c:v>
                </c:pt>
                <c:pt idx="8368">
                  <c:v>2.4226527999999998</c:v>
                </c:pt>
                <c:pt idx="8369">
                  <c:v>2.4229305777777776</c:v>
                </c:pt>
                <c:pt idx="8370">
                  <c:v>2.4232083555555555</c:v>
                </c:pt>
                <c:pt idx="8371">
                  <c:v>2.4234861333333333</c:v>
                </c:pt>
                <c:pt idx="8372">
                  <c:v>2.4237639111111107</c:v>
                </c:pt>
                <c:pt idx="8373">
                  <c:v>2.4240416888888885</c:v>
                </c:pt>
                <c:pt idx="8374">
                  <c:v>2.4243194666666663</c:v>
                </c:pt>
                <c:pt idx="8375">
                  <c:v>2.4245972444444441</c:v>
                </c:pt>
                <c:pt idx="8376">
                  <c:v>2.424875022222222</c:v>
                </c:pt>
                <c:pt idx="8377">
                  <c:v>2.4251527999999998</c:v>
                </c:pt>
                <c:pt idx="8378">
                  <c:v>2.4254305777777776</c:v>
                </c:pt>
                <c:pt idx="8379">
                  <c:v>2.4257083555555554</c:v>
                </c:pt>
                <c:pt idx="8380">
                  <c:v>2.4259861333333332</c:v>
                </c:pt>
                <c:pt idx="8381">
                  <c:v>2.4262639111111111</c:v>
                </c:pt>
                <c:pt idx="8382">
                  <c:v>2.4265416888888884</c:v>
                </c:pt>
                <c:pt idx="8383">
                  <c:v>2.4268194666666663</c:v>
                </c:pt>
                <c:pt idx="8384">
                  <c:v>2.4270972444444441</c:v>
                </c:pt>
                <c:pt idx="8385">
                  <c:v>2.4273750222222219</c:v>
                </c:pt>
                <c:pt idx="8386">
                  <c:v>2.4276527999999997</c:v>
                </c:pt>
                <c:pt idx="8387">
                  <c:v>2.4279305777777775</c:v>
                </c:pt>
                <c:pt idx="8388">
                  <c:v>2.4282083555555554</c:v>
                </c:pt>
                <c:pt idx="8389">
                  <c:v>2.4284861333333332</c:v>
                </c:pt>
                <c:pt idx="8390">
                  <c:v>2.428763911111111</c:v>
                </c:pt>
                <c:pt idx="8391">
                  <c:v>2.4290416888888888</c:v>
                </c:pt>
                <c:pt idx="8392">
                  <c:v>2.4293194666666662</c:v>
                </c:pt>
                <c:pt idx="8393">
                  <c:v>2.429597244444444</c:v>
                </c:pt>
                <c:pt idx="8394">
                  <c:v>2.4298750222222218</c:v>
                </c:pt>
                <c:pt idx="8395">
                  <c:v>2.4301527999999997</c:v>
                </c:pt>
                <c:pt idx="8396">
                  <c:v>2.4304305777777775</c:v>
                </c:pt>
                <c:pt idx="8397">
                  <c:v>2.4307083555555553</c:v>
                </c:pt>
                <c:pt idx="8398">
                  <c:v>2.4309861333333331</c:v>
                </c:pt>
                <c:pt idx="8399">
                  <c:v>2.431263911111111</c:v>
                </c:pt>
                <c:pt idx="8400">
                  <c:v>2.4315416888888888</c:v>
                </c:pt>
                <c:pt idx="8401">
                  <c:v>2.4318194666666666</c:v>
                </c:pt>
                <c:pt idx="8402">
                  <c:v>2.432097244444444</c:v>
                </c:pt>
                <c:pt idx="8403">
                  <c:v>2.4323750222222218</c:v>
                </c:pt>
                <c:pt idx="8404">
                  <c:v>2.4326527999999996</c:v>
                </c:pt>
                <c:pt idx="8405">
                  <c:v>2.4329305777777774</c:v>
                </c:pt>
                <c:pt idx="8406">
                  <c:v>2.4332083555555553</c:v>
                </c:pt>
                <c:pt idx="8407">
                  <c:v>2.4334861333333331</c:v>
                </c:pt>
                <c:pt idx="8408">
                  <c:v>2.4337639111111109</c:v>
                </c:pt>
                <c:pt idx="8409">
                  <c:v>2.4340416888888887</c:v>
                </c:pt>
                <c:pt idx="8410">
                  <c:v>2.4343194666666665</c:v>
                </c:pt>
                <c:pt idx="8411">
                  <c:v>2.4345972444444444</c:v>
                </c:pt>
                <c:pt idx="8412">
                  <c:v>2.4348750222222222</c:v>
                </c:pt>
                <c:pt idx="8413">
                  <c:v>2.4351527999999996</c:v>
                </c:pt>
                <c:pt idx="8414">
                  <c:v>2.4354305777777774</c:v>
                </c:pt>
                <c:pt idx="8415">
                  <c:v>2.4357083555555552</c:v>
                </c:pt>
                <c:pt idx="8416">
                  <c:v>2.435986133333333</c:v>
                </c:pt>
                <c:pt idx="8417">
                  <c:v>2.4362639111111108</c:v>
                </c:pt>
                <c:pt idx="8418">
                  <c:v>2.4365416888888887</c:v>
                </c:pt>
                <c:pt idx="8419">
                  <c:v>2.4368194666666665</c:v>
                </c:pt>
                <c:pt idx="8420">
                  <c:v>2.4370972444444443</c:v>
                </c:pt>
                <c:pt idx="8421">
                  <c:v>2.4373750222222221</c:v>
                </c:pt>
                <c:pt idx="8422">
                  <c:v>2.4376528</c:v>
                </c:pt>
                <c:pt idx="8423">
                  <c:v>2.4379305777777773</c:v>
                </c:pt>
                <c:pt idx="8424">
                  <c:v>2.4382083555555552</c:v>
                </c:pt>
                <c:pt idx="8425">
                  <c:v>2.438486133333333</c:v>
                </c:pt>
                <c:pt idx="8426">
                  <c:v>2.4387639111111108</c:v>
                </c:pt>
                <c:pt idx="8427">
                  <c:v>2.4390416888888886</c:v>
                </c:pt>
                <c:pt idx="8428">
                  <c:v>2.4393194666666664</c:v>
                </c:pt>
                <c:pt idx="8429">
                  <c:v>2.4395972444444443</c:v>
                </c:pt>
                <c:pt idx="8430">
                  <c:v>2.4398750222222221</c:v>
                </c:pt>
                <c:pt idx="8431">
                  <c:v>2.4401527999999999</c:v>
                </c:pt>
                <c:pt idx="8432">
                  <c:v>2.4404305777777777</c:v>
                </c:pt>
                <c:pt idx="8433">
                  <c:v>2.4407083555555551</c:v>
                </c:pt>
                <c:pt idx="8434">
                  <c:v>2.4409861333333329</c:v>
                </c:pt>
                <c:pt idx="8435">
                  <c:v>2.4412639111111107</c:v>
                </c:pt>
                <c:pt idx="8436">
                  <c:v>2.4415416888888886</c:v>
                </c:pt>
                <c:pt idx="8437">
                  <c:v>2.4418194666666664</c:v>
                </c:pt>
                <c:pt idx="8438">
                  <c:v>2.4420972444444442</c:v>
                </c:pt>
                <c:pt idx="8439">
                  <c:v>2.442375022222222</c:v>
                </c:pt>
                <c:pt idx="8440">
                  <c:v>2.4426527999999998</c:v>
                </c:pt>
                <c:pt idx="8441">
                  <c:v>2.4429305777777777</c:v>
                </c:pt>
                <c:pt idx="8442">
                  <c:v>2.4432083555555555</c:v>
                </c:pt>
                <c:pt idx="8443">
                  <c:v>2.4434861333333329</c:v>
                </c:pt>
                <c:pt idx="8444">
                  <c:v>2.4437639111111107</c:v>
                </c:pt>
                <c:pt idx="8445">
                  <c:v>2.4440416888888885</c:v>
                </c:pt>
                <c:pt idx="8446">
                  <c:v>2.4443194666666663</c:v>
                </c:pt>
                <c:pt idx="8447">
                  <c:v>2.4445972444444442</c:v>
                </c:pt>
                <c:pt idx="8448">
                  <c:v>2.444875022222222</c:v>
                </c:pt>
                <c:pt idx="8449">
                  <c:v>2.4451527999999998</c:v>
                </c:pt>
                <c:pt idx="8450">
                  <c:v>2.4454305777777776</c:v>
                </c:pt>
                <c:pt idx="8451">
                  <c:v>2.4457083555555554</c:v>
                </c:pt>
                <c:pt idx="8452">
                  <c:v>2.4459861333333333</c:v>
                </c:pt>
                <c:pt idx="8453">
                  <c:v>2.4462639111111106</c:v>
                </c:pt>
                <c:pt idx="8454">
                  <c:v>2.4465416888888885</c:v>
                </c:pt>
                <c:pt idx="8455">
                  <c:v>2.4468194666666663</c:v>
                </c:pt>
                <c:pt idx="8456">
                  <c:v>2.4470972444444441</c:v>
                </c:pt>
                <c:pt idx="8457">
                  <c:v>2.4473750222222219</c:v>
                </c:pt>
                <c:pt idx="8458">
                  <c:v>2.4476527999999997</c:v>
                </c:pt>
                <c:pt idx="8459">
                  <c:v>2.4479305777777776</c:v>
                </c:pt>
                <c:pt idx="8460">
                  <c:v>2.4482083555555554</c:v>
                </c:pt>
                <c:pt idx="8461">
                  <c:v>2.4484861333333332</c:v>
                </c:pt>
                <c:pt idx="8462">
                  <c:v>2.448763911111111</c:v>
                </c:pt>
                <c:pt idx="8463">
                  <c:v>2.4490416888888888</c:v>
                </c:pt>
                <c:pt idx="8464">
                  <c:v>2.4493194666666662</c:v>
                </c:pt>
                <c:pt idx="8465">
                  <c:v>2.449597244444444</c:v>
                </c:pt>
                <c:pt idx="8466">
                  <c:v>2.4498750222222219</c:v>
                </c:pt>
                <c:pt idx="8467">
                  <c:v>2.4501527999999997</c:v>
                </c:pt>
                <c:pt idx="8468">
                  <c:v>2.4504305777777775</c:v>
                </c:pt>
                <c:pt idx="8469">
                  <c:v>2.4507083555555553</c:v>
                </c:pt>
                <c:pt idx="8470">
                  <c:v>2.4509861333333332</c:v>
                </c:pt>
                <c:pt idx="8471">
                  <c:v>2.451263911111111</c:v>
                </c:pt>
                <c:pt idx="8472">
                  <c:v>2.4515416888888888</c:v>
                </c:pt>
                <c:pt idx="8473">
                  <c:v>2.4518194666666666</c:v>
                </c:pt>
                <c:pt idx="8474">
                  <c:v>2.452097244444444</c:v>
                </c:pt>
                <c:pt idx="8475">
                  <c:v>2.4523750222222218</c:v>
                </c:pt>
                <c:pt idx="8476">
                  <c:v>2.4526527999999996</c:v>
                </c:pt>
                <c:pt idx="8477">
                  <c:v>2.4529305777777775</c:v>
                </c:pt>
                <c:pt idx="8478">
                  <c:v>2.4532083555555553</c:v>
                </c:pt>
                <c:pt idx="8479">
                  <c:v>2.4534861333333331</c:v>
                </c:pt>
                <c:pt idx="8480">
                  <c:v>2.4537639111111109</c:v>
                </c:pt>
                <c:pt idx="8481">
                  <c:v>2.4540416888888887</c:v>
                </c:pt>
                <c:pt idx="8482">
                  <c:v>2.4543194666666666</c:v>
                </c:pt>
                <c:pt idx="8483">
                  <c:v>2.4545972444444444</c:v>
                </c:pt>
                <c:pt idx="8484">
                  <c:v>2.4548750222222218</c:v>
                </c:pt>
                <c:pt idx="8485">
                  <c:v>2.4551527999999996</c:v>
                </c:pt>
                <c:pt idx="8486">
                  <c:v>2.4554305777777774</c:v>
                </c:pt>
                <c:pt idx="8487">
                  <c:v>2.4557083555555552</c:v>
                </c:pt>
                <c:pt idx="8488">
                  <c:v>2.455986133333333</c:v>
                </c:pt>
                <c:pt idx="8489">
                  <c:v>2.4562639111111109</c:v>
                </c:pt>
                <c:pt idx="8490">
                  <c:v>2.4565416888888887</c:v>
                </c:pt>
                <c:pt idx="8491">
                  <c:v>2.4568194666666665</c:v>
                </c:pt>
                <c:pt idx="8492">
                  <c:v>2.4570972444444443</c:v>
                </c:pt>
                <c:pt idx="8493">
                  <c:v>2.4573750222222221</c:v>
                </c:pt>
                <c:pt idx="8494">
                  <c:v>2.4576527999999995</c:v>
                </c:pt>
                <c:pt idx="8495">
                  <c:v>2.4579305777777773</c:v>
                </c:pt>
                <c:pt idx="8496">
                  <c:v>2.4582083555555552</c:v>
                </c:pt>
                <c:pt idx="8497">
                  <c:v>2.458486133333333</c:v>
                </c:pt>
                <c:pt idx="8498">
                  <c:v>2.4587639111111108</c:v>
                </c:pt>
                <c:pt idx="8499">
                  <c:v>2.4590416888888886</c:v>
                </c:pt>
                <c:pt idx="8500">
                  <c:v>2.4593194666666665</c:v>
                </c:pt>
                <c:pt idx="8501">
                  <c:v>2.4595972444444443</c:v>
                </c:pt>
                <c:pt idx="8502">
                  <c:v>2.4598750222222221</c:v>
                </c:pt>
                <c:pt idx="8503">
                  <c:v>2.4601527999999999</c:v>
                </c:pt>
                <c:pt idx="8504">
                  <c:v>2.4604305777777777</c:v>
                </c:pt>
                <c:pt idx="8505">
                  <c:v>2.4607083555555551</c:v>
                </c:pt>
                <c:pt idx="8506">
                  <c:v>2.4609861333333329</c:v>
                </c:pt>
                <c:pt idx="8507">
                  <c:v>2.4612639111111108</c:v>
                </c:pt>
                <c:pt idx="8508">
                  <c:v>2.4615416888888886</c:v>
                </c:pt>
                <c:pt idx="8509">
                  <c:v>2.4618194666666664</c:v>
                </c:pt>
                <c:pt idx="8510">
                  <c:v>2.4620972444444442</c:v>
                </c:pt>
                <c:pt idx="8511">
                  <c:v>2.462375022222222</c:v>
                </c:pt>
                <c:pt idx="8512">
                  <c:v>2.4626527999999999</c:v>
                </c:pt>
                <c:pt idx="8513">
                  <c:v>2.4629305777777777</c:v>
                </c:pt>
                <c:pt idx="8514">
                  <c:v>2.4632083555555555</c:v>
                </c:pt>
                <c:pt idx="8515">
                  <c:v>2.4634861333333329</c:v>
                </c:pt>
                <c:pt idx="8516">
                  <c:v>2.4637639111111107</c:v>
                </c:pt>
                <c:pt idx="8517">
                  <c:v>2.4640416888888885</c:v>
                </c:pt>
                <c:pt idx="8518">
                  <c:v>2.4643194666666663</c:v>
                </c:pt>
                <c:pt idx="8519">
                  <c:v>2.4645972444444442</c:v>
                </c:pt>
                <c:pt idx="8520">
                  <c:v>2.464875022222222</c:v>
                </c:pt>
                <c:pt idx="8521">
                  <c:v>2.4651527999999998</c:v>
                </c:pt>
                <c:pt idx="8522">
                  <c:v>2.4654305777777776</c:v>
                </c:pt>
                <c:pt idx="8523">
                  <c:v>2.4657083555555555</c:v>
                </c:pt>
                <c:pt idx="8524">
                  <c:v>2.4659861333333333</c:v>
                </c:pt>
                <c:pt idx="8525">
                  <c:v>2.4662639111111107</c:v>
                </c:pt>
                <c:pt idx="8526">
                  <c:v>2.4665416888888885</c:v>
                </c:pt>
                <c:pt idx="8527">
                  <c:v>2.4668194666666663</c:v>
                </c:pt>
                <c:pt idx="8528">
                  <c:v>2.4670972444444441</c:v>
                </c:pt>
                <c:pt idx="8529">
                  <c:v>2.4673750222222219</c:v>
                </c:pt>
                <c:pt idx="8530">
                  <c:v>2.4676527999999998</c:v>
                </c:pt>
                <c:pt idx="8531">
                  <c:v>2.4679305777777776</c:v>
                </c:pt>
                <c:pt idx="8532">
                  <c:v>2.4682083555555554</c:v>
                </c:pt>
                <c:pt idx="8533">
                  <c:v>2.4684861333333332</c:v>
                </c:pt>
                <c:pt idx="8534">
                  <c:v>2.468763911111111</c:v>
                </c:pt>
                <c:pt idx="8535">
                  <c:v>2.4690416888888884</c:v>
                </c:pt>
                <c:pt idx="8536">
                  <c:v>2.4693194666666662</c:v>
                </c:pt>
                <c:pt idx="8537">
                  <c:v>2.4695972444444441</c:v>
                </c:pt>
                <c:pt idx="8538">
                  <c:v>2.4698750222222219</c:v>
                </c:pt>
                <c:pt idx="8539">
                  <c:v>2.4701527999999997</c:v>
                </c:pt>
                <c:pt idx="8540">
                  <c:v>2.4704305777777775</c:v>
                </c:pt>
                <c:pt idx="8541">
                  <c:v>2.4707083555555553</c:v>
                </c:pt>
                <c:pt idx="8542">
                  <c:v>2.4709861333333332</c:v>
                </c:pt>
                <c:pt idx="8543">
                  <c:v>2.471263911111111</c:v>
                </c:pt>
                <c:pt idx="8544">
                  <c:v>2.4715416888888888</c:v>
                </c:pt>
                <c:pt idx="8545">
                  <c:v>2.4718194666666662</c:v>
                </c:pt>
                <c:pt idx="8546">
                  <c:v>2.472097244444444</c:v>
                </c:pt>
                <c:pt idx="8547">
                  <c:v>2.4723750222222218</c:v>
                </c:pt>
                <c:pt idx="8548">
                  <c:v>2.4726527999999997</c:v>
                </c:pt>
                <c:pt idx="8549">
                  <c:v>2.4729305777777775</c:v>
                </c:pt>
                <c:pt idx="8550">
                  <c:v>2.4732083555555553</c:v>
                </c:pt>
                <c:pt idx="8551">
                  <c:v>2.4734861333333331</c:v>
                </c:pt>
                <c:pt idx="8552">
                  <c:v>2.4737639111111109</c:v>
                </c:pt>
                <c:pt idx="8553">
                  <c:v>2.4740416888888888</c:v>
                </c:pt>
                <c:pt idx="8554">
                  <c:v>2.4743194666666666</c:v>
                </c:pt>
                <c:pt idx="8555">
                  <c:v>2.4745972444444444</c:v>
                </c:pt>
                <c:pt idx="8556">
                  <c:v>2.4748750222222218</c:v>
                </c:pt>
                <c:pt idx="8557">
                  <c:v>2.4751527999999996</c:v>
                </c:pt>
                <c:pt idx="8558">
                  <c:v>2.4754305777777774</c:v>
                </c:pt>
                <c:pt idx="8559">
                  <c:v>2.4757083555555552</c:v>
                </c:pt>
                <c:pt idx="8560">
                  <c:v>2.4759861333333331</c:v>
                </c:pt>
                <c:pt idx="8561">
                  <c:v>2.4762639111111109</c:v>
                </c:pt>
                <c:pt idx="8562">
                  <c:v>2.4765416888888887</c:v>
                </c:pt>
                <c:pt idx="8563">
                  <c:v>2.4768194666666665</c:v>
                </c:pt>
                <c:pt idx="8564">
                  <c:v>2.4770972444444443</c:v>
                </c:pt>
                <c:pt idx="8565">
                  <c:v>2.4773750222222222</c:v>
                </c:pt>
                <c:pt idx="8566">
                  <c:v>2.4776527999999995</c:v>
                </c:pt>
                <c:pt idx="8567">
                  <c:v>2.4779305777777774</c:v>
                </c:pt>
                <c:pt idx="8568">
                  <c:v>2.4782083555555552</c:v>
                </c:pt>
                <c:pt idx="8569">
                  <c:v>2.478486133333333</c:v>
                </c:pt>
                <c:pt idx="8570">
                  <c:v>2.4787639111111108</c:v>
                </c:pt>
                <c:pt idx="8571">
                  <c:v>2.4790416888888887</c:v>
                </c:pt>
                <c:pt idx="8572">
                  <c:v>2.4793194666666665</c:v>
                </c:pt>
                <c:pt idx="8573">
                  <c:v>2.4795972444444443</c:v>
                </c:pt>
                <c:pt idx="8574">
                  <c:v>2.4798750222222221</c:v>
                </c:pt>
                <c:pt idx="8575">
                  <c:v>2.4801527999999999</c:v>
                </c:pt>
                <c:pt idx="8576">
                  <c:v>2.4804305777777773</c:v>
                </c:pt>
                <c:pt idx="8577">
                  <c:v>2.4807083555555551</c:v>
                </c:pt>
                <c:pt idx="8578">
                  <c:v>2.480986133333333</c:v>
                </c:pt>
                <c:pt idx="8579">
                  <c:v>2.4812639111111108</c:v>
                </c:pt>
                <c:pt idx="8580">
                  <c:v>2.4815416888888886</c:v>
                </c:pt>
                <c:pt idx="8581">
                  <c:v>2.4818194666666664</c:v>
                </c:pt>
                <c:pt idx="8582">
                  <c:v>2.4820972444444442</c:v>
                </c:pt>
                <c:pt idx="8583">
                  <c:v>2.4823750222222221</c:v>
                </c:pt>
                <c:pt idx="8584">
                  <c:v>2.4826527999999999</c:v>
                </c:pt>
                <c:pt idx="8585">
                  <c:v>2.4829305777777777</c:v>
                </c:pt>
                <c:pt idx="8586">
                  <c:v>2.4832083555555551</c:v>
                </c:pt>
                <c:pt idx="8587">
                  <c:v>2.4834861333333329</c:v>
                </c:pt>
                <c:pt idx="8588">
                  <c:v>2.4837639111111107</c:v>
                </c:pt>
                <c:pt idx="8589">
                  <c:v>2.4840416888888885</c:v>
                </c:pt>
                <c:pt idx="8590">
                  <c:v>2.4843194666666664</c:v>
                </c:pt>
                <c:pt idx="8591">
                  <c:v>2.4845972444444442</c:v>
                </c:pt>
                <c:pt idx="8592">
                  <c:v>2.484875022222222</c:v>
                </c:pt>
                <c:pt idx="8593">
                  <c:v>2.4851527999999998</c:v>
                </c:pt>
                <c:pt idx="8594">
                  <c:v>2.4854305777777776</c:v>
                </c:pt>
                <c:pt idx="8595">
                  <c:v>2.4857083555555555</c:v>
                </c:pt>
                <c:pt idx="8596">
                  <c:v>2.4859861333333333</c:v>
                </c:pt>
                <c:pt idx="8597">
                  <c:v>2.4862639111111107</c:v>
                </c:pt>
                <c:pt idx="8598">
                  <c:v>2.4865416888888885</c:v>
                </c:pt>
                <c:pt idx="8599">
                  <c:v>2.4868194666666663</c:v>
                </c:pt>
                <c:pt idx="8600">
                  <c:v>2.4870972444444441</c:v>
                </c:pt>
                <c:pt idx="8601">
                  <c:v>2.487375022222222</c:v>
                </c:pt>
                <c:pt idx="8602">
                  <c:v>2.4876527999999998</c:v>
                </c:pt>
                <c:pt idx="8603">
                  <c:v>2.4879305777777776</c:v>
                </c:pt>
                <c:pt idx="8604">
                  <c:v>2.4882083555555554</c:v>
                </c:pt>
                <c:pt idx="8605">
                  <c:v>2.4884861333333332</c:v>
                </c:pt>
                <c:pt idx="8606">
                  <c:v>2.4887639111111111</c:v>
                </c:pt>
                <c:pt idx="8607">
                  <c:v>2.4890416888888884</c:v>
                </c:pt>
                <c:pt idx="8608">
                  <c:v>2.4893194666666663</c:v>
                </c:pt>
                <c:pt idx="8609">
                  <c:v>2.4895972444444441</c:v>
                </c:pt>
                <c:pt idx="8610">
                  <c:v>2.4898750222222219</c:v>
                </c:pt>
                <c:pt idx="8611">
                  <c:v>2.4901527999999997</c:v>
                </c:pt>
                <c:pt idx="8612">
                  <c:v>2.4904305777777775</c:v>
                </c:pt>
                <c:pt idx="8613">
                  <c:v>2.4907083555555554</c:v>
                </c:pt>
                <c:pt idx="8614">
                  <c:v>2.4909861333333332</c:v>
                </c:pt>
                <c:pt idx="8615">
                  <c:v>2.491263911111111</c:v>
                </c:pt>
                <c:pt idx="8616">
                  <c:v>2.4915416888888888</c:v>
                </c:pt>
                <c:pt idx="8617">
                  <c:v>2.4918194666666662</c:v>
                </c:pt>
                <c:pt idx="8618">
                  <c:v>2.492097244444444</c:v>
                </c:pt>
                <c:pt idx="8619">
                  <c:v>2.4923750222222218</c:v>
                </c:pt>
                <c:pt idx="8620">
                  <c:v>2.4926527999999997</c:v>
                </c:pt>
                <c:pt idx="8621">
                  <c:v>2.4929305777777775</c:v>
                </c:pt>
                <c:pt idx="8622">
                  <c:v>2.4932083555555553</c:v>
                </c:pt>
                <c:pt idx="8623">
                  <c:v>2.4934861333333331</c:v>
                </c:pt>
                <c:pt idx="8624">
                  <c:v>2.493763911111111</c:v>
                </c:pt>
                <c:pt idx="8625">
                  <c:v>2.4940416888888888</c:v>
                </c:pt>
                <c:pt idx="8626">
                  <c:v>2.4943194666666666</c:v>
                </c:pt>
                <c:pt idx="8627">
                  <c:v>2.494597244444444</c:v>
                </c:pt>
                <c:pt idx="8628">
                  <c:v>2.4948750222222218</c:v>
                </c:pt>
                <c:pt idx="8629">
                  <c:v>2.4951527999999996</c:v>
                </c:pt>
                <c:pt idx="8630">
                  <c:v>2.4954305777777774</c:v>
                </c:pt>
                <c:pt idx="8631">
                  <c:v>2.4957083555555553</c:v>
                </c:pt>
                <c:pt idx="8632">
                  <c:v>2.4959861333333331</c:v>
                </c:pt>
                <c:pt idx="8633">
                  <c:v>2.4962639111111109</c:v>
                </c:pt>
                <c:pt idx="8634">
                  <c:v>2.4965416888888887</c:v>
                </c:pt>
                <c:pt idx="8635">
                  <c:v>2.4968194666666665</c:v>
                </c:pt>
                <c:pt idx="8636">
                  <c:v>2.4970972444444444</c:v>
                </c:pt>
                <c:pt idx="8637">
                  <c:v>2.4973750222222222</c:v>
                </c:pt>
                <c:pt idx="8638">
                  <c:v>2.4976527999999996</c:v>
                </c:pt>
                <c:pt idx="8639">
                  <c:v>2.4979305777777774</c:v>
                </c:pt>
                <c:pt idx="8640">
                  <c:v>2.4982083555555552</c:v>
                </c:pt>
                <c:pt idx="8641">
                  <c:v>2.498486133333333</c:v>
                </c:pt>
                <c:pt idx="8642">
                  <c:v>2.4987639111111108</c:v>
                </c:pt>
                <c:pt idx="8643">
                  <c:v>2.4990416888888887</c:v>
                </c:pt>
                <c:pt idx="8644">
                  <c:v>2.4993194666666665</c:v>
                </c:pt>
                <c:pt idx="8645">
                  <c:v>2.4995972444444443</c:v>
                </c:pt>
                <c:pt idx="8646">
                  <c:v>2.4998750222222221</c:v>
                </c:pt>
                <c:pt idx="8647">
                  <c:v>2.5001528</c:v>
                </c:pt>
                <c:pt idx="8648">
                  <c:v>2.5004305777777773</c:v>
                </c:pt>
                <c:pt idx="8649">
                  <c:v>2.5007083555555552</c:v>
                </c:pt>
                <c:pt idx="8650">
                  <c:v>2.500986133333333</c:v>
                </c:pt>
                <c:pt idx="8651">
                  <c:v>2.5012639111111108</c:v>
                </c:pt>
                <c:pt idx="8652">
                  <c:v>2.5015416888888886</c:v>
                </c:pt>
                <c:pt idx="8653">
                  <c:v>2.5018194666666664</c:v>
                </c:pt>
                <c:pt idx="8654">
                  <c:v>2.5020972444444443</c:v>
                </c:pt>
                <c:pt idx="8655">
                  <c:v>2.5023750222222221</c:v>
                </c:pt>
                <c:pt idx="8656">
                  <c:v>2.5026527999999999</c:v>
                </c:pt>
                <c:pt idx="8657">
                  <c:v>2.5029305777777777</c:v>
                </c:pt>
                <c:pt idx="8658">
                  <c:v>2.5032083555555551</c:v>
                </c:pt>
                <c:pt idx="8659">
                  <c:v>2.5034861333333329</c:v>
                </c:pt>
                <c:pt idx="8660">
                  <c:v>2.5037639111111107</c:v>
                </c:pt>
                <c:pt idx="8661">
                  <c:v>2.5040416888888886</c:v>
                </c:pt>
                <c:pt idx="8662">
                  <c:v>2.5043194666666664</c:v>
                </c:pt>
                <c:pt idx="8663">
                  <c:v>2.5045972444444442</c:v>
                </c:pt>
                <c:pt idx="8664">
                  <c:v>2.504875022222222</c:v>
                </c:pt>
                <c:pt idx="8665">
                  <c:v>2.5051527999999998</c:v>
                </c:pt>
                <c:pt idx="8666">
                  <c:v>2.5054305777777777</c:v>
                </c:pt>
                <c:pt idx="8667">
                  <c:v>2.5057083555555555</c:v>
                </c:pt>
                <c:pt idx="8668">
                  <c:v>2.5059861333333329</c:v>
                </c:pt>
                <c:pt idx="8669">
                  <c:v>2.5062639111111107</c:v>
                </c:pt>
                <c:pt idx="8670">
                  <c:v>2.5065416888888885</c:v>
                </c:pt>
                <c:pt idx="8671">
                  <c:v>2.5068194666666663</c:v>
                </c:pt>
                <c:pt idx="8672">
                  <c:v>2.5070972444444442</c:v>
                </c:pt>
                <c:pt idx="8673">
                  <c:v>2.507375022222222</c:v>
                </c:pt>
                <c:pt idx="8674">
                  <c:v>2.5076527999999998</c:v>
                </c:pt>
                <c:pt idx="8675">
                  <c:v>2.5079305777777776</c:v>
                </c:pt>
                <c:pt idx="8676">
                  <c:v>2.5082083555555554</c:v>
                </c:pt>
                <c:pt idx="8677">
                  <c:v>2.5084861333333333</c:v>
                </c:pt>
                <c:pt idx="8678">
                  <c:v>2.5087639111111106</c:v>
                </c:pt>
                <c:pt idx="8679">
                  <c:v>2.5090416888888885</c:v>
                </c:pt>
                <c:pt idx="8680">
                  <c:v>2.5093194666666663</c:v>
                </c:pt>
                <c:pt idx="8681">
                  <c:v>2.5095972444444441</c:v>
                </c:pt>
                <c:pt idx="8682">
                  <c:v>2.5098750222222219</c:v>
                </c:pt>
                <c:pt idx="8683">
                  <c:v>2.5101527999999997</c:v>
                </c:pt>
                <c:pt idx="8684">
                  <c:v>2.5104305777777776</c:v>
                </c:pt>
                <c:pt idx="8685">
                  <c:v>2.5107083555555554</c:v>
                </c:pt>
                <c:pt idx="8686">
                  <c:v>2.5109861333333332</c:v>
                </c:pt>
                <c:pt idx="8687">
                  <c:v>2.511263911111111</c:v>
                </c:pt>
                <c:pt idx="8688">
                  <c:v>2.5115416888888888</c:v>
                </c:pt>
                <c:pt idx="8689">
                  <c:v>2.5118194666666662</c:v>
                </c:pt>
                <c:pt idx="8690">
                  <c:v>2.512097244444444</c:v>
                </c:pt>
                <c:pt idx="8691">
                  <c:v>2.5123750222222219</c:v>
                </c:pt>
                <c:pt idx="8692">
                  <c:v>2.5126527999999997</c:v>
                </c:pt>
                <c:pt idx="8693">
                  <c:v>2.5129305777777775</c:v>
                </c:pt>
                <c:pt idx="8694">
                  <c:v>2.5132083555555553</c:v>
                </c:pt>
                <c:pt idx="8695">
                  <c:v>2.5134861333333332</c:v>
                </c:pt>
                <c:pt idx="8696">
                  <c:v>2.513763911111111</c:v>
                </c:pt>
                <c:pt idx="8697">
                  <c:v>2.5140416888888888</c:v>
                </c:pt>
                <c:pt idx="8698">
                  <c:v>2.5143194666666666</c:v>
                </c:pt>
                <c:pt idx="8699">
                  <c:v>2.514597244444444</c:v>
                </c:pt>
                <c:pt idx="8700">
                  <c:v>2.5148750222222218</c:v>
                </c:pt>
                <c:pt idx="8701">
                  <c:v>2.5151527999999996</c:v>
                </c:pt>
                <c:pt idx="8702">
                  <c:v>2.5154305777777775</c:v>
                </c:pt>
                <c:pt idx="8703">
                  <c:v>2.5157083555555553</c:v>
                </c:pt>
                <c:pt idx="8704">
                  <c:v>2.5159861333333331</c:v>
                </c:pt>
                <c:pt idx="8705">
                  <c:v>2.5162639111111109</c:v>
                </c:pt>
                <c:pt idx="8706">
                  <c:v>2.5165416888888887</c:v>
                </c:pt>
                <c:pt idx="8707">
                  <c:v>2.5168194666666666</c:v>
                </c:pt>
                <c:pt idx="8708">
                  <c:v>2.5170972444444444</c:v>
                </c:pt>
                <c:pt idx="8709">
                  <c:v>2.5173750222222218</c:v>
                </c:pt>
                <c:pt idx="8710">
                  <c:v>2.5176527999999996</c:v>
                </c:pt>
                <c:pt idx="8711">
                  <c:v>2.5179305777777774</c:v>
                </c:pt>
                <c:pt idx="8712">
                  <c:v>2.5182083555555552</c:v>
                </c:pt>
                <c:pt idx="8713">
                  <c:v>2.518486133333333</c:v>
                </c:pt>
                <c:pt idx="8714">
                  <c:v>2.5187639111111109</c:v>
                </c:pt>
                <c:pt idx="8715">
                  <c:v>2.5190416888888887</c:v>
                </c:pt>
                <c:pt idx="8716">
                  <c:v>2.5193194666666665</c:v>
                </c:pt>
                <c:pt idx="8717">
                  <c:v>2.5195972444444443</c:v>
                </c:pt>
                <c:pt idx="8718">
                  <c:v>2.5198750222222221</c:v>
                </c:pt>
                <c:pt idx="8719">
                  <c:v>2.5201527999999995</c:v>
                </c:pt>
                <c:pt idx="8720">
                  <c:v>2.5204305777777773</c:v>
                </c:pt>
                <c:pt idx="8721">
                  <c:v>2.5207083555555552</c:v>
                </c:pt>
                <c:pt idx="8722">
                  <c:v>2.520986133333333</c:v>
                </c:pt>
                <c:pt idx="8723">
                  <c:v>2.5212639111111108</c:v>
                </c:pt>
                <c:pt idx="8724">
                  <c:v>2.5215416888888886</c:v>
                </c:pt>
                <c:pt idx="8725">
                  <c:v>2.5218194666666665</c:v>
                </c:pt>
                <c:pt idx="8726">
                  <c:v>2.5220972444444443</c:v>
                </c:pt>
                <c:pt idx="8727">
                  <c:v>2.5223750222222221</c:v>
                </c:pt>
                <c:pt idx="8728">
                  <c:v>2.5226527999999999</c:v>
                </c:pt>
                <c:pt idx="8729">
                  <c:v>2.5229305777777777</c:v>
                </c:pt>
                <c:pt idx="8730">
                  <c:v>2.5232083555555551</c:v>
                </c:pt>
                <c:pt idx="8731">
                  <c:v>2.5234861333333329</c:v>
                </c:pt>
                <c:pt idx="8732">
                  <c:v>2.5237639111111108</c:v>
                </c:pt>
                <c:pt idx="8733">
                  <c:v>2.5240416888888886</c:v>
                </c:pt>
                <c:pt idx="8734">
                  <c:v>2.5243194666666664</c:v>
                </c:pt>
                <c:pt idx="8735">
                  <c:v>2.5245972444444442</c:v>
                </c:pt>
                <c:pt idx="8736">
                  <c:v>2.524875022222222</c:v>
                </c:pt>
                <c:pt idx="8737">
                  <c:v>2.5251527999999999</c:v>
                </c:pt>
                <c:pt idx="8738">
                  <c:v>2.5254305777777777</c:v>
                </c:pt>
                <c:pt idx="8739">
                  <c:v>2.5257083555555555</c:v>
                </c:pt>
                <c:pt idx="8740">
                  <c:v>2.5259861333333329</c:v>
                </c:pt>
                <c:pt idx="8741">
                  <c:v>2.5262639111111107</c:v>
                </c:pt>
                <c:pt idx="8742">
                  <c:v>2.5265416888888885</c:v>
                </c:pt>
                <c:pt idx="8743">
                  <c:v>2.5268194666666663</c:v>
                </c:pt>
                <c:pt idx="8744">
                  <c:v>2.5270972444444442</c:v>
                </c:pt>
                <c:pt idx="8745">
                  <c:v>2.527375022222222</c:v>
                </c:pt>
                <c:pt idx="8746">
                  <c:v>2.5276527999999998</c:v>
                </c:pt>
                <c:pt idx="8747">
                  <c:v>2.5279305777777776</c:v>
                </c:pt>
                <c:pt idx="8748">
                  <c:v>2.5282083555555555</c:v>
                </c:pt>
                <c:pt idx="8749">
                  <c:v>2.5284861333333333</c:v>
                </c:pt>
                <c:pt idx="8750">
                  <c:v>2.5287639111111107</c:v>
                </c:pt>
                <c:pt idx="8751">
                  <c:v>2.5290416888888885</c:v>
                </c:pt>
                <c:pt idx="8752">
                  <c:v>2.5293194666666663</c:v>
                </c:pt>
                <c:pt idx="8753">
                  <c:v>2.5295972444444441</c:v>
                </c:pt>
                <c:pt idx="8754">
                  <c:v>2.5298750222222219</c:v>
                </c:pt>
                <c:pt idx="8755">
                  <c:v>2.5301527999999998</c:v>
                </c:pt>
                <c:pt idx="8756">
                  <c:v>2.5304305777777776</c:v>
                </c:pt>
                <c:pt idx="8757">
                  <c:v>2.5307083555555554</c:v>
                </c:pt>
                <c:pt idx="8758">
                  <c:v>2.5309861333333332</c:v>
                </c:pt>
                <c:pt idx="8759">
                  <c:v>2.531263911111111</c:v>
                </c:pt>
                <c:pt idx="8760">
                  <c:v>2.5315416888888884</c:v>
                </c:pt>
                <c:pt idx="8761">
                  <c:v>2.5318194666666662</c:v>
                </c:pt>
                <c:pt idx="8762">
                  <c:v>2.5320972444444441</c:v>
                </c:pt>
                <c:pt idx="8763">
                  <c:v>2.5323750222222219</c:v>
                </c:pt>
                <c:pt idx="8764">
                  <c:v>2.5326527999999997</c:v>
                </c:pt>
                <c:pt idx="8765">
                  <c:v>2.5329305777777775</c:v>
                </c:pt>
                <c:pt idx="8766">
                  <c:v>2.5332083555555553</c:v>
                </c:pt>
                <c:pt idx="8767">
                  <c:v>2.5334861333333332</c:v>
                </c:pt>
                <c:pt idx="8768">
                  <c:v>2.533763911111111</c:v>
                </c:pt>
                <c:pt idx="8769">
                  <c:v>2.5340416888888888</c:v>
                </c:pt>
                <c:pt idx="8770">
                  <c:v>2.5343194666666662</c:v>
                </c:pt>
                <c:pt idx="8771">
                  <c:v>2.534597244444444</c:v>
                </c:pt>
                <c:pt idx="8772">
                  <c:v>2.5348750222222218</c:v>
                </c:pt>
                <c:pt idx="8773">
                  <c:v>2.5351527999999997</c:v>
                </c:pt>
                <c:pt idx="8774">
                  <c:v>2.5354305777777775</c:v>
                </c:pt>
                <c:pt idx="8775">
                  <c:v>2.5357083555555553</c:v>
                </c:pt>
                <c:pt idx="8776">
                  <c:v>2.5359861333333331</c:v>
                </c:pt>
                <c:pt idx="8777">
                  <c:v>2.5362639111111109</c:v>
                </c:pt>
                <c:pt idx="8778">
                  <c:v>2.5365416888888888</c:v>
                </c:pt>
                <c:pt idx="8779">
                  <c:v>2.5368194666666666</c:v>
                </c:pt>
                <c:pt idx="8780">
                  <c:v>2.5370972444444444</c:v>
                </c:pt>
                <c:pt idx="8781">
                  <c:v>2.5373750222222218</c:v>
                </c:pt>
                <c:pt idx="8782">
                  <c:v>2.5376527999999996</c:v>
                </c:pt>
                <c:pt idx="8783">
                  <c:v>2.5379305777777774</c:v>
                </c:pt>
                <c:pt idx="8784">
                  <c:v>2.5382083555555552</c:v>
                </c:pt>
                <c:pt idx="8785">
                  <c:v>2.5384861333333331</c:v>
                </c:pt>
                <c:pt idx="8786">
                  <c:v>2.5387639111111109</c:v>
                </c:pt>
                <c:pt idx="8787">
                  <c:v>2.5390416888888887</c:v>
                </c:pt>
                <c:pt idx="8788">
                  <c:v>2.5393194666666665</c:v>
                </c:pt>
                <c:pt idx="8789">
                  <c:v>2.5395972444444443</c:v>
                </c:pt>
                <c:pt idx="8790">
                  <c:v>2.5398750222222222</c:v>
                </c:pt>
                <c:pt idx="8791">
                  <c:v>2.5401527999999995</c:v>
                </c:pt>
                <c:pt idx="8792">
                  <c:v>2.5404305777777774</c:v>
                </c:pt>
                <c:pt idx="8793">
                  <c:v>2.5407083555555552</c:v>
                </c:pt>
                <c:pt idx="8794">
                  <c:v>2.540986133333333</c:v>
                </c:pt>
                <c:pt idx="8795">
                  <c:v>2.5412639111111108</c:v>
                </c:pt>
                <c:pt idx="8796">
                  <c:v>2.5415416888888887</c:v>
                </c:pt>
                <c:pt idx="8797">
                  <c:v>2.5418194666666665</c:v>
                </c:pt>
                <c:pt idx="8798">
                  <c:v>2.5420972444444443</c:v>
                </c:pt>
                <c:pt idx="8799">
                  <c:v>2.5423750222222221</c:v>
                </c:pt>
                <c:pt idx="8800">
                  <c:v>2.5426527999999999</c:v>
                </c:pt>
                <c:pt idx="8801">
                  <c:v>2.5429305777777773</c:v>
                </c:pt>
                <c:pt idx="8802">
                  <c:v>2.5432083555555551</c:v>
                </c:pt>
                <c:pt idx="8803">
                  <c:v>2.543486133333333</c:v>
                </c:pt>
                <c:pt idx="8804">
                  <c:v>2.5437639111111108</c:v>
                </c:pt>
                <c:pt idx="8805">
                  <c:v>2.5440416888888886</c:v>
                </c:pt>
                <c:pt idx="8806">
                  <c:v>2.5443194666666664</c:v>
                </c:pt>
                <c:pt idx="8807">
                  <c:v>2.5445972444444442</c:v>
                </c:pt>
                <c:pt idx="8808">
                  <c:v>2.5448750222222221</c:v>
                </c:pt>
                <c:pt idx="8809">
                  <c:v>2.5451527999999999</c:v>
                </c:pt>
                <c:pt idx="8810">
                  <c:v>2.5454305777777777</c:v>
                </c:pt>
                <c:pt idx="8811">
                  <c:v>2.5457083555555551</c:v>
                </c:pt>
                <c:pt idx="8812">
                  <c:v>2.5459861333333329</c:v>
                </c:pt>
                <c:pt idx="8813">
                  <c:v>2.5462639111111107</c:v>
                </c:pt>
                <c:pt idx="8814">
                  <c:v>2.5465416888888885</c:v>
                </c:pt>
                <c:pt idx="8815">
                  <c:v>2.5468194666666664</c:v>
                </c:pt>
                <c:pt idx="8816">
                  <c:v>2.5470972444444442</c:v>
                </c:pt>
                <c:pt idx="8817">
                  <c:v>2.547375022222222</c:v>
                </c:pt>
                <c:pt idx="8818">
                  <c:v>2.5476527999999998</c:v>
                </c:pt>
                <c:pt idx="8819">
                  <c:v>2.5479305777777776</c:v>
                </c:pt>
                <c:pt idx="8820">
                  <c:v>2.5482083555555555</c:v>
                </c:pt>
                <c:pt idx="8821">
                  <c:v>2.5484861333333333</c:v>
                </c:pt>
                <c:pt idx="8822">
                  <c:v>2.5487639111111107</c:v>
                </c:pt>
                <c:pt idx="8823">
                  <c:v>2.5490416888888885</c:v>
                </c:pt>
                <c:pt idx="8824">
                  <c:v>2.5493194666666663</c:v>
                </c:pt>
                <c:pt idx="8825">
                  <c:v>2.5495972444444441</c:v>
                </c:pt>
                <c:pt idx="8826">
                  <c:v>2.549875022222222</c:v>
                </c:pt>
                <c:pt idx="8827">
                  <c:v>2.5501527999999998</c:v>
                </c:pt>
                <c:pt idx="8828">
                  <c:v>2.5504305777777776</c:v>
                </c:pt>
                <c:pt idx="8829">
                  <c:v>2.5507083555555554</c:v>
                </c:pt>
                <c:pt idx="8830">
                  <c:v>2.5509861333333332</c:v>
                </c:pt>
                <c:pt idx="8831">
                  <c:v>2.5512639111111111</c:v>
                </c:pt>
                <c:pt idx="8832">
                  <c:v>2.5515416888888884</c:v>
                </c:pt>
                <c:pt idx="8833">
                  <c:v>2.5518194666666663</c:v>
                </c:pt>
                <c:pt idx="8834">
                  <c:v>2.5520972444444441</c:v>
                </c:pt>
                <c:pt idx="8835">
                  <c:v>2.5523750222222219</c:v>
                </c:pt>
                <c:pt idx="8836">
                  <c:v>2.5526527999999997</c:v>
                </c:pt>
                <c:pt idx="8837">
                  <c:v>2.5529305777777775</c:v>
                </c:pt>
                <c:pt idx="8838">
                  <c:v>2.5532083555555554</c:v>
                </c:pt>
                <c:pt idx="8839">
                  <c:v>2.5534861333333332</c:v>
                </c:pt>
                <c:pt idx="8840">
                  <c:v>2.553763911111111</c:v>
                </c:pt>
                <c:pt idx="8841">
                  <c:v>2.5540416888888888</c:v>
                </c:pt>
                <c:pt idx="8842">
                  <c:v>2.5543194666666662</c:v>
                </c:pt>
                <c:pt idx="8843">
                  <c:v>2.554597244444444</c:v>
                </c:pt>
                <c:pt idx="8844">
                  <c:v>2.5548750222222218</c:v>
                </c:pt>
                <c:pt idx="8845">
                  <c:v>2.5551527999999997</c:v>
                </c:pt>
                <c:pt idx="8846">
                  <c:v>2.5554305777777775</c:v>
                </c:pt>
                <c:pt idx="8847">
                  <c:v>2.5557083555555553</c:v>
                </c:pt>
                <c:pt idx="8848">
                  <c:v>2.5559861333333331</c:v>
                </c:pt>
                <c:pt idx="8849">
                  <c:v>2.556263911111111</c:v>
                </c:pt>
                <c:pt idx="8850">
                  <c:v>2.5565416888888888</c:v>
                </c:pt>
                <c:pt idx="8851">
                  <c:v>2.5568194666666666</c:v>
                </c:pt>
                <c:pt idx="8852">
                  <c:v>2.557097244444444</c:v>
                </c:pt>
                <c:pt idx="8853">
                  <c:v>2.5573750222222218</c:v>
                </c:pt>
                <c:pt idx="8854">
                  <c:v>2.5576527999999996</c:v>
                </c:pt>
                <c:pt idx="8855">
                  <c:v>2.5579305777777774</c:v>
                </c:pt>
                <c:pt idx="8856">
                  <c:v>2.5582083555555553</c:v>
                </c:pt>
                <c:pt idx="8857">
                  <c:v>2.5584861333333331</c:v>
                </c:pt>
                <c:pt idx="8858">
                  <c:v>2.5587639111111109</c:v>
                </c:pt>
                <c:pt idx="8859">
                  <c:v>2.5590416888888887</c:v>
                </c:pt>
                <c:pt idx="8860">
                  <c:v>2.5593194666666665</c:v>
                </c:pt>
                <c:pt idx="8861">
                  <c:v>2.5595972444444444</c:v>
                </c:pt>
                <c:pt idx="8862">
                  <c:v>2.5598750222222222</c:v>
                </c:pt>
                <c:pt idx="8863">
                  <c:v>2.5601527999999996</c:v>
                </c:pt>
                <c:pt idx="8864">
                  <c:v>2.5604305777777774</c:v>
                </c:pt>
                <c:pt idx="8865">
                  <c:v>2.5607083555555552</c:v>
                </c:pt>
                <c:pt idx="8866">
                  <c:v>2.560986133333333</c:v>
                </c:pt>
                <c:pt idx="8867">
                  <c:v>2.5612639111111108</c:v>
                </c:pt>
                <c:pt idx="8868">
                  <c:v>2.5615416888888887</c:v>
                </c:pt>
                <c:pt idx="8869">
                  <c:v>2.5618194666666665</c:v>
                </c:pt>
                <c:pt idx="8870">
                  <c:v>2.5620972444444443</c:v>
                </c:pt>
                <c:pt idx="8871">
                  <c:v>2.5623750222222221</c:v>
                </c:pt>
                <c:pt idx="8872">
                  <c:v>2.5626528</c:v>
                </c:pt>
                <c:pt idx="8873">
                  <c:v>2.5629305777777773</c:v>
                </c:pt>
                <c:pt idx="8874">
                  <c:v>2.5632083555555552</c:v>
                </c:pt>
                <c:pt idx="8875">
                  <c:v>2.563486133333333</c:v>
                </c:pt>
                <c:pt idx="8876">
                  <c:v>2.5637639111111108</c:v>
                </c:pt>
                <c:pt idx="8877">
                  <c:v>2.5640416888888886</c:v>
                </c:pt>
                <c:pt idx="8878">
                  <c:v>2.5643194666666664</c:v>
                </c:pt>
                <c:pt idx="8879">
                  <c:v>2.5645972444444443</c:v>
                </c:pt>
                <c:pt idx="8880">
                  <c:v>2.5648750222222221</c:v>
                </c:pt>
                <c:pt idx="8881">
                  <c:v>2.5651527999999999</c:v>
                </c:pt>
                <c:pt idx="8882">
                  <c:v>2.5654305777777777</c:v>
                </c:pt>
                <c:pt idx="8883">
                  <c:v>2.5657083555555551</c:v>
                </c:pt>
                <c:pt idx="8884">
                  <c:v>2.5659861333333329</c:v>
                </c:pt>
                <c:pt idx="8885">
                  <c:v>2.5662639111111107</c:v>
                </c:pt>
                <c:pt idx="8886">
                  <c:v>2.5665416888888886</c:v>
                </c:pt>
                <c:pt idx="8887">
                  <c:v>2.5668194666666664</c:v>
                </c:pt>
                <c:pt idx="8888">
                  <c:v>2.5670972444444442</c:v>
                </c:pt>
                <c:pt idx="8889">
                  <c:v>2.567375022222222</c:v>
                </c:pt>
                <c:pt idx="8890">
                  <c:v>2.5676527999999998</c:v>
                </c:pt>
                <c:pt idx="8891">
                  <c:v>2.5679305777777777</c:v>
                </c:pt>
                <c:pt idx="8892">
                  <c:v>2.5682083555555555</c:v>
                </c:pt>
                <c:pt idx="8893">
                  <c:v>2.5684861333333329</c:v>
                </c:pt>
                <c:pt idx="8894">
                  <c:v>2.5687639111111107</c:v>
                </c:pt>
                <c:pt idx="8895">
                  <c:v>2.5690416888888885</c:v>
                </c:pt>
                <c:pt idx="8896">
                  <c:v>2.5693194666666663</c:v>
                </c:pt>
                <c:pt idx="8897">
                  <c:v>2.5695972444444442</c:v>
                </c:pt>
                <c:pt idx="8898">
                  <c:v>2.569875022222222</c:v>
                </c:pt>
                <c:pt idx="8899">
                  <c:v>2.5701527999999998</c:v>
                </c:pt>
                <c:pt idx="8900">
                  <c:v>2.5704305777777776</c:v>
                </c:pt>
                <c:pt idx="8901">
                  <c:v>2.5707083555555554</c:v>
                </c:pt>
                <c:pt idx="8902">
                  <c:v>2.5709861333333333</c:v>
                </c:pt>
                <c:pt idx="8903">
                  <c:v>2.5712639111111106</c:v>
                </c:pt>
                <c:pt idx="8904">
                  <c:v>2.5715416888888885</c:v>
                </c:pt>
                <c:pt idx="8905">
                  <c:v>2.5718194666666663</c:v>
                </c:pt>
                <c:pt idx="8906">
                  <c:v>2.5720972444444441</c:v>
                </c:pt>
                <c:pt idx="8907">
                  <c:v>2.5723750222222219</c:v>
                </c:pt>
                <c:pt idx="8908">
                  <c:v>2.5726527999999997</c:v>
                </c:pt>
                <c:pt idx="8909">
                  <c:v>2.5729305777777776</c:v>
                </c:pt>
                <c:pt idx="8910">
                  <c:v>2.5732083555555554</c:v>
                </c:pt>
                <c:pt idx="8911">
                  <c:v>2.5734861333333332</c:v>
                </c:pt>
                <c:pt idx="8912">
                  <c:v>2.573763911111111</c:v>
                </c:pt>
                <c:pt idx="8913">
                  <c:v>2.5740416888888888</c:v>
                </c:pt>
                <c:pt idx="8914">
                  <c:v>2.5743194666666662</c:v>
                </c:pt>
                <c:pt idx="8915">
                  <c:v>2.574597244444444</c:v>
                </c:pt>
                <c:pt idx="8916">
                  <c:v>2.5748750222222219</c:v>
                </c:pt>
                <c:pt idx="8917">
                  <c:v>2.5751527999999997</c:v>
                </c:pt>
                <c:pt idx="8918">
                  <c:v>2.5754305777777775</c:v>
                </c:pt>
                <c:pt idx="8919">
                  <c:v>2.5757083555555553</c:v>
                </c:pt>
                <c:pt idx="8920">
                  <c:v>2.5759861333333332</c:v>
                </c:pt>
                <c:pt idx="8921">
                  <c:v>2.576263911111111</c:v>
                </c:pt>
                <c:pt idx="8922">
                  <c:v>2.5765416888888888</c:v>
                </c:pt>
                <c:pt idx="8923">
                  <c:v>2.5768194666666666</c:v>
                </c:pt>
                <c:pt idx="8924">
                  <c:v>2.577097244444444</c:v>
                </c:pt>
                <c:pt idx="8925">
                  <c:v>2.5773750222222218</c:v>
                </c:pt>
                <c:pt idx="8926">
                  <c:v>2.5776527999999996</c:v>
                </c:pt>
                <c:pt idx="8927">
                  <c:v>2.5779305777777775</c:v>
                </c:pt>
                <c:pt idx="8928">
                  <c:v>2.5782083555555553</c:v>
                </c:pt>
                <c:pt idx="8929">
                  <c:v>2.5784861333333331</c:v>
                </c:pt>
                <c:pt idx="8930">
                  <c:v>2.5787639111111109</c:v>
                </c:pt>
                <c:pt idx="8931">
                  <c:v>2.5790416888888887</c:v>
                </c:pt>
                <c:pt idx="8932">
                  <c:v>2.5793194666666666</c:v>
                </c:pt>
                <c:pt idx="8933">
                  <c:v>2.5795972444444444</c:v>
                </c:pt>
                <c:pt idx="8934">
                  <c:v>2.5798750222222218</c:v>
                </c:pt>
                <c:pt idx="8935">
                  <c:v>2.5801527999999996</c:v>
                </c:pt>
                <c:pt idx="8936">
                  <c:v>2.5804305777777774</c:v>
                </c:pt>
                <c:pt idx="8937">
                  <c:v>2.5807083555555552</c:v>
                </c:pt>
                <c:pt idx="8938">
                  <c:v>2.580986133333333</c:v>
                </c:pt>
                <c:pt idx="8939">
                  <c:v>2.5812639111111109</c:v>
                </c:pt>
                <c:pt idx="8940">
                  <c:v>2.5815416888888887</c:v>
                </c:pt>
                <c:pt idx="8941">
                  <c:v>2.5818194666666665</c:v>
                </c:pt>
                <c:pt idx="8942">
                  <c:v>2.5820972444444443</c:v>
                </c:pt>
                <c:pt idx="8943">
                  <c:v>2.5823750222222221</c:v>
                </c:pt>
                <c:pt idx="8944">
                  <c:v>2.5826527999999995</c:v>
                </c:pt>
                <c:pt idx="8945">
                  <c:v>2.5829305777777773</c:v>
                </c:pt>
                <c:pt idx="8946">
                  <c:v>2.5832083555555552</c:v>
                </c:pt>
                <c:pt idx="8947">
                  <c:v>2.583486133333333</c:v>
                </c:pt>
                <c:pt idx="8948">
                  <c:v>2.5837639111111108</c:v>
                </c:pt>
                <c:pt idx="8949">
                  <c:v>2.5840416888888886</c:v>
                </c:pt>
                <c:pt idx="8950">
                  <c:v>2.5843194666666665</c:v>
                </c:pt>
                <c:pt idx="8951">
                  <c:v>2.5845972444444443</c:v>
                </c:pt>
                <c:pt idx="8952">
                  <c:v>2.5848750222222221</c:v>
                </c:pt>
                <c:pt idx="8953">
                  <c:v>2.5851527999999999</c:v>
                </c:pt>
                <c:pt idx="8954">
                  <c:v>2.5854305777777777</c:v>
                </c:pt>
                <c:pt idx="8955">
                  <c:v>2.5857083555555551</c:v>
                </c:pt>
                <c:pt idx="8956">
                  <c:v>2.5859861333333329</c:v>
                </c:pt>
                <c:pt idx="8957">
                  <c:v>2.5862639111111108</c:v>
                </c:pt>
                <c:pt idx="8958">
                  <c:v>2.5865416888888886</c:v>
                </c:pt>
                <c:pt idx="8959">
                  <c:v>2.5868194666666664</c:v>
                </c:pt>
                <c:pt idx="8960">
                  <c:v>2.5870972444444442</c:v>
                </c:pt>
                <c:pt idx="8961">
                  <c:v>2.587375022222222</c:v>
                </c:pt>
                <c:pt idx="8962">
                  <c:v>2.5876527999999999</c:v>
                </c:pt>
                <c:pt idx="8963">
                  <c:v>2.5879305777777777</c:v>
                </c:pt>
                <c:pt idx="8964">
                  <c:v>2.5882083555555555</c:v>
                </c:pt>
                <c:pt idx="8965">
                  <c:v>2.5884861333333329</c:v>
                </c:pt>
                <c:pt idx="8966">
                  <c:v>2.5887639111111107</c:v>
                </c:pt>
                <c:pt idx="8967">
                  <c:v>2.5890416888888885</c:v>
                </c:pt>
                <c:pt idx="8968">
                  <c:v>2.5893194666666663</c:v>
                </c:pt>
                <c:pt idx="8969">
                  <c:v>2.5895972444444442</c:v>
                </c:pt>
                <c:pt idx="8970">
                  <c:v>2.589875022222222</c:v>
                </c:pt>
                <c:pt idx="8971">
                  <c:v>2.5901527999999998</c:v>
                </c:pt>
                <c:pt idx="8972">
                  <c:v>2.5904305777777776</c:v>
                </c:pt>
                <c:pt idx="8973">
                  <c:v>2.5907083555555555</c:v>
                </c:pt>
                <c:pt idx="8974">
                  <c:v>2.5909861333333333</c:v>
                </c:pt>
                <c:pt idx="8975">
                  <c:v>2.5912639111111107</c:v>
                </c:pt>
                <c:pt idx="8976">
                  <c:v>2.5915416888888885</c:v>
                </c:pt>
                <c:pt idx="8977">
                  <c:v>2.5918194666666663</c:v>
                </c:pt>
                <c:pt idx="8978">
                  <c:v>2.5920972444444441</c:v>
                </c:pt>
                <c:pt idx="8979">
                  <c:v>2.5923750222222219</c:v>
                </c:pt>
                <c:pt idx="8980">
                  <c:v>2.5926527999999998</c:v>
                </c:pt>
                <c:pt idx="8981">
                  <c:v>2.5929305777777776</c:v>
                </c:pt>
                <c:pt idx="8982">
                  <c:v>2.5932083555555554</c:v>
                </c:pt>
                <c:pt idx="8983">
                  <c:v>2.5934861333333332</c:v>
                </c:pt>
                <c:pt idx="8984">
                  <c:v>2.593763911111111</c:v>
                </c:pt>
                <c:pt idx="8985">
                  <c:v>2.5940416888888884</c:v>
                </c:pt>
                <c:pt idx="8986">
                  <c:v>2.5943194666666662</c:v>
                </c:pt>
                <c:pt idx="8987">
                  <c:v>2.5945972444444441</c:v>
                </c:pt>
                <c:pt idx="8988">
                  <c:v>2.5948750222222219</c:v>
                </c:pt>
                <c:pt idx="8989">
                  <c:v>2.5951527999999997</c:v>
                </c:pt>
                <c:pt idx="8990">
                  <c:v>2.5954305777777775</c:v>
                </c:pt>
                <c:pt idx="8991">
                  <c:v>2.5957083555555553</c:v>
                </c:pt>
                <c:pt idx="8992">
                  <c:v>2.5959861333333332</c:v>
                </c:pt>
                <c:pt idx="8993">
                  <c:v>2.596263911111111</c:v>
                </c:pt>
                <c:pt idx="8994">
                  <c:v>2.5965416888888888</c:v>
                </c:pt>
                <c:pt idx="8995">
                  <c:v>2.5968194666666662</c:v>
                </c:pt>
                <c:pt idx="8996">
                  <c:v>2.597097244444444</c:v>
                </c:pt>
                <c:pt idx="8997">
                  <c:v>2.5973750222222218</c:v>
                </c:pt>
                <c:pt idx="8998">
                  <c:v>2.5976527999999997</c:v>
                </c:pt>
                <c:pt idx="8999">
                  <c:v>2.5979305777777775</c:v>
                </c:pt>
                <c:pt idx="9000">
                  <c:v>2.5982083555555553</c:v>
                </c:pt>
                <c:pt idx="9001">
                  <c:v>2.5984861333333331</c:v>
                </c:pt>
                <c:pt idx="9002">
                  <c:v>2.5987639111111109</c:v>
                </c:pt>
                <c:pt idx="9003">
                  <c:v>2.5990416888888888</c:v>
                </c:pt>
                <c:pt idx="9004">
                  <c:v>2.5993194666666666</c:v>
                </c:pt>
                <c:pt idx="9005">
                  <c:v>2.5995972444444444</c:v>
                </c:pt>
                <c:pt idx="9006">
                  <c:v>2.5998750222222218</c:v>
                </c:pt>
                <c:pt idx="9007">
                  <c:v>2.6001527999999996</c:v>
                </c:pt>
                <c:pt idx="9008">
                  <c:v>2.6004305777777774</c:v>
                </c:pt>
                <c:pt idx="9009">
                  <c:v>2.6007083555555552</c:v>
                </c:pt>
                <c:pt idx="9010">
                  <c:v>2.6009861333333331</c:v>
                </c:pt>
                <c:pt idx="9011">
                  <c:v>2.6012639111111109</c:v>
                </c:pt>
                <c:pt idx="9012">
                  <c:v>2.6015416888888887</c:v>
                </c:pt>
                <c:pt idx="9013">
                  <c:v>2.6018194666666665</c:v>
                </c:pt>
                <c:pt idx="9014">
                  <c:v>2.6020972444444443</c:v>
                </c:pt>
                <c:pt idx="9015">
                  <c:v>2.6023750222222222</c:v>
                </c:pt>
                <c:pt idx="9016">
                  <c:v>2.6026527999999995</c:v>
                </c:pt>
                <c:pt idx="9017">
                  <c:v>2.6029305777777774</c:v>
                </c:pt>
                <c:pt idx="9018">
                  <c:v>2.6032083555555552</c:v>
                </c:pt>
                <c:pt idx="9019">
                  <c:v>2.603486133333333</c:v>
                </c:pt>
                <c:pt idx="9020">
                  <c:v>2.6037639111111108</c:v>
                </c:pt>
                <c:pt idx="9021">
                  <c:v>2.6040416888888887</c:v>
                </c:pt>
                <c:pt idx="9022">
                  <c:v>2.6043194666666665</c:v>
                </c:pt>
                <c:pt idx="9023">
                  <c:v>2.6045972444444443</c:v>
                </c:pt>
                <c:pt idx="9024">
                  <c:v>2.6048750222222221</c:v>
                </c:pt>
                <c:pt idx="9025">
                  <c:v>2.6051527999999999</c:v>
                </c:pt>
                <c:pt idx="9026">
                  <c:v>2.6054305777777773</c:v>
                </c:pt>
                <c:pt idx="9027">
                  <c:v>2.6057083555555551</c:v>
                </c:pt>
                <c:pt idx="9028">
                  <c:v>2.605986133333333</c:v>
                </c:pt>
                <c:pt idx="9029">
                  <c:v>2.6062639111111108</c:v>
                </c:pt>
                <c:pt idx="9030">
                  <c:v>2.6065416888888886</c:v>
                </c:pt>
                <c:pt idx="9031">
                  <c:v>2.6068194666666664</c:v>
                </c:pt>
                <c:pt idx="9032">
                  <c:v>2.6070972444444442</c:v>
                </c:pt>
                <c:pt idx="9033">
                  <c:v>2.6073750222222221</c:v>
                </c:pt>
                <c:pt idx="9034">
                  <c:v>2.6076527999999999</c:v>
                </c:pt>
                <c:pt idx="9035">
                  <c:v>2.6079305777777777</c:v>
                </c:pt>
                <c:pt idx="9036">
                  <c:v>2.6082083555555551</c:v>
                </c:pt>
                <c:pt idx="9037">
                  <c:v>2.6084861333333329</c:v>
                </c:pt>
                <c:pt idx="9038">
                  <c:v>2.6087639111111107</c:v>
                </c:pt>
                <c:pt idx="9039">
                  <c:v>2.6090416888888885</c:v>
                </c:pt>
                <c:pt idx="9040">
                  <c:v>2.6093194666666664</c:v>
                </c:pt>
                <c:pt idx="9041">
                  <c:v>2.6095972444444442</c:v>
                </c:pt>
                <c:pt idx="9042">
                  <c:v>2.609875022222222</c:v>
                </c:pt>
                <c:pt idx="9043">
                  <c:v>2.6101527999999998</c:v>
                </c:pt>
                <c:pt idx="9044">
                  <c:v>2.6104305777777776</c:v>
                </c:pt>
                <c:pt idx="9045">
                  <c:v>2.6107083555555555</c:v>
                </c:pt>
                <c:pt idx="9046">
                  <c:v>2.6109861333333333</c:v>
                </c:pt>
                <c:pt idx="9047">
                  <c:v>2.6112639111111107</c:v>
                </c:pt>
                <c:pt idx="9048">
                  <c:v>2.6115416888888885</c:v>
                </c:pt>
                <c:pt idx="9049">
                  <c:v>2.6118194666666663</c:v>
                </c:pt>
                <c:pt idx="9050">
                  <c:v>2.6120972444444441</c:v>
                </c:pt>
                <c:pt idx="9051">
                  <c:v>2.612375022222222</c:v>
                </c:pt>
                <c:pt idx="9052">
                  <c:v>2.6126527999999998</c:v>
                </c:pt>
                <c:pt idx="9053">
                  <c:v>2.6129305777777776</c:v>
                </c:pt>
                <c:pt idx="9054">
                  <c:v>2.6132083555555554</c:v>
                </c:pt>
                <c:pt idx="9055">
                  <c:v>2.6134861333333332</c:v>
                </c:pt>
                <c:pt idx="9056">
                  <c:v>2.6137639111111111</c:v>
                </c:pt>
                <c:pt idx="9057">
                  <c:v>2.6140416888888884</c:v>
                </c:pt>
                <c:pt idx="9058">
                  <c:v>2.6143194666666663</c:v>
                </c:pt>
                <c:pt idx="9059">
                  <c:v>2.6145972444444441</c:v>
                </c:pt>
                <c:pt idx="9060">
                  <c:v>2.6148750222222219</c:v>
                </c:pt>
                <c:pt idx="9061">
                  <c:v>2.6151527999999997</c:v>
                </c:pt>
                <c:pt idx="9062">
                  <c:v>2.6154305777777775</c:v>
                </c:pt>
                <c:pt idx="9063">
                  <c:v>2.6157083555555554</c:v>
                </c:pt>
                <c:pt idx="9064">
                  <c:v>2.6159861333333332</c:v>
                </c:pt>
                <c:pt idx="9065">
                  <c:v>2.616263911111111</c:v>
                </c:pt>
                <c:pt idx="9066">
                  <c:v>2.6165416888888888</c:v>
                </c:pt>
                <c:pt idx="9067">
                  <c:v>2.6168194666666662</c:v>
                </c:pt>
                <c:pt idx="9068">
                  <c:v>2.617097244444444</c:v>
                </c:pt>
                <c:pt idx="9069">
                  <c:v>2.6173750222222218</c:v>
                </c:pt>
                <c:pt idx="9070">
                  <c:v>2.6176527999999997</c:v>
                </c:pt>
                <c:pt idx="9071">
                  <c:v>2.6179305777777775</c:v>
                </c:pt>
                <c:pt idx="9072">
                  <c:v>2.6182083555555553</c:v>
                </c:pt>
                <c:pt idx="9073">
                  <c:v>2.6184861333333331</c:v>
                </c:pt>
                <c:pt idx="9074">
                  <c:v>2.618763911111111</c:v>
                </c:pt>
                <c:pt idx="9075">
                  <c:v>2.6190416888888888</c:v>
                </c:pt>
                <c:pt idx="9076">
                  <c:v>2.6193194666666666</c:v>
                </c:pt>
                <c:pt idx="9077">
                  <c:v>2.619597244444444</c:v>
                </c:pt>
                <c:pt idx="9078">
                  <c:v>2.6198750222222218</c:v>
                </c:pt>
                <c:pt idx="9079">
                  <c:v>2.6201527999999996</c:v>
                </c:pt>
                <c:pt idx="9080">
                  <c:v>2.6204305777777774</c:v>
                </c:pt>
                <c:pt idx="9081">
                  <c:v>2.6207083555555553</c:v>
                </c:pt>
                <c:pt idx="9082">
                  <c:v>2.6209861333333331</c:v>
                </c:pt>
                <c:pt idx="9083">
                  <c:v>2.6212639111111109</c:v>
                </c:pt>
                <c:pt idx="9084">
                  <c:v>2.6215416888888887</c:v>
                </c:pt>
                <c:pt idx="9085">
                  <c:v>2.6218194666666665</c:v>
                </c:pt>
                <c:pt idx="9086">
                  <c:v>2.6220972444444444</c:v>
                </c:pt>
                <c:pt idx="9087">
                  <c:v>2.6223750222222222</c:v>
                </c:pt>
                <c:pt idx="9088">
                  <c:v>2.6226527999999996</c:v>
                </c:pt>
                <c:pt idx="9089">
                  <c:v>2.6229305777777774</c:v>
                </c:pt>
                <c:pt idx="9090">
                  <c:v>2.6232083555555552</c:v>
                </c:pt>
                <c:pt idx="9091">
                  <c:v>2.623486133333333</c:v>
                </c:pt>
                <c:pt idx="9092">
                  <c:v>2.6237639111111108</c:v>
                </c:pt>
                <c:pt idx="9093">
                  <c:v>2.6240416888888887</c:v>
                </c:pt>
                <c:pt idx="9094">
                  <c:v>2.6243194666666665</c:v>
                </c:pt>
                <c:pt idx="9095">
                  <c:v>2.6245972444444443</c:v>
                </c:pt>
                <c:pt idx="9096">
                  <c:v>2.6248750222222221</c:v>
                </c:pt>
                <c:pt idx="9097">
                  <c:v>2.6251528</c:v>
                </c:pt>
                <c:pt idx="9098">
                  <c:v>2.6254305777777773</c:v>
                </c:pt>
                <c:pt idx="9099">
                  <c:v>2.6257083555555552</c:v>
                </c:pt>
                <c:pt idx="9100">
                  <c:v>2.625986133333333</c:v>
                </c:pt>
                <c:pt idx="9101">
                  <c:v>2.6262639111111108</c:v>
                </c:pt>
                <c:pt idx="9102">
                  <c:v>2.6265416888888886</c:v>
                </c:pt>
                <c:pt idx="9103">
                  <c:v>2.6268194666666664</c:v>
                </c:pt>
                <c:pt idx="9104">
                  <c:v>2.6270972444444443</c:v>
                </c:pt>
                <c:pt idx="9105">
                  <c:v>2.6273750222222221</c:v>
                </c:pt>
                <c:pt idx="9106">
                  <c:v>2.6276527999999999</c:v>
                </c:pt>
                <c:pt idx="9107">
                  <c:v>2.6279305777777777</c:v>
                </c:pt>
                <c:pt idx="9108">
                  <c:v>2.6282083555555551</c:v>
                </c:pt>
                <c:pt idx="9109">
                  <c:v>2.6284861333333329</c:v>
                </c:pt>
                <c:pt idx="9110">
                  <c:v>2.6287639111111107</c:v>
                </c:pt>
                <c:pt idx="9111">
                  <c:v>2.6290416888888886</c:v>
                </c:pt>
                <c:pt idx="9112">
                  <c:v>2.6293194666666664</c:v>
                </c:pt>
                <c:pt idx="9113">
                  <c:v>2.6295972444444442</c:v>
                </c:pt>
                <c:pt idx="9114">
                  <c:v>2.629875022222222</c:v>
                </c:pt>
                <c:pt idx="9115">
                  <c:v>2.6301527999999998</c:v>
                </c:pt>
                <c:pt idx="9116">
                  <c:v>2.6304305777777777</c:v>
                </c:pt>
                <c:pt idx="9117">
                  <c:v>2.6307083555555555</c:v>
                </c:pt>
                <c:pt idx="9118">
                  <c:v>2.6309861333333329</c:v>
                </c:pt>
                <c:pt idx="9119">
                  <c:v>2.6312639111111107</c:v>
                </c:pt>
                <c:pt idx="9120">
                  <c:v>2.6315416888888885</c:v>
                </c:pt>
                <c:pt idx="9121">
                  <c:v>2.6318194666666663</c:v>
                </c:pt>
                <c:pt idx="9122">
                  <c:v>2.6320972444444442</c:v>
                </c:pt>
                <c:pt idx="9123">
                  <c:v>2.632375022222222</c:v>
                </c:pt>
                <c:pt idx="9124">
                  <c:v>2.6326527999999998</c:v>
                </c:pt>
                <c:pt idx="9125">
                  <c:v>2.6329305777777776</c:v>
                </c:pt>
                <c:pt idx="9126">
                  <c:v>2.6332083555555554</c:v>
                </c:pt>
                <c:pt idx="9127">
                  <c:v>2.6334861333333333</c:v>
                </c:pt>
                <c:pt idx="9128">
                  <c:v>2.6337639111111106</c:v>
                </c:pt>
                <c:pt idx="9129">
                  <c:v>2.6340416888888885</c:v>
                </c:pt>
                <c:pt idx="9130">
                  <c:v>2.6343194666666663</c:v>
                </c:pt>
                <c:pt idx="9131">
                  <c:v>2.6345972444444441</c:v>
                </c:pt>
                <c:pt idx="9132">
                  <c:v>2.6348750222222219</c:v>
                </c:pt>
                <c:pt idx="9133">
                  <c:v>2.6351527999999997</c:v>
                </c:pt>
                <c:pt idx="9134">
                  <c:v>2.6354305777777776</c:v>
                </c:pt>
                <c:pt idx="9135">
                  <c:v>2.6357083555555554</c:v>
                </c:pt>
                <c:pt idx="9136">
                  <c:v>2.6359861333333332</c:v>
                </c:pt>
                <c:pt idx="9137">
                  <c:v>2.636263911111111</c:v>
                </c:pt>
                <c:pt idx="9138">
                  <c:v>2.6365416888888888</c:v>
                </c:pt>
                <c:pt idx="9139">
                  <c:v>2.6368194666666662</c:v>
                </c:pt>
                <c:pt idx="9140">
                  <c:v>2.637097244444444</c:v>
                </c:pt>
                <c:pt idx="9141">
                  <c:v>2.6373750222222219</c:v>
                </c:pt>
                <c:pt idx="9142">
                  <c:v>2.6376527999999997</c:v>
                </c:pt>
                <c:pt idx="9143">
                  <c:v>2.6379305777777775</c:v>
                </c:pt>
                <c:pt idx="9144">
                  <c:v>2.6382083555555553</c:v>
                </c:pt>
                <c:pt idx="9145">
                  <c:v>2.6384861333333332</c:v>
                </c:pt>
                <c:pt idx="9146">
                  <c:v>2.638763911111111</c:v>
                </c:pt>
                <c:pt idx="9147">
                  <c:v>2.6390416888888888</c:v>
                </c:pt>
                <c:pt idx="9148">
                  <c:v>2.6393194666666666</c:v>
                </c:pt>
                <c:pt idx="9149">
                  <c:v>2.639597244444444</c:v>
                </c:pt>
                <c:pt idx="9150">
                  <c:v>2.6398750222222218</c:v>
                </c:pt>
                <c:pt idx="9151">
                  <c:v>2.6401527999999996</c:v>
                </c:pt>
                <c:pt idx="9152">
                  <c:v>2.6404305777777775</c:v>
                </c:pt>
                <c:pt idx="9153">
                  <c:v>2.6407083555555553</c:v>
                </c:pt>
                <c:pt idx="9154">
                  <c:v>2.6409861333333331</c:v>
                </c:pt>
                <c:pt idx="9155">
                  <c:v>2.6412639111111109</c:v>
                </c:pt>
                <c:pt idx="9156">
                  <c:v>2.6415416888888887</c:v>
                </c:pt>
                <c:pt idx="9157">
                  <c:v>2.6418194666666666</c:v>
                </c:pt>
                <c:pt idx="9158">
                  <c:v>2.6420972444444444</c:v>
                </c:pt>
                <c:pt idx="9159">
                  <c:v>2.6423750222222218</c:v>
                </c:pt>
                <c:pt idx="9160">
                  <c:v>2.6426527999999996</c:v>
                </c:pt>
                <c:pt idx="9161">
                  <c:v>2.6429305777777774</c:v>
                </c:pt>
                <c:pt idx="9162">
                  <c:v>2.6432083555555552</c:v>
                </c:pt>
                <c:pt idx="9163">
                  <c:v>2.643486133333333</c:v>
                </c:pt>
                <c:pt idx="9164">
                  <c:v>2.6437639111111109</c:v>
                </c:pt>
                <c:pt idx="9165">
                  <c:v>2.6440416888888887</c:v>
                </c:pt>
                <c:pt idx="9166">
                  <c:v>2.6443194666666665</c:v>
                </c:pt>
                <c:pt idx="9167">
                  <c:v>2.6445972444444443</c:v>
                </c:pt>
                <c:pt idx="9168">
                  <c:v>2.6448750222222221</c:v>
                </c:pt>
                <c:pt idx="9169">
                  <c:v>2.6451527999999995</c:v>
                </c:pt>
                <c:pt idx="9170">
                  <c:v>2.6454305777777773</c:v>
                </c:pt>
                <c:pt idx="9171">
                  <c:v>2.6457083555555552</c:v>
                </c:pt>
                <c:pt idx="9172">
                  <c:v>2.645986133333333</c:v>
                </c:pt>
                <c:pt idx="9173">
                  <c:v>2.6462639111111108</c:v>
                </c:pt>
                <c:pt idx="9174">
                  <c:v>2.6465416888888886</c:v>
                </c:pt>
                <c:pt idx="9175">
                  <c:v>2.6468194666666665</c:v>
                </c:pt>
                <c:pt idx="9176">
                  <c:v>2.6470972444444443</c:v>
                </c:pt>
                <c:pt idx="9177">
                  <c:v>2.6473750222222221</c:v>
                </c:pt>
                <c:pt idx="9178">
                  <c:v>2.6476527999999999</c:v>
                </c:pt>
                <c:pt idx="9179">
                  <c:v>2.6479305777777777</c:v>
                </c:pt>
                <c:pt idx="9180">
                  <c:v>2.6482083555555551</c:v>
                </c:pt>
                <c:pt idx="9181">
                  <c:v>2.6484861333333329</c:v>
                </c:pt>
                <c:pt idx="9182">
                  <c:v>2.6487639111111108</c:v>
                </c:pt>
                <c:pt idx="9183">
                  <c:v>2.6490416888888886</c:v>
                </c:pt>
                <c:pt idx="9184">
                  <c:v>2.6493194666666664</c:v>
                </c:pt>
                <c:pt idx="9185">
                  <c:v>2.6495972444444442</c:v>
                </c:pt>
                <c:pt idx="9186">
                  <c:v>2.649875022222222</c:v>
                </c:pt>
                <c:pt idx="9187">
                  <c:v>2.6501527999999999</c:v>
                </c:pt>
                <c:pt idx="9188">
                  <c:v>2.6504305777777777</c:v>
                </c:pt>
                <c:pt idx="9189">
                  <c:v>2.6507083555555555</c:v>
                </c:pt>
                <c:pt idx="9190">
                  <c:v>2.6509861333333329</c:v>
                </c:pt>
                <c:pt idx="9191">
                  <c:v>2.6512639111111107</c:v>
                </c:pt>
                <c:pt idx="9192">
                  <c:v>2.6515416888888885</c:v>
                </c:pt>
                <c:pt idx="9193">
                  <c:v>2.6518194666666663</c:v>
                </c:pt>
                <c:pt idx="9194">
                  <c:v>2.6520972444444442</c:v>
                </c:pt>
                <c:pt idx="9195">
                  <c:v>2.652375022222222</c:v>
                </c:pt>
                <c:pt idx="9196">
                  <c:v>2.6526527999999998</c:v>
                </c:pt>
                <c:pt idx="9197">
                  <c:v>2.6529305777777776</c:v>
                </c:pt>
                <c:pt idx="9198">
                  <c:v>2.6532083555555555</c:v>
                </c:pt>
                <c:pt idx="9199">
                  <c:v>2.6534861333333333</c:v>
                </c:pt>
                <c:pt idx="9200">
                  <c:v>2.6537639111111107</c:v>
                </c:pt>
                <c:pt idx="9201">
                  <c:v>2.6540416888888885</c:v>
                </c:pt>
                <c:pt idx="9202">
                  <c:v>2.6543194666666663</c:v>
                </c:pt>
                <c:pt idx="9203">
                  <c:v>2.6545972444444441</c:v>
                </c:pt>
                <c:pt idx="9204">
                  <c:v>2.6548750222222219</c:v>
                </c:pt>
                <c:pt idx="9205">
                  <c:v>2.6551527999999998</c:v>
                </c:pt>
                <c:pt idx="9206">
                  <c:v>2.6554305777777776</c:v>
                </c:pt>
                <c:pt idx="9207">
                  <c:v>2.6557083555555554</c:v>
                </c:pt>
                <c:pt idx="9208">
                  <c:v>2.6559861333333332</c:v>
                </c:pt>
                <c:pt idx="9209">
                  <c:v>2.656263911111111</c:v>
                </c:pt>
                <c:pt idx="9210">
                  <c:v>2.6565416888888884</c:v>
                </c:pt>
                <c:pt idx="9211">
                  <c:v>2.6568194666666662</c:v>
                </c:pt>
                <c:pt idx="9212">
                  <c:v>2.6570972444444441</c:v>
                </c:pt>
                <c:pt idx="9213">
                  <c:v>2.6573750222222219</c:v>
                </c:pt>
                <c:pt idx="9214">
                  <c:v>2.6576527999999997</c:v>
                </c:pt>
                <c:pt idx="9215">
                  <c:v>2.6579305777777775</c:v>
                </c:pt>
                <c:pt idx="9216">
                  <c:v>2.6582083555555553</c:v>
                </c:pt>
                <c:pt idx="9217">
                  <c:v>2.6584861333333332</c:v>
                </c:pt>
                <c:pt idx="9218">
                  <c:v>2.658763911111111</c:v>
                </c:pt>
                <c:pt idx="9219">
                  <c:v>2.6590416888888888</c:v>
                </c:pt>
                <c:pt idx="9220">
                  <c:v>2.6593194666666662</c:v>
                </c:pt>
                <c:pt idx="9221">
                  <c:v>2.659597244444444</c:v>
                </c:pt>
                <c:pt idx="9222">
                  <c:v>2.6598750222222218</c:v>
                </c:pt>
                <c:pt idx="9223">
                  <c:v>2.6601527999999997</c:v>
                </c:pt>
                <c:pt idx="9224">
                  <c:v>2.6604305777777775</c:v>
                </c:pt>
                <c:pt idx="9225">
                  <c:v>2.6607083555555553</c:v>
                </c:pt>
                <c:pt idx="9226">
                  <c:v>2.6609861333333331</c:v>
                </c:pt>
                <c:pt idx="9227">
                  <c:v>2.6612639111111109</c:v>
                </c:pt>
                <c:pt idx="9228">
                  <c:v>2.6615416888888888</c:v>
                </c:pt>
                <c:pt idx="9229">
                  <c:v>2.6618194666666666</c:v>
                </c:pt>
                <c:pt idx="9230">
                  <c:v>2.6620972444444444</c:v>
                </c:pt>
                <c:pt idx="9231">
                  <c:v>2.6623750222222218</c:v>
                </c:pt>
                <c:pt idx="9232">
                  <c:v>2.6626527999999996</c:v>
                </c:pt>
                <c:pt idx="9233">
                  <c:v>2.6629305777777774</c:v>
                </c:pt>
                <c:pt idx="9234">
                  <c:v>2.6632083555555552</c:v>
                </c:pt>
                <c:pt idx="9235">
                  <c:v>2.6634861333333331</c:v>
                </c:pt>
                <c:pt idx="9236">
                  <c:v>2.6637639111111109</c:v>
                </c:pt>
                <c:pt idx="9237">
                  <c:v>2.6640416888888887</c:v>
                </c:pt>
                <c:pt idx="9238">
                  <c:v>2.6643194666666665</c:v>
                </c:pt>
                <c:pt idx="9239">
                  <c:v>2.6645972444444443</c:v>
                </c:pt>
                <c:pt idx="9240">
                  <c:v>2.6648750222222222</c:v>
                </c:pt>
                <c:pt idx="9241">
                  <c:v>2.6651527999999995</c:v>
                </c:pt>
                <c:pt idx="9242">
                  <c:v>2.6654305777777774</c:v>
                </c:pt>
                <c:pt idx="9243">
                  <c:v>2.6657083555555552</c:v>
                </c:pt>
                <c:pt idx="9244">
                  <c:v>2.665986133333333</c:v>
                </c:pt>
                <c:pt idx="9245">
                  <c:v>2.6662639111111108</c:v>
                </c:pt>
                <c:pt idx="9246">
                  <c:v>2.6665416888888887</c:v>
                </c:pt>
                <c:pt idx="9247">
                  <c:v>2.6668194666666665</c:v>
                </c:pt>
                <c:pt idx="9248">
                  <c:v>2.6670972444444443</c:v>
                </c:pt>
                <c:pt idx="9249">
                  <c:v>2.6673750222222221</c:v>
                </c:pt>
                <c:pt idx="9250">
                  <c:v>2.6676527999999999</c:v>
                </c:pt>
                <c:pt idx="9251">
                  <c:v>2.6679305777777773</c:v>
                </c:pt>
                <c:pt idx="9252">
                  <c:v>2.6682083555555551</c:v>
                </c:pt>
                <c:pt idx="9253">
                  <c:v>2.668486133333333</c:v>
                </c:pt>
                <c:pt idx="9254">
                  <c:v>2.6687639111111108</c:v>
                </c:pt>
                <c:pt idx="9255">
                  <c:v>2.6690416888888886</c:v>
                </c:pt>
                <c:pt idx="9256">
                  <c:v>2.6693194666666664</c:v>
                </c:pt>
                <c:pt idx="9257">
                  <c:v>2.6695972444444442</c:v>
                </c:pt>
                <c:pt idx="9258">
                  <c:v>2.6698750222222221</c:v>
                </c:pt>
                <c:pt idx="9259">
                  <c:v>2.6701527999999999</c:v>
                </c:pt>
                <c:pt idx="9260">
                  <c:v>2.6704305777777777</c:v>
                </c:pt>
                <c:pt idx="9261">
                  <c:v>2.6707083555555551</c:v>
                </c:pt>
                <c:pt idx="9262">
                  <c:v>2.6709861333333329</c:v>
                </c:pt>
                <c:pt idx="9263">
                  <c:v>2.6712639111111107</c:v>
                </c:pt>
                <c:pt idx="9264">
                  <c:v>2.6715416888888885</c:v>
                </c:pt>
                <c:pt idx="9265">
                  <c:v>2.6718194666666664</c:v>
                </c:pt>
                <c:pt idx="9266">
                  <c:v>2.6720972444444442</c:v>
                </c:pt>
                <c:pt idx="9267">
                  <c:v>2.672375022222222</c:v>
                </c:pt>
                <c:pt idx="9268">
                  <c:v>2.6726527999999998</c:v>
                </c:pt>
                <c:pt idx="9269">
                  <c:v>2.6729305777777776</c:v>
                </c:pt>
                <c:pt idx="9270">
                  <c:v>2.6732083555555555</c:v>
                </c:pt>
                <c:pt idx="9271">
                  <c:v>2.6734861333333333</c:v>
                </c:pt>
                <c:pt idx="9272">
                  <c:v>2.6737639111111107</c:v>
                </c:pt>
                <c:pt idx="9273">
                  <c:v>2.6740416888888885</c:v>
                </c:pt>
                <c:pt idx="9274">
                  <c:v>2.6743194666666663</c:v>
                </c:pt>
                <c:pt idx="9275">
                  <c:v>2.6745972444444441</c:v>
                </c:pt>
                <c:pt idx="9276">
                  <c:v>2.674875022222222</c:v>
                </c:pt>
                <c:pt idx="9277">
                  <c:v>2.6751527999999998</c:v>
                </c:pt>
                <c:pt idx="9278">
                  <c:v>2.6754305777777776</c:v>
                </c:pt>
                <c:pt idx="9279">
                  <c:v>2.6757083555555554</c:v>
                </c:pt>
                <c:pt idx="9280">
                  <c:v>2.6759861333333332</c:v>
                </c:pt>
                <c:pt idx="9281">
                  <c:v>2.6762639111111111</c:v>
                </c:pt>
                <c:pt idx="9282">
                  <c:v>2.6765416888888884</c:v>
                </c:pt>
                <c:pt idx="9283">
                  <c:v>2.6768194666666663</c:v>
                </c:pt>
                <c:pt idx="9284">
                  <c:v>2.6770972444444441</c:v>
                </c:pt>
                <c:pt idx="9285">
                  <c:v>2.6773750222222219</c:v>
                </c:pt>
                <c:pt idx="9286">
                  <c:v>2.6776527999999997</c:v>
                </c:pt>
                <c:pt idx="9287">
                  <c:v>2.6779305777777775</c:v>
                </c:pt>
                <c:pt idx="9288">
                  <c:v>2.6782083555555554</c:v>
                </c:pt>
                <c:pt idx="9289">
                  <c:v>2.6784861333333332</c:v>
                </c:pt>
                <c:pt idx="9290">
                  <c:v>2.678763911111111</c:v>
                </c:pt>
                <c:pt idx="9291">
                  <c:v>2.6790416888888888</c:v>
                </c:pt>
                <c:pt idx="9292">
                  <c:v>2.6793194666666662</c:v>
                </c:pt>
                <c:pt idx="9293">
                  <c:v>2.679597244444444</c:v>
                </c:pt>
                <c:pt idx="9294">
                  <c:v>2.6798750222222218</c:v>
                </c:pt>
                <c:pt idx="9295">
                  <c:v>2.6801527999999997</c:v>
                </c:pt>
                <c:pt idx="9296">
                  <c:v>2.6804305777777775</c:v>
                </c:pt>
                <c:pt idx="9297">
                  <c:v>2.6807083555555553</c:v>
                </c:pt>
                <c:pt idx="9298">
                  <c:v>2.6809861333333331</c:v>
                </c:pt>
                <c:pt idx="9299">
                  <c:v>2.681263911111111</c:v>
                </c:pt>
                <c:pt idx="9300">
                  <c:v>2.6815416888888888</c:v>
                </c:pt>
                <c:pt idx="9301">
                  <c:v>2.6818194666666666</c:v>
                </c:pt>
                <c:pt idx="9302">
                  <c:v>2.682097244444444</c:v>
                </c:pt>
                <c:pt idx="9303">
                  <c:v>2.6823750222222218</c:v>
                </c:pt>
                <c:pt idx="9304">
                  <c:v>2.6826527999999996</c:v>
                </c:pt>
                <c:pt idx="9305">
                  <c:v>2.6829305777777774</c:v>
                </c:pt>
                <c:pt idx="9306">
                  <c:v>2.6832083555555553</c:v>
                </c:pt>
                <c:pt idx="9307">
                  <c:v>2.6834861333333331</c:v>
                </c:pt>
                <c:pt idx="9308">
                  <c:v>2.6837639111111109</c:v>
                </c:pt>
                <c:pt idx="9309">
                  <c:v>2.6840416888888887</c:v>
                </c:pt>
                <c:pt idx="9310">
                  <c:v>2.6843194666666665</c:v>
                </c:pt>
                <c:pt idx="9311">
                  <c:v>2.6845972444444444</c:v>
                </c:pt>
                <c:pt idx="9312">
                  <c:v>2.6848750222222222</c:v>
                </c:pt>
                <c:pt idx="9313">
                  <c:v>2.6851527999999996</c:v>
                </c:pt>
                <c:pt idx="9314">
                  <c:v>2.6854305777777774</c:v>
                </c:pt>
                <c:pt idx="9315">
                  <c:v>2.6857083555555552</c:v>
                </c:pt>
                <c:pt idx="9316">
                  <c:v>2.685986133333333</c:v>
                </c:pt>
                <c:pt idx="9317">
                  <c:v>2.6862639111111108</c:v>
                </c:pt>
                <c:pt idx="9318">
                  <c:v>2.6865416888888887</c:v>
                </c:pt>
                <c:pt idx="9319">
                  <c:v>2.6868194666666665</c:v>
                </c:pt>
                <c:pt idx="9320">
                  <c:v>2.6870972444444443</c:v>
                </c:pt>
                <c:pt idx="9321">
                  <c:v>2.6873750222222221</c:v>
                </c:pt>
                <c:pt idx="9322">
                  <c:v>2.6876528</c:v>
                </c:pt>
                <c:pt idx="9323">
                  <c:v>2.6879305777777773</c:v>
                </c:pt>
                <c:pt idx="9324">
                  <c:v>2.6882083555555552</c:v>
                </c:pt>
                <c:pt idx="9325">
                  <c:v>2.688486133333333</c:v>
                </c:pt>
                <c:pt idx="9326">
                  <c:v>2.6887639111111108</c:v>
                </c:pt>
                <c:pt idx="9327">
                  <c:v>2.6890416888888886</c:v>
                </c:pt>
                <c:pt idx="9328">
                  <c:v>2.6893194666666664</c:v>
                </c:pt>
                <c:pt idx="9329">
                  <c:v>2.6895972444444443</c:v>
                </c:pt>
                <c:pt idx="9330">
                  <c:v>2.6898750222222221</c:v>
                </c:pt>
                <c:pt idx="9331">
                  <c:v>2.6901527999999999</c:v>
                </c:pt>
                <c:pt idx="9332">
                  <c:v>2.6904305777777777</c:v>
                </c:pt>
                <c:pt idx="9333">
                  <c:v>2.6907083555555551</c:v>
                </c:pt>
                <c:pt idx="9334">
                  <c:v>2.6909861333333329</c:v>
                </c:pt>
                <c:pt idx="9335">
                  <c:v>2.6912639111111107</c:v>
                </c:pt>
                <c:pt idx="9336">
                  <c:v>2.6915416888888886</c:v>
                </c:pt>
                <c:pt idx="9337">
                  <c:v>2.6918194666666664</c:v>
                </c:pt>
                <c:pt idx="9338">
                  <c:v>2.6920972444444442</c:v>
                </c:pt>
                <c:pt idx="9339">
                  <c:v>2.692375022222222</c:v>
                </c:pt>
                <c:pt idx="9340">
                  <c:v>2.6926527999999998</c:v>
                </c:pt>
                <c:pt idx="9341">
                  <c:v>2.6929305777777777</c:v>
                </c:pt>
                <c:pt idx="9342">
                  <c:v>2.6932083555555555</c:v>
                </c:pt>
                <c:pt idx="9343">
                  <c:v>2.6934861333333329</c:v>
                </c:pt>
                <c:pt idx="9344">
                  <c:v>2.6937639111111107</c:v>
                </c:pt>
                <c:pt idx="9345">
                  <c:v>2.6940416888888885</c:v>
                </c:pt>
                <c:pt idx="9346">
                  <c:v>2.6943194666666663</c:v>
                </c:pt>
                <c:pt idx="9347">
                  <c:v>2.6945972444444442</c:v>
                </c:pt>
                <c:pt idx="9348">
                  <c:v>2.694875022222222</c:v>
                </c:pt>
                <c:pt idx="9349">
                  <c:v>2.6951527999999998</c:v>
                </c:pt>
                <c:pt idx="9350">
                  <c:v>2.6954305777777776</c:v>
                </c:pt>
                <c:pt idx="9351">
                  <c:v>2.6957083555555554</c:v>
                </c:pt>
                <c:pt idx="9352">
                  <c:v>2.6959861333333333</c:v>
                </c:pt>
                <c:pt idx="9353">
                  <c:v>2.6962639111111106</c:v>
                </c:pt>
                <c:pt idx="9354">
                  <c:v>2.6965416888888885</c:v>
                </c:pt>
                <c:pt idx="9355">
                  <c:v>2.6968194666666663</c:v>
                </c:pt>
                <c:pt idx="9356">
                  <c:v>2.6970972444444441</c:v>
                </c:pt>
                <c:pt idx="9357">
                  <c:v>2.6973750222222219</c:v>
                </c:pt>
                <c:pt idx="9358">
                  <c:v>2.6976527999999997</c:v>
                </c:pt>
                <c:pt idx="9359">
                  <c:v>2.6979305777777776</c:v>
                </c:pt>
                <c:pt idx="9360">
                  <c:v>2.6982083555555554</c:v>
                </c:pt>
                <c:pt idx="9361">
                  <c:v>2.6984861333333332</c:v>
                </c:pt>
                <c:pt idx="9362">
                  <c:v>2.698763911111111</c:v>
                </c:pt>
                <c:pt idx="9363">
                  <c:v>2.6990416888888888</c:v>
                </c:pt>
                <c:pt idx="9364">
                  <c:v>2.6993194666666662</c:v>
                </c:pt>
                <c:pt idx="9365">
                  <c:v>2.699597244444444</c:v>
                </c:pt>
                <c:pt idx="9366">
                  <c:v>2.6998750222222219</c:v>
                </c:pt>
                <c:pt idx="9367">
                  <c:v>2.7001527999999997</c:v>
                </c:pt>
                <c:pt idx="9368">
                  <c:v>2.7004305777777775</c:v>
                </c:pt>
                <c:pt idx="9369">
                  <c:v>2.7007083555555553</c:v>
                </c:pt>
                <c:pt idx="9370">
                  <c:v>2.7009861333333332</c:v>
                </c:pt>
                <c:pt idx="9371">
                  <c:v>2.701263911111111</c:v>
                </c:pt>
                <c:pt idx="9372">
                  <c:v>2.7015416888888888</c:v>
                </c:pt>
                <c:pt idx="9373">
                  <c:v>2.7018194666666666</c:v>
                </c:pt>
                <c:pt idx="9374">
                  <c:v>2.702097244444444</c:v>
                </c:pt>
                <c:pt idx="9375">
                  <c:v>2.7023750222222218</c:v>
                </c:pt>
                <c:pt idx="9376">
                  <c:v>2.7026527999999996</c:v>
                </c:pt>
                <c:pt idx="9377">
                  <c:v>2.7029305777777775</c:v>
                </c:pt>
                <c:pt idx="9378">
                  <c:v>2.7032083555555553</c:v>
                </c:pt>
                <c:pt idx="9379">
                  <c:v>2.7034861333333331</c:v>
                </c:pt>
                <c:pt idx="9380">
                  <c:v>2.7037639111111109</c:v>
                </c:pt>
                <c:pt idx="9381">
                  <c:v>2.7040416888888887</c:v>
                </c:pt>
                <c:pt idx="9382">
                  <c:v>2.7043194666666666</c:v>
                </c:pt>
                <c:pt idx="9383">
                  <c:v>2.7045972444444444</c:v>
                </c:pt>
                <c:pt idx="9384">
                  <c:v>2.7048750222222218</c:v>
                </c:pt>
                <c:pt idx="9385">
                  <c:v>2.7051527999999996</c:v>
                </c:pt>
                <c:pt idx="9386">
                  <c:v>2.7054305777777774</c:v>
                </c:pt>
                <c:pt idx="9387">
                  <c:v>2.7057083555555552</c:v>
                </c:pt>
                <c:pt idx="9388">
                  <c:v>2.705986133333333</c:v>
                </c:pt>
                <c:pt idx="9389">
                  <c:v>2.7062639111111109</c:v>
                </c:pt>
                <c:pt idx="9390">
                  <c:v>2.7065416888888887</c:v>
                </c:pt>
                <c:pt idx="9391">
                  <c:v>2.7068194666666665</c:v>
                </c:pt>
                <c:pt idx="9392">
                  <c:v>2.7070972444444443</c:v>
                </c:pt>
                <c:pt idx="9393">
                  <c:v>2.7073750222222221</c:v>
                </c:pt>
                <c:pt idx="9394">
                  <c:v>2.7076527999999995</c:v>
                </c:pt>
                <c:pt idx="9395">
                  <c:v>2.7079305777777773</c:v>
                </c:pt>
                <c:pt idx="9396">
                  <c:v>2.7082083555555552</c:v>
                </c:pt>
                <c:pt idx="9397">
                  <c:v>2.708486133333333</c:v>
                </c:pt>
                <c:pt idx="9398">
                  <c:v>2.7087639111111108</c:v>
                </c:pt>
                <c:pt idx="9399">
                  <c:v>2.7090416888888886</c:v>
                </c:pt>
                <c:pt idx="9400">
                  <c:v>2.7093194666666665</c:v>
                </c:pt>
                <c:pt idx="9401">
                  <c:v>2.7095972444444443</c:v>
                </c:pt>
                <c:pt idx="9402">
                  <c:v>2.7098750222222221</c:v>
                </c:pt>
                <c:pt idx="9403">
                  <c:v>2.7101527999999999</c:v>
                </c:pt>
                <c:pt idx="9404">
                  <c:v>2.7104305777777777</c:v>
                </c:pt>
                <c:pt idx="9405">
                  <c:v>2.7107083555555551</c:v>
                </c:pt>
                <c:pt idx="9406">
                  <c:v>2.7109861333333329</c:v>
                </c:pt>
                <c:pt idx="9407">
                  <c:v>2.7112639111111108</c:v>
                </c:pt>
                <c:pt idx="9408">
                  <c:v>2.7115416888888886</c:v>
                </c:pt>
                <c:pt idx="9409">
                  <c:v>2.7118194666666664</c:v>
                </c:pt>
                <c:pt idx="9410">
                  <c:v>2.7120972444444442</c:v>
                </c:pt>
                <c:pt idx="9411">
                  <c:v>2.712375022222222</c:v>
                </c:pt>
                <c:pt idx="9412">
                  <c:v>2.7126527999999999</c:v>
                </c:pt>
                <c:pt idx="9413">
                  <c:v>2.7129305777777777</c:v>
                </c:pt>
                <c:pt idx="9414">
                  <c:v>2.7132083555555555</c:v>
                </c:pt>
                <c:pt idx="9415">
                  <c:v>2.7134861333333329</c:v>
                </c:pt>
                <c:pt idx="9416">
                  <c:v>2.7137639111111107</c:v>
                </c:pt>
                <c:pt idx="9417">
                  <c:v>2.7140416888888885</c:v>
                </c:pt>
                <c:pt idx="9418">
                  <c:v>2.7143194666666663</c:v>
                </c:pt>
                <c:pt idx="9419">
                  <c:v>2.7145972444444442</c:v>
                </c:pt>
                <c:pt idx="9420">
                  <c:v>2.714875022222222</c:v>
                </c:pt>
                <c:pt idx="9421">
                  <c:v>2.7151527999999998</c:v>
                </c:pt>
                <c:pt idx="9422">
                  <c:v>2.7154305777777776</c:v>
                </c:pt>
                <c:pt idx="9423">
                  <c:v>2.7157083555555555</c:v>
                </c:pt>
                <c:pt idx="9424">
                  <c:v>2.7159861333333333</c:v>
                </c:pt>
                <c:pt idx="9425">
                  <c:v>2.7162639111111107</c:v>
                </c:pt>
                <c:pt idx="9426">
                  <c:v>2.7165416888888885</c:v>
                </c:pt>
                <c:pt idx="9427">
                  <c:v>2.7168194666666663</c:v>
                </c:pt>
                <c:pt idx="9428">
                  <c:v>2.7170972444444441</c:v>
                </c:pt>
                <c:pt idx="9429">
                  <c:v>2.7173750222222219</c:v>
                </c:pt>
                <c:pt idx="9430">
                  <c:v>2.7176527999999998</c:v>
                </c:pt>
                <c:pt idx="9431">
                  <c:v>2.7179305777777776</c:v>
                </c:pt>
                <c:pt idx="9432">
                  <c:v>2.7182083555555554</c:v>
                </c:pt>
                <c:pt idx="9433">
                  <c:v>2.7184861333333332</c:v>
                </c:pt>
                <c:pt idx="9434">
                  <c:v>2.718763911111111</c:v>
                </c:pt>
                <c:pt idx="9435">
                  <c:v>2.7190416888888884</c:v>
                </c:pt>
                <c:pt idx="9436">
                  <c:v>2.7193194666666662</c:v>
                </c:pt>
                <c:pt idx="9437">
                  <c:v>2.7195972444444441</c:v>
                </c:pt>
                <c:pt idx="9438">
                  <c:v>2.7198750222222219</c:v>
                </c:pt>
                <c:pt idx="9439">
                  <c:v>2.7201527999999997</c:v>
                </c:pt>
                <c:pt idx="9440">
                  <c:v>2.7204305777777775</c:v>
                </c:pt>
                <c:pt idx="9441">
                  <c:v>2.7207083555555553</c:v>
                </c:pt>
                <c:pt idx="9442">
                  <c:v>2.7209861333333332</c:v>
                </c:pt>
                <c:pt idx="9443">
                  <c:v>2.721263911111111</c:v>
                </c:pt>
                <c:pt idx="9444">
                  <c:v>2.7215416888888888</c:v>
                </c:pt>
                <c:pt idx="9445">
                  <c:v>2.7218194666666662</c:v>
                </c:pt>
                <c:pt idx="9446">
                  <c:v>2.722097244444444</c:v>
                </c:pt>
                <c:pt idx="9447">
                  <c:v>2.7223750222222218</c:v>
                </c:pt>
                <c:pt idx="9448">
                  <c:v>2.7226527999999997</c:v>
                </c:pt>
                <c:pt idx="9449">
                  <c:v>2.7229305777777775</c:v>
                </c:pt>
                <c:pt idx="9450">
                  <c:v>2.7232083555555553</c:v>
                </c:pt>
                <c:pt idx="9451">
                  <c:v>2.7234861333333331</c:v>
                </c:pt>
                <c:pt idx="9452">
                  <c:v>2.7237639111111109</c:v>
                </c:pt>
                <c:pt idx="9453">
                  <c:v>2.7240416888888888</c:v>
                </c:pt>
                <c:pt idx="9454">
                  <c:v>2.7243194666666666</c:v>
                </c:pt>
                <c:pt idx="9455">
                  <c:v>2.7245972444444444</c:v>
                </c:pt>
                <c:pt idx="9456">
                  <c:v>2.7248750222222218</c:v>
                </c:pt>
                <c:pt idx="9457">
                  <c:v>2.7251527999999996</c:v>
                </c:pt>
                <c:pt idx="9458">
                  <c:v>2.7254305777777774</c:v>
                </c:pt>
                <c:pt idx="9459">
                  <c:v>2.7257083555555552</c:v>
                </c:pt>
                <c:pt idx="9460">
                  <c:v>2.7259861333333331</c:v>
                </c:pt>
                <c:pt idx="9461">
                  <c:v>2.7262639111111109</c:v>
                </c:pt>
                <c:pt idx="9462">
                  <c:v>2.7265416888888887</c:v>
                </c:pt>
                <c:pt idx="9463">
                  <c:v>2.7268194666666665</c:v>
                </c:pt>
                <c:pt idx="9464">
                  <c:v>2.7270972444444443</c:v>
                </c:pt>
                <c:pt idx="9465">
                  <c:v>2.7273750222222222</c:v>
                </c:pt>
                <c:pt idx="9466">
                  <c:v>2.7276527999999995</c:v>
                </c:pt>
                <c:pt idx="9467">
                  <c:v>2.7279305777777774</c:v>
                </c:pt>
                <c:pt idx="9468">
                  <c:v>2.7282083555555552</c:v>
                </c:pt>
                <c:pt idx="9469">
                  <c:v>2.728486133333333</c:v>
                </c:pt>
                <c:pt idx="9470">
                  <c:v>2.7287639111111108</c:v>
                </c:pt>
                <c:pt idx="9471">
                  <c:v>2.7290416888888887</c:v>
                </c:pt>
                <c:pt idx="9472">
                  <c:v>2.7293194666666665</c:v>
                </c:pt>
                <c:pt idx="9473">
                  <c:v>2.7295972444444443</c:v>
                </c:pt>
                <c:pt idx="9474">
                  <c:v>2.7298750222222221</c:v>
                </c:pt>
                <c:pt idx="9475">
                  <c:v>2.7301527999999999</c:v>
                </c:pt>
                <c:pt idx="9476">
                  <c:v>2.7304305777777773</c:v>
                </c:pt>
                <c:pt idx="9477">
                  <c:v>2.7307083555555551</c:v>
                </c:pt>
                <c:pt idx="9478">
                  <c:v>2.730986133333333</c:v>
                </c:pt>
                <c:pt idx="9479">
                  <c:v>2.7312639111111108</c:v>
                </c:pt>
                <c:pt idx="9480">
                  <c:v>2.7315416888888886</c:v>
                </c:pt>
                <c:pt idx="9481">
                  <c:v>2.7318194666666664</c:v>
                </c:pt>
                <c:pt idx="9482">
                  <c:v>2.7320972444444442</c:v>
                </c:pt>
                <c:pt idx="9483">
                  <c:v>2.7323750222222221</c:v>
                </c:pt>
                <c:pt idx="9484">
                  <c:v>2.7326527999999999</c:v>
                </c:pt>
                <c:pt idx="9485">
                  <c:v>2.7329305777777777</c:v>
                </c:pt>
                <c:pt idx="9486">
                  <c:v>2.7332083555555551</c:v>
                </c:pt>
                <c:pt idx="9487">
                  <c:v>2.7334861333333329</c:v>
                </c:pt>
                <c:pt idx="9488">
                  <c:v>2.7337639111111107</c:v>
                </c:pt>
                <c:pt idx="9489">
                  <c:v>2.7340416888888885</c:v>
                </c:pt>
                <c:pt idx="9490">
                  <c:v>2.7343194666666664</c:v>
                </c:pt>
                <c:pt idx="9491">
                  <c:v>2.7345972444444442</c:v>
                </c:pt>
                <c:pt idx="9492">
                  <c:v>2.734875022222222</c:v>
                </c:pt>
                <c:pt idx="9493">
                  <c:v>2.7351527999999998</c:v>
                </c:pt>
                <c:pt idx="9494">
                  <c:v>2.7354305777777776</c:v>
                </c:pt>
                <c:pt idx="9495">
                  <c:v>2.7357083555555555</c:v>
                </c:pt>
                <c:pt idx="9496">
                  <c:v>2.7359861333333333</c:v>
                </c:pt>
                <c:pt idx="9497">
                  <c:v>2.7362639111111107</c:v>
                </c:pt>
                <c:pt idx="9498">
                  <c:v>2.7365416888888885</c:v>
                </c:pt>
                <c:pt idx="9499">
                  <c:v>2.7368194666666663</c:v>
                </c:pt>
                <c:pt idx="9500">
                  <c:v>2.7370972444444441</c:v>
                </c:pt>
                <c:pt idx="9501">
                  <c:v>2.737375022222222</c:v>
                </c:pt>
                <c:pt idx="9502">
                  <c:v>2.7376527999999998</c:v>
                </c:pt>
                <c:pt idx="9503">
                  <c:v>2.7379305777777776</c:v>
                </c:pt>
                <c:pt idx="9504">
                  <c:v>2.7382083555555554</c:v>
                </c:pt>
                <c:pt idx="9505">
                  <c:v>2.7384861333333332</c:v>
                </c:pt>
                <c:pt idx="9506">
                  <c:v>2.7387639111111111</c:v>
                </c:pt>
                <c:pt idx="9507">
                  <c:v>2.7390416888888884</c:v>
                </c:pt>
                <c:pt idx="9508">
                  <c:v>2.7393194666666663</c:v>
                </c:pt>
                <c:pt idx="9509">
                  <c:v>2.7395972444444441</c:v>
                </c:pt>
                <c:pt idx="9510">
                  <c:v>2.7398750222222219</c:v>
                </c:pt>
                <c:pt idx="9511">
                  <c:v>2.7401527999999997</c:v>
                </c:pt>
                <c:pt idx="9512">
                  <c:v>2.7404305777777775</c:v>
                </c:pt>
                <c:pt idx="9513">
                  <c:v>2.7407083555555554</c:v>
                </c:pt>
                <c:pt idx="9514">
                  <c:v>2.7409861333333332</c:v>
                </c:pt>
                <c:pt idx="9515">
                  <c:v>2.741263911111111</c:v>
                </c:pt>
                <c:pt idx="9516">
                  <c:v>2.7415416888888888</c:v>
                </c:pt>
                <c:pt idx="9517">
                  <c:v>2.7418194666666662</c:v>
                </c:pt>
                <c:pt idx="9518">
                  <c:v>2.742097244444444</c:v>
                </c:pt>
                <c:pt idx="9519">
                  <c:v>2.7423750222222218</c:v>
                </c:pt>
                <c:pt idx="9520">
                  <c:v>2.7426527999999997</c:v>
                </c:pt>
                <c:pt idx="9521">
                  <c:v>2.7429305777777775</c:v>
                </c:pt>
                <c:pt idx="9522">
                  <c:v>2.7432083555555553</c:v>
                </c:pt>
                <c:pt idx="9523">
                  <c:v>2.7434861333333331</c:v>
                </c:pt>
                <c:pt idx="9524">
                  <c:v>2.743763911111111</c:v>
                </c:pt>
                <c:pt idx="9525">
                  <c:v>2.7440416888888888</c:v>
                </c:pt>
                <c:pt idx="9526">
                  <c:v>2.7443194666666666</c:v>
                </c:pt>
                <c:pt idx="9527">
                  <c:v>2.744597244444444</c:v>
                </c:pt>
                <c:pt idx="9528">
                  <c:v>2.7448750222222218</c:v>
                </c:pt>
                <c:pt idx="9529">
                  <c:v>2.7451527999999996</c:v>
                </c:pt>
                <c:pt idx="9530">
                  <c:v>2.7454305777777774</c:v>
                </c:pt>
                <c:pt idx="9531">
                  <c:v>2.7457083555555553</c:v>
                </c:pt>
                <c:pt idx="9532">
                  <c:v>2.7459861333333331</c:v>
                </c:pt>
                <c:pt idx="9533">
                  <c:v>2.7462639111111109</c:v>
                </c:pt>
                <c:pt idx="9534">
                  <c:v>2.7465416888888887</c:v>
                </c:pt>
                <c:pt idx="9535">
                  <c:v>2.7468194666666665</c:v>
                </c:pt>
                <c:pt idx="9536">
                  <c:v>2.7470972444444444</c:v>
                </c:pt>
                <c:pt idx="9537">
                  <c:v>2.7473750222222222</c:v>
                </c:pt>
                <c:pt idx="9538">
                  <c:v>2.7476527999999996</c:v>
                </c:pt>
                <c:pt idx="9539">
                  <c:v>2.7479305777777774</c:v>
                </c:pt>
                <c:pt idx="9540">
                  <c:v>2.7482083555555552</c:v>
                </c:pt>
                <c:pt idx="9541">
                  <c:v>2.748486133333333</c:v>
                </c:pt>
                <c:pt idx="9542">
                  <c:v>2.7487639111111108</c:v>
                </c:pt>
                <c:pt idx="9543">
                  <c:v>2.7490416888888887</c:v>
                </c:pt>
                <c:pt idx="9544">
                  <c:v>2.7493194666666665</c:v>
                </c:pt>
                <c:pt idx="9545">
                  <c:v>2.7495972444444443</c:v>
                </c:pt>
                <c:pt idx="9546">
                  <c:v>2.7498750222222221</c:v>
                </c:pt>
                <c:pt idx="9547">
                  <c:v>2.7501528</c:v>
                </c:pt>
                <c:pt idx="9548">
                  <c:v>2.7504305777777773</c:v>
                </c:pt>
                <c:pt idx="9549">
                  <c:v>2.7507083555555552</c:v>
                </c:pt>
                <c:pt idx="9550">
                  <c:v>2.750986133333333</c:v>
                </c:pt>
                <c:pt idx="9551">
                  <c:v>2.7512639111111108</c:v>
                </c:pt>
                <c:pt idx="9552">
                  <c:v>2.7515416888888886</c:v>
                </c:pt>
                <c:pt idx="9553">
                  <c:v>2.7518194666666664</c:v>
                </c:pt>
                <c:pt idx="9554">
                  <c:v>2.7520972444444443</c:v>
                </c:pt>
                <c:pt idx="9555">
                  <c:v>2.7523750222222221</c:v>
                </c:pt>
                <c:pt idx="9556">
                  <c:v>2.7526527999999999</c:v>
                </c:pt>
                <c:pt idx="9557">
                  <c:v>2.7529305777777777</c:v>
                </c:pt>
                <c:pt idx="9558">
                  <c:v>2.7532083555555551</c:v>
                </c:pt>
                <c:pt idx="9559">
                  <c:v>2.7534861333333329</c:v>
                </c:pt>
                <c:pt idx="9560">
                  <c:v>2.7537639111111107</c:v>
                </c:pt>
                <c:pt idx="9561">
                  <c:v>2.7540416888888886</c:v>
                </c:pt>
                <c:pt idx="9562">
                  <c:v>2.7543194666666664</c:v>
                </c:pt>
                <c:pt idx="9563">
                  <c:v>2.7545972444444442</c:v>
                </c:pt>
                <c:pt idx="9564">
                  <c:v>2.754875022222222</c:v>
                </c:pt>
                <c:pt idx="9565">
                  <c:v>2.7551527999999998</c:v>
                </c:pt>
                <c:pt idx="9566">
                  <c:v>2.7554305777777777</c:v>
                </c:pt>
                <c:pt idx="9567">
                  <c:v>2.7557083555555555</c:v>
                </c:pt>
                <c:pt idx="9568">
                  <c:v>2.7559861333333329</c:v>
                </c:pt>
                <c:pt idx="9569">
                  <c:v>2.7562639111111107</c:v>
                </c:pt>
                <c:pt idx="9570">
                  <c:v>2.7565416888888885</c:v>
                </c:pt>
                <c:pt idx="9571">
                  <c:v>2.7568194666666663</c:v>
                </c:pt>
                <c:pt idx="9572">
                  <c:v>2.7570972444444442</c:v>
                </c:pt>
                <c:pt idx="9573">
                  <c:v>2.757375022222222</c:v>
                </c:pt>
                <c:pt idx="9574">
                  <c:v>2.7576527999999998</c:v>
                </c:pt>
                <c:pt idx="9575">
                  <c:v>2.7579305777777776</c:v>
                </c:pt>
                <c:pt idx="9576">
                  <c:v>2.7582083555555554</c:v>
                </c:pt>
                <c:pt idx="9577">
                  <c:v>2.7584861333333333</c:v>
                </c:pt>
                <c:pt idx="9578">
                  <c:v>2.7587639111111106</c:v>
                </c:pt>
                <c:pt idx="9579">
                  <c:v>2.7590416888888885</c:v>
                </c:pt>
                <c:pt idx="9580">
                  <c:v>2.7593194666666663</c:v>
                </c:pt>
                <c:pt idx="9581">
                  <c:v>2.7595972444444441</c:v>
                </c:pt>
                <c:pt idx="9582">
                  <c:v>2.7598750222222219</c:v>
                </c:pt>
                <c:pt idx="9583">
                  <c:v>2.7601527999999997</c:v>
                </c:pt>
                <c:pt idx="9584">
                  <c:v>2.7604305777777776</c:v>
                </c:pt>
                <c:pt idx="9585">
                  <c:v>2.7607083555555554</c:v>
                </c:pt>
                <c:pt idx="9586">
                  <c:v>2.7609861333333332</c:v>
                </c:pt>
                <c:pt idx="9587">
                  <c:v>2.761263911111111</c:v>
                </c:pt>
                <c:pt idx="9588">
                  <c:v>2.7615416888888888</c:v>
                </c:pt>
                <c:pt idx="9589">
                  <c:v>2.7618194666666662</c:v>
                </c:pt>
                <c:pt idx="9590">
                  <c:v>2.762097244444444</c:v>
                </c:pt>
                <c:pt idx="9591">
                  <c:v>2.7623750222222219</c:v>
                </c:pt>
                <c:pt idx="9592">
                  <c:v>2.7626527999999997</c:v>
                </c:pt>
                <c:pt idx="9593">
                  <c:v>2.7629305777777775</c:v>
                </c:pt>
                <c:pt idx="9594">
                  <c:v>2.7632083555555553</c:v>
                </c:pt>
                <c:pt idx="9595">
                  <c:v>2.7634861333333332</c:v>
                </c:pt>
                <c:pt idx="9596">
                  <c:v>2.763763911111111</c:v>
                </c:pt>
                <c:pt idx="9597">
                  <c:v>2.7640416888888888</c:v>
                </c:pt>
                <c:pt idx="9598">
                  <c:v>2.7643194666666666</c:v>
                </c:pt>
                <c:pt idx="9599">
                  <c:v>2.764597244444444</c:v>
                </c:pt>
                <c:pt idx="9600">
                  <c:v>2.7648750222222218</c:v>
                </c:pt>
                <c:pt idx="9601">
                  <c:v>2.7651527999999996</c:v>
                </c:pt>
                <c:pt idx="9602">
                  <c:v>2.7654305777777775</c:v>
                </c:pt>
                <c:pt idx="9603">
                  <c:v>2.7657083555555553</c:v>
                </c:pt>
                <c:pt idx="9604">
                  <c:v>2.7659861333333331</c:v>
                </c:pt>
                <c:pt idx="9605">
                  <c:v>2.7662639111111109</c:v>
                </c:pt>
                <c:pt idx="9606">
                  <c:v>2.7665416888888887</c:v>
                </c:pt>
                <c:pt idx="9607">
                  <c:v>2.7668194666666666</c:v>
                </c:pt>
                <c:pt idx="9608">
                  <c:v>2.7670972444444444</c:v>
                </c:pt>
                <c:pt idx="9609">
                  <c:v>2.7673750222222218</c:v>
                </c:pt>
                <c:pt idx="9610">
                  <c:v>2.7676527999999996</c:v>
                </c:pt>
                <c:pt idx="9611">
                  <c:v>2.7679305777777774</c:v>
                </c:pt>
                <c:pt idx="9612">
                  <c:v>2.7682083555555552</c:v>
                </c:pt>
                <c:pt idx="9613">
                  <c:v>2.768486133333333</c:v>
                </c:pt>
                <c:pt idx="9614">
                  <c:v>2.7687639111111109</c:v>
                </c:pt>
                <c:pt idx="9615">
                  <c:v>2.7690416888888887</c:v>
                </c:pt>
                <c:pt idx="9616">
                  <c:v>2.7693194666666665</c:v>
                </c:pt>
                <c:pt idx="9617">
                  <c:v>2.7695972444444443</c:v>
                </c:pt>
                <c:pt idx="9618">
                  <c:v>2.7698750222222221</c:v>
                </c:pt>
                <c:pt idx="9619">
                  <c:v>2.7701527999999995</c:v>
                </c:pt>
                <c:pt idx="9620">
                  <c:v>2.7704305777777773</c:v>
                </c:pt>
                <c:pt idx="9621">
                  <c:v>2.7707083555555552</c:v>
                </c:pt>
                <c:pt idx="9622">
                  <c:v>2.770986133333333</c:v>
                </c:pt>
                <c:pt idx="9623">
                  <c:v>2.7712639111111108</c:v>
                </c:pt>
                <c:pt idx="9624">
                  <c:v>2.7715416888888886</c:v>
                </c:pt>
                <c:pt idx="9625">
                  <c:v>2.7718194666666665</c:v>
                </c:pt>
                <c:pt idx="9626">
                  <c:v>2.7720972444444443</c:v>
                </c:pt>
                <c:pt idx="9627">
                  <c:v>2.7723750222222221</c:v>
                </c:pt>
                <c:pt idx="9628">
                  <c:v>2.7726527999999999</c:v>
                </c:pt>
                <c:pt idx="9629">
                  <c:v>2.7729305777777777</c:v>
                </c:pt>
                <c:pt idx="9630">
                  <c:v>2.7732083555555551</c:v>
                </c:pt>
                <c:pt idx="9631">
                  <c:v>2.7734861333333329</c:v>
                </c:pt>
                <c:pt idx="9632">
                  <c:v>2.7737639111111108</c:v>
                </c:pt>
                <c:pt idx="9633">
                  <c:v>2.7740416888888886</c:v>
                </c:pt>
                <c:pt idx="9634">
                  <c:v>2.7743194666666664</c:v>
                </c:pt>
                <c:pt idx="9635">
                  <c:v>2.7745972444444442</c:v>
                </c:pt>
                <c:pt idx="9636">
                  <c:v>2.774875022222222</c:v>
                </c:pt>
                <c:pt idx="9637">
                  <c:v>2.7751527999999999</c:v>
                </c:pt>
                <c:pt idx="9638">
                  <c:v>2.7754305777777777</c:v>
                </c:pt>
                <c:pt idx="9639">
                  <c:v>2.7757083555555555</c:v>
                </c:pt>
                <c:pt idx="9640">
                  <c:v>2.7759861333333329</c:v>
                </c:pt>
                <c:pt idx="9641">
                  <c:v>2.7762639111111107</c:v>
                </c:pt>
                <c:pt idx="9642">
                  <c:v>2.7765416888888885</c:v>
                </c:pt>
                <c:pt idx="9643">
                  <c:v>2.7768194666666663</c:v>
                </c:pt>
                <c:pt idx="9644">
                  <c:v>2.7770972444444442</c:v>
                </c:pt>
                <c:pt idx="9645">
                  <c:v>2.777375022222222</c:v>
                </c:pt>
                <c:pt idx="9646">
                  <c:v>2.7776527999999998</c:v>
                </c:pt>
                <c:pt idx="9647">
                  <c:v>2.7779305777777776</c:v>
                </c:pt>
                <c:pt idx="9648">
                  <c:v>2.7782083555555555</c:v>
                </c:pt>
                <c:pt idx="9649">
                  <c:v>2.7784861333333333</c:v>
                </c:pt>
                <c:pt idx="9650">
                  <c:v>2.7787639111111107</c:v>
                </c:pt>
                <c:pt idx="9651">
                  <c:v>2.7790416888888885</c:v>
                </c:pt>
                <c:pt idx="9652">
                  <c:v>2.7793194666666663</c:v>
                </c:pt>
                <c:pt idx="9653">
                  <c:v>2.7795972444444441</c:v>
                </c:pt>
                <c:pt idx="9654">
                  <c:v>2.7798750222222219</c:v>
                </c:pt>
                <c:pt idx="9655">
                  <c:v>2.7801527999999998</c:v>
                </c:pt>
                <c:pt idx="9656">
                  <c:v>2.7804305777777776</c:v>
                </c:pt>
                <c:pt idx="9657">
                  <c:v>2.7807083555555554</c:v>
                </c:pt>
                <c:pt idx="9658">
                  <c:v>2.7809861333333332</c:v>
                </c:pt>
                <c:pt idx="9659">
                  <c:v>2.781263911111111</c:v>
                </c:pt>
                <c:pt idx="9660">
                  <c:v>2.7815416888888884</c:v>
                </c:pt>
                <c:pt idx="9661">
                  <c:v>2.7818194666666662</c:v>
                </c:pt>
                <c:pt idx="9662">
                  <c:v>2.7820972444444441</c:v>
                </c:pt>
                <c:pt idx="9663">
                  <c:v>2.7823750222222219</c:v>
                </c:pt>
                <c:pt idx="9664">
                  <c:v>2.7826527999999997</c:v>
                </c:pt>
                <c:pt idx="9665">
                  <c:v>2.7829305777777775</c:v>
                </c:pt>
                <c:pt idx="9666">
                  <c:v>2.7832083555555553</c:v>
                </c:pt>
                <c:pt idx="9667">
                  <c:v>2.7834861333333332</c:v>
                </c:pt>
                <c:pt idx="9668">
                  <c:v>2.783763911111111</c:v>
                </c:pt>
                <c:pt idx="9669">
                  <c:v>2.7840416888888888</c:v>
                </c:pt>
                <c:pt idx="9670">
                  <c:v>2.7843194666666662</c:v>
                </c:pt>
                <c:pt idx="9671">
                  <c:v>2.784597244444444</c:v>
                </c:pt>
                <c:pt idx="9672">
                  <c:v>2.7848750222222218</c:v>
                </c:pt>
                <c:pt idx="9673">
                  <c:v>2.7851527999999997</c:v>
                </c:pt>
                <c:pt idx="9674">
                  <c:v>2.7854305777777775</c:v>
                </c:pt>
                <c:pt idx="9675">
                  <c:v>2.7857083555555553</c:v>
                </c:pt>
                <c:pt idx="9676">
                  <c:v>2.7859861333333331</c:v>
                </c:pt>
                <c:pt idx="9677">
                  <c:v>2.7862639111111109</c:v>
                </c:pt>
                <c:pt idx="9678">
                  <c:v>2.7865416888888888</c:v>
                </c:pt>
                <c:pt idx="9679">
                  <c:v>2.7868194666666666</c:v>
                </c:pt>
                <c:pt idx="9680">
                  <c:v>2.7870972444444444</c:v>
                </c:pt>
                <c:pt idx="9681">
                  <c:v>2.7873750222222218</c:v>
                </c:pt>
                <c:pt idx="9682">
                  <c:v>2.7876527999999996</c:v>
                </c:pt>
                <c:pt idx="9683">
                  <c:v>2.7879305777777774</c:v>
                </c:pt>
                <c:pt idx="9684">
                  <c:v>2.7882083555555552</c:v>
                </c:pt>
                <c:pt idx="9685">
                  <c:v>2.7884861333333331</c:v>
                </c:pt>
                <c:pt idx="9686">
                  <c:v>2.7887639111111109</c:v>
                </c:pt>
                <c:pt idx="9687">
                  <c:v>2.7890416888888887</c:v>
                </c:pt>
                <c:pt idx="9688">
                  <c:v>2.7893194666666665</c:v>
                </c:pt>
                <c:pt idx="9689">
                  <c:v>2.7895972444444443</c:v>
                </c:pt>
                <c:pt idx="9690">
                  <c:v>2.7898750222222222</c:v>
                </c:pt>
                <c:pt idx="9691">
                  <c:v>2.7901527999999995</c:v>
                </c:pt>
                <c:pt idx="9692">
                  <c:v>2.7904305777777774</c:v>
                </c:pt>
                <c:pt idx="9693">
                  <c:v>2.7907083555555552</c:v>
                </c:pt>
                <c:pt idx="9694">
                  <c:v>2.790986133333333</c:v>
                </c:pt>
                <c:pt idx="9695">
                  <c:v>2.7912639111111108</c:v>
                </c:pt>
                <c:pt idx="9696">
                  <c:v>2.7915416888888887</c:v>
                </c:pt>
                <c:pt idx="9697">
                  <c:v>2.7918194666666665</c:v>
                </c:pt>
                <c:pt idx="9698">
                  <c:v>2.7920972444444443</c:v>
                </c:pt>
                <c:pt idx="9699">
                  <c:v>2.7923750222222221</c:v>
                </c:pt>
                <c:pt idx="9700">
                  <c:v>2.7926527999999999</c:v>
                </c:pt>
                <c:pt idx="9701">
                  <c:v>2.7929305777777773</c:v>
                </c:pt>
                <c:pt idx="9702">
                  <c:v>2.7932083555555551</c:v>
                </c:pt>
                <c:pt idx="9703">
                  <c:v>2.793486133333333</c:v>
                </c:pt>
                <c:pt idx="9704">
                  <c:v>2.7937639111111108</c:v>
                </c:pt>
                <c:pt idx="9705">
                  <c:v>2.7940416888888886</c:v>
                </c:pt>
                <c:pt idx="9706">
                  <c:v>2.7943194666666664</c:v>
                </c:pt>
                <c:pt idx="9707">
                  <c:v>2.7945972444444442</c:v>
                </c:pt>
                <c:pt idx="9708">
                  <c:v>2.7948750222222221</c:v>
                </c:pt>
                <c:pt idx="9709">
                  <c:v>2.7951527999999999</c:v>
                </c:pt>
                <c:pt idx="9710">
                  <c:v>2.7954305777777777</c:v>
                </c:pt>
                <c:pt idx="9711">
                  <c:v>2.7957083555555551</c:v>
                </c:pt>
                <c:pt idx="9712">
                  <c:v>2.7959861333333329</c:v>
                </c:pt>
                <c:pt idx="9713">
                  <c:v>2.7962639111111107</c:v>
                </c:pt>
                <c:pt idx="9714">
                  <c:v>2.7965416888888885</c:v>
                </c:pt>
                <c:pt idx="9715">
                  <c:v>2.7968194666666664</c:v>
                </c:pt>
                <c:pt idx="9716">
                  <c:v>2.7970972444444442</c:v>
                </c:pt>
                <c:pt idx="9717">
                  <c:v>2.797375022222222</c:v>
                </c:pt>
                <c:pt idx="9718">
                  <c:v>2.7976527999999998</c:v>
                </c:pt>
                <c:pt idx="9719">
                  <c:v>2.7979305777777776</c:v>
                </c:pt>
                <c:pt idx="9720">
                  <c:v>2.7982083555555555</c:v>
                </c:pt>
                <c:pt idx="9721">
                  <c:v>2.7984861333333333</c:v>
                </c:pt>
                <c:pt idx="9722">
                  <c:v>2.7987639111111107</c:v>
                </c:pt>
                <c:pt idx="9723">
                  <c:v>2.7990416888888885</c:v>
                </c:pt>
                <c:pt idx="9724">
                  <c:v>2.7993194666666663</c:v>
                </c:pt>
                <c:pt idx="9725">
                  <c:v>2.7995972444444441</c:v>
                </c:pt>
                <c:pt idx="9726">
                  <c:v>2.799875022222222</c:v>
                </c:pt>
                <c:pt idx="9727">
                  <c:v>2.8001527999999998</c:v>
                </c:pt>
                <c:pt idx="9728">
                  <c:v>2.8004305777777776</c:v>
                </c:pt>
                <c:pt idx="9729">
                  <c:v>2.8007083555555554</c:v>
                </c:pt>
                <c:pt idx="9730">
                  <c:v>2.8009861333333332</c:v>
                </c:pt>
                <c:pt idx="9731">
                  <c:v>2.8012639111111111</c:v>
                </c:pt>
                <c:pt idx="9732">
                  <c:v>2.8015416888888884</c:v>
                </c:pt>
                <c:pt idx="9733">
                  <c:v>2.8018194666666663</c:v>
                </c:pt>
                <c:pt idx="9734">
                  <c:v>2.8020972444444441</c:v>
                </c:pt>
                <c:pt idx="9735">
                  <c:v>2.8023750222222219</c:v>
                </c:pt>
                <c:pt idx="9736">
                  <c:v>2.8026527999999997</c:v>
                </c:pt>
                <c:pt idx="9737">
                  <c:v>2.8029305777777775</c:v>
                </c:pt>
                <c:pt idx="9738">
                  <c:v>2.8032083555555554</c:v>
                </c:pt>
                <c:pt idx="9739">
                  <c:v>2.8034861333333332</c:v>
                </c:pt>
                <c:pt idx="9740">
                  <c:v>2.803763911111111</c:v>
                </c:pt>
                <c:pt idx="9741">
                  <c:v>2.8040416888888888</c:v>
                </c:pt>
                <c:pt idx="9742">
                  <c:v>2.8043194666666662</c:v>
                </c:pt>
                <c:pt idx="9743">
                  <c:v>2.804597244444444</c:v>
                </c:pt>
                <c:pt idx="9744">
                  <c:v>2.8048750222222218</c:v>
                </c:pt>
                <c:pt idx="9745">
                  <c:v>2.8051527999999997</c:v>
                </c:pt>
                <c:pt idx="9746">
                  <c:v>2.8054305777777775</c:v>
                </c:pt>
                <c:pt idx="9747">
                  <c:v>2.8057083555555553</c:v>
                </c:pt>
                <c:pt idx="9748">
                  <c:v>2.8059861333333331</c:v>
                </c:pt>
                <c:pt idx="9749">
                  <c:v>2.806263911111111</c:v>
                </c:pt>
                <c:pt idx="9750">
                  <c:v>2.8065416888888888</c:v>
                </c:pt>
                <c:pt idx="9751">
                  <c:v>2.8068194666666666</c:v>
                </c:pt>
                <c:pt idx="9752">
                  <c:v>2.807097244444444</c:v>
                </c:pt>
                <c:pt idx="9753">
                  <c:v>2.8073750222222218</c:v>
                </c:pt>
                <c:pt idx="9754">
                  <c:v>2.8076527999999996</c:v>
                </c:pt>
                <c:pt idx="9755">
                  <c:v>2.8079305777777774</c:v>
                </c:pt>
                <c:pt idx="9756">
                  <c:v>2.8082083555555553</c:v>
                </c:pt>
                <c:pt idx="9757">
                  <c:v>2.8084861333333331</c:v>
                </c:pt>
                <c:pt idx="9758">
                  <c:v>2.8087639111111109</c:v>
                </c:pt>
                <c:pt idx="9759">
                  <c:v>2.8090416888888887</c:v>
                </c:pt>
                <c:pt idx="9760">
                  <c:v>2.8093194666666665</c:v>
                </c:pt>
                <c:pt idx="9761">
                  <c:v>2.8095972444444444</c:v>
                </c:pt>
                <c:pt idx="9762">
                  <c:v>2.8098750222222222</c:v>
                </c:pt>
                <c:pt idx="9763">
                  <c:v>2.8101527999999996</c:v>
                </c:pt>
                <c:pt idx="9764">
                  <c:v>2.8104305777777774</c:v>
                </c:pt>
                <c:pt idx="9765">
                  <c:v>2.8107083555555552</c:v>
                </c:pt>
                <c:pt idx="9766">
                  <c:v>2.810986133333333</c:v>
                </c:pt>
                <c:pt idx="9767">
                  <c:v>2.8112639111111108</c:v>
                </c:pt>
                <c:pt idx="9768">
                  <c:v>2.8115416888888887</c:v>
                </c:pt>
                <c:pt idx="9769">
                  <c:v>2.8118194666666665</c:v>
                </c:pt>
                <c:pt idx="9770">
                  <c:v>2.8120972444444443</c:v>
                </c:pt>
                <c:pt idx="9771">
                  <c:v>2.8123750222222221</c:v>
                </c:pt>
                <c:pt idx="9772">
                  <c:v>2.8126528</c:v>
                </c:pt>
                <c:pt idx="9773">
                  <c:v>2.8129305777777773</c:v>
                </c:pt>
                <c:pt idx="9774">
                  <c:v>2.8132083555555552</c:v>
                </c:pt>
                <c:pt idx="9775">
                  <c:v>2.813486133333333</c:v>
                </c:pt>
                <c:pt idx="9776">
                  <c:v>2.8137639111111108</c:v>
                </c:pt>
                <c:pt idx="9777">
                  <c:v>2.8140416888888886</c:v>
                </c:pt>
                <c:pt idx="9778">
                  <c:v>2.8143194666666664</c:v>
                </c:pt>
                <c:pt idx="9779">
                  <c:v>2.8145972444444443</c:v>
                </c:pt>
                <c:pt idx="9780">
                  <c:v>2.8148750222222221</c:v>
                </c:pt>
                <c:pt idx="9781">
                  <c:v>2.8151527999999999</c:v>
                </c:pt>
                <c:pt idx="9782">
                  <c:v>2.8154305777777777</c:v>
                </c:pt>
                <c:pt idx="9783">
                  <c:v>2.8157083555555551</c:v>
                </c:pt>
                <c:pt idx="9784">
                  <c:v>2.8159861333333329</c:v>
                </c:pt>
                <c:pt idx="9785">
                  <c:v>2.8162639111111107</c:v>
                </c:pt>
                <c:pt idx="9786">
                  <c:v>2.8165416888888886</c:v>
                </c:pt>
                <c:pt idx="9787">
                  <c:v>2.8168194666666664</c:v>
                </c:pt>
                <c:pt idx="9788">
                  <c:v>2.8170972444444442</c:v>
                </c:pt>
                <c:pt idx="9789">
                  <c:v>2.817375022222222</c:v>
                </c:pt>
                <c:pt idx="9790">
                  <c:v>2.8176527999999998</c:v>
                </c:pt>
                <c:pt idx="9791">
                  <c:v>2.8179305777777777</c:v>
                </c:pt>
                <c:pt idx="9792">
                  <c:v>2.8182083555555555</c:v>
                </c:pt>
                <c:pt idx="9793">
                  <c:v>2.8184861333333329</c:v>
                </c:pt>
                <c:pt idx="9794">
                  <c:v>2.8187639111111107</c:v>
                </c:pt>
                <c:pt idx="9795">
                  <c:v>2.8190416888888885</c:v>
                </c:pt>
                <c:pt idx="9796">
                  <c:v>2.8193194666666663</c:v>
                </c:pt>
                <c:pt idx="9797">
                  <c:v>2.8195972444444442</c:v>
                </c:pt>
                <c:pt idx="9798">
                  <c:v>2.819875022222222</c:v>
                </c:pt>
                <c:pt idx="9799">
                  <c:v>2.8201527999999998</c:v>
                </c:pt>
                <c:pt idx="9800">
                  <c:v>2.8204305777777776</c:v>
                </c:pt>
                <c:pt idx="9801">
                  <c:v>2.8207083555555554</c:v>
                </c:pt>
                <c:pt idx="9802">
                  <c:v>2.8209861333333333</c:v>
                </c:pt>
                <c:pt idx="9803">
                  <c:v>2.8212639111111106</c:v>
                </c:pt>
                <c:pt idx="9804">
                  <c:v>2.8215416888888885</c:v>
                </c:pt>
                <c:pt idx="9805">
                  <c:v>2.8218194666666663</c:v>
                </c:pt>
                <c:pt idx="9806">
                  <c:v>2.8220972444444441</c:v>
                </c:pt>
                <c:pt idx="9807">
                  <c:v>2.8223750222222219</c:v>
                </c:pt>
                <c:pt idx="9808">
                  <c:v>2.8226527999999997</c:v>
                </c:pt>
                <c:pt idx="9809">
                  <c:v>2.8229305777777776</c:v>
                </c:pt>
                <c:pt idx="9810">
                  <c:v>2.8232083555555554</c:v>
                </c:pt>
                <c:pt idx="9811">
                  <c:v>2.8234861333333332</c:v>
                </c:pt>
                <c:pt idx="9812">
                  <c:v>2.823763911111111</c:v>
                </c:pt>
                <c:pt idx="9813">
                  <c:v>2.8240416888888888</c:v>
                </c:pt>
                <c:pt idx="9814">
                  <c:v>2.8243194666666662</c:v>
                </c:pt>
                <c:pt idx="9815">
                  <c:v>2.824597244444444</c:v>
                </c:pt>
                <c:pt idx="9816">
                  <c:v>2.8248750222222219</c:v>
                </c:pt>
                <c:pt idx="9817">
                  <c:v>2.8251527999999997</c:v>
                </c:pt>
                <c:pt idx="9818">
                  <c:v>2.8254305777777775</c:v>
                </c:pt>
                <c:pt idx="9819">
                  <c:v>2.8257083555555553</c:v>
                </c:pt>
                <c:pt idx="9820">
                  <c:v>2.8259861333333332</c:v>
                </c:pt>
                <c:pt idx="9821">
                  <c:v>2.826263911111111</c:v>
                </c:pt>
                <c:pt idx="9822">
                  <c:v>2.8265416888888888</c:v>
                </c:pt>
                <c:pt idx="9823">
                  <c:v>2.8268194666666666</c:v>
                </c:pt>
                <c:pt idx="9824">
                  <c:v>2.827097244444444</c:v>
                </c:pt>
                <c:pt idx="9825">
                  <c:v>2.8273750222222218</c:v>
                </c:pt>
                <c:pt idx="9826">
                  <c:v>2.8276527999999996</c:v>
                </c:pt>
                <c:pt idx="9827">
                  <c:v>2.8279305777777775</c:v>
                </c:pt>
                <c:pt idx="9828">
                  <c:v>2.8282083555555553</c:v>
                </c:pt>
                <c:pt idx="9829">
                  <c:v>2.8284861333333331</c:v>
                </c:pt>
                <c:pt idx="9830">
                  <c:v>2.8287639111111109</c:v>
                </c:pt>
                <c:pt idx="9831">
                  <c:v>2.8290416888888887</c:v>
                </c:pt>
                <c:pt idx="9832">
                  <c:v>2.8293194666666666</c:v>
                </c:pt>
                <c:pt idx="9833">
                  <c:v>2.8295972444444444</c:v>
                </c:pt>
                <c:pt idx="9834">
                  <c:v>2.8298750222222218</c:v>
                </c:pt>
                <c:pt idx="9835">
                  <c:v>2.8301527999999996</c:v>
                </c:pt>
                <c:pt idx="9836">
                  <c:v>2.8304305777777774</c:v>
                </c:pt>
                <c:pt idx="9837">
                  <c:v>2.8307083555555552</c:v>
                </c:pt>
                <c:pt idx="9838">
                  <c:v>2.830986133333333</c:v>
                </c:pt>
                <c:pt idx="9839">
                  <c:v>2.8312639111111109</c:v>
                </c:pt>
                <c:pt idx="9840">
                  <c:v>2.8315416888888887</c:v>
                </c:pt>
                <c:pt idx="9841">
                  <c:v>2.8318194666666665</c:v>
                </c:pt>
                <c:pt idx="9842">
                  <c:v>2.8320972444444443</c:v>
                </c:pt>
                <c:pt idx="9843">
                  <c:v>2.8323750222222221</c:v>
                </c:pt>
                <c:pt idx="9844">
                  <c:v>2.8326527999999995</c:v>
                </c:pt>
                <c:pt idx="9845">
                  <c:v>2.8329305777777773</c:v>
                </c:pt>
                <c:pt idx="9846">
                  <c:v>2.8332083555555552</c:v>
                </c:pt>
                <c:pt idx="9847">
                  <c:v>2.833486133333333</c:v>
                </c:pt>
                <c:pt idx="9848">
                  <c:v>2.8337639111111108</c:v>
                </c:pt>
                <c:pt idx="9849">
                  <c:v>2.8340416888888886</c:v>
                </c:pt>
                <c:pt idx="9850">
                  <c:v>2.8343194666666665</c:v>
                </c:pt>
                <c:pt idx="9851">
                  <c:v>2.8345972444444443</c:v>
                </c:pt>
                <c:pt idx="9852">
                  <c:v>2.8348750222222221</c:v>
                </c:pt>
                <c:pt idx="9853">
                  <c:v>2.8351527999999999</c:v>
                </c:pt>
                <c:pt idx="9854">
                  <c:v>2.8354305777777777</c:v>
                </c:pt>
                <c:pt idx="9855">
                  <c:v>2.8357083555555551</c:v>
                </c:pt>
                <c:pt idx="9856">
                  <c:v>2.8359861333333329</c:v>
                </c:pt>
                <c:pt idx="9857">
                  <c:v>2.8362639111111108</c:v>
                </c:pt>
                <c:pt idx="9858">
                  <c:v>2.8365416888888886</c:v>
                </c:pt>
                <c:pt idx="9859">
                  <c:v>2.8368194666666664</c:v>
                </c:pt>
                <c:pt idx="9860">
                  <c:v>2.8370972444444442</c:v>
                </c:pt>
                <c:pt idx="9861">
                  <c:v>2.837375022222222</c:v>
                </c:pt>
                <c:pt idx="9862">
                  <c:v>2.8376527999999999</c:v>
                </c:pt>
                <c:pt idx="9863">
                  <c:v>2.8379305777777777</c:v>
                </c:pt>
                <c:pt idx="9864">
                  <c:v>2.8382083555555555</c:v>
                </c:pt>
                <c:pt idx="9865">
                  <c:v>2.8384861333333329</c:v>
                </c:pt>
                <c:pt idx="9866">
                  <c:v>2.8387639111111107</c:v>
                </c:pt>
                <c:pt idx="9867">
                  <c:v>2.8390416888888885</c:v>
                </c:pt>
                <c:pt idx="9868">
                  <c:v>2.8393194666666663</c:v>
                </c:pt>
                <c:pt idx="9869">
                  <c:v>2.8395972444444442</c:v>
                </c:pt>
                <c:pt idx="9870">
                  <c:v>2.839875022222222</c:v>
                </c:pt>
                <c:pt idx="9871">
                  <c:v>2.8401527999999998</c:v>
                </c:pt>
                <c:pt idx="9872">
                  <c:v>2.8404305777777776</c:v>
                </c:pt>
                <c:pt idx="9873">
                  <c:v>2.8407083555555555</c:v>
                </c:pt>
                <c:pt idx="9874">
                  <c:v>2.8409861333333333</c:v>
                </c:pt>
                <c:pt idx="9875">
                  <c:v>2.8412639111111107</c:v>
                </c:pt>
                <c:pt idx="9876">
                  <c:v>2.8415416888888885</c:v>
                </c:pt>
                <c:pt idx="9877">
                  <c:v>2.8418194666666663</c:v>
                </c:pt>
                <c:pt idx="9878">
                  <c:v>2.8420972444444441</c:v>
                </c:pt>
                <c:pt idx="9879">
                  <c:v>2.8423750222222219</c:v>
                </c:pt>
                <c:pt idx="9880">
                  <c:v>2.8426527999999998</c:v>
                </c:pt>
                <c:pt idx="9881">
                  <c:v>2.8429305777777776</c:v>
                </c:pt>
                <c:pt idx="9882">
                  <c:v>2.8432083555555554</c:v>
                </c:pt>
                <c:pt idx="9883">
                  <c:v>2.8434861333333332</c:v>
                </c:pt>
                <c:pt idx="9884">
                  <c:v>2.843763911111111</c:v>
                </c:pt>
                <c:pt idx="9885">
                  <c:v>2.8440416888888884</c:v>
                </c:pt>
                <c:pt idx="9886">
                  <c:v>2.8443194666666662</c:v>
                </c:pt>
                <c:pt idx="9887">
                  <c:v>2.8445972444444441</c:v>
                </c:pt>
                <c:pt idx="9888">
                  <c:v>2.8448750222222219</c:v>
                </c:pt>
                <c:pt idx="9889">
                  <c:v>2.8451527999999997</c:v>
                </c:pt>
                <c:pt idx="9890">
                  <c:v>2.8454305777777775</c:v>
                </c:pt>
                <c:pt idx="9891">
                  <c:v>2.8457083555555553</c:v>
                </c:pt>
                <c:pt idx="9892">
                  <c:v>2.8459861333333332</c:v>
                </c:pt>
                <c:pt idx="9893">
                  <c:v>2.846263911111111</c:v>
                </c:pt>
                <c:pt idx="9894">
                  <c:v>2.8465416888888888</c:v>
                </c:pt>
                <c:pt idx="9895">
                  <c:v>2.8468194666666662</c:v>
                </c:pt>
                <c:pt idx="9896">
                  <c:v>2.847097244444444</c:v>
                </c:pt>
                <c:pt idx="9897">
                  <c:v>2.8473750222222218</c:v>
                </c:pt>
                <c:pt idx="9898">
                  <c:v>2.8476527999999997</c:v>
                </c:pt>
                <c:pt idx="9899">
                  <c:v>2.8479305777777775</c:v>
                </c:pt>
                <c:pt idx="9900">
                  <c:v>2.8482083555555553</c:v>
                </c:pt>
                <c:pt idx="9901">
                  <c:v>2.8484861333333331</c:v>
                </c:pt>
                <c:pt idx="9902">
                  <c:v>2.8487639111111109</c:v>
                </c:pt>
                <c:pt idx="9903">
                  <c:v>2.8490416888888888</c:v>
                </c:pt>
                <c:pt idx="9904">
                  <c:v>2.8493194666666666</c:v>
                </c:pt>
                <c:pt idx="9905">
                  <c:v>2.8495972444444444</c:v>
                </c:pt>
                <c:pt idx="9906">
                  <c:v>2.8498750222222218</c:v>
                </c:pt>
                <c:pt idx="9907">
                  <c:v>2.8501527999999996</c:v>
                </c:pt>
                <c:pt idx="9908">
                  <c:v>2.8504305777777774</c:v>
                </c:pt>
                <c:pt idx="9909">
                  <c:v>2.8507083555555552</c:v>
                </c:pt>
                <c:pt idx="9910">
                  <c:v>2.8509861333333331</c:v>
                </c:pt>
                <c:pt idx="9911">
                  <c:v>2.8512639111111109</c:v>
                </c:pt>
                <c:pt idx="9912">
                  <c:v>2.8515416888888887</c:v>
                </c:pt>
                <c:pt idx="9913">
                  <c:v>2.8518194666666665</c:v>
                </c:pt>
                <c:pt idx="9914">
                  <c:v>2.8520972444444443</c:v>
                </c:pt>
                <c:pt idx="9915">
                  <c:v>2.8523750222222222</c:v>
                </c:pt>
                <c:pt idx="9916">
                  <c:v>2.8526527999999995</c:v>
                </c:pt>
                <c:pt idx="9917">
                  <c:v>2.8529305777777774</c:v>
                </c:pt>
                <c:pt idx="9918">
                  <c:v>2.8532083555555552</c:v>
                </c:pt>
                <c:pt idx="9919">
                  <c:v>2.853486133333333</c:v>
                </c:pt>
                <c:pt idx="9920">
                  <c:v>2.8537639111111108</c:v>
                </c:pt>
                <c:pt idx="9921">
                  <c:v>2.8540416888888887</c:v>
                </c:pt>
                <c:pt idx="9922">
                  <c:v>2.8543194666666665</c:v>
                </c:pt>
                <c:pt idx="9923">
                  <c:v>2.8545972444444443</c:v>
                </c:pt>
                <c:pt idx="9924">
                  <c:v>2.8548750222222221</c:v>
                </c:pt>
                <c:pt idx="9925">
                  <c:v>2.8551527999999999</c:v>
                </c:pt>
                <c:pt idx="9926">
                  <c:v>2.8554305777777773</c:v>
                </c:pt>
                <c:pt idx="9927">
                  <c:v>2.8557083555555551</c:v>
                </c:pt>
                <c:pt idx="9928">
                  <c:v>2.855986133333333</c:v>
                </c:pt>
                <c:pt idx="9929">
                  <c:v>2.8562639111111108</c:v>
                </c:pt>
                <c:pt idx="9930">
                  <c:v>2.8565416888888886</c:v>
                </c:pt>
                <c:pt idx="9931">
                  <c:v>2.8568194666666664</c:v>
                </c:pt>
                <c:pt idx="9932">
                  <c:v>2.8570972444444442</c:v>
                </c:pt>
                <c:pt idx="9933">
                  <c:v>2.8573750222222221</c:v>
                </c:pt>
                <c:pt idx="9934">
                  <c:v>2.8576527999999999</c:v>
                </c:pt>
                <c:pt idx="9935">
                  <c:v>2.8579305777777777</c:v>
                </c:pt>
                <c:pt idx="9936">
                  <c:v>2.8582083555555551</c:v>
                </c:pt>
                <c:pt idx="9937">
                  <c:v>2.8584861333333329</c:v>
                </c:pt>
                <c:pt idx="9938">
                  <c:v>2.8587639111111107</c:v>
                </c:pt>
                <c:pt idx="9939">
                  <c:v>2.8590416888888885</c:v>
                </c:pt>
                <c:pt idx="9940">
                  <c:v>2.8593194666666664</c:v>
                </c:pt>
                <c:pt idx="9941">
                  <c:v>2.8595972444444442</c:v>
                </c:pt>
                <c:pt idx="9942">
                  <c:v>2.859875022222222</c:v>
                </c:pt>
                <c:pt idx="9943">
                  <c:v>2.8601527999999998</c:v>
                </c:pt>
                <c:pt idx="9944">
                  <c:v>2.8604305777777776</c:v>
                </c:pt>
                <c:pt idx="9945">
                  <c:v>2.8607083555555555</c:v>
                </c:pt>
                <c:pt idx="9946">
                  <c:v>2.8609861333333333</c:v>
                </c:pt>
                <c:pt idx="9947">
                  <c:v>2.8612639111111107</c:v>
                </c:pt>
                <c:pt idx="9948">
                  <c:v>2.8615416888888885</c:v>
                </c:pt>
                <c:pt idx="9949">
                  <c:v>2.8618194666666663</c:v>
                </c:pt>
                <c:pt idx="9950">
                  <c:v>2.8620972444444441</c:v>
                </c:pt>
                <c:pt idx="9951">
                  <c:v>2.862375022222222</c:v>
                </c:pt>
                <c:pt idx="9952">
                  <c:v>2.8626527999999998</c:v>
                </c:pt>
                <c:pt idx="9953">
                  <c:v>2.8629305777777776</c:v>
                </c:pt>
                <c:pt idx="9954">
                  <c:v>2.8632083555555554</c:v>
                </c:pt>
                <c:pt idx="9955">
                  <c:v>2.8634861333333332</c:v>
                </c:pt>
                <c:pt idx="9956">
                  <c:v>2.8637639111111111</c:v>
                </c:pt>
                <c:pt idx="9957">
                  <c:v>2.8640416888888884</c:v>
                </c:pt>
                <c:pt idx="9958">
                  <c:v>2.8643194666666663</c:v>
                </c:pt>
                <c:pt idx="9959">
                  <c:v>2.8645972444444441</c:v>
                </c:pt>
                <c:pt idx="9960">
                  <c:v>2.8648750222222219</c:v>
                </c:pt>
                <c:pt idx="9961">
                  <c:v>2.8651527999999997</c:v>
                </c:pt>
                <c:pt idx="9962">
                  <c:v>2.8654305777777775</c:v>
                </c:pt>
                <c:pt idx="9963">
                  <c:v>2.8657083555555554</c:v>
                </c:pt>
                <c:pt idx="9964">
                  <c:v>2.8659861333333332</c:v>
                </c:pt>
                <c:pt idx="9965">
                  <c:v>2.866263911111111</c:v>
                </c:pt>
                <c:pt idx="9966">
                  <c:v>2.8665416888888888</c:v>
                </c:pt>
                <c:pt idx="9967">
                  <c:v>2.8668194666666662</c:v>
                </c:pt>
                <c:pt idx="9968">
                  <c:v>2.867097244444444</c:v>
                </c:pt>
                <c:pt idx="9969">
                  <c:v>2.8673750222222218</c:v>
                </c:pt>
                <c:pt idx="9970">
                  <c:v>2.8676527999999997</c:v>
                </c:pt>
                <c:pt idx="9971">
                  <c:v>2.8679305777777775</c:v>
                </c:pt>
                <c:pt idx="9972">
                  <c:v>2.8682083555555553</c:v>
                </c:pt>
                <c:pt idx="9973">
                  <c:v>2.8684861333333331</c:v>
                </c:pt>
                <c:pt idx="9974">
                  <c:v>2.868763911111111</c:v>
                </c:pt>
                <c:pt idx="9975">
                  <c:v>2.8690416888888888</c:v>
                </c:pt>
                <c:pt idx="9976">
                  <c:v>2.8693194666666666</c:v>
                </c:pt>
                <c:pt idx="9977">
                  <c:v>2.869597244444444</c:v>
                </c:pt>
                <c:pt idx="9978">
                  <c:v>2.8698750222222218</c:v>
                </c:pt>
                <c:pt idx="9979">
                  <c:v>2.8701527999999996</c:v>
                </c:pt>
                <c:pt idx="9980">
                  <c:v>2.8704305777777774</c:v>
                </c:pt>
                <c:pt idx="9981">
                  <c:v>2.8707083555555553</c:v>
                </c:pt>
                <c:pt idx="9982">
                  <c:v>2.8709861333333331</c:v>
                </c:pt>
                <c:pt idx="9983">
                  <c:v>2.8712639111111109</c:v>
                </c:pt>
                <c:pt idx="9984">
                  <c:v>2.8715416888888887</c:v>
                </c:pt>
                <c:pt idx="9985">
                  <c:v>2.8718194666666665</c:v>
                </c:pt>
                <c:pt idx="9986">
                  <c:v>2.8720972444444444</c:v>
                </c:pt>
                <c:pt idx="9987">
                  <c:v>2.8723750222222222</c:v>
                </c:pt>
                <c:pt idx="9988">
                  <c:v>2.8726527999999996</c:v>
                </c:pt>
                <c:pt idx="9989">
                  <c:v>2.8729305777777774</c:v>
                </c:pt>
                <c:pt idx="9990">
                  <c:v>2.8732083555555552</c:v>
                </c:pt>
                <c:pt idx="9991">
                  <c:v>2.873486133333333</c:v>
                </c:pt>
                <c:pt idx="9992">
                  <c:v>2.8737639111111108</c:v>
                </c:pt>
                <c:pt idx="9993">
                  <c:v>2.8740416888888887</c:v>
                </c:pt>
                <c:pt idx="9994">
                  <c:v>2.8743194666666665</c:v>
                </c:pt>
                <c:pt idx="9995">
                  <c:v>2.8745972444444443</c:v>
                </c:pt>
                <c:pt idx="9996">
                  <c:v>2.8748750222222221</c:v>
                </c:pt>
                <c:pt idx="9997">
                  <c:v>2.8751528</c:v>
                </c:pt>
                <c:pt idx="9998">
                  <c:v>2.8754305777777773</c:v>
                </c:pt>
                <c:pt idx="9999">
                  <c:v>2.8757083555555552</c:v>
                </c:pt>
                <c:pt idx="10000">
                  <c:v>2.875986133333333</c:v>
                </c:pt>
                <c:pt idx="10001">
                  <c:v>2.8762639111111108</c:v>
                </c:pt>
                <c:pt idx="10002">
                  <c:v>2.8765416888888886</c:v>
                </c:pt>
                <c:pt idx="10003">
                  <c:v>2.8768194666666664</c:v>
                </c:pt>
                <c:pt idx="10004">
                  <c:v>2.8770972444444443</c:v>
                </c:pt>
                <c:pt idx="10005">
                  <c:v>2.8773750222222221</c:v>
                </c:pt>
                <c:pt idx="10006">
                  <c:v>2.8776527999999999</c:v>
                </c:pt>
                <c:pt idx="10007">
                  <c:v>2.8779305777777777</c:v>
                </c:pt>
                <c:pt idx="10008">
                  <c:v>2.8782083555555551</c:v>
                </c:pt>
                <c:pt idx="10009">
                  <c:v>2.8784861333333329</c:v>
                </c:pt>
                <c:pt idx="10010">
                  <c:v>2.8787639111111107</c:v>
                </c:pt>
                <c:pt idx="10011">
                  <c:v>2.8790416888888886</c:v>
                </c:pt>
                <c:pt idx="10012">
                  <c:v>2.8793194666666664</c:v>
                </c:pt>
                <c:pt idx="10013">
                  <c:v>2.8795972444444442</c:v>
                </c:pt>
                <c:pt idx="10014">
                  <c:v>2.879875022222222</c:v>
                </c:pt>
                <c:pt idx="10015">
                  <c:v>2.8801527999999998</c:v>
                </c:pt>
                <c:pt idx="10016">
                  <c:v>2.8804305777777777</c:v>
                </c:pt>
                <c:pt idx="10017">
                  <c:v>2.8807083555555555</c:v>
                </c:pt>
                <c:pt idx="10018">
                  <c:v>2.8809861333333329</c:v>
                </c:pt>
                <c:pt idx="10019">
                  <c:v>2.8812639111111107</c:v>
                </c:pt>
                <c:pt idx="10020">
                  <c:v>2.8815416888888885</c:v>
                </c:pt>
                <c:pt idx="10021">
                  <c:v>2.8818194666666663</c:v>
                </c:pt>
                <c:pt idx="10022">
                  <c:v>2.8820972444444442</c:v>
                </c:pt>
                <c:pt idx="10023">
                  <c:v>2.882375022222222</c:v>
                </c:pt>
                <c:pt idx="10024">
                  <c:v>2.8826527999999998</c:v>
                </c:pt>
                <c:pt idx="10025">
                  <c:v>2.8829305777777776</c:v>
                </c:pt>
                <c:pt idx="10026">
                  <c:v>2.8832083555555554</c:v>
                </c:pt>
                <c:pt idx="10027">
                  <c:v>2.8834861333333333</c:v>
                </c:pt>
                <c:pt idx="10028">
                  <c:v>2.8837639111111106</c:v>
                </c:pt>
                <c:pt idx="10029">
                  <c:v>2.8840416888888885</c:v>
                </c:pt>
                <c:pt idx="10030">
                  <c:v>2.8843194666666663</c:v>
                </c:pt>
                <c:pt idx="10031">
                  <c:v>2.8845972444444441</c:v>
                </c:pt>
                <c:pt idx="10032">
                  <c:v>2.8848750222222219</c:v>
                </c:pt>
                <c:pt idx="10033">
                  <c:v>2.8851527999999997</c:v>
                </c:pt>
                <c:pt idx="10034">
                  <c:v>2.8854305777777776</c:v>
                </c:pt>
                <c:pt idx="10035">
                  <c:v>2.8857083555555554</c:v>
                </c:pt>
                <c:pt idx="10036">
                  <c:v>2.8859861333333332</c:v>
                </c:pt>
                <c:pt idx="10037">
                  <c:v>2.886263911111111</c:v>
                </c:pt>
                <c:pt idx="10038">
                  <c:v>2.8865416888888888</c:v>
                </c:pt>
                <c:pt idx="10039">
                  <c:v>2.8868194666666662</c:v>
                </c:pt>
                <c:pt idx="10040">
                  <c:v>2.887097244444444</c:v>
                </c:pt>
                <c:pt idx="10041">
                  <c:v>2.8873750222222219</c:v>
                </c:pt>
                <c:pt idx="10042">
                  <c:v>2.8876527999999997</c:v>
                </c:pt>
                <c:pt idx="10043">
                  <c:v>2.8879305777777775</c:v>
                </c:pt>
                <c:pt idx="10044">
                  <c:v>2.8882083555555553</c:v>
                </c:pt>
                <c:pt idx="10045">
                  <c:v>2.8884861333333332</c:v>
                </c:pt>
                <c:pt idx="10046">
                  <c:v>2.888763911111111</c:v>
                </c:pt>
                <c:pt idx="10047">
                  <c:v>2.8890416888888888</c:v>
                </c:pt>
                <c:pt idx="10048">
                  <c:v>2.8893194666666666</c:v>
                </c:pt>
                <c:pt idx="10049">
                  <c:v>2.889597244444444</c:v>
                </c:pt>
                <c:pt idx="10050">
                  <c:v>2.8898750222222218</c:v>
                </c:pt>
                <c:pt idx="10051">
                  <c:v>2.8901527999999996</c:v>
                </c:pt>
                <c:pt idx="10052">
                  <c:v>2.8904305777777775</c:v>
                </c:pt>
                <c:pt idx="10053">
                  <c:v>2.8907083555555553</c:v>
                </c:pt>
                <c:pt idx="10054">
                  <c:v>2.8909861333333331</c:v>
                </c:pt>
                <c:pt idx="10055">
                  <c:v>2.8912639111111109</c:v>
                </c:pt>
                <c:pt idx="10056">
                  <c:v>2.8915416888888887</c:v>
                </c:pt>
                <c:pt idx="10057">
                  <c:v>2.8918194666666666</c:v>
                </c:pt>
                <c:pt idx="10058">
                  <c:v>2.8920972444444444</c:v>
                </c:pt>
                <c:pt idx="10059">
                  <c:v>2.8923750222222218</c:v>
                </c:pt>
                <c:pt idx="10060">
                  <c:v>2.8926527999999996</c:v>
                </c:pt>
                <c:pt idx="10061">
                  <c:v>2.8929305777777774</c:v>
                </c:pt>
                <c:pt idx="10062">
                  <c:v>2.8932083555555552</c:v>
                </c:pt>
                <c:pt idx="10063">
                  <c:v>2.893486133333333</c:v>
                </c:pt>
                <c:pt idx="10064">
                  <c:v>2.8937639111111109</c:v>
                </c:pt>
                <c:pt idx="10065">
                  <c:v>2.8940416888888887</c:v>
                </c:pt>
                <c:pt idx="10066">
                  <c:v>2.8943194666666665</c:v>
                </c:pt>
                <c:pt idx="10067">
                  <c:v>2.8945972444444443</c:v>
                </c:pt>
                <c:pt idx="10068">
                  <c:v>2.8948750222222221</c:v>
                </c:pt>
                <c:pt idx="10069">
                  <c:v>2.8951527999999995</c:v>
                </c:pt>
                <c:pt idx="10070">
                  <c:v>2.8954305777777773</c:v>
                </c:pt>
                <c:pt idx="10071">
                  <c:v>2.8957083555555552</c:v>
                </c:pt>
                <c:pt idx="10072">
                  <c:v>2.895986133333333</c:v>
                </c:pt>
                <c:pt idx="10073">
                  <c:v>2.8962639111111108</c:v>
                </c:pt>
                <c:pt idx="10074">
                  <c:v>2.8965416888888886</c:v>
                </c:pt>
                <c:pt idx="10075">
                  <c:v>2.8968194666666665</c:v>
                </c:pt>
                <c:pt idx="10076">
                  <c:v>2.8970972444444443</c:v>
                </c:pt>
                <c:pt idx="10077">
                  <c:v>2.8973750222222221</c:v>
                </c:pt>
                <c:pt idx="10078">
                  <c:v>2.8976527999999999</c:v>
                </c:pt>
                <c:pt idx="10079">
                  <c:v>2.8979305777777777</c:v>
                </c:pt>
                <c:pt idx="10080">
                  <c:v>2.8982083555555551</c:v>
                </c:pt>
                <c:pt idx="10081">
                  <c:v>2.8984861333333329</c:v>
                </c:pt>
                <c:pt idx="10082">
                  <c:v>2.8987639111111108</c:v>
                </c:pt>
                <c:pt idx="10083">
                  <c:v>2.8990416888888886</c:v>
                </c:pt>
                <c:pt idx="10084">
                  <c:v>2.8993194666666664</c:v>
                </c:pt>
                <c:pt idx="10085">
                  <c:v>2.8995972444444442</c:v>
                </c:pt>
                <c:pt idx="10086">
                  <c:v>2.899875022222222</c:v>
                </c:pt>
                <c:pt idx="10087">
                  <c:v>2.9001527999999999</c:v>
                </c:pt>
                <c:pt idx="10088">
                  <c:v>2.9004305777777777</c:v>
                </c:pt>
                <c:pt idx="10089">
                  <c:v>2.9007083555555555</c:v>
                </c:pt>
                <c:pt idx="10090">
                  <c:v>2.9009861333333329</c:v>
                </c:pt>
                <c:pt idx="10091">
                  <c:v>2.9012639111111107</c:v>
                </c:pt>
                <c:pt idx="10092">
                  <c:v>2.9015416888888885</c:v>
                </c:pt>
                <c:pt idx="10093">
                  <c:v>2.9018194666666663</c:v>
                </c:pt>
                <c:pt idx="10094">
                  <c:v>2.9020972444444442</c:v>
                </c:pt>
                <c:pt idx="10095">
                  <c:v>2.902375022222222</c:v>
                </c:pt>
                <c:pt idx="10096">
                  <c:v>2.9026527999999998</c:v>
                </c:pt>
                <c:pt idx="10097">
                  <c:v>2.9029305777777776</c:v>
                </c:pt>
                <c:pt idx="10098">
                  <c:v>2.9032083555555555</c:v>
                </c:pt>
                <c:pt idx="10099">
                  <c:v>2.9034861333333333</c:v>
                </c:pt>
                <c:pt idx="10100">
                  <c:v>2.9037639111111107</c:v>
                </c:pt>
                <c:pt idx="10101">
                  <c:v>2.9040416888888885</c:v>
                </c:pt>
                <c:pt idx="10102">
                  <c:v>2.9043194666666663</c:v>
                </c:pt>
                <c:pt idx="10103">
                  <c:v>2.9045972444444441</c:v>
                </c:pt>
                <c:pt idx="10104">
                  <c:v>2.9048750222222219</c:v>
                </c:pt>
                <c:pt idx="10105">
                  <c:v>2.9051527999999998</c:v>
                </c:pt>
                <c:pt idx="10106">
                  <c:v>2.9054305777777776</c:v>
                </c:pt>
                <c:pt idx="10107">
                  <c:v>2.9057083555555554</c:v>
                </c:pt>
                <c:pt idx="10108">
                  <c:v>2.9059861333333332</c:v>
                </c:pt>
                <c:pt idx="10109">
                  <c:v>2.906263911111111</c:v>
                </c:pt>
                <c:pt idx="10110">
                  <c:v>2.9065416888888884</c:v>
                </c:pt>
                <c:pt idx="10111">
                  <c:v>2.9068194666666662</c:v>
                </c:pt>
                <c:pt idx="10112">
                  <c:v>2.9070972444444441</c:v>
                </c:pt>
                <c:pt idx="10113">
                  <c:v>2.9073750222222219</c:v>
                </c:pt>
                <c:pt idx="10114">
                  <c:v>2.9076527999999997</c:v>
                </c:pt>
                <c:pt idx="10115">
                  <c:v>2.9079305777777775</c:v>
                </c:pt>
                <c:pt idx="10116">
                  <c:v>2.9082083555555553</c:v>
                </c:pt>
                <c:pt idx="10117">
                  <c:v>2.9084861333333332</c:v>
                </c:pt>
                <c:pt idx="10118">
                  <c:v>2.908763911111111</c:v>
                </c:pt>
                <c:pt idx="10119">
                  <c:v>2.9090416888888888</c:v>
                </c:pt>
                <c:pt idx="10120">
                  <c:v>2.9093194666666662</c:v>
                </c:pt>
                <c:pt idx="10121">
                  <c:v>2.909597244444444</c:v>
                </c:pt>
                <c:pt idx="10122">
                  <c:v>2.9098750222222218</c:v>
                </c:pt>
                <c:pt idx="10123">
                  <c:v>2.9101527999999997</c:v>
                </c:pt>
                <c:pt idx="10124">
                  <c:v>2.9104305777777775</c:v>
                </c:pt>
                <c:pt idx="10125">
                  <c:v>2.9107083555555553</c:v>
                </c:pt>
                <c:pt idx="10126">
                  <c:v>2.9109861333333331</c:v>
                </c:pt>
                <c:pt idx="10127">
                  <c:v>2.9112639111111109</c:v>
                </c:pt>
                <c:pt idx="10128">
                  <c:v>2.9115416888888888</c:v>
                </c:pt>
                <c:pt idx="10129">
                  <c:v>2.9118194666666666</c:v>
                </c:pt>
                <c:pt idx="10130">
                  <c:v>2.9120972444444444</c:v>
                </c:pt>
                <c:pt idx="10131">
                  <c:v>2.9123750222222218</c:v>
                </c:pt>
                <c:pt idx="10132">
                  <c:v>2.9126527999999996</c:v>
                </c:pt>
                <c:pt idx="10133">
                  <c:v>2.9129305777777774</c:v>
                </c:pt>
                <c:pt idx="10134">
                  <c:v>2.9132083555555552</c:v>
                </c:pt>
                <c:pt idx="10135">
                  <c:v>2.9134861333333331</c:v>
                </c:pt>
                <c:pt idx="10136">
                  <c:v>2.9137639111111109</c:v>
                </c:pt>
                <c:pt idx="10137">
                  <c:v>2.9140416888888887</c:v>
                </c:pt>
                <c:pt idx="10138">
                  <c:v>2.9143194666666665</c:v>
                </c:pt>
                <c:pt idx="10139">
                  <c:v>2.9145972444444443</c:v>
                </c:pt>
                <c:pt idx="10140">
                  <c:v>2.9148750222222222</c:v>
                </c:pt>
                <c:pt idx="10141">
                  <c:v>2.9151527999999995</c:v>
                </c:pt>
                <c:pt idx="10142">
                  <c:v>2.9154305777777774</c:v>
                </c:pt>
                <c:pt idx="10143">
                  <c:v>2.9157083555555552</c:v>
                </c:pt>
                <c:pt idx="10144">
                  <c:v>2.915986133333333</c:v>
                </c:pt>
                <c:pt idx="10145">
                  <c:v>2.9162639111111108</c:v>
                </c:pt>
                <c:pt idx="10146">
                  <c:v>2.9165416888888887</c:v>
                </c:pt>
                <c:pt idx="10147">
                  <c:v>2.9168194666666665</c:v>
                </c:pt>
                <c:pt idx="10148">
                  <c:v>2.9170972444444443</c:v>
                </c:pt>
                <c:pt idx="10149">
                  <c:v>2.9173750222222221</c:v>
                </c:pt>
                <c:pt idx="10150">
                  <c:v>2.9176527999999999</c:v>
                </c:pt>
                <c:pt idx="10151">
                  <c:v>2.9179305777777773</c:v>
                </c:pt>
                <c:pt idx="10152">
                  <c:v>2.9182083555555551</c:v>
                </c:pt>
                <c:pt idx="10153">
                  <c:v>2.918486133333333</c:v>
                </c:pt>
                <c:pt idx="10154">
                  <c:v>2.9187639111111108</c:v>
                </c:pt>
                <c:pt idx="10155">
                  <c:v>2.9190416888888886</c:v>
                </c:pt>
                <c:pt idx="10156">
                  <c:v>2.9193194666666664</c:v>
                </c:pt>
                <c:pt idx="10157">
                  <c:v>2.9195972444444442</c:v>
                </c:pt>
                <c:pt idx="10158">
                  <c:v>2.9198750222222221</c:v>
                </c:pt>
                <c:pt idx="10159">
                  <c:v>2.9201527999999999</c:v>
                </c:pt>
                <c:pt idx="10160">
                  <c:v>2.9204305777777777</c:v>
                </c:pt>
                <c:pt idx="10161">
                  <c:v>2.9207083555555551</c:v>
                </c:pt>
                <c:pt idx="10162">
                  <c:v>2.9209861333333329</c:v>
                </c:pt>
                <c:pt idx="10163">
                  <c:v>2.9212639111111107</c:v>
                </c:pt>
                <c:pt idx="10164">
                  <c:v>2.9215416888888885</c:v>
                </c:pt>
                <c:pt idx="10165">
                  <c:v>2.9218194666666664</c:v>
                </c:pt>
                <c:pt idx="10166">
                  <c:v>2.9220972444444442</c:v>
                </c:pt>
                <c:pt idx="10167">
                  <c:v>2.922375022222222</c:v>
                </c:pt>
                <c:pt idx="10168">
                  <c:v>2.9226527999999998</c:v>
                </c:pt>
                <c:pt idx="10169">
                  <c:v>2.9229305777777776</c:v>
                </c:pt>
                <c:pt idx="10170">
                  <c:v>2.9232083555555555</c:v>
                </c:pt>
                <c:pt idx="10171">
                  <c:v>2.9234861333333333</c:v>
                </c:pt>
                <c:pt idx="10172">
                  <c:v>2.9237639111111107</c:v>
                </c:pt>
                <c:pt idx="10173">
                  <c:v>2.9240416888888885</c:v>
                </c:pt>
                <c:pt idx="10174">
                  <c:v>2.9243194666666663</c:v>
                </c:pt>
                <c:pt idx="10175">
                  <c:v>2.9245972444444441</c:v>
                </c:pt>
                <c:pt idx="10176">
                  <c:v>2.924875022222222</c:v>
                </c:pt>
                <c:pt idx="10177">
                  <c:v>2.9251527999999998</c:v>
                </c:pt>
                <c:pt idx="10178">
                  <c:v>2.9254305777777776</c:v>
                </c:pt>
                <c:pt idx="10179">
                  <c:v>2.9257083555555554</c:v>
                </c:pt>
                <c:pt idx="10180">
                  <c:v>2.9259861333333332</c:v>
                </c:pt>
                <c:pt idx="10181">
                  <c:v>2.9262639111111111</c:v>
                </c:pt>
                <c:pt idx="10182">
                  <c:v>2.9265416888888884</c:v>
                </c:pt>
                <c:pt idx="10183">
                  <c:v>2.9268194666666663</c:v>
                </c:pt>
                <c:pt idx="10184">
                  <c:v>2.9270972444444441</c:v>
                </c:pt>
                <c:pt idx="10185">
                  <c:v>2.9273750222222219</c:v>
                </c:pt>
                <c:pt idx="10186">
                  <c:v>2.9276527999999997</c:v>
                </c:pt>
                <c:pt idx="10187">
                  <c:v>2.9279305777777775</c:v>
                </c:pt>
                <c:pt idx="10188">
                  <c:v>2.9282083555555554</c:v>
                </c:pt>
                <c:pt idx="10189">
                  <c:v>2.9284861333333332</c:v>
                </c:pt>
                <c:pt idx="10190">
                  <c:v>2.928763911111111</c:v>
                </c:pt>
                <c:pt idx="10191">
                  <c:v>2.9290416888888888</c:v>
                </c:pt>
                <c:pt idx="10192">
                  <c:v>2.9293194666666662</c:v>
                </c:pt>
                <c:pt idx="10193">
                  <c:v>2.929597244444444</c:v>
                </c:pt>
                <c:pt idx="10194">
                  <c:v>2.9298750222222218</c:v>
                </c:pt>
                <c:pt idx="10195">
                  <c:v>2.9301527999999997</c:v>
                </c:pt>
                <c:pt idx="10196">
                  <c:v>2.9304305777777775</c:v>
                </c:pt>
                <c:pt idx="10197">
                  <c:v>2.9307083555555553</c:v>
                </c:pt>
                <c:pt idx="10198">
                  <c:v>2.9309861333333331</c:v>
                </c:pt>
                <c:pt idx="10199">
                  <c:v>2.931263911111111</c:v>
                </c:pt>
                <c:pt idx="10200">
                  <c:v>2.9315416888888888</c:v>
                </c:pt>
                <c:pt idx="10201">
                  <c:v>2.9318194666666666</c:v>
                </c:pt>
                <c:pt idx="10202">
                  <c:v>2.932097244444444</c:v>
                </c:pt>
                <c:pt idx="10203">
                  <c:v>2.9323750222222218</c:v>
                </c:pt>
                <c:pt idx="10204">
                  <c:v>2.9326527999999996</c:v>
                </c:pt>
                <c:pt idx="10205">
                  <c:v>2.9329305777777774</c:v>
                </c:pt>
                <c:pt idx="10206">
                  <c:v>2.9332083555555553</c:v>
                </c:pt>
                <c:pt idx="10207">
                  <c:v>2.9334861333333331</c:v>
                </c:pt>
                <c:pt idx="10208">
                  <c:v>2.9337639111111109</c:v>
                </c:pt>
                <c:pt idx="10209">
                  <c:v>2.9340416888888887</c:v>
                </c:pt>
                <c:pt idx="10210">
                  <c:v>2.9343194666666665</c:v>
                </c:pt>
                <c:pt idx="10211">
                  <c:v>2.9345972444444444</c:v>
                </c:pt>
                <c:pt idx="10212">
                  <c:v>2.9348750222222222</c:v>
                </c:pt>
                <c:pt idx="10213">
                  <c:v>2.9351527999999996</c:v>
                </c:pt>
                <c:pt idx="10214">
                  <c:v>2.9354305777777774</c:v>
                </c:pt>
                <c:pt idx="10215">
                  <c:v>2.9357083555555552</c:v>
                </c:pt>
                <c:pt idx="10216">
                  <c:v>2.935986133333333</c:v>
                </c:pt>
                <c:pt idx="10217">
                  <c:v>2.9362639111111108</c:v>
                </c:pt>
                <c:pt idx="10218">
                  <c:v>2.9365416888888887</c:v>
                </c:pt>
                <c:pt idx="10219">
                  <c:v>2.9368194666666665</c:v>
                </c:pt>
                <c:pt idx="10220">
                  <c:v>2.9370972444444443</c:v>
                </c:pt>
                <c:pt idx="10221">
                  <c:v>2.9373750222222221</c:v>
                </c:pt>
                <c:pt idx="10222">
                  <c:v>2.9376528</c:v>
                </c:pt>
                <c:pt idx="10223">
                  <c:v>2.9379305777777773</c:v>
                </c:pt>
                <c:pt idx="10224">
                  <c:v>2.9382083555555552</c:v>
                </c:pt>
                <c:pt idx="10225">
                  <c:v>2.938486133333333</c:v>
                </c:pt>
                <c:pt idx="10226">
                  <c:v>2.9387639111111108</c:v>
                </c:pt>
                <c:pt idx="10227">
                  <c:v>2.9390416888888886</c:v>
                </c:pt>
                <c:pt idx="10228">
                  <c:v>2.9393194666666664</c:v>
                </c:pt>
                <c:pt idx="10229">
                  <c:v>2.9395972444444443</c:v>
                </c:pt>
                <c:pt idx="10230">
                  <c:v>2.9398750222222221</c:v>
                </c:pt>
                <c:pt idx="10231">
                  <c:v>2.9401527999999999</c:v>
                </c:pt>
                <c:pt idx="10232">
                  <c:v>2.9404305777777777</c:v>
                </c:pt>
                <c:pt idx="10233">
                  <c:v>2.9407083555555551</c:v>
                </c:pt>
                <c:pt idx="10234">
                  <c:v>2.9409861333333329</c:v>
                </c:pt>
                <c:pt idx="10235">
                  <c:v>2.9412639111111107</c:v>
                </c:pt>
                <c:pt idx="10236">
                  <c:v>2.9415416888888886</c:v>
                </c:pt>
                <c:pt idx="10237">
                  <c:v>2.9418194666666664</c:v>
                </c:pt>
                <c:pt idx="10238">
                  <c:v>2.9420972444444442</c:v>
                </c:pt>
                <c:pt idx="10239">
                  <c:v>2.942375022222222</c:v>
                </c:pt>
                <c:pt idx="10240">
                  <c:v>2.9426527999999998</c:v>
                </c:pt>
                <c:pt idx="10241">
                  <c:v>2.9429305777777777</c:v>
                </c:pt>
                <c:pt idx="10242">
                  <c:v>2.9432083555555555</c:v>
                </c:pt>
                <c:pt idx="10243">
                  <c:v>2.9434861333333329</c:v>
                </c:pt>
                <c:pt idx="10244">
                  <c:v>2.9437639111111107</c:v>
                </c:pt>
                <c:pt idx="10245">
                  <c:v>2.9440416888888885</c:v>
                </c:pt>
                <c:pt idx="10246">
                  <c:v>2.9443194666666663</c:v>
                </c:pt>
                <c:pt idx="10247">
                  <c:v>2.9445972444444442</c:v>
                </c:pt>
                <c:pt idx="10248">
                  <c:v>2.944875022222222</c:v>
                </c:pt>
                <c:pt idx="10249">
                  <c:v>2.9451527999999998</c:v>
                </c:pt>
                <c:pt idx="10250">
                  <c:v>2.9454305777777776</c:v>
                </c:pt>
                <c:pt idx="10251">
                  <c:v>2.9457083555555554</c:v>
                </c:pt>
                <c:pt idx="10252">
                  <c:v>2.9459861333333333</c:v>
                </c:pt>
                <c:pt idx="10253">
                  <c:v>2.9462639111111106</c:v>
                </c:pt>
                <c:pt idx="10254">
                  <c:v>2.9465416888888885</c:v>
                </c:pt>
                <c:pt idx="10255">
                  <c:v>2.9468194666666663</c:v>
                </c:pt>
                <c:pt idx="10256">
                  <c:v>2.9470972444444441</c:v>
                </c:pt>
                <c:pt idx="10257">
                  <c:v>2.9473750222222219</c:v>
                </c:pt>
                <c:pt idx="10258">
                  <c:v>2.9476527999999997</c:v>
                </c:pt>
                <c:pt idx="10259">
                  <c:v>2.9479305777777776</c:v>
                </c:pt>
                <c:pt idx="10260">
                  <c:v>2.9482083555555554</c:v>
                </c:pt>
                <c:pt idx="10261">
                  <c:v>2.9484861333333332</c:v>
                </c:pt>
                <c:pt idx="10262">
                  <c:v>2.948763911111111</c:v>
                </c:pt>
                <c:pt idx="10263">
                  <c:v>2.9490416888888888</c:v>
                </c:pt>
                <c:pt idx="10264">
                  <c:v>2.9493194666666662</c:v>
                </c:pt>
                <c:pt idx="10265">
                  <c:v>2.949597244444444</c:v>
                </c:pt>
                <c:pt idx="10266">
                  <c:v>2.9498750222222219</c:v>
                </c:pt>
                <c:pt idx="10267">
                  <c:v>2.9501527999999997</c:v>
                </c:pt>
                <c:pt idx="10268">
                  <c:v>2.9504305777777775</c:v>
                </c:pt>
                <c:pt idx="10269">
                  <c:v>2.9507083555555553</c:v>
                </c:pt>
                <c:pt idx="10270">
                  <c:v>2.9509861333333332</c:v>
                </c:pt>
                <c:pt idx="10271">
                  <c:v>2.951263911111111</c:v>
                </c:pt>
                <c:pt idx="10272">
                  <c:v>2.9515416888888888</c:v>
                </c:pt>
                <c:pt idx="10273">
                  <c:v>2.9518194666666666</c:v>
                </c:pt>
                <c:pt idx="10274">
                  <c:v>2.952097244444444</c:v>
                </c:pt>
                <c:pt idx="10275">
                  <c:v>2.9523750222222218</c:v>
                </c:pt>
                <c:pt idx="10276">
                  <c:v>2.9526527999999996</c:v>
                </c:pt>
                <c:pt idx="10277">
                  <c:v>2.9529305777777775</c:v>
                </c:pt>
                <c:pt idx="10278">
                  <c:v>2.9532083555555553</c:v>
                </c:pt>
                <c:pt idx="10279">
                  <c:v>2.9534861333333331</c:v>
                </c:pt>
                <c:pt idx="10280">
                  <c:v>2.9537639111111109</c:v>
                </c:pt>
                <c:pt idx="10281">
                  <c:v>2.9540416888888887</c:v>
                </c:pt>
                <c:pt idx="10282">
                  <c:v>2.9543194666666666</c:v>
                </c:pt>
                <c:pt idx="10283">
                  <c:v>2.9545972444444444</c:v>
                </c:pt>
                <c:pt idx="10284">
                  <c:v>2.9548750222222218</c:v>
                </c:pt>
                <c:pt idx="10285">
                  <c:v>2.9551527999999996</c:v>
                </c:pt>
                <c:pt idx="10286">
                  <c:v>2.9554305777777774</c:v>
                </c:pt>
                <c:pt idx="10287">
                  <c:v>2.9557083555555552</c:v>
                </c:pt>
                <c:pt idx="10288">
                  <c:v>2.955986133333333</c:v>
                </c:pt>
                <c:pt idx="10289">
                  <c:v>2.9562639111111109</c:v>
                </c:pt>
                <c:pt idx="10290">
                  <c:v>2.9565416888888887</c:v>
                </c:pt>
                <c:pt idx="10291">
                  <c:v>2.9568194666666665</c:v>
                </c:pt>
                <c:pt idx="10292">
                  <c:v>2.9570972444444443</c:v>
                </c:pt>
                <c:pt idx="10293">
                  <c:v>2.9573750222222221</c:v>
                </c:pt>
                <c:pt idx="10294">
                  <c:v>2.9576527999999995</c:v>
                </c:pt>
                <c:pt idx="10295">
                  <c:v>2.9579305777777773</c:v>
                </c:pt>
                <c:pt idx="10296">
                  <c:v>2.9582083555555552</c:v>
                </c:pt>
                <c:pt idx="10297">
                  <c:v>2.958486133333333</c:v>
                </c:pt>
                <c:pt idx="10298">
                  <c:v>2.9587639111111108</c:v>
                </c:pt>
                <c:pt idx="10299">
                  <c:v>2.9590416888888886</c:v>
                </c:pt>
                <c:pt idx="10300">
                  <c:v>2.9593194666666665</c:v>
                </c:pt>
                <c:pt idx="10301">
                  <c:v>2.9595972444444443</c:v>
                </c:pt>
                <c:pt idx="10302">
                  <c:v>2.9598750222222221</c:v>
                </c:pt>
                <c:pt idx="10303">
                  <c:v>2.9601527999999999</c:v>
                </c:pt>
                <c:pt idx="10304">
                  <c:v>2.9604305777777777</c:v>
                </c:pt>
                <c:pt idx="10305">
                  <c:v>2.9607083555555551</c:v>
                </c:pt>
                <c:pt idx="10306">
                  <c:v>2.9609861333333329</c:v>
                </c:pt>
                <c:pt idx="10307">
                  <c:v>2.9612639111111108</c:v>
                </c:pt>
                <c:pt idx="10308">
                  <c:v>2.9615416888888886</c:v>
                </c:pt>
                <c:pt idx="10309">
                  <c:v>2.9618194666666664</c:v>
                </c:pt>
                <c:pt idx="10310">
                  <c:v>2.9620972444444442</c:v>
                </c:pt>
                <c:pt idx="10311">
                  <c:v>2.962375022222222</c:v>
                </c:pt>
                <c:pt idx="10312">
                  <c:v>2.9626527999999999</c:v>
                </c:pt>
                <c:pt idx="10313">
                  <c:v>2.9629305777777777</c:v>
                </c:pt>
                <c:pt idx="10314">
                  <c:v>2.9632083555555555</c:v>
                </c:pt>
                <c:pt idx="10315">
                  <c:v>2.9634861333333329</c:v>
                </c:pt>
                <c:pt idx="10316">
                  <c:v>2.9637639111111107</c:v>
                </c:pt>
                <c:pt idx="10317">
                  <c:v>2.9640416888888885</c:v>
                </c:pt>
                <c:pt idx="10318">
                  <c:v>2.9643194666666663</c:v>
                </c:pt>
                <c:pt idx="10319">
                  <c:v>2.9645972444444442</c:v>
                </c:pt>
                <c:pt idx="10320">
                  <c:v>2.964875022222222</c:v>
                </c:pt>
                <c:pt idx="10321">
                  <c:v>2.9651527999999998</c:v>
                </c:pt>
                <c:pt idx="10322">
                  <c:v>2.9654305777777776</c:v>
                </c:pt>
                <c:pt idx="10323">
                  <c:v>2.9657083555555555</c:v>
                </c:pt>
                <c:pt idx="10324">
                  <c:v>2.9659861333333333</c:v>
                </c:pt>
                <c:pt idx="10325">
                  <c:v>2.9662639111111107</c:v>
                </c:pt>
                <c:pt idx="10326">
                  <c:v>2.9665416888888885</c:v>
                </c:pt>
                <c:pt idx="10327">
                  <c:v>2.9668194666666663</c:v>
                </c:pt>
                <c:pt idx="10328">
                  <c:v>2.9670972444444441</c:v>
                </c:pt>
                <c:pt idx="10329">
                  <c:v>2.9673750222222219</c:v>
                </c:pt>
                <c:pt idx="10330">
                  <c:v>2.9676527999999998</c:v>
                </c:pt>
                <c:pt idx="10331">
                  <c:v>2.9679305777777776</c:v>
                </c:pt>
                <c:pt idx="10332">
                  <c:v>2.9682083555555554</c:v>
                </c:pt>
                <c:pt idx="10333">
                  <c:v>2.9684861333333332</c:v>
                </c:pt>
                <c:pt idx="10334">
                  <c:v>2.968763911111111</c:v>
                </c:pt>
                <c:pt idx="10335">
                  <c:v>2.9690416888888884</c:v>
                </c:pt>
                <c:pt idx="10336">
                  <c:v>2.9693194666666662</c:v>
                </c:pt>
                <c:pt idx="10337">
                  <c:v>2.9695972444444441</c:v>
                </c:pt>
                <c:pt idx="10338">
                  <c:v>2.9698750222222219</c:v>
                </c:pt>
                <c:pt idx="10339">
                  <c:v>2.9701527999999997</c:v>
                </c:pt>
                <c:pt idx="10340">
                  <c:v>2.9704305777777775</c:v>
                </c:pt>
                <c:pt idx="10341">
                  <c:v>2.9707083555555553</c:v>
                </c:pt>
                <c:pt idx="10342">
                  <c:v>2.9709861333333332</c:v>
                </c:pt>
                <c:pt idx="10343">
                  <c:v>2.971263911111111</c:v>
                </c:pt>
                <c:pt idx="10344">
                  <c:v>2.9715416888888888</c:v>
                </c:pt>
                <c:pt idx="10345">
                  <c:v>2.9718194666666662</c:v>
                </c:pt>
                <c:pt idx="10346">
                  <c:v>2.972097244444444</c:v>
                </c:pt>
                <c:pt idx="10347">
                  <c:v>2.9723750222222218</c:v>
                </c:pt>
                <c:pt idx="10348">
                  <c:v>2.9726527999999997</c:v>
                </c:pt>
                <c:pt idx="10349">
                  <c:v>2.9729305777777775</c:v>
                </c:pt>
                <c:pt idx="10350">
                  <c:v>2.9732083555555553</c:v>
                </c:pt>
                <c:pt idx="10351">
                  <c:v>2.9734861333333331</c:v>
                </c:pt>
                <c:pt idx="10352">
                  <c:v>2.9737639111111109</c:v>
                </c:pt>
                <c:pt idx="10353">
                  <c:v>2.9740416888888888</c:v>
                </c:pt>
                <c:pt idx="10354">
                  <c:v>2.9743194666666666</c:v>
                </c:pt>
                <c:pt idx="10355">
                  <c:v>2.9745972444444444</c:v>
                </c:pt>
                <c:pt idx="10356">
                  <c:v>2.9748750222222218</c:v>
                </c:pt>
                <c:pt idx="10357">
                  <c:v>2.9751527999999996</c:v>
                </c:pt>
                <c:pt idx="10358">
                  <c:v>2.9754305777777774</c:v>
                </c:pt>
                <c:pt idx="10359">
                  <c:v>2.9757083555555552</c:v>
                </c:pt>
                <c:pt idx="10360">
                  <c:v>2.9759861333333331</c:v>
                </c:pt>
                <c:pt idx="10361">
                  <c:v>2.9762639111111109</c:v>
                </c:pt>
                <c:pt idx="10362">
                  <c:v>2.9765416888888887</c:v>
                </c:pt>
                <c:pt idx="10363">
                  <c:v>2.9768194666666665</c:v>
                </c:pt>
                <c:pt idx="10364">
                  <c:v>2.9770972444444443</c:v>
                </c:pt>
                <c:pt idx="10365">
                  <c:v>2.9773750222222222</c:v>
                </c:pt>
                <c:pt idx="10366">
                  <c:v>2.9776527999999995</c:v>
                </c:pt>
                <c:pt idx="10367">
                  <c:v>2.9779305777777774</c:v>
                </c:pt>
                <c:pt idx="10368">
                  <c:v>2.9782083555555552</c:v>
                </c:pt>
                <c:pt idx="10369">
                  <c:v>2.978486133333333</c:v>
                </c:pt>
                <c:pt idx="10370">
                  <c:v>2.9787639111111108</c:v>
                </c:pt>
                <c:pt idx="10371">
                  <c:v>2.9790416888888887</c:v>
                </c:pt>
                <c:pt idx="10372">
                  <c:v>2.9793194666666665</c:v>
                </c:pt>
                <c:pt idx="10373">
                  <c:v>2.9795972444444443</c:v>
                </c:pt>
                <c:pt idx="10374">
                  <c:v>2.9798750222222221</c:v>
                </c:pt>
                <c:pt idx="10375">
                  <c:v>2.9801527999999999</c:v>
                </c:pt>
                <c:pt idx="10376">
                  <c:v>2.9804305777777773</c:v>
                </c:pt>
                <c:pt idx="10377">
                  <c:v>2.9807083555555551</c:v>
                </c:pt>
                <c:pt idx="10378">
                  <c:v>2.980986133333333</c:v>
                </c:pt>
                <c:pt idx="10379">
                  <c:v>2.9812639111111108</c:v>
                </c:pt>
                <c:pt idx="10380">
                  <c:v>2.9815416888888886</c:v>
                </c:pt>
                <c:pt idx="10381">
                  <c:v>2.9818194666666664</c:v>
                </c:pt>
                <c:pt idx="10382">
                  <c:v>2.9820972444444442</c:v>
                </c:pt>
                <c:pt idx="10383">
                  <c:v>2.9823750222222221</c:v>
                </c:pt>
                <c:pt idx="10384">
                  <c:v>2.9826527999999999</c:v>
                </c:pt>
                <c:pt idx="10385">
                  <c:v>2.9829305777777777</c:v>
                </c:pt>
                <c:pt idx="10386">
                  <c:v>2.9832083555555551</c:v>
                </c:pt>
                <c:pt idx="10387">
                  <c:v>2.9834861333333329</c:v>
                </c:pt>
                <c:pt idx="10388">
                  <c:v>2.9837639111111107</c:v>
                </c:pt>
                <c:pt idx="10389">
                  <c:v>2.9840416888888885</c:v>
                </c:pt>
                <c:pt idx="10390">
                  <c:v>2.9843194666666664</c:v>
                </c:pt>
                <c:pt idx="10391">
                  <c:v>2.9845972444444442</c:v>
                </c:pt>
                <c:pt idx="10392">
                  <c:v>2.984875022222222</c:v>
                </c:pt>
                <c:pt idx="10393">
                  <c:v>2.9851527999999998</c:v>
                </c:pt>
                <c:pt idx="10394">
                  <c:v>2.9854305777777776</c:v>
                </c:pt>
                <c:pt idx="10395">
                  <c:v>2.9857083555555555</c:v>
                </c:pt>
                <c:pt idx="10396">
                  <c:v>2.9859861333333333</c:v>
                </c:pt>
                <c:pt idx="10397">
                  <c:v>2.9862639111111107</c:v>
                </c:pt>
                <c:pt idx="10398">
                  <c:v>2.9865416888888885</c:v>
                </c:pt>
                <c:pt idx="10399">
                  <c:v>2.9868194666666663</c:v>
                </c:pt>
                <c:pt idx="10400">
                  <c:v>2.9870972444444441</c:v>
                </c:pt>
                <c:pt idx="10401">
                  <c:v>2.987375022222222</c:v>
                </c:pt>
                <c:pt idx="10402">
                  <c:v>2.9876527999999998</c:v>
                </c:pt>
                <c:pt idx="10403">
                  <c:v>2.9879305777777776</c:v>
                </c:pt>
                <c:pt idx="10404">
                  <c:v>2.9882083555555554</c:v>
                </c:pt>
                <c:pt idx="10405">
                  <c:v>2.9884861333333332</c:v>
                </c:pt>
                <c:pt idx="10406">
                  <c:v>2.9887639111111111</c:v>
                </c:pt>
                <c:pt idx="10407">
                  <c:v>2.9890416888888884</c:v>
                </c:pt>
                <c:pt idx="10408">
                  <c:v>2.9893194666666663</c:v>
                </c:pt>
                <c:pt idx="10409">
                  <c:v>2.9895972444444441</c:v>
                </c:pt>
                <c:pt idx="10410">
                  <c:v>2.9898750222222219</c:v>
                </c:pt>
                <c:pt idx="10411">
                  <c:v>2.9901527999999997</c:v>
                </c:pt>
                <c:pt idx="10412">
                  <c:v>2.9904305777777775</c:v>
                </c:pt>
                <c:pt idx="10413">
                  <c:v>2.9907083555555554</c:v>
                </c:pt>
                <c:pt idx="10414">
                  <c:v>2.9909861333333332</c:v>
                </c:pt>
                <c:pt idx="10415">
                  <c:v>2.991263911111111</c:v>
                </c:pt>
                <c:pt idx="10416">
                  <c:v>2.9915416888888888</c:v>
                </c:pt>
                <c:pt idx="10417">
                  <c:v>2.9918194666666662</c:v>
                </c:pt>
                <c:pt idx="10418">
                  <c:v>2.992097244444444</c:v>
                </c:pt>
                <c:pt idx="10419">
                  <c:v>2.9923750222222218</c:v>
                </c:pt>
                <c:pt idx="10420">
                  <c:v>2.9926527999999997</c:v>
                </c:pt>
                <c:pt idx="10421">
                  <c:v>2.9929305777777775</c:v>
                </c:pt>
                <c:pt idx="10422">
                  <c:v>2.9932083555555553</c:v>
                </c:pt>
                <c:pt idx="10423">
                  <c:v>2.9934861333333331</c:v>
                </c:pt>
                <c:pt idx="10424">
                  <c:v>2.993763911111111</c:v>
                </c:pt>
                <c:pt idx="10425">
                  <c:v>2.9940416888888888</c:v>
                </c:pt>
                <c:pt idx="10426">
                  <c:v>2.9943194666666666</c:v>
                </c:pt>
                <c:pt idx="10427">
                  <c:v>2.994597244444444</c:v>
                </c:pt>
                <c:pt idx="10428">
                  <c:v>2.9948750222222218</c:v>
                </c:pt>
                <c:pt idx="10429">
                  <c:v>2.9951527999999996</c:v>
                </c:pt>
                <c:pt idx="10430">
                  <c:v>2.9954305777777774</c:v>
                </c:pt>
                <c:pt idx="10431">
                  <c:v>2.9957083555555553</c:v>
                </c:pt>
                <c:pt idx="10432">
                  <c:v>2.9959861333333331</c:v>
                </c:pt>
                <c:pt idx="10433">
                  <c:v>2.9962639111111109</c:v>
                </c:pt>
                <c:pt idx="10434">
                  <c:v>2.9965416888888887</c:v>
                </c:pt>
                <c:pt idx="10435">
                  <c:v>2.9968194666666665</c:v>
                </c:pt>
                <c:pt idx="10436">
                  <c:v>2.9970972444444444</c:v>
                </c:pt>
                <c:pt idx="10437">
                  <c:v>2.9973750222222222</c:v>
                </c:pt>
                <c:pt idx="10438">
                  <c:v>2.9976527999999996</c:v>
                </c:pt>
                <c:pt idx="10439">
                  <c:v>2.9979305777777774</c:v>
                </c:pt>
                <c:pt idx="10440">
                  <c:v>2.9982083555555552</c:v>
                </c:pt>
                <c:pt idx="10441">
                  <c:v>2.998486133333333</c:v>
                </c:pt>
                <c:pt idx="10442">
                  <c:v>2.9987639111111108</c:v>
                </c:pt>
                <c:pt idx="10443">
                  <c:v>2.9990416888888887</c:v>
                </c:pt>
                <c:pt idx="10444">
                  <c:v>2.9993194666666665</c:v>
                </c:pt>
                <c:pt idx="10445">
                  <c:v>2.9995972444444443</c:v>
                </c:pt>
                <c:pt idx="10446">
                  <c:v>2.9998750222222221</c:v>
                </c:pt>
                <c:pt idx="10447">
                  <c:v>3.0001528</c:v>
                </c:pt>
                <c:pt idx="10448">
                  <c:v>3.0004305777777773</c:v>
                </c:pt>
                <c:pt idx="10449">
                  <c:v>3.0007083555555552</c:v>
                </c:pt>
                <c:pt idx="10450">
                  <c:v>3.000986133333333</c:v>
                </c:pt>
                <c:pt idx="10451">
                  <c:v>3.0012639111111108</c:v>
                </c:pt>
                <c:pt idx="10452">
                  <c:v>3.0015416888888886</c:v>
                </c:pt>
                <c:pt idx="10453">
                  <c:v>3.0018194666666664</c:v>
                </c:pt>
                <c:pt idx="10454">
                  <c:v>3.0020972444444443</c:v>
                </c:pt>
                <c:pt idx="10455">
                  <c:v>3.0023750222222221</c:v>
                </c:pt>
                <c:pt idx="10456">
                  <c:v>3.0026527999999999</c:v>
                </c:pt>
                <c:pt idx="10457">
                  <c:v>3.0029305777777777</c:v>
                </c:pt>
                <c:pt idx="10458">
                  <c:v>3.0032083555555551</c:v>
                </c:pt>
                <c:pt idx="10459">
                  <c:v>3.0034861333333329</c:v>
                </c:pt>
                <c:pt idx="10460">
                  <c:v>3.0037639111111107</c:v>
                </c:pt>
                <c:pt idx="10461">
                  <c:v>3.0040416888888886</c:v>
                </c:pt>
                <c:pt idx="10462">
                  <c:v>3.0043194666666664</c:v>
                </c:pt>
                <c:pt idx="10463">
                  <c:v>3.0045972444444442</c:v>
                </c:pt>
                <c:pt idx="10464">
                  <c:v>3.004875022222222</c:v>
                </c:pt>
                <c:pt idx="10465">
                  <c:v>3.0051527999999998</c:v>
                </c:pt>
                <c:pt idx="10466">
                  <c:v>3.0054305777777777</c:v>
                </c:pt>
                <c:pt idx="10467">
                  <c:v>3.0057083555555555</c:v>
                </c:pt>
                <c:pt idx="10468">
                  <c:v>3.0059861333333329</c:v>
                </c:pt>
                <c:pt idx="10469">
                  <c:v>3.0062639111111107</c:v>
                </c:pt>
                <c:pt idx="10470">
                  <c:v>3.0065416888888885</c:v>
                </c:pt>
                <c:pt idx="10471">
                  <c:v>3.0068194666666663</c:v>
                </c:pt>
                <c:pt idx="10472">
                  <c:v>3.0070972444444442</c:v>
                </c:pt>
                <c:pt idx="10473">
                  <c:v>3.007375022222222</c:v>
                </c:pt>
                <c:pt idx="10474">
                  <c:v>3.0076527999999998</c:v>
                </c:pt>
                <c:pt idx="10475">
                  <c:v>3.0079305777777776</c:v>
                </c:pt>
                <c:pt idx="10476">
                  <c:v>3.0082083555555554</c:v>
                </c:pt>
                <c:pt idx="10477">
                  <c:v>3.0084861333333333</c:v>
                </c:pt>
                <c:pt idx="10478">
                  <c:v>3.0087639111111106</c:v>
                </c:pt>
                <c:pt idx="10479">
                  <c:v>3.0090416888888885</c:v>
                </c:pt>
                <c:pt idx="10480">
                  <c:v>3.0093194666666663</c:v>
                </c:pt>
                <c:pt idx="10481">
                  <c:v>3.0095972444444441</c:v>
                </c:pt>
                <c:pt idx="10482">
                  <c:v>3.0098750222222219</c:v>
                </c:pt>
                <c:pt idx="10483">
                  <c:v>3.0101527999999997</c:v>
                </c:pt>
                <c:pt idx="10484">
                  <c:v>3.0104305777777776</c:v>
                </c:pt>
                <c:pt idx="10485">
                  <c:v>3.0107083555555554</c:v>
                </c:pt>
                <c:pt idx="10486">
                  <c:v>3.0109861333333332</c:v>
                </c:pt>
                <c:pt idx="10487">
                  <c:v>3.011263911111111</c:v>
                </c:pt>
                <c:pt idx="10488">
                  <c:v>3.0115416888888888</c:v>
                </c:pt>
                <c:pt idx="10489">
                  <c:v>3.0118194666666662</c:v>
                </c:pt>
                <c:pt idx="10490">
                  <c:v>3.012097244444444</c:v>
                </c:pt>
                <c:pt idx="10491">
                  <c:v>3.0123750222222219</c:v>
                </c:pt>
                <c:pt idx="10492">
                  <c:v>3.0126527999999997</c:v>
                </c:pt>
                <c:pt idx="10493">
                  <c:v>3.0129305777777775</c:v>
                </c:pt>
                <c:pt idx="10494">
                  <c:v>3.0132083555555553</c:v>
                </c:pt>
                <c:pt idx="10495">
                  <c:v>3.0134861333333332</c:v>
                </c:pt>
                <c:pt idx="10496">
                  <c:v>3.013763911111111</c:v>
                </c:pt>
                <c:pt idx="10497">
                  <c:v>3.0140416888888888</c:v>
                </c:pt>
                <c:pt idx="10498">
                  <c:v>3.0143194666666666</c:v>
                </c:pt>
                <c:pt idx="10499">
                  <c:v>3.014597244444444</c:v>
                </c:pt>
                <c:pt idx="10500">
                  <c:v>3.0148750222222218</c:v>
                </c:pt>
                <c:pt idx="10501">
                  <c:v>3.0151527999999996</c:v>
                </c:pt>
                <c:pt idx="10502">
                  <c:v>3.0154305777777775</c:v>
                </c:pt>
                <c:pt idx="10503">
                  <c:v>3.0157083555555553</c:v>
                </c:pt>
                <c:pt idx="10504">
                  <c:v>3.0159861333333331</c:v>
                </c:pt>
                <c:pt idx="10505">
                  <c:v>3.0162639111111109</c:v>
                </c:pt>
                <c:pt idx="10506">
                  <c:v>3.0165416888888887</c:v>
                </c:pt>
                <c:pt idx="10507">
                  <c:v>3.0168194666666666</c:v>
                </c:pt>
                <c:pt idx="10508">
                  <c:v>3.0170972444444444</c:v>
                </c:pt>
                <c:pt idx="10509">
                  <c:v>3.0173750222222218</c:v>
                </c:pt>
                <c:pt idx="10510">
                  <c:v>3.0176527999999996</c:v>
                </c:pt>
                <c:pt idx="10511">
                  <c:v>3.0179305777777774</c:v>
                </c:pt>
                <c:pt idx="10512">
                  <c:v>3.0182083555555552</c:v>
                </c:pt>
                <c:pt idx="10513">
                  <c:v>3.018486133333333</c:v>
                </c:pt>
                <c:pt idx="10514">
                  <c:v>3.0187639111111109</c:v>
                </c:pt>
                <c:pt idx="10515">
                  <c:v>3.0190416888888887</c:v>
                </c:pt>
                <c:pt idx="10516">
                  <c:v>3.0193194666666665</c:v>
                </c:pt>
                <c:pt idx="10517">
                  <c:v>3.0195972444444443</c:v>
                </c:pt>
                <c:pt idx="10518">
                  <c:v>3.0198750222222221</c:v>
                </c:pt>
                <c:pt idx="10519">
                  <c:v>3.0201527999999995</c:v>
                </c:pt>
                <c:pt idx="10520">
                  <c:v>3.0204305777777773</c:v>
                </c:pt>
                <c:pt idx="10521">
                  <c:v>3.0207083555555552</c:v>
                </c:pt>
                <c:pt idx="10522">
                  <c:v>3.020986133333333</c:v>
                </c:pt>
                <c:pt idx="10523">
                  <c:v>3.0212639111111108</c:v>
                </c:pt>
                <c:pt idx="10524">
                  <c:v>3.0215416888888886</c:v>
                </c:pt>
                <c:pt idx="10525">
                  <c:v>3.0218194666666665</c:v>
                </c:pt>
                <c:pt idx="10526">
                  <c:v>3.0220972444444443</c:v>
                </c:pt>
                <c:pt idx="10527">
                  <c:v>3.0223750222222221</c:v>
                </c:pt>
                <c:pt idx="10528">
                  <c:v>3.0226527999999999</c:v>
                </c:pt>
                <c:pt idx="10529">
                  <c:v>3.0229305777777777</c:v>
                </c:pt>
                <c:pt idx="10530">
                  <c:v>3.0232083555555551</c:v>
                </c:pt>
                <c:pt idx="10531">
                  <c:v>3.0234861333333329</c:v>
                </c:pt>
                <c:pt idx="10532">
                  <c:v>3.0237639111111108</c:v>
                </c:pt>
                <c:pt idx="10533">
                  <c:v>3.0240416888888886</c:v>
                </c:pt>
                <c:pt idx="10534">
                  <c:v>3.0243194666666664</c:v>
                </c:pt>
                <c:pt idx="10535">
                  <c:v>3.0245972444444442</c:v>
                </c:pt>
                <c:pt idx="10536">
                  <c:v>3.024875022222222</c:v>
                </c:pt>
                <c:pt idx="10537">
                  <c:v>3.0251527999999999</c:v>
                </c:pt>
                <c:pt idx="10538">
                  <c:v>3.0254305777777777</c:v>
                </c:pt>
                <c:pt idx="10539">
                  <c:v>3.0257083555555555</c:v>
                </c:pt>
                <c:pt idx="10540">
                  <c:v>3.0259861333333329</c:v>
                </c:pt>
                <c:pt idx="10541">
                  <c:v>3.0262639111111107</c:v>
                </c:pt>
                <c:pt idx="10542">
                  <c:v>3.0265416888888885</c:v>
                </c:pt>
                <c:pt idx="10543">
                  <c:v>3.0268194666666663</c:v>
                </c:pt>
                <c:pt idx="10544">
                  <c:v>3.0270972444444442</c:v>
                </c:pt>
                <c:pt idx="10545">
                  <c:v>3.027375022222222</c:v>
                </c:pt>
                <c:pt idx="10546">
                  <c:v>3.0276527999999998</c:v>
                </c:pt>
                <c:pt idx="10547">
                  <c:v>3.0279305777777776</c:v>
                </c:pt>
                <c:pt idx="10548">
                  <c:v>3.0282083555555555</c:v>
                </c:pt>
                <c:pt idx="10549">
                  <c:v>3.0284861333333333</c:v>
                </c:pt>
                <c:pt idx="10550">
                  <c:v>3.0287639111111107</c:v>
                </c:pt>
                <c:pt idx="10551">
                  <c:v>3.0290416888888885</c:v>
                </c:pt>
                <c:pt idx="10552">
                  <c:v>3.0293194666666663</c:v>
                </c:pt>
                <c:pt idx="10553">
                  <c:v>3.0295972444444441</c:v>
                </c:pt>
                <c:pt idx="10554">
                  <c:v>3.0298750222222219</c:v>
                </c:pt>
                <c:pt idx="10555">
                  <c:v>3.0301527999999998</c:v>
                </c:pt>
                <c:pt idx="10556">
                  <c:v>3.0304305777777776</c:v>
                </c:pt>
                <c:pt idx="10557">
                  <c:v>3.0307083555555554</c:v>
                </c:pt>
                <c:pt idx="10558">
                  <c:v>3.0309861333333332</c:v>
                </c:pt>
                <c:pt idx="10559">
                  <c:v>3.031263911111111</c:v>
                </c:pt>
                <c:pt idx="10560">
                  <c:v>3.0315416888888884</c:v>
                </c:pt>
                <c:pt idx="10561">
                  <c:v>3.0318194666666662</c:v>
                </c:pt>
                <c:pt idx="10562">
                  <c:v>3.0320972444444441</c:v>
                </c:pt>
                <c:pt idx="10563">
                  <c:v>3.0323750222222219</c:v>
                </c:pt>
                <c:pt idx="10564">
                  <c:v>3.0326527999999997</c:v>
                </c:pt>
                <c:pt idx="10565">
                  <c:v>3.0329305777777775</c:v>
                </c:pt>
                <c:pt idx="10566">
                  <c:v>3.0332083555555553</c:v>
                </c:pt>
                <c:pt idx="10567">
                  <c:v>3.0334861333333332</c:v>
                </c:pt>
                <c:pt idx="10568">
                  <c:v>3.033763911111111</c:v>
                </c:pt>
                <c:pt idx="10569">
                  <c:v>3.0340416888888888</c:v>
                </c:pt>
                <c:pt idx="10570">
                  <c:v>3.0343194666666662</c:v>
                </c:pt>
                <c:pt idx="10571">
                  <c:v>3.034597244444444</c:v>
                </c:pt>
                <c:pt idx="10572">
                  <c:v>3.0348750222222218</c:v>
                </c:pt>
                <c:pt idx="10573">
                  <c:v>3.0351527999999997</c:v>
                </c:pt>
                <c:pt idx="10574">
                  <c:v>3.0354305777777775</c:v>
                </c:pt>
                <c:pt idx="10575">
                  <c:v>3.0357083555555553</c:v>
                </c:pt>
                <c:pt idx="10576">
                  <c:v>3.0359861333333331</c:v>
                </c:pt>
                <c:pt idx="10577">
                  <c:v>3.0362639111111109</c:v>
                </c:pt>
                <c:pt idx="10578">
                  <c:v>3.0365416888888888</c:v>
                </c:pt>
                <c:pt idx="10579">
                  <c:v>3.0368194666666666</c:v>
                </c:pt>
                <c:pt idx="10580">
                  <c:v>3.0370972444444444</c:v>
                </c:pt>
                <c:pt idx="10581">
                  <c:v>3.0373750222222218</c:v>
                </c:pt>
                <c:pt idx="10582">
                  <c:v>3.0376527999999996</c:v>
                </c:pt>
                <c:pt idx="10583">
                  <c:v>3.0379305777777774</c:v>
                </c:pt>
                <c:pt idx="10584">
                  <c:v>3.0382083555555552</c:v>
                </c:pt>
                <c:pt idx="10585">
                  <c:v>3.0384861333333331</c:v>
                </c:pt>
                <c:pt idx="10586">
                  <c:v>3.0387639111111109</c:v>
                </c:pt>
                <c:pt idx="10587">
                  <c:v>3.0390416888888887</c:v>
                </c:pt>
                <c:pt idx="10588">
                  <c:v>3.0393194666666665</c:v>
                </c:pt>
                <c:pt idx="10589">
                  <c:v>3.0395972444444443</c:v>
                </c:pt>
                <c:pt idx="10590">
                  <c:v>3.0398750222222222</c:v>
                </c:pt>
                <c:pt idx="10591">
                  <c:v>3.0401527999999995</c:v>
                </c:pt>
                <c:pt idx="10592">
                  <c:v>3.0404305777777774</c:v>
                </c:pt>
                <c:pt idx="10593">
                  <c:v>3.0407083555555552</c:v>
                </c:pt>
                <c:pt idx="10594">
                  <c:v>3.040986133333333</c:v>
                </c:pt>
                <c:pt idx="10595">
                  <c:v>3.0412639111111108</c:v>
                </c:pt>
                <c:pt idx="10596">
                  <c:v>3.0415416888888887</c:v>
                </c:pt>
                <c:pt idx="10597">
                  <c:v>3.0418194666666665</c:v>
                </c:pt>
                <c:pt idx="10598">
                  <c:v>3.0420972444444443</c:v>
                </c:pt>
                <c:pt idx="10599">
                  <c:v>3.0423750222222221</c:v>
                </c:pt>
                <c:pt idx="10600">
                  <c:v>3.0426527999999999</c:v>
                </c:pt>
                <c:pt idx="10601">
                  <c:v>3.0429305777777773</c:v>
                </c:pt>
                <c:pt idx="10602">
                  <c:v>3.0432083555555551</c:v>
                </c:pt>
                <c:pt idx="10603">
                  <c:v>3.043486133333333</c:v>
                </c:pt>
                <c:pt idx="10604">
                  <c:v>3.0437639111111108</c:v>
                </c:pt>
                <c:pt idx="10605">
                  <c:v>3.0440416888888886</c:v>
                </c:pt>
                <c:pt idx="10606">
                  <c:v>3.0443194666666664</c:v>
                </c:pt>
                <c:pt idx="10607">
                  <c:v>3.0445972444444442</c:v>
                </c:pt>
                <c:pt idx="10608">
                  <c:v>3.0448750222222221</c:v>
                </c:pt>
                <c:pt idx="10609">
                  <c:v>3.0451527999999999</c:v>
                </c:pt>
                <c:pt idx="10610">
                  <c:v>3.0454305777777777</c:v>
                </c:pt>
                <c:pt idx="10611">
                  <c:v>3.0457083555555551</c:v>
                </c:pt>
                <c:pt idx="10612">
                  <c:v>3.0459861333333329</c:v>
                </c:pt>
                <c:pt idx="10613">
                  <c:v>3.0462639111111107</c:v>
                </c:pt>
                <c:pt idx="10614">
                  <c:v>3.0465416888888885</c:v>
                </c:pt>
                <c:pt idx="10615">
                  <c:v>3.0468194666666664</c:v>
                </c:pt>
                <c:pt idx="10616">
                  <c:v>3.0470972444444442</c:v>
                </c:pt>
                <c:pt idx="10617">
                  <c:v>3.047375022222222</c:v>
                </c:pt>
                <c:pt idx="10618">
                  <c:v>3.0476527999999998</c:v>
                </c:pt>
                <c:pt idx="10619">
                  <c:v>3.0479305777777776</c:v>
                </c:pt>
                <c:pt idx="10620">
                  <c:v>3.0482083555555555</c:v>
                </c:pt>
                <c:pt idx="10621">
                  <c:v>3.0484861333333333</c:v>
                </c:pt>
                <c:pt idx="10622">
                  <c:v>3.0487639111111107</c:v>
                </c:pt>
                <c:pt idx="10623">
                  <c:v>3.0490416888888885</c:v>
                </c:pt>
                <c:pt idx="10624">
                  <c:v>3.0493194666666663</c:v>
                </c:pt>
                <c:pt idx="10625">
                  <c:v>3.0495972444444441</c:v>
                </c:pt>
                <c:pt idx="10626">
                  <c:v>3.049875022222222</c:v>
                </c:pt>
                <c:pt idx="10627">
                  <c:v>3.0501527999999998</c:v>
                </c:pt>
                <c:pt idx="10628">
                  <c:v>3.0504305777777776</c:v>
                </c:pt>
                <c:pt idx="10629">
                  <c:v>3.0507083555555554</c:v>
                </c:pt>
                <c:pt idx="10630">
                  <c:v>3.0509861333333332</c:v>
                </c:pt>
                <c:pt idx="10631">
                  <c:v>3.0512639111111111</c:v>
                </c:pt>
                <c:pt idx="10632">
                  <c:v>3.0515416888888884</c:v>
                </c:pt>
                <c:pt idx="10633">
                  <c:v>3.0518194666666663</c:v>
                </c:pt>
                <c:pt idx="10634">
                  <c:v>3.0520972444444441</c:v>
                </c:pt>
                <c:pt idx="10635">
                  <c:v>3.0523750222222219</c:v>
                </c:pt>
                <c:pt idx="10636">
                  <c:v>3.0526527999999997</c:v>
                </c:pt>
                <c:pt idx="10637">
                  <c:v>3.0529305777777775</c:v>
                </c:pt>
                <c:pt idx="10638">
                  <c:v>3.0532083555555554</c:v>
                </c:pt>
                <c:pt idx="10639">
                  <c:v>3.0534861333333332</c:v>
                </c:pt>
                <c:pt idx="10640">
                  <c:v>3.053763911111111</c:v>
                </c:pt>
                <c:pt idx="10641">
                  <c:v>3.0540416888888888</c:v>
                </c:pt>
                <c:pt idx="10642">
                  <c:v>3.0543194666666662</c:v>
                </c:pt>
                <c:pt idx="10643">
                  <c:v>3.054597244444444</c:v>
                </c:pt>
                <c:pt idx="10644">
                  <c:v>3.0548750222222218</c:v>
                </c:pt>
                <c:pt idx="10645">
                  <c:v>3.0551527999999997</c:v>
                </c:pt>
                <c:pt idx="10646">
                  <c:v>3.0554305777777775</c:v>
                </c:pt>
                <c:pt idx="10647">
                  <c:v>3.0557083555555553</c:v>
                </c:pt>
                <c:pt idx="10648">
                  <c:v>3.0559861333333331</c:v>
                </c:pt>
                <c:pt idx="10649">
                  <c:v>3.056263911111111</c:v>
                </c:pt>
                <c:pt idx="10650">
                  <c:v>3.0565416888888888</c:v>
                </c:pt>
                <c:pt idx="10651">
                  <c:v>3.0568194666666666</c:v>
                </c:pt>
                <c:pt idx="10652">
                  <c:v>3.057097244444444</c:v>
                </c:pt>
                <c:pt idx="10653">
                  <c:v>3.0573750222222218</c:v>
                </c:pt>
                <c:pt idx="10654">
                  <c:v>3.0576527999999996</c:v>
                </c:pt>
                <c:pt idx="10655">
                  <c:v>3.0579305777777774</c:v>
                </c:pt>
                <c:pt idx="10656">
                  <c:v>3.0582083555555553</c:v>
                </c:pt>
                <c:pt idx="10657">
                  <c:v>3.0584861333333331</c:v>
                </c:pt>
                <c:pt idx="10658">
                  <c:v>3.0587639111111109</c:v>
                </c:pt>
                <c:pt idx="10659">
                  <c:v>3.0590416888888887</c:v>
                </c:pt>
                <c:pt idx="10660">
                  <c:v>3.0593194666666665</c:v>
                </c:pt>
                <c:pt idx="10661">
                  <c:v>3.0595972444444444</c:v>
                </c:pt>
                <c:pt idx="10662">
                  <c:v>3.0598750222222222</c:v>
                </c:pt>
                <c:pt idx="10663">
                  <c:v>3.0601527999999996</c:v>
                </c:pt>
                <c:pt idx="10664">
                  <c:v>3.0604305777777774</c:v>
                </c:pt>
                <c:pt idx="10665">
                  <c:v>3.0607083555555552</c:v>
                </c:pt>
                <c:pt idx="10666">
                  <c:v>3.060986133333333</c:v>
                </c:pt>
                <c:pt idx="10667">
                  <c:v>3.0612639111111108</c:v>
                </c:pt>
                <c:pt idx="10668">
                  <c:v>3.0615416888888887</c:v>
                </c:pt>
                <c:pt idx="10669">
                  <c:v>3.0618194666666665</c:v>
                </c:pt>
                <c:pt idx="10670">
                  <c:v>3.0620972444444443</c:v>
                </c:pt>
                <c:pt idx="10671">
                  <c:v>3.0623750222222221</c:v>
                </c:pt>
                <c:pt idx="10672">
                  <c:v>3.0626528</c:v>
                </c:pt>
                <c:pt idx="10673">
                  <c:v>3.0629305777777773</c:v>
                </c:pt>
                <c:pt idx="10674">
                  <c:v>3.0632083555555552</c:v>
                </c:pt>
                <c:pt idx="10675">
                  <c:v>3.063486133333333</c:v>
                </c:pt>
                <c:pt idx="10676">
                  <c:v>3.0637639111111108</c:v>
                </c:pt>
                <c:pt idx="10677">
                  <c:v>3.0640416888888886</c:v>
                </c:pt>
                <c:pt idx="10678">
                  <c:v>3.0643194666666664</c:v>
                </c:pt>
                <c:pt idx="10679">
                  <c:v>3.0645972444444443</c:v>
                </c:pt>
                <c:pt idx="10680">
                  <c:v>3.0648750222222221</c:v>
                </c:pt>
                <c:pt idx="10681">
                  <c:v>3.0651527999999999</c:v>
                </c:pt>
                <c:pt idx="10682">
                  <c:v>3.0654305777777777</c:v>
                </c:pt>
                <c:pt idx="10683">
                  <c:v>3.0657083555555551</c:v>
                </c:pt>
                <c:pt idx="10684">
                  <c:v>3.0659861333333329</c:v>
                </c:pt>
                <c:pt idx="10685">
                  <c:v>3.0662639111111107</c:v>
                </c:pt>
                <c:pt idx="10686">
                  <c:v>3.0665416888888886</c:v>
                </c:pt>
                <c:pt idx="10687">
                  <c:v>3.0668194666666664</c:v>
                </c:pt>
                <c:pt idx="10688">
                  <c:v>3.0670972444444442</c:v>
                </c:pt>
                <c:pt idx="10689">
                  <c:v>3.067375022222222</c:v>
                </c:pt>
                <c:pt idx="10690">
                  <c:v>3.0676527999999998</c:v>
                </c:pt>
                <c:pt idx="10691">
                  <c:v>3.0679305777777777</c:v>
                </c:pt>
                <c:pt idx="10692">
                  <c:v>3.0682083555555555</c:v>
                </c:pt>
                <c:pt idx="10693">
                  <c:v>3.0684861333333329</c:v>
                </c:pt>
                <c:pt idx="10694">
                  <c:v>3.0687639111111107</c:v>
                </c:pt>
                <c:pt idx="10695">
                  <c:v>3.0690416888888885</c:v>
                </c:pt>
                <c:pt idx="10696">
                  <c:v>3.0693194666666663</c:v>
                </c:pt>
                <c:pt idx="10697">
                  <c:v>3.0695972444444442</c:v>
                </c:pt>
                <c:pt idx="10698">
                  <c:v>3.069875022222222</c:v>
                </c:pt>
                <c:pt idx="10699">
                  <c:v>3.0701527999999998</c:v>
                </c:pt>
                <c:pt idx="10700">
                  <c:v>3.0704305777777776</c:v>
                </c:pt>
                <c:pt idx="10701">
                  <c:v>3.0707083555555554</c:v>
                </c:pt>
                <c:pt idx="10702">
                  <c:v>3.0709861333333333</c:v>
                </c:pt>
                <c:pt idx="10703">
                  <c:v>3.0712639111111106</c:v>
                </c:pt>
                <c:pt idx="10704">
                  <c:v>3.0715416888888885</c:v>
                </c:pt>
                <c:pt idx="10705">
                  <c:v>3.0718194666666663</c:v>
                </c:pt>
                <c:pt idx="10706">
                  <c:v>3.0720972444444441</c:v>
                </c:pt>
                <c:pt idx="10707">
                  <c:v>3.0723750222222219</c:v>
                </c:pt>
                <c:pt idx="10708">
                  <c:v>3.0726527999999997</c:v>
                </c:pt>
                <c:pt idx="10709">
                  <c:v>3.0729305777777776</c:v>
                </c:pt>
                <c:pt idx="10710">
                  <c:v>3.0732083555555554</c:v>
                </c:pt>
                <c:pt idx="10711">
                  <c:v>3.0734861333333332</c:v>
                </c:pt>
                <c:pt idx="10712">
                  <c:v>3.073763911111111</c:v>
                </c:pt>
                <c:pt idx="10713">
                  <c:v>3.0740416888888888</c:v>
                </c:pt>
                <c:pt idx="10714">
                  <c:v>3.0743194666666662</c:v>
                </c:pt>
                <c:pt idx="10715">
                  <c:v>3.074597244444444</c:v>
                </c:pt>
                <c:pt idx="10716">
                  <c:v>3.0748750222222219</c:v>
                </c:pt>
                <c:pt idx="10717">
                  <c:v>3.0751527999999997</c:v>
                </c:pt>
                <c:pt idx="10718">
                  <c:v>3.0754305777777775</c:v>
                </c:pt>
                <c:pt idx="10719">
                  <c:v>3.0757083555555553</c:v>
                </c:pt>
                <c:pt idx="10720">
                  <c:v>3.0759861333333332</c:v>
                </c:pt>
                <c:pt idx="10721">
                  <c:v>3.076263911111111</c:v>
                </c:pt>
                <c:pt idx="10722">
                  <c:v>3.0765416888888888</c:v>
                </c:pt>
                <c:pt idx="10723">
                  <c:v>3.0768194666666666</c:v>
                </c:pt>
                <c:pt idx="10724">
                  <c:v>3.077097244444444</c:v>
                </c:pt>
                <c:pt idx="10725">
                  <c:v>3.0773750222222218</c:v>
                </c:pt>
                <c:pt idx="10726">
                  <c:v>3.0776527999999996</c:v>
                </c:pt>
                <c:pt idx="10727">
                  <c:v>3.0779305777777775</c:v>
                </c:pt>
                <c:pt idx="10728">
                  <c:v>3.0782083555555553</c:v>
                </c:pt>
                <c:pt idx="10729">
                  <c:v>3.0784861333333331</c:v>
                </c:pt>
                <c:pt idx="10730">
                  <c:v>3.0787639111111109</c:v>
                </c:pt>
                <c:pt idx="10731">
                  <c:v>3.0790416888888887</c:v>
                </c:pt>
                <c:pt idx="10732">
                  <c:v>3.0793194666666666</c:v>
                </c:pt>
                <c:pt idx="10733">
                  <c:v>3.0795972444444444</c:v>
                </c:pt>
                <c:pt idx="10734">
                  <c:v>3.0798750222222218</c:v>
                </c:pt>
                <c:pt idx="10735">
                  <c:v>3.0801527999999996</c:v>
                </c:pt>
                <c:pt idx="10736">
                  <c:v>3.0804305777777774</c:v>
                </c:pt>
                <c:pt idx="10737">
                  <c:v>3.0807083555555552</c:v>
                </c:pt>
                <c:pt idx="10738">
                  <c:v>3.080986133333333</c:v>
                </c:pt>
                <c:pt idx="10739">
                  <c:v>3.0812639111111109</c:v>
                </c:pt>
                <c:pt idx="10740">
                  <c:v>3.0815416888888887</c:v>
                </c:pt>
                <c:pt idx="10741">
                  <c:v>3.0818194666666665</c:v>
                </c:pt>
                <c:pt idx="10742">
                  <c:v>3.0820972444444443</c:v>
                </c:pt>
                <c:pt idx="10743">
                  <c:v>3.0823750222222221</c:v>
                </c:pt>
                <c:pt idx="10744">
                  <c:v>3.0826527999999995</c:v>
                </c:pt>
                <c:pt idx="10745">
                  <c:v>3.0829305777777773</c:v>
                </c:pt>
                <c:pt idx="10746">
                  <c:v>3.0832083555555552</c:v>
                </c:pt>
                <c:pt idx="10747">
                  <c:v>3.083486133333333</c:v>
                </c:pt>
                <c:pt idx="10748">
                  <c:v>3.0837639111111108</c:v>
                </c:pt>
                <c:pt idx="10749">
                  <c:v>3.0840416888888886</c:v>
                </c:pt>
                <c:pt idx="10750">
                  <c:v>3.0843194666666665</c:v>
                </c:pt>
                <c:pt idx="10751">
                  <c:v>3.0845972444444443</c:v>
                </c:pt>
                <c:pt idx="10752">
                  <c:v>3.0848750222222221</c:v>
                </c:pt>
                <c:pt idx="10753">
                  <c:v>3.0851527999999999</c:v>
                </c:pt>
                <c:pt idx="10754">
                  <c:v>3.0854305777777777</c:v>
                </c:pt>
                <c:pt idx="10755">
                  <c:v>3.0857083555555551</c:v>
                </c:pt>
                <c:pt idx="10756">
                  <c:v>3.0859861333333329</c:v>
                </c:pt>
                <c:pt idx="10757">
                  <c:v>3.0862639111111108</c:v>
                </c:pt>
                <c:pt idx="10758">
                  <c:v>3.0865416888888886</c:v>
                </c:pt>
                <c:pt idx="10759">
                  <c:v>3.0868194666666664</c:v>
                </c:pt>
                <c:pt idx="10760">
                  <c:v>3.0870972444444442</c:v>
                </c:pt>
                <c:pt idx="10761">
                  <c:v>3.087375022222222</c:v>
                </c:pt>
                <c:pt idx="10762">
                  <c:v>3.0876527999999999</c:v>
                </c:pt>
                <c:pt idx="10763">
                  <c:v>3.0879305777777777</c:v>
                </c:pt>
                <c:pt idx="10764">
                  <c:v>3.0882083555555555</c:v>
                </c:pt>
                <c:pt idx="10765">
                  <c:v>3.0884861333333329</c:v>
                </c:pt>
                <c:pt idx="10766">
                  <c:v>3.0887639111111107</c:v>
                </c:pt>
                <c:pt idx="10767">
                  <c:v>3.0890416888888885</c:v>
                </c:pt>
                <c:pt idx="10768">
                  <c:v>3.0893194666666663</c:v>
                </c:pt>
                <c:pt idx="10769">
                  <c:v>3.0895972444444442</c:v>
                </c:pt>
                <c:pt idx="10770">
                  <c:v>3.089875022222222</c:v>
                </c:pt>
                <c:pt idx="10771">
                  <c:v>3.0901527999999998</c:v>
                </c:pt>
                <c:pt idx="10772">
                  <c:v>3.0904305777777776</c:v>
                </c:pt>
                <c:pt idx="10773">
                  <c:v>3.0907083555555555</c:v>
                </c:pt>
                <c:pt idx="10774">
                  <c:v>3.0909861333333333</c:v>
                </c:pt>
                <c:pt idx="10775">
                  <c:v>3.0912639111111107</c:v>
                </c:pt>
                <c:pt idx="10776">
                  <c:v>3.0915416888888885</c:v>
                </c:pt>
                <c:pt idx="10777">
                  <c:v>3.0918194666666663</c:v>
                </c:pt>
                <c:pt idx="10778">
                  <c:v>3.0920972444444441</c:v>
                </c:pt>
                <c:pt idx="10779">
                  <c:v>3.0923750222222219</c:v>
                </c:pt>
                <c:pt idx="10780">
                  <c:v>3.0926527999999998</c:v>
                </c:pt>
                <c:pt idx="10781">
                  <c:v>3.0929305777777776</c:v>
                </c:pt>
                <c:pt idx="10782">
                  <c:v>3.0932083555555554</c:v>
                </c:pt>
                <c:pt idx="10783">
                  <c:v>3.0934861333333332</c:v>
                </c:pt>
                <c:pt idx="10784">
                  <c:v>3.093763911111111</c:v>
                </c:pt>
                <c:pt idx="10785">
                  <c:v>3.0940416888888884</c:v>
                </c:pt>
                <c:pt idx="10786">
                  <c:v>3.0943194666666662</c:v>
                </c:pt>
                <c:pt idx="10787">
                  <c:v>3.0945972444444441</c:v>
                </c:pt>
                <c:pt idx="10788">
                  <c:v>3.0948750222222219</c:v>
                </c:pt>
                <c:pt idx="10789">
                  <c:v>3.0951527999999997</c:v>
                </c:pt>
                <c:pt idx="10790">
                  <c:v>3.0954305777777775</c:v>
                </c:pt>
                <c:pt idx="10791">
                  <c:v>3.0957083555555553</c:v>
                </c:pt>
                <c:pt idx="10792">
                  <c:v>3.0959861333333332</c:v>
                </c:pt>
                <c:pt idx="10793">
                  <c:v>3.096263911111111</c:v>
                </c:pt>
                <c:pt idx="10794">
                  <c:v>3.0965416888888888</c:v>
                </c:pt>
                <c:pt idx="10795">
                  <c:v>3.0968194666666662</c:v>
                </c:pt>
                <c:pt idx="10796">
                  <c:v>3.097097244444444</c:v>
                </c:pt>
                <c:pt idx="10797">
                  <c:v>3.0973750222222218</c:v>
                </c:pt>
                <c:pt idx="10798">
                  <c:v>3.0976527999999997</c:v>
                </c:pt>
                <c:pt idx="10799">
                  <c:v>3.0979305777777775</c:v>
                </c:pt>
                <c:pt idx="10800">
                  <c:v>3.0982083555555553</c:v>
                </c:pt>
                <c:pt idx="10801">
                  <c:v>3.0984861333333331</c:v>
                </c:pt>
                <c:pt idx="10802">
                  <c:v>3.0987639111111109</c:v>
                </c:pt>
                <c:pt idx="10803">
                  <c:v>3.0990416888888888</c:v>
                </c:pt>
                <c:pt idx="10804">
                  <c:v>3.0993194666666666</c:v>
                </c:pt>
                <c:pt idx="10805">
                  <c:v>3.0995972444444444</c:v>
                </c:pt>
                <c:pt idx="10806">
                  <c:v>3.0998750222222218</c:v>
                </c:pt>
                <c:pt idx="10807">
                  <c:v>3.1001527999999996</c:v>
                </c:pt>
                <c:pt idx="10808">
                  <c:v>3.1004305777777774</c:v>
                </c:pt>
                <c:pt idx="10809">
                  <c:v>3.1007083555555552</c:v>
                </c:pt>
                <c:pt idx="10810">
                  <c:v>3.1009861333333331</c:v>
                </c:pt>
                <c:pt idx="10811">
                  <c:v>3.1012639111111109</c:v>
                </c:pt>
                <c:pt idx="10812">
                  <c:v>3.1015416888888887</c:v>
                </c:pt>
                <c:pt idx="10813">
                  <c:v>3.1018194666666665</c:v>
                </c:pt>
                <c:pt idx="10814">
                  <c:v>3.1020972444444443</c:v>
                </c:pt>
                <c:pt idx="10815">
                  <c:v>3.1023750222222222</c:v>
                </c:pt>
                <c:pt idx="10816">
                  <c:v>3.1026527999999995</c:v>
                </c:pt>
                <c:pt idx="10817">
                  <c:v>3.1029305777777774</c:v>
                </c:pt>
                <c:pt idx="10818">
                  <c:v>3.1032083555555552</c:v>
                </c:pt>
                <c:pt idx="10819">
                  <c:v>3.103486133333333</c:v>
                </c:pt>
                <c:pt idx="10820">
                  <c:v>3.1037639111111108</c:v>
                </c:pt>
                <c:pt idx="10821">
                  <c:v>3.1040416888888887</c:v>
                </c:pt>
                <c:pt idx="10822">
                  <c:v>3.1043194666666665</c:v>
                </c:pt>
                <c:pt idx="10823">
                  <c:v>3.1045972444444443</c:v>
                </c:pt>
                <c:pt idx="10824">
                  <c:v>3.1048750222222221</c:v>
                </c:pt>
                <c:pt idx="10825">
                  <c:v>3.1051527999999999</c:v>
                </c:pt>
                <c:pt idx="10826">
                  <c:v>3.1054305777777773</c:v>
                </c:pt>
                <c:pt idx="10827">
                  <c:v>3.1057083555555551</c:v>
                </c:pt>
                <c:pt idx="10828">
                  <c:v>3.105986133333333</c:v>
                </c:pt>
                <c:pt idx="10829">
                  <c:v>3.1062639111111108</c:v>
                </c:pt>
                <c:pt idx="10830">
                  <c:v>3.1065416888888886</c:v>
                </c:pt>
                <c:pt idx="10831">
                  <c:v>3.1068194666666664</c:v>
                </c:pt>
                <c:pt idx="10832">
                  <c:v>3.1070972444444442</c:v>
                </c:pt>
                <c:pt idx="10833">
                  <c:v>3.1073750222222221</c:v>
                </c:pt>
                <c:pt idx="10834">
                  <c:v>3.1076527999999999</c:v>
                </c:pt>
                <c:pt idx="10835">
                  <c:v>3.1079305777777777</c:v>
                </c:pt>
                <c:pt idx="10836">
                  <c:v>3.1082083555555551</c:v>
                </c:pt>
                <c:pt idx="10837">
                  <c:v>3.1084861333333329</c:v>
                </c:pt>
                <c:pt idx="10838">
                  <c:v>3.1087639111111107</c:v>
                </c:pt>
                <c:pt idx="10839">
                  <c:v>3.1090416888888885</c:v>
                </c:pt>
                <c:pt idx="10840">
                  <c:v>3.1093194666666664</c:v>
                </c:pt>
                <c:pt idx="10841">
                  <c:v>3.1095972444444442</c:v>
                </c:pt>
                <c:pt idx="10842">
                  <c:v>3.109875022222222</c:v>
                </c:pt>
                <c:pt idx="10843">
                  <c:v>3.1101527999999998</c:v>
                </c:pt>
                <c:pt idx="10844">
                  <c:v>3.1104305777777776</c:v>
                </c:pt>
                <c:pt idx="10845">
                  <c:v>3.1107083555555555</c:v>
                </c:pt>
                <c:pt idx="10846">
                  <c:v>3.1109861333333333</c:v>
                </c:pt>
                <c:pt idx="10847">
                  <c:v>3.1112639111111107</c:v>
                </c:pt>
                <c:pt idx="10848">
                  <c:v>3.1115416888888885</c:v>
                </c:pt>
                <c:pt idx="10849">
                  <c:v>3.1118194666666663</c:v>
                </c:pt>
                <c:pt idx="10850">
                  <c:v>3.1120972444444441</c:v>
                </c:pt>
                <c:pt idx="10851">
                  <c:v>3.112375022222222</c:v>
                </c:pt>
                <c:pt idx="10852">
                  <c:v>3.1126527999999998</c:v>
                </c:pt>
                <c:pt idx="10853">
                  <c:v>3.1129305777777776</c:v>
                </c:pt>
                <c:pt idx="10854">
                  <c:v>3.1132083555555554</c:v>
                </c:pt>
                <c:pt idx="10855">
                  <c:v>3.1134861333333332</c:v>
                </c:pt>
                <c:pt idx="10856">
                  <c:v>3.1137639111111111</c:v>
                </c:pt>
                <c:pt idx="10857">
                  <c:v>3.1140416888888884</c:v>
                </c:pt>
                <c:pt idx="10858">
                  <c:v>3.1143194666666663</c:v>
                </c:pt>
                <c:pt idx="10859">
                  <c:v>3.1145972444444441</c:v>
                </c:pt>
                <c:pt idx="10860">
                  <c:v>3.1148750222222219</c:v>
                </c:pt>
                <c:pt idx="10861">
                  <c:v>3.1151527999999997</c:v>
                </c:pt>
                <c:pt idx="10862">
                  <c:v>3.1154305777777775</c:v>
                </c:pt>
                <c:pt idx="10863">
                  <c:v>3.1157083555555554</c:v>
                </c:pt>
                <c:pt idx="10864">
                  <c:v>3.1159861333333332</c:v>
                </c:pt>
                <c:pt idx="10865">
                  <c:v>3.116263911111111</c:v>
                </c:pt>
                <c:pt idx="10866">
                  <c:v>3.1165416888888888</c:v>
                </c:pt>
                <c:pt idx="10867">
                  <c:v>3.1168194666666662</c:v>
                </c:pt>
                <c:pt idx="10868">
                  <c:v>3.117097244444444</c:v>
                </c:pt>
                <c:pt idx="10869">
                  <c:v>3.1173750222222218</c:v>
                </c:pt>
                <c:pt idx="10870">
                  <c:v>3.1176527999999997</c:v>
                </c:pt>
                <c:pt idx="10871">
                  <c:v>3.1179305777777775</c:v>
                </c:pt>
                <c:pt idx="10872">
                  <c:v>3.1182083555555553</c:v>
                </c:pt>
                <c:pt idx="10873">
                  <c:v>3.1184861333333331</c:v>
                </c:pt>
                <c:pt idx="10874">
                  <c:v>3.118763911111111</c:v>
                </c:pt>
                <c:pt idx="10875">
                  <c:v>3.1190416888888888</c:v>
                </c:pt>
                <c:pt idx="10876">
                  <c:v>3.1193194666666666</c:v>
                </c:pt>
                <c:pt idx="10877">
                  <c:v>3.119597244444444</c:v>
                </c:pt>
                <c:pt idx="10878">
                  <c:v>3.1198750222222218</c:v>
                </c:pt>
                <c:pt idx="10879">
                  <c:v>3.1201527999999996</c:v>
                </c:pt>
                <c:pt idx="10880">
                  <c:v>3.1204305777777774</c:v>
                </c:pt>
                <c:pt idx="10881">
                  <c:v>3.1207083555555553</c:v>
                </c:pt>
                <c:pt idx="10882">
                  <c:v>3.1209861333333331</c:v>
                </c:pt>
                <c:pt idx="10883">
                  <c:v>3.1212639111111109</c:v>
                </c:pt>
                <c:pt idx="10884">
                  <c:v>3.1215416888888887</c:v>
                </c:pt>
                <c:pt idx="10885">
                  <c:v>3.1218194666666665</c:v>
                </c:pt>
                <c:pt idx="10886">
                  <c:v>3.1220972444444444</c:v>
                </c:pt>
                <c:pt idx="10887">
                  <c:v>3.1223750222222222</c:v>
                </c:pt>
                <c:pt idx="10888">
                  <c:v>3.1226527999999996</c:v>
                </c:pt>
                <c:pt idx="10889">
                  <c:v>3.1229305777777774</c:v>
                </c:pt>
                <c:pt idx="10890">
                  <c:v>3.1232083555555552</c:v>
                </c:pt>
                <c:pt idx="10891">
                  <c:v>3.123486133333333</c:v>
                </c:pt>
                <c:pt idx="10892">
                  <c:v>3.1237639111111108</c:v>
                </c:pt>
                <c:pt idx="10893">
                  <c:v>3.1240416888888887</c:v>
                </c:pt>
                <c:pt idx="10894">
                  <c:v>3.1243194666666665</c:v>
                </c:pt>
                <c:pt idx="10895">
                  <c:v>3.1245972444444443</c:v>
                </c:pt>
                <c:pt idx="10896">
                  <c:v>3.1248750222222221</c:v>
                </c:pt>
                <c:pt idx="10897">
                  <c:v>3.1251528</c:v>
                </c:pt>
                <c:pt idx="10898">
                  <c:v>3.1254305777777773</c:v>
                </c:pt>
                <c:pt idx="10899">
                  <c:v>3.1257083555555552</c:v>
                </c:pt>
                <c:pt idx="10900">
                  <c:v>3.125986133333333</c:v>
                </c:pt>
                <c:pt idx="10901">
                  <c:v>3.1262639111111108</c:v>
                </c:pt>
                <c:pt idx="10902">
                  <c:v>3.1265416888888886</c:v>
                </c:pt>
                <c:pt idx="10903">
                  <c:v>3.1268194666666664</c:v>
                </c:pt>
                <c:pt idx="10904">
                  <c:v>3.1270972444444443</c:v>
                </c:pt>
                <c:pt idx="10905">
                  <c:v>3.1273750222222221</c:v>
                </c:pt>
                <c:pt idx="10906">
                  <c:v>3.1276527999999999</c:v>
                </c:pt>
                <c:pt idx="10907">
                  <c:v>3.1279305777777777</c:v>
                </c:pt>
                <c:pt idx="10908">
                  <c:v>3.1282083555555551</c:v>
                </c:pt>
                <c:pt idx="10909">
                  <c:v>3.1284861333333329</c:v>
                </c:pt>
                <c:pt idx="10910">
                  <c:v>3.1287639111111107</c:v>
                </c:pt>
                <c:pt idx="10911">
                  <c:v>3.1290416888888886</c:v>
                </c:pt>
                <c:pt idx="10912">
                  <c:v>3.1293194666666664</c:v>
                </c:pt>
                <c:pt idx="10913">
                  <c:v>3.1295972444444442</c:v>
                </c:pt>
                <c:pt idx="10914">
                  <c:v>3.129875022222222</c:v>
                </c:pt>
                <c:pt idx="10915">
                  <c:v>3.1301527999999998</c:v>
                </c:pt>
                <c:pt idx="10916">
                  <c:v>3.1304305777777777</c:v>
                </c:pt>
                <c:pt idx="10917">
                  <c:v>3.1307083555555555</c:v>
                </c:pt>
                <c:pt idx="10918">
                  <c:v>3.1309861333333329</c:v>
                </c:pt>
                <c:pt idx="10919">
                  <c:v>3.1312639111111107</c:v>
                </c:pt>
                <c:pt idx="10920">
                  <c:v>3.1315416888888885</c:v>
                </c:pt>
                <c:pt idx="10921">
                  <c:v>3.1318194666666663</c:v>
                </c:pt>
                <c:pt idx="10922">
                  <c:v>3.1320972444444442</c:v>
                </c:pt>
                <c:pt idx="10923">
                  <c:v>3.132375022222222</c:v>
                </c:pt>
                <c:pt idx="10924">
                  <c:v>3.1326527999999998</c:v>
                </c:pt>
                <c:pt idx="10925">
                  <c:v>3.1329305777777776</c:v>
                </c:pt>
                <c:pt idx="10926">
                  <c:v>3.1332083555555554</c:v>
                </c:pt>
                <c:pt idx="10927">
                  <c:v>3.1334861333333333</c:v>
                </c:pt>
                <c:pt idx="10928">
                  <c:v>3.1337639111111106</c:v>
                </c:pt>
                <c:pt idx="10929">
                  <c:v>3.1340416888888885</c:v>
                </c:pt>
                <c:pt idx="10930">
                  <c:v>3.1343194666666663</c:v>
                </c:pt>
                <c:pt idx="10931">
                  <c:v>3.1345972444444441</c:v>
                </c:pt>
                <c:pt idx="10932">
                  <c:v>3.1348750222222219</c:v>
                </c:pt>
                <c:pt idx="10933">
                  <c:v>3.1351527999999997</c:v>
                </c:pt>
                <c:pt idx="10934">
                  <c:v>3.1354305777777776</c:v>
                </c:pt>
                <c:pt idx="10935">
                  <c:v>3.1357083555555554</c:v>
                </c:pt>
                <c:pt idx="10936">
                  <c:v>3.1359861333333332</c:v>
                </c:pt>
                <c:pt idx="10937">
                  <c:v>3.136263911111111</c:v>
                </c:pt>
                <c:pt idx="10938">
                  <c:v>3.1365416888888888</c:v>
                </c:pt>
                <c:pt idx="10939">
                  <c:v>3.1368194666666662</c:v>
                </c:pt>
                <c:pt idx="10940">
                  <c:v>3.137097244444444</c:v>
                </c:pt>
                <c:pt idx="10941">
                  <c:v>3.1373750222222219</c:v>
                </c:pt>
                <c:pt idx="10942">
                  <c:v>3.1376527999999997</c:v>
                </c:pt>
                <c:pt idx="10943">
                  <c:v>3.1379305777777775</c:v>
                </c:pt>
                <c:pt idx="10944">
                  <c:v>3.1382083555555553</c:v>
                </c:pt>
                <c:pt idx="10945">
                  <c:v>3.1384861333333332</c:v>
                </c:pt>
                <c:pt idx="10946">
                  <c:v>3.138763911111111</c:v>
                </c:pt>
                <c:pt idx="10947">
                  <c:v>3.1390416888888888</c:v>
                </c:pt>
                <c:pt idx="10948">
                  <c:v>3.1393194666666666</c:v>
                </c:pt>
                <c:pt idx="10949">
                  <c:v>3.139597244444444</c:v>
                </c:pt>
                <c:pt idx="10950">
                  <c:v>3.1398750222222218</c:v>
                </c:pt>
                <c:pt idx="10951">
                  <c:v>3.1401527999999996</c:v>
                </c:pt>
                <c:pt idx="10952">
                  <c:v>3.1404305777777775</c:v>
                </c:pt>
                <c:pt idx="10953">
                  <c:v>3.1407083555555553</c:v>
                </c:pt>
                <c:pt idx="10954">
                  <c:v>3.1409861333333331</c:v>
                </c:pt>
                <c:pt idx="10955">
                  <c:v>3.1412639111111109</c:v>
                </c:pt>
                <c:pt idx="10956">
                  <c:v>3.1415416888888887</c:v>
                </c:pt>
                <c:pt idx="10957">
                  <c:v>3.1418194666666666</c:v>
                </c:pt>
                <c:pt idx="10958">
                  <c:v>3.1420972444444444</c:v>
                </c:pt>
                <c:pt idx="10959">
                  <c:v>3.1423750222222218</c:v>
                </c:pt>
                <c:pt idx="10960">
                  <c:v>3.1426527999999996</c:v>
                </c:pt>
                <c:pt idx="10961">
                  <c:v>3.1429305777777774</c:v>
                </c:pt>
                <c:pt idx="10962">
                  <c:v>3.1432083555555552</c:v>
                </c:pt>
                <c:pt idx="10963">
                  <c:v>3.143486133333333</c:v>
                </c:pt>
                <c:pt idx="10964">
                  <c:v>3.1437639111111109</c:v>
                </c:pt>
                <c:pt idx="10965">
                  <c:v>3.1440416888888887</c:v>
                </c:pt>
                <c:pt idx="10966">
                  <c:v>3.1443194666666665</c:v>
                </c:pt>
                <c:pt idx="10967">
                  <c:v>3.1445972444444443</c:v>
                </c:pt>
                <c:pt idx="10968">
                  <c:v>3.1448750222222221</c:v>
                </c:pt>
                <c:pt idx="10969">
                  <c:v>3.1451527999999995</c:v>
                </c:pt>
                <c:pt idx="10970">
                  <c:v>3.1454305777777773</c:v>
                </c:pt>
                <c:pt idx="10971">
                  <c:v>3.1457083555555552</c:v>
                </c:pt>
                <c:pt idx="10972">
                  <c:v>3.145986133333333</c:v>
                </c:pt>
                <c:pt idx="10973">
                  <c:v>3.1462639111111108</c:v>
                </c:pt>
                <c:pt idx="10974">
                  <c:v>3.1465416888888886</c:v>
                </c:pt>
                <c:pt idx="10975">
                  <c:v>3.1468194666666665</c:v>
                </c:pt>
                <c:pt idx="10976">
                  <c:v>3.1470972444444443</c:v>
                </c:pt>
                <c:pt idx="10977">
                  <c:v>3.1473750222222221</c:v>
                </c:pt>
                <c:pt idx="10978">
                  <c:v>3.1476527999999999</c:v>
                </c:pt>
                <c:pt idx="10979">
                  <c:v>3.1479305777777777</c:v>
                </c:pt>
                <c:pt idx="10980">
                  <c:v>3.1482083555555551</c:v>
                </c:pt>
                <c:pt idx="10981">
                  <c:v>3.1484861333333329</c:v>
                </c:pt>
                <c:pt idx="10982">
                  <c:v>3.1487639111111108</c:v>
                </c:pt>
                <c:pt idx="10983">
                  <c:v>3.1490416888888886</c:v>
                </c:pt>
                <c:pt idx="10984">
                  <c:v>3.1493194666666664</c:v>
                </c:pt>
                <c:pt idx="10985">
                  <c:v>3.1495972444444442</c:v>
                </c:pt>
                <c:pt idx="10986">
                  <c:v>3.149875022222222</c:v>
                </c:pt>
                <c:pt idx="10987">
                  <c:v>3.1501527999999999</c:v>
                </c:pt>
                <c:pt idx="10988">
                  <c:v>3.1504305777777777</c:v>
                </c:pt>
                <c:pt idx="10989">
                  <c:v>3.1507083555555555</c:v>
                </c:pt>
                <c:pt idx="10990">
                  <c:v>3.1509861333333329</c:v>
                </c:pt>
                <c:pt idx="10991">
                  <c:v>3.1512639111111107</c:v>
                </c:pt>
                <c:pt idx="10992">
                  <c:v>3.1515416888888885</c:v>
                </c:pt>
                <c:pt idx="10993">
                  <c:v>3.1518194666666663</c:v>
                </c:pt>
                <c:pt idx="10994">
                  <c:v>3.1520972444444442</c:v>
                </c:pt>
                <c:pt idx="10995">
                  <c:v>3.152375022222222</c:v>
                </c:pt>
                <c:pt idx="10996">
                  <c:v>3.1526527999999998</c:v>
                </c:pt>
                <c:pt idx="10997">
                  <c:v>3.1529305777777776</c:v>
                </c:pt>
                <c:pt idx="10998">
                  <c:v>3.1532083555555555</c:v>
                </c:pt>
                <c:pt idx="10999">
                  <c:v>3.1534861333333333</c:v>
                </c:pt>
                <c:pt idx="11000">
                  <c:v>3.1537639111111107</c:v>
                </c:pt>
                <c:pt idx="11001">
                  <c:v>3.1540416888888885</c:v>
                </c:pt>
                <c:pt idx="11002">
                  <c:v>3.1543194666666663</c:v>
                </c:pt>
                <c:pt idx="11003">
                  <c:v>3.1545972444444441</c:v>
                </c:pt>
                <c:pt idx="11004">
                  <c:v>3.1548750222222219</c:v>
                </c:pt>
                <c:pt idx="11005">
                  <c:v>3.1551527999999998</c:v>
                </c:pt>
                <c:pt idx="11006">
                  <c:v>3.1554305777777776</c:v>
                </c:pt>
                <c:pt idx="11007">
                  <c:v>3.1557083555555554</c:v>
                </c:pt>
                <c:pt idx="11008">
                  <c:v>3.1559861333333332</c:v>
                </c:pt>
                <c:pt idx="11009">
                  <c:v>3.156263911111111</c:v>
                </c:pt>
                <c:pt idx="11010">
                  <c:v>3.1565416888888884</c:v>
                </c:pt>
                <c:pt idx="11011">
                  <c:v>3.1568194666666662</c:v>
                </c:pt>
                <c:pt idx="11012">
                  <c:v>3.1570972444444441</c:v>
                </c:pt>
                <c:pt idx="11013">
                  <c:v>3.1573750222222219</c:v>
                </c:pt>
                <c:pt idx="11014">
                  <c:v>3.1576527999999997</c:v>
                </c:pt>
                <c:pt idx="11015">
                  <c:v>3.1579305777777775</c:v>
                </c:pt>
                <c:pt idx="11016">
                  <c:v>3.1582083555555553</c:v>
                </c:pt>
                <c:pt idx="11017">
                  <c:v>3.1584861333333332</c:v>
                </c:pt>
                <c:pt idx="11018">
                  <c:v>3.158763911111111</c:v>
                </c:pt>
                <c:pt idx="11019">
                  <c:v>3.1590416888888888</c:v>
                </c:pt>
                <c:pt idx="11020">
                  <c:v>3.1593194666666662</c:v>
                </c:pt>
                <c:pt idx="11021">
                  <c:v>3.159597244444444</c:v>
                </c:pt>
                <c:pt idx="11022">
                  <c:v>3.1598750222222218</c:v>
                </c:pt>
                <c:pt idx="11023">
                  <c:v>3.1601527999999997</c:v>
                </c:pt>
                <c:pt idx="11024">
                  <c:v>3.1604305777777775</c:v>
                </c:pt>
                <c:pt idx="11025">
                  <c:v>3.1607083555555553</c:v>
                </c:pt>
                <c:pt idx="11026">
                  <c:v>3.1609861333333331</c:v>
                </c:pt>
                <c:pt idx="11027">
                  <c:v>3.1612639111111109</c:v>
                </c:pt>
                <c:pt idx="11028">
                  <c:v>3.1615416888888888</c:v>
                </c:pt>
                <c:pt idx="11029">
                  <c:v>3.1618194666666666</c:v>
                </c:pt>
                <c:pt idx="11030">
                  <c:v>3.1620972444444444</c:v>
                </c:pt>
                <c:pt idx="11031">
                  <c:v>3.1623750222222218</c:v>
                </c:pt>
                <c:pt idx="11032">
                  <c:v>3.1626527999999996</c:v>
                </c:pt>
                <c:pt idx="11033">
                  <c:v>3.1629305777777774</c:v>
                </c:pt>
                <c:pt idx="11034">
                  <c:v>3.1632083555555552</c:v>
                </c:pt>
                <c:pt idx="11035">
                  <c:v>3.1634861333333331</c:v>
                </c:pt>
                <c:pt idx="11036">
                  <c:v>3.1637639111111109</c:v>
                </c:pt>
                <c:pt idx="11037">
                  <c:v>3.1640416888888887</c:v>
                </c:pt>
                <c:pt idx="11038">
                  <c:v>3.1643194666666665</c:v>
                </c:pt>
                <c:pt idx="11039">
                  <c:v>3.1645972444444443</c:v>
                </c:pt>
                <c:pt idx="11040">
                  <c:v>3.1648750222222222</c:v>
                </c:pt>
                <c:pt idx="11041">
                  <c:v>3.1651527999999995</c:v>
                </c:pt>
                <c:pt idx="11042">
                  <c:v>3.1654305777777774</c:v>
                </c:pt>
                <c:pt idx="11043">
                  <c:v>3.1657083555555552</c:v>
                </c:pt>
                <c:pt idx="11044">
                  <c:v>3.165986133333333</c:v>
                </c:pt>
                <c:pt idx="11045">
                  <c:v>3.1662639111111108</c:v>
                </c:pt>
                <c:pt idx="11046">
                  <c:v>3.1665416888888887</c:v>
                </c:pt>
                <c:pt idx="11047">
                  <c:v>3.1668194666666665</c:v>
                </c:pt>
                <c:pt idx="11048">
                  <c:v>3.1670972444444443</c:v>
                </c:pt>
                <c:pt idx="11049">
                  <c:v>3.1673750222222221</c:v>
                </c:pt>
                <c:pt idx="11050">
                  <c:v>3.1676527999999999</c:v>
                </c:pt>
                <c:pt idx="11051">
                  <c:v>3.1679305777777773</c:v>
                </c:pt>
                <c:pt idx="11052">
                  <c:v>3.1682083555555551</c:v>
                </c:pt>
                <c:pt idx="11053">
                  <c:v>3.168486133333333</c:v>
                </c:pt>
                <c:pt idx="11054">
                  <c:v>3.1687639111111108</c:v>
                </c:pt>
                <c:pt idx="11055">
                  <c:v>3.1690416888888886</c:v>
                </c:pt>
                <c:pt idx="11056">
                  <c:v>3.1693194666666664</c:v>
                </c:pt>
                <c:pt idx="11057">
                  <c:v>3.1695972444444442</c:v>
                </c:pt>
                <c:pt idx="11058">
                  <c:v>3.1698750222222221</c:v>
                </c:pt>
                <c:pt idx="11059">
                  <c:v>3.1701527999999999</c:v>
                </c:pt>
                <c:pt idx="11060">
                  <c:v>3.1704305777777777</c:v>
                </c:pt>
                <c:pt idx="11061">
                  <c:v>3.1707083555555551</c:v>
                </c:pt>
                <c:pt idx="11062">
                  <c:v>3.1709861333333329</c:v>
                </c:pt>
                <c:pt idx="11063">
                  <c:v>3.1712639111111107</c:v>
                </c:pt>
                <c:pt idx="11064">
                  <c:v>3.1715416888888885</c:v>
                </c:pt>
                <c:pt idx="11065">
                  <c:v>3.1718194666666664</c:v>
                </c:pt>
                <c:pt idx="11066">
                  <c:v>3.1720972444444442</c:v>
                </c:pt>
                <c:pt idx="11067">
                  <c:v>3.172375022222222</c:v>
                </c:pt>
                <c:pt idx="11068">
                  <c:v>3.1726527999999998</c:v>
                </c:pt>
                <c:pt idx="11069">
                  <c:v>3.1729305777777776</c:v>
                </c:pt>
                <c:pt idx="11070">
                  <c:v>3.1732083555555555</c:v>
                </c:pt>
                <c:pt idx="11071">
                  <c:v>3.1734861333333333</c:v>
                </c:pt>
                <c:pt idx="11072">
                  <c:v>3.1737639111111107</c:v>
                </c:pt>
                <c:pt idx="11073">
                  <c:v>3.1740416888888885</c:v>
                </c:pt>
                <c:pt idx="11074">
                  <c:v>3.1743194666666663</c:v>
                </c:pt>
                <c:pt idx="11075">
                  <c:v>3.1745972444444441</c:v>
                </c:pt>
                <c:pt idx="11076">
                  <c:v>3.174875022222222</c:v>
                </c:pt>
                <c:pt idx="11077">
                  <c:v>3.1751527999999998</c:v>
                </c:pt>
                <c:pt idx="11078">
                  <c:v>3.1754305777777776</c:v>
                </c:pt>
                <c:pt idx="11079">
                  <c:v>3.1757083555555554</c:v>
                </c:pt>
                <c:pt idx="11080">
                  <c:v>3.1759861333333332</c:v>
                </c:pt>
                <c:pt idx="11081">
                  <c:v>3.1762639111111111</c:v>
                </c:pt>
                <c:pt idx="11082">
                  <c:v>3.1765416888888884</c:v>
                </c:pt>
                <c:pt idx="11083">
                  <c:v>3.1768194666666663</c:v>
                </c:pt>
                <c:pt idx="11084">
                  <c:v>3.1770972444444441</c:v>
                </c:pt>
                <c:pt idx="11085">
                  <c:v>3.1773750222222219</c:v>
                </c:pt>
                <c:pt idx="11086">
                  <c:v>3.1776527999999997</c:v>
                </c:pt>
                <c:pt idx="11087">
                  <c:v>3.1779305777777775</c:v>
                </c:pt>
                <c:pt idx="11088">
                  <c:v>3.1782083555555554</c:v>
                </c:pt>
                <c:pt idx="11089">
                  <c:v>3.1784861333333332</c:v>
                </c:pt>
                <c:pt idx="11090">
                  <c:v>3.178763911111111</c:v>
                </c:pt>
                <c:pt idx="11091">
                  <c:v>3.1790416888888888</c:v>
                </c:pt>
                <c:pt idx="11092">
                  <c:v>3.1793194666666662</c:v>
                </c:pt>
                <c:pt idx="11093">
                  <c:v>3.179597244444444</c:v>
                </c:pt>
                <c:pt idx="11094">
                  <c:v>3.1798750222222218</c:v>
                </c:pt>
                <c:pt idx="11095">
                  <c:v>3.1801527999999997</c:v>
                </c:pt>
                <c:pt idx="11096">
                  <c:v>3.1804305777777775</c:v>
                </c:pt>
                <c:pt idx="11097">
                  <c:v>3.1807083555555553</c:v>
                </c:pt>
                <c:pt idx="11098">
                  <c:v>3.1809861333333331</c:v>
                </c:pt>
                <c:pt idx="11099">
                  <c:v>3.181263911111111</c:v>
                </c:pt>
                <c:pt idx="11100">
                  <c:v>3.1815416888888888</c:v>
                </c:pt>
                <c:pt idx="11101">
                  <c:v>3.1818194666666666</c:v>
                </c:pt>
                <c:pt idx="11102">
                  <c:v>3.182097244444444</c:v>
                </c:pt>
                <c:pt idx="11103">
                  <c:v>3.1823750222222218</c:v>
                </c:pt>
                <c:pt idx="11104">
                  <c:v>3.1826527999999996</c:v>
                </c:pt>
                <c:pt idx="11105">
                  <c:v>3.1829305777777774</c:v>
                </c:pt>
                <c:pt idx="11106">
                  <c:v>3.1832083555555553</c:v>
                </c:pt>
                <c:pt idx="11107">
                  <c:v>3.1834861333333331</c:v>
                </c:pt>
                <c:pt idx="11108">
                  <c:v>3.1837639111111109</c:v>
                </c:pt>
                <c:pt idx="11109">
                  <c:v>3.1840416888888887</c:v>
                </c:pt>
                <c:pt idx="11110">
                  <c:v>3.1843194666666665</c:v>
                </c:pt>
                <c:pt idx="11111">
                  <c:v>3.1845972444444444</c:v>
                </c:pt>
                <c:pt idx="11112">
                  <c:v>3.1848750222222222</c:v>
                </c:pt>
                <c:pt idx="11113">
                  <c:v>3.1851527999999996</c:v>
                </c:pt>
                <c:pt idx="11114">
                  <c:v>3.1854305777777774</c:v>
                </c:pt>
                <c:pt idx="11115">
                  <c:v>3.1857083555555552</c:v>
                </c:pt>
                <c:pt idx="11116">
                  <c:v>3.185986133333333</c:v>
                </c:pt>
                <c:pt idx="11117">
                  <c:v>3.1862639111111108</c:v>
                </c:pt>
                <c:pt idx="11118">
                  <c:v>3.1865416888888887</c:v>
                </c:pt>
                <c:pt idx="11119">
                  <c:v>3.1868194666666665</c:v>
                </c:pt>
                <c:pt idx="11120">
                  <c:v>3.1870972444444443</c:v>
                </c:pt>
                <c:pt idx="11121">
                  <c:v>3.1873750222222221</c:v>
                </c:pt>
                <c:pt idx="11122">
                  <c:v>3.1876528</c:v>
                </c:pt>
                <c:pt idx="11123">
                  <c:v>3.1879305777777773</c:v>
                </c:pt>
                <c:pt idx="11124">
                  <c:v>3.1882083555555552</c:v>
                </c:pt>
                <c:pt idx="11125">
                  <c:v>3.188486133333333</c:v>
                </c:pt>
                <c:pt idx="11126">
                  <c:v>3.1887639111111108</c:v>
                </c:pt>
                <c:pt idx="11127">
                  <c:v>3.1890416888888886</c:v>
                </c:pt>
                <c:pt idx="11128">
                  <c:v>3.1893194666666664</c:v>
                </c:pt>
                <c:pt idx="11129">
                  <c:v>3.1895972444444443</c:v>
                </c:pt>
                <c:pt idx="11130">
                  <c:v>3.1898750222222221</c:v>
                </c:pt>
                <c:pt idx="11131">
                  <c:v>3.1901527999999999</c:v>
                </c:pt>
                <c:pt idx="11132">
                  <c:v>3.1904305777777777</c:v>
                </c:pt>
                <c:pt idx="11133">
                  <c:v>3.1907083555555551</c:v>
                </c:pt>
                <c:pt idx="11134">
                  <c:v>3.1909861333333329</c:v>
                </c:pt>
                <c:pt idx="11135">
                  <c:v>3.1912639111111107</c:v>
                </c:pt>
                <c:pt idx="11136">
                  <c:v>3.1915416888888886</c:v>
                </c:pt>
                <c:pt idx="11137">
                  <c:v>3.1918194666666664</c:v>
                </c:pt>
                <c:pt idx="11138">
                  <c:v>3.1920972444444442</c:v>
                </c:pt>
                <c:pt idx="11139">
                  <c:v>3.192375022222222</c:v>
                </c:pt>
                <c:pt idx="11140">
                  <c:v>3.1926527999999998</c:v>
                </c:pt>
                <c:pt idx="11141">
                  <c:v>3.1929305777777777</c:v>
                </c:pt>
                <c:pt idx="11142">
                  <c:v>3.1932083555555555</c:v>
                </c:pt>
                <c:pt idx="11143">
                  <c:v>3.1934861333333329</c:v>
                </c:pt>
                <c:pt idx="11144">
                  <c:v>3.1937639111111107</c:v>
                </c:pt>
                <c:pt idx="11145">
                  <c:v>3.1940416888888885</c:v>
                </c:pt>
                <c:pt idx="11146">
                  <c:v>3.1943194666666663</c:v>
                </c:pt>
                <c:pt idx="11147">
                  <c:v>3.1945972444444442</c:v>
                </c:pt>
                <c:pt idx="11148">
                  <c:v>3.194875022222222</c:v>
                </c:pt>
                <c:pt idx="11149">
                  <c:v>3.1951527999999998</c:v>
                </c:pt>
                <c:pt idx="11150">
                  <c:v>3.1954305777777776</c:v>
                </c:pt>
                <c:pt idx="11151">
                  <c:v>3.1957083555555554</c:v>
                </c:pt>
                <c:pt idx="11152">
                  <c:v>3.1959861333333333</c:v>
                </c:pt>
                <c:pt idx="11153">
                  <c:v>3.1962639111111106</c:v>
                </c:pt>
                <c:pt idx="11154">
                  <c:v>3.1965416888888885</c:v>
                </c:pt>
                <c:pt idx="11155">
                  <c:v>3.1968194666666663</c:v>
                </c:pt>
                <c:pt idx="11156">
                  <c:v>3.1970972444444441</c:v>
                </c:pt>
                <c:pt idx="11157">
                  <c:v>3.1973750222222219</c:v>
                </c:pt>
                <c:pt idx="11158">
                  <c:v>3.1976527999999997</c:v>
                </c:pt>
                <c:pt idx="11159">
                  <c:v>3.1979305777777776</c:v>
                </c:pt>
                <c:pt idx="11160">
                  <c:v>3.1982083555555554</c:v>
                </c:pt>
                <c:pt idx="11161">
                  <c:v>3.1984861333333332</c:v>
                </c:pt>
                <c:pt idx="11162">
                  <c:v>3.198763911111111</c:v>
                </c:pt>
                <c:pt idx="11163">
                  <c:v>3.1990416888888888</c:v>
                </c:pt>
                <c:pt idx="11164">
                  <c:v>3.1993194666666662</c:v>
                </c:pt>
                <c:pt idx="11165">
                  <c:v>3.199597244444444</c:v>
                </c:pt>
                <c:pt idx="11166">
                  <c:v>3.1998750222222219</c:v>
                </c:pt>
                <c:pt idx="11167">
                  <c:v>3.2001527999999997</c:v>
                </c:pt>
                <c:pt idx="11168">
                  <c:v>3.2004305777777775</c:v>
                </c:pt>
                <c:pt idx="11169">
                  <c:v>3.2007083555555553</c:v>
                </c:pt>
                <c:pt idx="11170">
                  <c:v>3.2009861333333332</c:v>
                </c:pt>
                <c:pt idx="11171">
                  <c:v>3.201263911111111</c:v>
                </c:pt>
                <c:pt idx="11172">
                  <c:v>3.2015416888888888</c:v>
                </c:pt>
                <c:pt idx="11173">
                  <c:v>3.2018194666666666</c:v>
                </c:pt>
                <c:pt idx="11174">
                  <c:v>3.202097244444444</c:v>
                </c:pt>
                <c:pt idx="11175">
                  <c:v>3.2023750222222218</c:v>
                </c:pt>
                <c:pt idx="11176">
                  <c:v>3.2026527999999996</c:v>
                </c:pt>
                <c:pt idx="11177">
                  <c:v>3.2029305777777775</c:v>
                </c:pt>
                <c:pt idx="11178">
                  <c:v>3.2032083555555553</c:v>
                </c:pt>
                <c:pt idx="11179">
                  <c:v>3.2034861333333331</c:v>
                </c:pt>
                <c:pt idx="11180">
                  <c:v>3.2037639111111109</c:v>
                </c:pt>
                <c:pt idx="11181">
                  <c:v>3.2040416888888887</c:v>
                </c:pt>
                <c:pt idx="11182">
                  <c:v>3.2043194666666666</c:v>
                </c:pt>
                <c:pt idx="11183">
                  <c:v>3.2045972444444444</c:v>
                </c:pt>
                <c:pt idx="11184">
                  <c:v>3.2048750222222218</c:v>
                </c:pt>
                <c:pt idx="11185">
                  <c:v>3.2051527999999996</c:v>
                </c:pt>
                <c:pt idx="11186">
                  <c:v>3.2054305777777774</c:v>
                </c:pt>
                <c:pt idx="11187">
                  <c:v>3.2057083555555552</c:v>
                </c:pt>
                <c:pt idx="11188">
                  <c:v>3.205986133333333</c:v>
                </c:pt>
                <c:pt idx="11189">
                  <c:v>3.2062639111111109</c:v>
                </c:pt>
                <c:pt idx="11190">
                  <c:v>3.2065416888888887</c:v>
                </c:pt>
                <c:pt idx="11191">
                  <c:v>3.2068194666666665</c:v>
                </c:pt>
                <c:pt idx="11192">
                  <c:v>3.2070972444444443</c:v>
                </c:pt>
                <c:pt idx="11193">
                  <c:v>3.2073750222222221</c:v>
                </c:pt>
                <c:pt idx="11194">
                  <c:v>3.2076527999999995</c:v>
                </c:pt>
                <c:pt idx="11195">
                  <c:v>3.2079305777777773</c:v>
                </c:pt>
                <c:pt idx="11196">
                  <c:v>3.2082083555555552</c:v>
                </c:pt>
                <c:pt idx="11197">
                  <c:v>3.208486133333333</c:v>
                </c:pt>
                <c:pt idx="11198">
                  <c:v>3.2087639111111108</c:v>
                </c:pt>
                <c:pt idx="11199">
                  <c:v>3.2090416888888886</c:v>
                </c:pt>
                <c:pt idx="11200">
                  <c:v>3.2093194666666665</c:v>
                </c:pt>
                <c:pt idx="11201">
                  <c:v>3.2095972444444443</c:v>
                </c:pt>
                <c:pt idx="11202">
                  <c:v>3.2098750222222221</c:v>
                </c:pt>
                <c:pt idx="11203">
                  <c:v>3.2101527999999999</c:v>
                </c:pt>
                <c:pt idx="11204">
                  <c:v>3.2104305777777777</c:v>
                </c:pt>
                <c:pt idx="11205">
                  <c:v>3.2107083555555551</c:v>
                </c:pt>
                <c:pt idx="11206">
                  <c:v>3.2109861333333329</c:v>
                </c:pt>
                <c:pt idx="11207">
                  <c:v>3.2112639111111108</c:v>
                </c:pt>
                <c:pt idx="11208">
                  <c:v>3.2115416888888886</c:v>
                </c:pt>
                <c:pt idx="11209">
                  <c:v>3.2118194666666664</c:v>
                </c:pt>
                <c:pt idx="11210">
                  <c:v>3.2120972444444442</c:v>
                </c:pt>
                <c:pt idx="11211">
                  <c:v>3.212375022222222</c:v>
                </c:pt>
                <c:pt idx="11212">
                  <c:v>3.2126527999999999</c:v>
                </c:pt>
                <c:pt idx="11213">
                  <c:v>3.2129305777777777</c:v>
                </c:pt>
                <c:pt idx="11214">
                  <c:v>3.2132083555555555</c:v>
                </c:pt>
                <c:pt idx="11215">
                  <c:v>3.2134861333333329</c:v>
                </c:pt>
                <c:pt idx="11216">
                  <c:v>3.2137639111111107</c:v>
                </c:pt>
                <c:pt idx="11217">
                  <c:v>3.2140416888888885</c:v>
                </c:pt>
                <c:pt idx="11218">
                  <c:v>3.2143194666666663</c:v>
                </c:pt>
                <c:pt idx="11219">
                  <c:v>3.2145972444444442</c:v>
                </c:pt>
                <c:pt idx="11220">
                  <c:v>3.214875022222222</c:v>
                </c:pt>
                <c:pt idx="11221">
                  <c:v>3.2151527999999998</c:v>
                </c:pt>
                <c:pt idx="11222">
                  <c:v>3.2154305777777776</c:v>
                </c:pt>
                <c:pt idx="11223">
                  <c:v>3.2157083555555555</c:v>
                </c:pt>
                <c:pt idx="11224">
                  <c:v>3.2159861333333333</c:v>
                </c:pt>
                <c:pt idx="11225">
                  <c:v>3.2162639111111107</c:v>
                </c:pt>
                <c:pt idx="11226">
                  <c:v>3.2165416888888885</c:v>
                </c:pt>
                <c:pt idx="11227">
                  <c:v>3.2168194666666663</c:v>
                </c:pt>
                <c:pt idx="11228">
                  <c:v>3.2170972444444441</c:v>
                </c:pt>
                <c:pt idx="11229">
                  <c:v>3.2173750222222219</c:v>
                </c:pt>
                <c:pt idx="11230">
                  <c:v>3.2176527999999998</c:v>
                </c:pt>
                <c:pt idx="11231">
                  <c:v>3.2179305777777776</c:v>
                </c:pt>
                <c:pt idx="11232">
                  <c:v>3.2182083555555554</c:v>
                </c:pt>
                <c:pt idx="11233">
                  <c:v>3.2184861333333332</c:v>
                </c:pt>
                <c:pt idx="11234">
                  <c:v>3.218763911111111</c:v>
                </c:pt>
                <c:pt idx="11235">
                  <c:v>3.2190416888888884</c:v>
                </c:pt>
                <c:pt idx="11236">
                  <c:v>3.2193194666666662</c:v>
                </c:pt>
                <c:pt idx="11237">
                  <c:v>3.2195972444444441</c:v>
                </c:pt>
                <c:pt idx="11238">
                  <c:v>3.2198750222222219</c:v>
                </c:pt>
                <c:pt idx="11239">
                  <c:v>3.2201527999999997</c:v>
                </c:pt>
                <c:pt idx="11240">
                  <c:v>3.2204305777777775</c:v>
                </c:pt>
                <c:pt idx="11241">
                  <c:v>3.2207083555555553</c:v>
                </c:pt>
                <c:pt idx="11242">
                  <c:v>3.2209861333333332</c:v>
                </c:pt>
                <c:pt idx="11243">
                  <c:v>3.221263911111111</c:v>
                </c:pt>
                <c:pt idx="11244">
                  <c:v>3.2215416888888888</c:v>
                </c:pt>
                <c:pt idx="11245">
                  <c:v>3.2218194666666662</c:v>
                </c:pt>
                <c:pt idx="11246">
                  <c:v>3.222097244444444</c:v>
                </c:pt>
                <c:pt idx="11247">
                  <c:v>3.2223750222222218</c:v>
                </c:pt>
                <c:pt idx="11248">
                  <c:v>3.2226527999999997</c:v>
                </c:pt>
                <c:pt idx="11249">
                  <c:v>3.2229305777777775</c:v>
                </c:pt>
                <c:pt idx="11250">
                  <c:v>3.2232083555555553</c:v>
                </c:pt>
                <c:pt idx="11251">
                  <c:v>3.2234861333333331</c:v>
                </c:pt>
                <c:pt idx="11252">
                  <c:v>3.2237639111111109</c:v>
                </c:pt>
                <c:pt idx="11253">
                  <c:v>3.2240416888888888</c:v>
                </c:pt>
                <c:pt idx="11254">
                  <c:v>3.2243194666666666</c:v>
                </c:pt>
                <c:pt idx="11255">
                  <c:v>3.2245972444444444</c:v>
                </c:pt>
                <c:pt idx="11256">
                  <c:v>3.2248750222222218</c:v>
                </c:pt>
                <c:pt idx="11257">
                  <c:v>3.2251527999999996</c:v>
                </c:pt>
                <c:pt idx="11258">
                  <c:v>3.2254305777777774</c:v>
                </c:pt>
                <c:pt idx="11259">
                  <c:v>3.2257083555555552</c:v>
                </c:pt>
                <c:pt idx="11260">
                  <c:v>3.2259861333333331</c:v>
                </c:pt>
                <c:pt idx="11261">
                  <c:v>3.2262639111111109</c:v>
                </c:pt>
                <c:pt idx="11262">
                  <c:v>3.2265416888888887</c:v>
                </c:pt>
                <c:pt idx="11263">
                  <c:v>3.2268194666666665</c:v>
                </c:pt>
                <c:pt idx="11264">
                  <c:v>3.2270972444444443</c:v>
                </c:pt>
                <c:pt idx="11265">
                  <c:v>3.2273750222222222</c:v>
                </c:pt>
                <c:pt idx="11266">
                  <c:v>3.2276527999999995</c:v>
                </c:pt>
                <c:pt idx="11267">
                  <c:v>3.2279305777777774</c:v>
                </c:pt>
                <c:pt idx="11268">
                  <c:v>3.2282083555555552</c:v>
                </c:pt>
                <c:pt idx="11269">
                  <c:v>3.228486133333333</c:v>
                </c:pt>
                <c:pt idx="11270">
                  <c:v>3.2287639111111108</c:v>
                </c:pt>
                <c:pt idx="11271">
                  <c:v>3.2290416888888887</c:v>
                </c:pt>
                <c:pt idx="11272">
                  <c:v>3.2293194666666665</c:v>
                </c:pt>
                <c:pt idx="11273">
                  <c:v>3.2295972444444443</c:v>
                </c:pt>
                <c:pt idx="11274">
                  <c:v>3.2298750222222221</c:v>
                </c:pt>
                <c:pt idx="11275">
                  <c:v>3.2301527999999999</c:v>
                </c:pt>
                <c:pt idx="11276">
                  <c:v>3.2304305777777773</c:v>
                </c:pt>
                <c:pt idx="11277">
                  <c:v>3.2307083555555551</c:v>
                </c:pt>
                <c:pt idx="11278">
                  <c:v>3.230986133333333</c:v>
                </c:pt>
                <c:pt idx="11279">
                  <c:v>3.2312639111111108</c:v>
                </c:pt>
                <c:pt idx="11280">
                  <c:v>3.2315416888888886</c:v>
                </c:pt>
                <c:pt idx="11281">
                  <c:v>3.2318194666666664</c:v>
                </c:pt>
                <c:pt idx="11282">
                  <c:v>3.2320972444444442</c:v>
                </c:pt>
                <c:pt idx="11283">
                  <c:v>3.2323750222222221</c:v>
                </c:pt>
                <c:pt idx="11284">
                  <c:v>3.2326527999999999</c:v>
                </c:pt>
                <c:pt idx="11285">
                  <c:v>3.2329305777777777</c:v>
                </c:pt>
                <c:pt idx="11286">
                  <c:v>3.2332083555555551</c:v>
                </c:pt>
                <c:pt idx="11287">
                  <c:v>3.2334861333333329</c:v>
                </c:pt>
                <c:pt idx="11288">
                  <c:v>3.2337639111111107</c:v>
                </c:pt>
                <c:pt idx="11289">
                  <c:v>3.2340416888888885</c:v>
                </c:pt>
                <c:pt idx="11290">
                  <c:v>3.2343194666666664</c:v>
                </c:pt>
                <c:pt idx="11291">
                  <c:v>3.2345972444444442</c:v>
                </c:pt>
                <c:pt idx="11292">
                  <c:v>3.234875022222222</c:v>
                </c:pt>
                <c:pt idx="11293">
                  <c:v>3.2351527999999998</c:v>
                </c:pt>
                <c:pt idx="11294">
                  <c:v>3.2354305777777776</c:v>
                </c:pt>
                <c:pt idx="11295">
                  <c:v>3.2357083555555555</c:v>
                </c:pt>
                <c:pt idx="11296">
                  <c:v>3.2359861333333333</c:v>
                </c:pt>
                <c:pt idx="11297">
                  <c:v>3.2362639111111107</c:v>
                </c:pt>
                <c:pt idx="11298">
                  <c:v>3.2365416888888885</c:v>
                </c:pt>
                <c:pt idx="11299">
                  <c:v>3.2368194666666663</c:v>
                </c:pt>
                <c:pt idx="11300">
                  <c:v>3.2370972444444441</c:v>
                </c:pt>
                <c:pt idx="11301">
                  <c:v>3.237375022222222</c:v>
                </c:pt>
                <c:pt idx="11302">
                  <c:v>3.2376527999999998</c:v>
                </c:pt>
                <c:pt idx="11303">
                  <c:v>3.2379305777777776</c:v>
                </c:pt>
                <c:pt idx="11304">
                  <c:v>3.2382083555555554</c:v>
                </c:pt>
                <c:pt idx="11305">
                  <c:v>3.2384861333333332</c:v>
                </c:pt>
                <c:pt idx="11306">
                  <c:v>3.2387639111111111</c:v>
                </c:pt>
                <c:pt idx="11307">
                  <c:v>3.2390416888888884</c:v>
                </c:pt>
                <c:pt idx="11308">
                  <c:v>3.2393194666666663</c:v>
                </c:pt>
                <c:pt idx="11309">
                  <c:v>3.2395972444444441</c:v>
                </c:pt>
                <c:pt idx="11310">
                  <c:v>3.2398750222222219</c:v>
                </c:pt>
                <c:pt idx="11311">
                  <c:v>3.2401527999999997</c:v>
                </c:pt>
                <c:pt idx="11312">
                  <c:v>3.2404305777777775</c:v>
                </c:pt>
                <c:pt idx="11313">
                  <c:v>3.2407083555555554</c:v>
                </c:pt>
                <c:pt idx="11314">
                  <c:v>3.2409861333333332</c:v>
                </c:pt>
                <c:pt idx="11315">
                  <c:v>3.241263911111111</c:v>
                </c:pt>
                <c:pt idx="11316">
                  <c:v>3.2415416888888888</c:v>
                </c:pt>
                <c:pt idx="11317">
                  <c:v>3.2418194666666662</c:v>
                </c:pt>
                <c:pt idx="11318">
                  <c:v>3.242097244444444</c:v>
                </c:pt>
                <c:pt idx="11319">
                  <c:v>3.2423750222222218</c:v>
                </c:pt>
                <c:pt idx="11320">
                  <c:v>3.2426527999999997</c:v>
                </c:pt>
                <c:pt idx="11321">
                  <c:v>3.2429305777777775</c:v>
                </c:pt>
                <c:pt idx="11322">
                  <c:v>3.2432083555555553</c:v>
                </c:pt>
                <c:pt idx="11323">
                  <c:v>3.2434861333333331</c:v>
                </c:pt>
                <c:pt idx="11324">
                  <c:v>3.243763911111111</c:v>
                </c:pt>
                <c:pt idx="11325">
                  <c:v>3.2440416888888888</c:v>
                </c:pt>
                <c:pt idx="11326">
                  <c:v>3.2443194666666666</c:v>
                </c:pt>
                <c:pt idx="11327">
                  <c:v>3.244597244444444</c:v>
                </c:pt>
                <c:pt idx="11328">
                  <c:v>3.2448750222222218</c:v>
                </c:pt>
                <c:pt idx="11329">
                  <c:v>3.2451527999999996</c:v>
                </c:pt>
                <c:pt idx="11330">
                  <c:v>3.2454305777777774</c:v>
                </c:pt>
                <c:pt idx="11331">
                  <c:v>3.2457083555555553</c:v>
                </c:pt>
                <c:pt idx="11332">
                  <c:v>3.2459861333333331</c:v>
                </c:pt>
                <c:pt idx="11333">
                  <c:v>3.2462639111111109</c:v>
                </c:pt>
                <c:pt idx="11334">
                  <c:v>3.2465416888888887</c:v>
                </c:pt>
                <c:pt idx="11335">
                  <c:v>3.2468194666666665</c:v>
                </c:pt>
                <c:pt idx="11336">
                  <c:v>3.2470972444444444</c:v>
                </c:pt>
                <c:pt idx="11337">
                  <c:v>3.2473750222222222</c:v>
                </c:pt>
                <c:pt idx="11338">
                  <c:v>3.2476527999999996</c:v>
                </c:pt>
                <c:pt idx="11339">
                  <c:v>3.2479305777777774</c:v>
                </c:pt>
                <c:pt idx="11340">
                  <c:v>3.2482083555555552</c:v>
                </c:pt>
                <c:pt idx="11341">
                  <c:v>3.248486133333333</c:v>
                </c:pt>
                <c:pt idx="11342">
                  <c:v>3.2487639111111108</c:v>
                </c:pt>
                <c:pt idx="11343">
                  <c:v>3.2490416888888887</c:v>
                </c:pt>
                <c:pt idx="11344">
                  <c:v>3.2493194666666665</c:v>
                </c:pt>
                <c:pt idx="11345">
                  <c:v>3.2495972444444443</c:v>
                </c:pt>
                <c:pt idx="11346">
                  <c:v>3.2498750222222221</c:v>
                </c:pt>
                <c:pt idx="11347">
                  <c:v>3.2501528</c:v>
                </c:pt>
                <c:pt idx="11348">
                  <c:v>3.2504305777777773</c:v>
                </c:pt>
                <c:pt idx="11349">
                  <c:v>3.2507083555555552</c:v>
                </c:pt>
                <c:pt idx="11350">
                  <c:v>3.250986133333333</c:v>
                </c:pt>
                <c:pt idx="11351">
                  <c:v>3.2512639111111108</c:v>
                </c:pt>
                <c:pt idx="11352">
                  <c:v>3.2515416888888886</c:v>
                </c:pt>
                <c:pt idx="11353">
                  <c:v>3.2518194666666664</c:v>
                </c:pt>
                <c:pt idx="11354">
                  <c:v>3.2520972444444443</c:v>
                </c:pt>
                <c:pt idx="11355">
                  <c:v>3.2523750222222221</c:v>
                </c:pt>
                <c:pt idx="11356">
                  <c:v>3.2526527999999999</c:v>
                </c:pt>
                <c:pt idx="11357">
                  <c:v>3.2529305777777777</c:v>
                </c:pt>
                <c:pt idx="11358">
                  <c:v>3.2532083555555551</c:v>
                </c:pt>
                <c:pt idx="11359">
                  <c:v>3.2534861333333329</c:v>
                </c:pt>
                <c:pt idx="11360">
                  <c:v>3.2537639111111107</c:v>
                </c:pt>
                <c:pt idx="11361">
                  <c:v>3.2540416888888886</c:v>
                </c:pt>
                <c:pt idx="11362">
                  <c:v>3.2543194666666664</c:v>
                </c:pt>
                <c:pt idx="11363">
                  <c:v>3.2545972444444442</c:v>
                </c:pt>
                <c:pt idx="11364">
                  <c:v>3.254875022222222</c:v>
                </c:pt>
                <c:pt idx="11365">
                  <c:v>3.2551527999999998</c:v>
                </c:pt>
                <c:pt idx="11366">
                  <c:v>3.2554305777777777</c:v>
                </c:pt>
                <c:pt idx="11367">
                  <c:v>3.2557083555555555</c:v>
                </c:pt>
                <c:pt idx="11368">
                  <c:v>3.2559861333333329</c:v>
                </c:pt>
                <c:pt idx="11369">
                  <c:v>3.2562639111111107</c:v>
                </c:pt>
                <c:pt idx="11370">
                  <c:v>3.2565416888888885</c:v>
                </c:pt>
                <c:pt idx="11371">
                  <c:v>3.2568194666666663</c:v>
                </c:pt>
                <c:pt idx="11372">
                  <c:v>3.2570972444444442</c:v>
                </c:pt>
                <c:pt idx="11373">
                  <c:v>3.257375022222222</c:v>
                </c:pt>
                <c:pt idx="11374">
                  <c:v>3.2576527999999998</c:v>
                </c:pt>
                <c:pt idx="11375">
                  <c:v>3.2579305777777776</c:v>
                </c:pt>
                <c:pt idx="11376">
                  <c:v>3.2582083555555554</c:v>
                </c:pt>
                <c:pt idx="11377">
                  <c:v>3.2584861333333333</c:v>
                </c:pt>
                <c:pt idx="11378">
                  <c:v>3.2587639111111106</c:v>
                </c:pt>
                <c:pt idx="11379">
                  <c:v>3.2590416888888885</c:v>
                </c:pt>
                <c:pt idx="11380">
                  <c:v>3.2593194666666663</c:v>
                </c:pt>
                <c:pt idx="11381">
                  <c:v>3.2595972444444441</c:v>
                </c:pt>
                <c:pt idx="11382">
                  <c:v>3.2598750222222219</c:v>
                </c:pt>
                <c:pt idx="11383">
                  <c:v>3.2601527999999997</c:v>
                </c:pt>
                <c:pt idx="11384">
                  <c:v>3.2604305777777776</c:v>
                </c:pt>
                <c:pt idx="11385">
                  <c:v>3.2607083555555554</c:v>
                </c:pt>
                <c:pt idx="11386">
                  <c:v>3.2609861333333332</c:v>
                </c:pt>
                <c:pt idx="11387">
                  <c:v>3.261263911111111</c:v>
                </c:pt>
                <c:pt idx="11388">
                  <c:v>3.2615416888888888</c:v>
                </c:pt>
                <c:pt idx="11389">
                  <c:v>3.2618194666666662</c:v>
                </c:pt>
                <c:pt idx="11390">
                  <c:v>3.262097244444444</c:v>
                </c:pt>
                <c:pt idx="11391">
                  <c:v>3.2623750222222219</c:v>
                </c:pt>
                <c:pt idx="11392">
                  <c:v>3.2626527999999997</c:v>
                </c:pt>
                <c:pt idx="11393">
                  <c:v>3.2629305777777775</c:v>
                </c:pt>
                <c:pt idx="11394">
                  <c:v>3.2632083555555553</c:v>
                </c:pt>
                <c:pt idx="11395">
                  <c:v>3.2634861333333332</c:v>
                </c:pt>
                <c:pt idx="11396">
                  <c:v>3.263763911111111</c:v>
                </c:pt>
                <c:pt idx="11397">
                  <c:v>3.2640416888888888</c:v>
                </c:pt>
                <c:pt idx="11398">
                  <c:v>3.2643194666666666</c:v>
                </c:pt>
                <c:pt idx="11399">
                  <c:v>3.264597244444444</c:v>
                </c:pt>
                <c:pt idx="11400">
                  <c:v>3.2648750222222218</c:v>
                </c:pt>
                <c:pt idx="11401">
                  <c:v>3.2651527999999996</c:v>
                </c:pt>
                <c:pt idx="11402">
                  <c:v>3.2654305777777775</c:v>
                </c:pt>
                <c:pt idx="11403">
                  <c:v>3.2657083555555553</c:v>
                </c:pt>
                <c:pt idx="11404">
                  <c:v>3.2659861333333331</c:v>
                </c:pt>
                <c:pt idx="11405">
                  <c:v>3.2662639111111109</c:v>
                </c:pt>
                <c:pt idx="11406">
                  <c:v>3.2665416888888887</c:v>
                </c:pt>
                <c:pt idx="11407">
                  <c:v>3.2668194666666666</c:v>
                </c:pt>
                <c:pt idx="11408">
                  <c:v>3.2670972444444444</c:v>
                </c:pt>
                <c:pt idx="11409">
                  <c:v>3.2673750222222218</c:v>
                </c:pt>
                <c:pt idx="11410">
                  <c:v>3.2676527999999996</c:v>
                </c:pt>
                <c:pt idx="11411">
                  <c:v>3.2679305777777774</c:v>
                </c:pt>
                <c:pt idx="11412">
                  <c:v>3.2682083555555552</c:v>
                </c:pt>
                <c:pt idx="11413">
                  <c:v>3.268486133333333</c:v>
                </c:pt>
                <c:pt idx="11414">
                  <c:v>3.2687639111111109</c:v>
                </c:pt>
                <c:pt idx="11415">
                  <c:v>3.2690416888888887</c:v>
                </c:pt>
                <c:pt idx="11416">
                  <c:v>3.2693194666666665</c:v>
                </c:pt>
                <c:pt idx="11417">
                  <c:v>3.2695972444444443</c:v>
                </c:pt>
                <c:pt idx="11418">
                  <c:v>3.2698750222222221</c:v>
                </c:pt>
                <c:pt idx="11419">
                  <c:v>3.2701527999999995</c:v>
                </c:pt>
                <c:pt idx="11420">
                  <c:v>3.2704305777777773</c:v>
                </c:pt>
                <c:pt idx="11421">
                  <c:v>3.2707083555555552</c:v>
                </c:pt>
                <c:pt idx="11422">
                  <c:v>3.270986133333333</c:v>
                </c:pt>
                <c:pt idx="11423">
                  <c:v>3.2712639111111108</c:v>
                </c:pt>
                <c:pt idx="11424">
                  <c:v>3.2715416888888886</c:v>
                </c:pt>
                <c:pt idx="11425">
                  <c:v>3.2718194666666665</c:v>
                </c:pt>
                <c:pt idx="11426">
                  <c:v>3.2720972444444443</c:v>
                </c:pt>
                <c:pt idx="11427">
                  <c:v>3.2723750222222221</c:v>
                </c:pt>
                <c:pt idx="11428">
                  <c:v>3.2726527999999999</c:v>
                </c:pt>
                <c:pt idx="11429">
                  <c:v>3.2729305777777777</c:v>
                </c:pt>
                <c:pt idx="11430">
                  <c:v>3.2732083555555551</c:v>
                </c:pt>
                <c:pt idx="11431">
                  <c:v>3.2734861333333329</c:v>
                </c:pt>
                <c:pt idx="11432">
                  <c:v>3.2737639111111108</c:v>
                </c:pt>
                <c:pt idx="11433">
                  <c:v>3.2740416888888886</c:v>
                </c:pt>
                <c:pt idx="11434">
                  <c:v>3.2743194666666664</c:v>
                </c:pt>
                <c:pt idx="11435">
                  <c:v>3.2745972444444442</c:v>
                </c:pt>
                <c:pt idx="11436">
                  <c:v>3.274875022222222</c:v>
                </c:pt>
                <c:pt idx="11437">
                  <c:v>3.2751527999999999</c:v>
                </c:pt>
                <c:pt idx="11438">
                  <c:v>3.2754305777777777</c:v>
                </c:pt>
                <c:pt idx="11439">
                  <c:v>3.2757083555555555</c:v>
                </c:pt>
                <c:pt idx="11440">
                  <c:v>3.2759861333333329</c:v>
                </c:pt>
                <c:pt idx="11441">
                  <c:v>3.2762639111111107</c:v>
                </c:pt>
                <c:pt idx="11442">
                  <c:v>3.2765416888888885</c:v>
                </c:pt>
                <c:pt idx="11443">
                  <c:v>3.2768194666666663</c:v>
                </c:pt>
                <c:pt idx="11444">
                  <c:v>3.2770972444444442</c:v>
                </c:pt>
                <c:pt idx="11445">
                  <c:v>3.277375022222222</c:v>
                </c:pt>
                <c:pt idx="11446">
                  <c:v>3.2776527999999998</c:v>
                </c:pt>
                <c:pt idx="11447">
                  <c:v>3.2779305777777776</c:v>
                </c:pt>
                <c:pt idx="11448">
                  <c:v>3.2782083555555555</c:v>
                </c:pt>
                <c:pt idx="11449">
                  <c:v>3.2784861333333333</c:v>
                </c:pt>
                <c:pt idx="11450">
                  <c:v>3.2787639111111107</c:v>
                </c:pt>
                <c:pt idx="11451">
                  <c:v>3.2790416888888885</c:v>
                </c:pt>
                <c:pt idx="11452">
                  <c:v>3.2793194666666663</c:v>
                </c:pt>
                <c:pt idx="11453">
                  <c:v>3.2795972444444441</c:v>
                </c:pt>
                <c:pt idx="11454">
                  <c:v>3.2798750222222219</c:v>
                </c:pt>
                <c:pt idx="11455">
                  <c:v>3.2801527999999998</c:v>
                </c:pt>
                <c:pt idx="11456">
                  <c:v>3.2804305777777776</c:v>
                </c:pt>
                <c:pt idx="11457">
                  <c:v>3.2807083555555554</c:v>
                </c:pt>
                <c:pt idx="11458">
                  <c:v>3.2809861333333332</c:v>
                </c:pt>
                <c:pt idx="11459">
                  <c:v>3.281263911111111</c:v>
                </c:pt>
                <c:pt idx="11460">
                  <c:v>3.2815416888888884</c:v>
                </c:pt>
                <c:pt idx="11461">
                  <c:v>3.2818194666666662</c:v>
                </c:pt>
                <c:pt idx="11462">
                  <c:v>3.2820972444444441</c:v>
                </c:pt>
                <c:pt idx="11463">
                  <c:v>3.2823750222222219</c:v>
                </c:pt>
                <c:pt idx="11464">
                  <c:v>3.2826527999999997</c:v>
                </c:pt>
                <c:pt idx="11465">
                  <c:v>3.2829305777777775</c:v>
                </c:pt>
                <c:pt idx="11466">
                  <c:v>3.2832083555555553</c:v>
                </c:pt>
                <c:pt idx="11467">
                  <c:v>3.2834861333333332</c:v>
                </c:pt>
                <c:pt idx="11468">
                  <c:v>3.283763911111111</c:v>
                </c:pt>
                <c:pt idx="11469">
                  <c:v>3.2840416888888888</c:v>
                </c:pt>
                <c:pt idx="11470">
                  <c:v>3.2843194666666662</c:v>
                </c:pt>
                <c:pt idx="11471">
                  <c:v>3.284597244444444</c:v>
                </c:pt>
                <c:pt idx="11472">
                  <c:v>3.2848750222222218</c:v>
                </c:pt>
                <c:pt idx="11473">
                  <c:v>3.2851527999999997</c:v>
                </c:pt>
                <c:pt idx="11474">
                  <c:v>3.2854305777777775</c:v>
                </c:pt>
                <c:pt idx="11475">
                  <c:v>3.2857083555555553</c:v>
                </c:pt>
                <c:pt idx="11476">
                  <c:v>3.2859861333333331</c:v>
                </c:pt>
                <c:pt idx="11477">
                  <c:v>3.2862639111111109</c:v>
                </c:pt>
                <c:pt idx="11478">
                  <c:v>3.2865416888888888</c:v>
                </c:pt>
                <c:pt idx="11479">
                  <c:v>3.2868194666666666</c:v>
                </c:pt>
                <c:pt idx="11480">
                  <c:v>3.2870972444444444</c:v>
                </c:pt>
                <c:pt idx="11481">
                  <c:v>3.2873750222222218</c:v>
                </c:pt>
                <c:pt idx="11482">
                  <c:v>3.2876527999999996</c:v>
                </c:pt>
                <c:pt idx="11483">
                  <c:v>3.2879305777777774</c:v>
                </c:pt>
                <c:pt idx="11484">
                  <c:v>3.2882083555555552</c:v>
                </c:pt>
                <c:pt idx="11485">
                  <c:v>3.2884861333333331</c:v>
                </c:pt>
                <c:pt idx="11486">
                  <c:v>3.2887639111111109</c:v>
                </c:pt>
                <c:pt idx="11487">
                  <c:v>3.2890416888888887</c:v>
                </c:pt>
                <c:pt idx="11488">
                  <c:v>3.2893194666666665</c:v>
                </c:pt>
                <c:pt idx="11489">
                  <c:v>3.2895972444444443</c:v>
                </c:pt>
                <c:pt idx="11490">
                  <c:v>3.2898750222222222</c:v>
                </c:pt>
                <c:pt idx="11491">
                  <c:v>3.2901527999999995</c:v>
                </c:pt>
                <c:pt idx="11492">
                  <c:v>3.2904305777777774</c:v>
                </c:pt>
                <c:pt idx="11493">
                  <c:v>3.2907083555555552</c:v>
                </c:pt>
                <c:pt idx="11494">
                  <c:v>3.290986133333333</c:v>
                </c:pt>
                <c:pt idx="11495">
                  <c:v>3.2912639111111108</c:v>
                </c:pt>
                <c:pt idx="11496">
                  <c:v>3.2915416888888887</c:v>
                </c:pt>
                <c:pt idx="11497">
                  <c:v>3.2918194666666665</c:v>
                </c:pt>
                <c:pt idx="11498">
                  <c:v>3.2920972444444443</c:v>
                </c:pt>
                <c:pt idx="11499">
                  <c:v>3.2923750222222221</c:v>
                </c:pt>
                <c:pt idx="11500">
                  <c:v>3.2926527999999999</c:v>
                </c:pt>
                <c:pt idx="11501">
                  <c:v>3.2929305777777773</c:v>
                </c:pt>
                <c:pt idx="11502">
                  <c:v>3.2932083555555551</c:v>
                </c:pt>
                <c:pt idx="11503">
                  <c:v>3.293486133333333</c:v>
                </c:pt>
                <c:pt idx="11504">
                  <c:v>3.2937639111111108</c:v>
                </c:pt>
                <c:pt idx="11505">
                  <c:v>3.2940416888888886</c:v>
                </c:pt>
                <c:pt idx="11506">
                  <c:v>3.2943194666666664</c:v>
                </c:pt>
                <c:pt idx="11507">
                  <c:v>3.2945972444444442</c:v>
                </c:pt>
                <c:pt idx="11508">
                  <c:v>3.2948750222222221</c:v>
                </c:pt>
                <c:pt idx="11509">
                  <c:v>3.2951527999999999</c:v>
                </c:pt>
                <c:pt idx="11510">
                  <c:v>3.2954305777777777</c:v>
                </c:pt>
                <c:pt idx="11511">
                  <c:v>3.2957083555555551</c:v>
                </c:pt>
                <c:pt idx="11512">
                  <c:v>3.2959861333333329</c:v>
                </c:pt>
                <c:pt idx="11513">
                  <c:v>3.2962639111111107</c:v>
                </c:pt>
                <c:pt idx="11514">
                  <c:v>3.2965416888888885</c:v>
                </c:pt>
                <c:pt idx="11515">
                  <c:v>3.2968194666666664</c:v>
                </c:pt>
                <c:pt idx="11516">
                  <c:v>3.2970972444444442</c:v>
                </c:pt>
                <c:pt idx="11517">
                  <c:v>3.297375022222222</c:v>
                </c:pt>
                <c:pt idx="11518">
                  <c:v>3.2976527999999998</c:v>
                </c:pt>
                <c:pt idx="11519">
                  <c:v>3.2979305777777776</c:v>
                </c:pt>
                <c:pt idx="11520">
                  <c:v>3.2982083555555555</c:v>
                </c:pt>
                <c:pt idx="11521">
                  <c:v>3.2984861333333333</c:v>
                </c:pt>
                <c:pt idx="11522">
                  <c:v>3.2987639111111107</c:v>
                </c:pt>
                <c:pt idx="11523">
                  <c:v>3.2990416888888885</c:v>
                </c:pt>
                <c:pt idx="11524">
                  <c:v>3.2993194666666663</c:v>
                </c:pt>
                <c:pt idx="11525">
                  <c:v>3.2995972444444441</c:v>
                </c:pt>
                <c:pt idx="11526">
                  <c:v>3.299875022222222</c:v>
                </c:pt>
                <c:pt idx="11527">
                  <c:v>3.3001527999999998</c:v>
                </c:pt>
                <c:pt idx="11528">
                  <c:v>3.3004305777777776</c:v>
                </c:pt>
                <c:pt idx="11529">
                  <c:v>3.3007083555555554</c:v>
                </c:pt>
                <c:pt idx="11530">
                  <c:v>3.3009861333333332</c:v>
                </c:pt>
                <c:pt idx="11531">
                  <c:v>3.3012639111111111</c:v>
                </c:pt>
                <c:pt idx="11532">
                  <c:v>3.3015416888888884</c:v>
                </c:pt>
                <c:pt idx="11533">
                  <c:v>3.3018194666666663</c:v>
                </c:pt>
                <c:pt idx="11534">
                  <c:v>3.3020972444444441</c:v>
                </c:pt>
                <c:pt idx="11535">
                  <c:v>3.3023750222222219</c:v>
                </c:pt>
                <c:pt idx="11536">
                  <c:v>3.3026527999999997</c:v>
                </c:pt>
                <c:pt idx="11537">
                  <c:v>3.3029305777777775</c:v>
                </c:pt>
                <c:pt idx="11538">
                  <c:v>3.3032083555555554</c:v>
                </c:pt>
                <c:pt idx="11539">
                  <c:v>3.3034861333333332</c:v>
                </c:pt>
                <c:pt idx="11540">
                  <c:v>3.303763911111111</c:v>
                </c:pt>
                <c:pt idx="11541">
                  <c:v>3.3040416888888888</c:v>
                </c:pt>
                <c:pt idx="11542">
                  <c:v>3.3043194666666662</c:v>
                </c:pt>
                <c:pt idx="11543">
                  <c:v>3.304597244444444</c:v>
                </c:pt>
                <c:pt idx="11544">
                  <c:v>3.3048750222222218</c:v>
                </c:pt>
                <c:pt idx="11545">
                  <c:v>3.3051527999999997</c:v>
                </c:pt>
                <c:pt idx="11546">
                  <c:v>3.3054305777777775</c:v>
                </c:pt>
                <c:pt idx="11547">
                  <c:v>3.3057083555555553</c:v>
                </c:pt>
                <c:pt idx="11548">
                  <c:v>3.3059861333333331</c:v>
                </c:pt>
                <c:pt idx="11549">
                  <c:v>3.306263911111111</c:v>
                </c:pt>
                <c:pt idx="11550">
                  <c:v>3.3065416888888888</c:v>
                </c:pt>
                <c:pt idx="11551">
                  <c:v>3.3068194666666666</c:v>
                </c:pt>
                <c:pt idx="11552">
                  <c:v>3.307097244444444</c:v>
                </c:pt>
                <c:pt idx="11553">
                  <c:v>3.3073750222222218</c:v>
                </c:pt>
                <c:pt idx="11554">
                  <c:v>3.3076527999999996</c:v>
                </c:pt>
                <c:pt idx="11555">
                  <c:v>3.3079305777777774</c:v>
                </c:pt>
                <c:pt idx="11556">
                  <c:v>3.3082083555555553</c:v>
                </c:pt>
                <c:pt idx="11557">
                  <c:v>3.3084861333333331</c:v>
                </c:pt>
                <c:pt idx="11558">
                  <c:v>3.3087639111111109</c:v>
                </c:pt>
                <c:pt idx="11559">
                  <c:v>3.3090416888888887</c:v>
                </c:pt>
                <c:pt idx="11560">
                  <c:v>3.3093194666666665</c:v>
                </c:pt>
                <c:pt idx="11561">
                  <c:v>3.3095972444444444</c:v>
                </c:pt>
                <c:pt idx="11562">
                  <c:v>3.3098750222222222</c:v>
                </c:pt>
                <c:pt idx="11563">
                  <c:v>3.3101527999999996</c:v>
                </c:pt>
                <c:pt idx="11564">
                  <c:v>3.3104305777777774</c:v>
                </c:pt>
                <c:pt idx="11565">
                  <c:v>3.3107083555555552</c:v>
                </c:pt>
                <c:pt idx="11566">
                  <c:v>3.310986133333333</c:v>
                </c:pt>
                <c:pt idx="11567">
                  <c:v>3.3112639111111108</c:v>
                </c:pt>
                <c:pt idx="11568">
                  <c:v>3.3115416888888887</c:v>
                </c:pt>
                <c:pt idx="11569">
                  <c:v>3.3118194666666665</c:v>
                </c:pt>
                <c:pt idx="11570">
                  <c:v>3.3120972444444443</c:v>
                </c:pt>
                <c:pt idx="11571">
                  <c:v>3.3123750222222221</c:v>
                </c:pt>
                <c:pt idx="11572">
                  <c:v>3.3126528</c:v>
                </c:pt>
                <c:pt idx="11573">
                  <c:v>3.3129305777777773</c:v>
                </c:pt>
                <c:pt idx="11574">
                  <c:v>3.3132083555555552</c:v>
                </c:pt>
                <c:pt idx="11575">
                  <c:v>3.313486133333333</c:v>
                </c:pt>
                <c:pt idx="11576">
                  <c:v>3.3137639111111108</c:v>
                </c:pt>
                <c:pt idx="11577">
                  <c:v>3.3140416888888886</c:v>
                </c:pt>
                <c:pt idx="11578">
                  <c:v>3.3143194666666664</c:v>
                </c:pt>
                <c:pt idx="11579">
                  <c:v>3.3145972444444443</c:v>
                </c:pt>
                <c:pt idx="11580">
                  <c:v>3.3148750222222221</c:v>
                </c:pt>
                <c:pt idx="11581">
                  <c:v>3.3151527999999999</c:v>
                </c:pt>
                <c:pt idx="11582">
                  <c:v>3.3154305777777777</c:v>
                </c:pt>
                <c:pt idx="11583">
                  <c:v>3.3157083555555551</c:v>
                </c:pt>
                <c:pt idx="11584">
                  <c:v>3.3159861333333329</c:v>
                </c:pt>
                <c:pt idx="11585">
                  <c:v>3.3162639111111107</c:v>
                </c:pt>
                <c:pt idx="11586">
                  <c:v>3.3165416888888886</c:v>
                </c:pt>
                <c:pt idx="11587">
                  <c:v>3.3168194666666664</c:v>
                </c:pt>
                <c:pt idx="11588">
                  <c:v>3.3170972444444442</c:v>
                </c:pt>
                <c:pt idx="11589">
                  <c:v>3.317375022222222</c:v>
                </c:pt>
                <c:pt idx="11590">
                  <c:v>3.3176527999999998</c:v>
                </c:pt>
                <c:pt idx="11591">
                  <c:v>3.3179305777777777</c:v>
                </c:pt>
                <c:pt idx="11592">
                  <c:v>3.3182083555555555</c:v>
                </c:pt>
                <c:pt idx="11593">
                  <c:v>3.3184861333333329</c:v>
                </c:pt>
                <c:pt idx="11594">
                  <c:v>3.3187639111111107</c:v>
                </c:pt>
                <c:pt idx="11595">
                  <c:v>3.3190416888888885</c:v>
                </c:pt>
                <c:pt idx="11596">
                  <c:v>3.3193194666666663</c:v>
                </c:pt>
                <c:pt idx="11597">
                  <c:v>3.3195972444444442</c:v>
                </c:pt>
                <c:pt idx="11598">
                  <c:v>3.319875022222222</c:v>
                </c:pt>
                <c:pt idx="11599">
                  <c:v>3.3201527999999998</c:v>
                </c:pt>
                <c:pt idx="11600">
                  <c:v>3.3204305777777776</c:v>
                </c:pt>
                <c:pt idx="11601">
                  <c:v>3.3207083555555554</c:v>
                </c:pt>
                <c:pt idx="11602">
                  <c:v>3.3209861333333333</c:v>
                </c:pt>
                <c:pt idx="11603">
                  <c:v>3.3212639111111106</c:v>
                </c:pt>
                <c:pt idx="11604">
                  <c:v>3.3215416888888885</c:v>
                </c:pt>
                <c:pt idx="11605">
                  <c:v>3.3218194666666663</c:v>
                </c:pt>
                <c:pt idx="11606">
                  <c:v>3.3220972444444441</c:v>
                </c:pt>
                <c:pt idx="11607">
                  <c:v>3.3223750222222219</c:v>
                </c:pt>
                <c:pt idx="11608">
                  <c:v>3.3226527999999997</c:v>
                </c:pt>
                <c:pt idx="11609">
                  <c:v>3.3229305777777776</c:v>
                </c:pt>
                <c:pt idx="11610">
                  <c:v>3.3232083555555554</c:v>
                </c:pt>
                <c:pt idx="11611">
                  <c:v>3.3234861333333332</c:v>
                </c:pt>
                <c:pt idx="11612">
                  <c:v>3.323763911111111</c:v>
                </c:pt>
                <c:pt idx="11613">
                  <c:v>3.3240416888888888</c:v>
                </c:pt>
                <c:pt idx="11614">
                  <c:v>3.3243194666666662</c:v>
                </c:pt>
                <c:pt idx="11615">
                  <c:v>3.324597244444444</c:v>
                </c:pt>
                <c:pt idx="11616">
                  <c:v>3.3248750222222219</c:v>
                </c:pt>
                <c:pt idx="11617">
                  <c:v>3.3251527999999997</c:v>
                </c:pt>
                <c:pt idx="11618">
                  <c:v>3.3254305777777775</c:v>
                </c:pt>
                <c:pt idx="11619">
                  <c:v>3.3257083555555553</c:v>
                </c:pt>
                <c:pt idx="11620">
                  <c:v>3.3259861333333332</c:v>
                </c:pt>
                <c:pt idx="11621">
                  <c:v>3.326263911111111</c:v>
                </c:pt>
                <c:pt idx="11622">
                  <c:v>3.3265416888888888</c:v>
                </c:pt>
                <c:pt idx="11623">
                  <c:v>3.3268194666666666</c:v>
                </c:pt>
                <c:pt idx="11624">
                  <c:v>3.327097244444444</c:v>
                </c:pt>
                <c:pt idx="11625">
                  <c:v>3.3273750222222218</c:v>
                </c:pt>
                <c:pt idx="11626">
                  <c:v>3.3276527999999996</c:v>
                </c:pt>
                <c:pt idx="11627">
                  <c:v>3.3279305777777775</c:v>
                </c:pt>
                <c:pt idx="11628">
                  <c:v>3.3282083555555553</c:v>
                </c:pt>
                <c:pt idx="11629">
                  <c:v>3.3284861333333331</c:v>
                </c:pt>
                <c:pt idx="11630">
                  <c:v>3.3287639111111109</c:v>
                </c:pt>
                <c:pt idx="11631">
                  <c:v>3.3290416888888887</c:v>
                </c:pt>
                <c:pt idx="11632">
                  <c:v>3.3293194666666666</c:v>
                </c:pt>
                <c:pt idx="11633">
                  <c:v>3.3295972444444444</c:v>
                </c:pt>
                <c:pt idx="11634">
                  <c:v>3.3298750222222218</c:v>
                </c:pt>
                <c:pt idx="11635">
                  <c:v>3.3301527999999996</c:v>
                </c:pt>
                <c:pt idx="11636">
                  <c:v>3.3304305777777774</c:v>
                </c:pt>
                <c:pt idx="11637">
                  <c:v>3.3307083555555552</c:v>
                </c:pt>
                <c:pt idx="11638">
                  <c:v>3.330986133333333</c:v>
                </c:pt>
                <c:pt idx="11639">
                  <c:v>3.3312639111111109</c:v>
                </c:pt>
                <c:pt idx="11640">
                  <c:v>3.3315416888888887</c:v>
                </c:pt>
                <c:pt idx="11641">
                  <c:v>3.3318194666666665</c:v>
                </c:pt>
                <c:pt idx="11642">
                  <c:v>3.3320972444444443</c:v>
                </c:pt>
                <c:pt idx="11643">
                  <c:v>3.3323750222222221</c:v>
                </c:pt>
                <c:pt idx="11644">
                  <c:v>3.3326527999999995</c:v>
                </c:pt>
                <c:pt idx="11645">
                  <c:v>3.3329305777777773</c:v>
                </c:pt>
                <c:pt idx="11646">
                  <c:v>3.3332083555555552</c:v>
                </c:pt>
                <c:pt idx="11647">
                  <c:v>3.333486133333333</c:v>
                </c:pt>
                <c:pt idx="11648">
                  <c:v>3.3337639111111108</c:v>
                </c:pt>
                <c:pt idx="11649">
                  <c:v>3.3340416888888886</c:v>
                </c:pt>
                <c:pt idx="11650">
                  <c:v>3.3343194666666665</c:v>
                </c:pt>
                <c:pt idx="11651">
                  <c:v>3.3345972444444443</c:v>
                </c:pt>
                <c:pt idx="11652">
                  <c:v>3.3348750222222221</c:v>
                </c:pt>
                <c:pt idx="11653">
                  <c:v>3.3351527999999999</c:v>
                </c:pt>
                <c:pt idx="11654">
                  <c:v>3.3354305777777777</c:v>
                </c:pt>
                <c:pt idx="11655">
                  <c:v>3.3357083555555551</c:v>
                </c:pt>
                <c:pt idx="11656">
                  <c:v>3.3359861333333329</c:v>
                </c:pt>
                <c:pt idx="11657">
                  <c:v>3.3362639111111108</c:v>
                </c:pt>
                <c:pt idx="11658">
                  <c:v>3.3365416888888886</c:v>
                </c:pt>
                <c:pt idx="11659">
                  <c:v>3.3368194666666664</c:v>
                </c:pt>
                <c:pt idx="11660">
                  <c:v>3.3370972444444442</c:v>
                </c:pt>
                <c:pt idx="11661">
                  <c:v>3.337375022222222</c:v>
                </c:pt>
                <c:pt idx="11662">
                  <c:v>3.3376527999999999</c:v>
                </c:pt>
                <c:pt idx="11663">
                  <c:v>3.3379305777777777</c:v>
                </c:pt>
                <c:pt idx="11664">
                  <c:v>3.3382083555555555</c:v>
                </c:pt>
                <c:pt idx="11665">
                  <c:v>3.3384861333333329</c:v>
                </c:pt>
                <c:pt idx="11666">
                  <c:v>3.3387639111111107</c:v>
                </c:pt>
                <c:pt idx="11667">
                  <c:v>3.3390416888888885</c:v>
                </c:pt>
                <c:pt idx="11668">
                  <c:v>3.3393194666666663</c:v>
                </c:pt>
                <c:pt idx="11669">
                  <c:v>3.3395972444444442</c:v>
                </c:pt>
                <c:pt idx="11670">
                  <c:v>3.339875022222222</c:v>
                </c:pt>
                <c:pt idx="11671">
                  <c:v>3.3401527999999998</c:v>
                </c:pt>
                <c:pt idx="11672">
                  <c:v>3.3404305777777776</c:v>
                </c:pt>
                <c:pt idx="11673">
                  <c:v>3.3407083555555555</c:v>
                </c:pt>
                <c:pt idx="11674">
                  <c:v>3.3409861333333333</c:v>
                </c:pt>
                <c:pt idx="11675">
                  <c:v>3.3412639111111107</c:v>
                </c:pt>
                <c:pt idx="11676">
                  <c:v>3.3415416888888885</c:v>
                </c:pt>
                <c:pt idx="11677">
                  <c:v>3.3418194666666663</c:v>
                </c:pt>
                <c:pt idx="11678">
                  <c:v>3.3420972444444441</c:v>
                </c:pt>
                <c:pt idx="11679">
                  <c:v>3.3423750222222219</c:v>
                </c:pt>
                <c:pt idx="11680">
                  <c:v>3.3426527999999998</c:v>
                </c:pt>
                <c:pt idx="11681">
                  <c:v>3.3429305777777776</c:v>
                </c:pt>
                <c:pt idx="11682">
                  <c:v>3.3432083555555554</c:v>
                </c:pt>
                <c:pt idx="11683">
                  <c:v>3.3434861333333332</c:v>
                </c:pt>
                <c:pt idx="11684">
                  <c:v>3.343763911111111</c:v>
                </c:pt>
                <c:pt idx="11685">
                  <c:v>3.3440416888888884</c:v>
                </c:pt>
                <c:pt idx="11686">
                  <c:v>3.3443194666666662</c:v>
                </c:pt>
                <c:pt idx="11687">
                  <c:v>3.3445972444444441</c:v>
                </c:pt>
                <c:pt idx="11688">
                  <c:v>3.3448750222222219</c:v>
                </c:pt>
                <c:pt idx="11689">
                  <c:v>3.3451527999999997</c:v>
                </c:pt>
                <c:pt idx="11690">
                  <c:v>3.3454305777777775</c:v>
                </c:pt>
                <c:pt idx="11691">
                  <c:v>3.3457083555555553</c:v>
                </c:pt>
                <c:pt idx="11692">
                  <c:v>3.3459861333333332</c:v>
                </c:pt>
                <c:pt idx="11693">
                  <c:v>3.346263911111111</c:v>
                </c:pt>
                <c:pt idx="11694">
                  <c:v>3.3465416888888888</c:v>
                </c:pt>
                <c:pt idx="11695">
                  <c:v>3.3468194666666662</c:v>
                </c:pt>
                <c:pt idx="11696">
                  <c:v>3.347097244444444</c:v>
                </c:pt>
                <c:pt idx="11697">
                  <c:v>3.3473750222222218</c:v>
                </c:pt>
                <c:pt idx="11698">
                  <c:v>3.3476527999999997</c:v>
                </c:pt>
                <c:pt idx="11699">
                  <c:v>3.3479305777777775</c:v>
                </c:pt>
                <c:pt idx="11700">
                  <c:v>3.3482083555555553</c:v>
                </c:pt>
                <c:pt idx="11701">
                  <c:v>3.3484861333333331</c:v>
                </c:pt>
                <c:pt idx="11702">
                  <c:v>3.3487639111111109</c:v>
                </c:pt>
                <c:pt idx="11703">
                  <c:v>3.3490416888888888</c:v>
                </c:pt>
                <c:pt idx="11704">
                  <c:v>3.3493194666666666</c:v>
                </c:pt>
                <c:pt idx="11705">
                  <c:v>3.3495972444444444</c:v>
                </c:pt>
                <c:pt idx="11706">
                  <c:v>3.3498750222222218</c:v>
                </c:pt>
                <c:pt idx="11707">
                  <c:v>3.3501527999999996</c:v>
                </c:pt>
                <c:pt idx="11708">
                  <c:v>3.3504305777777774</c:v>
                </c:pt>
                <c:pt idx="11709">
                  <c:v>3.3507083555555552</c:v>
                </c:pt>
                <c:pt idx="11710">
                  <c:v>3.3509861333333331</c:v>
                </c:pt>
                <c:pt idx="11711">
                  <c:v>3.3512639111111109</c:v>
                </c:pt>
                <c:pt idx="11712">
                  <c:v>3.3515416888888887</c:v>
                </c:pt>
                <c:pt idx="11713">
                  <c:v>3.3518194666666665</c:v>
                </c:pt>
                <c:pt idx="11714">
                  <c:v>3.3520972444444443</c:v>
                </c:pt>
                <c:pt idx="11715">
                  <c:v>3.3523750222222222</c:v>
                </c:pt>
                <c:pt idx="11716">
                  <c:v>3.3526527999999995</c:v>
                </c:pt>
                <c:pt idx="11717">
                  <c:v>3.3529305777777774</c:v>
                </c:pt>
                <c:pt idx="11718">
                  <c:v>3.3532083555555552</c:v>
                </c:pt>
                <c:pt idx="11719">
                  <c:v>3.353486133333333</c:v>
                </c:pt>
                <c:pt idx="11720">
                  <c:v>3.3537639111111108</c:v>
                </c:pt>
                <c:pt idx="11721">
                  <c:v>3.3540416888888887</c:v>
                </c:pt>
                <c:pt idx="11722">
                  <c:v>3.3543194666666665</c:v>
                </c:pt>
                <c:pt idx="11723">
                  <c:v>3.3545972444444443</c:v>
                </c:pt>
                <c:pt idx="11724">
                  <c:v>3.3548750222222221</c:v>
                </c:pt>
                <c:pt idx="11725">
                  <c:v>3.3551527999999999</c:v>
                </c:pt>
                <c:pt idx="11726">
                  <c:v>3.3554305777777773</c:v>
                </c:pt>
                <c:pt idx="11727">
                  <c:v>3.3557083555555551</c:v>
                </c:pt>
                <c:pt idx="11728">
                  <c:v>3.355986133333333</c:v>
                </c:pt>
                <c:pt idx="11729">
                  <c:v>3.3562639111111108</c:v>
                </c:pt>
                <c:pt idx="11730">
                  <c:v>3.3565416888888886</c:v>
                </c:pt>
                <c:pt idx="11731">
                  <c:v>3.3568194666666664</c:v>
                </c:pt>
                <c:pt idx="11732">
                  <c:v>3.3570972444444442</c:v>
                </c:pt>
                <c:pt idx="11733">
                  <c:v>3.3573750222222221</c:v>
                </c:pt>
                <c:pt idx="11734">
                  <c:v>3.3576527999999999</c:v>
                </c:pt>
                <c:pt idx="11735">
                  <c:v>3.3579305777777777</c:v>
                </c:pt>
                <c:pt idx="11736">
                  <c:v>3.3582083555555551</c:v>
                </c:pt>
                <c:pt idx="11737">
                  <c:v>3.3584861333333329</c:v>
                </c:pt>
                <c:pt idx="11738">
                  <c:v>3.3587639111111107</c:v>
                </c:pt>
                <c:pt idx="11739">
                  <c:v>3.3590416888888885</c:v>
                </c:pt>
                <c:pt idx="11740">
                  <c:v>3.3593194666666664</c:v>
                </c:pt>
                <c:pt idx="11741">
                  <c:v>3.3595972444444442</c:v>
                </c:pt>
                <c:pt idx="11742">
                  <c:v>3.359875022222222</c:v>
                </c:pt>
                <c:pt idx="11743">
                  <c:v>3.3601527999999998</c:v>
                </c:pt>
                <c:pt idx="11744">
                  <c:v>3.3604305777777776</c:v>
                </c:pt>
                <c:pt idx="11745">
                  <c:v>3.3607083555555555</c:v>
                </c:pt>
                <c:pt idx="11746">
                  <c:v>3.3609861333333333</c:v>
                </c:pt>
                <c:pt idx="11747">
                  <c:v>3.3612639111111107</c:v>
                </c:pt>
                <c:pt idx="11748">
                  <c:v>3.3615416888888885</c:v>
                </c:pt>
                <c:pt idx="11749">
                  <c:v>3.3618194666666663</c:v>
                </c:pt>
                <c:pt idx="11750">
                  <c:v>3.3620972444444441</c:v>
                </c:pt>
                <c:pt idx="11751">
                  <c:v>3.362375022222222</c:v>
                </c:pt>
                <c:pt idx="11752">
                  <c:v>3.3626527999999998</c:v>
                </c:pt>
                <c:pt idx="11753">
                  <c:v>3.3629305777777776</c:v>
                </c:pt>
                <c:pt idx="11754">
                  <c:v>3.3632083555555554</c:v>
                </c:pt>
                <c:pt idx="11755">
                  <c:v>3.3634861333333332</c:v>
                </c:pt>
                <c:pt idx="11756">
                  <c:v>3.3637639111111111</c:v>
                </c:pt>
                <c:pt idx="11757">
                  <c:v>3.3640416888888884</c:v>
                </c:pt>
                <c:pt idx="11758">
                  <c:v>3.3643194666666663</c:v>
                </c:pt>
                <c:pt idx="11759">
                  <c:v>3.3645972444444441</c:v>
                </c:pt>
                <c:pt idx="11760">
                  <c:v>3.3648750222222219</c:v>
                </c:pt>
                <c:pt idx="11761">
                  <c:v>3.3651527999999997</c:v>
                </c:pt>
                <c:pt idx="11762">
                  <c:v>3.3654305777777775</c:v>
                </c:pt>
                <c:pt idx="11763">
                  <c:v>3.3657083555555554</c:v>
                </c:pt>
                <c:pt idx="11764">
                  <c:v>3.3659861333333332</c:v>
                </c:pt>
                <c:pt idx="11765">
                  <c:v>3.366263911111111</c:v>
                </c:pt>
                <c:pt idx="11766">
                  <c:v>3.3665416888888888</c:v>
                </c:pt>
                <c:pt idx="11767">
                  <c:v>3.3668194666666662</c:v>
                </c:pt>
                <c:pt idx="11768">
                  <c:v>3.367097244444444</c:v>
                </c:pt>
                <c:pt idx="11769">
                  <c:v>3.3673750222222218</c:v>
                </c:pt>
                <c:pt idx="11770">
                  <c:v>3.3676527999999997</c:v>
                </c:pt>
                <c:pt idx="11771">
                  <c:v>3.3679305777777775</c:v>
                </c:pt>
                <c:pt idx="11772">
                  <c:v>3.3682083555555553</c:v>
                </c:pt>
                <c:pt idx="11773">
                  <c:v>3.3684861333333331</c:v>
                </c:pt>
                <c:pt idx="11774">
                  <c:v>3.368763911111111</c:v>
                </c:pt>
                <c:pt idx="11775">
                  <c:v>3.3690416888888888</c:v>
                </c:pt>
                <c:pt idx="11776">
                  <c:v>3.3693194666666666</c:v>
                </c:pt>
                <c:pt idx="11777">
                  <c:v>3.369597244444444</c:v>
                </c:pt>
                <c:pt idx="11778">
                  <c:v>3.3698750222222218</c:v>
                </c:pt>
                <c:pt idx="11779">
                  <c:v>3.3701527999999996</c:v>
                </c:pt>
                <c:pt idx="11780">
                  <c:v>3.3704305777777774</c:v>
                </c:pt>
                <c:pt idx="11781">
                  <c:v>3.3707083555555553</c:v>
                </c:pt>
                <c:pt idx="11782">
                  <c:v>3.3709861333333331</c:v>
                </c:pt>
                <c:pt idx="11783">
                  <c:v>3.3712639111111109</c:v>
                </c:pt>
                <c:pt idx="11784">
                  <c:v>3.3715416888888887</c:v>
                </c:pt>
                <c:pt idx="11785">
                  <c:v>3.3718194666666665</c:v>
                </c:pt>
                <c:pt idx="11786">
                  <c:v>3.3720972444444444</c:v>
                </c:pt>
                <c:pt idx="11787">
                  <c:v>3.3723750222222222</c:v>
                </c:pt>
                <c:pt idx="11788">
                  <c:v>3.3726527999999996</c:v>
                </c:pt>
                <c:pt idx="11789">
                  <c:v>3.3729305777777774</c:v>
                </c:pt>
                <c:pt idx="11790">
                  <c:v>3.3732083555555552</c:v>
                </c:pt>
                <c:pt idx="11791">
                  <c:v>3.373486133333333</c:v>
                </c:pt>
                <c:pt idx="11792">
                  <c:v>3.3737639111111108</c:v>
                </c:pt>
                <c:pt idx="11793">
                  <c:v>3.3740416888888887</c:v>
                </c:pt>
                <c:pt idx="11794">
                  <c:v>3.3743194666666665</c:v>
                </c:pt>
                <c:pt idx="11795">
                  <c:v>3.3745972444444443</c:v>
                </c:pt>
                <c:pt idx="11796">
                  <c:v>3.3748750222222221</c:v>
                </c:pt>
                <c:pt idx="11797">
                  <c:v>3.3751528</c:v>
                </c:pt>
                <c:pt idx="11798">
                  <c:v>3.3754305777777773</c:v>
                </c:pt>
                <c:pt idx="11799">
                  <c:v>3.3757083555555552</c:v>
                </c:pt>
                <c:pt idx="11800">
                  <c:v>3.375986133333333</c:v>
                </c:pt>
                <c:pt idx="11801">
                  <c:v>3.3762639111111108</c:v>
                </c:pt>
                <c:pt idx="11802">
                  <c:v>3.3765416888888886</c:v>
                </c:pt>
                <c:pt idx="11803">
                  <c:v>3.3768194666666664</c:v>
                </c:pt>
                <c:pt idx="11804">
                  <c:v>3.3770972444444443</c:v>
                </c:pt>
                <c:pt idx="11805">
                  <c:v>3.3773750222222221</c:v>
                </c:pt>
                <c:pt idx="11806">
                  <c:v>3.3776527999999999</c:v>
                </c:pt>
                <c:pt idx="11807">
                  <c:v>3.3779305777777777</c:v>
                </c:pt>
                <c:pt idx="11808">
                  <c:v>3.3782083555555551</c:v>
                </c:pt>
                <c:pt idx="11809">
                  <c:v>3.3784861333333329</c:v>
                </c:pt>
                <c:pt idx="11810">
                  <c:v>3.3787639111111107</c:v>
                </c:pt>
                <c:pt idx="11811">
                  <c:v>3.3790416888888886</c:v>
                </c:pt>
                <c:pt idx="11812">
                  <c:v>3.3793194666666664</c:v>
                </c:pt>
                <c:pt idx="11813">
                  <c:v>3.3795972444444442</c:v>
                </c:pt>
                <c:pt idx="11814">
                  <c:v>3.379875022222222</c:v>
                </c:pt>
                <c:pt idx="11815">
                  <c:v>3.3801527999999998</c:v>
                </c:pt>
                <c:pt idx="11816">
                  <c:v>3.3804305777777777</c:v>
                </c:pt>
                <c:pt idx="11817">
                  <c:v>3.3807083555555555</c:v>
                </c:pt>
                <c:pt idx="11818">
                  <c:v>3.3809861333333329</c:v>
                </c:pt>
                <c:pt idx="11819">
                  <c:v>3.3812639111111107</c:v>
                </c:pt>
                <c:pt idx="11820">
                  <c:v>3.3815416888888885</c:v>
                </c:pt>
                <c:pt idx="11821">
                  <c:v>3.3818194666666663</c:v>
                </c:pt>
                <c:pt idx="11822">
                  <c:v>3.3820972444444442</c:v>
                </c:pt>
                <c:pt idx="11823">
                  <c:v>3.382375022222222</c:v>
                </c:pt>
                <c:pt idx="11824">
                  <c:v>3.3826527999999998</c:v>
                </c:pt>
                <c:pt idx="11825">
                  <c:v>3.3829305777777776</c:v>
                </c:pt>
                <c:pt idx="11826">
                  <c:v>3.3832083555555554</c:v>
                </c:pt>
                <c:pt idx="11827">
                  <c:v>3.3834861333333333</c:v>
                </c:pt>
                <c:pt idx="11828">
                  <c:v>3.3837639111111106</c:v>
                </c:pt>
                <c:pt idx="11829">
                  <c:v>3.3840416888888885</c:v>
                </c:pt>
                <c:pt idx="11830">
                  <c:v>3.3843194666666663</c:v>
                </c:pt>
                <c:pt idx="11831">
                  <c:v>3.3845972444444441</c:v>
                </c:pt>
                <c:pt idx="11832">
                  <c:v>3.3848750222222219</c:v>
                </c:pt>
                <c:pt idx="11833">
                  <c:v>3.3851527999999997</c:v>
                </c:pt>
                <c:pt idx="11834">
                  <c:v>3.3854305777777776</c:v>
                </c:pt>
                <c:pt idx="11835">
                  <c:v>3.3857083555555554</c:v>
                </c:pt>
                <c:pt idx="11836">
                  <c:v>3.3859861333333332</c:v>
                </c:pt>
                <c:pt idx="11837">
                  <c:v>3.386263911111111</c:v>
                </c:pt>
                <c:pt idx="11838">
                  <c:v>3.3865416888888888</c:v>
                </c:pt>
                <c:pt idx="11839">
                  <c:v>3.3868194666666662</c:v>
                </c:pt>
                <c:pt idx="11840">
                  <c:v>3.387097244444444</c:v>
                </c:pt>
                <c:pt idx="11841">
                  <c:v>3.3873750222222219</c:v>
                </c:pt>
                <c:pt idx="11842">
                  <c:v>3.3876527999999997</c:v>
                </c:pt>
                <c:pt idx="11843">
                  <c:v>3.3879305777777775</c:v>
                </c:pt>
                <c:pt idx="11844">
                  <c:v>3.3882083555555553</c:v>
                </c:pt>
                <c:pt idx="11845">
                  <c:v>3.3884861333333332</c:v>
                </c:pt>
                <c:pt idx="11846">
                  <c:v>3.388763911111111</c:v>
                </c:pt>
                <c:pt idx="11847">
                  <c:v>3.3890416888888888</c:v>
                </c:pt>
                <c:pt idx="11848">
                  <c:v>3.3893194666666666</c:v>
                </c:pt>
                <c:pt idx="11849">
                  <c:v>3.389597244444444</c:v>
                </c:pt>
                <c:pt idx="11850">
                  <c:v>3.3898750222222218</c:v>
                </c:pt>
                <c:pt idx="11851">
                  <c:v>3.3901527999999996</c:v>
                </c:pt>
                <c:pt idx="11852">
                  <c:v>3.3904305777777775</c:v>
                </c:pt>
                <c:pt idx="11853">
                  <c:v>3.3907083555555553</c:v>
                </c:pt>
                <c:pt idx="11854">
                  <c:v>3.3909861333333331</c:v>
                </c:pt>
                <c:pt idx="11855">
                  <c:v>3.3912639111111109</c:v>
                </c:pt>
                <c:pt idx="11856">
                  <c:v>3.3915416888888887</c:v>
                </c:pt>
                <c:pt idx="11857">
                  <c:v>3.3918194666666666</c:v>
                </c:pt>
                <c:pt idx="11858">
                  <c:v>3.3920972444444444</c:v>
                </c:pt>
                <c:pt idx="11859">
                  <c:v>3.3923750222222218</c:v>
                </c:pt>
                <c:pt idx="11860">
                  <c:v>3.3926527999999996</c:v>
                </c:pt>
                <c:pt idx="11861">
                  <c:v>3.3929305777777774</c:v>
                </c:pt>
                <c:pt idx="11862">
                  <c:v>3.3932083555555552</c:v>
                </c:pt>
                <c:pt idx="11863">
                  <c:v>3.393486133333333</c:v>
                </c:pt>
                <c:pt idx="11864">
                  <c:v>3.3937639111111109</c:v>
                </c:pt>
                <c:pt idx="11865">
                  <c:v>3.3940416888888887</c:v>
                </c:pt>
                <c:pt idx="11866">
                  <c:v>3.3943194666666665</c:v>
                </c:pt>
                <c:pt idx="11867">
                  <c:v>3.3945972444444443</c:v>
                </c:pt>
                <c:pt idx="11868">
                  <c:v>3.3948750222222221</c:v>
                </c:pt>
                <c:pt idx="11869">
                  <c:v>3.3951527999999995</c:v>
                </c:pt>
                <c:pt idx="11870">
                  <c:v>3.3954305777777773</c:v>
                </c:pt>
                <c:pt idx="11871">
                  <c:v>3.3957083555555552</c:v>
                </c:pt>
                <c:pt idx="11872">
                  <c:v>3.395986133333333</c:v>
                </c:pt>
                <c:pt idx="11873">
                  <c:v>3.3962639111111108</c:v>
                </c:pt>
                <c:pt idx="11874">
                  <c:v>3.3965416888888886</c:v>
                </c:pt>
                <c:pt idx="11875">
                  <c:v>3.3968194666666665</c:v>
                </c:pt>
                <c:pt idx="11876">
                  <c:v>3.3970972444444443</c:v>
                </c:pt>
                <c:pt idx="11877">
                  <c:v>3.3973750222222221</c:v>
                </c:pt>
                <c:pt idx="11878">
                  <c:v>3.3976527999999999</c:v>
                </c:pt>
                <c:pt idx="11879">
                  <c:v>3.3979305777777777</c:v>
                </c:pt>
                <c:pt idx="11880">
                  <c:v>3.3982083555555551</c:v>
                </c:pt>
                <c:pt idx="11881">
                  <c:v>3.3984861333333329</c:v>
                </c:pt>
                <c:pt idx="11882">
                  <c:v>3.3987639111111108</c:v>
                </c:pt>
                <c:pt idx="11883">
                  <c:v>3.3990416888888886</c:v>
                </c:pt>
                <c:pt idx="11884">
                  <c:v>3.3993194666666664</c:v>
                </c:pt>
                <c:pt idx="11885">
                  <c:v>3.3995972444444442</c:v>
                </c:pt>
                <c:pt idx="11886">
                  <c:v>3.399875022222222</c:v>
                </c:pt>
                <c:pt idx="11887">
                  <c:v>3.4001527999999999</c:v>
                </c:pt>
                <c:pt idx="11888">
                  <c:v>3.4004305777777777</c:v>
                </c:pt>
                <c:pt idx="11889">
                  <c:v>3.4007083555555555</c:v>
                </c:pt>
                <c:pt idx="11890">
                  <c:v>3.4009861333333329</c:v>
                </c:pt>
                <c:pt idx="11891">
                  <c:v>3.4012639111111107</c:v>
                </c:pt>
                <c:pt idx="11892">
                  <c:v>3.4015416888888885</c:v>
                </c:pt>
                <c:pt idx="11893">
                  <c:v>3.4018194666666663</c:v>
                </c:pt>
                <c:pt idx="11894">
                  <c:v>3.4020972444444442</c:v>
                </c:pt>
                <c:pt idx="11895">
                  <c:v>3.402375022222222</c:v>
                </c:pt>
                <c:pt idx="11896">
                  <c:v>3.4026527999999998</c:v>
                </c:pt>
                <c:pt idx="11897">
                  <c:v>3.4029305777777776</c:v>
                </c:pt>
                <c:pt idx="11898">
                  <c:v>3.4032083555555555</c:v>
                </c:pt>
                <c:pt idx="11899">
                  <c:v>3.4034861333333333</c:v>
                </c:pt>
                <c:pt idx="11900">
                  <c:v>3.4037639111111107</c:v>
                </c:pt>
                <c:pt idx="11901">
                  <c:v>3.4040416888888885</c:v>
                </c:pt>
                <c:pt idx="11902">
                  <c:v>3.4043194666666663</c:v>
                </c:pt>
                <c:pt idx="11903">
                  <c:v>3.4045972444444441</c:v>
                </c:pt>
                <c:pt idx="11904">
                  <c:v>3.4048750222222219</c:v>
                </c:pt>
                <c:pt idx="11905">
                  <c:v>3.4051527999999998</c:v>
                </c:pt>
                <c:pt idx="11906">
                  <c:v>3.4054305777777776</c:v>
                </c:pt>
                <c:pt idx="11907">
                  <c:v>3.4057083555555554</c:v>
                </c:pt>
                <c:pt idx="11908">
                  <c:v>3.4059861333333332</c:v>
                </c:pt>
                <c:pt idx="11909">
                  <c:v>3.406263911111111</c:v>
                </c:pt>
                <c:pt idx="11910">
                  <c:v>3.4065416888888884</c:v>
                </c:pt>
                <c:pt idx="11911">
                  <c:v>3.4068194666666662</c:v>
                </c:pt>
                <c:pt idx="11912">
                  <c:v>3.4070972444444441</c:v>
                </c:pt>
                <c:pt idx="11913">
                  <c:v>3.4073750222222219</c:v>
                </c:pt>
                <c:pt idx="11914">
                  <c:v>3.4076527999999997</c:v>
                </c:pt>
                <c:pt idx="11915">
                  <c:v>3.4079305777777775</c:v>
                </c:pt>
                <c:pt idx="11916">
                  <c:v>3.4082083555555553</c:v>
                </c:pt>
                <c:pt idx="11917">
                  <c:v>3.4084861333333332</c:v>
                </c:pt>
                <c:pt idx="11918">
                  <c:v>3.408763911111111</c:v>
                </c:pt>
                <c:pt idx="11919">
                  <c:v>3.4090416888888888</c:v>
                </c:pt>
                <c:pt idx="11920">
                  <c:v>3.4093194666666662</c:v>
                </c:pt>
                <c:pt idx="11921">
                  <c:v>3.409597244444444</c:v>
                </c:pt>
                <c:pt idx="11922">
                  <c:v>3.4098750222222218</c:v>
                </c:pt>
                <c:pt idx="11923">
                  <c:v>3.4101527999999997</c:v>
                </c:pt>
                <c:pt idx="11924">
                  <c:v>3.4104305777777775</c:v>
                </c:pt>
                <c:pt idx="11925">
                  <c:v>3.4107083555555553</c:v>
                </c:pt>
                <c:pt idx="11926">
                  <c:v>3.4109861333333331</c:v>
                </c:pt>
                <c:pt idx="11927">
                  <c:v>3.4112639111111109</c:v>
                </c:pt>
                <c:pt idx="11928">
                  <c:v>3.4115416888888888</c:v>
                </c:pt>
                <c:pt idx="11929">
                  <c:v>3.4118194666666666</c:v>
                </c:pt>
                <c:pt idx="11930">
                  <c:v>3.4120972444444444</c:v>
                </c:pt>
                <c:pt idx="11931">
                  <c:v>3.4123750222222218</c:v>
                </c:pt>
                <c:pt idx="11932">
                  <c:v>3.4126527999999996</c:v>
                </c:pt>
                <c:pt idx="11933">
                  <c:v>3.4129305777777774</c:v>
                </c:pt>
                <c:pt idx="11934">
                  <c:v>3.4132083555555552</c:v>
                </c:pt>
                <c:pt idx="11935">
                  <c:v>3.4134861333333331</c:v>
                </c:pt>
                <c:pt idx="11936">
                  <c:v>3.4137639111111109</c:v>
                </c:pt>
                <c:pt idx="11937">
                  <c:v>3.4140416888888887</c:v>
                </c:pt>
                <c:pt idx="11938">
                  <c:v>3.4143194666666665</c:v>
                </c:pt>
                <c:pt idx="11939">
                  <c:v>3.4145972444444443</c:v>
                </c:pt>
                <c:pt idx="11940">
                  <c:v>3.4148750222222222</c:v>
                </c:pt>
                <c:pt idx="11941">
                  <c:v>3.4151527999999995</c:v>
                </c:pt>
                <c:pt idx="11942">
                  <c:v>3.4154305777777774</c:v>
                </c:pt>
                <c:pt idx="11943">
                  <c:v>3.4157083555555552</c:v>
                </c:pt>
                <c:pt idx="11944">
                  <c:v>3.415986133333333</c:v>
                </c:pt>
                <c:pt idx="11945">
                  <c:v>3.4162639111111108</c:v>
                </c:pt>
                <c:pt idx="11946">
                  <c:v>3.4165416888888887</c:v>
                </c:pt>
                <c:pt idx="11947">
                  <c:v>3.4168194666666665</c:v>
                </c:pt>
                <c:pt idx="11948">
                  <c:v>3.4170972444444443</c:v>
                </c:pt>
                <c:pt idx="11949">
                  <c:v>3.4173750222222221</c:v>
                </c:pt>
                <c:pt idx="11950">
                  <c:v>3.4176527999999999</c:v>
                </c:pt>
                <c:pt idx="11951">
                  <c:v>3.4179305777777773</c:v>
                </c:pt>
                <c:pt idx="11952">
                  <c:v>3.4182083555555551</c:v>
                </c:pt>
                <c:pt idx="11953">
                  <c:v>3.418486133333333</c:v>
                </c:pt>
                <c:pt idx="11954">
                  <c:v>3.4187639111111108</c:v>
                </c:pt>
                <c:pt idx="11955">
                  <c:v>3.4190416888888886</c:v>
                </c:pt>
                <c:pt idx="11956">
                  <c:v>3.4193194666666664</c:v>
                </c:pt>
                <c:pt idx="11957">
                  <c:v>3.4195972444444442</c:v>
                </c:pt>
                <c:pt idx="11958">
                  <c:v>3.4198750222222221</c:v>
                </c:pt>
                <c:pt idx="11959">
                  <c:v>3.4201527999999999</c:v>
                </c:pt>
                <c:pt idx="11960">
                  <c:v>3.4204305777777777</c:v>
                </c:pt>
                <c:pt idx="11961">
                  <c:v>3.4207083555555551</c:v>
                </c:pt>
                <c:pt idx="11962">
                  <c:v>3.4209861333333329</c:v>
                </c:pt>
                <c:pt idx="11963">
                  <c:v>3.4212639111111107</c:v>
                </c:pt>
                <c:pt idx="11964">
                  <c:v>3.4215416888888885</c:v>
                </c:pt>
                <c:pt idx="11965">
                  <c:v>3.4218194666666664</c:v>
                </c:pt>
                <c:pt idx="11966">
                  <c:v>3.4220972444444442</c:v>
                </c:pt>
                <c:pt idx="11967">
                  <c:v>3.422375022222222</c:v>
                </c:pt>
                <c:pt idx="11968">
                  <c:v>3.4226527999999998</c:v>
                </c:pt>
                <c:pt idx="11969">
                  <c:v>3.4229305777777776</c:v>
                </c:pt>
                <c:pt idx="11970">
                  <c:v>3.4232083555555555</c:v>
                </c:pt>
                <c:pt idx="11971">
                  <c:v>3.4234861333333333</c:v>
                </c:pt>
                <c:pt idx="11972">
                  <c:v>3.4237639111111107</c:v>
                </c:pt>
                <c:pt idx="11973">
                  <c:v>3.4240416888888885</c:v>
                </c:pt>
                <c:pt idx="11974">
                  <c:v>3.4243194666666663</c:v>
                </c:pt>
                <c:pt idx="11975">
                  <c:v>3.4245972444444441</c:v>
                </c:pt>
                <c:pt idx="11976">
                  <c:v>3.424875022222222</c:v>
                </c:pt>
                <c:pt idx="11977">
                  <c:v>3.4251527999999998</c:v>
                </c:pt>
                <c:pt idx="11978">
                  <c:v>3.4254305777777776</c:v>
                </c:pt>
                <c:pt idx="11979">
                  <c:v>3.4257083555555554</c:v>
                </c:pt>
                <c:pt idx="11980">
                  <c:v>3.4259861333333332</c:v>
                </c:pt>
                <c:pt idx="11981">
                  <c:v>3.4262639111111111</c:v>
                </c:pt>
                <c:pt idx="11982">
                  <c:v>3.4265416888888884</c:v>
                </c:pt>
                <c:pt idx="11983">
                  <c:v>3.4268194666666663</c:v>
                </c:pt>
                <c:pt idx="11984">
                  <c:v>3.4270972444444441</c:v>
                </c:pt>
                <c:pt idx="11985">
                  <c:v>3.4273750222222219</c:v>
                </c:pt>
                <c:pt idx="11986">
                  <c:v>3.4276527999999997</c:v>
                </c:pt>
                <c:pt idx="11987">
                  <c:v>3.4279305777777775</c:v>
                </c:pt>
                <c:pt idx="11988">
                  <c:v>3.4282083555555554</c:v>
                </c:pt>
                <c:pt idx="11989">
                  <c:v>3.4284861333333332</c:v>
                </c:pt>
                <c:pt idx="11990">
                  <c:v>3.428763911111111</c:v>
                </c:pt>
                <c:pt idx="11991">
                  <c:v>3.4290416888888888</c:v>
                </c:pt>
                <c:pt idx="11992">
                  <c:v>3.4293194666666662</c:v>
                </c:pt>
                <c:pt idx="11993">
                  <c:v>3.429597244444444</c:v>
                </c:pt>
                <c:pt idx="11994">
                  <c:v>3.4298750222222218</c:v>
                </c:pt>
                <c:pt idx="11995">
                  <c:v>3.4301527999999997</c:v>
                </c:pt>
                <c:pt idx="11996">
                  <c:v>3.4304305777777775</c:v>
                </c:pt>
                <c:pt idx="11997">
                  <c:v>3.4307083555555553</c:v>
                </c:pt>
                <c:pt idx="11998">
                  <c:v>3.4309861333333331</c:v>
                </c:pt>
                <c:pt idx="11999">
                  <c:v>3.431263911111111</c:v>
                </c:pt>
                <c:pt idx="12000">
                  <c:v>3.4315416888888888</c:v>
                </c:pt>
                <c:pt idx="12001">
                  <c:v>3.4318194666666666</c:v>
                </c:pt>
                <c:pt idx="12002">
                  <c:v>3.432097244444444</c:v>
                </c:pt>
                <c:pt idx="12003">
                  <c:v>3.4323750222222218</c:v>
                </c:pt>
                <c:pt idx="12004">
                  <c:v>3.4326527999999996</c:v>
                </c:pt>
                <c:pt idx="12005">
                  <c:v>3.4329305777777774</c:v>
                </c:pt>
                <c:pt idx="12006">
                  <c:v>3.4332083555555553</c:v>
                </c:pt>
                <c:pt idx="12007">
                  <c:v>3.4334861333333331</c:v>
                </c:pt>
                <c:pt idx="12008">
                  <c:v>3.4337639111111109</c:v>
                </c:pt>
                <c:pt idx="12009">
                  <c:v>3.4340416888888887</c:v>
                </c:pt>
                <c:pt idx="12010">
                  <c:v>3.4343194666666665</c:v>
                </c:pt>
                <c:pt idx="12011">
                  <c:v>3.4345972444444444</c:v>
                </c:pt>
                <c:pt idx="12012">
                  <c:v>3.4348750222222222</c:v>
                </c:pt>
                <c:pt idx="12013">
                  <c:v>3.4351527999999996</c:v>
                </c:pt>
                <c:pt idx="12014">
                  <c:v>3.4354305777777774</c:v>
                </c:pt>
                <c:pt idx="12015">
                  <c:v>3.4357083555555552</c:v>
                </c:pt>
                <c:pt idx="12016">
                  <c:v>3.435986133333333</c:v>
                </c:pt>
                <c:pt idx="12017">
                  <c:v>3.4362639111111108</c:v>
                </c:pt>
                <c:pt idx="12018">
                  <c:v>3.4365416888888887</c:v>
                </c:pt>
                <c:pt idx="12019">
                  <c:v>3.4368194666666665</c:v>
                </c:pt>
                <c:pt idx="12020">
                  <c:v>3.4370972444444443</c:v>
                </c:pt>
                <c:pt idx="12021">
                  <c:v>3.4373750222222221</c:v>
                </c:pt>
                <c:pt idx="12022">
                  <c:v>3.4376528</c:v>
                </c:pt>
                <c:pt idx="12023">
                  <c:v>3.4379305777777773</c:v>
                </c:pt>
                <c:pt idx="12024">
                  <c:v>3.4382083555555552</c:v>
                </c:pt>
                <c:pt idx="12025">
                  <c:v>3.438486133333333</c:v>
                </c:pt>
                <c:pt idx="12026">
                  <c:v>3.4387639111111108</c:v>
                </c:pt>
                <c:pt idx="12027">
                  <c:v>3.4390416888888886</c:v>
                </c:pt>
                <c:pt idx="12028">
                  <c:v>3.4393194666666664</c:v>
                </c:pt>
                <c:pt idx="12029">
                  <c:v>3.4395972444444443</c:v>
                </c:pt>
                <c:pt idx="12030">
                  <c:v>3.4398750222222221</c:v>
                </c:pt>
                <c:pt idx="12031">
                  <c:v>3.4401527999999999</c:v>
                </c:pt>
                <c:pt idx="12032">
                  <c:v>3.4404305777777777</c:v>
                </c:pt>
                <c:pt idx="12033">
                  <c:v>3.4407083555555551</c:v>
                </c:pt>
                <c:pt idx="12034">
                  <c:v>3.4409861333333329</c:v>
                </c:pt>
                <c:pt idx="12035">
                  <c:v>3.4412639111111107</c:v>
                </c:pt>
                <c:pt idx="12036">
                  <c:v>3.4415416888888886</c:v>
                </c:pt>
                <c:pt idx="12037">
                  <c:v>3.4418194666666664</c:v>
                </c:pt>
                <c:pt idx="12038">
                  <c:v>3.4420972444444442</c:v>
                </c:pt>
                <c:pt idx="12039">
                  <c:v>3.442375022222222</c:v>
                </c:pt>
                <c:pt idx="12040">
                  <c:v>3.4426527999999998</c:v>
                </c:pt>
                <c:pt idx="12041">
                  <c:v>3.4429305777777777</c:v>
                </c:pt>
                <c:pt idx="12042">
                  <c:v>3.4432083555555555</c:v>
                </c:pt>
                <c:pt idx="12043">
                  <c:v>3.4434861333333329</c:v>
                </c:pt>
                <c:pt idx="12044">
                  <c:v>3.4437639111111107</c:v>
                </c:pt>
                <c:pt idx="12045">
                  <c:v>3.4440416888888885</c:v>
                </c:pt>
                <c:pt idx="12046">
                  <c:v>3.4443194666666663</c:v>
                </c:pt>
                <c:pt idx="12047">
                  <c:v>3.4445972444444442</c:v>
                </c:pt>
                <c:pt idx="12048">
                  <c:v>3.444875022222222</c:v>
                </c:pt>
                <c:pt idx="12049">
                  <c:v>3.4451527999999998</c:v>
                </c:pt>
                <c:pt idx="12050">
                  <c:v>3.4454305777777776</c:v>
                </c:pt>
                <c:pt idx="12051">
                  <c:v>3.4457083555555554</c:v>
                </c:pt>
                <c:pt idx="12052">
                  <c:v>3.4459861333333333</c:v>
                </c:pt>
                <c:pt idx="12053">
                  <c:v>3.4462639111111106</c:v>
                </c:pt>
                <c:pt idx="12054">
                  <c:v>3.4465416888888885</c:v>
                </c:pt>
                <c:pt idx="12055">
                  <c:v>3.4468194666666663</c:v>
                </c:pt>
                <c:pt idx="12056">
                  <c:v>3.4470972444444441</c:v>
                </c:pt>
                <c:pt idx="12057">
                  <c:v>3.4473750222222219</c:v>
                </c:pt>
                <c:pt idx="12058">
                  <c:v>3.4476527999999997</c:v>
                </c:pt>
                <c:pt idx="12059">
                  <c:v>3.4479305777777776</c:v>
                </c:pt>
                <c:pt idx="12060">
                  <c:v>3.4482083555555554</c:v>
                </c:pt>
                <c:pt idx="12061">
                  <c:v>3.4484861333333332</c:v>
                </c:pt>
                <c:pt idx="12062">
                  <c:v>3.448763911111111</c:v>
                </c:pt>
                <c:pt idx="12063">
                  <c:v>3.4490416888888888</c:v>
                </c:pt>
                <c:pt idx="12064">
                  <c:v>3.4493194666666662</c:v>
                </c:pt>
                <c:pt idx="12065">
                  <c:v>3.449597244444444</c:v>
                </c:pt>
                <c:pt idx="12066">
                  <c:v>3.4498750222222219</c:v>
                </c:pt>
                <c:pt idx="12067">
                  <c:v>3.4501527999999997</c:v>
                </c:pt>
                <c:pt idx="12068">
                  <c:v>3.4504305777777775</c:v>
                </c:pt>
                <c:pt idx="12069">
                  <c:v>3.4507083555555553</c:v>
                </c:pt>
                <c:pt idx="12070">
                  <c:v>3.4509861333333332</c:v>
                </c:pt>
                <c:pt idx="12071">
                  <c:v>3.451263911111111</c:v>
                </c:pt>
                <c:pt idx="12072">
                  <c:v>3.4515416888888888</c:v>
                </c:pt>
                <c:pt idx="12073">
                  <c:v>3.4518194666666666</c:v>
                </c:pt>
                <c:pt idx="12074">
                  <c:v>3.452097244444444</c:v>
                </c:pt>
                <c:pt idx="12075">
                  <c:v>3.4523750222222218</c:v>
                </c:pt>
                <c:pt idx="12076">
                  <c:v>3.4526527999999996</c:v>
                </c:pt>
                <c:pt idx="12077">
                  <c:v>3.4529305777777775</c:v>
                </c:pt>
                <c:pt idx="12078">
                  <c:v>3.4532083555555553</c:v>
                </c:pt>
                <c:pt idx="12079">
                  <c:v>3.4534861333333331</c:v>
                </c:pt>
                <c:pt idx="12080">
                  <c:v>3.4537639111111109</c:v>
                </c:pt>
                <c:pt idx="12081">
                  <c:v>3.4540416888888887</c:v>
                </c:pt>
                <c:pt idx="12082">
                  <c:v>3.4543194666666666</c:v>
                </c:pt>
                <c:pt idx="12083">
                  <c:v>3.4545972444444444</c:v>
                </c:pt>
                <c:pt idx="12084">
                  <c:v>3.4548750222222218</c:v>
                </c:pt>
                <c:pt idx="12085">
                  <c:v>3.4551527999999996</c:v>
                </c:pt>
                <c:pt idx="12086">
                  <c:v>3.4554305777777774</c:v>
                </c:pt>
                <c:pt idx="12087">
                  <c:v>3.4557083555555552</c:v>
                </c:pt>
                <c:pt idx="12088">
                  <c:v>3.455986133333333</c:v>
                </c:pt>
                <c:pt idx="12089">
                  <c:v>3.4562639111111109</c:v>
                </c:pt>
                <c:pt idx="12090">
                  <c:v>3.4565416888888887</c:v>
                </c:pt>
                <c:pt idx="12091">
                  <c:v>3.4568194666666665</c:v>
                </c:pt>
                <c:pt idx="12092">
                  <c:v>3.4570972444444443</c:v>
                </c:pt>
                <c:pt idx="12093">
                  <c:v>3.4573750222222221</c:v>
                </c:pt>
                <c:pt idx="12094">
                  <c:v>3.4576527999999995</c:v>
                </c:pt>
                <c:pt idx="12095">
                  <c:v>3.4579305777777773</c:v>
                </c:pt>
                <c:pt idx="12096">
                  <c:v>3.4582083555555552</c:v>
                </c:pt>
                <c:pt idx="12097">
                  <c:v>3.458486133333333</c:v>
                </c:pt>
                <c:pt idx="12098">
                  <c:v>3.4587639111111108</c:v>
                </c:pt>
                <c:pt idx="12099">
                  <c:v>3.4590416888888886</c:v>
                </c:pt>
                <c:pt idx="12100">
                  <c:v>3.4593194666666665</c:v>
                </c:pt>
                <c:pt idx="12101">
                  <c:v>3.4595972444444443</c:v>
                </c:pt>
                <c:pt idx="12102">
                  <c:v>3.4598750222222221</c:v>
                </c:pt>
                <c:pt idx="12103">
                  <c:v>3.4601527999999999</c:v>
                </c:pt>
                <c:pt idx="12104">
                  <c:v>3.4604305777777777</c:v>
                </c:pt>
                <c:pt idx="12105">
                  <c:v>3.4607083555555551</c:v>
                </c:pt>
                <c:pt idx="12106">
                  <c:v>3.4609861333333329</c:v>
                </c:pt>
                <c:pt idx="12107">
                  <c:v>3.4612639111111108</c:v>
                </c:pt>
                <c:pt idx="12108">
                  <c:v>3.4615416888888886</c:v>
                </c:pt>
                <c:pt idx="12109">
                  <c:v>3.4618194666666664</c:v>
                </c:pt>
                <c:pt idx="12110">
                  <c:v>3.4620972444444442</c:v>
                </c:pt>
                <c:pt idx="12111">
                  <c:v>3.462375022222222</c:v>
                </c:pt>
                <c:pt idx="12112">
                  <c:v>3.4626527999999999</c:v>
                </c:pt>
                <c:pt idx="12113">
                  <c:v>3.4629305777777777</c:v>
                </c:pt>
                <c:pt idx="12114">
                  <c:v>3.4632083555555555</c:v>
                </c:pt>
                <c:pt idx="12115">
                  <c:v>3.4634861333333329</c:v>
                </c:pt>
                <c:pt idx="12116">
                  <c:v>3.4637639111111107</c:v>
                </c:pt>
                <c:pt idx="12117">
                  <c:v>3.4640416888888885</c:v>
                </c:pt>
                <c:pt idx="12118">
                  <c:v>3.4643194666666663</c:v>
                </c:pt>
                <c:pt idx="12119">
                  <c:v>3.4645972444444442</c:v>
                </c:pt>
                <c:pt idx="12120">
                  <c:v>3.464875022222222</c:v>
                </c:pt>
                <c:pt idx="12121">
                  <c:v>3.4651527999999998</c:v>
                </c:pt>
                <c:pt idx="12122">
                  <c:v>3.4654305777777776</c:v>
                </c:pt>
                <c:pt idx="12123">
                  <c:v>3.4657083555555555</c:v>
                </c:pt>
                <c:pt idx="12124">
                  <c:v>3.4659861333333333</c:v>
                </c:pt>
                <c:pt idx="12125">
                  <c:v>3.4662639111111107</c:v>
                </c:pt>
                <c:pt idx="12126">
                  <c:v>3.4665416888888885</c:v>
                </c:pt>
                <c:pt idx="12127">
                  <c:v>3.4668194666666663</c:v>
                </c:pt>
                <c:pt idx="12128">
                  <c:v>3.4670972444444441</c:v>
                </c:pt>
                <c:pt idx="12129">
                  <c:v>3.4673750222222219</c:v>
                </c:pt>
                <c:pt idx="12130">
                  <c:v>3.4676527999999998</c:v>
                </c:pt>
                <c:pt idx="12131">
                  <c:v>3.4679305777777776</c:v>
                </c:pt>
                <c:pt idx="12132">
                  <c:v>3.4682083555555554</c:v>
                </c:pt>
                <c:pt idx="12133">
                  <c:v>3.4684861333333332</c:v>
                </c:pt>
                <c:pt idx="12134">
                  <c:v>3.468763911111111</c:v>
                </c:pt>
                <c:pt idx="12135">
                  <c:v>3.4690416888888884</c:v>
                </c:pt>
                <c:pt idx="12136">
                  <c:v>3.4693194666666662</c:v>
                </c:pt>
                <c:pt idx="12137">
                  <c:v>3.4695972444444441</c:v>
                </c:pt>
                <c:pt idx="12138">
                  <c:v>3.4698750222222219</c:v>
                </c:pt>
                <c:pt idx="12139">
                  <c:v>3.4701527999999997</c:v>
                </c:pt>
                <c:pt idx="12140">
                  <c:v>3.4704305777777775</c:v>
                </c:pt>
                <c:pt idx="12141">
                  <c:v>3.4707083555555553</c:v>
                </c:pt>
                <c:pt idx="12142">
                  <c:v>3.4709861333333332</c:v>
                </c:pt>
                <c:pt idx="12143">
                  <c:v>3.471263911111111</c:v>
                </c:pt>
                <c:pt idx="12144">
                  <c:v>3.4715416888888888</c:v>
                </c:pt>
                <c:pt idx="12145">
                  <c:v>3.4718194666666662</c:v>
                </c:pt>
                <c:pt idx="12146">
                  <c:v>3.472097244444444</c:v>
                </c:pt>
                <c:pt idx="12147">
                  <c:v>3.4723750222222218</c:v>
                </c:pt>
                <c:pt idx="12148">
                  <c:v>3.4726527999999997</c:v>
                </c:pt>
                <c:pt idx="12149">
                  <c:v>3.4729305777777775</c:v>
                </c:pt>
                <c:pt idx="12150">
                  <c:v>3.4732083555555553</c:v>
                </c:pt>
                <c:pt idx="12151">
                  <c:v>3.4734861333333331</c:v>
                </c:pt>
                <c:pt idx="12152">
                  <c:v>3.4737639111111109</c:v>
                </c:pt>
                <c:pt idx="12153">
                  <c:v>3.4740416888888888</c:v>
                </c:pt>
                <c:pt idx="12154">
                  <c:v>3.4743194666666666</c:v>
                </c:pt>
                <c:pt idx="12155">
                  <c:v>3.4745972444444444</c:v>
                </c:pt>
                <c:pt idx="12156">
                  <c:v>3.4748750222222218</c:v>
                </c:pt>
                <c:pt idx="12157">
                  <c:v>3.4751527999999996</c:v>
                </c:pt>
                <c:pt idx="12158">
                  <c:v>3.4754305777777774</c:v>
                </c:pt>
                <c:pt idx="12159">
                  <c:v>3.4757083555555552</c:v>
                </c:pt>
                <c:pt idx="12160">
                  <c:v>3.4759861333333331</c:v>
                </c:pt>
                <c:pt idx="12161">
                  <c:v>3.4762639111111109</c:v>
                </c:pt>
                <c:pt idx="12162">
                  <c:v>3.4765416888888887</c:v>
                </c:pt>
                <c:pt idx="12163">
                  <c:v>3.4768194666666665</c:v>
                </c:pt>
                <c:pt idx="12164">
                  <c:v>3.4770972444444443</c:v>
                </c:pt>
                <c:pt idx="12165">
                  <c:v>3.4773750222222222</c:v>
                </c:pt>
                <c:pt idx="12166">
                  <c:v>3.4776527999999995</c:v>
                </c:pt>
                <c:pt idx="12167">
                  <c:v>3.4779305777777774</c:v>
                </c:pt>
                <c:pt idx="12168">
                  <c:v>3.4782083555555552</c:v>
                </c:pt>
                <c:pt idx="12169">
                  <c:v>3.478486133333333</c:v>
                </c:pt>
                <c:pt idx="12170">
                  <c:v>3.4787639111111108</c:v>
                </c:pt>
                <c:pt idx="12171">
                  <c:v>3.4790416888888887</c:v>
                </c:pt>
                <c:pt idx="12172">
                  <c:v>3.4793194666666665</c:v>
                </c:pt>
                <c:pt idx="12173">
                  <c:v>3.4795972444444443</c:v>
                </c:pt>
                <c:pt idx="12174">
                  <c:v>3.4798750222222221</c:v>
                </c:pt>
                <c:pt idx="12175">
                  <c:v>3.4801527999999999</c:v>
                </c:pt>
                <c:pt idx="12176">
                  <c:v>3.4804305777777773</c:v>
                </c:pt>
                <c:pt idx="12177">
                  <c:v>3.4807083555555551</c:v>
                </c:pt>
                <c:pt idx="12178">
                  <c:v>3.480986133333333</c:v>
                </c:pt>
                <c:pt idx="12179">
                  <c:v>3.4812639111111108</c:v>
                </c:pt>
                <c:pt idx="12180">
                  <c:v>3.4815416888888886</c:v>
                </c:pt>
                <c:pt idx="12181">
                  <c:v>3.4818194666666664</c:v>
                </c:pt>
                <c:pt idx="12182">
                  <c:v>3.4820972444444442</c:v>
                </c:pt>
                <c:pt idx="12183">
                  <c:v>3.4823750222222221</c:v>
                </c:pt>
                <c:pt idx="12184">
                  <c:v>3.4826527999999999</c:v>
                </c:pt>
                <c:pt idx="12185">
                  <c:v>3.4829305777777777</c:v>
                </c:pt>
                <c:pt idx="12186">
                  <c:v>3.4832083555555551</c:v>
                </c:pt>
                <c:pt idx="12187">
                  <c:v>3.4834861333333329</c:v>
                </c:pt>
                <c:pt idx="12188">
                  <c:v>3.4837639111111107</c:v>
                </c:pt>
                <c:pt idx="12189">
                  <c:v>3.4840416888888885</c:v>
                </c:pt>
                <c:pt idx="12190">
                  <c:v>3.4843194666666664</c:v>
                </c:pt>
                <c:pt idx="12191">
                  <c:v>3.4845972444444442</c:v>
                </c:pt>
                <c:pt idx="12192">
                  <c:v>3.484875022222222</c:v>
                </c:pt>
                <c:pt idx="12193">
                  <c:v>3.4851527999999998</c:v>
                </c:pt>
                <c:pt idx="12194">
                  <c:v>3.4854305777777776</c:v>
                </c:pt>
                <c:pt idx="12195">
                  <c:v>3.4857083555555555</c:v>
                </c:pt>
                <c:pt idx="12196">
                  <c:v>3.4859861333333333</c:v>
                </c:pt>
                <c:pt idx="12197">
                  <c:v>3.4862639111111107</c:v>
                </c:pt>
                <c:pt idx="12198">
                  <c:v>3.4865416888888885</c:v>
                </c:pt>
                <c:pt idx="12199">
                  <c:v>3.4868194666666663</c:v>
                </c:pt>
                <c:pt idx="12200">
                  <c:v>3.4870972444444441</c:v>
                </c:pt>
                <c:pt idx="12201">
                  <c:v>3.487375022222222</c:v>
                </c:pt>
                <c:pt idx="12202">
                  <c:v>3.4876527999999998</c:v>
                </c:pt>
                <c:pt idx="12203">
                  <c:v>3.4879305777777776</c:v>
                </c:pt>
                <c:pt idx="12204">
                  <c:v>3.4882083555555554</c:v>
                </c:pt>
                <c:pt idx="12205">
                  <c:v>3.4884861333333332</c:v>
                </c:pt>
                <c:pt idx="12206">
                  <c:v>3.4887639111111111</c:v>
                </c:pt>
                <c:pt idx="12207">
                  <c:v>3.4890416888888884</c:v>
                </c:pt>
                <c:pt idx="12208">
                  <c:v>3.4893194666666663</c:v>
                </c:pt>
                <c:pt idx="12209">
                  <c:v>3.4895972444444441</c:v>
                </c:pt>
                <c:pt idx="12210">
                  <c:v>3.4898750222222219</c:v>
                </c:pt>
                <c:pt idx="12211">
                  <c:v>3.4901527999999997</c:v>
                </c:pt>
                <c:pt idx="12212">
                  <c:v>3.4904305777777775</c:v>
                </c:pt>
                <c:pt idx="12213">
                  <c:v>3.4907083555555554</c:v>
                </c:pt>
                <c:pt idx="12214">
                  <c:v>3.4909861333333332</c:v>
                </c:pt>
                <c:pt idx="12215">
                  <c:v>3.491263911111111</c:v>
                </c:pt>
                <c:pt idx="12216">
                  <c:v>3.4915416888888888</c:v>
                </c:pt>
                <c:pt idx="12217">
                  <c:v>3.4918194666666662</c:v>
                </c:pt>
                <c:pt idx="12218">
                  <c:v>3.492097244444444</c:v>
                </c:pt>
                <c:pt idx="12219">
                  <c:v>3.4923750222222218</c:v>
                </c:pt>
                <c:pt idx="12220">
                  <c:v>3.4926527999999997</c:v>
                </c:pt>
                <c:pt idx="12221">
                  <c:v>3.4929305777777775</c:v>
                </c:pt>
                <c:pt idx="12222">
                  <c:v>3.4932083555555553</c:v>
                </c:pt>
                <c:pt idx="12223">
                  <c:v>3.4934861333333331</c:v>
                </c:pt>
                <c:pt idx="12224">
                  <c:v>3.493763911111111</c:v>
                </c:pt>
                <c:pt idx="12225">
                  <c:v>3.4940416888888888</c:v>
                </c:pt>
                <c:pt idx="12226">
                  <c:v>3.4943194666666666</c:v>
                </c:pt>
                <c:pt idx="12227">
                  <c:v>3.494597244444444</c:v>
                </c:pt>
                <c:pt idx="12228">
                  <c:v>3.4948750222222218</c:v>
                </c:pt>
                <c:pt idx="12229">
                  <c:v>3.4951527999999996</c:v>
                </c:pt>
                <c:pt idx="12230">
                  <c:v>3.4954305777777774</c:v>
                </c:pt>
                <c:pt idx="12231">
                  <c:v>3.4957083555555553</c:v>
                </c:pt>
                <c:pt idx="12232">
                  <c:v>3.4959861333333331</c:v>
                </c:pt>
                <c:pt idx="12233">
                  <c:v>3.4962639111111109</c:v>
                </c:pt>
                <c:pt idx="12234">
                  <c:v>3.4965416888888887</c:v>
                </c:pt>
                <c:pt idx="12235">
                  <c:v>3.4968194666666665</c:v>
                </c:pt>
                <c:pt idx="12236">
                  <c:v>3.4970972444444444</c:v>
                </c:pt>
                <c:pt idx="12237">
                  <c:v>3.4973750222222222</c:v>
                </c:pt>
                <c:pt idx="12238">
                  <c:v>3.4976527999999996</c:v>
                </c:pt>
                <c:pt idx="12239">
                  <c:v>3.4979305777777774</c:v>
                </c:pt>
                <c:pt idx="12240">
                  <c:v>3.4982083555555552</c:v>
                </c:pt>
                <c:pt idx="12241">
                  <c:v>3.498486133333333</c:v>
                </c:pt>
                <c:pt idx="12242">
                  <c:v>3.4987639111111108</c:v>
                </c:pt>
                <c:pt idx="12243">
                  <c:v>3.4990416888888887</c:v>
                </c:pt>
                <c:pt idx="12244">
                  <c:v>3.4993194666666665</c:v>
                </c:pt>
                <c:pt idx="12245">
                  <c:v>3.4995972444444443</c:v>
                </c:pt>
                <c:pt idx="12246">
                  <c:v>3.4998750222222221</c:v>
                </c:pt>
                <c:pt idx="12247">
                  <c:v>3.5001528</c:v>
                </c:pt>
                <c:pt idx="12248">
                  <c:v>3.5004305777777773</c:v>
                </c:pt>
                <c:pt idx="12249">
                  <c:v>3.5007083555555552</c:v>
                </c:pt>
                <c:pt idx="12250">
                  <c:v>3.500986133333333</c:v>
                </c:pt>
                <c:pt idx="12251">
                  <c:v>3.5012639111111108</c:v>
                </c:pt>
                <c:pt idx="12252">
                  <c:v>3.5015416888888886</c:v>
                </c:pt>
                <c:pt idx="12253">
                  <c:v>3.5018194666666664</c:v>
                </c:pt>
                <c:pt idx="12254">
                  <c:v>3.5020972444444443</c:v>
                </c:pt>
                <c:pt idx="12255">
                  <c:v>3.5023750222222221</c:v>
                </c:pt>
                <c:pt idx="12256">
                  <c:v>3.5026527999999999</c:v>
                </c:pt>
                <c:pt idx="12257">
                  <c:v>3.5029305777777777</c:v>
                </c:pt>
                <c:pt idx="12258">
                  <c:v>3.5032083555555551</c:v>
                </c:pt>
                <c:pt idx="12259">
                  <c:v>3.5034861333333329</c:v>
                </c:pt>
                <c:pt idx="12260">
                  <c:v>3.5037639111111107</c:v>
                </c:pt>
                <c:pt idx="12261">
                  <c:v>3.5040416888888886</c:v>
                </c:pt>
                <c:pt idx="12262">
                  <c:v>3.5043194666666664</c:v>
                </c:pt>
                <c:pt idx="12263">
                  <c:v>3.5045972444444442</c:v>
                </c:pt>
                <c:pt idx="12264">
                  <c:v>3.504875022222222</c:v>
                </c:pt>
                <c:pt idx="12265">
                  <c:v>3.5051527999999998</c:v>
                </c:pt>
                <c:pt idx="12266">
                  <c:v>3.5054305777777777</c:v>
                </c:pt>
                <c:pt idx="12267">
                  <c:v>3.5057083555555555</c:v>
                </c:pt>
                <c:pt idx="12268">
                  <c:v>3.5059861333333329</c:v>
                </c:pt>
                <c:pt idx="12269">
                  <c:v>3.5062639111111107</c:v>
                </c:pt>
                <c:pt idx="12270">
                  <c:v>3.5065416888888885</c:v>
                </c:pt>
                <c:pt idx="12271">
                  <c:v>3.5068194666666663</c:v>
                </c:pt>
                <c:pt idx="12272">
                  <c:v>3.5070972444444442</c:v>
                </c:pt>
                <c:pt idx="12273">
                  <c:v>3.507375022222222</c:v>
                </c:pt>
                <c:pt idx="12274">
                  <c:v>3.5076527999999998</c:v>
                </c:pt>
                <c:pt idx="12275">
                  <c:v>3.5079305777777776</c:v>
                </c:pt>
                <c:pt idx="12276">
                  <c:v>3.5082083555555554</c:v>
                </c:pt>
                <c:pt idx="12277">
                  <c:v>3.5084861333333333</c:v>
                </c:pt>
                <c:pt idx="12278">
                  <c:v>3.5087639111111106</c:v>
                </c:pt>
                <c:pt idx="12279">
                  <c:v>3.5090416888888885</c:v>
                </c:pt>
                <c:pt idx="12280">
                  <c:v>3.5093194666666663</c:v>
                </c:pt>
                <c:pt idx="12281">
                  <c:v>3.5095972444444441</c:v>
                </c:pt>
                <c:pt idx="12282">
                  <c:v>3.5098750222222219</c:v>
                </c:pt>
                <c:pt idx="12283">
                  <c:v>3.5101527999999997</c:v>
                </c:pt>
                <c:pt idx="12284">
                  <c:v>3.5104305777777776</c:v>
                </c:pt>
                <c:pt idx="12285">
                  <c:v>3.5107083555555554</c:v>
                </c:pt>
                <c:pt idx="12286">
                  <c:v>3.5109861333333332</c:v>
                </c:pt>
                <c:pt idx="12287">
                  <c:v>3.511263911111111</c:v>
                </c:pt>
                <c:pt idx="12288">
                  <c:v>3.5115416888888888</c:v>
                </c:pt>
                <c:pt idx="12289">
                  <c:v>3.5118194666666662</c:v>
                </c:pt>
                <c:pt idx="12290">
                  <c:v>3.512097244444444</c:v>
                </c:pt>
                <c:pt idx="12291">
                  <c:v>3.5123750222222219</c:v>
                </c:pt>
                <c:pt idx="12292">
                  <c:v>3.5126527999999997</c:v>
                </c:pt>
                <c:pt idx="12293">
                  <c:v>3.5129305777777775</c:v>
                </c:pt>
                <c:pt idx="12294">
                  <c:v>3.5132083555555553</c:v>
                </c:pt>
                <c:pt idx="12295">
                  <c:v>3.5134861333333332</c:v>
                </c:pt>
                <c:pt idx="12296">
                  <c:v>3.513763911111111</c:v>
                </c:pt>
                <c:pt idx="12297">
                  <c:v>3.5140416888888888</c:v>
                </c:pt>
                <c:pt idx="12298">
                  <c:v>3.5143194666666666</c:v>
                </c:pt>
                <c:pt idx="12299">
                  <c:v>3.514597244444444</c:v>
                </c:pt>
                <c:pt idx="12300">
                  <c:v>3.5148750222222218</c:v>
                </c:pt>
                <c:pt idx="12301">
                  <c:v>3.5151527999999996</c:v>
                </c:pt>
                <c:pt idx="12302">
                  <c:v>3.5154305777777775</c:v>
                </c:pt>
                <c:pt idx="12303">
                  <c:v>3.5157083555555553</c:v>
                </c:pt>
                <c:pt idx="12304">
                  <c:v>3.5159861333333331</c:v>
                </c:pt>
                <c:pt idx="12305">
                  <c:v>3.5162639111111109</c:v>
                </c:pt>
                <c:pt idx="12306">
                  <c:v>3.5165416888888887</c:v>
                </c:pt>
                <c:pt idx="12307">
                  <c:v>3.5168194666666666</c:v>
                </c:pt>
                <c:pt idx="12308">
                  <c:v>3.5170972444444444</c:v>
                </c:pt>
                <c:pt idx="12309">
                  <c:v>3.5173750222222218</c:v>
                </c:pt>
                <c:pt idx="12310">
                  <c:v>3.5176527999999996</c:v>
                </c:pt>
                <c:pt idx="12311">
                  <c:v>3.5179305777777774</c:v>
                </c:pt>
                <c:pt idx="12312">
                  <c:v>3.5182083555555552</c:v>
                </c:pt>
                <c:pt idx="12313">
                  <c:v>3.518486133333333</c:v>
                </c:pt>
                <c:pt idx="12314">
                  <c:v>3.5187639111111109</c:v>
                </c:pt>
                <c:pt idx="12315">
                  <c:v>3.5190416888888887</c:v>
                </c:pt>
                <c:pt idx="12316">
                  <c:v>3.5193194666666665</c:v>
                </c:pt>
                <c:pt idx="12317">
                  <c:v>3.5195972444444443</c:v>
                </c:pt>
                <c:pt idx="12318">
                  <c:v>3.5198750222222221</c:v>
                </c:pt>
                <c:pt idx="12319">
                  <c:v>3.5201527999999995</c:v>
                </c:pt>
                <c:pt idx="12320">
                  <c:v>3.5204305777777773</c:v>
                </c:pt>
                <c:pt idx="12321">
                  <c:v>3.5207083555555552</c:v>
                </c:pt>
                <c:pt idx="12322">
                  <c:v>3.520986133333333</c:v>
                </c:pt>
                <c:pt idx="12323">
                  <c:v>3.5212639111111108</c:v>
                </c:pt>
                <c:pt idx="12324">
                  <c:v>3.5215416888888886</c:v>
                </c:pt>
                <c:pt idx="12325">
                  <c:v>3.5218194666666665</c:v>
                </c:pt>
                <c:pt idx="12326">
                  <c:v>3.5220972444444443</c:v>
                </c:pt>
                <c:pt idx="12327">
                  <c:v>3.5223750222222221</c:v>
                </c:pt>
                <c:pt idx="12328">
                  <c:v>3.5226527999999999</c:v>
                </c:pt>
                <c:pt idx="12329">
                  <c:v>3.5229305777777777</c:v>
                </c:pt>
                <c:pt idx="12330">
                  <c:v>3.5232083555555551</c:v>
                </c:pt>
                <c:pt idx="12331">
                  <c:v>3.5234861333333329</c:v>
                </c:pt>
                <c:pt idx="12332">
                  <c:v>3.5237639111111108</c:v>
                </c:pt>
                <c:pt idx="12333">
                  <c:v>3.5240416888888886</c:v>
                </c:pt>
                <c:pt idx="12334">
                  <c:v>3.5243194666666664</c:v>
                </c:pt>
                <c:pt idx="12335">
                  <c:v>3.5245972444444442</c:v>
                </c:pt>
                <c:pt idx="12336">
                  <c:v>3.524875022222222</c:v>
                </c:pt>
                <c:pt idx="12337">
                  <c:v>3.5251527999999999</c:v>
                </c:pt>
                <c:pt idx="12338">
                  <c:v>3.5254305777777777</c:v>
                </c:pt>
                <c:pt idx="12339">
                  <c:v>3.5257083555555555</c:v>
                </c:pt>
                <c:pt idx="12340">
                  <c:v>3.5259861333333329</c:v>
                </c:pt>
                <c:pt idx="12341">
                  <c:v>3.5262639111111107</c:v>
                </c:pt>
                <c:pt idx="12342">
                  <c:v>3.5265416888888885</c:v>
                </c:pt>
                <c:pt idx="12343">
                  <c:v>3.5268194666666663</c:v>
                </c:pt>
                <c:pt idx="12344">
                  <c:v>3.5270972444444442</c:v>
                </c:pt>
                <c:pt idx="12345">
                  <c:v>3.527375022222222</c:v>
                </c:pt>
                <c:pt idx="12346">
                  <c:v>3.5276527999999998</c:v>
                </c:pt>
                <c:pt idx="12347">
                  <c:v>3.5279305777777776</c:v>
                </c:pt>
                <c:pt idx="12348">
                  <c:v>3.5282083555555555</c:v>
                </c:pt>
                <c:pt idx="12349">
                  <c:v>3.5284861333333333</c:v>
                </c:pt>
                <c:pt idx="12350">
                  <c:v>3.5287639111111107</c:v>
                </c:pt>
                <c:pt idx="12351">
                  <c:v>3.5290416888888885</c:v>
                </c:pt>
                <c:pt idx="12352">
                  <c:v>3.5293194666666663</c:v>
                </c:pt>
                <c:pt idx="12353">
                  <c:v>3.5295972444444441</c:v>
                </c:pt>
                <c:pt idx="12354">
                  <c:v>3.5298750222222219</c:v>
                </c:pt>
                <c:pt idx="12355">
                  <c:v>3.5301527999999998</c:v>
                </c:pt>
                <c:pt idx="12356">
                  <c:v>3.5304305777777776</c:v>
                </c:pt>
                <c:pt idx="12357">
                  <c:v>3.5307083555555554</c:v>
                </c:pt>
                <c:pt idx="12358">
                  <c:v>3.5309861333333332</c:v>
                </c:pt>
                <c:pt idx="12359">
                  <c:v>3.531263911111111</c:v>
                </c:pt>
                <c:pt idx="12360">
                  <c:v>3.5315416888888884</c:v>
                </c:pt>
                <c:pt idx="12361">
                  <c:v>3.5318194666666662</c:v>
                </c:pt>
                <c:pt idx="12362">
                  <c:v>3.5320972444444441</c:v>
                </c:pt>
                <c:pt idx="12363">
                  <c:v>3.5323750222222219</c:v>
                </c:pt>
                <c:pt idx="12364">
                  <c:v>3.5326527999999997</c:v>
                </c:pt>
                <c:pt idx="12365">
                  <c:v>3.5329305777777775</c:v>
                </c:pt>
                <c:pt idx="12366">
                  <c:v>3.5332083555555553</c:v>
                </c:pt>
                <c:pt idx="12367">
                  <c:v>3.5334861333333332</c:v>
                </c:pt>
                <c:pt idx="12368">
                  <c:v>3.533763911111111</c:v>
                </c:pt>
                <c:pt idx="12369">
                  <c:v>3.5340416888888888</c:v>
                </c:pt>
                <c:pt idx="12370">
                  <c:v>3.5343194666666662</c:v>
                </c:pt>
                <c:pt idx="12371">
                  <c:v>3.534597244444444</c:v>
                </c:pt>
                <c:pt idx="12372">
                  <c:v>3.5348750222222218</c:v>
                </c:pt>
                <c:pt idx="12373">
                  <c:v>3.5351527999999997</c:v>
                </c:pt>
                <c:pt idx="12374">
                  <c:v>3.5354305777777775</c:v>
                </c:pt>
                <c:pt idx="12375">
                  <c:v>3.5357083555555553</c:v>
                </c:pt>
                <c:pt idx="12376">
                  <c:v>3.5359861333333331</c:v>
                </c:pt>
                <c:pt idx="12377">
                  <c:v>3.5362639111111109</c:v>
                </c:pt>
                <c:pt idx="12378">
                  <c:v>3.5365416888888888</c:v>
                </c:pt>
                <c:pt idx="12379">
                  <c:v>3.5368194666666666</c:v>
                </c:pt>
                <c:pt idx="12380">
                  <c:v>3.5370972444444444</c:v>
                </c:pt>
                <c:pt idx="12381">
                  <c:v>3.5373750222222218</c:v>
                </c:pt>
                <c:pt idx="12382">
                  <c:v>3.5376527999999996</c:v>
                </c:pt>
                <c:pt idx="12383">
                  <c:v>3.5379305777777774</c:v>
                </c:pt>
                <c:pt idx="12384">
                  <c:v>3.5382083555555552</c:v>
                </c:pt>
                <c:pt idx="12385">
                  <c:v>3.5384861333333331</c:v>
                </c:pt>
                <c:pt idx="12386">
                  <c:v>3.5387639111111109</c:v>
                </c:pt>
                <c:pt idx="12387">
                  <c:v>3.5390416888888887</c:v>
                </c:pt>
                <c:pt idx="12388">
                  <c:v>3.5393194666666665</c:v>
                </c:pt>
                <c:pt idx="12389">
                  <c:v>3.5395972444444443</c:v>
                </c:pt>
                <c:pt idx="12390">
                  <c:v>3.5398750222222222</c:v>
                </c:pt>
                <c:pt idx="12391">
                  <c:v>3.5401527999999995</c:v>
                </c:pt>
                <c:pt idx="12392">
                  <c:v>3.5404305777777774</c:v>
                </c:pt>
                <c:pt idx="12393">
                  <c:v>3.5407083555555552</c:v>
                </c:pt>
                <c:pt idx="12394">
                  <c:v>3.540986133333333</c:v>
                </c:pt>
                <c:pt idx="12395">
                  <c:v>3.5412639111111108</c:v>
                </c:pt>
                <c:pt idx="12396">
                  <c:v>3.5415416888888887</c:v>
                </c:pt>
                <c:pt idx="12397">
                  <c:v>3.5418194666666665</c:v>
                </c:pt>
                <c:pt idx="12398">
                  <c:v>3.5420972444444443</c:v>
                </c:pt>
                <c:pt idx="12399">
                  <c:v>3.5423750222222221</c:v>
                </c:pt>
                <c:pt idx="12400">
                  <c:v>3.5426527999999999</c:v>
                </c:pt>
                <c:pt idx="12401">
                  <c:v>3.5429305777777773</c:v>
                </c:pt>
                <c:pt idx="12402">
                  <c:v>3.5432083555555551</c:v>
                </c:pt>
                <c:pt idx="12403">
                  <c:v>3.543486133333333</c:v>
                </c:pt>
                <c:pt idx="12404">
                  <c:v>3.5437639111111108</c:v>
                </c:pt>
                <c:pt idx="12405">
                  <c:v>3.5440416888888886</c:v>
                </c:pt>
                <c:pt idx="12406">
                  <c:v>3.5443194666666664</c:v>
                </c:pt>
                <c:pt idx="12407">
                  <c:v>3.5445972444444442</c:v>
                </c:pt>
                <c:pt idx="12408">
                  <c:v>3.5448750222222221</c:v>
                </c:pt>
                <c:pt idx="12409">
                  <c:v>3.5451527999999999</c:v>
                </c:pt>
                <c:pt idx="12410">
                  <c:v>3.5454305777777777</c:v>
                </c:pt>
                <c:pt idx="12411">
                  <c:v>3.5457083555555551</c:v>
                </c:pt>
                <c:pt idx="12412">
                  <c:v>3.5459861333333329</c:v>
                </c:pt>
                <c:pt idx="12413">
                  <c:v>3.5462639111111107</c:v>
                </c:pt>
                <c:pt idx="12414">
                  <c:v>3.5465416888888885</c:v>
                </c:pt>
                <c:pt idx="12415">
                  <c:v>3.5468194666666664</c:v>
                </c:pt>
                <c:pt idx="12416">
                  <c:v>3.5470972444444442</c:v>
                </c:pt>
                <c:pt idx="12417">
                  <c:v>3.547375022222222</c:v>
                </c:pt>
                <c:pt idx="12418">
                  <c:v>3.5476527999999998</c:v>
                </c:pt>
                <c:pt idx="12419">
                  <c:v>3.5479305777777776</c:v>
                </c:pt>
                <c:pt idx="12420">
                  <c:v>3.5482083555555555</c:v>
                </c:pt>
                <c:pt idx="12421">
                  <c:v>3.5484861333333333</c:v>
                </c:pt>
                <c:pt idx="12422">
                  <c:v>3.5487639111111107</c:v>
                </c:pt>
                <c:pt idx="12423">
                  <c:v>3.5490416888888885</c:v>
                </c:pt>
                <c:pt idx="12424">
                  <c:v>3.5493194666666663</c:v>
                </c:pt>
                <c:pt idx="12425">
                  <c:v>3.5495972444444441</c:v>
                </c:pt>
                <c:pt idx="12426">
                  <c:v>3.549875022222222</c:v>
                </c:pt>
                <c:pt idx="12427">
                  <c:v>3.5501527999999998</c:v>
                </c:pt>
                <c:pt idx="12428">
                  <c:v>3.5504305777777776</c:v>
                </c:pt>
                <c:pt idx="12429">
                  <c:v>3.5507083555555554</c:v>
                </c:pt>
                <c:pt idx="12430">
                  <c:v>3.5509861333333332</c:v>
                </c:pt>
                <c:pt idx="12431">
                  <c:v>3.5512639111111111</c:v>
                </c:pt>
                <c:pt idx="12432">
                  <c:v>3.5515416888888884</c:v>
                </c:pt>
                <c:pt idx="12433">
                  <c:v>3.5518194666666663</c:v>
                </c:pt>
                <c:pt idx="12434">
                  <c:v>3.5520972444444441</c:v>
                </c:pt>
                <c:pt idx="12435">
                  <c:v>3.5523750222222219</c:v>
                </c:pt>
                <c:pt idx="12436">
                  <c:v>3.5526527999999997</c:v>
                </c:pt>
                <c:pt idx="12437">
                  <c:v>3.5529305777777775</c:v>
                </c:pt>
                <c:pt idx="12438">
                  <c:v>3.5532083555555554</c:v>
                </c:pt>
                <c:pt idx="12439">
                  <c:v>3.5534861333333332</c:v>
                </c:pt>
                <c:pt idx="12440">
                  <c:v>3.553763911111111</c:v>
                </c:pt>
                <c:pt idx="12441">
                  <c:v>3.5540416888888888</c:v>
                </c:pt>
                <c:pt idx="12442">
                  <c:v>3.5543194666666662</c:v>
                </c:pt>
                <c:pt idx="12443">
                  <c:v>3.554597244444444</c:v>
                </c:pt>
                <c:pt idx="12444">
                  <c:v>3.5548750222222218</c:v>
                </c:pt>
                <c:pt idx="12445">
                  <c:v>3.5551527999999997</c:v>
                </c:pt>
                <c:pt idx="12446">
                  <c:v>3.5554305777777775</c:v>
                </c:pt>
                <c:pt idx="12447">
                  <c:v>3.5557083555555553</c:v>
                </c:pt>
                <c:pt idx="12448">
                  <c:v>3.5559861333333331</c:v>
                </c:pt>
                <c:pt idx="12449">
                  <c:v>3.556263911111111</c:v>
                </c:pt>
                <c:pt idx="12450">
                  <c:v>3.5565416888888888</c:v>
                </c:pt>
                <c:pt idx="12451">
                  <c:v>3.5568194666666666</c:v>
                </c:pt>
                <c:pt idx="12452">
                  <c:v>3.557097244444444</c:v>
                </c:pt>
                <c:pt idx="12453">
                  <c:v>3.5573750222222218</c:v>
                </c:pt>
                <c:pt idx="12454">
                  <c:v>3.5576527999999996</c:v>
                </c:pt>
                <c:pt idx="12455">
                  <c:v>3.5579305777777774</c:v>
                </c:pt>
                <c:pt idx="12456">
                  <c:v>3.5582083555555553</c:v>
                </c:pt>
                <c:pt idx="12457">
                  <c:v>3.5584861333333331</c:v>
                </c:pt>
                <c:pt idx="12458">
                  <c:v>3.5587639111111109</c:v>
                </c:pt>
                <c:pt idx="12459">
                  <c:v>3.5590416888888887</c:v>
                </c:pt>
                <c:pt idx="12460">
                  <c:v>3.5593194666666665</c:v>
                </c:pt>
                <c:pt idx="12461">
                  <c:v>3.5595972444444444</c:v>
                </c:pt>
                <c:pt idx="12462">
                  <c:v>3.5598750222222222</c:v>
                </c:pt>
                <c:pt idx="12463">
                  <c:v>3.5601527999999996</c:v>
                </c:pt>
                <c:pt idx="12464">
                  <c:v>3.5604305777777774</c:v>
                </c:pt>
                <c:pt idx="12465">
                  <c:v>3.5607083555555552</c:v>
                </c:pt>
                <c:pt idx="12466">
                  <c:v>3.560986133333333</c:v>
                </c:pt>
                <c:pt idx="12467">
                  <c:v>3.5612639111111108</c:v>
                </c:pt>
                <c:pt idx="12468">
                  <c:v>3.5615416888888887</c:v>
                </c:pt>
                <c:pt idx="12469">
                  <c:v>3.5618194666666665</c:v>
                </c:pt>
                <c:pt idx="12470">
                  <c:v>3.5620972444444443</c:v>
                </c:pt>
                <c:pt idx="12471">
                  <c:v>3.5623750222222221</c:v>
                </c:pt>
                <c:pt idx="12472">
                  <c:v>3.5626528</c:v>
                </c:pt>
                <c:pt idx="12473">
                  <c:v>3.5629305777777773</c:v>
                </c:pt>
                <c:pt idx="12474">
                  <c:v>3.5632083555555552</c:v>
                </c:pt>
                <c:pt idx="12475">
                  <c:v>3.563486133333333</c:v>
                </c:pt>
                <c:pt idx="12476">
                  <c:v>3.5637639111111108</c:v>
                </c:pt>
                <c:pt idx="12477">
                  <c:v>3.5640416888888886</c:v>
                </c:pt>
                <c:pt idx="12478">
                  <c:v>3.5643194666666664</c:v>
                </c:pt>
                <c:pt idx="12479">
                  <c:v>3.5645972444444443</c:v>
                </c:pt>
                <c:pt idx="12480">
                  <c:v>3.5648750222222221</c:v>
                </c:pt>
                <c:pt idx="12481">
                  <c:v>3.5651527999999999</c:v>
                </c:pt>
                <c:pt idx="12482">
                  <c:v>3.5654305777777777</c:v>
                </c:pt>
                <c:pt idx="12483">
                  <c:v>3.5657083555555551</c:v>
                </c:pt>
                <c:pt idx="12484">
                  <c:v>3.5659861333333329</c:v>
                </c:pt>
                <c:pt idx="12485">
                  <c:v>3.5662639111111107</c:v>
                </c:pt>
                <c:pt idx="12486">
                  <c:v>3.5665416888888886</c:v>
                </c:pt>
                <c:pt idx="12487">
                  <c:v>3.5668194666666664</c:v>
                </c:pt>
                <c:pt idx="12488">
                  <c:v>3.5670972444444442</c:v>
                </c:pt>
                <c:pt idx="12489">
                  <c:v>3.567375022222222</c:v>
                </c:pt>
                <c:pt idx="12490">
                  <c:v>3.5676527999999998</c:v>
                </c:pt>
                <c:pt idx="12491">
                  <c:v>3.5679305777777777</c:v>
                </c:pt>
                <c:pt idx="12492">
                  <c:v>3.5682083555555555</c:v>
                </c:pt>
                <c:pt idx="12493">
                  <c:v>3.5684861333333329</c:v>
                </c:pt>
                <c:pt idx="12494">
                  <c:v>3.5687639111111107</c:v>
                </c:pt>
                <c:pt idx="12495">
                  <c:v>3.5690416888888885</c:v>
                </c:pt>
                <c:pt idx="12496">
                  <c:v>3.5693194666666663</c:v>
                </c:pt>
                <c:pt idx="12497">
                  <c:v>3.5695972444444442</c:v>
                </c:pt>
                <c:pt idx="12498">
                  <c:v>3.569875022222222</c:v>
                </c:pt>
                <c:pt idx="12499">
                  <c:v>3.5701527999999998</c:v>
                </c:pt>
                <c:pt idx="12500">
                  <c:v>3.5704305777777776</c:v>
                </c:pt>
                <c:pt idx="12501">
                  <c:v>3.5707083555555554</c:v>
                </c:pt>
                <c:pt idx="12502">
                  <c:v>3.5709861333333333</c:v>
                </c:pt>
                <c:pt idx="12503">
                  <c:v>3.5712639111111106</c:v>
                </c:pt>
                <c:pt idx="12504">
                  <c:v>3.5715416888888885</c:v>
                </c:pt>
                <c:pt idx="12505">
                  <c:v>3.5718194666666663</c:v>
                </c:pt>
                <c:pt idx="12506">
                  <c:v>3.5720972444444441</c:v>
                </c:pt>
                <c:pt idx="12507">
                  <c:v>3.5723750222222219</c:v>
                </c:pt>
                <c:pt idx="12508">
                  <c:v>3.5726527999999997</c:v>
                </c:pt>
                <c:pt idx="12509">
                  <c:v>3.5729305777777776</c:v>
                </c:pt>
                <c:pt idx="12510">
                  <c:v>3.5732083555555554</c:v>
                </c:pt>
                <c:pt idx="12511">
                  <c:v>3.5734861333333332</c:v>
                </c:pt>
                <c:pt idx="12512">
                  <c:v>3.573763911111111</c:v>
                </c:pt>
                <c:pt idx="12513">
                  <c:v>3.5740416888888888</c:v>
                </c:pt>
                <c:pt idx="12514">
                  <c:v>3.5743194666666662</c:v>
                </c:pt>
                <c:pt idx="12515">
                  <c:v>3.574597244444444</c:v>
                </c:pt>
                <c:pt idx="12516">
                  <c:v>3.5748750222222219</c:v>
                </c:pt>
                <c:pt idx="12517">
                  <c:v>3.5751527999999997</c:v>
                </c:pt>
                <c:pt idx="12518">
                  <c:v>3.5754305777777775</c:v>
                </c:pt>
                <c:pt idx="12519">
                  <c:v>3.5757083555555553</c:v>
                </c:pt>
                <c:pt idx="12520">
                  <c:v>3.5759861333333332</c:v>
                </c:pt>
                <c:pt idx="12521">
                  <c:v>3.576263911111111</c:v>
                </c:pt>
                <c:pt idx="12522">
                  <c:v>3.5765416888888888</c:v>
                </c:pt>
                <c:pt idx="12523">
                  <c:v>3.5768194666666666</c:v>
                </c:pt>
                <c:pt idx="12524">
                  <c:v>3.577097244444444</c:v>
                </c:pt>
                <c:pt idx="12525">
                  <c:v>3.5773750222222218</c:v>
                </c:pt>
                <c:pt idx="12526">
                  <c:v>3.5776527999999996</c:v>
                </c:pt>
                <c:pt idx="12527">
                  <c:v>3.5779305777777775</c:v>
                </c:pt>
                <c:pt idx="12528">
                  <c:v>3.5782083555555553</c:v>
                </c:pt>
                <c:pt idx="12529">
                  <c:v>3.5784861333333331</c:v>
                </c:pt>
                <c:pt idx="12530">
                  <c:v>3.5787639111111109</c:v>
                </c:pt>
                <c:pt idx="12531">
                  <c:v>3.5790416888888887</c:v>
                </c:pt>
                <c:pt idx="12532">
                  <c:v>3.5793194666666666</c:v>
                </c:pt>
                <c:pt idx="12533">
                  <c:v>3.5795972444444444</c:v>
                </c:pt>
                <c:pt idx="12534">
                  <c:v>3.5798750222222218</c:v>
                </c:pt>
                <c:pt idx="12535">
                  <c:v>3.5801527999999996</c:v>
                </c:pt>
                <c:pt idx="12536">
                  <c:v>3.5804305777777774</c:v>
                </c:pt>
                <c:pt idx="12537">
                  <c:v>3.5807083555555552</c:v>
                </c:pt>
                <c:pt idx="12538">
                  <c:v>3.580986133333333</c:v>
                </c:pt>
                <c:pt idx="12539">
                  <c:v>3.5812639111111109</c:v>
                </c:pt>
                <c:pt idx="12540">
                  <c:v>3.5815416888888887</c:v>
                </c:pt>
                <c:pt idx="12541">
                  <c:v>3.5818194666666665</c:v>
                </c:pt>
                <c:pt idx="12542">
                  <c:v>3.5820972444444443</c:v>
                </c:pt>
                <c:pt idx="12543">
                  <c:v>3.5823750222222221</c:v>
                </c:pt>
                <c:pt idx="12544">
                  <c:v>3.5826527999999995</c:v>
                </c:pt>
                <c:pt idx="12545">
                  <c:v>3.5829305777777773</c:v>
                </c:pt>
                <c:pt idx="12546">
                  <c:v>3.5832083555555552</c:v>
                </c:pt>
                <c:pt idx="12547">
                  <c:v>3.583486133333333</c:v>
                </c:pt>
                <c:pt idx="12548">
                  <c:v>3.5837639111111108</c:v>
                </c:pt>
                <c:pt idx="12549">
                  <c:v>3.5840416888888886</c:v>
                </c:pt>
                <c:pt idx="12550">
                  <c:v>3.5843194666666665</c:v>
                </c:pt>
                <c:pt idx="12551">
                  <c:v>3.5845972444444443</c:v>
                </c:pt>
                <c:pt idx="12552">
                  <c:v>3.5848750222222221</c:v>
                </c:pt>
                <c:pt idx="12553">
                  <c:v>3.5851527999999999</c:v>
                </c:pt>
                <c:pt idx="12554">
                  <c:v>3.5854305777777777</c:v>
                </c:pt>
                <c:pt idx="12555">
                  <c:v>3.5857083555555551</c:v>
                </c:pt>
                <c:pt idx="12556">
                  <c:v>3.5859861333333329</c:v>
                </c:pt>
                <c:pt idx="12557">
                  <c:v>3.5862639111111108</c:v>
                </c:pt>
                <c:pt idx="12558">
                  <c:v>3.5865416888888886</c:v>
                </c:pt>
                <c:pt idx="12559">
                  <c:v>3.5868194666666664</c:v>
                </c:pt>
                <c:pt idx="12560">
                  <c:v>3.5870972444444442</c:v>
                </c:pt>
                <c:pt idx="12561">
                  <c:v>3.587375022222222</c:v>
                </c:pt>
                <c:pt idx="12562">
                  <c:v>3.5876527999999999</c:v>
                </c:pt>
                <c:pt idx="12563">
                  <c:v>3.5879305777777777</c:v>
                </c:pt>
                <c:pt idx="12564">
                  <c:v>3.5882083555555555</c:v>
                </c:pt>
                <c:pt idx="12565">
                  <c:v>3.5884861333333329</c:v>
                </c:pt>
                <c:pt idx="12566">
                  <c:v>3.5887639111111107</c:v>
                </c:pt>
                <c:pt idx="12567">
                  <c:v>3.5890416888888885</c:v>
                </c:pt>
                <c:pt idx="12568">
                  <c:v>3.5893194666666663</c:v>
                </c:pt>
                <c:pt idx="12569">
                  <c:v>3.5895972444444442</c:v>
                </c:pt>
                <c:pt idx="12570">
                  <c:v>3.589875022222222</c:v>
                </c:pt>
                <c:pt idx="12571">
                  <c:v>3.5901527999999998</c:v>
                </c:pt>
                <c:pt idx="12572">
                  <c:v>3.5904305777777776</c:v>
                </c:pt>
                <c:pt idx="12573">
                  <c:v>3.5907083555555555</c:v>
                </c:pt>
                <c:pt idx="12574">
                  <c:v>3.5909861333333333</c:v>
                </c:pt>
                <c:pt idx="12575">
                  <c:v>3.5912639111111107</c:v>
                </c:pt>
                <c:pt idx="12576">
                  <c:v>3.5915416888888885</c:v>
                </c:pt>
                <c:pt idx="12577">
                  <c:v>3.5918194666666663</c:v>
                </c:pt>
                <c:pt idx="12578">
                  <c:v>3.5920972444444441</c:v>
                </c:pt>
                <c:pt idx="12579">
                  <c:v>3.5923750222222219</c:v>
                </c:pt>
                <c:pt idx="12580">
                  <c:v>3.5926527999999998</c:v>
                </c:pt>
                <c:pt idx="12581">
                  <c:v>3.5929305777777776</c:v>
                </c:pt>
                <c:pt idx="12582">
                  <c:v>3.5932083555555554</c:v>
                </c:pt>
                <c:pt idx="12583">
                  <c:v>3.5934861333333332</c:v>
                </c:pt>
                <c:pt idx="12584">
                  <c:v>3.593763911111111</c:v>
                </c:pt>
                <c:pt idx="12585">
                  <c:v>3.5940416888888884</c:v>
                </c:pt>
                <c:pt idx="12586">
                  <c:v>3.5943194666666662</c:v>
                </c:pt>
                <c:pt idx="12587">
                  <c:v>3.5945972444444441</c:v>
                </c:pt>
                <c:pt idx="12588">
                  <c:v>3.5948750222222219</c:v>
                </c:pt>
                <c:pt idx="12589">
                  <c:v>3.5951527999999997</c:v>
                </c:pt>
                <c:pt idx="12590">
                  <c:v>3.5954305777777775</c:v>
                </c:pt>
                <c:pt idx="12591">
                  <c:v>3.5957083555555553</c:v>
                </c:pt>
                <c:pt idx="12592">
                  <c:v>3.5959861333333332</c:v>
                </c:pt>
                <c:pt idx="12593">
                  <c:v>3.596263911111111</c:v>
                </c:pt>
                <c:pt idx="12594">
                  <c:v>3.5965416888888888</c:v>
                </c:pt>
                <c:pt idx="12595">
                  <c:v>3.5968194666666662</c:v>
                </c:pt>
                <c:pt idx="12596">
                  <c:v>3.597097244444444</c:v>
                </c:pt>
                <c:pt idx="12597">
                  <c:v>3.5973750222222218</c:v>
                </c:pt>
                <c:pt idx="12598">
                  <c:v>3.5976527999999997</c:v>
                </c:pt>
                <c:pt idx="12599">
                  <c:v>3.5979305777777775</c:v>
                </c:pt>
                <c:pt idx="12600">
                  <c:v>3.5982083555555553</c:v>
                </c:pt>
                <c:pt idx="12601">
                  <c:v>3.5984861333333331</c:v>
                </c:pt>
                <c:pt idx="12602">
                  <c:v>3.5987639111111109</c:v>
                </c:pt>
                <c:pt idx="12603">
                  <c:v>3.5990416888888888</c:v>
                </c:pt>
                <c:pt idx="12604">
                  <c:v>3.5993194666666666</c:v>
                </c:pt>
                <c:pt idx="12605">
                  <c:v>3.5995972444444444</c:v>
                </c:pt>
                <c:pt idx="12606">
                  <c:v>3.5998750222222218</c:v>
                </c:pt>
                <c:pt idx="12607">
                  <c:v>3.6001527999999996</c:v>
                </c:pt>
                <c:pt idx="12608">
                  <c:v>3.6004305777777774</c:v>
                </c:pt>
                <c:pt idx="12609">
                  <c:v>3.6007083555555552</c:v>
                </c:pt>
                <c:pt idx="12610">
                  <c:v>3.6009861333333331</c:v>
                </c:pt>
                <c:pt idx="12611">
                  <c:v>3.6012639111111109</c:v>
                </c:pt>
                <c:pt idx="12612">
                  <c:v>3.6015416888888887</c:v>
                </c:pt>
                <c:pt idx="12613">
                  <c:v>3.6018194666666665</c:v>
                </c:pt>
                <c:pt idx="12614">
                  <c:v>3.6020972444444443</c:v>
                </c:pt>
                <c:pt idx="12615">
                  <c:v>3.6023750222222222</c:v>
                </c:pt>
                <c:pt idx="12616">
                  <c:v>3.6026527999999995</c:v>
                </c:pt>
                <c:pt idx="12617">
                  <c:v>3.6029305777777774</c:v>
                </c:pt>
                <c:pt idx="12618">
                  <c:v>3.6032083555555552</c:v>
                </c:pt>
                <c:pt idx="12619">
                  <c:v>3.603486133333333</c:v>
                </c:pt>
                <c:pt idx="12620">
                  <c:v>3.6037639111111108</c:v>
                </c:pt>
                <c:pt idx="12621">
                  <c:v>3.6040416888888887</c:v>
                </c:pt>
                <c:pt idx="12622">
                  <c:v>3.6043194666666665</c:v>
                </c:pt>
                <c:pt idx="12623">
                  <c:v>3.6045972444444443</c:v>
                </c:pt>
                <c:pt idx="12624">
                  <c:v>3.6048750222222221</c:v>
                </c:pt>
                <c:pt idx="12625">
                  <c:v>3.6051527999999999</c:v>
                </c:pt>
                <c:pt idx="12626">
                  <c:v>3.6054305777777773</c:v>
                </c:pt>
                <c:pt idx="12627">
                  <c:v>3.6057083555555551</c:v>
                </c:pt>
                <c:pt idx="12628">
                  <c:v>3.605986133333333</c:v>
                </c:pt>
                <c:pt idx="12629">
                  <c:v>3.6062639111111108</c:v>
                </c:pt>
                <c:pt idx="12630">
                  <c:v>3.6065416888888886</c:v>
                </c:pt>
                <c:pt idx="12631">
                  <c:v>3.6068194666666664</c:v>
                </c:pt>
                <c:pt idx="12632">
                  <c:v>3.6070972444444442</c:v>
                </c:pt>
                <c:pt idx="12633">
                  <c:v>3.6073750222222221</c:v>
                </c:pt>
                <c:pt idx="12634">
                  <c:v>3.6076527999999999</c:v>
                </c:pt>
                <c:pt idx="12635">
                  <c:v>3.6079305777777777</c:v>
                </c:pt>
                <c:pt idx="12636">
                  <c:v>3.6082083555555551</c:v>
                </c:pt>
                <c:pt idx="12637">
                  <c:v>3.6084861333333329</c:v>
                </c:pt>
                <c:pt idx="12638">
                  <c:v>3.6087639111111107</c:v>
                </c:pt>
                <c:pt idx="12639">
                  <c:v>3.6090416888888885</c:v>
                </c:pt>
                <c:pt idx="12640">
                  <c:v>3.6093194666666664</c:v>
                </c:pt>
                <c:pt idx="12641">
                  <c:v>3.6095972444444442</c:v>
                </c:pt>
                <c:pt idx="12642">
                  <c:v>3.609875022222222</c:v>
                </c:pt>
                <c:pt idx="12643">
                  <c:v>3.6101527999999998</c:v>
                </c:pt>
                <c:pt idx="12644">
                  <c:v>3.6104305777777776</c:v>
                </c:pt>
                <c:pt idx="12645">
                  <c:v>3.6107083555555555</c:v>
                </c:pt>
                <c:pt idx="12646">
                  <c:v>3.6109861333333333</c:v>
                </c:pt>
                <c:pt idx="12647">
                  <c:v>3.6112639111111107</c:v>
                </c:pt>
                <c:pt idx="12648">
                  <c:v>3.6115416888888885</c:v>
                </c:pt>
                <c:pt idx="12649">
                  <c:v>3.6118194666666663</c:v>
                </c:pt>
                <c:pt idx="12650">
                  <c:v>3.6120972444444441</c:v>
                </c:pt>
                <c:pt idx="12651">
                  <c:v>3.612375022222222</c:v>
                </c:pt>
                <c:pt idx="12652">
                  <c:v>3.6126527999999998</c:v>
                </c:pt>
                <c:pt idx="12653">
                  <c:v>3.6129305777777776</c:v>
                </c:pt>
                <c:pt idx="12654">
                  <c:v>3.6132083555555554</c:v>
                </c:pt>
                <c:pt idx="12655">
                  <c:v>3.6134861333333332</c:v>
                </c:pt>
                <c:pt idx="12656">
                  <c:v>3.6137639111111111</c:v>
                </c:pt>
                <c:pt idx="12657">
                  <c:v>3.6140416888888884</c:v>
                </c:pt>
                <c:pt idx="12658">
                  <c:v>3.6143194666666663</c:v>
                </c:pt>
                <c:pt idx="12659">
                  <c:v>3.6145972444444441</c:v>
                </c:pt>
                <c:pt idx="12660">
                  <c:v>3.6148750222222219</c:v>
                </c:pt>
                <c:pt idx="12661">
                  <c:v>3.6151527999999997</c:v>
                </c:pt>
                <c:pt idx="12662">
                  <c:v>3.6154305777777775</c:v>
                </c:pt>
                <c:pt idx="12663">
                  <c:v>3.6157083555555554</c:v>
                </c:pt>
                <c:pt idx="12664">
                  <c:v>3.6159861333333332</c:v>
                </c:pt>
                <c:pt idx="12665">
                  <c:v>3.616263911111111</c:v>
                </c:pt>
                <c:pt idx="12666">
                  <c:v>3.6165416888888888</c:v>
                </c:pt>
                <c:pt idx="12667">
                  <c:v>3.6168194666666662</c:v>
                </c:pt>
                <c:pt idx="12668">
                  <c:v>3.617097244444444</c:v>
                </c:pt>
                <c:pt idx="12669">
                  <c:v>3.6173750222222218</c:v>
                </c:pt>
                <c:pt idx="12670">
                  <c:v>3.6176527999999997</c:v>
                </c:pt>
                <c:pt idx="12671">
                  <c:v>3.6179305777777775</c:v>
                </c:pt>
                <c:pt idx="12672">
                  <c:v>3.6182083555555553</c:v>
                </c:pt>
                <c:pt idx="12673">
                  <c:v>3.6184861333333331</c:v>
                </c:pt>
                <c:pt idx="12674">
                  <c:v>3.618763911111111</c:v>
                </c:pt>
                <c:pt idx="12675">
                  <c:v>3.6190416888888888</c:v>
                </c:pt>
                <c:pt idx="12676">
                  <c:v>3.6193194666666666</c:v>
                </c:pt>
                <c:pt idx="12677">
                  <c:v>3.619597244444444</c:v>
                </c:pt>
                <c:pt idx="12678">
                  <c:v>3.6198750222222218</c:v>
                </c:pt>
                <c:pt idx="12679">
                  <c:v>3.6201527999999996</c:v>
                </c:pt>
                <c:pt idx="12680">
                  <c:v>3.6204305777777774</c:v>
                </c:pt>
                <c:pt idx="12681">
                  <c:v>3.6207083555555553</c:v>
                </c:pt>
                <c:pt idx="12682">
                  <c:v>3.6209861333333331</c:v>
                </c:pt>
                <c:pt idx="12683">
                  <c:v>3.6212639111111109</c:v>
                </c:pt>
                <c:pt idx="12684">
                  <c:v>3.6215416888888887</c:v>
                </c:pt>
                <c:pt idx="12685">
                  <c:v>3.6218194666666665</c:v>
                </c:pt>
                <c:pt idx="12686">
                  <c:v>3.6220972444444444</c:v>
                </c:pt>
                <c:pt idx="12687">
                  <c:v>3.6223750222222222</c:v>
                </c:pt>
                <c:pt idx="12688">
                  <c:v>3.6226527999999996</c:v>
                </c:pt>
                <c:pt idx="12689">
                  <c:v>3.6229305777777774</c:v>
                </c:pt>
                <c:pt idx="12690">
                  <c:v>3.6232083555555552</c:v>
                </c:pt>
                <c:pt idx="12691">
                  <c:v>3.623486133333333</c:v>
                </c:pt>
                <c:pt idx="12692">
                  <c:v>3.6237639111111108</c:v>
                </c:pt>
                <c:pt idx="12693">
                  <c:v>3.6240416888888887</c:v>
                </c:pt>
                <c:pt idx="12694">
                  <c:v>3.6243194666666665</c:v>
                </c:pt>
                <c:pt idx="12695">
                  <c:v>3.6245972444444443</c:v>
                </c:pt>
                <c:pt idx="12696">
                  <c:v>3.6248750222222221</c:v>
                </c:pt>
                <c:pt idx="12697">
                  <c:v>3.6251528</c:v>
                </c:pt>
                <c:pt idx="12698">
                  <c:v>3.6254305777777773</c:v>
                </c:pt>
                <c:pt idx="12699">
                  <c:v>3.6257083555555552</c:v>
                </c:pt>
                <c:pt idx="12700">
                  <c:v>3.625986133333333</c:v>
                </c:pt>
                <c:pt idx="12701">
                  <c:v>3.6262639111111108</c:v>
                </c:pt>
                <c:pt idx="12702">
                  <c:v>3.6265416888888886</c:v>
                </c:pt>
                <c:pt idx="12703">
                  <c:v>3.6268194666666664</c:v>
                </c:pt>
                <c:pt idx="12704">
                  <c:v>3.6270972444444443</c:v>
                </c:pt>
                <c:pt idx="12705">
                  <c:v>3.6273750222222221</c:v>
                </c:pt>
                <c:pt idx="12706">
                  <c:v>3.6276527999999999</c:v>
                </c:pt>
                <c:pt idx="12707">
                  <c:v>3.6279305777777777</c:v>
                </c:pt>
                <c:pt idx="12708">
                  <c:v>3.6282083555555551</c:v>
                </c:pt>
                <c:pt idx="12709">
                  <c:v>3.6284861333333329</c:v>
                </c:pt>
                <c:pt idx="12710">
                  <c:v>3.6287639111111107</c:v>
                </c:pt>
                <c:pt idx="12711">
                  <c:v>3.6290416888888886</c:v>
                </c:pt>
                <c:pt idx="12712">
                  <c:v>3.6293194666666664</c:v>
                </c:pt>
                <c:pt idx="12713">
                  <c:v>3.6295972444444442</c:v>
                </c:pt>
                <c:pt idx="12714">
                  <c:v>3.629875022222222</c:v>
                </c:pt>
                <c:pt idx="12715">
                  <c:v>3.6301527999999998</c:v>
                </c:pt>
                <c:pt idx="12716">
                  <c:v>3.6304305777777777</c:v>
                </c:pt>
                <c:pt idx="12717">
                  <c:v>3.6307083555555555</c:v>
                </c:pt>
                <c:pt idx="12718">
                  <c:v>3.6309861333333329</c:v>
                </c:pt>
                <c:pt idx="12719">
                  <c:v>3.6312639111111107</c:v>
                </c:pt>
                <c:pt idx="12720">
                  <c:v>3.6315416888888885</c:v>
                </c:pt>
                <c:pt idx="12721">
                  <c:v>3.6318194666666663</c:v>
                </c:pt>
                <c:pt idx="12722">
                  <c:v>3.6320972444444442</c:v>
                </c:pt>
                <c:pt idx="12723">
                  <c:v>3.632375022222222</c:v>
                </c:pt>
                <c:pt idx="12724">
                  <c:v>3.6326527999999998</c:v>
                </c:pt>
                <c:pt idx="12725">
                  <c:v>3.6329305777777776</c:v>
                </c:pt>
                <c:pt idx="12726">
                  <c:v>3.6332083555555554</c:v>
                </c:pt>
                <c:pt idx="12727">
                  <c:v>3.6334861333333333</c:v>
                </c:pt>
                <c:pt idx="12728">
                  <c:v>3.6337639111111106</c:v>
                </c:pt>
                <c:pt idx="12729">
                  <c:v>3.6340416888888885</c:v>
                </c:pt>
                <c:pt idx="12730">
                  <c:v>3.6343194666666663</c:v>
                </c:pt>
                <c:pt idx="12731">
                  <c:v>3.6345972444444441</c:v>
                </c:pt>
                <c:pt idx="12732">
                  <c:v>3.6348750222222219</c:v>
                </c:pt>
                <c:pt idx="12733">
                  <c:v>3.6351527999999997</c:v>
                </c:pt>
                <c:pt idx="12734">
                  <c:v>3.6354305777777776</c:v>
                </c:pt>
                <c:pt idx="12735">
                  <c:v>3.6357083555555554</c:v>
                </c:pt>
                <c:pt idx="12736">
                  <c:v>3.6359861333333332</c:v>
                </c:pt>
                <c:pt idx="12737">
                  <c:v>3.636263911111111</c:v>
                </c:pt>
                <c:pt idx="12738">
                  <c:v>3.6365416888888888</c:v>
                </c:pt>
                <c:pt idx="12739">
                  <c:v>3.6368194666666662</c:v>
                </c:pt>
                <c:pt idx="12740">
                  <c:v>3.637097244444444</c:v>
                </c:pt>
                <c:pt idx="12741">
                  <c:v>3.6373750222222219</c:v>
                </c:pt>
                <c:pt idx="12742">
                  <c:v>3.6376527999999997</c:v>
                </c:pt>
                <c:pt idx="12743">
                  <c:v>3.6379305777777775</c:v>
                </c:pt>
                <c:pt idx="12744">
                  <c:v>3.6382083555555553</c:v>
                </c:pt>
                <c:pt idx="12745">
                  <c:v>3.6384861333333332</c:v>
                </c:pt>
                <c:pt idx="12746">
                  <c:v>3.638763911111111</c:v>
                </c:pt>
                <c:pt idx="12747">
                  <c:v>3.6390416888888888</c:v>
                </c:pt>
                <c:pt idx="12748">
                  <c:v>3.6393194666666666</c:v>
                </c:pt>
                <c:pt idx="12749">
                  <c:v>3.639597244444444</c:v>
                </c:pt>
                <c:pt idx="12750">
                  <c:v>3.6398750222222218</c:v>
                </c:pt>
                <c:pt idx="12751">
                  <c:v>3.6401527999999996</c:v>
                </c:pt>
                <c:pt idx="12752">
                  <c:v>3.6404305777777775</c:v>
                </c:pt>
                <c:pt idx="12753">
                  <c:v>3.6407083555555553</c:v>
                </c:pt>
                <c:pt idx="12754">
                  <c:v>3.6409861333333331</c:v>
                </c:pt>
                <c:pt idx="12755">
                  <c:v>3.6412639111111109</c:v>
                </c:pt>
                <c:pt idx="12756">
                  <c:v>3.6415416888888887</c:v>
                </c:pt>
                <c:pt idx="12757">
                  <c:v>3.6418194666666666</c:v>
                </c:pt>
                <c:pt idx="12758">
                  <c:v>3.6420972444444444</c:v>
                </c:pt>
                <c:pt idx="12759">
                  <c:v>3.6423750222222218</c:v>
                </c:pt>
                <c:pt idx="12760">
                  <c:v>3.6426527999999996</c:v>
                </c:pt>
                <c:pt idx="12761">
                  <c:v>3.6429305777777774</c:v>
                </c:pt>
                <c:pt idx="12762">
                  <c:v>3.6432083555555552</c:v>
                </c:pt>
                <c:pt idx="12763">
                  <c:v>3.643486133333333</c:v>
                </c:pt>
                <c:pt idx="12764">
                  <c:v>3.6437639111111109</c:v>
                </c:pt>
                <c:pt idx="12765">
                  <c:v>3.6440416888888887</c:v>
                </c:pt>
                <c:pt idx="12766">
                  <c:v>3.6443194666666665</c:v>
                </c:pt>
                <c:pt idx="12767">
                  <c:v>3.6445972444444443</c:v>
                </c:pt>
                <c:pt idx="12768">
                  <c:v>3.6448750222222221</c:v>
                </c:pt>
                <c:pt idx="12769">
                  <c:v>3.6451527999999995</c:v>
                </c:pt>
                <c:pt idx="12770">
                  <c:v>3.6454305777777773</c:v>
                </c:pt>
                <c:pt idx="12771">
                  <c:v>3.6457083555555552</c:v>
                </c:pt>
                <c:pt idx="12772">
                  <c:v>3.645986133333333</c:v>
                </c:pt>
                <c:pt idx="12773">
                  <c:v>3.6462639111111108</c:v>
                </c:pt>
                <c:pt idx="12774">
                  <c:v>3.6465416888888886</c:v>
                </c:pt>
                <c:pt idx="12775">
                  <c:v>3.6468194666666665</c:v>
                </c:pt>
                <c:pt idx="12776">
                  <c:v>3.6470972444444443</c:v>
                </c:pt>
                <c:pt idx="12777">
                  <c:v>3.6473750222222221</c:v>
                </c:pt>
                <c:pt idx="12778">
                  <c:v>3.6476527999999999</c:v>
                </c:pt>
                <c:pt idx="12779">
                  <c:v>3.6479305777777777</c:v>
                </c:pt>
                <c:pt idx="12780">
                  <c:v>3.6482083555555551</c:v>
                </c:pt>
                <c:pt idx="12781">
                  <c:v>3.6484861333333329</c:v>
                </c:pt>
                <c:pt idx="12782">
                  <c:v>3.6487639111111108</c:v>
                </c:pt>
                <c:pt idx="12783">
                  <c:v>3.6490416888888886</c:v>
                </c:pt>
                <c:pt idx="12784">
                  <c:v>3.6493194666666664</c:v>
                </c:pt>
                <c:pt idx="12785">
                  <c:v>3.6495972444444442</c:v>
                </c:pt>
                <c:pt idx="12786">
                  <c:v>3.649875022222222</c:v>
                </c:pt>
                <c:pt idx="12787">
                  <c:v>3.6501527999999999</c:v>
                </c:pt>
                <c:pt idx="12788">
                  <c:v>3.6504305777777777</c:v>
                </c:pt>
                <c:pt idx="12789">
                  <c:v>3.6507083555555555</c:v>
                </c:pt>
                <c:pt idx="12790">
                  <c:v>3.6509861333333329</c:v>
                </c:pt>
                <c:pt idx="12791">
                  <c:v>3.6512639111111107</c:v>
                </c:pt>
                <c:pt idx="12792">
                  <c:v>3.6515416888888885</c:v>
                </c:pt>
                <c:pt idx="12793">
                  <c:v>3.6518194666666663</c:v>
                </c:pt>
                <c:pt idx="12794">
                  <c:v>3.6520972444444442</c:v>
                </c:pt>
                <c:pt idx="12795">
                  <c:v>3.652375022222222</c:v>
                </c:pt>
                <c:pt idx="12796">
                  <c:v>3.6526527999999998</c:v>
                </c:pt>
                <c:pt idx="12797">
                  <c:v>3.6529305777777776</c:v>
                </c:pt>
                <c:pt idx="12798">
                  <c:v>3.6532083555555555</c:v>
                </c:pt>
                <c:pt idx="12799">
                  <c:v>3.6534861333333333</c:v>
                </c:pt>
                <c:pt idx="12800">
                  <c:v>3.6537639111111107</c:v>
                </c:pt>
                <c:pt idx="12801">
                  <c:v>3.6540416888888885</c:v>
                </c:pt>
                <c:pt idx="12802">
                  <c:v>3.6543194666666663</c:v>
                </c:pt>
                <c:pt idx="12803">
                  <c:v>3.6545972444444441</c:v>
                </c:pt>
                <c:pt idx="12804">
                  <c:v>3.6548750222222219</c:v>
                </c:pt>
                <c:pt idx="12805">
                  <c:v>3.6551527999999998</c:v>
                </c:pt>
                <c:pt idx="12806">
                  <c:v>3.6554305777777776</c:v>
                </c:pt>
                <c:pt idx="12807">
                  <c:v>3.6557083555555554</c:v>
                </c:pt>
                <c:pt idx="12808">
                  <c:v>3.6559861333333332</c:v>
                </c:pt>
                <c:pt idx="12809">
                  <c:v>3.656263911111111</c:v>
                </c:pt>
                <c:pt idx="12810">
                  <c:v>3.6565416888888884</c:v>
                </c:pt>
                <c:pt idx="12811">
                  <c:v>3.6568194666666662</c:v>
                </c:pt>
                <c:pt idx="12812">
                  <c:v>3.6570972444444441</c:v>
                </c:pt>
                <c:pt idx="12813">
                  <c:v>3.6573750222222219</c:v>
                </c:pt>
                <c:pt idx="12814">
                  <c:v>3.6576527999999997</c:v>
                </c:pt>
                <c:pt idx="12815">
                  <c:v>3.6579305777777775</c:v>
                </c:pt>
                <c:pt idx="12816">
                  <c:v>3.6582083555555553</c:v>
                </c:pt>
                <c:pt idx="12817">
                  <c:v>3.6584861333333332</c:v>
                </c:pt>
                <c:pt idx="12818">
                  <c:v>3.658763911111111</c:v>
                </c:pt>
                <c:pt idx="12819">
                  <c:v>3.6590416888888888</c:v>
                </c:pt>
                <c:pt idx="12820">
                  <c:v>3.6593194666666662</c:v>
                </c:pt>
                <c:pt idx="12821">
                  <c:v>3.659597244444444</c:v>
                </c:pt>
                <c:pt idx="12822">
                  <c:v>3.6598750222222218</c:v>
                </c:pt>
                <c:pt idx="12823">
                  <c:v>3.6601527999999997</c:v>
                </c:pt>
                <c:pt idx="12824">
                  <c:v>3.6604305777777775</c:v>
                </c:pt>
                <c:pt idx="12825">
                  <c:v>3.6607083555555553</c:v>
                </c:pt>
                <c:pt idx="12826">
                  <c:v>3.6609861333333331</c:v>
                </c:pt>
                <c:pt idx="12827">
                  <c:v>3.6612639111111109</c:v>
                </c:pt>
                <c:pt idx="12828">
                  <c:v>3.6615416888888888</c:v>
                </c:pt>
                <c:pt idx="12829">
                  <c:v>3.6618194666666666</c:v>
                </c:pt>
                <c:pt idx="12830">
                  <c:v>3.6620972444444444</c:v>
                </c:pt>
                <c:pt idx="12831">
                  <c:v>3.6623750222222218</c:v>
                </c:pt>
                <c:pt idx="12832">
                  <c:v>3.6626527999999996</c:v>
                </c:pt>
                <c:pt idx="12833">
                  <c:v>3.6629305777777774</c:v>
                </c:pt>
                <c:pt idx="12834">
                  <c:v>3.6632083555555552</c:v>
                </c:pt>
                <c:pt idx="12835">
                  <c:v>3.6634861333333331</c:v>
                </c:pt>
                <c:pt idx="12836">
                  <c:v>3.6637639111111109</c:v>
                </c:pt>
                <c:pt idx="12837">
                  <c:v>3.6640416888888887</c:v>
                </c:pt>
                <c:pt idx="12838">
                  <c:v>3.6643194666666665</c:v>
                </c:pt>
                <c:pt idx="12839">
                  <c:v>3.6645972444444443</c:v>
                </c:pt>
                <c:pt idx="12840">
                  <c:v>3.6648750222222222</c:v>
                </c:pt>
                <c:pt idx="12841">
                  <c:v>3.6651527999999995</c:v>
                </c:pt>
                <c:pt idx="12842">
                  <c:v>3.6654305777777774</c:v>
                </c:pt>
                <c:pt idx="12843">
                  <c:v>3.6657083555555552</c:v>
                </c:pt>
                <c:pt idx="12844">
                  <c:v>3.665986133333333</c:v>
                </c:pt>
                <c:pt idx="12845">
                  <c:v>3.6662639111111108</c:v>
                </c:pt>
                <c:pt idx="12846">
                  <c:v>3.6665416888888887</c:v>
                </c:pt>
                <c:pt idx="12847">
                  <c:v>3.6668194666666665</c:v>
                </c:pt>
                <c:pt idx="12848">
                  <c:v>3.6670972444444443</c:v>
                </c:pt>
                <c:pt idx="12849">
                  <c:v>3.6673750222222221</c:v>
                </c:pt>
                <c:pt idx="12850">
                  <c:v>3.6676527999999999</c:v>
                </c:pt>
                <c:pt idx="12851">
                  <c:v>3.6679305777777773</c:v>
                </c:pt>
                <c:pt idx="12852">
                  <c:v>3.6682083555555551</c:v>
                </c:pt>
                <c:pt idx="12853">
                  <c:v>3.668486133333333</c:v>
                </c:pt>
                <c:pt idx="12854">
                  <c:v>3.6687639111111108</c:v>
                </c:pt>
                <c:pt idx="12855">
                  <c:v>3.6690416888888886</c:v>
                </c:pt>
                <c:pt idx="12856">
                  <c:v>3.6693194666666664</c:v>
                </c:pt>
                <c:pt idx="12857">
                  <c:v>3.6695972444444442</c:v>
                </c:pt>
                <c:pt idx="12858">
                  <c:v>3.6698750222222221</c:v>
                </c:pt>
                <c:pt idx="12859">
                  <c:v>3.6701527999999999</c:v>
                </c:pt>
                <c:pt idx="12860">
                  <c:v>3.6704305777777777</c:v>
                </c:pt>
                <c:pt idx="12861">
                  <c:v>3.6707083555555551</c:v>
                </c:pt>
                <c:pt idx="12862">
                  <c:v>3.6709861333333329</c:v>
                </c:pt>
                <c:pt idx="12863">
                  <c:v>3.6712639111111107</c:v>
                </c:pt>
                <c:pt idx="12864">
                  <c:v>3.6715416888888885</c:v>
                </c:pt>
                <c:pt idx="12865">
                  <c:v>3.6718194666666664</c:v>
                </c:pt>
                <c:pt idx="12866">
                  <c:v>3.6720972444444442</c:v>
                </c:pt>
                <c:pt idx="12867">
                  <c:v>3.672375022222222</c:v>
                </c:pt>
                <c:pt idx="12868">
                  <c:v>3.6726527999999998</c:v>
                </c:pt>
                <c:pt idx="12869">
                  <c:v>3.6729305777777776</c:v>
                </c:pt>
                <c:pt idx="12870">
                  <c:v>3.6732083555555555</c:v>
                </c:pt>
                <c:pt idx="12871">
                  <c:v>3.6734861333333333</c:v>
                </c:pt>
                <c:pt idx="12872">
                  <c:v>3.6737639111111107</c:v>
                </c:pt>
                <c:pt idx="12873">
                  <c:v>3.6740416888888885</c:v>
                </c:pt>
                <c:pt idx="12874">
                  <c:v>3.6743194666666663</c:v>
                </c:pt>
                <c:pt idx="12875">
                  <c:v>3.6745972444444441</c:v>
                </c:pt>
                <c:pt idx="12876">
                  <c:v>3.674875022222222</c:v>
                </c:pt>
                <c:pt idx="12877">
                  <c:v>3.6751527999999998</c:v>
                </c:pt>
                <c:pt idx="12878">
                  <c:v>3.6754305777777776</c:v>
                </c:pt>
                <c:pt idx="12879">
                  <c:v>3.6757083555555554</c:v>
                </c:pt>
                <c:pt idx="12880">
                  <c:v>3.6759861333333332</c:v>
                </c:pt>
                <c:pt idx="12881">
                  <c:v>3.6762639111111111</c:v>
                </c:pt>
                <c:pt idx="12882">
                  <c:v>3.6765416888888884</c:v>
                </c:pt>
                <c:pt idx="12883">
                  <c:v>3.6768194666666663</c:v>
                </c:pt>
                <c:pt idx="12884">
                  <c:v>3.6770972444444441</c:v>
                </c:pt>
                <c:pt idx="12885">
                  <c:v>3.6773750222222219</c:v>
                </c:pt>
                <c:pt idx="12886">
                  <c:v>3.6776527999999997</c:v>
                </c:pt>
                <c:pt idx="12887">
                  <c:v>3.6779305777777775</c:v>
                </c:pt>
                <c:pt idx="12888">
                  <c:v>3.6782083555555554</c:v>
                </c:pt>
                <c:pt idx="12889">
                  <c:v>3.6784861333333332</c:v>
                </c:pt>
                <c:pt idx="12890">
                  <c:v>3.678763911111111</c:v>
                </c:pt>
                <c:pt idx="12891">
                  <c:v>3.6790416888888888</c:v>
                </c:pt>
                <c:pt idx="12892">
                  <c:v>3.6793194666666662</c:v>
                </c:pt>
                <c:pt idx="12893">
                  <c:v>3.679597244444444</c:v>
                </c:pt>
                <c:pt idx="12894">
                  <c:v>3.6798750222222218</c:v>
                </c:pt>
                <c:pt idx="12895">
                  <c:v>3.6801527999999997</c:v>
                </c:pt>
                <c:pt idx="12896">
                  <c:v>3.6804305777777775</c:v>
                </c:pt>
                <c:pt idx="12897">
                  <c:v>3.6807083555555553</c:v>
                </c:pt>
                <c:pt idx="12898">
                  <c:v>3.6809861333333331</c:v>
                </c:pt>
                <c:pt idx="12899">
                  <c:v>3.681263911111111</c:v>
                </c:pt>
                <c:pt idx="12900">
                  <c:v>3.6815416888888888</c:v>
                </c:pt>
                <c:pt idx="12901">
                  <c:v>3.6818194666666666</c:v>
                </c:pt>
                <c:pt idx="12902">
                  <c:v>3.682097244444444</c:v>
                </c:pt>
                <c:pt idx="12903">
                  <c:v>3.6823750222222218</c:v>
                </c:pt>
                <c:pt idx="12904">
                  <c:v>3.6826527999999996</c:v>
                </c:pt>
                <c:pt idx="12905">
                  <c:v>3.6829305777777774</c:v>
                </c:pt>
                <c:pt idx="12906">
                  <c:v>3.6832083555555553</c:v>
                </c:pt>
                <c:pt idx="12907">
                  <c:v>3.6834861333333331</c:v>
                </c:pt>
                <c:pt idx="12908">
                  <c:v>3.6837639111111109</c:v>
                </c:pt>
                <c:pt idx="12909">
                  <c:v>3.6840416888888887</c:v>
                </c:pt>
                <c:pt idx="12910">
                  <c:v>3.6843194666666665</c:v>
                </c:pt>
                <c:pt idx="12911">
                  <c:v>3.6845972444444444</c:v>
                </c:pt>
                <c:pt idx="12912">
                  <c:v>3.6848750222222222</c:v>
                </c:pt>
                <c:pt idx="12913">
                  <c:v>3.6851527999999996</c:v>
                </c:pt>
                <c:pt idx="12914">
                  <c:v>3.6854305777777774</c:v>
                </c:pt>
                <c:pt idx="12915">
                  <c:v>3.6857083555555552</c:v>
                </c:pt>
                <c:pt idx="12916">
                  <c:v>3.685986133333333</c:v>
                </c:pt>
                <c:pt idx="12917">
                  <c:v>3.6862639111111108</c:v>
                </c:pt>
                <c:pt idx="12918">
                  <c:v>3.6865416888888887</c:v>
                </c:pt>
                <c:pt idx="12919">
                  <c:v>3.6868194666666665</c:v>
                </c:pt>
                <c:pt idx="12920">
                  <c:v>3.6870972444444443</c:v>
                </c:pt>
                <c:pt idx="12921">
                  <c:v>3.6873750222222221</c:v>
                </c:pt>
                <c:pt idx="12922">
                  <c:v>3.6876528</c:v>
                </c:pt>
                <c:pt idx="12923">
                  <c:v>3.6879305777777773</c:v>
                </c:pt>
                <c:pt idx="12924">
                  <c:v>3.6882083555555552</c:v>
                </c:pt>
                <c:pt idx="12925">
                  <c:v>3.688486133333333</c:v>
                </c:pt>
                <c:pt idx="12926">
                  <c:v>3.6887639111111108</c:v>
                </c:pt>
                <c:pt idx="12927">
                  <c:v>3.6890416888888886</c:v>
                </c:pt>
                <c:pt idx="12928">
                  <c:v>3.6893194666666664</c:v>
                </c:pt>
                <c:pt idx="12929">
                  <c:v>3.6895972444444443</c:v>
                </c:pt>
                <c:pt idx="12930">
                  <c:v>3.6898750222222221</c:v>
                </c:pt>
                <c:pt idx="12931">
                  <c:v>3.6901527999999999</c:v>
                </c:pt>
                <c:pt idx="12932">
                  <c:v>3.6904305777777777</c:v>
                </c:pt>
                <c:pt idx="12933">
                  <c:v>3.6907083555555551</c:v>
                </c:pt>
                <c:pt idx="12934">
                  <c:v>3.6909861333333329</c:v>
                </c:pt>
                <c:pt idx="12935">
                  <c:v>3.6912639111111107</c:v>
                </c:pt>
                <c:pt idx="12936">
                  <c:v>3.6915416888888886</c:v>
                </c:pt>
                <c:pt idx="12937">
                  <c:v>3.6918194666666664</c:v>
                </c:pt>
                <c:pt idx="12938">
                  <c:v>3.6920972444444442</c:v>
                </c:pt>
                <c:pt idx="12939">
                  <c:v>3.692375022222222</c:v>
                </c:pt>
                <c:pt idx="12940">
                  <c:v>3.6926527999999998</c:v>
                </c:pt>
                <c:pt idx="12941">
                  <c:v>3.6929305777777777</c:v>
                </c:pt>
                <c:pt idx="12942">
                  <c:v>3.6932083555555555</c:v>
                </c:pt>
                <c:pt idx="12943">
                  <c:v>3.6934861333333329</c:v>
                </c:pt>
                <c:pt idx="12944">
                  <c:v>3.6937639111111107</c:v>
                </c:pt>
                <c:pt idx="12945">
                  <c:v>3.6940416888888885</c:v>
                </c:pt>
                <c:pt idx="12946">
                  <c:v>3.6943194666666663</c:v>
                </c:pt>
                <c:pt idx="12947">
                  <c:v>3.6945972444444442</c:v>
                </c:pt>
                <c:pt idx="12948">
                  <c:v>3.694875022222222</c:v>
                </c:pt>
                <c:pt idx="12949">
                  <c:v>3.6951527999999998</c:v>
                </c:pt>
                <c:pt idx="12950">
                  <c:v>3.6954305777777776</c:v>
                </c:pt>
                <c:pt idx="12951">
                  <c:v>3.6957083555555554</c:v>
                </c:pt>
                <c:pt idx="12952">
                  <c:v>3.6959861333333333</c:v>
                </c:pt>
                <c:pt idx="12953">
                  <c:v>3.6962639111111106</c:v>
                </c:pt>
                <c:pt idx="12954">
                  <c:v>3.6965416888888885</c:v>
                </c:pt>
                <c:pt idx="12955">
                  <c:v>3.6968194666666663</c:v>
                </c:pt>
                <c:pt idx="12956">
                  <c:v>3.6970972444444441</c:v>
                </c:pt>
                <c:pt idx="12957">
                  <c:v>3.6973750222222219</c:v>
                </c:pt>
                <c:pt idx="12958">
                  <c:v>3.6976527999999997</c:v>
                </c:pt>
                <c:pt idx="12959">
                  <c:v>3.6979305777777776</c:v>
                </c:pt>
                <c:pt idx="12960">
                  <c:v>3.6982083555555554</c:v>
                </c:pt>
                <c:pt idx="12961">
                  <c:v>3.6984861333333332</c:v>
                </c:pt>
                <c:pt idx="12962">
                  <c:v>3.698763911111111</c:v>
                </c:pt>
                <c:pt idx="12963">
                  <c:v>3.6990416888888888</c:v>
                </c:pt>
                <c:pt idx="12964">
                  <c:v>3.6993194666666662</c:v>
                </c:pt>
                <c:pt idx="12965">
                  <c:v>3.699597244444444</c:v>
                </c:pt>
                <c:pt idx="12966">
                  <c:v>3.6998750222222219</c:v>
                </c:pt>
                <c:pt idx="12967">
                  <c:v>3.7001527999999997</c:v>
                </c:pt>
                <c:pt idx="12968">
                  <c:v>3.7004305777777775</c:v>
                </c:pt>
                <c:pt idx="12969">
                  <c:v>3.7007083555555553</c:v>
                </c:pt>
                <c:pt idx="12970">
                  <c:v>3.7009861333333332</c:v>
                </c:pt>
                <c:pt idx="12971">
                  <c:v>3.701263911111111</c:v>
                </c:pt>
                <c:pt idx="12972">
                  <c:v>3.7015416888888888</c:v>
                </c:pt>
                <c:pt idx="12973">
                  <c:v>3.7018194666666666</c:v>
                </c:pt>
                <c:pt idx="12974">
                  <c:v>3.702097244444444</c:v>
                </c:pt>
                <c:pt idx="12975">
                  <c:v>3.7023750222222218</c:v>
                </c:pt>
                <c:pt idx="12976">
                  <c:v>3.7026527999999996</c:v>
                </c:pt>
                <c:pt idx="12977">
                  <c:v>3.7029305777777775</c:v>
                </c:pt>
                <c:pt idx="12978">
                  <c:v>3.7032083555555553</c:v>
                </c:pt>
                <c:pt idx="12979">
                  <c:v>3.7034861333333331</c:v>
                </c:pt>
                <c:pt idx="12980">
                  <c:v>3.7037639111111109</c:v>
                </c:pt>
                <c:pt idx="12981">
                  <c:v>3.7040416888888887</c:v>
                </c:pt>
                <c:pt idx="12982">
                  <c:v>3.7043194666666666</c:v>
                </c:pt>
                <c:pt idx="12983">
                  <c:v>3.7045972444444444</c:v>
                </c:pt>
                <c:pt idx="12984">
                  <c:v>3.7048750222222218</c:v>
                </c:pt>
                <c:pt idx="12985">
                  <c:v>3.7051527999999996</c:v>
                </c:pt>
                <c:pt idx="12986">
                  <c:v>3.7054305777777774</c:v>
                </c:pt>
                <c:pt idx="12987">
                  <c:v>3.7057083555555552</c:v>
                </c:pt>
                <c:pt idx="12988">
                  <c:v>3.705986133333333</c:v>
                </c:pt>
                <c:pt idx="12989">
                  <c:v>3.7062639111111109</c:v>
                </c:pt>
                <c:pt idx="12990">
                  <c:v>3.7065416888888887</c:v>
                </c:pt>
                <c:pt idx="12991">
                  <c:v>3.7068194666666665</c:v>
                </c:pt>
                <c:pt idx="12992">
                  <c:v>3.7070972444444443</c:v>
                </c:pt>
                <c:pt idx="12993">
                  <c:v>3.7073750222222221</c:v>
                </c:pt>
                <c:pt idx="12994">
                  <c:v>3.7076527999999995</c:v>
                </c:pt>
                <c:pt idx="12995">
                  <c:v>3.7079305777777773</c:v>
                </c:pt>
                <c:pt idx="12996">
                  <c:v>3.7082083555555552</c:v>
                </c:pt>
                <c:pt idx="12997">
                  <c:v>3.708486133333333</c:v>
                </c:pt>
                <c:pt idx="12998">
                  <c:v>3.7087639111111108</c:v>
                </c:pt>
                <c:pt idx="12999">
                  <c:v>3.7090416888888886</c:v>
                </c:pt>
                <c:pt idx="13000">
                  <c:v>3.7093194666666665</c:v>
                </c:pt>
                <c:pt idx="13001">
                  <c:v>3.7095972444444443</c:v>
                </c:pt>
                <c:pt idx="13002">
                  <c:v>3.7098750222222221</c:v>
                </c:pt>
                <c:pt idx="13003">
                  <c:v>3.7101527999999999</c:v>
                </c:pt>
                <c:pt idx="13004">
                  <c:v>3.7104305777777777</c:v>
                </c:pt>
                <c:pt idx="13005">
                  <c:v>3.7107083555555551</c:v>
                </c:pt>
                <c:pt idx="13006">
                  <c:v>3.7109861333333329</c:v>
                </c:pt>
                <c:pt idx="13007">
                  <c:v>3.7112639111111108</c:v>
                </c:pt>
                <c:pt idx="13008">
                  <c:v>3.7115416888888886</c:v>
                </c:pt>
                <c:pt idx="13009">
                  <c:v>3.7118194666666664</c:v>
                </c:pt>
                <c:pt idx="13010">
                  <c:v>3.7120972444444442</c:v>
                </c:pt>
                <c:pt idx="13011">
                  <c:v>3.712375022222222</c:v>
                </c:pt>
                <c:pt idx="13012">
                  <c:v>3.7126527999999999</c:v>
                </c:pt>
                <c:pt idx="13013">
                  <c:v>3.7129305777777777</c:v>
                </c:pt>
                <c:pt idx="13014">
                  <c:v>3.7132083555555555</c:v>
                </c:pt>
                <c:pt idx="13015">
                  <c:v>3.7134861333333329</c:v>
                </c:pt>
                <c:pt idx="13016">
                  <c:v>3.7137639111111107</c:v>
                </c:pt>
                <c:pt idx="13017">
                  <c:v>3.7140416888888885</c:v>
                </c:pt>
                <c:pt idx="13018">
                  <c:v>3.7143194666666663</c:v>
                </c:pt>
                <c:pt idx="13019">
                  <c:v>3.7145972444444442</c:v>
                </c:pt>
                <c:pt idx="13020">
                  <c:v>3.714875022222222</c:v>
                </c:pt>
                <c:pt idx="13021">
                  <c:v>3.7151527999999998</c:v>
                </c:pt>
                <c:pt idx="13022">
                  <c:v>3.7154305777777776</c:v>
                </c:pt>
                <c:pt idx="13023">
                  <c:v>3.7157083555555555</c:v>
                </c:pt>
                <c:pt idx="13024">
                  <c:v>3.7159861333333333</c:v>
                </c:pt>
                <c:pt idx="13025">
                  <c:v>3.7162639111111107</c:v>
                </c:pt>
                <c:pt idx="13026">
                  <c:v>3.7165416888888885</c:v>
                </c:pt>
                <c:pt idx="13027">
                  <c:v>3.7168194666666663</c:v>
                </c:pt>
                <c:pt idx="13028">
                  <c:v>3.7170972444444441</c:v>
                </c:pt>
                <c:pt idx="13029">
                  <c:v>3.7173750222222219</c:v>
                </c:pt>
                <c:pt idx="13030">
                  <c:v>3.7176527999999998</c:v>
                </c:pt>
                <c:pt idx="13031">
                  <c:v>3.7179305777777776</c:v>
                </c:pt>
                <c:pt idx="13032">
                  <c:v>3.7182083555555554</c:v>
                </c:pt>
                <c:pt idx="13033">
                  <c:v>3.7184861333333332</c:v>
                </c:pt>
                <c:pt idx="13034">
                  <c:v>3.718763911111111</c:v>
                </c:pt>
                <c:pt idx="13035">
                  <c:v>3.7190416888888884</c:v>
                </c:pt>
                <c:pt idx="13036">
                  <c:v>3.7193194666666662</c:v>
                </c:pt>
                <c:pt idx="13037">
                  <c:v>3.7195972444444441</c:v>
                </c:pt>
                <c:pt idx="13038">
                  <c:v>3.7198750222222219</c:v>
                </c:pt>
                <c:pt idx="13039">
                  <c:v>3.7201527999999997</c:v>
                </c:pt>
                <c:pt idx="13040">
                  <c:v>3.7204305777777775</c:v>
                </c:pt>
                <c:pt idx="13041">
                  <c:v>3.7207083555555553</c:v>
                </c:pt>
                <c:pt idx="13042">
                  <c:v>3.7209861333333332</c:v>
                </c:pt>
                <c:pt idx="13043">
                  <c:v>3.721263911111111</c:v>
                </c:pt>
                <c:pt idx="13044">
                  <c:v>3.7215416888888888</c:v>
                </c:pt>
                <c:pt idx="13045">
                  <c:v>3.7218194666666662</c:v>
                </c:pt>
                <c:pt idx="13046">
                  <c:v>3.722097244444444</c:v>
                </c:pt>
                <c:pt idx="13047">
                  <c:v>3.7223750222222218</c:v>
                </c:pt>
                <c:pt idx="13048">
                  <c:v>3.7226527999999997</c:v>
                </c:pt>
                <c:pt idx="13049">
                  <c:v>3.7229305777777775</c:v>
                </c:pt>
                <c:pt idx="13050">
                  <c:v>3.7232083555555553</c:v>
                </c:pt>
                <c:pt idx="13051">
                  <c:v>3.7234861333333331</c:v>
                </c:pt>
                <c:pt idx="13052">
                  <c:v>3.7237639111111109</c:v>
                </c:pt>
                <c:pt idx="13053">
                  <c:v>3.7240416888888888</c:v>
                </c:pt>
                <c:pt idx="13054">
                  <c:v>3.7243194666666666</c:v>
                </c:pt>
                <c:pt idx="13055">
                  <c:v>3.7245972444444444</c:v>
                </c:pt>
                <c:pt idx="13056">
                  <c:v>3.7248750222222218</c:v>
                </c:pt>
                <c:pt idx="13057">
                  <c:v>3.7251527999999996</c:v>
                </c:pt>
                <c:pt idx="13058">
                  <c:v>3.7254305777777774</c:v>
                </c:pt>
                <c:pt idx="13059">
                  <c:v>3.7257083555555552</c:v>
                </c:pt>
                <c:pt idx="13060">
                  <c:v>3.7259861333333331</c:v>
                </c:pt>
                <c:pt idx="13061">
                  <c:v>3.7262639111111109</c:v>
                </c:pt>
                <c:pt idx="13062">
                  <c:v>3.7265416888888887</c:v>
                </c:pt>
                <c:pt idx="13063">
                  <c:v>3.7268194666666665</c:v>
                </c:pt>
                <c:pt idx="13064">
                  <c:v>3.7270972444444443</c:v>
                </c:pt>
                <c:pt idx="13065">
                  <c:v>3.7273750222222222</c:v>
                </c:pt>
                <c:pt idx="13066">
                  <c:v>3.7276527999999995</c:v>
                </c:pt>
                <c:pt idx="13067">
                  <c:v>3.7279305777777774</c:v>
                </c:pt>
                <c:pt idx="13068">
                  <c:v>3.7282083555555552</c:v>
                </c:pt>
                <c:pt idx="13069">
                  <c:v>3.728486133333333</c:v>
                </c:pt>
                <c:pt idx="13070">
                  <c:v>3.7287639111111108</c:v>
                </c:pt>
                <c:pt idx="13071">
                  <c:v>3.7290416888888887</c:v>
                </c:pt>
                <c:pt idx="13072">
                  <c:v>3.7293194666666665</c:v>
                </c:pt>
                <c:pt idx="13073">
                  <c:v>3.7295972444444443</c:v>
                </c:pt>
                <c:pt idx="13074">
                  <c:v>3.7298750222222221</c:v>
                </c:pt>
                <c:pt idx="13075">
                  <c:v>3.7301527999999999</c:v>
                </c:pt>
                <c:pt idx="13076">
                  <c:v>3.7304305777777773</c:v>
                </c:pt>
                <c:pt idx="13077">
                  <c:v>3.7307083555555551</c:v>
                </c:pt>
                <c:pt idx="13078">
                  <c:v>3.730986133333333</c:v>
                </c:pt>
                <c:pt idx="13079">
                  <c:v>3.7312639111111108</c:v>
                </c:pt>
                <c:pt idx="13080">
                  <c:v>3.7315416888888886</c:v>
                </c:pt>
                <c:pt idx="13081">
                  <c:v>3.7318194666666664</c:v>
                </c:pt>
                <c:pt idx="13082">
                  <c:v>3.7320972444444442</c:v>
                </c:pt>
                <c:pt idx="13083">
                  <c:v>3.7323750222222221</c:v>
                </c:pt>
                <c:pt idx="13084">
                  <c:v>3.7326527999999999</c:v>
                </c:pt>
                <c:pt idx="13085">
                  <c:v>3.7329305777777777</c:v>
                </c:pt>
                <c:pt idx="13086">
                  <c:v>3.7332083555555551</c:v>
                </c:pt>
                <c:pt idx="13087">
                  <c:v>3.7334861333333329</c:v>
                </c:pt>
                <c:pt idx="13088">
                  <c:v>3.7337639111111107</c:v>
                </c:pt>
                <c:pt idx="13089">
                  <c:v>3.7340416888888885</c:v>
                </c:pt>
                <c:pt idx="13090">
                  <c:v>3.7343194666666664</c:v>
                </c:pt>
                <c:pt idx="13091">
                  <c:v>3.7345972444444442</c:v>
                </c:pt>
                <c:pt idx="13092">
                  <c:v>3.734875022222222</c:v>
                </c:pt>
                <c:pt idx="13093">
                  <c:v>3.7351527999999998</c:v>
                </c:pt>
                <c:pt idx="13094">
                  <c:v>3.7354305777777776</c:v>
                </c:pt>
                <c:pt idx="13095">
                  <c:v>3.7357083555555555</c:v>
                </c:pt>
                <c:pt idx="13096">
                  <c:v>3.7359861333333333</c:v>
                </c:pt>
                <c:pt idx="13097">
                  <c:v>3.7362639111111107</c:v>
                </c:pt>
                <c:pt idx="13098">
                  <c:v>3.7365416888888885</c:v>
                </c:pt>
                <c:pt idx="13099">
                  <c:v>3.7368194666666663</c:v>
                </c:pt>
                <c:pt idx="13100">
                  <c:v>3.7370972444444441</c:v>
                </c:pt>
                <c:pt idx="13101">
                  <c:v>3.737375022222222</c:v>
                </c:pt>
                <c:pt idx="13102">
                  <c:v>3.7376527999999998</c:v>
                </c:pt>
                <c:pt idx="13103">
                  <c:v>3.7379305777777776</c:v>
                </c:pt>
                <c:pt idx="13104">
                  <c:v>3.7382083555555554</c:v>
                </c:pt>
                <c:pt idx="13105">
                  <c:v>3.7384861333333332</c:v>
                </c:pt>
                <c:pt idx="13106">
                  <c:v>3.7387639111111111</c:v>
                </c:pt>
                <c:pt idx="13107">
                  <c:v>3.7390416888888884</c:v>
                </c:pt>
                <c:pt idx="13108">
                  <c:v>3.7393194666666663</c:v>
                </c:pt>
                <c:pt idx="13109">
                  <c:v>3.7395972444444441</c:v>
                </c:pt>
                <c:pt idx="13110">
                  <c:v>3.7398750222222219</c:v>
                </c:pt>
                <c:pt idx="13111">
                  <c:v>3.7401527999999997</c:v>
                </c:pt>
                <c:pt idx="13112">
                  <c:v>3.7404305777777775</c:v>
                </c:pt>
                <c:pt idx="13113">
                  <c:v>3.7407083555555554</c:v>
                </c:pt>
                <c:pt idx="13114">
                  <c:v>3.7409861333333332</c:v>
                </c:pt>
                <c:pt idx="13115">
                  <c:v>3.741263911111111</c:v>
                </c:pt>
                <c:pt idx="13116">
                  <c:v>3.7415416888888888</c:v>
                </c:pt>
                <c:pt idx="13117">
                  <c:v>3.7418194666666662</c:v>
                </c:pt>
                <c:pt idx="13118">
                  <c:v>3.742097244444444</c:v>
                </c:pt>
                <c:pt idx="13119">
                  <c:v>3.7423750222222218</c:v>
                </c:pt>
                <c:pt idx="13120">
                  <c:v>3.7426527999999997</c:v>
                </c:pt>
                <c:pt idx="13121">
                  <c:v>3.7429305777777775</c:v>
                </c:pt>
                <c:pt idx="13122">
                  <c:v>3.7432083555555553</c:v>
                </c:pt>
                <c:pt idx="13123">
                  <c:v>3.7434861333333331</c:v>
                </c:pt>
                <c:pt idx="13124">
                  <c:v>3.743763911111111</c:v>
                </c:pt>
                <c:pt idx="13125">
                  <c:v>3.7440416888888888</c:v>
                </c:pt>
                <c:pt idx="13126">
                  <c:v>3.7443194666666666</c:v>
                </c:pt>
                <c:pt idx="13127">
                  <c:v>3.744597244444444</c:v>
                </c:pt>
                <c:pt idx="13128">
                  <c:v>3.7448750222222218</c:v>
                </c:pt>
                <c:pt idx="13129">
                  <c:v>3.7451527999999996</c:v>
                </c:pt>
                <c:pt idx="13130">
                  <c:v>3.7454305777777774</c:v>
                </c:pt>
                <c:pt idx="13131">
                  <c:v>3.7457083555555553</c:v>
                </c:pt>
                <c:pt idx="13132">
                  <c:v>3.7459861333333331</c:v>
                </c:pt>
                <c:pt idx="13133">
                  <c:v>3.7462639111111109</c:v>
                </c:pt>
                <c:pt idx="13134">
                  <c:v>3.7465416888888887</c:v>
                </c:pt>
                <c:pt idx="13135">
                  <c:v>3.7468194666666665</c:v>
                </c:pt>
                <c:pt idx="13136">
                  <c:v>3.7470972444444444</c:v>
                </c:pt>
                <c:pt idx="13137">
                  <c:v>3.7473750222222222</c:v>
                </c:pt>
                <c:pt idx="13138">
                  <c:v>3.7476527999999996</c:v>
                </c:pt>
                <c:pt idx="13139">
                  <c:v>3.7479305777777774</c:v>
                </c:pt>
                <c:pt idx="13140">
                  <c:v>3.7482083555555552</c:v>
                </c:pt>
                <c:pt idx="13141">
                  <c:v>3.748486133333333</c:v>
                </c:pt>
                <c:pt idx="13142">
                  <c:v>3.7487639111111108</c:v>
                </c:pt>
                <c:pt idx="13143">
                  <c:v>3.7490416888888887</c:v>
                </c:pt>
                <c:pt idx="13144">
                  <c:v>3.7493194666666665</c:v>
                </c:pt>
                <c:pt idx="13145">
                  <c:v>3.7495972444444443</c:v>
                </c:pt>
                <c:pt idx="13146">
                  <c:v>3.7498750222222221</c:v>
                </c:pt>
                <c:pt idx="13147">
                  <c:v>3.7501528</c:v>
                </c:pt>
                <c:pt idx="13148">
                  <c:v>3.7504305777777773</c:v>
                </c:pt>
                <c:pt idx="13149">
                  <c:v>3.7507083555555552</c:v>
                </c:pt>
                <c:pt idx="13150">
                  <c:v>3.750986133333333</c:v>
                </c:pt>
                <c:pt idx="13151">
                  <c:v>3.7512639111111108</c:v>
                </c:pt>
                <c:pt idx="13152">
                  <c:v>3.7515416888888886</c:v>
                </c:pt>
                <c:pt idx="13153">
                  <c:v>3.7518194666666664</c:v>
                </c:pt>
                <c:pt idx="13154">
                  <c:v>3.7520972444444443</c:v>
                </c:pt>
                <c:pt idx="13155">
                  <c:v>3.7523750222222221</c:v>
                </c:pt>
                <c:pt idx="13156">
                  <c:v>3.7526527999999999</c:v>
                </c:pt>
                <c:pt idx="13157">
                  <c:v>3.7529305777777777</c:v>
                </c:pt>
                <c:pt idx="13158">
                  <c:v>3.7532083555555551</c:v>
                </c:pt>
                <c:pt idx="13159">
                  <c:v>3.7534861333333329</c:v>
                </c:pt>
                <c:pt idx="13160">
                  <c:v>3.7537639111111107</c:v>
                </c:pt>
                <c:pt idx="13161">
                  <c:v>3.7540416888888886</c:v>
                </c:pt>
                <c:pt idx="13162">
                  <c:v>3.7543194666666664</c:v>
                </c:pt>
                <c:pt idx="13163">
                  <c:v>3.7545972444444442</c:v>
                </c:pt>
                <c:pt idx="13164">
                  <c:v>3.754875022222222</c:v>
                </c:pt>
                <c:pt idx="13165">
                  <c:v>3.7551527999999998</c:v>
                </c:pt>
                <c:pt idx="13166">
                  <c:v>3.7554305777777777</c:v>
                </c:pt>
                <c:pt idx="13167">
                  <c:v>3.7557083555555555</c:v>
                </c:pt>
                <c:pt idx="13168">
                  <c:v>3.7559861333333329</c:v>
                </c:pt>
                <c:pt idx="13169">
                  <c:v>3.7562639111111107</c:v>
                </c:pt>
                <c:pt idx="13170">
                  <c:v>3.7565416888888885</c:v>
                </c:pt>
                <c:pt idx="13171">
                  <c:v>3.7568194666666663</c:v>
                </c:pt>
                <c:pt idx="13172">
                  <c:v>3.7570972444444442</c:v>
                </c:pt>
                <c:pt idx="13173">
                  <c:v>3.757375022222222</c:v>
                </c:pt>
                <c:pt idx="13174">
                  <c:v>3.7576527999999998</c:v>
                </c:pt>
                <c:pt idx="13175">
                  <c:v>3.7579305777777776</c:v>
                </c:pt>
                <c:pt idx="13176">
                  <c:v>3.7582083555555554</c:v>
                </c:pt>
                <c:pt idx="13177">
                  <c:v>3.7584861333333333</c:v>
                </c:pt>
                <c:pt idx="13178">
                  <c:v>3.7587639111111106</c:v>
                </c:pt>
                <c:pt idx="13179">
                  <c:v>3.7590416888888885</c:v>
                </c:pt>
                <c:pt idx="13180">
                  <c:v>3.7593194666666663</c:v>
                </c:pt>
                <c:pt idx="13181">
                  <c:v>3.7595972444444441</c:v>
                </c:pt>
                <c:pt idx="13182">
                  <c:v>3.7598750222222219</c:v>
                </c:pt>
                <c:pt idx="13183">
                  <c:v>3.7601527999999997</c:v>
                </c:pt>
                <c:pt idx="13184">
                  <c:v>3.7604305777777776</c:v>
                </c:pt>
                <c:pt idx="13185">
                  <c:v>3.7607083555555554</c:v>
                </c:pt>
                <c:pt idx="13186">
                  <c:v>3.7609861333333332</c:v>
                </c:pt>
                <c:pt idx="13187">
                  <c:v>3.761263911111111</c:v>
                </c:pt>
                <c:pt idx="13188">
                  <c:v>3.7615416888888888</c:v>
                </c:pt>
                <c:pt idx="13189">
                  <c:v>3.7618194666666662</c:v>
                </c:pt>
                <c:pt idx="13190">
                  <c:v>3.762097244444444</c:v>
                </c:pt>
                <c:pt idx="13191">
                  <c:v>3.7623750222222219</c:v>
                </c:pt>
                <c:pt idx="13192">
                  <c:v>3.7626527999999997</c:v>
                </c:pt>
                <c:pt idx="13193">
                  <c:v>3.7629305777777775</c:v>
                </c:pt>
                <c:pt idx="13194">
                  <c:v>3.7632083555555553</c:v>
                </c:pt>
                <c:pt idx="13195">
                  <c:v>3.7634861333333332</c:v>
                </c:pt>
                <c:pt idx="13196">
                  <c:v>3.763763911111111</c:v>
                </c:pt>
                <c:pt idx="13197">
                  <c:v>3.7640416888888888</c:v>
                </c:pt>
                <c:pt idx="13198">
                  <c:v>3.7643194666666666</c:v>
                </c:pt>
                <c:pt idx="13199">
                  <c:v>3.764597244444444</c:v>
                </c:pt>
                <c:pt idx="13200">
                  <c:v>3.7648750222222218</c:v>
                </c:pt>
                <c:pt idx="13201">
                  <c:v>3.7651527999999996</c:v>
                </c:pt>
                <c:pt idx="13202">
                  <c:v>3.7654305777777775</c:v>
                </c:pt>
                <c:pt idx="13203">
                  <c:v>3.7657083555555553</c:v>
                </c:pt>
                <c:pt idx="13204">
                  <c:v>3.7659861333333331</c:v>
                </c:pt>
                <c:pt idx="13205">
                  <c:v>3.7662639111111109</c:v>
                </c:pt>
                <c:pt idx="13206">
                  <c:v>3.7665416888888887</c:v>
                </c:pt>
                <c:pt idx="13207">
                  <c:v>3.7668194666666666</c:v>
                </c:pt>
                <c:pt idx="13208">
                  <c:v>3.7670972444444444</c:v>
                </c:pt>
                <c:pt idx="13209">
                  <c:v>3.7673750222222218</c:v>
                </c:pt>
                <c:pt idx="13210">
                  <c:v>3.7676527999999996</c:v>
                </c:pt>
                <c:pt idx="13211">
                  <c:v>3.7679305777777774</c:v>
                </c:pt>
                <c:pt idx="13212">
                  <c:v>3.7682083555555552</c:v>
                </c:pt>
                <c:pt idx="13213">
                  <c:v>3.768486133333333</c:v>
                </c:pt>
                <c:pt idx="13214">
                  <c:v>3.7687639111111109</c:v>
                </c:pt>
                <c:pt idx="13215">
                  <c:v>3.7690416888888887</c:v>
                </c:pt>
                <c:pt idx="13216">
                  <c:v>3.7693194666666665</c:v>
                </c:pt>
                <c:pt idx="13217">
                  <c:v>3.7695972444444443</c:v>
                </c:pt>
                <c:pt idx="13218">
                  <c:v>3.7698750222222221</c:v>
                </c:pt>
                <c:pt idx="13219">
                  <c:v>3.7701527999999995</c:v>
                </c:pt>
                <c:pt idx="13220">
                  <c:v>3.7704305777777773</c:v>
                </c:pt>
                <c:pt idx="13221">
                  <c:v>3.7707083555555552</c:v>
                </c:pt>
                <c:pt idx="13222">
                  <c:v>3.770986133333333</c:v>
                </c:pt>
                <c:pt idx="13223">
                  <c:v>3.7712639111111108</c:v>
                </c:pt>
                <c:pt idx="13224">
                  <c:v>3.7715416888888886</c:v>
                </c:pt>
                <c:pt idx="13225">
                  <c:v>3.7718194666666665</c:v>
                </c:pt>
                <c:pt idx="13226">
                  <c:v>3.7720972444444443</c:v>
                </c:pt>
                <c:pt idx="13227">
                  <c:v>3.7723750222222221</c:v>
                </c:pt>
                <c:pt idx="13228">
                  <c:v>3.7726527999999999</c:v>
                </c:pt>
                <c:pt idx="13229">
                  <c:v>3.7729305777777777</c:v>
                </c:pt>
                <c:pt idx="13230">
                  <c:v>3.7732083555555551</c:v>
                </c:pt>
                <c:pt idx="13231">
                  <c:v>3.7734861333333329</c:v>
                </c:pt>
                <c:pt idx="13232">
                  <c:v>3.7737639111111108</c:v>
                </c:pt>
                <c:pt idx="13233">
                  <c:v>3.7740416888888886</c:v>
                </c:pt>
                <c:pt idx="13234">
                  <c:v>3.7743194666666664</c:v>
                </c:pt>
                <c:pt idx="13235">
                  <c:v>3.7745972444444442</c:v>
                </c:pt>
                <c:pt idx="13236">
                  <c:v>3.774875022222222</c:v>
                </c:pt>
                <c:pt idx="13237">
                  <c:v>3.7751527999999999</c:v>
                </c:pt>
                <c:pt idx="13238">
                  <c:v>3.7754305777777777</c:v>
                </c:pt>
                <c:pt idx="13239">
                  <c:v>3.7757083555555555</c:v>
                </c:pt>
                <c:pt idx="13240">
                  <c:v>3.7759861333333329</c:v>
                </c:pt>
                <c:pt idx="13241">
                  <c:v>3.7762639111111107</c:v>
                </c:pt>
                <c:pt idx="13242">
                  <c:v>3.7765416888888885</c:v>
                </c:pt>
                <c:pt idx="13243">
                  <c:v>3.7768194666666663</c:v>
                </c:pt>
                <c:pt idx="13244">
                  <c:v>3.7770972444444442</c:v>
                </c:pt>
                <c:pt idx="13245">
                  <c:v>3.777375022222222</c:v>
                </c:pt>
                <c:pt idx="13246">
                  <c:v>3.7776527999999998</c:v>
                </c:pt>
                <c:pt idx="13247">
                  <c:v>3.7779305777777776</c:v>
                </c:pt>
                <c:pt idx="13248">
                  <c:v>3.7782083555555555</c:v>
                </c:pt>
                <c:pt idx="13249">
                  <c:v>3.7784861333333333</c:v>
                </c:pt>
                <c:pt idx="13250">
                  <c:v>3.7787639111111107</c:v>
                </c:pt>
                <c:pt idx="13251">
                  <c:v>3.7790416888888885</c:v>
                </c:pt>
                <c:pt idx="13252">
                  <c:v>3.7793194666666663</c:v>
                </c:pt>
                <c:pt idx="13253">
                  <c:v>3.7795972444444441</c:v>
                </c:pt>
                <c:pt idx="13254">
                  <c:v>3.7798750222222219</c:v>
                </c:pt>
                <c:pt idx="13255">
                  <c:v>3.7801527999999998</c:v>
                </c:pt>
                <c:pt idx="13256">
                  <c:v>3.7804305777777776</c:v>
                </c:pt>
                <c:pt idx="13257">
                  <c:v>3.7807083555555554</c:v>
                </c:pt>
                <c:pt idx="13258">
                  <c:v>3.7809861333333332</c:v>
                </c:pt>
                <c:pt idx="13259">
                  <c:v>3.781263911111111</c:v>
                </c:pt>
                <c:pt idx="13260">
                  <c:v>3.7815416888888884</c:v>
                </c:pt>
                <c:pt idx="13261">
                  <c:v>3.7818194666666662</c:v>
                </c:pt>
                <c:pt idx="13262">
                  <c:v>3.7820972444444441</c:v>
                </c:pt>
                <c:pt idx="13263">
                  <c:v>3.7823750222222219</c:v>
                </c:pt>
                <c:pt idx="13264">
                  <c:v>3.7826527999999997</c:v>
                </c:pt>
                <c:pt idx="13265">
                  <c:v>3.7829305777777775</c:v>
                </c:pt>
                <c:pt idx="13266">
                  <c:v>3.7832083555555553</c:v>
                </c:pt>
                <c:pt idx="13267">
                  <c:v>3.7834861333333332</c:v>
                </c:pt>
                <c:pt idx="13268">
                  <c:v>3.783763911111111</c:v>
                </c:pt>
                <c:pt idx="13269">
                  <c:v>3.7840416888888888</c:v>
                </c:pt>
                <c:pt idx="13270">
                  <c:v>3.7843194666666662</c:v>
                </c:pt>
                <c:pt idx="13271">
                  <c:v>3.784597244444444</c:v>
                </c:pt>
                <c:pt idx="13272">
                  <c:v>3.7848750222222218</c:v>
                </c:pt>
                <c:pt idx="13273">
                  <c:v>3.7851527999999997</c:v>
                </c:pt>
                <c:pt idx="13274">
                  <c:v>3.7854305777777775</c:v>
                </c:pt>
                <c:pt idx="13275">
                  <c:v>3.7857083555555553</c:v>
                </c:pt>
                <c:pt idx="13276">
                  <c:v>3.7859861333333331</c:v>
                </c:pt>
                <c:pt idx="13277">
                  <c:v>3.7862639111111109</c:v>
                </c:pt>
                <c:pt idx="13278">
                  <c:v>3.7865416888888888</c:v>
                </c:pt>
                <c:pt idx="13279">
                  <c:v>3.7868194666666666</c:v>
                </c:pt>
                <c:pt idx="13280">
                  <c:v>3.7870972444444444</c:v>
                </c:pt>
                <c:pt idx="13281">
                  <c:v>3.7873750222222218</c:v>
                </c:pt>
                <c:pt idx="13282">
                  <c:v>3.7876527999999996</c:v>
                </c:pt>
                <c:pt idx="13283">
                  <c:v>3.7879305777777774</c:v>
                </c:pt>
                <c:pt idx="13284">
                  <c:v>3.7882083555555552</c:v>
                </c:pt>
                <c:pt idx="13285">
                  <c:v>3.7884861333333331</c:v>
                </c:pt>
                <c:pt idx="13286">
                  <c:v>3.7887639111111109</c:v>
                </c:pt>
                <c:pt idx="13287">
                  <c:v>3.7890416888888887</c:v>
                </c:pt>
                <c:pt idx="13288">
                  <c:v>3.7893194666666665</c:v>
                </c:pt>
                <c:pt idx="13289">
                  <c:v>3.7895972444444443</c:v>
                </c:pt>
                <c:pt idx="13290">
                  <c:v>3.7898750222222222</c:v>
                </c:pt>
                <c:pt idx="13291">
                  <c:v>3.7901527999999995</c:v>
                </c:pt>
                <c:pt idx="13292">
                  <c:v>3.7904305777777774</c:v>
                </c:pt>
                <c:pt idx="13293">
                  <c:v>3.7907083555555552</c:v>
                </c:pt>
                <c:pt idx="13294">
                  <c:v>3.790986133333333</c:v>
                </c:pt>
                <c:pt idx="13295">
                  <c:v>3.7912639111111108</c:v>
                </c:pt>
                <c:pt idx="13296">
                  <c:v>3.7915416888888887</c:v>
                </c:pt>
                <c:pt idx="13297">
                  <c:v>3.7918194666666665</c:v>
                </c:pt>
                <c:pt idx="13298">
                  <c:v>3.7920972444444443</c:v>
                </c:pt>
                <c:pt idx="13299">
                  <c:v>3.7923750222222221</c:v>
                </c:pt>
                <c:pt idx="13300">
                  <c:v>3.7926527999999999</c:v>
                </c:pt>
                <c:pt idx="13301">
                  <c:v>3.7929305777777773</c:v>
                </c:pt>
                <c:pt idx="13302">
                  <c:v>3.7932083555555551</c:v>
                </c:pt>
                <c:pt idx="13303">
                  <c:v>3.793486133333333</c:v>
                </c:pt>
                <c:pt idx="13304">
                  <c:v>3.7937639111111108</c:v>
                </c:pt>
                <c:pt idx="13305">
                  <c:v>3.7940416888888886</c:v>
                </c:pt>
                <c:pt idx="13306">
                  <c:v>3.7943194666666664</c:v>
                </c:pt>
                <c:pt idx="13307">
                  <c:v>3.7945972444444442</c:v>
                </c:pt>
                <c:pt idx="13308">
                  <c:v>3.7948750222222221</c:v>
                </c:pt>
                <c:pt idx="13309">
                  <c:v>3.7951527999999999</c:v>
                </c:pt>
                <c:pt idx="13310">
                  <c:v>3.7954305777777777</c:v>
                </c:pt>
                <c:pt idx="13311">
                  <c:v>3.7957083555555551</c:v>
                </c:pt>
                <c:pt idx="13312">
                  <c:v>3.7959861333333329</c:v>
                </c:pt>
                <c:pt idx="13313">
                  <c:v>3.7962639111111107</c:v>
                </c:pt>
                <c:pt idx="13314">
                  <c:v>3.7965416888888885</c:v>
                </c:pt>
                <c:pt idx="13315">
                  <c:v>3.7968194666666664</c:v>
                </c:pt>
                <c:pt idx="13316">
                  <c:v>3.7970972444444442</c:v>
                </c:pt>
                <c:pt idx="13317">
                  <c:v>3.797375022222222</c:v>
                </c:pt>
                <c:pt idx="13318">
                  <c:v>3.7976527999999998</c:v>
                </c:pt>
                <c:pt idx="13319">
                  <c:v>3.7979305777777776</c:v>
                </c:pt>
                <c:pt idx="13320">
                  <c:v>3.7982083555555555</c:v>
                </c:pt>
                <c:pt idx="13321">
                  <c:v>3.7984861333333333</c:v>
                </c:pt>
                <c:pt idx="13322">
                  <c:v>3.7987639111111107</c:v>
                </c:pt>
                <c:pt idx="13323">
                  <c:v>3.7990416888888885</c:v>
                </c:pt>
                <c:pt idx="13324">
                  <c:v>3.7993194666666663</c:v>
                </c:pt>
                <c:pt idx="13325">
                  <c:v>3.7995972444444441</c:v>
                </c:pt>
                <c:pt idx="13326">
                  <c:v>3.799875022222222</c:v>
                </c:pt>
                <c:pt idx="13327">
                  <c:v>3.8001527999999998</c:v>
                </c:pt>
                <c:pt idx="13328">
                  <c:v>3.8004305777777776</c:v>
                </c:pt>
                <c:pt idx="13329">
                  <c:v>3.8007083555555554</c:v>
                </c:pt>
                <c:pt idx="13330">
                  <c:v>3.8009861333333332</c:v>
                </c:pt>
                <c:pt idx="13331">
                  <c:v>3.8012639111111111</c:v>
                </c:pt>
                <c:pt idx="13332">
                  <c:v>3.8015416888888884</c:v>
                </c:pt>
                <c:pt idx="13333">
                  <c:v>3.8018194666666663</c:v>
                </c:pt>
                <c:pt idx="13334">
                  <c:v>3.8020972444444441</c:v>
                </c:pt>
                <c:pt idx="13335">
                  <c:v>3.8023750222222219</c:v>
                </c:pt>
                <c:pt idx="13336">
                  <c:v>3.8026527999999997</c:v>
                </c:pt>
                <c:pt idx="13337">
                  <c:v>3.8029305777777775</c:v>
                </c:pt>
                <c:pt idx="13338">
                  <c:v>3.8032083555555554</c:v>
                </c:pt>
                <c:pt idx="13339">
                  <c:v>3.8034861333333332</c:v>
                </c:pt>
                <c:pt idx="13340">
                  <c:v>3.803763911111111</c:v>
                </c:pt>
                <c:pt idx="13341">
                  <c:v>3.8040416888888888</c:v>
                </c:pt>
                <c:pt idx="13342">
                  <c:v>3.8043194666666662</c:v>
                </c:pt>
                <c:pt idx="13343">
                  <c:v>3.804597244444444</c:v>
                </c:pt>
                <c:pt idx="13344">
                  <c:v>3.8048750222222218</c:v>
                </c:pt>
                <c:pt idx="13345">
                  <c:v>3.8051527999999997</c:v>
                </c:pt>
                <c:pt idx="13346">
                  <c:v>3.8054305777777775</c:v>
                </c:pt>
                <c:pt idx="13347">
                  <c:v>3.8057083555555553</c:v>
                </c:pt>
                <c:pt idx="13348">
                  <c:v>3.8059861333333331</c:v>
                </c:pt>
                <c:pt idx="13349">
                  <c:v>3.806263911111111</c:v>
                </c:pt>
                <c:pt idx="13350">
                  <c:v>3.8065416888888888</c:v>
                </c:pt>
                <c:pt idx="13351">
                  <c:v>3.8068194666666666</c:v>
                </c:pt>
                <c:pt idx="13352">
                  <c:v>3.807097244444444</c:v>
                </c:pt>
                <c:pt idx="13353">
                  <c:v>3.8073750222222218</c:v>
                </c:pt>
                <c:pt idx="13354">
                  <c:v>3.8076527999999996</c:v>
                </c:pt>
                <c:pt idx="13355">
                  <c:v>3.8079305777777774</c:v>
                </c:pt>
                <c:pt idx="13356">
                  <c:v>3.8082083555555553</c:v>
                </c:pt>
                <c:pt idx="13357">
                  <c:v>3.8084861333333331</c:v>
                </c:pt>
                <c:pt idx="13358">
                  <c:v>3.8087639111111109</c:v>
                </c:pt>
                <c:pt idx="13359">
                  <c:v>3.8090416888888887</c:v>
                </c:pt>
                <c:pt idx="13360">
                  <c:v>3.8093194666666665</c:v>
                </c:pt>
                <c:pt idx="13361">
                  <c:v>3.8095972444444444</c:v>
                </c:pt>
                <c:pt idx="13362">
                  <c:v>3.8098750222222222</c:v>
                </c:pt>
                <c:pt idx="13363">
                  <c:v>3.8101527999999996</c:v>
                </c:pt>
                <c:pt idx="13364">
                  <c:v>3.8104305777777774</c:v>
                </c:pt>
                <c:pt idx="13365">
                  <c:v>3.8107083555555552</c:v>
                </c:pt>
                <c:pt idx="13366">
                  <c:v>3.810986133333333</c:v>
                </c:pt>
                <c:pt idx="13367">
                  <c:v>3.8112639111111108</c:v>
                </c:pt>
                <c:pt idx="13368">
                  <c:v>3.8115416888888887</c:v>
                </c:pt>
                <c:pt idx="13369">
                  <c:v>3.8118194666666665</c:v>
                </c:pt>
                <c:pt idx="13370">
                  <c:v>3.8120972444444443</c:v>
                </c:pt>
                <c:pt idx="13371">
                  <c:v>3.8123750222222221</c:v>
                </c:pt>
                <c:pt idx="13372">
                  <c:v>3.8126528</c:v>
                </c:pt>
                <c:pt idx="13373">
                  <c:v>3.8129305777777773</c:v>
                </c:pt>
                <c:pt idx="13374">
                  <c:v>3.8132083555555552</c:v>
                </c:pt>
                <c:pt idx="13375">
                  <c:v>3.813486133333333</c:v>
                </c:pt>
                <c:pt idx="13376">
                  <c:v>3.8137639111111108</c:v>
                </c:pt>
                <c:pt idx="13377">
                  <c:v>3.8140416888888886</c:v>
                </c:pt>
                <c:pt idx="13378">
                  <c:v>3.8143194666666664</c:v>
                </c:pt>
                <c:pt idx="13379">
                  <c:v>3.8145972444444443</c:v>
                </c:pt>
                <c:pt idx="13380">
                  <c:v>3.8148750222222221</c:v>
                </c:pt>
                <c:pt idx="13381">
                  <c:v>3.8151527999999999</c:v>
                </c:pt>
                <c:pt idx="13382">
                  <c:v>3.8154305777777777</c:v>
                </c:pt>
                <c:pt idx="13383">
                  <c:v>3.8157083555555551</c:v>
                </c:pt>
                <c:pt idx="13384">
                  <c:v>3.8159861333333329</c:v>
                </c:pt>
                <c:pt idx="13385">
                  <c:v>3.8162639111111107</c:v>
                </c:pt>
                <c:pt idx="13386">
                  <c:v>3.8165416888888886</c:v>
                </c:pt>
                <c:pt idx="13387">
                  <c:v>3.8168194666666664</c:v>
                </c:pt>
                <c:pt idx="13388">
                  <c:v>3.8170972444444442</c:v>
                </c:pt>
                <c:pt idx="13389">
                  <c:v>3.817375022222222</c:v>
                </c:pt>
                <c:pt idx="13390">
                  <c:v>3.8176527999999998</c:v>
                </c:pt>
                <c:pt idx="13391">
                  <c:v>3.8179305777777777</c:v>
                </c:pt>
                <c:pt idx="13392">
                  <c:v>3.8182083555555555</c:v>
                </c:pt>
                <c:pt idx="13393">
                  <c:v>3.8184861333333329</c:v>
                </c:pt>
                <c:pt idx="13394">
                  <c:v>3.8187639111111107</c:v>
                </c:pt>
                <c:pt idx="13395">
                  <c:v>3.8190416888888885</c:v>
                </c:pt>
                <c:pt idx="13396">
                  <c:v>3.8193194666666663</c:v>
                </c:pt>
                <c:pt idx="13397">
                  <c:v>3.8195972444444442</c:v>
                </c:pt>
                <c:pt idx="13398">
                  <c:v>3.819875022222222</c:v>
                </c:pt>
                <c:pt idx="13399">
                  <c:v>3.8201527999999998</c:v>
                </c:pt>
                <c:pt idx="13400">
                  <c:v>3.8204305777777776</c:v>
                </c:pt>
                <c:pt idx="13401">
                  <c:v>3.8207083555555554</c:v>
                </c:pt>
                <c:pt idx="13402">
                  <c:v>3.8209861333333333</c:v>
                </c:pt>
                <c:pt idx="13403">
                  <c:v>3.8212639111111106</c:v>
                </c:pt>
                <c:pt idx="13404">
                  <c:v>3.8215416888888885</c:v>
                </c:pt>
                <c:pt idx="13405">
                  <c:v>3.8218194666666663</c:v>
                </c:pt>
                <c:pt idx="13406">
                  <c:v>3.8220972444444441</c:v>
                </c:pt>
                <c:pt idx="13407">
                  <c:v>3.8223750222222219</c:v>
                </c:pt>
                <c:pt idx="13408">
                  <c:v>3.8226527999999997</c:v>
                </c:pt>
                <c:pt idx="13409">
                  <c:v>3.8229305777777776</c:v>
                </c:pt>
                <c:pt idx="13410">
                  <c:v>3.8232083555555554</c:v>
                </c:pt>
                <c:pt idx="13411">
                  <c:v>3.8234861333333332</c:v>
                </c:pt>
                <c:pt idx="13412">
                  <c:v>3.823763911111111</c:v>
                </c:pt>
                <c:pt idx="13413">
                  <c:v>3.8240416888888888</c:v>
                </c:pt>
                <c:pt idx="13414">
                  <c:v>3.8243194666666662</c:v>
                </c:pt>
                <c:pt idx="13415">
                  <c:v>3.824597244444444</c:v>
                </c:pt>
                <c:pt idx="13416">
                  <c:v>3.8248750222222219</c:v>
                </c:pt>
                <c:pt idx="13417">
                  <c:v>3.8251527999999997</c:v>
                </c:pt>
                <c:pt idx="13418">
                  <c:v>3.8254305777777775</c:v>
                </c:pt>
                <c:pt idx="13419">
                  <c:v>3.8257083555555553</c:v>
                </c:pt>
                <c:pt idx="13420">
                  <c:v>3.8259861333333332</c:v>
                </c:pt>
                <c:pt idx="13421">
                  <c:v>3.826263911111111</c:v>
                </c:pt>
                <c:pt idx="13422">
                  <c:v>3.8265416888888888</c:v>
                </c:pt>
                <c:pt idx="13423">
                  <c:v>3.8268194666666666</c:v>
                </c:pt>
                <c:pt idx="13424">
                  <c:v>3.827097244444444</c:v>
                </c:pt>
                <c:pt idx="13425">
                  <c:v>3.8273750222222218</c:v>
                </c:pt>
                <c:pt idx="13426">
                  <c:v>3.8276527999999996</c:v>
                </c:pt>
                <c:pt idx="13427">
                  <c:v>3.8279305777777775</c:v>
                </c:pt>
                <c:pt idx="13428">
                  <c:v>3.8282083555555553</c:v>
                </c:pt>
                <c:pt idx="13429">
                  <c:v>3.8284861333333331</c:v>
                </c:pt>
                <c:pt idx="13430">
                  <c:v>3.8287639111111109</c:v>
                </c:pt>
                <c:pt idx="13431">
                  <c:v>3.8290416888888887</c:v>
                </c:pt>
                <c:pt idx="13432">
                  <c:v>3.8293194666666666</c:v>
                </c:pt>
                <c:pt idx="13433">
                  <c:v>3.8295972444444444</c:v>
                </c:pt>
                <c:pt idx="13434">
                  <c:v>3.8298750222222218</c:v>
                </c:pt>
                <c:pt idx="13435">
                  <c:v>3.8301527999999996</c:v>
                </c:pt>
                <c:pt idx="13436">
                  <c:v>3.8304305777777774</c:v>
                </c:pt>
                <c:pt idx="13437">
                  <c:v>3.8307083555555552</c:v>
                </c:pt>
                <c:pt idx="13438">
                  <c:v>3.830986133333333</c:v>
                </c:pt>
                <c:pt idx="13439">
                  <c:v>3.8312639111111109</c:v>
                </c:pt>
                <c:pt idx="13440">
                  <c:v>3.8315416888888887</c:v>
                </c:pt>
                <c:pt idx="13441">
                  <c:v>3.8318194666666665</c:v>
                </c:pt>
                <c:pt idx="13442">
                  <c:v>3.8320972444444443</c:v>
                </c:pt>
                <c:pt idx="13443">
                  <c:v>3.8323750222222221</c:v>
                </c:pt>
                <c:pt idx="13444">
                  <c:v>3.8326527999999995</c:v>
                </c:pt>
                <c:pt idx="13445">
                  <c:v>3.8329305777777773</c:v>
                </c:pt>
                <c:pt idx="13446">
                  <c:v>3.8332083555555552</c:v>
                </c:pt>
                <c:pt idx="13447">
                  <c:v>3.833486133333333</c:v>
                </c:pt>
                <c:pt idx="13448">
                  <c:v>3.8337639111111108</c:v>
                </c:pt>
                <c:pt idx="13449">
                  <c:v>3.8340416888888886</c:v>
                </c:pt>
                <c:pt idx="13450">
                  <c:v>3.8343194666666665</c:v>
                </c:pt>
                <c:pt idx="13451">
                  <c:v>3.8345972444444443</c:v>
                </c:pt>
                <c:pt idx="13452">
                  <c:v>3.8348750222222221</c:v>
                </c:pt>
                <c:pt idx="13453">
                  <c:v>3.8351527999999999</c:v>
                </c:pt>
                <c:pt idx="13454">
                  <c:v>3.8354305777777777</c:v>
                </c:pt>
                <c:pt idx="13455">
                  <c:v>3.8357083555555551</c:v>
                </c:pt>
                <c:pt idx="13456">
                  <c:v>3.8359861333333329</c:v>
                </c:pt>
                <c:pt idx="13457">
                  <c:v>3.8362639111111108</c:v>
                </c:pt>
                <c:pt idx="13458">
                  <c:v>3.8365416888888886</c:v>
                </c:pt>
                <c:pt idx="13459">
                  <c:v>3.8368194666666664</c:v>
                </c:pt>
                <c:pt idx="13460">
                  <c:v>3.8370972444444442</c:v>
                </c:pt>
                <c:pt idx="13461">
                  <c:v>3.837375022222222</c:v>
                </c:pt>
                <c:pt idx="13462">
                  <c:v>3.8376527999999999</c:v>
                </c:pt>
                <c:pt idx="13463">
                  <c:v>3.8379305777777777</c:v>
                </c:pt>
                <c:pt idx="13464">
                  <c:v>3.8382083555555555</c:v>
                </c:pt>
                <c:pt idx="13465">
                  <c:v>3.8384861333333329</c:v>
                </c:pt>
                <c:pt idx="13466">
                  <c:v>3.8387639111111107</c:v>
                </c:pt>
                <c:pt idx="13467">
                  <c:v>3.8390416888888885</c:v>
                </c:pt>
                <c:pt idx="13468">
                  <c:v>3.8393194666666663</c:v>
                </c:pt>
                <c:pt idx="13469">
                  <c:v>3.8395972444444442</c:v>
                </c:pt>
                <c:pt idx="13470">
                  <c:v>3.839875022222222</c:v>
                </c:pt>
                <c:pt idx="13471">
                  <c:v>3.8401527999999998</c:v>
                </c:pt>
                <c:pt idx="13472">
                  <c:v>3.8404305777777776</c:v>
                </c:pt>
                <c:pt idx="13473">
                  <c:v>3.8407083555555555</c:v>
                </c:pt>
                <c:pt idx="13474">
                  <c:v>3.8409861333333333</c:v>
                </c:pt>
                <c:pt idx="13475">
                  <c:v>3.8412639111111107</c:v>
                </c:pt>
                <c:pt idx="13476">
                  <c:v>3.8415416888888885</c:v>
                </c:pt>
                <c:pt idx="13477">
                  <c:v>3.8418194666666663</c:v>
                </c:pt>
                <c:pt idx="13478">
                  <c:v>3.8420972444444441</c:v>
                </c:pt>
                <c:pt idx="13479">
                  <c:v>3.8423750222222219</c:v>
                </c:pt>
                <c:pt idx="13480">
                  <c:v>3.8426527999999998</c:v>
                </c:pt>
                <c:pt idx="13481">
                  <c:v>3.8429305777777776</c:v>
                </c:pt>
                <c:pt idx="13482">
                  <c:v>3.8432083555555554</c:v>
                </c:pt>
                <c:pt idx="13483">
                  <c:v>3.8434861333333332</c:v>
                </c:pt>
                <c:pt idx="13484">
                  <c:v>3.843763911111111</c:v>
                </c:pt>
                <c:pt idx="13485">
                  <c:v>3.8440416888888884</c:v>
                </c:pt>
                <c:pt idx="13486">
                  <c:v>3.8443194666666662</c:v>
                </c:pt>
                <c:pt idx="13487">
                  <c:v>3.8445972444444441</c:v>
                </c:pt>
                <c:pt idx="13488">
                  <c:v>3.8448750222222219</c:v>
                </c:pt>
                <c:pt idx="13489">
                  <c:v>3.8451527999999997</c:v>
                </c:pt>
                <c:pt idx="13490">
                  <c:v>3.8454305777777775</c:v>
                </c:pt>
                <c:pt idx="13491">
                  <c:v>3.8457083555555553</c:v>
                </c:pt>
                <c:pt idx="13492">
                  <c:v>3.8459861333333332</c:v>
                </c:pt>
                <c:pt idx="13493">
                  <c:v>3.846263911111111</c:v>
                </c:pt>
                <c:pt idx="13494">
                  <c:v>3.8465416888888888</c:v>
                </c:pt>
                <c:pt idx="13495">
                  <c:v>3.8468194666666662</c:v>
                </c:pt>
                <c:pt idx="13496">
                  <c:v>3.847097244444444</c:v>
                </c:pt>
                <c:pt idx="13497">
                  <c:v>3.8473750222222218</c:v>
                </c:pt>
                <c:pt idx="13498">
                  <c:v>3.8476527999999997</c:v>
                </c:pt>
                <c:pt idx="13499">
                  <c:v>3.8479305777777775</c:v>
                </c:pt>
                <c:pt idx="13500">
                  <c:v>3.8482083555555553</c:v>
                </c:pt>
                <c:pt idx="13501">
                  <c:v>3.8484861333333331</c:v>
                </c:pt>
                <c:pt idx="13502">
                  <c:v>3.8487639111111109</c:v>
                </c:pt>
                <c:pt idx="13503">
                  <c:v>3.8490416888888888</c:v>
                </c:pt>
                <c:pt idx="13504">
                  <c:v>3.8493194666666666</c:v>
                </c:pt>
                <c:pt idx="13505">
                  <c:v>3.8495972444444444</c:v>
                </c:pt>
                <c:pt idx="13506">
                  <c:v>3.8498750222222218</c:v>
                </c:pt>
                <c:pt idx="13507">
                  <c:v>3.8501527999999996</c:v>
                </c:pt>
                <c:pt idx="13508">
                  <c:v>3.8504305777777774</c:v>
                </c:pt>
                <c:pt idx="13509">
                  <c:v>3.8507083555555552</c:v>
                </c:pt>
                <c:pt idx="13510">
                  <c:v>3.8509861333333331</c:v>
                </c:pt>
                <c:pt idx="13511">
                  <c:v>3.8512639111111109</c:v>
                </c:pt>
                <c:pt idx="13512">
                  <c:v>3.8515416888888887</c:v>
                </c:pt>
                <c:pt idx="13513">
                  <c:v>3.8518194666666665</c:v>
                </c:pt>
                <c:pt idx="13514">
                  <c:v>3.8520972444444443</c:v>
                </c:pt>
                <c:pt idx="13515">
                  <c:v>3.8523750222222222</c:v>
                </c:pt>
                <c:pt idx="13516">
                  <c:v>3.8526527999999995</c:v>
                </c:pt>
                <c:pt idx="13517">
                  <c:v>3.8529305777777774</c:v>
                </c:pt>
                <c:pt idx="13518">
                  <c:v>3.8532083555555552</c:v>
                </c:pt>
                <c:pt idx="13519">
                  <c:v>3.853486133333333</c:v>
                </c:pt>
                <c:pt idx="13520">
                  <c:v>3.8537639111111108</c:v>
                </c:pt>
                <c:pt idx="13521">
                  <c:v>3.8540416888888887</c:v>
                </c:pt>
                <c:pt idx="13522">
                  <c:v>3.8543194666666665</c:v>
                </c:pt>
                <c:pt idx="13523">
                  <c:v>3.8545972444444443</c:v>
                </c:pt>
                <c:pt idx="13524">
                  <c:v>3.8548750222222221</c:v>
                </c:pt>
                <c:pt idx="13525">
                  <c:v>3.8551527999999999</c:v>
                </c:pt>
                <c:pt idx="13526">
                  <c:v>3.8554305777777773</c:v>
                </c:pt>
                <c:pt idx="13527">
                  <c:v>3.8557083555555551</c:v>
                </c:pt>
                <c:pt idx="13528">
                  <c:v>3.855986133333333</c:v>
                </c:pt>
                <c:pt idx="13529">
                  <c:v>3.8562639111111108</c:v>
                </c:pt>
                <c:pt idx="13530">
                  <c:v>3.8565416888888886</c:v>
                </c:pt>
                <c:pt idx="13531">
                  <c:v>3.8568194666666664</c:v>
                </c:pt>
                <c:pt idx="13532">
                  <c:v>3.8570972444444442</c:v>
                </c:pt>
                <c:pt idx="13533">
                  <c:v>3.8573750222222221</c:v>
                </c:pt>
                <c:pt idx="13534">
                  <c:v>3.8576527999999999</c:v>
                </c:pt>
                <c:pt idx="13535">
                  <c:v>3.8579305777777777</c:v>
                </c:pt>
                <c:pt idx="13536">
                  <c:v>3.8582083555555551</c:v>
                </c:pt>
                <c:pt idx="13537">
                  <c:v>3.8584861333333329</c:v>
                </c:pt>
                <c:pt idx="13538">
                  <c:v>3.8587639111111107</c:v>
                </c:pt>
                <c:pt idx="13539">
                  <c:v>3.8590416888888885</c:v>
                </c:pt>
                <c:pt idx="13540">
                  <c:v>3.8593194666666664</c:v>
                </c:pt>
                <c:pt idx="13541">
                  <c:v>3.8595972444444442</c:v>
                </c:pt>
                <c:pt idx="13542">
                  <c:v>3.859875022222222</c:v>
                </c:pt>
                <c:pt idx="13543">
                  <c:v>3.8601527999999998</c:v>
                </c:pt>
                <c:pt idx="13544">
                  <c:v>3.8604305777777776</c:v>
                </c:pt>
                <c:pt idx="13545">
                  <c:v>3.8607083555555555</c:v>
                </c:pt>
                <c:pt idx="13546">
                  <c:v>3.8609861333333333</c:v>
                </c:pt>
                <c:pt idx="13547">
                  <c:v>3.8612639111111107</c:v>
                </c:pt>
                <c:pt idx="13548">
                  <c:v>3.8615416888888885</c:v>
                </c:pt>
                <c:pt idx="13549">
                  <c:v>3.8618194666666663</c:v>
                </c:pt>
                <c:pt idx="13550">
                  <c:v>3.8620972444444441</c:v>
                </c:pt>
                <c:pt idx="13551">
                  <c:v>3.862375022222222</c:v>
                </c:pt>
                <c:pt idx="13552">
                  <c:v>3.8626527999999998</c:v>
                </c:pt>
                <c:pt idx="13553">
                  <c:v>3.8629305777777776</c:v>
                </c:pt>
                <c:pt idx="13554">
                  <c:v>3.8632083555555554</c:v>
                </c:pt>
                <c:pt idx="13555">
                  <c:v>3.8634861333333332</c:v>
                </c:pt>
                <c:pt idx="13556">
                  <c:v>3.8637639111111111</c:v>
                </c:pt>
                <c:pt idx="13557">
                  <c:v>3.8640416888888884</c:v>
                </c:pt>
                <c:pt idx="13558">
                  <c:v>3.8643194666666663</c:v>
                </c:pt>
                <c:pt idx="13559">
                  <c:v>3.8645972444444441</c:v>
                </c:pt>
                <c:pt idx="13560">
                  <c:v>3.8648750222222219</c:v>
                </c:pt>
                <c:pt idx="13561">
                  <c:v>3.8651527999999997</c:v>
                </c:pt>
                <c:pt idx="13562">
                  <c:v>3.8654305777777775</c:v>
                </c:pt>
                <c:pt idx="13563">
                  <c:v>3.8657083555555554</c:v>
                </c:pt>
                <c:pt idx="13564">
                  <c:v>3.8659861333333332</c:v>
                </c:pt>
                <c:pt idx="13565">
                  <c:v>3.866263911111111</c:v>
                </c:pt>
                <c:pt idx="13566">
                  <c:v>3.8665416888888888</c:v>
                </c:pt>
                <c:pt idx="13567">
                  <c:v>3.8668194666666662</c:v>
                </c:pt>
                <c:pt idx="13568">
                  <c:v>3.867097244444444</c:v>
                </c:pt>
                <c:pt idx="13569">
                  <c:v>3.8673750222222218</c:v>
                </c:pt>
                <c:pt idx="13570">
                  <c:v>3.8676527999999997</c:v>
                </c:pt>
                <c:pt idx="13571">
                  <c:v>3.8679305777777775</c:v>
                </c:pt>
                <c:pt idx="13572">
                  <c:v>3.8682083555555553</c:v>
                </c:pt>
                <c:pt idx="13573">
                  <c:v>3.8684861333333331</c:v>
                </c:pt>
                <c:pt idx="13574">
                  <c:v>3.868763911111111</c:v>
                </c:pt>
                <c:pt idx="13575">
                  <c:v>3.8690416888888888</c:v>
                </c:pt>
                <c:pt idx="13576">
                  <c:v>3.8693194666666666</c:v>
                </c:pt>
                <c:pt idx="13577">
                  <c:v>3.869597244444444</c:v>
                </c:pt>
                <c:pt idx="13578">
                  <c:v>3.8698750222222218</c:v>
                </c:pt>
                <c:pt idx="13579">
                  <c:v>3.8701527999999996</c:v>
                </c:pt>
                <c:pt idx="13580">
                  <c:v>3.8704305777777774</c:v>
                </c:pt>
                <c:pt idx="13581">
                  <c:v>3.8707083555555553</c:v>
                </c:pt>
                <c:pt idx="13582">
                  <c:v>3.8709861333333331</c:v>
                </c:pt>
                <c:pt idx="13583">
                  <c:v>3.8712639111111109</c:v>
                </c:pt>
                <c:pt idx="13584">
                  <c:v>3.8715416888888887</c:v>
                </c:pt>
                <c:pt idx="13585">
                  <c:v>3.8718194666666665</c:v>
                </c:pt>
                <c:pt idx="13586">
                  <c:v>3.8720972444444444</c:v>
                </c:pt>
                <c:pt idx="13587">
                  <c:v>3.8723750222222222</c:v>
                </c:pt>
                <c:pt idx="13588">
                  <c:v>3.8726527999999996</c:v>
                </c:pt>
                <c:pt idx="13589">
                  <c:v>3.8729305777777774</c:v>
                </c:pt>
                <c:pt idx="13590">
                  <c:v>3.8732083555555552</c:v>
                </c:pt>
                <c:pt idx="13591">
                  <c:v>3.873486133333333</c:v>
                </c:pt>
                <c:pt idx="13592">
                  <c:v>3.8737639111111108</c:v>
                </c:pt>
                <c:pt idx="13593">
                  <c:v>3.8740416888888887</c:v>
                </c:pt>
                <c:pt idx="13594">
                  <c:v>3.8743194666666665</c:v>
                </c:pt>
                <c:pt idx="13595">
                  <c:v>3.8745972444444443</c:v>
                </c:pt>
                <c:pt idx="13596">
                  <c:v>3.8748750222222221</c:v>
                </c:pt>
                <c:pt idx="13597">
                  <c:v>3.8751528</c:v>
                </c:pt>
                <c:pt idx="13598">
                  <c:v>3.8754305777777773</c:v>
                </c:pt>
                <c:pt idx="13599">
                  <c:v>3.8757083555555552</c:v>
                </c:pt>
                <c:pt idx="13600">
                  <c:v>3.875986133333333</c:v>
                </c:pt>
                <c:pt idx="13601">
                  <c:v>3.8762639111111108</c:v>
                </c:pt>
                <c:pt idx="13602">
                  <c:v>3.8765416888888886</c:v>
                </c:pt>
                <c:pt idx="13603">
                  <c:v>3.8768194666666664</c:v>
                </c:pt>
                <c:pt idx="13604">
                  <c:v>3.8770972444444443</c:v>
                </c:pt>
                <c:pt idx="13605">
                  <c:v>3.8773750222222221</c:v>
                </c:pt>
                <c:pt idx="13606">
                  <c:v>3.8776527999999999</c:v>
                </c:pt>
                <c:pt idx="13607">
                  <c:v>3.8779305777777777</c:v>
                </c:pt>
                <c:pt idx="13608">
                  <c:v>3.8782083555555551</c:v>
                </c:pt>
                <c:pt idx="13609">
                  <c:v>3.8784861333333329</c:v>
                </c:pt>
                <c:pt idx="13610">
                  <c:v>3.8787639111111107</c:v>
                </c:pt>
                <c:pt idx="13611">
                  <c:v>3.8790416888888886</c:v>
                </c:pt>
                <c:pt idx="13612">
                  <c:v>3.8793194666666664</c:v>
                </c:pt>
                <c:pt idx="13613">
                  <c:v>3.8795972444444442</c:v>
                </c:pt>
                <c:pt idx="13614">
                  <c:v>3.879875022222222</c:v>
                </c:pt>
                <c:pt idx="13615">
                  <c:v>3.8801527999999998</c:v>
                </c:pt>
                <c:pt idx="13616">
                  <c:v>3.8804305777777777</c:v>
                </c:pt>
                <c:pt idx="13617">
                  <c:v>3.8807083555555555</c:v>
                </c:pt>
                <c:pt idx="13618">
                  <c:v>3.8809861333333329</c:v>
                </c:pt>
                <c:pt idx="13619">
                  <c:v>3.8812639111111107</c:v>
                </c:pt>
                <c:pt idx="13620">
                  <c:v>3.8815416888888885</c:v>
                </c:pt>
                <c:pt idx="13621">
                  <c:v>3.8818194666666663</c:v>
                </c:pt>
                <c:pt idx="13622">
                  <c:v>3.8820972444444442</c:v>
                </c:pt>
                <c:pt idx="13623">
                  <c:v>3.882375022222222</c:v>
                </c:pt>
                <c:pt idx="13624">
                  <c:v>3.8826527999999998</c:v>
                </c:pt>
                <c:pt idx="13625">
                  <c:v>3.8829305777777776</c:v>
                </c:pt>
                <c:pt idx="13626">
                  <c:v>3.8832083555555554</c:v>
                </c:pt>
                <c:pt idx="13627">
                  <c:v>3.8834861333333333</c:v>
                </c:pt>
                <c:pt idx="13628">
                  <c:v>3.8837639111111106</c:v>
                </c:pt>
                <c:pt idx="13629">
                  <c:v>3.8840416888888885</c:v>
                </c:pt>
                <c:pt idx="13630">
                  <c:v>3.8843194666666663</c:v>
                </c:pt>
                <c:pt idx="13631">
                  <c:v>3.8845972444444441</c:v>
                </c:pt>
                <c:pt idx="13632">
                  <c:v>3.8848750222222219</c:v>
                </c:pt>
                <c:pt idx="13633">
                  <c:v>3.8851527999999997</c:v>
                </c:pt>
                <c:pt idx="13634">
                  <c:v>3.8854305777777776</c:v>
                </c:pt>
                <c:pt idx="13635">
                  <c:v>3.8857083555555554</c:v>
                </c:pt>
                <c:pt idx="13636">
                  <c:v>3.8859861333333332</c:v>
                </c:pt>
                <c:pt idx="13637">
                  <c:v>3.886263911111111</c:v>
                </c:pt>
                <c:pt idx="13638">
                  <c:v>3.8865416888888888</c:v>
                </c:pt>
                <c:pt idx="13639">
                  <c:v>3.8868194666666662</c:v>
                </c:pt>
                <c:pt idx="13640">
                  <c:v>3.887097244444444</c:v>
                </c:pt>
                <c:pt idx="13641">
                  <c:v>3.8873750222222219</c:v>
                </c:pt>
                <c:pt idx="13642">
                  <c:v>3.8876527999999997</c:v>
                </c:pt>
                <c:pt idx="13643">
                  <c:v>3.8879305777777775</c:v>
                </c:pt>
                <c:pt idx="13644">
                  <c:v>3.8882083555555553</c:v>
                </c:pt>
                <c:pt idx="13645">
                  <c:v>3.8884861333333332</c:v>
                </c:pt>
                <c:pt idx="13646">
                  <c:v>3.888763911111111</c:v>
                </c:pt>
                <c:pt idx="13647">
                  <c:v>3.8890416888888888</c:v>
                </c:pt>
                <c:pt idx="13648">
                  <c:v>3.8893194666666666</c:v>
                </c:pt>
                <c:pt idx="13649">
                  <c:v>3.889597244444444</c:v>
                </c:pt>
                <c:pt idx="13650">
                  <c:v>3.8898750222222218</c:v>
                </c:pt>
                <c:pt idx="13651">
                  <c:v>3.8901527999999996</c:v>
                </c:pt>
                <c:pt idx="13652">
                  <c:v>3.8904305777777775</c:v>
                </c:pt>
                <c:pt idx="13653">
                  <c:v>3.8907083555555553</c:v>
                </c:pt>
                <c:pt idx="13654">
                  <c:v>3.8909861333333331</c:v>
                </c:pt>
                <c:pt idx="13655">
                  <c:v>3.8912639111111109</c:v>
                </c:pt>
                <c:pt idx="13656">
                  <c:v>3.8915416888888887</c:v>
                </c:pt>
                <c:pt idx="13657">
                  <c:v>3.8918194666666666</c:v>
                </c:pt>
                <c:pt idx="13658">
                  <c:v>3.8920972444444444</c:v>
                </c:pt>
                <c:pt idx="13659">
                  <c:v>3.8923750222222218</c:v>
                </c:pt>
                <c:pt idx="13660">
                  <c:v>3.8926527999999996</c:v>
                </c:pt>
                <c:pt idx="13661">
                  <c:v>3.8929305777777774</c:v>
                </c:pt>
                <c:pt idx="13662">
                  <c:v>3.8932083555555552</c:v>
                </c:pt>
                <c:pt idx="13663">
                  <c:v>3.893486133333333</c:v>
                </c:pt>
                <c:pt idx="13664">
                  <c:v>3.8937639111111109</c:v>
                </c:pt>
                <c:pt idx="13665">
                  <c:v>3.8940416888888887</c:v>
                </c:pt>
                <c:pt idx="13666">
                  <c:v>3.8943194666666665</c:v>
                </c:pt>
                <c:pt idx="13667">
                  <c:v>3.8945972444444443</c:v>
                </c:pt>
                <c:pt idx="13668">
                  <c:v>3.8948750222222221</c:v>
                </c:pt>
                <c:pt idx="13669">
                  <c:v>3.8951527999999995</c:v>
                </c:pt>
                <c:pt idx="13670">
                  <c:v>3.8954305777777773</c:v>
                </c:pt>
                <c:pt idx="13671">
                  <c:v>3.8957083555555552</c:v>
                </c:pt>
                <c:pt idx="13672">
                  <c:v>3.895986133333333</c:v>
                </c:pt>
                <c:pt idx="13673">
                  <c:v>3.8962639111111108</c:v>
                </c:pt>
                <c:pt idx="13674">
                  <c:v>3.8965416888888886</c:v>
                </c:pt>
                <c:pt idx="13675">
                  <c:v>3.8968194666666665</c:v>
                </c:pt>
                <c:pt idx="13676">
                  <c:v>3.8970972444444443</c:v>
                </c:pt>
                <c:pt idx="13677">
                  <c:v>3.8973750222222221</c:v>
                </c:pt>
                <c:pt idx="13678">
                  <c:v>3.8976527999999999</c:v>
                </c:pt>
                <c:pt idx="13679">
                  <c:v>3.8979305777777777</c:v>
                </c:pt>
                <c:pt idx="13680">
                  <c:v>3.8982083555555551</c:v>
                </c:pt>
                <c:pt idx="13681">
                  <c:v>3.8984861333333329</c:v>
                </c:pt>
                <c:pt idx="13682">
                  <c:v>3.8987639111111108</c:v>
                </c:pt>
                <c:pt idx="13683">
                  <c:v>3.8990416888888886</c:v>
                </c:pt>
                <c:pt idx="13684">
                  <c:v>3.8993194666666664</c:v>
                </c:pt>
                <c:pt idx="13685">
                  <c:v>3.8995972444444442</c:v>
                </c:pt>
                <c:pt idx="13686">
                  <c:v>3.899875022222222</c:v>
                </c:pt>
                <c:pt idx="13687">
                  <c:v>3.9001527999999999</c:v>
                </c:pt>
                <c:pt idx="13688">
                  <c:v>3.9004305777777777</c:v>
                </c:pt>
                <c:pt idx="13689">
                  <c:v>3.9007083555555555</c:v>
                </c:pt>
                <c:pt idx="13690">
                  <c:v>3.9009861333333329</c:v>
                </c:pt>
                <c:pt idx="13691">
                  <c:v>3.9012639111111107</c:v>
                </c:pt>
                <c:pt idx="13692">
                  <c:v>3.9015416888888885</c:v>
                </c:pt>
                <c:pt idx="13693">
                  <c:v>3.9018194666666663</c:v>
                </c:pt>
                <c:pt idx="13694">
                  <c:v>3.9020972444444442</c:v>
                </c:pt>
                <c:pt idx="13695">
                  <c:v>3.902375022222222</c:v>
                </c:pt>
                <c:pt idx="13696">
                  <c:v>3.9026527999999998</c:v>
                </c:pt>
                <c:pt idx="13697">
                  <c:v>3.9029305777777776</c:v>
                </c:pt>
                <c:pt idx="13698">
                  <c:v>3.9032083555555555</c:v>
                </c:pt>
                <c:pt idx="13699">
                  <c:v>3.9034861333333333</c:v>
                </c:pt>
                <c:pt idx="13700">
                  <c:v>3.9037639111111107</c:v>
                </c:pt>
                <c:pt idx="13701">
                  <c:v>3.9040416888888885</c:v>
                </c:pt>
                <c:pt idx="13702">
                  <c:v>3.9043194666666663</c:v>
                </c:pt>
                <c:pt idx="13703">
                  <c:v>3.9045972444444441</c:v>
                </c:pt>
                <c:pt idx="13704">
                  <c:v>3.9048750222222219</c:v>
                </c:pt>
                <c:pt idx="13705">
                  <c:v>3.9051527999999998</c:v>
                </c:pt>
                <c:pt idx="13706">
                  <c:v>3.9054305777777776</c:v>
                </c:pt>
                <c:pt idx="13707">
                  <c:v>3.9057083555555554</c:v>
                </c:pt>
                <c:pt idx="13708">
                  <c:v>3.9059861333333332</c:v>
                </c:pt>
                <c:pt idx="13709">
                  <c:v>3.906263911111111</c:v>
                </c:pt>
                <c:pt idx="13710">
                  <c:v>3.9065416888888884</c:v>
                </c:pt>
                <c:pt idx="13711">
                  <c:v>3.9068194666666662</c:v>
                </c:pt>
                <c:pt idx="13712">
                  <c:v>3.9070972444444441</c:v>
                </c:pt>
                <c:pt idx="13713">
                  <c:v>3.9073750222222219</c:v>
                </c:pt>
                <c:pt idx="13714">
                  <c:v>3.9076527999999997</c:v>
                </c:pt>
                <c:pt idx="13715">
                  <c:v>3.9079305777777775</c:v>
                </c:pt>
                <c:pt idx="13716">
                  <c:v>3.9082083555555553</c:v>
                </c:pt>
                <c:pt idx="13717">
                  <c:v>3.9084861333333332</c:v>
                </c:pt>
                <c:pt idx="13718">
                  <c:v>3.908763911111111</c:v>
                </c:pt>
                <c:pt idx="13719">
                  <c:v>3.9090416888888888</c:v>
                </c:pt>
                <c:pt idx="13720">
                  <c:v>3.9093194666666662</c:v>
                </c:pt>
                <c:pt idx="13721">
                  <c:v>3.909597244444444</c:v>
                </c:pt>
                <c:pt idx="13722">
                  <c:v>3.9098750222222218</c:v>
                </c:pt>
                <c:pt idx="13723">
                  <c:v>3.9101527999999997</c:v>
                </c:pt>
                <c:pt idx="13724">
                  <c:v>3.9104305777777775</c:v>
                </c:pt>
                <c:pt idx="13725">
                  <c:v>3.9107083555555553</c:v>
                </c:pt>
                <c:pt idx="13726">
                  <c:v>3.9109861333333331</c:v>
                </c:pt>
                <c:pt idx="13727">
                  <c:v>3.9112639111111109</c:v>
                </c:pt>
                <c:pt idx="13728">
                  <c:v>3.9115416888888888</c:v>
                </c:pt>
                <c:pt idx="13729">
                  <c:v>3.9118194666666666</c:v>
                </c:pt>
                <c:pt idx="13730">
                  <c:v>3.9120972444444444</c:v>
                </c:pt>
                <c:pt idx="13731">
                  <c:v>3.9123750222222218</c:v>
                </c:pt>
                <c:pt idx="13732">
                  <c:v>3.9126527999999996</c:v>
                </c:pt>
                <c:pt idx="13733">
                  <c:v>3.9129305777777774</c:v>
                </c:pt>
                <c:pt idx="13734">
                  <c:v>3.9132083555555552</c:v>
                </c:pt>
                <c:pt idx="13735">
                  <c:v>3.9134861333333331</c:v>
                </c:pt>
                <c:pt idx="13736">
                  <c:v>3.9137639111111109</c:v>
                </c:pt>
                <c:pt idx="13737">
                  <c:v>3.9140416888888887</c:v>
                </c:pt>
                <c:pt idx="13738">
                  <c:v>3.9143194666666665</c:v>
                </c:pt>
                <c:pt idx="13739">
                  <c:v>3.9145972444444443</c:v>
                </c:pt>
                <c:pt idx="13740">
                  <c:v>3.9148750222222222</c:v>
                </c:pt>
                <c:pt idx="13741">
                  <c:v>3.9151527999999995</c:v>
                </c:pt>
                <c:pt idx="13742">
                  <c:v>3.9154305777777774</c:v>
                </c:pt>
                <c:pt idx="13743">
                  <c:v>3.9157083555555552</c:v>
                </c:pt>
                <c:pt idx="13744">
                  <c:v>3.915986133333333</c:v>
                </c:pt>
                <c:pt idx="13745">
                  <c:v>3.9162639111111108</c:v>
                </c:pt>
                <c:pt idx="13746">
                  <c:v>3.9165416888888887</c:v>
                </c:pt>
                <c:pt idx="13747">
                  <c:v>3.9168194666666665</c:v>
                </c:pt>
                <c:pt idx="13748">
                  <c:v>3.9170972444444443</c:v>
                </c:pt>
                <c:pt idx="13749">
                  <c:v>3.9173750222222221</c:v>
                </c:pt>
                <c:pt idx="13750">
                  <c:v>3.9176527999999999</c:v>
                </c:pt>
                <c:pt idx="13751">
                  <c:v>3.9179305777777773</c:v>
                </c:pt>
                <c:pt idx="13752">
                  <c:v>3.9182083555555551</c:v>
                </c:pt>
                <c:pt idx="13753">
                  <c:v>3.918486133333333</c:v>
                </c:pt>
                <c:pt idx="13754">
                  <c:v>3.9187639111111108</c:v>
                </c:pt>
                <c:pt idx="13755">
                  <c:v>3.9190416888888886</c:v>
                </c:pt>
                <c:pt idx="13756">
                  <c:v>3.9193194666666664</c:v>
                </c:pt>
                <c:pt idx="13757">
                  <c:v>3.9195972444444442</c:v>
                </c:pt>
                <c:pt idx="13758">
                  <c:v>3.9198750222222221</c:v>
                </c:pt>
                <c:pt idx="13759">
                  <c:v>3.9201527999999999</c:v>
                </c:pt>
                <c:pt idx="13760">
                  <c:v>3.9204305777777777</c:v>
                </c:pt>
                <c:pt idx="13761">
                  <c:v>3.9207083555555551</c:v>
                </c:pt>
                <c:pt idx="13762">
                  <c:v>3.9209861333333329</c:v>
                </c:pt>
                <c:pt idx="13763">
                  <c:v>3.9212639111111107</c:v>
                </c:pt>
                <c:pt idx="13764">
                  <c:v>3.9215416888888885</c:v>
                </c:pt>
                <c:pt idx="13765">
                  <c:v>3.9218194666666664</c:v>
                </c:pt>
                <c:pt idx="13766">
                  <c:v>3.9220972444444442</c:v>
                </c:pt>
                <c:pt idx="13767">
                  <c:v>3.922375022222222</c:v>
                </c:pt>
                <c:pt idx="13768">
                  <c:v>3.9226527999999998</c:v>
                </c:pt>
                <c:pt idx="13769">
                  <c:v>3.9229305777777776</c:v>
                </c:pt>
                <c:pt idx="13770">
                  <c:v>3.9232083555555555</c:v>
                </c:pt>
                <c:pt idx="13771">
                  <c:v>3.9234861333333333</c:v>
                </c:pt>
                <c:pt idx="13772">
                  <c:v>3.9237639111111107</c:v>
                </c:pt>
                <c:pt idx="13773">
                  <c:v>3.9240416888888885</c:v>
                </c:pt>
                <c:pt idx="13774">
                  <c:v>3.9243194666666663</c:v>
                </c:pt>
                <c:pt idx="13775">
                  <c:v>3.9245972444444441</c:v>
                </c:pt>
                <c:pt idx="13776">
                  <c:v>3.924875022222222</c:v>
                </c:pt>
                <c:pt idx="13777">
                  <c:v>3.9251527999999998</c:v>
                </c:pt>
                <c:pt idx="13778">
                  <c:v>3.9254305777777776</c:v>
                </c:pt>
                <c:pt idx="13779">
                  <c:v>3.9257083555555554</c:v>
                </c:pt>
                <c:pt idx="13780">
                  <c:v>3.9259861333333332</c:v>
                </c:pt>
                <c:pt idx="13781">
                  <c:v>3.9262639111111111</c:v>
                </c:pt>
                <c:pt idx="13782">
                  <c:v>3.9265416888888884</c:v>
                </c:pt>
                <c:pt idx="13783">
                  <c:v>3.9268194666666663</c:v>
                </c:pt>
                <c:pt idx="13784">
                  <c:v>3.9270972444444441</c:v>
                </c:pt>
                <c:pt idx="13785">
                  <c:v>3.9273750222222219</c:v>
                </c:pt>
                <c:pt idx="13786">
                  <c:v>3.9276527999999997</c:v>
                </c:pt>
                <c:pt idx="13787">
                  <c:v>3.9279305777777775</c:v>
                </c:pt>
                <c:pt idx="13788">
                  <c:v>3.9282083555555554</c:v>
                </c:pt>
                <c:pt idx="13789">
                  <c:v>3.9284861333333332</c:v>
                </c:pt>
                <c:pt idx="13790">
                  <c:v>3.928763911111111</c:v>
                </c:pt>
                <c:pt idx="13791">
                  <c:v>3.9290416888888888</c:v>
                </c:pt>
                <c:pt idx="13792">
                  <c:v>3.9293194666666662</c:v>
                </c:pt>
                <c:pt idx="13793">
                  <c:v>3.929597244444444</c:v>
                </c:pt>
                <c:pt idx="13794">
                  <c:v>3.9298750222222218</c:v>
                </c:pt>
                <c:pt idx="13795">
                  <c:v>3.9301527999999997</c:v>
                </c:pt>
                <c:pt idx="13796">
                  <c:v>3.9304305777777775</c:v>
                </c:pt>
                <c:pt idx="13797">
                  <c:v>3.9307083555555553</c:v>
                </c:pt>
                <c:pt idx="13798">
                  <c:v>3.9309861333333331</c:v>
                </c:pt>
                <c:pt idx="13799">
                  <c:v>3.931263911111111</c:v>
                </c:pt>
                <c:pt idx="13800">
                  <c:v>3.9315416888888888</c:v>
                </c:pt>
                <c:pt idx="13801">
                  <c:v>3.9318194666666666</c:v>
                </c:pt>
                <c:pt idx="13802">
                  <c:v>3.932097244444444</c:v>
                </c:pt>
                <c:pt idx="13803">
                  <c:v>3.9323750222222218</c:v>
                </c:pt>
                <c:pt idx="13804">
                  <c:v>3.9326527999999996</c:v>
                </c:pt>
                <c:pt idx="13805">
                  <c:v>3.9329305777777774</c:v>
                </c:pt>
                <c:pt idx="13806">
                  <c:v>3.9332083555555553</c:v>
                </c:pt>
                <c:pt idx="13807">
                  <c:v>3.9334861333333331</c:v>
                </c:pt>
                <c:pt idx="13808">
                  <c:v>3.9337639111111109</c:v>
                </c:pt>
                <c:pt idx="13809">
                  <c:v>3.9340416888888887</c:v>
                </c:pt>
                <c:pt idx="13810">
                  <c:v>3.9343194666666665</c:v>
                </c:pt>
                <c:pt idx="13811">
                  <c:v>3.9345972444444444</c:v>
                </c:pt>
                <c:pt idx="13812">
                  <c:v>3.9348750222222222</c:v>
                </c:pt>
                <c:pt idx="13813">
                  <c:v>3.9351527999999996</c:v>
                </c:pt>
                <c:pt idx="13814">
                  <c:v>3.9354305777777774</c:v>
                </c:pt>
                <c:pt idx="13815">
                  <c:v>3.9357083555555552</c:v>
                </c:pt>
                <c:pt idx="13816">
                  <c:v>3.935986133333333</c:v>
                </c:pt>
                <c:pt idx="13817">
                  <c:v>3.9362639111111108</c:v>
                </c:pt>
                <c:pt idx="13818">
                  <c:v>3.9365416888888887</c:v>
                </c:pt>
                <c:pt idx="13819">
                  <c:v>3.9368194666666665</c:v>
                </c:pt>
                <c:pt idx="13820">
                  <c:v>3.9370972444444443</c:v>
                </c:pt>
                <c:pt idx="13821">
                  <c:v>3.9373750222222221</c:v>
                </c:pt>
                <c:pt idx="13822">
                  <c:v>3.9376528</c:v>
                </c:pt>
                <c:pt idx="13823">
                  <c:v>3.9379305777777773</c:v>
                </c:pt>
                <c:pt idx="13824">
                  <c:v>3.9382083555555552</c:v>
                </c:pt>
                <c:pt idx="13825">
                  <c:v>3.938486133333333</c:v>
                </c:pt>
                <c:pt idx="13826">
                  <c:v>3.9387639111111108</c:v>
                </c:pt>
                <c:pt idx="13827">
                  <c:v>3.9390416888888886</c:v>
                </c:pt>
                <c:pt idx="13828">
                  <c:v>3.9393194666666664</c:v>
                </c:pt>
                <c:pt idx="13829">
                  <c:v>3.9395972444444443</c:v>
                </c:pt>
                <c:pt idx="13830">
                  <c:v>3.9398750222222221</c:v>
                </c:pt>
                <c:pt idx="13831">
                  <c:v>3.9401527999999999</c:v>
                </c:pt>
                <c:pt idx="13832">
                  <c:v>3.9404305777777777</c:v>
                </c:pt>
                <c:pt idx="13833">
                  <c:v>3.9407083555555551</c:v>
                </c:pt>
                <c:pt idx="13834">
                  <c:v>3.9409861333333329</c:v>
                </c:pt>
                <c:pt idx="13835">
                  <c:v>3.9412639111111107</c:v>
                </c:pt>
                <c:pt idx="13836">
                  <c:v>3.9415416888888886</c:v>
                </c:pt>
                <c:pt idx="13837">
                  <c:v>3.9418194666666664</c:v>
                </c:pt>
                <c:pt idx="13838">
                  <c:v>3.9420972444444442</c:v>
                </c:pt>
                <c:pt idx="13839">
                  <c:v>3.942375022222222</c:v>
                </c:pt>
                <c:pt idx="13840">
                  <c:v>3.9426527999999998</c:v>
                </c:pt>
                <c:pt idx="13841">
                  <c:v>3.9429305777777777</c:v>
                </c:pt>
                <c:pt idx="13842">
                  <c:v>3.9432083555555555</c:v>
                </c:pt>
                <c:pt idx="13843">
                  <c:v>3.9434861333333329</c:v>
                </c:pt>
                <c:pt idx="13844">
                  <c:v>3.9437639111111107</c:v>
                </c:pt>
                <c:pt idx="13845">
                  <c:v>3.9440416888888885</c:v>
                </c:pt>
                <c:pt idx="13846">
                  <c:v>3.9443194666666663</c:v>
                </c:pt>
                <c:pt idx="13847">
                  <c:v>3.9445972444444442</c:v>
                </c:pt>
                <c:pt idx="13848">
                  <c:v>3.944875022222222</c:v>
                </c:pt>
                <c:pt idx="13849">
                  <c:v>3.9451527999999998</c:v>
                </c:pt>
                <c:pt idx="13850">
                  <c:v>3.9454305777777776</c:v>
                </c:pt>
                <c:pt idx="13851">
                  <c:v>3.9457083555555554</c:v>
                </c:pt>
                <c:pt idx="13852">
                  <c:v>3.9459861333333333</c:v>
                </c:pt>
                <c:pt idx="13853">
                  <c:v>3.9462639111111106</c:v>
                </c:pt>
                <c:pt idx="13854">
                  <c:v>3.9465416888888885</c:v>
                </c:pt>
                <c:pt idx="13855">
                  <c:v>3.9468194666666663</c:v>
                </c:pt>
                <c:pt idx="13856">
                  <c:v>3.9470972444444441</c:v>
                </c:pt>
                <c:pt idx="13857">
                  <c:v>3.9473750222222219</c:v>
                </c:pt>
                <c:pt idx="13858">
                  <c:v>3.9476527999999997</c:v>
                </c:pt>
                <c:pt idx="13859">
                  <c:v>3.9479305777777776</c:v>
                </c:pt>
                <c:pt idx="13860">
                  <c:v>3.9482083555555554</c:v>
                </c:pt>
                <c:pt idx="13861">
                  <c:v>3.9484861333333332</c:v>
                </c:pt>
                <c:pt idx="13862">
                  <c:v>3.948763911111111</c:v>
                </c:pt>
                <c:pt idx="13863">
                  <c:v>3.9490416888888888</c:v>
                </c:pt>
                <c:pt idx="13864">
                  <c:v>3.9493194666666662</c:v>
                </c:pt>
                <c:pt idx="13865">
                  <c:v>3.949597244444444</c:v>
                </c:pt>
                <c:pt idx="13866">
                  <c:v>3.9498750222222219</c:v>
                </c:pt>
                <c:pt idx="13867">
                  <c:v>3.9501527999999997</c:v>
                </c:pt>
                <c:pt idx="13868">
                  <c:v>3.9504305777777775</c:v>
                </c:pt>
                <c:pt idx="13869">
                  <c:v>3.9507083555555553</c:v>
                </c:pt>
                <c:pt idx="13870">
                  <c:v>3.9509861333333332</c:v>
                </c:pt>
                <c:pt idx="13871">
                  <c:v>3.951263911111111</c:v>
                </c:pt>
                <c:pt idx="13872">
                  <c:v>3.9515416888888888</c:v>
                </c:pt>
                <c:pt idx="13873">
                  <c:v>3.9518194666666666</c:v>
                </c:pt>
                <c:pt idx="13874">
                  <c:v>3.952097244444444</c:v>
                </c:pt>
                <c:pt idx="13875">
                  <c:v>3.9523750222222218</c:v>
                </c:pt>
                <c:pt idx="13876">
                  <c:v>3.9526527999999996</c:v>
                </c:pt>
                <c:pt idx="13877">
                  <c:v>3.9529305777777775</c:v>
                </c:pt>
                <c:pt idx="13878">
                  <c:v>3.9532083555555553</c:v>
                </c:pt>
                <c:pt idx="13879">
                  <c:v>3.9534861333333331</c:v>
                </c:pt>
                <c:pt idx="13880">
                  <c:v>3.9537639111111109</c:v>
                </c:pt>
                <c:pt idx="13881">
                  <c:v>3.9540416888888887</c:v>
                </c:pt>
                <c:pt idx="13882">
                  <c:v>3.9543194666666666</c:v>
                </c:pt>
                <c:pt idx="13883">
                  <c:v>3.9545972444444444</c:v>
                </c:pt>
                <c:pt idx="13884">
                  <c:v>3.9548750222222218</c:v>
                </c:pt>
                <c:pt idx="13885">
                  <c:v>3.9551527999999996</c:v>
                </c:pt>
                <c:pt idx="13886">
                  <c:v>3.9554305777777774</c:v>
                </c:pt>
                <c:pt idx="13887">
                  <c:v>3.9557083555555552</c:v>
                </c:pt>
                <c:pt idx="13888">
                  <c:v>3.955986133333333</c:v>
                </c:pt>
                <c:pt idx="13889">
                  <c:v>3.9562639111111109</c:v>
                </c:pt>
                <c:pt idx="13890">
                  <c:v>3.9565416888888887</c:v>
                </c:pt>
                <c:pt idx="13891">
                  <c:v>3.9568194666666665</c:v>
                </c:pt>
                <c:pt idx="13892">
                  <c:v>3.9570972444444443</c:v>
                </c:pt>
                <c:pt idx="13893">
                  <c:v>3.9573750222222221</c:v>
                </c:pt>
                <c:pt idx="13894">
                  <c:v>3.9576527999999995</c:v>
                </c:pt>
                <c:pt idx="13895">
                  <c:v>3.9579305777777773</c:v>
                </c:pt>
                <c:pt idx="13896">
                  <c:v>3.9582083555555552</c:v>
                </c:pt>
                <c:pt idx="13897">
                  <c:v>3.958486133333333</c:v>
                </c:pt>
                <c:pt idx="13898">
                  <c:v>3.9587639111111108</c:v>
                </c:pt>
                <c:pt idx="13899">
                  <c:v>3.9590416888888886</c:v>
                </c:pt>
                <c:pt idx="13900">
                  <c:v>3.9593194666666665</c:v>
                </c:pt>
                <c:pt idx="13901">
                  <c:v>3.9595972444444443</c:v>
                </c:pt>
                <c:pt idx="13902">
                  <c:v>3.9598750222222221</c:v>
                </c:pt>
                <c:pt idx="13903">
                  <c:v>3.9601527999999999</c:v>
                </c:pt>
                <c:pt idx="13904">
                  <c:v>3.9604305777777777</c:v>
                </c:pt>
                <c:pt idx="13905">
                  <c:v>3.9607083555555551</c:v>
                </c:pt>
                <c:pt idx="13906">
                  <c:v>3.9609861333333329</c:v>
                </c:pt>
                <c:pt idx="13907">
                  <c:v>3.9612639111111108</c:v>
                </c:pt>
                <c:pt idx="13908">
                  <c:v>3.9615416888888886</c:v>
                </c:pt>
                <c:pt idx="13909">
                  <c:v>3.9618194666666664</c:v>
                </c:pt>
                <c:pt idx="13910">
                  <c:v>3.9620972444444442</c:v>
                </c:pt>
                <c:pt idx="13911">
                  <c:v>3.962375022222222</c:v>
                </c:pt>
                <c:pt idx="13912">
                  <c:v>3.9626527999999999</c:v>
                </c:pt>
                <c:pt idx="13913">
                  <c:v>3.9629305777777777</c:v>
                </c:pt>
                <c:pt idx="13914">
                  <c:v>3.9632083555555555</c:v>
                </c:pt>
                <c:pt idx="13915">
                  <c:v>3.9634861333333329</c:v>
                </c:pt>
                <c:pt idx="13916">
                  <c:v>3.9637639111111107</c:v>
                </c:pt>
                <c:pt idx="13917">
                  <c:v>3.9640416888888885</c:v>
                </c:pt>
                <c:pt idx="13918">
                  <c:v>3.9643194666666663</c:v>
                </c:pt>
                <c:pt idx="13919">
                  <c:v>3.9645972444444442</c:v>
                </c:pt>
                <c:pt idx="13920">
                  <c:v>3.964875022222222</c:v>
                </c:pt>
                <c:pt idx="13921">
                  <c:v>3.9651527999999998</c:v>
                </c:pt>
                <c:pt idx="13922">
                  <c:v>3.9654305777777776</c:v>
                </c:pt>
                <c:pt idx="13923">
                  <c:v>3.9657083555555555</c:v>
                </c:pt>
                <c:pt idx="13924">
                  <c:v>3.9659861333333333</c:v>
                </c:pt>
                <c:pt idx="13925">
                  <c:v>3.9662639111111107</c:v>
                </c:pt>
                <c:pt idx="13926">
                  <c:v>3.9665416888888885</c:v>
                </c:pt>
                <c:pt idx="13927">
                  <c:v>3.9668194666666663</c:v>
                </c:pt>
                <c:pt idx="13928">
                  <c:v>3.9670972444444441</c:v>
                </c:pt>
                <c:pt idx="13929">
                  <c:v>3.9673750222222219</c:v>
                </c:pt>
                <c:pt idx="13930">
                  <c:v>3.9676527999999998</c:v>
                </c:pt>
                <c:pt idx="13931">
                  <c:v>3.9679305777777776</c:v>
                </c:pt>
                <c:pt idx="13932">
                  <c:v>3.9682083555555554</c:v>
                </c:pt>
                <c:pt idx="13933">
                  <c:v>3.9684861333333332</c:v>
                </c:pt>
                <c:pt idx="13934">
                  <c:v>3.968763911111111</c:v>
                </c:pt>
                <c:pt idx="13935">
                  <c:v>3.9690416888888884</c:v>
                </c:pt>
                <c:pt idx="13936">
                  <c:v>3.9693194666666662</c:v>
                </c:pt>
                <c:pt idx="13937">
                  <c:v>3.9695972444444441</c:v>
                </c:pt>
                <c:pt idx="13938">
                  <c:v>3.9698750222222219</c:v>
                </c:pt>
                <c:pt idx="13939">
                  <c:v>3.9701527999999997</c:v>
                </c:pt>
                <c:pt idx="13940">
                  <c:v>3.9704305777777775</c:v>
                </c:pt>
                <c:pt idx="13941">
                  <c:v>3.9707083555555553</c:v>
                </c:pt>
                <c:pt idx="13942">
                  <c:v>3.9709861333333332</c:v>
                </c:pt>
                <c:pt idx="13943">
                  <c:v>3.971263911111111</c:v>
                </c:pt>
                <c:pt idx="13944">
                  <c:v>3.9715416888888888</c:v>
                </c:pt>
                <c:pt idx="13945">
                  <c:v>3.9718194666666662</c:v>
                </c:pt>
                <c:pt idx="13946">
                  <c:v>3.972097244444444</c:v>
                </c:pt>
                <c:pt idx="13947">
                  <c:v>3.9723750222222218</c:v>
                </c:pt>
                <c:pt idx="13948">
                  <c:v>3.9726527999999997</c:v>
                </c:pt>
                <c:pt idx="13949">
                  <c:v>3.9729305777777775</c:v>
                </c:pt>
                <c:pt idx="13950">
                  <c:v>3.9732083555555553</c:v>
                </c:pt>
                <c:pt idx="13951">
                  <c:v>3.9734861333333331</c:v>
                </c:pt>
                <c:pt idx="13952">
                  <c:v>3.9737639111111109</c:v>
                </c:pt>
                <c:pt idx="13953">
                  <c:v>3.9740416888888888</c:v>
                </c:pt>
                <c:pt idx="13954">
                  <c:v>3.9743194666666666</c:v>
                </c:pt>
                <c:pt idx="13955">
                  <c:v>3.9745972444444444</c:v>
                </c:pt>
                <c:pt idx="13956">
                  <c:v>3.9748750222222218</c:v>
                </c:pt>
                <c:pt idx="13957">
                  <c:v>3.9751527999999996</c:v>
                </c:pt>
                <c:pt idx="13958">
                  <c:v>3.9754305777777774</c:v>
                </c:pt>
                <c:pt idx="13959">
                  <c:v>3.9757083555555552</c:v>
                </c:pt>
                <c:pt idx="13960">
                  <c:v>3.9759861333333331</c:v>
                </c:pt>
                <c:pt idx="13961">
                  <c:v>3.9762639111111109</c:v>
                </c:pt>
                <c:pt idx="13962">
                  <c:v>3.9765416888888887</c:v>
                </c:pt>
                <c:pt idx="13963">
                  <c:v>3.9768194666666665</c:v>
                </c:pt>
                <c:pt idx="13964">
                  <c:v>3.9770972444444443</c:v>
                </c:pt>
                <c:pt idx="13965">
                  <c:v>3.9773750222222222</c:v>
                </c:pt>
                <c:pt idx="13966">
                  <c:v>3.9776527999999995</c:v>
                </c:pt>
                <c:pt idx="13967">
                  <c:v>3.9779305777777774</c:v>
                </c:pt>
                <c:pt idx="13968">
                  <c:v>3.9782083555555552</c:v>
                </c:pt>
                <c:pt idx="13969">
                  <c:v>3.978486133333333</c:v>
                </c:pt>
                <c:pt idx="13970">
                  <c:v>3.9787639111111108</c:v>
                </c:pt>
                <c:pt idx="13971">
                  <c:v>3.9790416888888887</c:v>
                </c:pt>
                <c:pt idx="13972">
                  <c:v>3.9793194666666665</c:v>
                </c:pt>
                <c:pt idx="13973">
                  <c:v>3.9795972444444443</c:v>
                </c:pt>
                <c:pt idx="13974">
                  <c:v>3.9798750222222221</c:v>
                </c:pt>
                <c:pt idx="13975">
                  <c:v>3.9801527999999999</c:v>
                </c:pt>
                <c:pt idx="13976">
                  <c:v>3.9804305777777773</c:v>
                </c:pt>
                <c:pt idx="13977">
                  <c:v>3.9807083555555551</c:v>
                </c:pt>
                <c:pt idx="13978">
                  <c:v>3.980986133333333</c:v>
                </c:pt>
                <c:pt idx="13979">
                  <c:v>3.9812639111111108</c:v>
                </c:pt>
                <c:pt idx="13980">
                  <c:v>3.9815416888888886</c:v>
                </c:pt>
                <c:pt idx="13981">
                  <c:v>3.9818194666666664</c:v>
                </c:pt>
                <c:pt idx="13982">
                  <c:v>3.9820972444444442</c:v>
                </c:pt>
                <c:pt idx="13983">
                  <c:v>3.9823750222222221</c:v>
                </c:pt>
                <c:pt idx="13984">
                  <c:v>3.9826527999999999</c:v>
                </c:pt>
                <c:pt idx="13985">
                  <c:v>3.9829305777777777</c:v>
                </c:pt>
                <c:pt idx="13986">
                  <c:v>3.9832083555555551</c:v>
                </c:pt>
                <c:pt idx="13987">
                  <c:v>3.9834861333333329</c:v>
                </c:pt>
                <c:pt idx="13988">
                  <c:v>3.9837639111111107</c:v>
                </c:pt>
                <c:pt idx="13989">
                  <c:v>3.9840416888888885</c:v>
                </c:pt>
                <c:pt idx="13990">
                  <c:v>3.9843194666666664</c:v>
                </c:pt>
                <c:pt idx="13991">
                  <c:v>3.9845972444444442</c:v>
                </c:pt>
                <c:pt idx="13992">
                  <c:v>3.984875022222222</c:v>
                </c:pt>
                <c:pt idx="13993">
                  <c:v>3.9851527999999998</c:v>
                </c:pt>
                <c:pt idx="13994">
                  <c:v>3.9854305777777776</c:v>
                </c:pt>
                <c:pt idx="13995">
                  <c:v>3.9857083555555555</c:v>
                </c:pt>
                <c:pt idx="13996">
                  <c:v>3.9859861333333333</c:v>
                </c:pt>
                <c:pt idx="13997">
                  <c:v>3.9862639111111107</c:v>
                </c:pt>
                <c:pt idx="13998">
                  <c:v>3.9865416888888885</c:v>
                </c:pt>
                <c:pt idx="13999">
                  <c:v>3.9868194666666663</c:v>
                </c:pt>
                <c:pt idx="14000">
                  <c:v>3.9870972444444441</c:v>
                </c:pt>
                <c:pt idx="14001">
                  <c:v>3.987375022222222</c:v>
                </c:pt>
                <c:pt idx="14002">
                  <c:v>3.9876527999999998</c:v>
                </c:pt>
                <c:pt idx="14003">
                  <c:v>3.9879305777777776</c:v>
                </c:pt>
                <c:pt idx="14004">
                  <c:v>3.9882083555555554</c:v>
                </c:pt>
                <c:pt idx="14005">
                  <c:v>3.9884861333333332</c:v>
                </c:pt>
                <c:pt idx="14006">
                  <c:v>3.9887639111111111</c:v>
                </c:pt>
                <c:pt idx="14007">
                  <c:v>3.9890416888888884</c:v>
                </c:pt>
                <c:pt idx="14008">
                  <c:v>3.9893194666666663</c:v>
                </c:pt>
                <c:pt idx="14009">
                  <c:v>3.9895972444444441</c:v>
                </c:pt>
                <c:pt idx="14010">
                  <c:v>3.9898750222222219</c:v>
                </c:pt>
                <c:pt idx="14011">
                  <c:v>3.9901527999999997</c:v>
                </c:pt>
                <c:pt idx="14012">
                  <c:v>3.9904305777777775</c:v>
                </c:pt>
                <c:pt idx="14013">
                  <c:v>3.9907083555555554</c:v>
                </c:pt>
                <c:pt idx="14014">
                  <c:v>3.9909861333333332</c:v>
                </c:pt>
                <c:pt idx="14015">
                  <c:v>3.991263911111111</c:v>
                </c:pt>
                <c:pt idx="14016">
                  <c:v>3.9915416888888888</c:v>
                </c:pt>
                <c:pt idx="14017">
                  <c:v>3.9918194666666662</c:v>
                </c:pt>
                <c:pt idx="14018">
                  <c:v>3.992097244444444</c:v>
                </c:pt>
                <c:pt idx="14019">
                  <c:v>3.9923750222222218</c:v>
                </c:pt>
                <c:pt idx="14020">
                  <c:v>3.9926527999999997</c:v>
                </c:pt>
                <c:pt idx="14021">
                  <c:v>3.9929305777777775</c:v>
                </c:pt>
                <c:pt idx="14022">
                  <c:v>3.9932083555555553</c:v>
                </c:pt>
                <c:pt idx="14023">
                  <c:v>3.9934861333333331</c:v>
                </c:pt>
                <c:pt idx="14024">
                  <c:v>3.993763911111111</c:v>
                </c:pt>
                <c:pt idx="14025">
                  <c:v>3.9940416888888888</c:v>
                </c:pt>
                <c:pt idx="14026">
                  <c:v>3.9943194666666666</c:v>
                </c:pt>
                <c:pt idx="14027">
                  <c:v>3.994597244444444</c:v>
                </c:pt>
                <c:pt idx="14028">
                  <c:v>3.9948750222222218</c:v>
                </c:pt>
                <c:pt idx="14029">
                  <c:v>3.9951527999999996</c:v>
                </c:pt>
                <c:pt idx="14030">
                  <c:v>3.9954305777777774</c:v>
                </c:pt>
                <c:pt idx="14031">
                  <c:v>3.9957083555555553</c:v>
                </c:pt>
                <c:pt idx="14032">
                  <c:v>3.9959861333333331</c:v>
                </c:pt>
                <c:pt idx="14033">
                  <c:v>3.9962639111111109</c:v>
                </c:pt>
                <c:pt idx="14034">
                  <c:v>3.9965416888888887</c:v>
                </c:pt>
                <c:pt idx="14035">
                  <c:v>3.9968194666666665</c:v>
                </c:pt>
                <c:pt idx="14036">
                  <c:v>3.9970972444444444</c:v>
                </c:pt>
                <c:pt idx="14037">
                  <c:v>3.9973750222222222</c:v>
                </c:pt>
                <c:pt idx="14038">
                  <c:v>3.9976527999999996</c:v>
                </c:pt>
                <c:pt idx="14039">
                  <c:v>3.9979305777777774</c:v>
                </c:pt>
                <c:pt idx="14040">
                  <c:v>3.9982083555555552</c:v>
                </c:pt>
                <c:pt idx="14041">
                  <c:v>3.998486133333333</c:v>
                </c:pt>
                <c:pt idx="14042">
                  <c:v>3.9987639111111108</c:v>
                </c:pt>
                <c:pt idx="14043">
                  <c:v>3.9990416888888887</c:v>
                </c:pt>
                <c:pt idx="14044">
                  <c:v>3.9993194666666665</c:v>
                </c:pt>
                <c:pt idx="14045">
                  <c:v>3.9995972444444443</c:v>
                </c:pt>
                <c:pt idx="14046">
                  <c:v>3.9998750222222221</c:v>
                </c:pt>
                <c:pt idx="14047">
                  <c:v>4.0001527999999995</c:v>
                </c:pt>
                <c:pt idx="14048">
                  <c:v>4.0004305777777773</c:v>
                </c:pt>
                <c:pt idx="14049">
                  <c:v>4.0007083555555552</c:v>
                </c:pt>
                <c:pt idx="14050">
                  <c:v>4.000986133333333</c:v>
                </c:pt>
                <c:pt idx="14051">
                  <c:v>4.0012639111111108</c:v>
                </c:pt>
                <c:pt idx="14052">
                  <c:v>4.0015416888888886</c:v>
                </c:pt>
                <c:pt idx="14053">
                  <c:v>4.0018194666666664</c:v>
                </c:pt>
                <c:pt idx="14054">
                  <c:v>4.0020972444444443</c:v>
                </c:pt>
                <c:pt idx="14055">
                  <c:v>4.0023750222222221</c:v>
                </c:pt>
                <c:pt idx="14056">
                  <c:v>4.0026527999999999</c:v>
                </c:pt>
                <c:pt idx="14057">
                  <c:v>4.0029305777777777</c:v>
                </c:pt>
                <c:pt idx="14058">
                  <c:v>4.0032083555555555</c:v>
                </c:pt>
                <c:pt idx="14059">
                  <c:v>4.0034861333333334</c:v>
                </c:pt>
                <c:pt idx="14060">
                  <c:v>4.0037639111111112</c:v>
                </c:pt>
                <c:pt idx="14061">
                  <c:v>4.004041688888889</c:v>
                </c:pt>
                <c:pt idx="14062">
                  <c:v>4.0043194666666668</c:v>
                </c:pt>
                <c:pt idx="14063">
                  <c:v>4.0045972444444438</c:v>
                </c:pt>
                <c:pt idx="14064">
                  <c:v>4.0048750222222216</c:v>
                </c:pt>
                <c:pt idx="14065">
                  <c:v>4.0051527999999994</c:v>
                </c:pt>
                <c:pt idx="14066">
                  <c:v>4.0054305777777772</c:v>
                </c:pt>
                <c:pt idx="14067">
                  <c:v>4.005708355555555</c:v>
                </c:pt>
                <c:pt idx="14068">
                  <c:v>4.0059861333333329</c:v>
                </c:pt>
                <c:pt idx="14069">
                  <c:v>4.0062639111111107</c:v>
                </c:pt>
                <c:pt idx="14070">
                  <c:v>4.0065416888888885</c:v>
                </c:pt>
                <c:pt idx="14071">
                  <c:v>4.0068194666666663</c:v>
                </c:pt>
                <c:pt idx="14072">
                  <c:v>4.0070972444444442</c:v>
                </c:pt>
                <c:pt idx="14073">
                  <c:v>4.007375022222222</c:v>
                </c:pt>
                <c:pt idx="14074">
                  <c:v>4.0076527999999998</c:v>
                </c:pt>
                <c:pt idx="14075">
                  <c:v>4.0079305777777776</c:v>
                </c:pt>
                <c:pt idx="14076">
                  <c:v>4.0082083555555554</c:v>
                </c:pt>
                <c:pt idx="14077">
                  <c:v>4.0084861333333333</c:v>
                </c:pt>
                <c:pt idx="14078">
                  <c:v>4.0087639111111111</c:v>
                </c:pt>
                <c:pt idx="14079">
                  <c:v>4.0090416888888889</c:v>
                </c:pt>
                <c:pt idx="14080">
                  <c:v>4.0093194666666667</c:v>
                </c:pt>
                <c:pt idx="14081">
                  <c:v>4.0095972444444445</c:v>
                </c:pt>
                <c:pt idx="14082">
                  <c:v>4.0098750222222224</c:v>
                </c:pt>
                <c:pt idx="14083">
                  <c:v>4.0101528000000002</c:v>
                </c:pt>
                <c:pt idx="14084">
                  <c:v>4.0104305777777771</c:v>
                </c:pt>
                <c:pt idx="14085">
                  <c:v>4.0107083555555549</c:v>
                </c:pt>
                <c:pt idx="14086">
                  <c:v>4.0109861333333328</c:v>
                </c:pt>
                <c:pt idx="14087">
                  <c:v>4.0112639111111106</c:v>
                </c:pt>
                <c:pt idx="14088">
                  <c:v>4.0115416888888884</c:v>
                </c:pt>
                <c:pt idx="14089">
                  <c:v>4.0118194666666662</c:v>
                </c:pt>
                <c:pt idx="14090">
                  <c:v>4.012097244444444</c:v>
                </c:pt>
                <c:pt idx="14091">
                  <c:v>4.0123750222222219</c:v>
                </c:pt>
                <c:pt idx="14092">
                  <c:v>4.0126527999999997</c:v>
                </c:pt>
                <c:pt idx="14093">
                  <c:v>4.0129305777777775</c:v>
                </c:pt>
                <c:pt idx="14094">
                  <c:v>4.0132083555555553</c:v>
                </c:pt>
                <c:pt idx="14095">
                  <c:v>4.0134861333333332</c:v>
                </c:pt>
                <c:pt idx="14096">
                  <c:v>4.013763911111111</c:v>
                </c:pt>
                <c:pt idx="14097">
                  <c:v>4.0140416888888888</c:v>
                </c:pt>
                <c:pt idx="14098">
                  <c:v>4.0143194666666666</c:v>
                </c:pt>
                <c:pt idx="14099">
                  <c:v>4.0145972444444444</c:v>
                </c:pt>
                <c:pt idx="14100">
                  <c:v>4.0148750222222223</c:v>
                </c:pt>
                <c:pt idx="14101">
                  <c:v>4.0151528000000001</c:v>
                </c:pt>
                <c:pt idx="14102">
                  <c:v>4.0154305777777779</c:v>
                </c:pt>
                <c:pt idx="14103">
                  <c:v>4.0157083555555557</c:v>
                </c:pt>
                <c:pt idx="14104">
                  <c:v>4.0159861333333327</c:v>
                </c:pt>
                <c:pt idx="14105">
                  <c:v>4.0162639111111105</c:v>
                </c:pt>
                <c:pt idx="14106">
                  <c:v>4.0165416888888883</c:v>
                </c:pt>
                <c:pt idx="14107">
                  <c:v>4.0168194666666661</c:v>
                </c:pt>
                <c:pt idx="14108">
                  <c:v>4.0170972444444439</c:v>
                </c:pt>
                <c:pt idx="14109">
                  <c:v>4.0173750222222218</c:v>
                </c:pt>
                <c:pt idx="14110">
                  <c:v>4.0176527999999996</c:v>
                </c:pt>
                <c:pt idx="14111">
                  <c:v>4.0179305777777774</c:v>
                </c:pt>
                <c:pt idx="14112">
                  <c:v>4.0182083555555552</c:v>
                </c:pt>
                <c:pt idx="14113">
                  <c:v>4.018486133333333</c:v>
                </c:pt>
                <c:pt idx="14114">
                  <c:v>4.0187639111111109</c:v>
                </c:pt>
                <c:pt idx="14115">
                  <c:v>4.0190416888888887</c:v>
                </c:pt>
                <c:pt idx="14116">
                  <c:v>4.0193194666666665</c:v>
                </c:pt>
                <c:pt idx="14117">
                  <c:v>4.0195972444444443</c:v>
                </c:pt>
                <c:pt idx="14118">
                  <c:v>4.0198750222222221</c:v>
                </c:pt>
                <c:pt idx="14119">
                  <c:v>4.0201528</c:v>
                </c:pt>
                <c:pt idx="14120">
                  <c:v>4.0204305777777778</c:v>
                </c:pt>
                <c:pt idx="14121">
                  <c:v>4.0207083555555556</c:v>
                </c:pt>
                <c:pt idx="14122">
                  <c:v>4.0209861333333334</c:v>
                </c:pt>
                <c:pt idx="14123">
                  <c:v>4.0212639111111113</c:v>
                </c:pt>
                <c:pt idx="14124">
                  <c:v>4.0215416888888882</c:v>
                </c:pt>
                <c:pt idx="14125">
                  <c:v>4.021819466666666</c:v>
                </c:pt>
                <c:pt idx="14126">
                  <c:v>4.0220972444444438</c:v>
                </c:pt>
                <c:pt idx="14127">
                  <c:v>4.0223750222222217</c:v>
                </c:pt>
                <c:pt idx="14128">
                  <c:v>4.0226527999999995</c:v>
                </c:pt>
                <c:pt idx="14129">
                  <c:v>4.0229305777777773</c:v>
                </c:pt>
                <c:pt idx="14130">
                  <c:v>4.0232083555555551</c:v>
                </c:pt>
                <c:pt idx="14131">
                  <c:v>4.0234861333333329</c:v>
                </c:pt>
                <c:pt idx="14132">
                  <c:v>4.0237639111111108</c:v>
                </c:pt>
                <c:pt idx="14133">
                  <c:v>4.0240416888888886</c:v>
                </c:pt>
                <c:pt idx="14134">
                  <c:v>4.0243194666666664</c:v>
                </c:pt>
                <c:pt idx="14135">
                  <c:v>4.0245972444444442</c:v>
                </c:pt>
                <c:pt idx="14136">
                  <c:v>4.024875022222222</c:v>
                </c:pt>
                <c:pt idx="14137">
                  <c:v>4.0251527999999999</c:v>
                </c:pt>
                <c:pt idx="14138">
                  <c:v>4.0254305777777777</c:v>
                </c:pt>
                <c:pt idx="14139">
                  <c:v>4.0257083555555555</c:v>
                </c:pt>
                <c:pt idx="14140">
                  <c:v>4.0259861333333333</c:v>
                </c:pt>
                <c:pt idx="14141">
                  <c:v>4.0262639111111111</c:v>
                </c:pt>
                <c:pt idx="14142">
                  <c:v>4.026541688888889</c:v>
                </c:pt>
                <c:pt idx="14143">
                  <c:v>4.0268194666666668</c:v>
                </c:pt>
                <c:pt idx="14144">
                  <c:v>4.0270972444444446</c:v>
                </c:pt>
                <c:pt idx="14145">
                  <c:v>4.0273750222222215</c:v>
                </c:pt>
                <c:pt idx="14146">
                  <c:v>4.0276527999999994</c:v>
                </c:pt>
                <c:pt idx="14147">
                  <c:v>4.0279305777777772</c:v>
                </c:pt>
                <c:pt idx="14148">
                  <c:v>4.028208355555555</c:v>
                </c:pt>
                <c:pt idx="14149">
                  <c:v>4.0284861333333328</c:v>
                </c:pt>
                <c:pt idx="14150">
                  <c:v>4.0287639111111107</c:v>
                </c:pt>
                <c:pt idx="14151">
                  <c:v>4.0290416888888885</c:v>
                </c:pt>
                <c:pt idx="14152">
                  <c:v>4.0293194666666663</c:v>
                </c:pt>
                <c:pt idx="14153">
                  <c:v>4.0295972444444441</c:v>
                </c:pt>
                <c:pt idx="14154">
                  <c:v>4.0298750222222219</c:v>
                </c:pt>
                <c:pt idx="14155">
                  <c:v>4.0301527999999998</c:v>
                </c:pt>
                <c:pt idx="14156">
                  <c:v>4.0304305777777776</c:v>
                </c:pt>
                <c:pt idx="14157">
                  <c:v>4.0307083555555554</c:v>
                </c:pt>
                <c:pt idx="14158">
                  <c:v>4.0309861333333332</c:v>
                </c:pt>
                <c:pt idx="14159">
                  <c:v>4.031263911111111</c:v>
                </c:pt>
                <c:pt idx="14160">
                  <c:v>4.0315416888888889</c:v>
                </c:pt>
                <c:pt idx="14161">
                  <c:v>4.0318194666666667</c:v>
                </c:pt>
                <c:pt idx="14162">
                  <c:v>4.0320972444444445</c:v>
                </c:pt>
                <c:pt idx="14163">
                  <c:v>4.0323750222222223</c:v>
                </c:pt>
                <c:pt idx="14164">
                  <c:v>4.0326528000000001</c:v>
                </c:pt>
                <c:pt idx="14165">
                  <c:v>4.0329305777777771</c:v>
                </c:pt>
                <c:pt idx="14166">
                  <c:v>4.0332083555555549</c:v>
                </c:pt>
                <c:pt idx="14167">
                  <c:v>4.0334861333333327</c:v>
                </c:pt>
                <c:pt idx="14168">
                  <c:v>4.0337639111111105</c:v>
                </c:pt>
                <c:pt idx="14169">
                  <c:v>4.0340416888888884</c:v>
                </c:pt>
                <c:pt idx="14170">
                  <c:v>4.0343194666666662</c:v>
                </c:pt>
                <c:pt idx="14171">
                  <c:v>4.034597244444444</c:v>
                </c:pt>
                <c:pt idx="14172">
                  <c:v>4.0348750222222218</c:v>
                </c:pt>
                <c:pt idx="14173">
                  <c:v>4.0351527999999997</c:v>
                </c:pt>
                <c:pt idx="14174">
                  <c:v>4.0354305777777775</c:v>
                </c:pt>
                <c:pt idx="14175">
                  <c:v>4.0357083555555553</c:v>
                </c:pt>
                <c:pt idx="14176">
                  <c:v>4.0359861333333331</c:v>
                </c:pt>
                <c:pt idx="14177">
                  <c:v>4.0362639111111109</c:v>
                </c:pt>
                <c:pt idx="14178">
                  <c:v>4.0365416888888888</c:v>
                </c:pt>
                <c:pt idx="14179">
                  <c:v>4.0368194666666666</c:v>
                </c:pt>
                <c:pt idx="14180">
                  <c:v>4.0370972444444444</c:v>
                </c:pt>
                <c:pt idx="14181">
                  <c:v>4.0373750222222222</c:v>
                </c:pt>
                <c:pt idx="14182">
                  <c:v>4.0376528</c:v>
                </c:pt>
                <c:pt idx="14183">
                  <c:v>4.0379305777777779</c:v>
                </c:pt>
                <c:pt idx="14184">
                  <c:v>4.0382083555555557</c:v>
                </c:pt>
                <c:pt idx="14185">
                  <c:v>4.0384861333333335</c:v>
                </c:pt>
                <c:pt idx="14186">
                  <c:v>4.0387639111111104</c:v>
                </c:pt>
                <c:pt idx="14187">
                  <c:v>4.0390416888888883</c:v>
                </c:pt>
                <c:pt idx="14188">
                  <c:v>4.0393194666666661</c:v>
                </c:pt>
                <c:pt idx="14189">
                  <c:v>4.0395972444444439</c:v>
                </c:pt>
                <c:pt idx="14190">
                  <c:v>4.0398750222222217</c:v>
                </c:pt>
                <c:pt idx="14191">
                  <c:v>4.0401527999999995</c:v>
                </c:pt>
                <c:pt idx="14192">
                  <c:v>4.0404305777777774</c:v>
                </c:pt>
                <c:pt idx="14193">
                  <c:v>4.0407083555555552</c:v>
                </c:pt>
                <c:pt idx="14194">
                  <c:v>4.040986133333333</c:v>
                </c:pt>
                <c:pt idx="14195">
                  <c:v>4.0412639111111108</c:v>
                </c:pt>
                <c:pt idx="14196">
                  <c:v>4.0415416888888887</c:v>
                </c:pt>
                <c:pt idx="14197">
                  <c:v>4.0418194666666665</c:v>
                </c:pt>
                <c:pt idx="14198">
                  <c:v>4.0420972444444443</c:v>
                </c:pt>
                <c:pt idx="14199">
                  <c:v>4.0423750222222221</c:v>
                </c:pt>
                <c:pt idx="14200">
                  <c:v>4.0426527999999999</c:v>
                </c:pt>
                <c:pt idx="14201">
                  <c:v>4.0429305777777778</c:v>
                </c:pt>
                <c:pt idx="14202">
                  <c:v>4.0432083555555556</c:v>
                </c:pt>
                <c:pt idx="14203">
                  <c:v>4.0434861333333334</c:v>
                </c:pt>
                <c:pt idx="14204">
                  <c:v>4.0437639111111112</c:v>
                </c:pt>
                <c:pt idx="14205">
                  <c:v>4.044041688888889</c:v>
                </c:pt>
                <c:pt idx="14206">
                  <c:v>4.044319466666666</c:v>
                </c:pt>
                <c:pt idx="14207">
                  <c:v>4.0445972444444438</c:v>
                </c:pt>
                <c:pt idx="14208">
                  <c:v>4.0448750222222216</c:v>
                </c:pt>
                <c:pt idx="14209">
                  <c:v>4.0451527999999994</c:v>
                </c:pt>
                <c:pt idx="14210">
                  <c:v>4.0454305777777773</c:v>
                </c:pt>
                <c:pt idx="14211">
                  <c:v>4.0457083555555551</c:v>
                </c:pt>
                <c:pt idx="14212">
                  <c:v>4.0459861333333329</c:v>
                </c:pt>
                <c:pt idx="14213">
                  <c:v>4.0462639111111107</c:v>
                </c:pt>
                <c:pt idx="14214">
                  <c:v>4.0465416888888885</c:v>
                </c:pt>
                <c:pt idx="14215">
                  <c:v>4.0468194666666664</c:v>
                </c:pt>
                <c:pt idx="14216">
                  <c:v>4.0470972444444442</c:v>
                </c:pt>
                <c:pt idx="14217">
                  <c:v>4.047375022222222</c:v>
                </c:pt>
                <c:pt idx="14218">
                  <c:v>4.0476527999999998</c:v>
                </c:pt>
                <c:pt idx="14219">
                  <c:v>4.0479305777777776</c:v>
                </c:pt>
                <c:pt idx="14220">
                  <c:v>4.0482083555555555</c:v>
                </c:pt>
                <c:pt idx="14221">
                  <c:v>4.0484861333333333</c:v>
                </c:pt>
                <c:pt idx="14222">
                  <c:v>4.0487639111111111</c:v>
                </c:pt>
                <c:pt idx="14223">
                  <c:v>4.0490416888888889</c:v>
                </c:pt>
                <c:pt idx="14224">
                  <c:v>4.0493194666666668</c:v>
                </c:pt>
                <c:pt idx="14225">
                  <c:v>4.0495972444444446</c:v>
                </c:pt>
                <c:pt idx="14226">
                  <c:v>4.0498750222222224</c:v>
                </c:pt>
                <c:pt idx="14227">
                  <c:v>4.0501527999999993</c:v>
                </c:pt>
                <c:pt idx="14228">
                  <c:v>4.0504305777777772</c:v>
                </c:pt>
                <c:pt idx="14229">
                  <c:v>4.050708355555555</c:v>
                </c:pt>
                <c:pt idx="14230">
                  <c:v>4.0509861333333328</c:v>
                </c:pt>
                <c:pt idx="14231">
                  <c:v>4.0512639111111106</c:v>
                </c:pt>
                <c:pt idx="14232">
                  <c:v>4.0515416888888884</c:v>
                </c:pt>
                <c:pt idx="14233">
                  <c:v>4.0518194666666663</c:v>
                </c:pt>
                <c:pt idx="14234">
                  <c:v>4.0520972444444441</c:v>
                </c:pt>
                <c:pt idx="14235">
                  <c:v>4.0523750222222219</c:v>
                </c:pt>
                <c:pt idx="14236">
                  <c:v>4.0526527999999997</c:v>
                </c:pt>
                <c:pt idx="14237">
                  <c:v>4.0529305777777775</c:v>
                </c:pt>
                <c:pt idx="14238">
                  <c:v>4.0532083555555554</c:v>
                </c:pt>
                <c:pt idx="14239">
                  <c:v>4.0534861333333332</c:v>
                </c:pt>
                <c:pt idx="14240">
                  <c:v>4.053763911111111</c:v>
                </c:pt>
                <c:pt idx="14241">
                  <c:v>4.0540416888888888</c:v>
                </c:pt>
                <c:pt idx="14242">
                  <c:v>4.0543194666666666</c:v>
                </c:pt>
                <c:pt idx="14243">
                  <c:v>4.0545972444444445</c:v>
                </c:pt>
                <c:pt idx="14244">
                  <c:v>4.0548750222222223</c:v>
                </c:pt>
                <c:pt idx="14245">
                  <c:v>4.0551528000000001</c:v>
                </c:pt>
                <c:pt idx="14246">
                  <c:v>4.0554305777777779</c:v>
                </c:pt>
                <c:pt idx="14247">
                  <c:v>4.0557083555555549</c:v>
                </c:pt>
                <c:pt idx="14248">
                  <c:v>4.0559861333333327</c:v>
                </c:pt>
                <c:pt idx="14249">
                  <c:v>4.0562639111111105</c:v>
                </c:pt>
                <c:pt idx="14250">
                  <c:v>4.0565416888888883</c:v>
                </c:pt>
                <c:pt idx="14251">
                  <c:v>4.0568194666666662</c:v>
                </c:pt>
                <c:pt idx="14252">
                  <c:v>4.057097244444444</c:v>
                </c:pt>
                <c:pt idx="14253">
                  <c:v>4.0573750222222218</c:v>
                </c:pt>
                <c:pt idx="14254">
                  <c:v>4.0576527999999996</c:v>
                </c:pt>
                <c:pt idx="14255">
                  <c:v>4.0579305777777774</c:v>
                </c:pt>
                <c:pt idx="14256">
                  <c:v>4.0582083555555553</c:v>
                </c:pt>
                <c:pt idx="14257">
                  <c:v>4.0584861333333331</c:v>
                </c:pt>
                <c:pt idx="14258">
                  <c:v>4.0587639111111109</c:v>
                </c:pt>
                <c:pt idx="14259">
                  <c:v>4.0590416888888887</c:v>
                </c:pt>
                <c:pt idx="14260">
                  <c:v>4.0593194666666665</c:v>
                </c:pt>
                <c:pt idx="14261">
                  <c:v>4.0595972444444444</c:v>
                </c:pt>
                <c:pt idx="14262">
                  <c:v>4.0598750222222222</c:v>
                </c:pt>
                <c:pt idx="14263">
                  <c:v>4.0601528</c:v>
                </c:pt>
                <c:pt idx="14264">
                  <c:v>4.0604305777777778</c:v>
                </c:pt>
                <c:pt idx="14265">
                  <c:v>4.0607083555555556</c:v>
                </c:pt>
                <c:pt idx="14266">
                  <c:v>4.0609861333333335</c:v>
                </c:pt>
                <c:pt idx="14267">
                  <c:v>4.0612639111111113</c:v>
                </c:pt>
                <c:pt idx="14268">
                  <c:v>4.0615416888888882</c:v>
                </c:pt>
                <c:pt idx="14269">
                  <c:v>4.061819466666666</c:v>
                </c:pt>
                <c:pt idx="14270">
                  <c:v>4.0620972444444439</c:v>
                </c:pt>
                <c:pt idx="14271">
                  <c:v>4.0623750222222217</c:v>
                </c:pt>
                <c:pt idx="14272">
                  <c:v>4.0626527999999995</c:v>
                </c:pt>
                <c:pt idx="14273">
                  <c:v>4.0629305777777773</c:v>
                </c:pt>
                <c:pt idx="14274">
                  <c:v>4.0632083555555552</c:v>
                </c:pt>
                <c:pt idx="14275">
                  <c:v>4.063486133333333</c:v>
                </c:pt>
                <c:pt idx="14276">
                  <c:v>4.0637639111111108</c:v>
                </c:pt>
                <c:pt idx="14277">
                  <c:v>4.0640416888888886</c:v>
                </c:pt>
                <c:pt idx="14278">
                  <c:v>4.0643194666666664</c:v>
                </c:pt>
                <c:pt idx="14279">
                  <c:v>4.0645972444444443</c:v>
                </c:pt>
                <c:pt idx="14280">
                  <c:v>4.0648750222222221</c:v>
                </c:pt>
                <c:pt idx="14281">
                  <c:v>4.0651527999999999</c:v>
                </c:pt>
                <c:pt idx="14282">
                  <c:v>4.0654305777777777</c:v>
                </c:pt>
                <c:pt idx="14283">
                  <c:v>4.0657083555555555</c:v>
                </c:pt>
                <c:pt idx="14284">
                  <c:v>4.0659861333333334</c:v>
                </c:pt>
                <c:pt idx="14285">
                  <c:v>4.0662639111111112</c:v>
                </c:pt>
                <c:pt idx="14286">
                  <c:v>4.066541688888889</c:v>
                </c:pt>
                <c:pt idx="14287">
                  <c:v>4.0668194666666668</c:v>
                </c:pt>
                <c:pt idx="14288">
                  <c:v>4.0670972444444438</c:v>
                </c:pt>
                <c:pt idx="14289">
                  <c:v>4.0673750222222216</c:v>
                </c:pt>
                <c:pt idx="14290">
                  <c:v>4.0676527999999994</c:v>
                </c:pt>
                <c:pt idx="14291">
                  <c:v>4.0679305777777772</c:v>
                </c:pt>
                <c:pt idx="14292">
                  <c:v>4.068208355555555</c:v>
                </c:pt>
                <c:pt idx="14293">
                  <c:v>4.0684861333333329</c:v>
                </c:pt>
                <c:pt idx="14294">
                  <c:v>4.0687639111111107</c:v>
                </c:pt>
                <c:pt idx="14295">
                  <c:v>4.0690416888888885</c:v>
                </c:pt>
                <c:pt idx="14296">
                  <c:v>4.0693194666666663</c:v>
                </c:pt>
                <c:pt idx="14297">
                  <c:v>4.0695972444444442</c:v>
                </c:pt>
                <c:pt idx="14298">
                  <c:v>4.069875022222222</c:v>
                </c:pt>
                <c:pt idx="14299">
                  <c:v>4.0701527999999998</c:v>
                </c:pt>
                <c:pt idx="14300">
                  <c:v>4.0704305777777776</c:v>
                </c:pt>
                <c:pt idx="14301">
                  <c:v>4.0707083555555554</c:v>
                </c:pt>
                <c:pt idx="14302">
                  <c:v>4.0709861333333333</c:v>
                </c:pt>
                <c:pt idx="14303">
                  <c:v>4.0712639111111111</c:v>
                </c:pt>
                <c:pt idx="14304">
                  <c:v>4.0715416888888889</c:v>
                </c:pt>
                <c:pt idx="14305">
                  <c:v>4.0718194666666667</c:v>
                </c:pt>
                <c:pt idx="14306">
                  <c:v>4.0720972444444445</c:v>
                </c:pt>
                <c:pt idx="14307">
                  <c:v>4.0723750222222224</c:v>
                </c:pt>
                <c:pt idx="14308">
                  <c:v>4.0726528000000002</c:v>
                </c:pt>
                <c:pt idx="14309">
                  <c:v>4.0729305777777771</c:v>
                </c:pt>
                <c:pt idx="14310">
                  <c:v>4.0732083555555549</c:v>
                </c:pt>
                <c:pt idx="14311">
                  <c:v>4.0734861333333328</c:v>
                </c:pt>
                <c:pt idx="14312">
                  <c:v>4.0737639111111106</c:v>
                </c:pt>
                <c:pt idx="14313">
                  <c:v>4.0740416888888884</c:v>
                </c:pt>
                <c:pt idx="14314">
                  <c:v>4.0743194666666662</c:v>
                </c:pt>
                <c:pt idx="14315">
                  <c:v>4.074597244444444</c:v>
                </c:pt>
                <c:pt idx="14316">
                  <c:v>4.0748750222222219</c:v>
                </c:pt>
                <c:pt idx="14317">
                  <c:v>4.0751527999999997</c:v>
                </c:pt>
                <c:pt idx="14318">
                  <c:v>4.0754305777777775</c:v>
                </c:pt>
                <c:pt idx="14319">
                  <c:v>4.0757083555555553</c:v>
                </c:pt>
                <c:pt idx="14320">
                  <c:v>4.0759861333333332</c:v>
                </c:pt>
                <c:pt idx="14321">
                  <c:v>4.076263911111111</c:v>
                </c:pt>
                <c:pt idx="14322">
                  <c:v>4.0765416888888888</c:v>
                </c:pt>
                <c:pt idx="14323">
                  <c:v>4.0768194666666666</c:v>
                </c:pt>
                <c:pt idx="14324">
                  <c:v>4.0770972444444444</c:v>
                </c:pt>
                <c:pt idx="14325">
                  <c:v>4.0773750222222223</c:v>
                </c:pt>
                <c:pt idx="14326">
                  <c:v>4.0776528000000001</c:v>
                </c:pt>
                <c:pt idx="14327">
                  <c:v>4.0779305777777779</c:v>
                </c:pt>
                <c:pt idx="14328">
                  <c:v>4.0782083555555557</c:v>
                </c:pt>
                <c:pt idx="14329">
                  <c:v>4.0784861333333327</c:v>
                </c:pt>
                <c:pt idx="14330">
                  <c:v>4.0787639111111105</c:v>
                </c:pt>
                <c:pt idx="14331">
                  <c:v>4.0790416888888883</c:v>
                </c:pt>
                <c:pt idx="14332">
                  <c:v>4.0793194666666661</c:v>
                </c:pt>
                <c:pt idx="14333">
                  <c:v>4.0795972444444439</c:v>
                </c:pt>
                <c:pt idx="14334">
                  <c:v>4.0798750222222218</c:v>
                </c:pt>
                <c:pt idx="14335">
                  <c:v>4.0801527999999996</c:v>
                </c:pt>
                <c:pt idx="14336">
                  <c:v>4.0804305777777774</c:v>
                </c:pt>
                <c:pt idx="14337">
                  <c:v>4.0807083555555552</c:v>
                </c:pt>
                <c:pt idx="14338">
                  <c:v>4.080986133333333</c:v>
                </c:pt>
                <c:pt idx="14339">
                  <c:v>4.0812639111111109</c:v>
                </c:pt>
                <c:pt idx="14340">
                  <c:v>4.0815416888888887</c:v>
                </c:pt>
                <c:pt idx="14341">
                  <c:v>4.0818194666666665</c:v>
                </c:pt>
                <c:pt idx="14342">
                  <c:v>4.0820972444444443</c:v>
                </c:pt>
                <c:pt idx="14343">
                  <c:v>4.0823750222222221</c:v>
                </c:pt>
                <c:pt idx="14344">
                  <c:v>4.0826528</c:v>
                </c:pt>
                <c:pt idx="14345">
                  <c:v>4.0829305777777778</c:v>
                </c:pt>
                <c:pt idx="14346">
                  <c:v>4.0832083555555556</c:v>
                </c:pt>
                <c:pt idx="14347">
                  <c:v>4.0834861333333334</c:v>
                </c:pt>
                <c:pt idx="14348">
                  <c:v>4.0837639111111113</c:v>
                </c:pt>
                <c:pt idx="14349">
                  <c:v>4.0840416888888882</c:v>
                </c:pt>
                <c:pt idx="14350">
                  <c:v>4.084319466666666</c:v>
                </c:pt>
                <c:pt idx="14351">
                  <c:v>4.0845972444444438</c:v>
                </c:pt>
                <c:pt idx="14352">
                  <c:v>4.0848750222222217</c:v>
                </c:pt>
                <c:pt idx="14353">
                  <c:v>4.0851527999999995</c:v>
                </c:pt>
                <c:pt idx="14354">
                  <c:v>4.0854305777777773</c:v>
                </c:pt>
                <c:pt idx="14355">
                  <c:v>4.0857083555555551</c:v>
                </c:pt>
                <c:pt idx="14356">
                  <c:v>4.0859861333333329</c:v>
                </c:pt>
                <c:pt idx="14357">
                  <c:v>4.0862639111111108</c:v>
                </c:pt>
                <c:pt idx="14358">
                  <c:v>4.0865416888888886</c:v>
                </c:pt>
                <c:pt idx="14359">
                  <c:v>4.0868194666666664</c:v>
                </c:pt>
                <c:pt idx="14360">
                  <c:v>4.0870972444444442</c:v>
                </c:pt>
                <c:pt idx="14361">
                  <c:v>4.087375022222222</c:v>
                </c:pt>
                <c:pt idx="14362">
                  <c:v>4.0876527999999999</c:v>
                </c:pt>
                <c:pt idx="14363">
                  <c:v>4.0879305777777777</c:v>
                </c:pt>
                <c:pt idx="14364">
                  <c:v>4.0882083555555555</c:v>
                </c:pt>
                <c:pt idx="14365">
                  <c:v>4.0884861333333333</c:v>
                </c:pt>
                <c:pt idx="14366">
                  <c:v>4.0887639111111111</c:v>
                </c:pt>
                <c:pt idx="14367">
                  <c:v>4.089041688888889</c:v>
                </c:pt>
                <c:pt idx="14368">
                  <c:v>4.0893194666666668</c:v>
                </c:pt>
                <c:pt idx="14369">
                  <c:v>4.0895972444444446</c:v>
                </c:pt>
                <c:pt idx="14370">
                  <c:v>4.0898750222222215</c:v>
                </c:pt>
                <c:pt idx="14371">
                  <c:v>4.0901527999999994</c:v>
                </c:pt>
                <c:pt idx="14372">
                  <c:v>4.0904305777777772</c:v>
                </c:pt>
                <c:pt idx="14373">
                  <c:v>4.090708355555555</c:v>
                </c:pt>
                <c:pt idx="14374">
                  <c:v>4.0909861333333328</c:v>
                </c:pt>
                <c:pt idx="14375">
                  <c:v>4.0912639111111107</c:v>
                </c:pt>
                <c:pt idx="14376">
                  <c:v>4.0915416888888885</c:v>
                </c:pt>
                <c:pt idx="14377">
                  <c:v>4.0918194666666663</c:v>
                </c:pt>
                <c:pt idx="14378">
                  <c:v>4.0920972444444441</c:v>
                </c:pt>
                <c:pt idx="14379">
                  <c:v>4.0923750222222219</c:v>
                </c:pt>
                <c:pt idx="14380">
                  <c:v>4.0926527999999998</c:v>
                </c:pt>
                <c:pt idx="14381">
                  <c:v>4.0929305777777776</c:v>
                </c:pt>
                <c:pt idx="14382">
                  <c:v>4.0932083555555554</c:v>
                </c:pt>
                <c:pt idx="14383">
                  <c:v>4.0934861333333332</c:v>
                </c:pt>
                <c:pt idx="14384">
                  <c:v>4.093763911111111</c:v>
                </c:pt>
                <c:pt idx="14385">
                  <c:v>4.0940416888888889</c:v>
                </c:pt>
                <c:pt idx="14386">
                  <c:v>4.0943194666666667</c:v>
                </c:pt>
                <c:pt idx="14387">
                  <c:v>4.0945972444444445</c:v>
                </c:pt>
                <c:pt idx="14388">
                  <c:v>4.0948750222222223</c:v>
                </c:pt>
                <c:pt idx="14389">
                  <c:v>4.0951528000000001</c:v>
                </c:pt>
                <c:pt idx="14390">
                  <c:v>4.0954305777777771</c:v>
                </c:pt>
                <c:pt idx="14391">
                  <c:v>4.0957083555555549</c:v>
                </c:pt>
                <c:pt idx="14392">
                  <c:v>4.0959861333333327</c:v>
                </c:pt>
                <c:pt idx="14393">
                  <c:v>4.0962639111111105</c:v>
                </c:pt>
                <c:pt idx="14394">
                  <c:v>4.0965416888888884</c:v>
                </c:pt>
                <c:pt idx="14395">
                  <c:v>4.0968194666666662</c:v>
                </c:pt>
                <c:pt idx="14396">
                  <c:v>4.097097244444444</c:v>
                </c:pt>
                <c:pt idx="14397">
                  <c:v>4.0973750222222218</c:v>
                </c:pt>
                <c:pt idx="14398">
                  <c:v>4.0976527999999997</c:v>
                </c:pt>
                <c:pt idx="14399">
                  <c:v>4.0979305777777775</c:v>
                </c:pt>
                <c:pt idx="14400">
                  <c:v>4.0982083555555553</c:v>
                </c:pt>
                <c:pt idx="14401">
                  <c:v>4.0984861333333331</c:v>
                </c:pt>
                <c:pt idx="14402">
                  <c:v>4.0987639111111109</c:v>
                </c:pt>
                <c:pt idx="14403">
                  <c:v>4.0990416888888888</c:v>
                </c:pt>
                <c:pt idx="14404">
                  <c:v>4.0993194666666666</c:v>
                </c:pt>
                <c:pt idx="14405">
                  <c:v>4.0995972444444444</c:v>
                </c:pt>
                <c:pt idx="14406">
                  <c:v>4.0998750222222222</c:v>
                </c:pt>
                <c:pt idx="14407">
                  <c:v>4.1001528</c:v>
                </c:pt>
                <c:pt idx="14408">
                  <c:v>4.1004305777777779</c:v>
                </c:pt>
                <c:pt idx="14409">
                  <c:v>4.1007083555555557</c:v>
                </c:pt>
                <c:pt idx="14410">
                  <c:v>4.1009861333333335</c:v>
                </c:pt>
                <c:pt idx="14411">
                  <c:v>4.1012639111111104</c:v>
                </c:pt>
                <c:pt idx="14412">
                  <c:v>4.1015416888888883</c:v>
                </c:pt>
                <c:pt idx="14413">
                  <c:v>4.1018194666666661</c:v>
                </c:pt>
                <c:pt idx="14414">
                  <c:v>4.1020972444444439</c:v>
                </c:pt>
                <c:pt idx="14415">
                  <c:v>4.1023750222222217</c:v>
                </c:pt>
                <c:pt idx="14416">
                  <c:v>4.1026527999999995</c:v>
                </c:pt>
                <c:pt idx="14417">
                  <c:v>4.1029305777777774</c:v>
                </c:pt>
                <c:pt idx="14418">
                  <c:v>4.1032083555555552</c:v>
                </c:pt>
                <c:pt idx="14419">
                  <c:v>4.103486133333333</c:v>
                </c:pt>
                <c:pt idx="14420">
                  <c:v>4.1037639111111108</c:v>
                </c:pt>
                <c:pt idx="14421">
                  <c:v>4.1040416888888887</c:v>
                </c:pt>
                <c:pt idx="14422">
                  <c:v>4.1043194666666665</c:v>
                </c:pt>
                <c:pt idx="14423">
                  <c:v>4.1045972444444443</c:v>
                </c:pt>
                <c:pt idx="14424">
                  <c:v>4.1048750222222221</c:v>
                </c:pt>
                <c:pt idx="14425">
                  <c:v>4.1051527999999999</c:v>
                </c:pt>
                <c:pt idx="14426">
                  <c:v>4.1054305777777778</c:v>
                </c:pt>
                <c:pt idx="14427">
                  <c:v>4.1057083555555556</c:v>
                </c:pt>
                <c:pt idx="14428">
                  <c:v>4.1059861333333334</c:v>
                </c:pt>
                <c:pt idx="14429">
                  <c:v>4.1062639111111112</c:v>
                </c:pt>
                <c:pt idx="14430">
                  <c:v>4.106541688888889</c:v>
                </c:pt>
                <c:pt idx="14431">
                  <c:v>4.106819466666666</c:v>
                </c:pt>
                <c:pt idx="14432">
                  <c:v>4.1070972444444438</c:v>
                </c:pt>
                <c:pt idx="14433">
                  <c:v>4.1073750222222216</c:v>
                </c:pt>
                <c:pt idx="14434">
                  <c:v>4.1076527999999994</c:v>
                </c:pt>
                <c:pt idx="14435">
                  <c:v>4.1079305777777773</c:v>
                </c:pt>
                <c:pt idx="14436">
                  <c:v>4.1082083555555551</c:v>
                </c:pt>
                <c:pt idx="14437">
                  <c:v>4.1084861333333329</c:v>
                </c:pt>
                <c:pt idx="14438">
                  <c:v>4.1087639111111107</c:v>
                </c:pt>
                <c:pt idx="14439">
                  <c:v>4.1090416888888885</c:v>
                </c:pt>
                <c:pt idx="14440">
                  <c:v>4.1093194666666664</c:v>
                </c:pt>
                <c:pt idx="14441">
                  <c:v>4.1095972444444442</c:v>
                </c:pt>
                <c:pt idx="14442">
                  <c:v>4.109875022222222</c:v>
                </c:pt>
                <c:pt idx="14443">
                  <c:v>4.1101527999999998</c:v>
                </c:pt>
                <c:pt idx="14444">
                  <c:v>4.1104305777777776</c:v>
                </c:pt>
                <c:pt idx="14445">
                  <c:v>4.1107083555555555</c:v>
                </c:pt>
                <c:pt idx="14446">
                  <c:v>4.1109861333333333</c:v>
                </c:pt>
                <c:pt idx="14447">
                  <c:v>4.1112639111111111</c:v>
                </c:pt>
                <c:pt idx="14448">
                  <c:v>4.1115416888888889</c:v>
                </c:pt>
                <c:pt idx="14449">
                  <c:v>4.1118194666666668</c:v>
                </c:pt>
                <c:pt idx="14450">
                  <c:v>4.1120972444444446</c:v>
                </c:pt>
                <c:pt idx="14451">
                  <c:v>4.1123750222222224</c:v>
                </c:pt>
                <c:pt idx="14452">
                  <c:v>4.1126527999999993</c:v>
                </c:pt>
                <c:pt idx="14453">
                  <c:v>4.1129305777777772</c:v>
                </c:pt>
                <c:pt idx="14454">
                  <c:v>4.113208355555555</c:v>
                </c:pt>
                <c:pt idx="14455">
                  <c:v>4.1134861333333328</c:v>
                </c:pt>
                <c:pt idx="14456">
                  <c:v>4.1137639111111106</c:v>
                </c:pt>
                <c:pt idx="14457">
                  <c:v>4.1140416888888884</c:v>
                </c:pt>
                <c:pt idx="14458">
                  <c:v>4.1143194666666663</c:v>
                </c:pt>
                <c:pt idx="14459">
                  <c:v>4.1145972444444441</c:v>
                </c:pt>
                <c:pt idx="14460">
                  <c:v>4.1148750222222219</c:v>
                </c:pt>
                <c:pt idx="14461">
                  <c:v>4.1151527999999997</c:v>
                </c:pt>
                <c:pt idx="14462">
                  <c:v>4.1154305777777775</c:v>
                </c:pt>
                <c:pt idx="14463">
                  <c:v>4.1157083555555554</c:v>
                </c:pt>
                <c:pt idx="14464">
                  <c:v>4.1159861333333332</c:v>
                </c:pt>
                <c:pt idx="14465">
                  <c:v>4.116263911111111</c:v>
                </c:pt>
                <c:pt idx="14466">
                  <c:v>4.1165416888888888</c:v>
                </c:pt>
                <c:pt idx="14467">
                  <c:v>4.1168194666666666</c:v>
                </c:pt>
                <c:pt idx="14468">
                  <c:v>4.1170972444444445</c:v>
                </c:pt>
                <c:pt idx="14469">
                  <c:v>4.1173750222222223</c:v>
                </c:pt>
                <c:pt idx="14470">
                  <c:v>4.1176528000000001</c:v>
                </c:pt>
                <c:pt idx="14471">
                  <c:v>4.1179305777777779</c:v>
                </c:pt>
                <c:pt idx="14472">
                  <c:v>4.1182083555555549</c:v>
                </c:pt>
                <c:pt idx="14473">
                  <c:v>4.1184861333333327</c:v>
                </c:pt>
                <c:pt idx="14474">
                  <c:v>4.1187639111111105</c:v>
                </c:pt>
                <c:pt idx="14475">
                  <c:v>4.1190416888888883</c:v>
                </c:pt>
                <c:pt idx="14476">
                  <c:v>4.1193194666666662</c:v>
                </c:pt>
                <c:pt idx="14477">
                  <c:v>4.119597244444444</c:v>
                </c:pt>
                <c:pt idx="14478">
                  <c:v>4.1198750222222218</c:v>
                </c:pt>
                <c:pt idx="14479">
                  <c:v>4.1201527999999996</c:v>
                </c:pt>
                <c:pt idx="14480">
                  <c:v>4.1204305777777774</c:v>
                </c:pt>
                <c:pt idx="14481">
                  <c:v>4.1207083555555553</c:v>
                </c:pt>
                <c:pt idx="14482">
                  <c:v>4.1209861333333331</c:v>
                </c:pt>
                <c:pt idx="14483">
                  <c:v>4.1212639111111109</c:v>
                </c:pt>
                <c:pt idx="14484">
                  <c:v>4.1215416888888887</c:v>
                </c:pt>
                <c:pt idx="14485">
                  <c:v>4.1218194666666665</c:v>
                </c:pt>
                <c:pt idx="14486">
                  <c:v>4.1220972444444444</c:v>
                </c:pt>
                <c:pt idx="14487">
                  <c:v>4.1223750222222222</c:v>
                </c:pt>
                <c:pt idx="14488">
                  <c:v>4.1226528</c:v>
                </c:pt>
                <c:pt idx="14489">
                  <c:v>4.1229305777777778</c:v>
                </c:pt>
                <c:pt idx="14490">
                  <c:v>4.1232083555555556</c:v>
                </c:pt>
                <c:pt idx="14491">
                  <c:v>4.1234861333333335</c:v>
                </c:pt>
                <c:pt idx="14492">
                  <c:v>4.1237639111111113</c:v>
                </c:pt>
                <c:pt idx="14493">
                  <c:v>4.1240416888888882</c:v>
                </c:pt>
                <c:pt idx="14494">
                  <c:v>4.124319466666666</c:v>
                </c:pt>
                <c:pt idx="14495">
                  <c:v>4.1245972444444439</c:v>
                </c:pt>
                <c:pt idx="14496">
                  <c:v>4.1248750222222217</c:v>
                </c:pt>
                <c:pt idx="14497">
                  <c:v>4.1251527999999995</c:v>
                </c:pt>
                <c:pt idx="14498">
                  <c:v>4.1254305777777773</c:v>
                </c:pt>
                <c:pt idx="14499">
                  <c:v>4.1257083555555552</c:v>
                </c:pt>
                <c:pt idx="14500">
                  <c:v>4.125986133333333</c:v>
                </c:pt>
                <c:pt idx="14501">
                  <c:v>4.1262639111111108</c:v>
                </c:pt>
                <c:pt idx="14502">
                  <c:v>4.1265416888888886</c:v>
                </c:pt>
                <c:pt idx="14503">
                  <c:v>4.1268194666666664</c:v>
                </c:pt>
                <c:pt idx="14504">
                  <c:v>4.1270972444444443</c:v>
                </c:pt>
                <c:pt idx="14505">
                  <c:v>4.1273750222222221</c:v>
                </c:pt>
                <c:pt idx="14506">
                  <c:v>4.1276527999999999</c:v>
                </c:pt>
                <c:pt idx="14507">
                  <c:v>4.1279305777777777</c:v>
                </c:pt>
                <c:pt idx="14508">
                  <c:v>4.1282083555555555</c:v>
                </c:pt>
                <c:pt idx="14509">
                  <c:v>4.1284861333333334</c:v>
                </c:pt>
                <c:pt idx="14510">
                  <c:v>4.1287639111111112</c:v>
                </c:pt>
                <c:pt idx="14511">
                  <c:v>4.129041688888889</c:v>
                </c:pt>
                <c:pt idx="14512">
                  <c:v>4.1293194666666668</c:v>
                </c:pt>
                <c:pt idx="14513">
                  <c:v>4.1295972444444438</c:v>
                </c:pt>
                <c:pt idx="14514">
                  <c:v>4.1298750222222216</c:v>
                </c:pt>
                <c:pt idx="14515">
                  <c:v>4.1301527999999994</c:v>
                </c:pt>
                <c:pt idx="14516">
                  <c:v>4.1304305777777772</c:v>
                </c:pt>
                <c:pt idx="14517">
                  <c:v>4.130708355555555</c:v>
                </c:pt>
                <c:pt idx="14518">
                  <c:v>4.1309861333333329</c:v>
                </c:pt>
                <c:pt idx="14519">
                  <c:v>4.1312639111111107</c:v>
                </c:pt>
                <c:pt idx="14520">
                  <c:v>4.1315416888888885</c:v>
                </c:pt>
                <c:pt idx="14521">
                  <c:v>4.1318194666666663</c:v>
                </c:pt>
                <c:pt idx="14522">
                  <c:v>4.1320972444444442</c:v>
                </c:pt>
                <c:pt idx="14523">
                  <c:v>4.132375022222222</c:v>
                </c:pt>
                <c:pt idx="14524">
                  <c:v>4.1326527999999998</c:v>
                </c:pt>
                <c:pt idx="14525">
                  <c:v>4.1329305777777776</c:v>
                </c:pt>
                <c:pt idx="14526">
                  <c:v>4.1332083555555554</c:v>
                </c:pt>
                <c:pt idx="14527">
                  <c:v>4.1334861333333333</c:v>
                </c:pt>
                <c:pt idx="14528">
                  <c:v>4.1337639111111111</c:v>
                </c:pt>
                <c:pt idx="14529">
                  <c:v>4.1340416888888889</c:v>
                </c:pt>
                <c:pt idx="14530">
                  <c:v>4.1343194666666667</c:v>
                </c:pt>
                <c:pt idx="14531">
                  <c:v>4.1345972444444445</c:v>
                </c:pt>
                <c:pt idx="14532">
                  <c:v>4.1348750222222224</c:v>
                </c:pt>
                <c:pt idx="14533">
                  <c:v>4.1351528000000002</c:v>
                </c:pt>
                <c:pt idx="14534">
                  <c:v>4.1354305777777771</c:v>
                </c:pt>
                <c:pt idx="14535">
                  <c:v>4.1357083555555549</c:v>
                </c:pt>
                <c:pt idx="14536">
                  <c:v>4.1359861333333328</c:v>
                </c:pt>
                <c:pt idx="14537">
                  <c:v>4.1362639111111106</c:v>
                </c:pt>
                <c:pt idx="14538">
                  <c:v>4.1365416888888884</c:v>
                </c:pt>
                <c:pt idx="14539">
                  <c:v>4.1368194666666662</c:v>
                </c:pt>
                <c:pt idx="14540">
                  <c:v>4.137097244444444</c:v>
                </c:pt>
                <c:pt idx="14541">
                  <c:v>4.1373750222222219</c:v>
                </c:pt>
                <c:pt idx="14542">
                  <c:v>4.1376527999999997</c:v>
                </c:pt>
                <c:pt idx="14543">
                  <c:v>4.1379305777777775</c:v>
                </c:pt>
                <c:pt idx="14544">
                  <c:v>4.1382083555555553</c:v>
                </c:pt>
                <c:pt idx="14545">
                  <c:v>4.1384861333333332</c:v>
                </c:pt>
                <c:pt idx="14546">
                  <c:v>4.138763911111111</c:v>
                </c:pt>
                <c:pt idx="14547">
                  <c:v>4.1390416888888888</c:v>
                </c:pt>
                <c:pt idx="14548">
                  <c:v>4.1393194666666666</c:v>
                </c:pt>
                <c:pt idx="14549">
                  <c:v>4.1395972444444444</c:v>
                </c:pt>
                <c:pt idx="14550">
                  <c:v>4.1398750222222223</c:v>
                </c:pt>
                <c:pt idx="14551">
                  <c:v>4.1401528000000001</c:v>
                </c:pt>
                <c:pt idx="14552">
                  <c:v>4.1404305777777779</c:v>
                </c:pt>
                <c:pt idx="14553">
                  <c:v>4.1407083555555557</c:v>
                </c:pt>
                <c:pt idx="14554">
                  <c:v>4.1409861333333327</c:v>
                </c:pt>
                <c:pt idx="14555">
                  <c:v>4.1412639111111105</c:v>
                </c:pt>
                <c:pt idx="14556">
                  <c:v>4.1415416888888883</c:v>
                </c:pt>
                <c:pt idx="14557">
                  <c:v>4.1418194666666661</c:v>
                </c:pt>
                <c:pt idx="14558">
                  <c:v>4.1420972444444439</c:v>
                </c:pt>
                <c:pt idx="14559">
                  <c:v>4.1423750222222218</c:v>
                </c:pt>
                <c:pt idx="14560">
                  <c:v>4.1426527999999996</c:v>
                </c:pt>
                <c:pt idx="14561">
                  <c:v>4.1429305777777774</c:v>
                </c:pt>
                <c:pt idx="14562">
                  <c:v>4.1432083555555552</c:v>
                </c:pt>
                <c:pt idx="14563">
                  <c:v>4.143486133333333</c:v>
                </c:pt>
                <c:pt idx="14564">
                  <c:v>4.1437639111111109</c:v>
                </c:pt>
                <c:pt idx="14565">
                  <c:v>4.1440416888888887</c:v>
                </c:pt>
                <c:pt idx="14566">
                  <c:v>4.1443194666666665</c:v>
                </c:pt>
                <c:pt idx="14567">
                  <c:v>4.1445972444444443</c:v>
                </c:pt>
                <c:pt idx="14568">
                  <c:v>4.1448750222222221</c:v>
                </c:pt>
                <c:pt idx="14569">
                  <c:v>4.1451528</c:v>
                </c:pt>
                <c:pt idx="14570">
                  <c:v>4.1454305777777778</c:v>
                </c:pt>
                <c:pt idx="14571">
                  <c:v>4.1457083555555556</c:v>
                </c:pt>
                <c:pt idx="14572">
                  <c:v>4.1459861333333334</c:v>
                </c:pt>
                <c:pt idx="14573">
                  <c:v>4.1462639111111113</c:v>
                </c:pt>
                <c:pt idx="14574">
                  <c:v>4.1465416888888882</c:v>
                </c:pt>
                <c:pt idx="14575">
                  <c:v>4.146819466666666</c:v>
                </c:pt>
                <c:pt idx="14576">
                  <c:v>4.1470972444444438</c:v>
                </c:pt>
                <c:pt idx="14577">
                  <c:v>4.1473750222222217</c:v>
                </c:pt>
                <c:pt idx="14578">
                  <c:v>4.1476527999999995</c:v>
                </c:pt>
                <c:pt idx="14579">
                  <c:v>4.1479305777777773</c:v>
                </c:pt>
                <c:pt idx="14580">
                  <c:v>4.1482083555555551</c:v>
                </c:pt>
                <c:pt idx="14581">
                  <c:v>4.1484861333333329</c:v>
                </c:pt>
                <c:pt idx="14582">
                  <c:v>4.1487639111111108</c:v>
                </c:pt>
                <c:pt idx="14583">
                  <c:v>4.1490416888888886</c:v>
                </c:pt>
                <c:pt idx="14584">
                  <c:v>4.1493194666666664</c:v>
                </c:pt>
                <c:pt idx="14585">
                  <c:v>4.1495972444444442</c:v>
                </c:pt>
                <c:pt idx="14586">
                  <c:v>4.149875022222222</c:v>
                </c:pt>
                <c:pt idx="14587">
                  <c:v>4.1501527999999999</c:v>
                </c:pt>
                <c:pt idx="14588">
                  <c:v>4.1504305777777777</c:v>
                </c:pt>
                <c:pt idx="14589">
                  <c:v>4.1507083555555555</c:v>
                </c:pt>
                <c:pt idx="14590">
                  <c:v>4.1509861333333333</c:v>
                </c:pt>
                <c:pt idx="14591">
                  <c:v>4.1512639111111111</c:v>
                </c:pt>
                <c:pt idx="14592">
                  <c:v>4.151541688888889</c:v>
                </c:pt>
                <c:pt idx="14593">
                  <c:v>4.1518194666666668</c:v>
                </c:pt>
                <c:pt idx="14594">
                  <c:v>4.1520972444444446</c:v>
                </c:pt>
                <c:pt idx="14595">
                  <c:v>4.1523750222222215</c:v>
                </c:pt>
                <c:pt idx="14596">
                  <c:v>4.1526527999999994</c:v>
                </c:pt>
                <c:pt idx="14597">
                  <c:v>4.1529305777777772</c:v>
                </c:pt>
                <c:pt idx="14598">
                  <c:v>4.153208355555555</c:v>
                </c:pt>
                <c:pt idx="14599">
                  <c:v>4.1534861333333328</c:v>
                </c:pt>
                <c:pt idx="14600">
                  <c:v>4.1537639111111107</c:v>
                </c:pt>
                <c:pt idx="14601">
                  <c:v>4.1540416888888885</c:v>
                </c:pt>
                <c:pt idx="14602">
                  <c:v>4.1543194666666663</c:v>
                </c:pt>
                <c:pt idx="14603">
                  <c:v>4.1545972444444441</c:v>
                </c:pt>
                <c:pt idx="14604">
                  <c:v>4.1548750222222219</c:v>
                </c:pt>
                <c:pt idx="14605">
                  <c:v>4.1551527999999998</c:v>
                </c:pt>
                <c:pt idx="14606">
                  <c:v>4.1554305777777776</c:v>
                </c:pt>
                <c:pt idx="14607">
                  <c:v>4.1557083555555554</c:v>
                </c:pt>
                <c:pt idx="14608">
                  <c:v>4.1559861333333332</c:v>
                </c:pt>
                <c:pt idx="14609">
                  <c:v>4.156263911111111</c:v>
                </c:pt>
                <c:pt idx="14610">
                  <c:v>4.1565416888888889</c:v>
                </c:pt>
                <c:pt idx="14611">
                  <c:v>4.1568194666666667</c:v>
                </c:pt>
                <c:pt idx="14612">
                  <c:v>4.1570972444444445</c:v>
                </c:pt>
                <c:pt idx="14613">
                  <c:v>4.1573750222222223</c:v>
                </c:pt>
                <c:pt idx="14614">
                  <c:v>4.1576528000000001</c:v>
                </c:pt>
                <c:pt idx="14615">
                  <c:v>4.1579305777777771</c:v>
                </c:pt>
                <c:pt idx="14616">
                  <c:v>4.1582083555555549</c:v>
                </c:pt>
                <c:pt idx="14617">
                  <c:v>4.1584861333333327</c:v>
                </c:pt>
                <c:pt idx="14618">
                  <c:v>4.1587639111111105</c:v>
                </c:pt>
                <c:pt idx="14619">
                  <c:v>4.1590416888888884</c:v>
                </c:pt>
                <c:pt idx="14620">
                  <c:v>4.1593194666666662</c:v>
                </c:pt>
                <c:pt idx="14621">
                  <c:v>4.159597244444444</c:v>
                </c:pt>
                <c:pt idx="14622">
                  <c:v>4.1598750222222218</c:v>
                </c:pt>
                <c:pt idx="14623">
                  <c:v>4.1601527999999997</c:v>
                </c:pt>
                <c:pt idx="14624">
                  <c:v>4.1604305777777775</c:v>
                </c:pt>
                <c:pt idx="14625">
                  <c:v>4.1607083555555553</c:v>
                </c:pt>
                <c:pt idx="14626">
                  <c:v>4.1609861333333331</c:v>
                </c:pt>
                <c:pt idx="14627">
                  <c:v>4.1612639111111109</c:v>
                </c:pt>
                <c:pt idx="14628">
                  <c:v>4.1615416888888888</c:v>
                </c:pt>
                <c:pt idx="14629">
                  <c:v>4.1618194666666666</c:v>
                </c:pt>
                <c:pt idx="14630">
                  <c:v>4.1620972444444444</c:v>
                </c:pt>
                <c:pt idx="14631">
                  <c:v>4.1623750222222222</c:v>
                </c:pt>
                <c:pt idx="14632">
                  <c:v>4.1626528</c:v>
                </c:pt>
                <c:pt idx="14633">
                  <c:v>4.1629305777777779</c:v>
                </c:pt>
                <c:pt idx="14634">
                  <c:v>4.1632083555555557</c:v>
                </c:pt>
                <c:pt idx="14635">
                  <c:v>4.1634861333333335</c:v>
                </c:pt>
                <c:pt idx="14636">
                  <c:v>4.1637639111111104</c:v>
                </c:pt>
                <c:pt idx="14637">
                  <c:v>4.1640416888888883</c:v>
                </c:pt>
                <c:pt idx="14638">
                  <c:v>4.1643194666666661</c:v>
                </c:pt>
                <c:pt idx="14639">
                  <c:v>4.1645972444444439</c:v>
                </c:pt>
                <c:pt idx="14640">
                  <c:v>4.1648750222222217</c:v>
                </c:pt>
                <c:pt idx="14641">
                  <c:v>4.1651527999999995</c:v>
                </c:pt>
                <c:pt idx="14642">
                  <c:v>4.1654305777777774</c:v>
                </c:pt>
                <c:pt idx="14643">
                  <c:v>4.1657083555555552</c:v>
                </c:pt>
                <c:pt idx="14644">
                  <c:v>4.165986133333333</c:v>
                </c:pt>
                <c:pt idx="14645">
                  <c:v>4.1662639111111108</c:v>
                </c:pt>
                <c:pt idx="14646">
                  <c:v>4.1665416888888887</c:v>
                </c:pt>
                <c:pt idx="14647">
                  <c:v>4.1668194666666665</c:v>
                </c:pt>
                <c:pt idx="14648">
                  <c:v>4.1670972444444443</c:v>
                </c:pt>
                <c:pt idx="14649">
                  <c:v>4.1673750222222221</c:v>
                </c:pt>
                <c:pt idx="14650">
                  <c:v>4.1676527999999999</c:v>
                </c:pt>
                <c:pt idx="14651">
                  <c:v>4.1679305777777778</c:v>
                </c:pt>
                <c:pt idx="14652">
                  <c:v>4.1682083555555556</c:v>
                </c:pt>
                <c:pt idx="14653">
                  <c:v>4.1684861333333334</c:v>
                </c:pt>
                <c:pt idx="14654">
                  <c:v>4.1687639111111112</c:v>
                </c:pt>
                <c:pt idx="14655">
                  <c:v>4.169041688888889</c:v>
                </c:pt>
                <c:pt idx="14656">
                  <c:v>4.169319466666666</c:v>
                </c:pt>
                <c:pt idx="14657">
                  <c:v>4.1695972444444438</c:v>
                </c:pt>
                <c:pt idx="14658">
                  <c:v>4.1698750222222216</c:v>
                </c:pt>
                <c:pt idx="14659">
                  <c:v>4.1701527999999994</c:v>
                </c:pt>
                <c:pt idx="14660">
                  <c:v>4.1704305777777773</c:v>
                </c:pt>
                <c:pt idx="14661">
                  <c:v>4.1707083555555551</c:v>
                </c:pt>
                <c:pt idx="14662">
                  <c:v>4.1709861333333329</c:v>
                </c:pt>
                <c:pt idx="14663">
                  <c:v>4.1712639111111107</c:v>
                </c:pt>
                <c:pt idx="14664">
                  <c:v>4.1715416888888885</c:v>
                </c:pt>
                <c:pt idx="14665">
                  <c:v>4.1718194666666664</c:v>
                </c:pt>
                <c:pt idx="14666">
                  <c:v>4.1720972444444442</c:v>
                </c:pt>
                <c:pt idx="14667">
                  <c:v>4.172375022222222</c:v>
                </c:pt>
                <c:pt idx="14668">
                  <c:v>4.1726527999999998</c:v>
                </c:pt>
                <c:pt idx="14669">
                  <c:v>4.1729305777777776</c:v>
                </c:pt>
                <c:pt idx="14670">
                  <c:v>4.1732083555555555</c:v>
                </c:pt>
                <c:pt idx="14671">
                  <c:v>4.1734861333333333</c:v>
                </c:pt>
                <c:pt idx="14672">
                  <c:v>4.1737639111111111</c:v>
                </c:pt>
                <c:pt idx="14673">
                  <c:v>4.1740416888888889</c:v>
                </c:pt>
                <c:pt idx="14674">
                  <c:v>4.1743194666666668</c:v>
                </c:pt>
                <c:pt idx="14675">
                  <c:v>4.1745972444444446</c:v>
                </c:pt>
                <c:pt idx="14676">
                  <c:v>4.1748750222222224</c:v>
                </c:pt>
                <c:pt idx="14677">
                  <c:v>4.1751527999999993</c:v>
                </c:pt>
                <c:pt idx="14678">
                  <c:v>4.1754305777777772</c:v>
                </c:pt>
                <c:pt idx="14679">
                  <c:v>4.175708355555555</c:v>
                </c:pt>
                <c:pt idx="14680">
                  <c:v>4.1759861333333328</c:v>
                </c:pt>
                <c:pt idx="14681">
                  <c:v>4.1762639111111106</c:v>
                </c:pt>
                <c:pt idx="14682">
                  <c:v>4.1765416888888884</c:v>
                </c:pt>
                <c:pt idx="14683">
                  <c:v>4.1768194666666663</c:v>
                </c:pt>
                <c:pt idx="14684">
                  <c:v>4.1770972444444441</c:v>
                </c:pt>
                <c:pt idx="14685">
                  <c:v>4.1773750222222219</c:v>
                </c:pt>
                <c:pt idx="14686">
                  <c:v>4.1776527999999997</c:v>
                </c:pt>
                <c:pt idx="14687">
                  <c:v>4.1779305777777775</c:v>
                </c:pt>
                <c:pt idx="14688">
                  <c:v>4.1782083555555554</c:v>
                </c:pt>
                <c:pt idx="14689">
                  <c:v>4.1784861333333332</c:v>
                </c:pt>
                <c:pt idx="14690">
                  <c:v>4.178763911111111</c:v>
                </c:pt>
                <c:pt idx="14691">
                  <c:v>4.1790416888888888</c:v>
                </c:pt>
                <c:pt idx="14692">
                  <c:v>4.1793194666666666</c:v>
                </c:pt>
                <c:pt idx="14693">
                  <c:v>4.1795972444444445</c:v>
                </c:pt>
                <c:pt idx="14694">
                  <c:v>4.1798750222222223</c:v>
                </c:pt>
                <c:pt idx="14695">
                  <c:v>4.1801528000000001</c:v>
                </c:pt>
                <c:pt idx="14696">
                  <c:v>4.1804305777777779</c:v>
                </c:pt>
                <c:pt idx="14697">
                  <c:v>4.1807083555555549</c:v>
                </c:pt>
                <c:pt idx="14698">
                  <c:v>4.1809861333333327</c:v>
                </c:pt>
                <c:pt idx="14699">
                  <c:v>4.1812639111111105</c:v>
                </c:pt>
                <c:pt idx="14700">
                  <c:v>4.1815416888888883</c:v>
                </c:pt>
                <c:pt idx="14701">
                  <c:v>4.1818194666666662</c:v>
                </c:pt>
                <c:pt idx="14702">
                  <c:v>4.182097244444444</c:v>
                </c:pt>
                <c:pt idx="14703">
                  <c:v>4.1823750222222218</c:v>
                </c:pt>
                <c:pt idx="14704">
                  <c:v>4.1826527999999996</c:v>
                </c:pt>
                <c:pt idx="14705">
                  <c:v>4.1829305777777774</c:v>
                </c:pt>
                <c:pt idx="14706">
                  <c:v>4.1832083555555553</c:v>
                </c:pt>
                <c:pt idx="14707">
                  <c:v>4.1834861333333331</c:v>
                </c:pt>
                <c:pt idx="14708">
                  <c:v>4.1837639111111109</c:v>
                </c:pt>
                <c:pt idx="14709">
                  <c:v>4.1840416888888887</c:v>
                </c:pt>
                <c:pt idx="14710">
                  <c:v>4.1843194666666665</c:v>
                </c:pt>
                <c:pt idx="14711">
                  <c:v>4.1845972444444444</c:v>
                </c:pt>
                <c:pt idx="14712">
                  <c:v>4.1848750222222222</c:v>
                </c:pt>
                <c:pt idx="14713">
                  <c:v>4.1851528</c:v>
                </c:pt>
                <c:pt idx="14714">
                  <c:v>4.1854305777777778</c:v>
                </c:pt>
                <c:pt idx="14715">
                  <c:v>4.1857083555555556</c:v>
                </c:pt>
                <c:pt idx="14716">
                  <c:v>4.1859861333333335</c:v>
                </c:pt>
                <c:pt idx="14717">
                  <c:v>4.1862639111111113</c:v>
                </c:pt>
                <c:pt idx="14718">
                  <c:v>4.1865416888888882</c:v>
                </c:pt>
                <c:pt idx="14719">
                  <c:v>4.186819466666666</c:v>
                </c:pt>
                <c:pt idx="14720">
                  <c:v>4.1870972444444439</c:v>
                </c:pt>
                <c:pt idx="14721">
                  <c:v>4.1873750222222217</c:v>
                </c:pt>
                <c:pt idx="14722">
                  <c:v>4.1876527999999995</c:v>
                </c:pt>
                <c:pt idx="14723">
                  <c:v>4.1879305777777773</c:v>
                </c:pt>
                <c:pt idx="14724">
                  <c:v>4.1882083555555552</c:v>
                </c:pt>
                <c:pt idx="14725">
                  <c:v>4.188486133333333</c:v>
                </c:pt>
                <c:pt idx="14726">
                  <c:v>4.1887639111111108</c:v>
                </c:pt>
                <c:pt idx="14727">
                  <c:v>4.1890416888888886</c:v>
                </c:pt>
                <c:pt idx="14728">
                  <c:v>4.1893194666666664</c:v>
                </c:pt>
                <c:pt idx="14729">
                  <c:v>4.1895972444444443</c:v>
                </c:pt>
                <c:pt idx="14730">
                  <c:v>4.1898750222222221</c:v>
                </c:pt>
                <c:pt idx="14731">
                  <c:v>4.1901527999999999</c:v>
                </c:pt>
                <c:pt idx="14732">
                  <c:v>4.1904305777777777</c:v>
                </c:pt>
                <c:pt idx="14733">
                  <c:v>4.1907083555555555</c:v>
                </c:pt>
                <c:pt idx="14734">
                  <c:v>4.1909861333333334</c:v>
                </c:pt>
                <c:pt idx="14735">
                  <c:v>4.1912639111111112</c:v>
                </c:pt>
                <c:pt idx="14736">
                  <c:v>4.191541688888889</c:v>
                </c:pt>
                <c:pt idx="14737">
                  <c:v>4.1918194666666668</c:v>
                </c:pt>
                <c:pt idx="14738">
                  <c:v>4.1920972444444438</c:v>
                </c:pt>
                <c:pt idx="14739">
                  <c:v>4.1923750222222216</c:v>
                </c:pt>
                <c:pt idx="14740">
                  <c:v>4.1926527999999994</c:v>
                </c:pt>
                <c:pt idx="14741">
                  <c:v>4.1929305777777772</c:v>
                </c:pt>
                <c:pt idx="14742">
                  <c:v>4.193208355555555</c:v>
                </c:pt>
                <c:pt idx="14743">
                  <c:v>4.1934861333333329</c:v>
                </c:pt>
                <c:pt idx="14744">
                  <c:v>4.1937639111111107</c:v>
                </c:pt>
                <c:pt idx="14745">
                  <c:v>4.1940416888888885</c:v>
                </c:pt>
                <c:pt idx="14746">
                  <c:v>4.1943194666666663</c:v>
                </c:pt>
                <c:pt idx="14747">
                  <c:v>4.1945972444444442</c:v>
                </c:pt>
                <c:pt idx="14748">
                  <c:v>4.194875022222222</c:v>
                </c:pt>
                <c:pt idx="14749">
                  <c:v>4.1951527999999998</c:v>
                </c:pt>
                <c:pt idx="14750">
                  <c:v>4.1954305777777776</c:v>
                </c:pt>
                <c:pt idx="14751">
                  <c:v>4.1957083555555554</c:v>
                </c:pt>
                <c:pt idx="14752">
                  <c:v>4.1959861333333333</c:v>
                </c:pt>
                <c:pt idx="14753">
                  <c:v>4.1962639111111111</c:v>
                </c:pt>
                <c:pt idx="14754">
                  <c:v>4.1965416888888889</c:v>
                </c:pt>
                <c:pt idx="14755">
                  <c:v>4.1968194666666667</c:v>
                </c:pt>
                <c:pt idx="14756">
                  <c:v>4.1970972444444445</c:v>
                </c:pt>
                <c:pt idx="14757">
                  <c:v>4.1973750222222224</c:v>
                </c:pt>
                <c:pt idx="14758">
                  <c:v>4.1976528000000002</c:v>
                </c:pt>
                <c:pt idx="14759">
                  <c:v>4.1979305777777771</c:v>
                </c:pt>
                <c:pt idx="14760">
                  <c:v>4.1982083555555549</c:v>
                </c:pt>
                <c:pt idx="14761">
                  <c:v>4.1984861333333328</c:v>
                </c:pt>
                <c:pt idx="14762">
                  <c:v>4.1987639111111106</c:v>
                </c:pt>
                <c:pt idx="14763">
                  <c:v>4.1990416888888884</c:v>
                </c:pt>
                <c:pt idx="14764">
                  <c:v>4.1993194666666662</c:v>
                </c:pt>
                <c:pt idx="14765">
                  <c:v>4.199597244444444</c:v>
                </c:pt>
                <c:pt idx="14766">
                  <c:v>4.1998750222222219</c:v>
                </c:pt>
                <c:pt idx="14767">
                  <c:v>4.2001527999999997</c:v>
                </c:pt>
                <c:pt idx="14768">
                  <c:v>4.2004305777777775</c:v>
                </c:pt>
                <c:pt idx="14769">
                  <c:v>4.2007083555555553</c:v>
                </c:pt>
                <c:pt idx="14770">
                  <c:v>4.2009861333333332</c:v>
                </c:pt>
                <c:pt idx="14771">
                  <c:v>4.201263911111111</c:v>
                </c:pt>
                <c:pt idx="14772">
                  <c:v>4.2015416888888888</c:v>
                </c:pt>
                <c:pt idx="14773">
                  <c:v>4.2018194666666666</c:v>
                </c:pt>
                <c:pt idx="14774">
                  <c:v>4.2020972444444444</c:v>
                </c:pt>
                <c:pt idx="14775">
                  <c:v>4.2023750222222223</c:v>
                </c:pt>
                <c:pt idx="14776">
                  <c:v>4.2026528000000001</c:v>
                </c:pt>
                <c:pt idx="14777">
                  <c:v>4.2029305777777779</c:v>
                </c:pt>
                <c:pt idx="14778">
                  <c:v>4.2032083555555557</c:v>
                </c:pt>
                <c:pt idx="14779">
                  <c:v>4.2034861333333327</c:v>
                </c:pt>
                <c:pt idx="14780">
                  <c:v>4.2037639111111105</c:v>
                </c:pt>
                <c:pt idx="14781">
                  <c:v>4.2040416888888883</c:v>
                </c:pt>
                <c:pt idx="14782">
                  <c:v>4.2043194666666661</c:v>
                </c:pt>
                <c:pt idx="14783">
                  <c:v>4.2045972444444439</c:v>
                </c:pt>
                <c:pt idx="14784">
                  <c:v>4.2048750222222218</c:v>
                </c:pt>
                <c:pt idx="14785">
                  <c:v>4.2051527999999996</c:v>
                </c:pt>
                <c:pt idx="14786">
                  <c:v>4.2054305777777774</c:v>
                </c:pt>
                <c:pt idx="14787">
                  <c:v>4.2057083555555552</c:v>
                </c:pt>
                <c:pt idx="14788">
                  <c:v>4.205986133333333</c:v>
                </c:pt>
                <c:pt idx="14789">
                  <c:v>4.2062639111111109</c:v>
                </c:pt>
                <c:pt idx="14790">
                  <c:v>4.2065416888888887</c:v>
                </c:pt>
                <c:pt idx="14791">
                  <c:v>4.2068194666666665</c:v>
                </c:pt>
                <c:pt idx="14792">
                  <c:v>4.2070972444444443</c:v>
                </c:pt>
                <c:pt idx="14793">
                  <c:v>4.2073750222222221</c:v>
                </c:pt>
                <c:pt idx="14794">
                  <c:v>4.2076528</c:v>
                </c:pt>
                <c:pt idx="14795">
                  <c:v>4.2079305777777778</c:v>
                </c:pt>
                <c:pt idx="14796">
                  <c:v>4.2082083555555556</c:v>
                </c:pt>
                <c:pt idx="14797">
                  <c:v>4.2084861333333334</c:v>
                </c:pt>
                <c:pt idx="14798">
                  <c:v>4.2087639111111113</c:v>
                </c:pt>
                <c:pt idx="14799">
                  <c:v>4.2090416888888882</c:v>
                </c:pt>
                <c:pt idx="14800">
                  <c:v>4.209319466666666</c:v>
                </c:pt>
                <c:pt idx="14801">
                  <c:v>4.2095972444444438</c:v>
                </c:pt>
                <c:pt idx="14802">
                  <c:v>4.2098750222222217</c:v>
                </c:pt>
                <c:pt idx="14803">
                  <c:v>4.2101527999999995</c:v>
                </c:pt>
                <c:pt idx="14804">
                  <c:v>4.2104305777777773</c:v>
                </c:pt>
                <c:pt idx="14805">
                  <c:v>4.2107083555555551</c:v>
                </c:pt>
                <c:pt idx="14806">
                  <c:v>4.2109861333333329</c:v>
                </c:pt>
                <c:pt idx="14807">
                  <c:v>4.2112639111111108</c:v>
                </c:pt>
                <c:pt idx="14808">
                  <c:v>4.2115416888888886</c:v>
                </c:pt>
                <c:pt idx="14809">
                  <c:v>4.2118194666666664</c:v>
                </c:pt>
                <c:pt idx="14810">
                  <c:v>4.2120972444444442</c:v>
                </c:pt>
                <c:pt idx="14811">
                  <c:v>4.212375022222222</c:v>
                </c:pt>
                <c:pt idx="14812">
                  <c:v>4.2126527999999999</c:v>
                </c:pt>
                <c:pt idx="14813">
                  <c:v>4.2129305777777777</c:v>
                </c:pt>
                <c:pt idx="14814">
                  <c:v>4.2132083555555555</c:v>
                </c:pt>
                <c:pt idx="14815">
                  <c:v>4.2134861333333333</c:v>
                </c:pt>
                <c:pt idx="14816">
                  <c:v>4.2137639111111111</c:v>
                </c:pt>
                <c:pt idx="14817">
                  <c:v>4.214041688888889</c:v>
                </c:pt>
                <c:pt idx="14818">
                  <c:v>4.2143194666666668</c:v>
                </c:pt>
                <c:pt idx="14819">
                  <c:v>4.2145972444444446</c:v>
                </c:pt>
                <c:pt idx="14820">
                  <c:v>4.2148750222222215</c:v>
                </c:pt>
                <c:pt idx="14821">
                  <c:v>4.2151527999999994</c:v>
                </c:pt>
                <c:pt idx="14822">
                  <c:v>4.2154305777777772</c:v>
                </c:pt>
                <c:pt idx="14823">
                  <c:v>4.215708355555555</c:v>
                </c:pt>
                <c:pt idx="14824">
                  <c:v>4.2159861333333328</c:v>
                </c:pt>
                <c:pt idx="14825">
                  <c:v>4.2162639111111107</c:v>
                </c:pt>
                <c:pt idx="14826">
                  <c:v>4.2165416888888885</c:v>
                </c:pt>
                <c:pt idx="14827">
                  <c:v>4.2168194666666663</c:v>
                </c:pt>
                <c:pt idx="14828">
                  <c:v>4.2170972444444441</c:v>
                </c:pt>
                <c:pt idx="14829">
                  <c:v>4.2173750222222219</c:v>
                </c:pt>
                <c:pt idx="14830">
                  <c:v>4.2176527999999998</c:v>
                </c:pt>
                <c:pt idx="14831">
                  <c:v>4.2179305777777776</c:v>
                </c:pt>
                <c:pt idx="14832">
                  <c:v>4.2182083555555554</c:v>
                </c:pt>
                <c:pt idx="14833">
                  <c:v>4.2184861333333332</c:v>
                </c:pt>
                <c:pt idx="14834">
                  <c:v>4.218763911111111</c:v>
                </c:pt>
                <c:pt idx="14835">
                  <c:v>4.2190416888888889</c:v>
                </c:pt>
                <c:pt idx="14836">
                  <c:v>4.2193194666666667</c:v>
                </c:pt>
                <c:pt idx="14837">
                  <c:v>4.2195972444444445</c:v>
                </c:pt>
                <c:pt idx="14838">
                  <c:v>4.2198750222222223</c:v>
                </c:pt>
                <c:pt idx="14839">
                  <c:v>4.2201528000000001</c:v>
                </c:pt>
                <c:pt idx="14840">
                  <c:v>4.2204305777777771</c:v>
                </c:pt>
                <c:pt idx="14841">
                  <c:v>4.2207083555555549</c:v>
                </c:pt>
                <c:pt idx="14842">
                  <c:v>4.2209861333333327</c:v>
                </c:pt>
                <c:pt idx="14843">
                  <c:v>4.2212639111111105</c:v>
                </c:pt>
                <c:pt idx="14844">
                  <c:v>4.2215416888888884</c:v>
                </c:pt>
                <c:pt idx="14845">
                  <c:v>4.2218194666666662</c:v>
                </c:pt>
                <c:pt idx="14846">
                  <c:v>4.222097244444444</c:v>
                </c:pt>
                <c:pt idx="14847">
                  <c:v>4.2223750222222218</c:v>
                </c:pt>
                <c:pt idx="14848">
                  <c:v>4.2226527999999997</c:v>
                </c:pt>
                <c:pt idx="14849">
                  <c:v>4.2229305777777775</c:v>
                </c:pt>
                <c:pt idx="14850">
                  <c:v>4.2232083555555553</c:v>
                </c:pt>
                <c:pt idx="14851">
                  <c:v>4.2234861333333331</c:v>
                </c:pt>
                <c:pt idx="14852">
                  <c:v>4.2237639111111109</c:v>
                </c:pt>
                <c:pt idx="14853">
                  <c:v>4.2240416888888888</c:v>
                </c:pt>
                <c:pt idx="14854">
                  <c:v>4.2243194666666666</c:v>
                </c:pt>
                <c:pt idx="14855">
                  <c:v>4.2245972444444444</c:v>
                </c:pt>
                <c:pt idx="14856">
                  <c:v>4.2248750222222222</c:v>
                </c:pt>
                <c:pt idx="14857">
                  <c:v>4.2251528</c:v>
                </c:pt>
                <c:pt idx="14858">
                  <c:v>4.2254305777777779</c:v>
                </c:pt>
                <c:pt idx="14859">
                  <c:v>4.2257083555555557</c:v>
                </c:pt>
                <c:pt idx="14860">
                  <c:v>4.2259861333333335</c:v>
                </c:pt>
                <c:pt idx="14861">
                  <c:v>4.2262639111111104</c:v>
                </c:pt>
                <c:pt idx="14862">
                  <c:v>4.2265416888888883</c:v>
                </c:pt>
                <c:pt idx="14863">
                  <c:v>4.2268194666666661</c:v>
                </c:pt>
                <c:pt idx="14864">
                  <c:v>4.2270972444444439</c:v>
                </c:pt>
                <c:pt idx="14865">
                  <c:v>4.2273750222222217</c:v>
                </c:pt>
                <c:pt idx="14866">
                  <c:v>4.2276527999999995</c:v>
                </c:pt>
                <c:pt idx="14867">
                  <c:v>4.2279305777777774</c:v>
                </c:pt>
                <c:pt idx="14868">
                  <c:v>4.2282083555555552</c:v>
                </c:pt>
                <c:pt idx="14869">
                  <c:v>4.228486133333333</c:v>
                </c:pt>
                <c:pt idx="14870">
                  <c:v>4.2287639111111108</c:v>
                </c:pt>
                <c:pt idx="14871">
                  <c:v>4.2290416888888887</c:v>
                </c:pt>
                <c:pt idx="14872">
                  <c:v>4.2293194666666665</c:v>
                </c:pt>
                <c:pt idx="14873">
                  <c:v>4.2295972444444443</c:v>
                </c:pt>
                <c:pt idx="14874">
                  <c:v>4.2298750222222221</c:v>
                </c:pt>
                <c:pt idx="14875">
                  <c:v>4.2301527999999999</c:v>
                </c:pt>
                <c:pt idx="14876">
                  <c:v>4.2304305777777778</c:v>
                </c:pt>
                <c:pt idx="14877">
                  <c:v>4.2307083555555556</c:v>
                </c:pt>
                <c:pt idx="14878">
                  <c:v>4.2309861333333334</c:v>
                </c:pt>
                <c:pt idx="14879">
                  <c:v>4.2312639111111112</c:v>
                </c:pt>
                <c:pt idx="14880">
                  <c:v>4.231541688888889</c:v>
                </c:pt>
                <c:pt idx="14881">
                  <c:v>4.231819466666666</c:v>
                </c:pt>
                <c:pt idx="14882">
                  <c:v>4.2320972444444438</c:v>
                </c:pt>
                <c:pt idx="14883">
                  <c:v>4.2323750222222216</c:v>
                </c:pt>
                <c:pt idx="14884">
                  <c:v>4.2326527999999994</c:v>
                </c:pt>
                <c:pt idx="14885">
                  <c:v>4.2329305777777773</c:v>
                </c:pt>
                <c:pt idx="14886">
                  <c:v>4.2332083555555551</c:v>
                </c:pt>
                <c:pt idx="14887">
                  <c:v>4.2334861333333329</c:v>
                </c:pt>
                <c:pt idx="14888">
                  <c:v>4.2337639111111107</c:v>
                </c:pt>
                <c:pt idx="14889">
                  <c:v>4.2340416888888885</c:v>
                </c:pt>
                <c:pt idx="14890">
                  <c:v>4.2343194666666664</c:v>
                </c:pt>
                <c:pt idx="14891">
                  <c:v>4.2345972444444442</c:v>
                </c:pt>
                <c:pt idx="14892">
                  <c:v>4.234875022222222</c:v>
                </c:pt>
                <c:pt idx="14893">
                  <c:v>4.2351527999999998</c:v>
                </c:pt>
                <c:pt idx="14894">
                  <c:v>4.2354305777777776</c:v>
                </c:pt>
                <c:pt idx="14895">
                  <c:v>4.2357083555555555</c:v>
                </c:pt>
                <c:pt idx="14896">
                  <c:v>4.2359861333333333</c:v>
                </c:pt>
                <c:pt idx="14897">
                  <c:v>4.2362639111111111</c:v>
                </c:pt>
                <c:pt idx="14898">
                  <c:v>4.2365416888888889</c:v>
                </c:pt>
                <c:pt idx="14899">
                  <c:v>4.2368194666666668</c:v>
                </c:pt>
                <c:pt idx="14900">
                  <c:v>4.2370972444444446</c:v>
                </c:pt>
                <c:pt idx="14901">
                  <c:v>4.2373750222222224</c:v>
                </c:pt>
                <c:pt idx="14902">
                  <c:v>4.2376527999999993</c:v>
                </c:pt>
                <c:pt idx="14903">
                  <c:v>4.2379305777777772</c:v>
                </c:pt>
                <c:pt idx="14904">
                  <c:v>4.238208355555555</c:v>
                </c:pt>
                <c:pt idx="14905">
                  <c:v>4.2384861333333328</c:v>
                </c:pt>
                <c:pt idx="14906">
                  <c:v>4.2387639111111106</c:v>
                </c:pt>
                <c:pt idx="14907">
                  <c:v>4.2390416888888884</c:v>
                </c:pt>
                <c:pt idx="14908">
                  <c:v>4.2393194666666663</c:v>
                </c:pt>
                <c:pt idx="14909">
                  <c:v>4.2395972444444441</c:v>
                </c:pt>
                <c:pt idx="14910">
                  <c:v>4.2398750222222219</c:v>
                </c:pt>
                <c:pt idx="14911">
                  <c:v>4.2401527999999997</c:v>
                </c:pt>
                <c:pt idx="14912">
                  <c:v>4.2404305777777775</c:v>
                </c:pt>
                <c:pt idx="14913">
                  <c:v>4.2407083555555554</c:v>
                </c:pt>
                <c:pt idx="14914">
                  <c:v>4.2409861333333332</c:v>
                </c:pt>
                <c:pt idx="14915">
                  <c:v>4.241263911111111</c:v>
                </c:pt>
                <c:pt idx="14916">
                  <c:v>4.2415416888888888</c:v>
                </c:pt>
                <c:pt idx="14917">
                  <c:v>4.2418194666666666</c:v>
                </c:pt>
                <c:pt idx="14918">
                  <c:v>4.2420972444444445</c:v>
                </c:pt>
                <c:pt idx="14919">
                  <c:v>4.2423750222222223</c:v>
                </c:pt>
                <c:pt idx="14920">
                  <c:v>4.2426528000000001</c:v>
                </c:pt>
                <c:pt idx="14921">
                  <c:v>4.2429305777777779</c:v>
                </c:pt>
                <c:pt idx="14922">
                  <c:v>4.2432083555555549</c:v>
                </c:pt>
                <c:pt idx="14923">
                  <c:v>4.2434861333333327</c:v>
                </c:pt>
                <c:pt idx="14924">
                  <c:v>4.2437639111111105</c:v>
                </c:pt>
                <c:pt idx="14925">
                  <c:v>4.2440416888888883</c:v>
                </c:pt>
                <c:pt idx="14926">
                  <c:v>4.2443194666666662</c:v>
                </c:pt>
                <c:pt idx="14927">
                  <c:v>4.244597244444444</c:v>
                </c:pt>
                <c:pt idx="14928">
                  <c:v>4.2448750222222218</c:v>
                </c:pt>
                <c:pt idx="14929">
                  <c:v>4.2451527999999996</c:v>
                </c:pt>
                <c:pt idx="14930">
                  <c:v>4.2454305777777774</c:v>
                </c:pt>
                <c:pt idx="14931">
                  <c:v>4.2457083555555553</c:v>
                </c:pt>
                <c:pt idx="14932">
                  <c:v>4.2459861333333331</c:v>
                </c:pt>
                <c:pt idx="14933">
                  <c:v>4.2462639111111109</c:v>
                </c:pt>
                <c:pt idx="14934">
                  <c:v>4.2465416888888887</c:v>
                </c:pt>
                <c:pt idx="14935">
                  <c:v>4.2468194666666665</c:v>
                </c:pt>
                <c:pt idx="14936">
                  <c:v>4.2470972444444444</c:v>
                </c:pt>
                <c:pt idx="14937">
                  <c:v>4.2473750222222222</c:v>
                </c:pt>
                <c:pt idx="14938">
                  <c:v>4.2476528</c:v>
                </c:pt>
                <c:pt idx="14939">
                  <c:v>4.2479305777777778</c:v>
                </c:pt>
                <c:pt idx="14940">
                  <c:v>4.2482083555555556</c:v>
                </c:pt>
                <c:pt idx="14941">
                  <c:v>4.2484861333333335</c:v>
                </c:pt>
                <c:pt idx="14942">
                  <c:v>4.2487639111111113</c:v>
                </c:pt>
                <c:pt idx="14943">
                  <c:v>4.2490416888888882</c:v>
                </c:pt>
                <c:pt idx="14944">
                  <c:v>4.249319466666666</c:v>
                </c:pt>
                <c:pt idx="14945">
                  <c:v>4.2495972444444439</c:v>
                </c:pt>
                <c:pt idx="14946">
                  <c:v>4.2498750222222217</c:v>
                </c:pt>
                <c:pt idx="14947">
                  <c:v>4.2501527999999995</c:v>
                </c:pt>
                <c:pt idx="14948">
                  <c:v>4.2504305777777773</c:v>
                </c:pt>
                <c:pt idx="14949">
                  <c:v>4.2507083555555552</c:v>
                </c:pt>
                <c:pt idx="14950">
                  <c:v>4.250986133333333</c:v>
                </c:pt>
                <c:pt idx="14951">
                  <c:v>4.2512639111111108</c:v>
                </c:pt>
                <c:pt idx="14952">
                  <c:v>4.2515416888888886</c:v>
                </c:pt>
                <c:pt idx="14953">
                  <c:v>4.2518194666666664</c:v>
                </c:pt>
                <c:pt idx="14954">
                  <c:v>4.2520972444444443</c:v>
                </c:pt>
                <c:pt idx="14955">
                  <c:v>4.2523750222222221</c:v>
                </c:pt>
                <c:pt idx="14956">
                  <c:v>4.2526527999999999</c:v>
                </c:pt>
                <c:pt idx="14957">
                  <c:v>4.2529305777777777</c:v>
                </c:pt>
                <c:pt idx="14958">
                  <c:v>4.2532083555555555</c:v>
                </c:pt>
                <c:pt idx="14959">
                  <c:v>4.2534861333333334</c:v>
                </c:pt>
                <c:pt idx="14960">
                  <c:v>4.2537639111111112</c:v>
                </c:pt>
                <c:pt idx="14961">
                  <c:v>4.254041688888889</c:v>
                </c:pt>
                <c:pt idx="14962">
                  <c:v>4.2543194666666668</c:v>
                </c:pt>
                <c:pt idx="14963">
                  <c:v>4.2545972444444438</c:v>
                </c:pt>
                <c:pt idx="14964">
                  <c:v>4.2548750222222216</c:v>
                </c:pt>
                <c:pt idx="14965">
                  <c:v>4.2551527999999994</c:v>
                </c:pt>
                <c:pt idx="14966">
                  <c:v>4.2554305777777772</c:v>
                </c:pt>
                <c:pt idx="14967">
                  <c:v>4.255708355555555</c:v>
                </c:pt>
                <c:pt idx="14968">
                  <c:v>4.2559861333333329</c:v>
                </c:pt>
                <c:pt idx="14969">
                  <c:v>4.2562639111111107</c:v>
                </c:pt>
                <c:pt idx="14970">
                  <c:v>4.2565416888888885</c:v>
                </c:pt>
                <c:pt idx="14971">
                  <c:v>4.2568194666666663</c:v>
                </c:pt>
                <c:pt idx="14972">
                  <c:v>4.2570972444444442</c:v>
                </c:pt>
                <c:pt idx="14973">
                  <c:v>4.257375022222222</c:v>
                </c:pt>
                <c:pt idx="14974">
                  <c:v>4.2576527999999998</c:v>
                </c:pt>
                <c:pt idx="14975">
                  <c:v>4.2579305777777776</c:v>
                </c:pt>
                <c:pt idx="14976">
                  <c:v>4.2582083555555554</c:v>
                </c:pt>
                <c:pt idx="14977">
                  <c:v>4.2584861333333333</c:v>
                </c:pt>
                <c:pt idx="14978">
                  <c:v>4.2587639111111111</c:v>
                </c:pt>
                <c:pt idx="14979">
                  <c:v>4.2590416888888889</c:v>
                </c:pt>
                <c:pt idx="14980">
                  <c:v>4.2593194666666667</c:v>
                </c:pt>
                <c:pt idx="14981">
                  <c:v>4.2595972444444445</c:v>
                </c:pt>
                <c:pt idx="14982">
                  <c:v>4.2598750222222224</c:v>
                </c:pt>
                <c:pt idx="14983">
                  <c:v>4.2601528000000002</c:v>
                </c:pt>
                <c:pt idx="14984">
                  <c:v>4.2604305777777771</c:v>
                </c:pt>
                <c:pt idx="14985">
                  <c:v>4.2607083555555549</c:v>
                </c:pt>
                <c:pt idx="14986">
                  <c:v>4.2609861333333328</c:v>
                </c:pt>
                <c:pt idx="14987">
                  <c:v>4.2612639111111106</c:v>
                </c:pt>
                <c:pt idx="14988">
                  <c:v>4.2615416888888884</c:v>
                </c:pt>
                <c:pt idx="14989">
                  <c:v>4.2618194666666662</c:v>
                </c:pt>
                <c:pt idx="14990">
                  <c:v>4.262097244444444</c:v>
                </c:pt>
                <c:pt idx="14991">
                  <c:v>4.2623750222222219</c:v>
                </c:pt>
                <c:pt idx="14992">
                  <c:v>4.2626527999999997</c:v>
                </c:pt>
                <c:pt idx="14993">
                  <c:v>4.2629305777777775</c:v>
                </c:pt>
                <c:pt idx="14994">
                  <c:v>4.2632083555555553</c:v>
                </c:pt>
                <c:pt idx="14995">
                  <c:v>4.2634861333333332</c:v>
                </c:pt>
                <c:pt idx="14996">
                  <c:v>4.263763911111111</c:v>
                </c:pt>
                <c:pt idx="14997">
                  <c:v>4.2640416888888888</c:v>
                </c:pt>
                <c:pt idx="14998">
                  <c:v>4.2643194666666666</c:v>
                </c:pt>
                <c:pt idx="14999">
                  <c:v>4.2645972444444444</c:v>
                </c:pt>
                <c:pt idx="15000">
                  <c:v>4.2648750222222223</c:v>
                </c:pt>
                <c:pt idx="15001">
                  <c:v>4.2651528000000001</c:v>
                </c:pt>
                <c:pt idx="15002">
                  <c:v>4.2654305777777779</c:v>
                </c:pt>
                <c:pt idx="15003">
                  <c:v>4.2657083555555557</c:v>
                </c:pt>
                <c:pt idx="15004">
                  <c:v>4.2659861333333327</c:v>
                </c:pt>
                <c:pt idx="15005">
                  <c:v>4.2662639111111105</c:v>
                </c:pt>
                <c:pt idx="15006">
                  <c:v>4.2665416888888883</c:v>
                </c:pt>
                <c:pt idx="15007">
                  <c:v>4.2668194666666661</c:v>
                </c:pt>
                <c:pt idx="15008">
                  <c:v>4.2670972444444439</c:v>
                </c:pt>
                <c:pt idx="15009">
                  <c:v>4.2673750222222218</c:v>
                </c:pt>
                <c:pt idx="15010">
                  <c:v>4.2676527999999996</c:v>
                </c:pt>
                <c:pt idx="15011">
                  <c:v>4.2679305777777774</c:v>
                </c:pt>
                <c:pt idx="15012">
                  <c:v>4.2682083555555552</c:v>
                </c:pt>
                <c:pt idx="15013">
                  <c:v>4.268486133333333</c:v>
                </c:pt>
                <c:pt idx="15014">
                  <c:v>4.2687639111111109</c:v>
                </c:pt>
                <c:pt idx="15015">
                  <c:v>4.2690416888888887</c:v>
                </c:pt>
                <c:pt idx="15016">
                  <c:v>4.2693194666666665</c:v>
                </c:pt>
                <c:pt idx="15017">
                  <c:v>4.2695972444444443</c:v>
                </c:pt>
                <c:pt idx="15018">
                  <c:v>4.2698750222222221</c:v>
                </c:pt>
                <c:pt idx="15019">
                  <c:v>4.2701528</c:v>
                </c:pt>
                <c:pt idx="15020">
                  <c:v>4.2704305777777778</c:v>
                </c:pt>
                <c:pt idx="15021">
                  <c:v>4.2707083555555556</c:v>
                </c:pt>
                <c:pt idx="15022">
                  <c:v>4.2709861333333334</c:v>
                </c:pt>
                <c:pt idx="15023">
                  <c:v>4.2712639111111113</c:v>
                </c:pt>
                <c:pt idx="15024">
                  <c:v>4.2715416888888882</c:v>
                </c:pt>
                <c:pt idx="15025">
                  <c:v>4.271819466666666</c:v>
                </c:pt>
                <c:pt idx="15026">
                  <c:v>4.2720972444444438</c:v>
                </c:pt>
                <c:pt idx="15027">
                  <c:v>4.2723750222222217</c:v>
                </c:pt>
                <c:pt idx="15028">
                  <c:v>4.2726527999999995</c:v>
                </c:pt>
                <c:pt idx="15029">
                  <c:v>4.2729305777777773</c:v>
                </c:pt>
                <c:pt idx="15030">
                  <c:v>4.2732083555555551</c:v>
                </c:pt>
                <c:pt idx="15031">
                  <c:v>4.2734861333333329</c:v>
                </c:pt>
                <c:pt idx="15032">
                  <c:v>4.2737639111111108</c:v>
                </c:pt>
                <c:pt idx="15033">
                  <c:v>4.2740416888888886</c:v>
                </c:pt>
                <c:pt idx="15034">
                  <c:v>4.2743194666666664</c:v>
                </c:pt>
                <c:pt idx="15035">
                  <c:v>4.2745972444444442</c:v>
                </c:pt>
                <c:pt idx="15036">
                  <c:v>4.274875022222222</c:v>
                </c:pt>
                <c:pt idx="15037">
                  <c:v>4.2751527999999999</c:v>
                </c:pt>
                <c:pt idx="15038">
                  <c:v>4.2754305777777777</c:v>
                </c:pt>
                <c:pt idx="15039">
                  <c:v>4.2757083555555555</c:v>
                </c:pt>
                <c:pt idx="15040">
                  <c:v>4.2759861333333333</c:v>
                </c:pt>
                <c:pt idx="15041">
                  <c:v>4.2762639111111111</c:v>
                </c:pt>
                <c:pt idx="15042">
                  <c:v>4.276541688888889</c:v>
                </c:pt>
                <c:pt idx="15043">
                  <c:v>4.2768194666666668</c:v>
                </c:pt>
                <c:pt idx="15044">
                  <c:v>4.2770972444444446</c:v>
                </c:pt>
                <c:pt idx="15045">
                  <c:v>4.2773750222222215</c:v>
                </c:pt>
                <c:pt idx="15046">
                  <c:v>4.2776527999999994</c:v>
                </c:pt>
                <c:pt idx="15047">
                  <c:v>4.2779305777777772</c:v>
                </c:pt>
                <c:pt idx="15048">
                  <c:v>4.278208355555555</c:v>
                </c:pt>
                <c:pt idx="15049">
                  <c:v>4.2784861333333328</c:v>
                </c:pt>
                <c:pt idx="15050">
                  <c:v>4.2787639111111107</c:v>
                </c:pt>
                <c:pt idx="15051">
                  <c:v>4.2790416888888885</c:v>
                </c:pt>
                <c:pt idx="15052">
                  <c:v>4.2793194666666663</c:v>
                </c:pt>
                <c:pt idx="15053">
                  <c:v>4.2795972444444441</c:v>
                </c:pt>
                <c:pt idx="15054">
                  <c:v>4.2798750222222219</c:v>
                </c:pt>
                <c:pt idx="15055">
                  <c:v>4.2801527999999998</c:v>
                </c:pt>
                <c:pt idx="15056">
                  <c:v>4.2804305777777776</c:v>
                </c:pt>
                <c:pt idx="15057">
                  <c:v>4.2807083555555554</c:v>
                </c:pt>
                <c:pt idx="15058">
                  <c:v>4.2809861333333332</c:v>
                </c:pt>
                <c:pt idx="15059">
                  <c:v>4.281263911111111</c:v>
                </c:pt>
                <c:pt idx="15060">
                  <c:v>4.2815416888888889</c:v>
                </c:pt>
                <c:pt idx="15061">
                  <c:v>4.2818194666666667</c:v>
                </c:pt>
                <c:pt idx="15062">
                  <c:v>4.2820972444444445</c:v>
                </c:pt>
                <c:pt idx="15063">
                  <c:v>4.2823750222222223</c:v>
                </c:pt>
                <c:pt idx="15064">
                  <c:v>4.2826528000000001</c:v>
                </c:pt>
                <c:pt idx="15065">
                  <c:v>4.2829305777777771</c:v>
                </c:pt>
                <c:pt idx="15066">
                  <c:v>4.2832083555555549</c:v>
                </c:pt>
                <c:pt idx="15067">
                  <c:v>4.2834861333333327</c:v>
                </c:pt>
                <c:pt idx="15068">
                  <c:v>4.2837639111111105</c:v>
                </c:pt>
                <c:pt idx="15069">
                  <c:v>4.2840416888888884</c:v>
                </c:pt>
                <c:pt idx="15070">
                  <c:v>4.2843194666666662</c:v>
                </c:pt>
                <c:pt idx="15071">
                  <c:v>4.284597244444444</c:v>
                </c:pt>
                <c:pt idx="15072">
                  <c:v>4.2848750222222218</c:v>
                </c:pt>
                <c:pt idx="15073">
                  <c:v>4.2851527999999997</c:v>
                </c:pt>
                <c:pt idx="15074">
                  <c:v>4.2854305777777775</c:v>
                </c:pt>
                <c:pt idx="15075">
                  <c:v>4.2857083555555553</c:v>
                </c:pt>
                <c:pt idx="15076">
                  <c:v>4.2859861333333331</c:v>
                </c:pt>
                <c:pt idx="15077">
                  <c:v>4.2862639111111109</c:v>
                </c:pt>
                <c:pt idx="15078">
                  <c:v>4.2865416888888888</c:v>
                </c:pt>
                <c:pt idx="15079">
                  <c:v>4.2868194666666666</c:v>
                </c:pt>
                <c:pt idx="15080">
                  <c:v>4.2870972444444444</c:v>
                </c:pt>
                <c:pt idx="15081">
                  <c:v>4.2873750222222222</c:v>
                </c:pt>
                <c:pt idx="15082">
                  <c:v>4.2876528</c:v>
                </c:pt>
                <c:pt idx="15083">
                  <c:v>4.2879305777777779</c:v>
                </c:pt>
                <c:pt idx="15084">
                  <c:v>4.2882083555555557</c:v>
                </c:pt>
                <c:pt idx="15085">
                  <c:v>4.2884861333333335</c:v>
                </c:pt>
                <c:pt idx="15086">
                  <c:v>4.2887639111111104</c:v>
                </c:pt>
                <c:pt idx="15087">
                  <c:v>4.2890416888888883</c:v>
                </c:pt>
                <c:pt idx="15088">
                  <c:v>4.2893194666666661</c:v>
                </c:pt>
                <c:pt idx="15089">
                  <c:v>4.2895972444444439</c:v>
                </c:pt>
                <c:pt idx="15090">
                  <c:v>4.2898750222222217</c:v>
                </c:pt>
                <c:pt idx="15091">
                  <c:v>4.2901527999999995</c:v>
                </c:pt>
                <c:pt idx="15092">
                  <c:v>4.2904305777777774</c:v>
                </c:pt>
                <c:pt idx="15093">
                  <c:v>4.2907083555555552</c:v>
                </c:pt>
                <c:pt idx="15094">
                  <c:v>4.290986133333333</c:v>
                </c:pt>
                <c:pt idx="15095">
                  <c:v>4.2912639111111108</c:v>
                </c:pt>
                <c:pt idx="15096">
                  <c:v>4.2915416888888887</c:v>
                </c:pt>
                <c:pt idx="15097">
                  <c:v>4.2918194666666665</c:v>
                </c:pt>
                <c:pt idx="15098">
                  <c:v>4.2920972444444443</c:v>
                </c:pt>
                <c:pt idx="15099">
                  <c:v>4.2923750222222221</c:v>
                </c:pt>
                <c:pt idx="15100">
                  <c:v>4.2926527999999999</c:v>
                </c:pt>
                <c:pt idx="15101">
                  <c:v>4.2929305777777778</c:v>
                </c:pt>
                <c:pt idx="15102">
                  <c:v>4.2932083555555556</c:v>
                </c:pt>
                <c:pt idx="15103">
                  <c:v>4.2934861333333334</c:v>
                </c:pt>
                <c:pt idx="15104">
                  <c:v>4.2937639111111112</c:v>
                </c:pt>
                <c:pt idx="15105">
                  <c:v>4.294041688888889</c:v>
                </c:pt>
                <c:pt idx="15106">
                  <c:v>4.294319466666666</c:v>
                </c:pt>
                <c:pt idx="15107">
                  <c:v>4.2945972444444438</c:v>
                </c:pt>
                <c:pt idx="15108">
                  <c:v>4.2948750222222216</c:v>
                </c:pt>
                <c:pt idx="15109">
                  <c:v>4.2951527999999994</c:v>
                </c:pt>
                <c:pt idx="15110">
                  <c:v>4.2954305777777773</c:v>
                </c:pt>
                <c:pt idx="15111">
                  <c:v>4.2957083555555551</c:v>
                </c:pt>
                <c:pt idx="15112">
                  <c:v>4.2959861333333329</c:v>
                </c:pt>
                <c:pt idx="15113">
                  <c:v>4.2962639111111107</c:v>
                </c:pt>
                <c:pt idx="15114">
                  <c:v>4.2965416888888885</c:v>
                </c:pt>
                <c:pt idx="15115">
                  <c:v>4.2968194666666664</c:v>
                </c:pt>
                <c:pt idx="15116">
                  <c:v>4.2970972444444442</c:v>
                </c:pt>
                <c:pt idx="15117">
                  <c:v>4.297375022222222</c:v>
                </c:pt>
                <c:pt idx="15118">
                  <c:v>4.2976527999999998</c:v>
                </c:pt>
                <c:pt idx="15119">
                  <c:v>4.2979305777777776</c:v>
                </c:pt>
                <c:pt idx="15120">
                  <c:v>4.2982083555555555</c:v>
                </c:pt>
                <c:pt idx="15121">
                  <c:v>4.2984861333333333</c:v>
                </c:pt>
                <c:pt idx="15122">
                  <c:v>4.2987639111111111</c:v>
                </c:pt>
                <c:pt idx="15123">
                  <c:v>4.2990416888888889</c:v>
                </c:pt>
                <c:pt idx="15124">
                  <c:v>4.2993194666666668</c:v>
                </c:pt>
                <c:pt idx="15125">
                  <c:v>4.2995972444444446</c:v>
                </c:pt>
                <c:pt idx="15126">
                  <c:v>4.2998750222222224</c:v>
                </c:pt>
                <c:pt idx="15127">
                  <c:v>4.3001527999999993</c:v>
                </c:pt>
                <c:pt idx="15128">
                  <c:v>4.3004305777777772</c:v>
                </c:pt>
                <c:pt idx="15129">
                  <c:v>4.300708355555555</c:v>
                </c:pt>
                <c:pt idx="15130">
                  <c:v>4.3009861333333328</c:v>
                </c:pt>
                <c:pt idx="15131">
                  <c:v>4.3012639111111106</c:v>
                </c:pt>
                <c:pt idx="15132">
                  <c:v>4.3015416888888884</c:v>
                </c:pt>
                <c:pt idx="15133">
                  <c:v>4.3018194666666663</c:v>
                </c:pt>
                <c:pt idx="15134">
                  <c:v>4.3020972444444441</c:v>
                </c:pt>
                <c:pt idx="15135">
                  <c:v>4.3023750222222219</c:v>
                </c:pt>
                <c:pt idx="15136">
                  <c:v>4.3026527999999997</c:v>
                </c:pt>
                <c:pt idx="15137">
                  <c:v>4.3029305777777775</c:v>
                </c:pt>
                <c:pt idx="15138">
                  <c:v>4.3032083555555554</c:v>
                </c:pt>
                <c:pt idx="15139">
                  <c:v>4.3034861333333332</c:v>
                </c:pt>
                <c:pt idx="15140">
                  <c:v>4.303763911111111</c:v>
                </c:pt>
                <c:pt idx="15141">
                  <c:v>4.3040416888888888</c:v>
                </c:pt>
                <c:pt idx="15142">
                  <c:v>4.3043194666666666</c:v>
                </c:pt>
                <c:pt idx="15143">
                  <c:v>4.3045972444444445</c:v>
                </c:pt>
                <c:pt idx="15144">
                  <c:v>4.3048750222222223</c:v>
                </c:pt>
                <c:pt idx="15145">
                  <c:v>4.3051528000000001</c:v>
                </c:pt>
                <c:pt idx="15146">
                  <c:v>4.3054305777777779</c:v>
                </c:pt>
                <c:pt idx="15147">
                  <c:v>4.3057083555555549</c:v>
                </c:pt>
                <c:pt idx="15148">
                  <c:v>4.3059861333333327</c:v>
                </c:pt>
                <c:pt idx="15149">
                  <c:v>4.3062639111111105</c:v>
                </c:pt>
                <c:pt idx="15150">
                  <c:v>4.3065416888888883</c:v>
                </c:pt>
                <c:pt idx="15151">
                  <c:v>4.3068194666666662</c:v>
                </c:pt>
                <c:pt idx="15152">
                  <c:v>4.307097244444444</c:v>
                </c:pt>
                <c:pt idx="15153">
                  <c:v>4.3073750222222218</c:v>
                </c:pt>
                <c:pt idx="15154">
                  <c:v>4.3076527999999996</c:v>
                </c:pt>
                <c:pt idx="15155">
                  <c:v>4.3079305777777774</c:v>
                </c:pt>
                <c:pt idx="15156">
                  <c:v>4.3082083555555553</c:v>
                </c:pt>
                <c:pt idx="15157">
                  <c:v>4.3084861333333331</c:v>
                </c:pt>
                <c:pt idx="15158">
                  <c:v>4.3087639111111109</c:v>
                </c:pt>
                <c:pt idx="15159">
                  <c:v>4.3090416888888887</c:v>
                </c:pt>
                <c:pt idx="15160">
                  <c:v>4.3093194666666665</c:v>
                </c:pt>
                <c:pt idx="15161">
                  <c:v>4.3095972444444444</c:v>
                </c:pt>
                <c:pt idx="15162">
                  <c:v>4.3098750222222222</c:v>
                </c:pt>
                <c:pt idx="15163">
                  <c:v>4.3101528</c:v>
                </c:pt>
                <c:pt idx="15164">
                  <c:v>4.3104305777777778</c:v>
                </c:pt>
                <c:pt idx="15165">
                  <c:v>4.3107083555555556</c:v>
                </c:pt>
                <c:pt idx="15166">
                  <c:v>4.3109861333333335</c:v>
                </c:pt>
                <c:pt idx="15167">
                  <c:v>4.3112639111111113</c:v>
                </c:pt>
                <c:pt idx="15168">
                  <c:v>4.3115416888888882</c:v>
                </c:pt>
                <c:pt idx="15169">
                  <c:v>4.311819466666666</c:v>
                </c:pt>
                <c:pt idx="15170">
                  <c:v>4.3120972444444439</c:v>
                </c:pt>
                <c:pt idx="15171">
                  <c:v>4.3123750222222217</c:v>
                </c:pt>
                <c:pt idx="15172">
                  <c:v>4.3126527999999995</c:v>
                </c:pt>
                <c:pt idx="15173">
                  <c:v>4.3129305777777773</c:v>
                </c:pt>
                <c:pt idx="15174">
                  <c:v>4.3132083555555552</c:v>
                </c:pt>
                <c:pt idx="15175">
                  <c:v>4.313486133333333</c:v>
                </c:pt>
                <c:pt idx="15176">
                  <c:v>4.3137639111111108</c:v>
                </c:pt>
                <c:pt idx="15177">
                  <c:v>4.3140416888888886</c:v>
                </c:pt>
                <c:pt idx="15178">
                  <c:v>4.3143194666666664</c:v>
                </c:pt>
                <c:pt idx="15179">
                  <c:v>4.3145972444444443</c:v>
                </c:pt>
                <c:pt idx="15180">
                  <c:v>4.3148750222222221</c:v>
                </c:pt>
                <c:pt idx="15181">
                  <c:v>4.3151527999999999</c:v>
                </c:pt>
                <c:pt idx="15182">
                  <c:v>4.3154305777777777</c:v>
                </c:pt>
                <c:pt idx="15183">
                  <c:v>4.3157083555555555</c:v>
                </c:pt>
                <c:pt idx="15184">
                  <c:v>4.3159861333333334</c:v>
                </c:pt>
                <c:pt idx="15185">
                  <c:v>4.3162639111111112</c:v>
                </c:pt>
                <c:pt idx="15186">
                  <c:v>4.316541688888889</c:v>
                </c:pt>
                <c:pt idx="15187">
                  <c:v>4.3168194666666668</c:v>
                </c:pt>
                <c:pt idx="15188">
                  <c:v>4.3170972444444438</c:v>
                </c:pt>
                <c:pt idx="15189">
                  <c:v>4.3173750222222216</c:v>
                </c:pt>
                <c:pt idx="15190">
                  <c:v>4.3176527999999994</c:v>
                </c:pt>
                <c:pt idx="15191">
                  <c:v>4.3179305777777772</c:v>
                </c:pt>
                <c:pt idx="15192">
                  <c:v>4.318208355555555</c:v>
                </c:pt>
                <c:pt idx="15193">
                  <c:v>4.3184861333333329</c:v>
                </c:pt>
                <c:pt idx="15194">
                  <c:v>4.3187639111111107</c:v>
                </c:pt>
                <c:pt idx="15195">
                  <c:v>4.3190416888888885</c:v>
                </c:pt>
                <c:pt idx="15196">
                  <c:v>4.3193194666666663</c:v>
                </c:pt>
                <c:pt idx="15197">
                  <c:v>4.3195972444444442</c:v>
                </c:pt>
                <c:pt idx="15198">
                  <c:v>4.319875022222222</c:v>
                </c:pt>
                <c:pt idx="15199">
                  <c:v>4.3201527999999998</c:v>
                </c:pt>
                <c:pt idx="15200">
                  <c:v>4.3204305777777776</c:v>
                </c:pt>
                <c:pt idx="15201">
                  <c:v>4.3207083555555554</c:v>
                </c:pt>
                <c:pt idx="15202">
                  <c:v>4.3209861333333333</c:v>
                </c:pt>
                <c:pt idx="15203">
                  <c:v>4.3212639111111111</c:v>
                </c:pt>
                <c:pt idx="15204">
                  <c:v>4.3215416888888889</c:v>
                </c:pt>
                <c:pt idx="15205">
                  <c:v>4.3218194666666667</c:v>
                </c:pt>
                <c:pt idx="15206">
                  <c:v>4.3220972444444445</c:v>
                </c:pt>
                <c:pt idx="15207">
                  <c:v>4.3223750222222224</c:v>
                </c:pt>
                <c:pt idx="15208">
                  <c:v>4.3226528000000002</c:v>
                </c:pt>
                <c:pt idx="15209">
                  <c:v>4.3229305777777771</c:v>
                </c:pt>
                <c:pt idx="15210">
                  <c:v>4.3232083555555549</c:v>
                </c:pt>
                <c:pt idx="15211">
                  <c:v>4.3234861333333328</c:v>
                </c:pt>
                <c:pt idx="15212">
                  <c:v>4.3237639111111106</c:v>
                </c:pt>
                <c:pt idx="15213">
                  <c:v>4.3240416888888884</c:v>
                </c:pt>
                <c:pt idx="15214">
                  <c:v>4.3243194666666662</c:v>
                </c:pt>
                <c:pt idx="15215">
                  <c:v>4.324597244444444</c:v>
                </c:pt>
                <c:pt idx="15216">
                  <c:v>4.3248750222222219</c:v>
                </c:pt>
                <c:pt idx="15217">
                  <c:v>4.3251527999999997</c:v>
                </c:pt>
                <c:pt idx="15218">
                  <c:v>4.3254305777777775</c:v>
                </c:pt>
                <c:pt idx="15219">
                  <c:v>4.3257083555555553</c:v>
                </c:pt>
                <c:pt idx="15220">
                  <c:v>4.3259861333333332</c:v>
                </c:pt>
                <c:pt idx="15221">
                  <c:v>4.326263911111111</c:v>
                </c:pt>
                <c:pt idx="15222">
                  <c:v>4.3265416888888888</c:v>
                </c:pt>
                <c:pt idx="15223">
                  <c:v>4.3268194666666666</c:v>
                </c:pt>
                <c:pt idx="15224">
                  <c:v>4.3270972444444444</c:v>
                </c:pt>
                <c:pt idx="15225">
                  <c:v>4.3273750222222223</c:v>
                </c:pt>
                <c:pt idx="15226">
                  <c:v>4.3276528000000001</c:v>
                </c:pt>
                <c:pt idx="15227">
                  <c:v>4.3279305777777779</c:v>
                </c:pt>
                <c:pt idx="15228">
                  <c:v>4.3282083555555557</c:v>
                </c:pt>
                <c:pt idx="15229">
                  <c:v>4.3284861333333327</c:v>
                </c:pt>
                <c:pt idx="15230">
                  <c:v>4.3287639111111105</c:v>
                </c:pt>
                <c:pt idx="15231">
                  <c:v>4.3290416888888883</c:v>
                </c:pt>
                <c:pt idx="15232">
                  <c:v>4.3293194666666661</c:v>
                </c:pt>
                <c:pt idx="15233">
                  <c:v>4.3295972444444439</c:v>
                </c:pt>
                <c:pt idx="15234">
                  <c:v>4.3298750222222218</c:v>
                </c:pt>
                <c:pt idx="15235">
                  <c:v>4.3301527999999996</c:v>
                </c:pt>
                <c:pt idx="15236">
                  <c:v>4.3304305777777774</c:v>
                </c:pt>
                <c:pt idx="15237">
                  <c:v>4.3307083555555552</c:v>
                </c:pt>
                <c:pt idx="15238">
                  <c:v>4.330986133333333</c:v>
                </c:pt>
              </c:numCache>
            </c:numRef>
          </c:xVal>
          <c:yVal>
            <c:numRef>
              <c:f>'Experimental TSRST'!$D$2:$D$15240</c:f>
              <c:numCache>
                <c:formatCode>General</c:formatCode>
                <c:ptCount val="15239"/>
                <c:pt idx="0">
                  <c:v>19.243105</c:v>
                </c:pt>
                <c:pt idx="1">
                  <c:v>19.238513999999999</c:v>
                </c:pt>
                <c:pt idx="2">
                  <c:v>19.230353999999998</c:v>
                </c:pt>
                <c:pt idx="3">
                  <c:v>19.228037</c:v>
                </c:pt>
                <c:pt idx="4">
                  <c:v>19.219774000000001</c:v>
                </c:pt>
                <c:pt idx="5">
                  <c:v>19.219004000000002</c:v>
                </c:pt>
                <c:pt idx="6">
                  <c:v>19.207595999999999</c:v>
                </c:pt>
                <c:pt idx="7">
                  <c:v>19.205324000000001</c:v>
                </c:pt>
                <c:pt idx="8">
                  <c:v>19.197486999999999</c:v>
                </c:pt>
                <c:pt idx="9">
                  <c:v>19.191628999999999</c:v>
                </c:pt>
                <c:pt idx="10">
                  <c:v>19.187691000000001</c:v>
                </c:pt>
                <c:pt idx="11">
                  <c:v>19.174458000000001</c:v>
                </c:pt>
                <c:pt idx="12">
                  <c:v>19.178843000000001</c:v>
                </c:pt>
                <c:pt idx="13">
                  <c:v>19.167110000000001</c:v>
                </c:pt>
                <c:pt idx="14">
                  <c:v>19.168562000000001</c:v>
                </c:pt>
                <c:pt idx="15">
                  <c:v>19.161020000000001</c:v>
                </c:pt>
                <c:pt idx="16">
                  <c:v>19.156956000000001</c:v>
                </c:pt>
                <c:pt idx="17">
                  <c:v>19.150700000000001</c:v>
                </c:pt>
                <c:pt idx="18">
                  <c:v>19.139068999999999</c:v>
                </c:pt>
                <c:pt idx="19">
                  <c:v>19.141770999999999</c:v>
                </c:pt>
                <c:pt idx="20">
                  <c:v>19.131046000000001</c:v>
                </c:pt>
                <c:pt idx="21">
                  <c:v>19.126014999999999</c:v>
                </c:pt>
                <c:pt idx="22">
                  <c:v>19.119040999999999</c:v>
                </c:pt>
                <c:pt idx="23">
                  <c:v>19.111796999999999</c:v>
                </c:pt>
                <c:pt idx="24">
                  <c:v>19.110806</c:v>
                </c:pt>
                <c:pt idx="25">
                  <c:v>19.098337000000001</c:v>
                </c:pt>
                <c:pt idx="26">
                  <c:v>19.098058999999999</c:v>
                </c:pt>
                <c:pt idx="27">
                  <c:v>19.087826</c:v>
                </c:pt>
                <c:pt idx="28">
                  <c:v>19.088535</c:v>
                </c:pt>
                <c:pt idx="29">
                  <c:v>19.080763000000001</c:v>
                </c:pt>
                <c:pt idx="30">
                  <c:v>19.066970999999999</c:v>
                </c:pt>
                <c:pt idx="31">
                  <c:v>19.06671</c:v>
                </c:pt>
                <c:pt idx="32">
                  <c:v>19.056473</c:v>
                </c:pt>
                <c:pt idx="33">
                  <c:v>19.045801000000001</c:v>
                </c:pt>
                <c:pt idx="34">
                  <c:v>19.043551999999998</c:v>
                </c:pt>
                <c:pt idx="35">
                  <c:v>19.035898</c:v>
                </c:pt>
                <c:pt idx="36">
                  <c:v>19.039131000000001</c:v>
                </c:pt>
                <c:pt idx="37">
                  <c:v>19.02383</c:v>
                </c:pt>
                <c:pt idx="38">
                  <c:v>19.027649</c:v>
                </c:pt>
                <c:pt idx="39">
                  <c:v>19.019597999999998</c:v>
                </c:pt>
                <c:pt idx="40">
                  <c:v>19.003461999999999</c:v>
                </c:pt>
                <c:pt idx="41">
                  <c:v>19.005690000000001</c:v>
                </c:pt>
                <c:pt idx="42">
                  <c:v>18.993275000000001</c:v>
                </c:pt>
                <c:pt idx="43">
                  <c:v>18.992735</c:v>
                </c:pt>
                <c:pt idx="44">
                  <c:v>18.984009</c:v>
                </c:pt>
                <c:pt idx="45">
                  <c:v>18.972124000000001</c:v>
                </c:pt>
                <c:pt idx="46">
                  <c:v>18.975657000000002</c:v>
                </c:pt>
                <c:pt idx="47">
                  <c:v>18.961894999999998</c:v>
                </c:pt>
                <c:pt idx="48">
                  <c:v>18.954428</c:v>
                </c:pt>
                <c:pt idx="49">
                  <c:v>18.947016000000001</c:v>
                </c:pt>
                <c:pt idx="50">
                  <c:v>18.941483999999999</c:v>
                </c:pt>
                <c:pt idx="51">
                  <c:v>18.939653</c:v>
                </c:pt>
                <c:pt idx="52">
                  <c:v>18.928923000000001</c:v>
                </c:pt>
                <c:pt idx="53">
                  <c:v>18.931588999999999</c:v>
                </c:pt>
                <c:pt idx="54">
                  <c:v>18.918012999999998</c:v>
                </c:pt>
                <c:pt idx="55">
                  <c:v>18.918810000000001</c:v>
                </c:pt>
                <c:pt idx="56">
                  <c:v>18.911826999999999</c:v>
                </c:pt>
                <c:pt idx="57">
                  <c:v>18.898661000000001</c:v>
                </c:pt>
                <c:pt idx="58">
                  <c:v>18.902605000000001</c:v>
                </c:pt>
                <c:pt idx="59">
                  <c:v>18.892064999999999</c:v>
                </c:pt>
                <c:pt idx="60">
                  <c:v>18.893346999999999</c:v>
                </c:pt>
                <c:pt idx="61">
                  <c:v>18.885657999999999</c:v>
                </c:pt>
                <c:pt idx="62">
                  <c:v>18.887045000000001</c:v>
                </c:pt>
                <c:pt idx="63">
                  <c:v>18.872654000000001</c:v>
                </c:pt>
                <c:pt idx="64">
                  <c:v>18.856133</c:v>
                </c:pt>
                <c:pt idx="65">
                  <c:v>18.855817999999999</c:v>
                </c:pt>
                <c:pt idx="66">
                  <c:v>18.847950000000001</c:v>
                </c:pt>
                <c:pt idx="67">
                  <c:v>18.844324</c:v>
                </c:pt>
                <c:pt idx="68">
                  <c:v>18.836935</c:v>
                </c:pt>
                <c:pt idx="69">
                  <c:v>18.832032999999999</c:v>
                </c:pt>
                <c:pt idx="70">
                  <c:v>18.830501999999999</c:v>
                </c:pt>
                <c:pt idx="71">
                  <c:v>18.815511999999998</c:v>
                </c:pt>
                <c:pt idx="72">
                  <c:v>18.815649000000001</c:v>
                </c:pt>
                <c:pt idx="73">
                  <c:v>18.810863000000001</c:v>
                </c:pt>
                <c:pt idx="74">
                  <c:v>18.795883</c:v>
                </c:pt>
                <c:pt idx="75">
                  <c:v>18.79372</c:v>
                </c:pt>
                <c:pt idx="76">
                  <c:v>18.789594999999998</c:v>
                </c:pt>
                <c:pt idx="77">
                  <c:v>18.785305000000001</c:v>
                </c:pt>
                <c:pt idx="78">
                  <c:v>18.776571000000001</c:v>
                </c:pt>
                <c:pt idx="79">
                  <c:v>18.763480999999999</c:v>
                </c:pt>
                <c:pt idx="80">
                  <c:v>18.767310999999999</c:v>
                </c:pt>
                <c:pt idx="81">
                  <c:v>18.758257</c:v>
                </c:pt>
                <c:pt idx="82">
                  <c:v>18.758151999999999</c:v>
                </c:pt>
                <c:pt idx="83">
                  <c:v>18.748183999999998</c:v>
                </c:pt>
                <c:pt idx="84">
                  <c:v>18.74579</c:v>
                </c:pt>
                <c:pt idx="85">
                  <c:v>18.736526000000001</c:v>
                </c:pt>
                <c:pt idx="86">
                  <c:v>18.734756000000001</c:v>
                </c:pt>
                <c:pt idx="87">
                  <c:v>18.734954999999999</c:v>
                </c:pt>
                <c:pt idx="88">
                  <c:v>18.732302000000001</c:v>
                </c:pt>
                <c:pt idx="89">
                  <c:v>18.728898999999998</c:v>
                </c:pt>
                <c:pt idx="90">
                  <c:v>18.714421999999999</c:v>
                </c:pt>
                <c:pt idx="91">
                  <c:v>18.716566</c:v>
                </c:pt>
                <c:pt idx="92">
                  <c:v>18.703688</c:v>
                </c:pt>
                <c:pt idx="93">
                  <c:v>18.69652</c:v>
                </c:pt>
                <c:pt idx="94">
                  <c:v>18.697555999999999</c:v>
                </c:pt>
                <c:pt idx="95">
                  <c:v>18.687342000000001</c:v>
                </c:pt>
                <c:pt idx="96">
                  <c:v>18.685438000000001</c:v>
                </c:pt>
                <c:pt idx="97">
                  <c:v>18.685866999999998</c:v>
                </c:pt>
                <c:pt idx="98">
                  <c:v>18.671178999999999</c:v>
                </c:pt>
                <c:pt idx="99">
                  <c:v>18.675439999999998</c:v>
                </c:pt>
                <c:pt idx="100">
                  <c:v>18.658293</c:v>
                </c:pt>
                <c:pt idx="101">
                  <c:v>18.659424000000001</c:v>
                </c:pt>
                <c:pt idx="102">
                  <c:v>18.655768999999999</c:v>
                </c:pt>
                <c:pt idx="103">
                  <c:v>18.647186000000001</c:v>
                </c:pt>
                <c:pt idx="104">
                  <c:v>18.655754000000002</c:v>
                </c:pt>
                <c:pt idx="105">
                  <c:v>18.644400000000001</c:v>
                </c:pt>
                <c:pt idx="106">
                  <c:v>18.644297000000002</c:v>
                </c:pt>
                <c:pt idx="107">
                  <c:v>18.637384000000001</c:v>
                </c:pt>
                <c:pt idx="108">
                  <c:v>18.636382999999999</c:v>
                </c:pt>
                <c:pt idx="109">
                  <c:v>18.622540999999998</c:v>
                </c:pt>
                <c:pt idx="110">
                  <c:v>18.629705000000001</c:v>
                </c:pt>
                <c:pt idx="111">
                  <c:v>18.614899000000001</c:v>
                </c:pt>
                <c:pt idx="112">
                  <c:v>18.609268</c:v>
                </c:pt>
                <c:pt idx="113">
                  <c:v>18.606705000000002</c:v>
                </c:pt>
                <c:pt idx="114">
                  <c:v>18.594567999999999</c:v>
                </c:pt>
                <c:pt idx="115">
                  <c:v>18.593146999999998</c:v>
                </c:pt>
                <c:pt idx="116">
                  <c:v>18.587519</c:v>
                </c:pt>
                <c:pt idx="117">
                  <c:v>18.585533000000002</c:v>
                </c:pt>
                <c:pt idx="118">
                  <c:v>18.571987</c:v>
                </c:pt>
                <c:pt idx="119">
                  <c:v>18.571417</c:v>
                </c:pt>
                <c:pt idx="120">
                  <c:v>18.563320000000001</c:v>
                </c:pt>
                <c:pt idx="121">
                  <c:v>18.560175000000001</c:v>
                </c:pt>
                <c:pt idx="122">
                  <c:v>18.545878999999999</c:v>
                </c:pt>
                <c:pt idx="123">
                  <c:v>18.534761</c:v>
                </c:pt>
                <c:pt idx="124">
                  <c:v>18.536276000000001</c:v>
                </c:pt>
                <c:pt idx="125">
                  <c:v>18.525230000000001</c:v>
                </c:pt>
                <c:pt idx="126">
                  <c:v>18.525455000000001</c:v>
                </c:pt>
                <c:pt idx="127">
                  <c:v>18.51268</c:v>
                </c:pt>
                <c:pt idx="128">
                  <c:v>18.515657000000001</c:v>
                </c:pt>
                <c:pt idx="129">
                  <c:v>18.505146</c:v>
                </c:pt>
                <c:pt idx="130">
                  <c:v>18.506875999999998</c:v>
                </c:pt>
                <c:pt idx="131">
                  <c:v>18.491019999999999</c:v>
                </c:pt>
                <c:pt idx="132">
                  <c:v>18.492080999999999</c:v>
                </c:pt>
                <c:pt idx="133">
                  <c:v>18.481857000000002</c:v>
                </c:pt>
                <c:pt idx="134">
                  <c:v>18.479182999999999</c:v>
                </c:pt>
                <c:pt idx="135">
                  <c:v>18.469933000000001</c:v>
                </c:pt>
                <c:pt idx="136">
                  <c:v>18.462122000000001</c:v>
                </c:pt>
                <c:pt idx="137">
                  <c:v>18.464545999999999</c:v>
                </c:pt>
                <c:pt idx="138">
                  <c:v>18.447396999999999</c:v>
                </c:pt>
                <c:pt idx="139">
                  <c:v>18.451813000000001</c:v>
                </c:pt>
                <c:pt idx="140">
                  <c:v>18.447051999999999</c:v>
                </c:pt>
                <c:pt idx="141">
                  <c:v>18.441894999999999</c:v>
                </c:pt>
                <c:pt idx="142">
                  <c:v>18.432881999999999</c:v>
                </c:pt>
                <c:pt idx="143">
                  <c:v>18.432096000000001</c:v>
                </c:pt>
                <c:pt idx="144">
                  <c:v>18.422357999999999</c:v>
                </c:pt>
                <c:pt idx="145">
                  <c:v>18.420431000000001</c:v>
                </c:pt>
                <c:pt idx="146">
                  <c:v>18.412989</c:v>
                </c:pt>
                <c:pt idx="147">
                  <c:v>18.414193999999998</c:v>
                </c:pt>
                <c:pt idx="148">
                  <c:v>18.404613000000001</c:v>
                </c:pt>
                <c:pt idx="149">
                  <c:v>18.402206</c:v>
                </c:pt>
                <c:pt idx="150">
                  <c:v>18.390053000000002</c:v>
                </c:pt>
                <c:pt idx="151">
                  <c:v>18.397193999999999</c:v>
                </c:pt>
                <c:pt idx="152">
                  <c:v>18.387419000000001</c:v>
                </c:pt>
                <c:pt idx="153">
                  <c:v>18.387712000000001</c:v>
                </c:pt>
                <c:pt idx="154">
                  <c:v>18.379473000000001</c:v>
                </c:pt>
                <c:pt idx="155">
                  <c:v>18.377912999999999</c:v>
                </c:pt>
                <c:pt idx="156">
                  <c:v>18.379314000000001</c:v>
                </c:pt>
                <c:pt idx="157">
                  <c:v>18.363197</c:v>
                </c:pt>
                <c:pt idx="158">
                  <c:v>18.361139000000001</c:v>
                </c:pt>
                <c:pt idx="159">
                  <c:v>18.357337999999999</c:v>
                </c:pt>
                <c:pt idx="160">
                  <c:v>18.353914</c:v>
                </c:pt>
                <c:pt idx="161">
                  <c:v>18.357004</c:v>
                </c:pt>
                <c:pt idx="162">
                  <c:v>18.345848</c:v>
                </c:pt>
                <c:pt idx="163">
                  <c:v>18.346373</c:v>
                </c:pt>
                <c:pt idx="164">
                  <c:v>18.337799</c:v>
                </c:pt>
                <c:pt idx="165">
                  <c:v>18.339365000000001</c:v>
                </c:pt>
                <c:pt idx="166">
                  <c:v>18.323124</c:v>
                </c:pt>
                <c:pt idx="167">
                  <c:v>18.330807</c:v>
                </c:pt>
                <c:pt idx="168">
                  <c:v>18.317903999999999</c:v>
                </c:pt>
                <c:pt idx="169">
                  <c:v>18.317634999999999</c:v>
                </c:pt>
                <c:pt idx="170">
                  <c:v>18.308503999999999</c:v>
                </c:pt>
                <c:pt idx="171">
                  <c:v>18.310124999999999</c:v>
                </c:pt>
                <c:pt idx="172">
                  <c:v>18.305136000000001</c:v>
                </c:pt>
                <c:pt idx="173">
                  <c:v>18.291656</c:v>
                </c:pt>
                <c:pt idx="174">
                  <c:v>18.287039</c:v>
                </c:pt>
                <c:pt idx="175">
                  <c:v>18.288264999999999</c:v>
                </c:pt>
                <c:pt idx="176">
                  <c:v>18.279492999999999</c:v>
                </c:pt>
                <c:pt idx="177">
                  <c:v>18.277688999999999</c:v>
                </c:pt>
                <c:pt idx="178">
                  <c:v>18.270052</c:v>
                </c:pt>
                <c:pt idx="179">
                  <c:v>18.269157</c:v>
                </c:pt>
                <c:pt idx="180">
                  <c:v>18.256440999999999</c:v>
                </c:pt>
                <c:pt idx="181">
                  <c:v>18.248911</c:v>
                </c:pt>
                <c:pt idx="182">
                  <c:v>18.238159</c:v>
                </c:pt>
                <c:pt idx="183">
                  <c:v>18.233464999999999</c:v>
                </c:pt>
                <c:pt idx="184">
                  <c:v>18.232977000000002</c:v>
                </c:pt>
                <c:pt idx="185">
                  <c:v>18.222683</c:v>
                </c:pt>
                <c:pt idx="186">
                  <c:v>18.220133000000001</c:v>
                </c:pt>
                <c:pt idx="187">
                  <c:v>18.206544999999998</c:v>
                </c:pt>
                <c:pt idx="188">
                  <c:v>18.208136</c:v>
                </c:pt>
                <c:pt idx="189">
                  <c:v>18.206892</c:v>
                </c:pt>
                <c:pt idx="190">
                  <c:v>18.199069999999999</c:v>
                </c:pt>
                <c:pt idx="191">
                  <c:v>18.200261999999999</c:v>
                </c:pt>
                <c:pt idx="192">
                  <c:v>18.189240000000002</c:v>
                </c:pt>
                <c:pt idx="193">
                  <c:v>18.18252</c:v>
                </c:pt>
                <c:pt idx="194">
                  <c:v>18.170202</c:v>
                </c:pt>
                <c:pt idx="195">
                  <c:v>18.173328000000001</c:v>
                </c:pt>
                <c:pt idx="196">
                  <c:v>18.163896999999999</c:v>
                </c:pt>
                <c:pt idx="197">
                  <c:v>18.164148000000001</c:v>
                </c:pt>
                <c:pt idx="198">
                  <c:v>18.153593000000001</c:v>
                </c:pt>
                <c:pt idx="199">
                  <c:v>18.153603</c:v>
                </c:pt>
                <c:pt idx="200">
                  <c:v>18.141248999999998</c:v>
                </c:pt>
                <c:pt idx="201">
                  <c:v>18.133676999999999</c:v>
                </c:pt>
                <c:pt idx="202">
                  <c:v>18.133362000000002</c:v>
                </c:pt>
                <c:pt idx="203">
                  <c:v>18.139339</c:v>
                </c:pt>
                <c:pt idx="204">
                  <c:v>18.119183</c:v>
                </c:pt>
                <c:pt idx="205">
                  <c:v>18.121646999999999</c:v>
                </c:pt>
                <c:pt idx="206">
                  <c:v>18.117495000000002</c:v>
                </c:pt>
                <c:pt idx="207">
                  <c:v>18.113572999999999</c:v>
                </c:pt>
                <c:pt idx="208">
                  <c:v>18.102613000000002</c:v>
                </c:pt>
                <c:pt idx="209">
                  <c:v>18.103891000000001</c:v>
                </c:pt>
                <c:pt idx="210">
                  <c:v>18.097027000000001</c:v>
                </c:pt>
                <c:pt idx="211">
                  <c:v>18.092855</c:v>
                </c:pt>
                <c:pt idx="212">
                  <c:v>18.078624999999999</c:v>
                </c:pt>
                <c:pt idx="213">
                  <c:v>18.080331999999999</c:v>
                </c:pt>
                <c:pt idx="214">
                  <c:v>18.083196999999998</c:v>
                </c:pt>
                <c:pt idx="215">
                  <c:v>18.072046</c:v>
                </c:pt>
                <c:pt idx="216">
                  <c:v>18.068166999999999</c:v>
                </c:pt>
                <c:pt idx="217">
                  <c:v>18.058326999999998</c:v>
                </c:pt>
                <c:pt idx="218">
                  <c:v>18.060639999999999</c:v>
                </c:pt>
                <c:pt idx="219">
                  <c:v>18.054333</c:v>
                </c:pt>
                <c:pt idx="220">
                  <c:v>18.049420999999999</c:v>
                </c:pt>
                <c:pt idx="221">
                  <c:v>18.045214000000001</c:v>
                </c:pt>
                <c:pt idx="222">
                  <c:v>18.044867</c:v>
                </c:pt>
                <c:pt idx="223">
                  <c:v>18.037528999999999</c:v>
                </c:pt>
                <c:pt idx="224">
                  <c:v>18.038996000000001</c:v>
                </c:pt>
                <c:pt idx="225">
                  <c:v>18.026056000000001</c:v>
                </c:pt>
                <c:pt idx="226">
                  <c:v>18.030301999999999</c:v>
                </c:pt>
                <c:pt idx="227">
                  <c:v>18.028476999999999</c:v>
                </c:pt>
                <c:pt idx="228">
                  <c:v>18.019048999999999</c:v>
                </c:pt>
                <c:pt idx="229">
                  <c:v>18.021263000000001</c:v>
                </c:pt>
                <c:pt idx="230">
                  <c:v>18.007490000000001</c:v>
                </c:pt>
                <c:pt idx="231">
                  <c:v>18.009136000000002</c:v>
                </c:pt>
                <c:pt idx="232">
                  <c:v>18.001003000000001</c:v>
                </c:pt>
                <c:pt idx="233">
                  <c:v>18.000332</c:v>
                </c:pt>
                <c:pt idx="234">
                  <c:v>17.988309999999998</c:v>
                </c:pt>
                <c:pt idx="235">
                  <c:v>17.990407999999999</c:v>
                </c:pt>
                <c:pt idx="236">
                  <c:v>17.99015</c:v>
                </c:pt>
                <c:pt idx="237">
                  <c:v>17.981680000000001</c:v>
                </c:pt>
                <c:pt idx="238">
                  <c:v>17.981421000000001</c:v>
                </c:pt>
                <c:pt idx="239">
                  <c:v>17.96847</c:v>
                </c:pt>
                <c:pt idx="240">
                  <c:v>17.966902000000001</c:v>
                </c:pt>
                <c:pt idx="241">
                  <c:v>17.957056000000001</c:v>
                </c:pt>
                <c:pt idx="242">
                  <c:v>17.952120000000001</c:v>
                </c:pt>
                <c:pt idx="243">
                  <c:v>17.947638999999999</c:v>
                </c:pt>
                <c:pt idx="244">
                  <c:v>17.947503999999999</c:v>
                </c:pt>
                <c:pt idx="245">
                  <c:v>17.938421000000002</c:v>
                </c:pt>
                <c:pt idx="246">
                  <c:v>17.931835</c:v>
                </c:pt>
                <c:pt idx="247">
                  <c:v>17.937048000000001</c:v>
                </c:pt>
                <c:pt idx="248">
                  <c:v>17.925297</c:v>
                </c:pt>
                <c:pt idx="249">
                  <c:v>17.922388000000002</c:v>
                </c:pt>
                <c:pt idx="250">
                  <c:v>17.914840999999999</c:v>
                </c:pt>
                <c:pt idx="251">
                  <c:v>17.919737000000001</c:v>
                </c:pt>
                <c:pt idx="252">
                  <c:v>17.918741000000001</c:v>
                </c:pt>
                <c:pt idx="253">
                  <c:v>17.907688</c:v>
                </c:pt>
                <c:pt idx="254">
                  <c:v>17.907620999999999</c:v>
                </c:pt>
                <c:pt idx="255">
                  <c:v>17.899208000000002</c:v>
                </c:pt>
                <c:pt idx="256">
                  <c:v>17.896861999999999</c:v>
                </c:pt>
                <c:pt idx="257">
                  <c:v>17.891756000000001</c:v>
                </c:pt>
                <c:pt idx="258">
                  <c:v>17.893516999999999</c:v>
                </c:pt>
                <c:pt idx="259">
                  <c:v>17.884976999999999</c:v>
                </c:pt>
                <c:pt idx="260">
                  <c:v>17.881599000000001</c:v>
                </c:pt>
                <c:pt idx="261">
                  <c:v>17.881409000000001</c:v>
                </c:pt>
                <c:pt idx="262">
                  <c:v>17.872902</c:v>
                </c:pt>
                <c:pt idx="263">
                  <c:v>17.875298999999998</c:v>
                </c:pt>
                <c:pt idx="264">
                  <c:v>17.875969000000001</c:v>
                </c:pt>
                <c:pt idx="265">
                  <c:v>17.861183</c:v>
                </c:pt>
                <c:pt idx="266">
                  <c:v>17.863676000000002</c:v>
                </c:pt>
                <c:pt idx="267">
                  <c:v>17.850314999999998</c:v>
                </c:pt>
                <c:pt idx="268">
                  <c:v>17.851956999999999</c:v>
                </c:pt>
                <c:pt idx="269">
                  <c:v>17.841685999999999</c:v>
                </c:pt>
                <c:pt idx="270">
                  <c:v>17.841961000000001</c:v>
                </c:pt>
                <c:pt idx="271">
                  <c:v>17.837613999999999</c:v>
                </c:pt>
                <c:pt idx="272">
                  <c:v>17.827729999999999</c:v>
                </c:pt>
                <c:pt idx="273">
                  <c:v>17.827559999999998</c:v>
                </c:pt>
                <c:pt idx="274">
                  <c:v>17.823906000000001</c:v>
                </c:pt>
                <c:pt idx="275">
                  <c:v>17.819396999999999</c:v>
                </c:pt>
                <c:pt idx="276">
                  <c:v>17.819004</c:v>
                </c:pt>
                <c:pt idx="277">
                  <c:v>17.809464999999999</c:v>
                </c:pt>
                <c:pt idx="278">
                  <c:v>17.809168</c:v>
                </c:pt>
                <c:pt idx="279">
                  <c:v>17.800663</c:v>
                </c:pt>
                <c:pt idx="280">
                  <c:v>17.797056000000001</c:v>
                </c:pt>
                <c:pt idx="281">
                  <c:v>17.798604999999998</c:v>
                </c:pt>
                <c:pt idx="282">
                  <c:v>17.783407</c:v>
                </c:pt>
                <c:pt idx="283">
                  <c:v>17.784148999999999</c:v>
                </c:pt>
                <c:pt idx="284">
                  <c:v>17.776630000000001</c:v>
                </c:pt>
                <c:pt idx="285">
                  <c:v>17.780957999999998</c:v>
                </c:pt>
                <c:pt idx="286">
                  <c:v>17.776060000000001</c:v>
                </c:pt>
                <c:pt idx="287">
                  <c:v>17.767531999999999</c:v>
                </c:pt>
                <c:pt idx="288">
                  <c:v>17.767804999999999</c:v>
                </c:pt>
                <c:pt idx="289">
                  <c:v>17.759007</c:v>
                </c:pt>
                <c:pt idx="290">
                  <c:v>17.756779000000002</c:v>
                </c:pt>
                <c:pt idx="291">
                  <c:v>17.747028</c:v>
                </c:pt>
                <c:pt idx="292">
                  <c:v>17.744281999999998</c:v>
                </c:pt>
                <c:pt idx="293">
                  <c:v>17.745709999999999</c:v>
                </c:pt>
                <c:pt idx="294">
                  <c:v>17.735278999999998</c:v>
                </c:pt>
                <c:pt idx="295">
                  <c:v>17.734269999999999</c:v>
                </c:pt>
                <c:pt idx="296">
                  <c:v>17.736988</c:v>
                </c:pt>
                <c:pt idx="297">
                  <c:v>17.728822999999998</c:v>
                </c:pt>
                <c:pt idx="298">
                  <c:v>17.72682</c:v>
                </c:pt>
                <c:pt idx="299">
                  <c:v>17.719252000000001</c:v>
                </c:pt>
                <c:pt idx="300">
                  <c:v>17.715416000000001</c:v>
                </c:pt>
                <c:pt idx="301">
                  <c:v>17.705134999999999</c:v>
                </c:pt>
                <c:pt idx="302">
                  <c:v>17.706517999999999</c:v>
                </c:pt>
                <c:pt idx="303">
                  <c:v>17.694592</c:v>
                </c:pt>
                <c:pt idx="304">
                  <c:v>17.697472000000001</c:v>
                </c:pt>
                <c:pt idx="305">
                  <c:v>17.695983999999999</c:v>
                </c:pt>
                <c:pt idx="306">
                  <c:v>17.688734</c:v>
                </c:pt>
                <c:pt idx="307">
                  <c:v>17.689700999999999</c:v>
                </c:pt>
                <c:pt idx="308">
                  <c:v>17.683917999999998</c:v>
                </c:pt>
                <c:pt idx="309">
                  <c:v>17.675165</c:v>
                </c:pt>
                <c:pt idx="310">
                  <c:v>17.674440000000001</c:v>
                </c:pt>
                <c:pt idx="311">
                  <c:v>17.672785000000001</c:v>
                </c:pt>
                <c:pt idx="312">
                  <c:v>17.666132000000001</c:v>
                </c:pt>
                <c:pt idx="313">
                  <c:v>17.658149999999999</c:v>
                </c:pt>
                <c:pt idx="314">
                  <c:v>17.654957</c:v>
                </c:pt>
                <c:pt idx="315">
                  <c:v>17.6525</c:v>
                </c:pt>
                <c:pt idx="316">
                  <c:v>17.648394</c:v>
                </c:pt>
                <c:pt idx="317">
                  <c:v>17.644106000000001</c:v>
                </c:pt>
                <c:pt idx="318">
                  <c:v>17.645187</c:v>
                </c:pt>
                <c:pt idx="319">
                  <c:v>17.634352</c:v>
                </c:pt>
                <c:pt idx="320">
                  <c:v>17.631432</c:v>
                </c:pt>
                <c:pt idx="321">
                  <c:v>17.624056</c:v>
                </c:pt>
                <c:pt idx="322">
                  <c:v>17.619779999999999</c:v>
                </c:pt>
                <c:pt idx="323">
                  <c:v>17.619501</c:v>
                </c:pt>
                <c:pt idx="324">
                  <c:v>17.610966000000001</c:v>
                </c:pt>
                <c:pt idx="325">
                  <c:v>17.611542</c:v>
                </c:pt>
                <c:pt idx="326">
                  <c:v>17.605736</c:v>
                </c:pt>
                <c:pt idx="327">
                  <c:v>17.609579</c:v>
                </c:pt>
                <c:pt idx="328">
                  <c:v>17.604813</c:v>
                </c:pt>
                <c:pt idx="329">
                  <c:v>17.595011</c:v>
                </c:pt>
                <c:pt idx="330">
                  <c:v>17.594034000000001</c:v>
                </c:pt>
                <c:pt idx="331">
                  <c:v>17.597387000000001</c:v>
                </c:pt>
                <c:pt idx="332">
                  <c:v>17.582405000000001</c:v>
                </c:pt>
                <c:pt idx="333">
                  <c:v>17.590208000000001</c:v>
                </c:pt>
                <c:pt idx="334">
                  <c:v>17.584848000000001</c:v>
                </c:pt>
                <c:pt idx="335">
                  <c:v>17.576805</c:v>
                </c:pt>
                <c:pt idx="336">
                  <c:v>17.57987</c:v>
                </c:pt>
                <c:pt idx="337">
                  <c:v>17.571289</c:v>
                </c:pt>
                <c:pt idx="338">
                  <c:v>17.571266000000001</c:v>
                </c:pt>
                <c:pt idx="339">
                  <c:v>17.569814999999998</c:v>
                </c:pt>
                <c:pt idx="340">
                  <c:v>17.559635</c:v>
                </c:pt>
                <c:pt idx="341">
                  <c:v>17.564340999999999</c:v>
                </c:pt>
                <c:pt idx="342">
                  <c:v>17.552807000000001</c:v>
                </c:pt>
                <c:pt idx="343">
                  <c:v>17.553833000000001</c:v>
                </c:pt>
                <c:pt idx="344">
                  <c:v>17.553536999999999</c:v>
                </c:pt>
                <c:pt idx="345">
                  <c:v>17.536411000000001</c:v>
                </c:pt>
                <c:pt idx="346">
                  <c:v>17.538774</c:v>
                </c:pt>
                <c:pt idx="347">
                  <c:v>17.527950000000001</c:v>
                </c:pt>
                <c:pt idx="348">
                  <c:v>17.529882000000001</c:v>
                </c:pt>
                <c:pt idx="349">
                  <c:v>17.530815</c:v>
                </c:pt>
                <c:pt idx="350">
                  <c:v>17.518353000000001</c:v>
                </c:pt>
                <c:pt idx="351">
                  <c:v>17.518961000000001</c:v>
                </c:pt>
                <c:pt idx="352">
                  <c:v>17.515196</c:v>
                </c:pt>
                <c:pt idx="353">
                  <c:v>17.502725999999999</c:v>
                </c:pt>
                <c:pt idx="354">
                  <c:v>17.502524999999999</c:v>
                </c:pt>
                <c:pt idx="355">
                  <c:v>17.505379000000001</c:v>
                </c:pt>
                <c:pt idx="356">
                  <c:v>17.497392999999999</c:v>
                </c:pt>
                <c:pt idx="357">
                  <c:v>17.492246999999999</c:v>
                </c:pt>
                <c:pt idx="358">
                  <c:v>17.483438</c:v>
                </c:pt>
                <c:pt idx="359">
                  <c:v>17.477459</c:v>
                </c:pt>
                <c:pt idx="360">
                  <c:v>17.481068</c:v>
                </c:pt>
                <c:pt idx="361">
                  <c:v>17.479303000000002</c:v>
                </c:pt>
                <c:pt idx="362">
                  <c:v>17.473911000000001</c:v>
                </c:pt>
                <c:pt idx="363">
                  <c:v>17.458452000000001</c:v>
                </c:pt>
                <c:pt idx="364">
                  <c:v>17.459956999999999</c:v>
                </c:pt>
                <c:pt idx="365">
                  <c:v>17.459973999999999</c:v>
                </c:pt>
                <c:pt idx="366">
                  <c:v>17.449715000000001</c:v>
                </c:pt>
                <c:pt idx="367">
                  <c:v>17.451784</c:v>
                </c:pt>
                <c:pt idx="368">
                  <c:v>17.454521</c:v>
                </c:pt>
                <c:pt idx="369">
                  <c:v>17.442654000000001</c:v>
                </c:pt>
                <c:pt idx="370">
                  <c:v>17.436661000000001</c:v>
                </c:pt>
                <c:pt idx="371">
                  <c:v>17.442549</c:v>
                </c:pt>
                <c:pt idx="372">
                  <c:v>17.427741999999999</c:v>
                </c:pt>
                <c:pt idx="373">
                  <c:v>17.431142999999999</c:v>
                </c:pt>
                <c:pt idx="374">
                  <c:v>17.426579</c:v>
                </c:pt>
                <c:pt idx="375">
                  <c:v>17.420411999999999</c:v>
                </c:pt>
                <c:pt idx="376">
                  <c:v>17.418358000000001</c:v>
                </c:pt>
                <c:pt idx="377">
                  <c:v>17.420044000000001</c:v>
                </c:pt>
                <c:pt idx="378">
                  <c:v>17.413542</c:v>
                </c:pt>
                <c:pt idx="379">
                  <c:v>17.413197</c:v>
                </c:pt>
                <c:pt idx="380">
                  <c:v>17.412883999999998</c:v>
                </c:pt>
                <c:pt idx="381">
                  <c:v>17.400309</c:v>
                </c:pt>
                <c:pt idx="382">
                  <c:v>17.401593999999999</c:v>
                </c:pt>
                <c:pt idx="383">
                  <c:v>17.403019</c:v>
                </c:pt>
                <c:pt idx="384">
                  <c:v>17.404858000000001</c:v>
                </c:pt>
                <c:pt idx="385">
                  <c:v>17.391466000000001</c:v>
                </c:pt>
                <c:pt idx="386">
                  <c:v>17.389116000000001</c:v>
                </c:pt>
                <c:pt idx="387">
                  <c:v>17.395638999999999</c:v>
                </c:pt>
                <c:pt idx="388">
                  <c:v>17.386234000000002</c:v>
                </c:pt>
                <c:pt idx="389">
                  <c:v>17.38203</c:v>
                </c:pt>
                <c:pt idx="390">
                  <c:v>17.371023000000001</c:v>
                </c:pt>
                <c:pt idx="391">
                  <c:v>17.374113000000001</c:v>
                </c:pt>
                <c:pt idx="392">
                  <c:v>17.370031000000001</c:v>
                </c:pt>
                <c:pt idx="393">
                  <c:v>17.361733999999998</c:v>
                </c:pt>
                <c:pt idx="394">
                  <c:v>17.360434999999999</c:v>
                </c:pt>
                <c:pt idx="395">
                  <c:v>17.362228000000002</c:v>
                </c:pt>
                <c:pt idx="396">
                  <c:v>17.354434999999999</c:v>
                </c:pt>
                <c:pt idx="397">
                  <c:v>17.352097000000001</c:v>
                </c:pt>
                <c:pt idx="398">
                  <c:v>17.356905000000001</c:v>
                </c:pt>
                <c:pt idx="399">
                  <c:v>17.338743000000001</c:v>
                </c:pt>
                <c:pt idx="400">
                  <c:v>17.340063000000001</c:v>
                </c:pt>
                <c:pt idx="401">
                  <c:v>17.338614</c:v>
                </c:pt>
                <c:pt idx="402">
                  <c:v>17.330863999999998</c:v>
                </c:pt>
                <c:pt idx="403">
                  <c:v>17.328709</c:v>
                </c:pt>
                <c:pt idx="404">
                  <c:v>17.330969</c:v>
                </c:pt>
                <c:pt idx="405">
                  <c:v>17.321826999999999</c:v>
                </c:pt>
                <c:pt idx="406">
                  <c:v>17.318747999999999</c:v>
                </c:pt>
                <c:pt idx="407">
                  <c:v>17.314855999999999</c:v>
                </c:pt>
                <c:pt idx="408">
                  <c:v>17.312836000000001</c:v>
                </c:pt>
                <c:pt idx="409">
                  <c:v>17.305264000000001</c:v>
                </c:pt>
                <c:pt idx="410">
                  <c:v>17.319845000000001</c:v>
                </c:pt>
                <c:pt idx="411">
                  <c:v>17.317097</c:v>
                </c:pt>
                <c:pt idx="412">
                  <c:v>17.311423999999999</c:v>
                </c:pt>
                <c:pt idx="413">
                  <c:v>17.290790999999999</c:v>
                </c:pt>
                <c:pt idx="414">
                  <c:v>17.295415999999999</c:v>
                </c:pt>
                <c:pt idx="415">
                  <c:v>17.299011</c:v>
                </c:pt>
                <c:pt idx="416">
                  <c:v>17.284593999999998</c:v>
                </c:pt>
                <c:pt idx="417">
                  <c:v>17.28492</c:v>
                </c:pt>
                <c:pt idx="418">
                  <c:v>17.287545999999999</c:v>
                </c:pt>
                <c:pt idx="419">
                  <c:v>17.283821</c:v>
                </c:pt>
                <c:pt idx="420">
                  <c:v>17.278542999999999</c:v>
                </c:pt>
                <c:pt idx="421">
                  <c:v>17.279361999999999</c:v>
                </c:pt>
                <c:pt idx="422">
                  <c:v>17.279572000000002</c:v>
                </c:pt>
                <c:pt idx="423">
                  <c:v>17.269722000000002</c:v>
                </c:pt>
                <c:pt idx="424">
                  <c:v>17.268211000000001</c:v>
                </c:pt>
                <c:pt idx="425">
                  <c:v>17.273565000000001</c:v>
                </c:pt>
                <c:pt idx="426">
                  <c:v>17.260504000000001</c:v>
                </c:pt>
                <c:pt idx="427">
                  <c:v>17.259505999999998</c:v>
                </c:pt>
                <c:pt idx="428">
                  <c:v>17.261399999999998</c:v>
                </c:pt>
                <c:pt idx="429">
                  <c:v>17.247007</c:v>
                </c:pt>
                <c:pt idx="430">
                  <c:v>17.247107</c:v>
                </c:pt>
                <c:pt idx="431">
                  <c:v>17.253236999999999</c:v>
                </c:pt>
                <c:pt idx="432">
                  <c:v>17.242649</c:v>
                </c:pt>
                <c:pt idx="433">
                  <c:v>17.239552</c:v>
                </c:pt>
                <c:pt idx="434">
                  <c:v>17.239405000000001</c:v>
                </c:pt>
                <c:pt idx="435">
                  <c:v>17.230620999999999</c:v>
                </c:pt>
                <c:pt idx="436">
                  <c:v>17.234549000000001</c:v>
                </c:pt>
                <c:pt idx="437">
                  <c:v>17.230983999999999</c:v>
                </c:pt>
                <c:pt idx="438">
                  <c:v>17.218530999999999</c:v>
                </c:pt>
                <c:pt idx="439">
                  <c:v>17.222536000000002</c:v>
                </c:pt>
                <c:pt idx="440">
                  <c:v>17.224637999999999</c:v>
                </c:pt>
                <c:pt idx="441">
                  <c:v>17.210529000000001</c:v>
                </c:pt>
                <c:pt idx="442">
                  <c:v>17.213459</c:v>
                </c:pt>
                <c:pt idx="443">
                  <c:v>17.210840000000001</c:v>
                </c:pt>
                <c:pt idx="444">
                  <c:v>17.206388</c:v>
                </c:pt>
                <c:pt idx="445">
                  <c:v>17.202383000000001</c:v>
                </c:pt>
                <c:pt idx="446">
                  <c:v>17.199719999999999</c:v>
                </c:pt>
                <c:pt idx="447">
                  <c:v>17.202767999999999</c:v>
                </c:pt>
                <c:pt idx="448">
                  <c:v>17.195494</c:v>
                </c:pt>
                <c:pt idx="449">
                  <c:v>17.192433999999999</c:v>
                </c:pt>
                <c:pt idx="450">
                  <c:v>17.194997999999998</c:v>
                </c:pt>
                <c:pt idx="451">
                  <c:v>17.186502000000001</c:v>
                </c:pt>
                <c:pt idx="452">
                  <c:v>17.18045</c:v>
                </c:pt>
                <c:pt idx="453">
                  <c:v>17.182324999999999</c:v>
                </c:pt>
                <c:pt idx="454">
                  <c:v>17.171082999999999</c:v>
                </c:pt>
                <c:pt idx="455">
                  <c:v>17.172713999999999</c:v>
                </c:pt>
                <c:pt idx="456">
                  <c:v>17.169867</c:v>
                </c:pt>
                <c:pt idx="457">
                  <c:v>17.172865000000002</c:v>
                </c:pt>
                <c:pt idx="458">
                  <c:v>17.164431</c:v>
                </c:pt>
                <c:pt idx="459">
                  <c:v>17.162531000000001</c:v>
                </c:pt>
                <c:pt idx="460">
                  <c:v>17.163107</c:v>
                </c:pt>
                <c:pt idx="461">
                  <c:v>17.149387000000001</c:v>
                </c:pt>
                <c:pt idx="462">
                  <c:v>17.148890999999999</c:v>
                </c:pt>
                <c:pt idx="463">
                  <c:v>17.149557000000001</c:v>
                </c:pt>
                <c:pt idx="464">
                  <c:v>17.141272000000001</c:v>
                </c:pt>
                <c:pt idx="465">
                  <c:v>17.140974</c:v>
                </c:pt>
                <c:pt idx="466">
                  <c:v>17.136538000000002</c:v>
                </c:pt>
                <c:pt idx="467">
                  <c:v>17.130832999999999</c:v>
                </c:pt>
                <c:pt idx="468">
                  <c:v>17.129048999999998</c:v>
                </c:pt>
                <c:pt idx="469">
                  <c:v>17.126514</c:v>
                </c:pt>
                <c:pt idx="470">
                  <c:v>17.116695</c:v>
                </c:pt>
                <c:pt idx="471">
                  <c:v>17.116461000000001</c:v>
                </c:pt>
                <c:pt idx="472">
                  <c:v>17.119667</c:v>
                </c:pt>
                <c:pt idx="473">
                  <c:v>17.119116000000002</c:v>
                </c:pt>
                <c:pt idx="474">
                  <c:v>17.105906000000001</c:v>
                </c:pt>
                <c:pt idx="475">
                  <c:v>17.105747000000001</c:v>
                </c:pt>
                <c:pt idx="476">
                  <c:v>17.105518</c:v>
                </c:pt>
                <c:pt idx="477">
                  <c:v>17.099571000000001</c:v>
                </c:pt>
                <c:pt idx="478">
                  <c:v>17.100235000000001</c:v>
                </c:pt>
                <c:pt idx="479">
                  <c:v>17.094944000000002</c:v>
                </c:pt>
                <c:pt idx="480">
                  <c:v>17.096867</c:v>
                </c:pt>
                <c:pt idx="481">
                  <c:v>17.089853000000002</c:v>
                </c:pt>
                <c:pt idx="482">
                  <c:v>17.085913000000001</c:v>
                </c:pt>
                <c:pt idx="483">
                  <c:v>17.087446</c:v>
                </c:pt>
                <c:pt idx="484">
                  <c:v>17.084032000000001</c:v>
                </c:pt>
                <c:pt idx="485">
                  <c:v>17.075244999999999</c:v>
                </c:pt>
                <c:pt idx="486">
                  <c:v>17.073018999999999</c:v>
                </c:pt>
                <c:pt idx="487">
                  <c:v>17.075548000000001</c:v>
                </c:pt>
                <c:pt idx="488">
                  <c:v>17.067561999999999</c:v>
                </c:pt>
                <c:pt idx="489">
                  <c:v>17.068007999999999</c:v>
                </c:pt>
                <c:pt idx="490">
                  <c:v>17.070070000000001</c:v>
                </c:pt>
                <c:pt idx="491">
                  <c:v>17.056875000000002</c:v>
                </c:pt>
                <c:pt idx="492">
                  <c:v>17.055218</c:v>
                </c:pt>
                <c:pt idx="493">
                  <c:v>17.053595999999999</c:v>
                </c:pt>
                <c:pt idx="494">
                  <c:v>17.044001000000002</c:v>
                </c:pt>
                <c:pt idx="495">
                  <c:v>17.041796000000001</c:v>
                </c:pt>
                <c:pt idx="496">
                  <c:v>17.043372999999999</c:v>
                </c:pt>
                <c:pt idx="497">
                  <c:v>17.041906000000001</c:v>
                </c:pt>
                <c:pt idx="498">
                  <c:v>17.033550000000002</c:v>
                </c:pt>
                <c:pt idx="499">
                  <c:v>17.032509000000001</c:v>
                </c:pt>
                <c:pt idx="500">
                  <c:v>17.033833000000001</c:v>
                </c:pt>
                <c:pt idx="501">
                  <c:v>17.034164000000001</c:v>
                </c:pt>
                <c:pt idx="502">
                  <c:v>17.022478</c:v>
                </c:pt>
                <c:pt idx="503">
                  <c:v>17.024384000000001</c:v>
                </c:pt>
                <c:pt idx="504">
                  <c:v>17.01783</c:v>
                </c:pt>
                <c:pt idx="505">
                  <c:v>17.013199</c:v>
                </c:pt>
                <c:pt idx="506">
                  <c:v>17.014089999999999</c:v>
                </c:pt>
                <c:pt idx="507">
                  <c:v>17.013874000000001</c:v>
                </c:pt>
                <c:pt idx="508">
                  <c:v>17.011116000000001</c:v>
                </c:pt>
                <c:pt idx="509">
                  <c:v>17.005106000000001</c:v>
                </c:pt>
                <c:pt idx="510">
                  <c:v>17.000404</c:v>
                </c:pt>
                <c:pt idx="511">
                  <c:v>17.007092</c:v>
                </c:pt>
                <c:pt idx="512">
                  <c:v>16.996040000000001</c:v>
                </c:pt>
                <c:pt idx="513">
                  <c:v>16.989509999999999</c:v>
                </c:pt>
                <c:pt idx="514">
                  <c:v>16.994772000000001</c:v>
                </c:pt>
                <c:pt idx="515">
                  <c:v>16.996545999999999</c:v>
                </c:pt>
                <c:pt idx="516">
                  <c:v>16.982239</c:v>
                </c:pt>
                <c:pt idx="517">
                  <c:v>16.984051000000001</c:v>
                </c:pt>
                <c:pt idx="518">
                  <c:v>16.984805999999999</c:v>
                </c:pt>
                <c:pt idx="519">
                  <c:v>16.984916999999999</c:v>
                </c:pt>
                <c:pt idx="520">
                  <c:v>16.981068</c:v>
                </c:pt>
                <c:pt idx="521">
                  <c:v>16.976624000000001</c:v>
                </c:pt>
                <c:pt idx="522">
                  <c:v>16.976143</c:v>
                </c:pt>
                <c:pt idx="523">
                  <c:v>16.96771</c:v>
                </c:pt>
                <c:pt idx="524">
                  <c:v>16.967043</c:v>
                </c:pt>
                <c:pt idx="525">
                  <c:v>16.968533999999998</c:v>
                </c:pt>
                <c:pt idx="526">
                  <c:v>16.967497000000002</c:v>
                </c:pt>
                <c:pt idx="527">
                  <c:v>16.956734000000001</c:v>
                </c:pt>
                <c:pt idx="528">
                  <c:v>16.955172999999998</c:v>
                </c:pt>
                <c:pt idx="529">
                  <c:v>16.946370999999999</c:v>
                </c:pt>
                <c:pt idx="530">
                  <c:v>16.947735000000002</c:v>
                </c:pt>
                <c:pt idx="531">
                  <c:v>16.941659999999999</c:v>
                </c:pt>
                <c:pt idx="532">
                  <c:v>16.946826999999999</c:v>
                </c:pt>
                <c:pt idx="533">
                  <c:v>16.948119999999999</c:v>
                </c:pt>
                <c:pt idx="534">
                  <c:v>16.933230999999999</c:v>
                </c:pt>
                <c:pt idx="535">
                  <c:v>16.932793</c:v>
                </c:pt>
                <c:pt idx="536">
                  <c:v>16.934397000000001</c:v>
                </c:pt>
                <c:pt idx="537">
                  <c:v>16.932575</c:v>
                </c:pt>
                <c:pt idx="538">
                  <c:v>16.932072000000002</c:v>
                </c:pt>
                <c:pt idx="539">
                  <c:v>16.926607000000001</c:v>
                </c:pt>
                <c:pt idx="540">
                  <c:v>16.922332999999998</c:v>
                </c:pt>
                <c:pt idx="541">
                  <c:v>16.919653</c:v>
                </c:pt>
                <c:pt idx="542">
                  <c:v>16.924669000000002</c:v>
                </c:pt>
                <c:pt idx="543">
                  <c:v>16.905794</c:v>
                </c:pt>
                <c:pt idx="544">
                  <c:v>16.913979000000001</c:v>
                </c:pt>
                <c:pt idx="545">
                  <c:v>16.910596999999999</c:v>
                </c:pt>
                <c:pt idx="546">
                  <c:v>16.909700000000001</c:v>
                </c:pt>
                <c:pt idx="547">
                  <c:v>16.897317999999999</c:v>
                </c:pt>
                <c:pt idx="548">
                  <c:v>16.904924000000001</c:v>
                </c:pt>
                <c:pt idx="549">
                  <c:v>16.900665</c:v>
                </c:pt>
                <c:pt idx="550">
                  <c:v>16.902972999999999</c:v>
                </c:pt>
                <c:pt idx="551">
                  <c:v>16.902172</c:v>
                </c:pt>
                <c:pt idx="552">
                  <c:v>16.895109000000001</c:v>
                </c:pt>
                <c:pt idx="553">
                  <c:v>16.895303999999999</c:v>
                </c:pt>
                <c:pt idx="554">
                  <c:v>16.883471</c:v>
                </c:pt>
                <c:pt idx="555">
                  <c:v>16.885238999999999</c:v>
                </c:pt>
                <c:pt idx="556">
                  <c:v>16.883223999999998</c:v>
                </c:pt>
                <c:pt idx="557">
                  <c:v>16.890733999999998</c:v>
                </c:pt>
                <c:pt idx="558">
                  <c:v>16.874894999999999</c:v>
                </c:pt>
                <c:pt idx="559">
                  <c:v>16.882152999999999</c:v>
                </c:pt>
                <c:pt idx="560">
                  <c:v>16.882248000000001</c:v>
                </c:pt>
                <c:pt idx="561">
                  <c:v>16.883492</c:v>
                </c:pt>
                <c:pt idx="562">
                  <c:v>16.869301</c:v>
                </c:pt>
                <c:pt idx="563">
                  <c:v>16.868943999999999</c:v>
                </c:pt>
                <c:pt idx="564">
                  <c:v>16.870752</c:v>
                </c:pt>
                <c:pt idx="565">
                  <c:v>16.870484999999999</c:v>
                </c:pt>
                <c:pt idx="566">
                  <c:v>16.871020999999999</c:v>
                </c:pt>
                <c:pt idx="567">
                  <c:v>16.867968000000001</c:v>
                </c:pt>
                <c:pt idx="568">
                  <c:v>16.864805</c:v>
                </c:pt>
                <c:pt idx="569">
                  <c:v>16.866322</c:v>
                </c:pt>
                <c:pt idx="570">
                  <c:v>16.866613000000001</c:v>
                </c:pt>
                <c:pt idx="571">
                  <c:v>16.859193999999999</c:v>
                </c:pt>
                <c:pt idx="572">
                  <c:v>16.856144</c:v>
                </c:pt>
                <c:pt idx="573">
                  <c:v>16.854296000000001</c:v>
                </c:pt>
                <c:pt idx="574">
                  <c:v>16.857454000000001</c:v>
                </c:pt>
                <c:pt idx="575">
                  <c:v>16.845623</c:v>
                </c:pt>
                <c:pt idx="576">
                  <c:v>16.846384</c:v>
                </c:pt>
                <c:pt idx="577">
                  <c:v>16.844296</c:v>
                </c:pt>
                <c:pt idx="578">
                  <c:v>16.845406000000001</c:v>
                </c:pt>
                <c:pt idx="579">
                  <c:v>16.838570000000001</c:v>
                </c:pt>
                <c:pt idx="580">
                  <c:v>16.836220000000001</c:v>
                </c:pt>
                <c:pt idx="581">
                  <c:v>16.832484999999998</c:v>
                </c:pt>
                <c:pt idx="582">
                  <c:v>16.836794000000001</c:v>
                </c:pt>
                <c:pt idx="583">
                  <c:v>16.822876000000001</c:v>
                </c:pt>
                <c:pt idx="584">
                  <c:v>16.825232</c:v>
                </c:pt>
                <c:pt idx="585">
                  <c:v>16.812781999999999</c:v>
                </c:pt>
                <c:pt idx="586">
                  <c:v>16.814430000000002</c:v>
                </c:pt>
                <c:pt idx="587">
                  <c:v>16.818653000000001</c:v>
                </c:pt>
                <c:pt idx="588">
                  <c:v>16.818960000000001</c:v>
                </c:pt>
                <c:pt idx="589">
                  <c:v>16.813836999999999</c:v>
                </c:pt>
                <c:pt idx="590">
                  <c:v>16.804545999999998</c:v>
                </c:pt>
                <c:pt idx="591">
                  <c:v>16.806025000000002</c:v>
                </c:pt>
                <c:pt idx="592">
                  <c:v>16.809832</c:v>
                </c:pt>
                <c:pt idx="593">
                  <c:v>16.800953</c:v>
                </c:pt>
                <c:pt idx="594">
                  <c:v>16.792877000000001</c:v>
                </c:pt>
                <c:pt idx="595">
                  <c:v>16.793313999999999</c:v>
                </c:pt>
                <c:pt idx="596">
                  <c:v>16.793458999999999</c:v>
                </c:pt>
                <c:pt idx="597">
                  <c:v>16.796005000000001</c:v>
                </c:pt>
                <c:pt idx="598">
                  <c:v>16.791567000000001</c:v>
                </c:pt>
                <c:pt idx="599">
                  <c:v>16.780028999999999</c:v>
                </c:pt>
                <c:pt idx="600">
                  <c:v>16.783245000000001</c:v>
                </c:pt>
                <c:pt idx="601">
                  <c:v>16.782736</c:v>
                </c:pt>
                <c:pt idx="602">
                  <c:v>16.773648999999999</c:v>
                </c:pt>
                <c:pt idx="603">
                  <c:v>16.768383</c:v>
                </c:pt>
                <c:pt idx="604">
                  <c:v>16.767534000000001</c:v>
                </c:pt>
                <c:pt idx="605">
                  <c:v>16.772835000000001</c:v>
                </c:pt>
                <c:pt idx="606">
                  <c:v>16.763199</c:v>
                </c:pt>
                <c:pt idx="607">
                  <c:v>16.761935999999999</c:v>
                </c:pt>
                <c:pt idx="608">
                  <c:v>16.756487</c:v>
                </c:pt>
                <c:pt idx="609">
                  <c:v>16.762409000000002</c:v>
                </c:pt>
                <c:pt idx="610">
                  <c:v>16.757201999999999</c:v>
                </c:pt>
                <c:pt idx="611">
                  <c:v>16.759073000000001</c:v>
                </c:pt>
                <c:pt idx="612">
                  <c:v>16.750869999999999</c:v>
                </c:pt>
                <c:pt idx="613">
                  <c:v>16.750838999999999</c:v>
                </c:pt>
                <c:pt idx="614">
                  <c:v>16.752410999999999</c:v>
                </c:pt>
                <c:pt idx="615">
                  <c:v>16.751791000000001</c:v>
                </c:pt>
                <c:pt idx="616">
                  <c:v>16.739435</c:v>
                </c:pt>
                <c:pt idx="617">
                  <c:v>16.737386999999998</c:v>
                </c:pt>
                <c:pt idx="618">
                  <c:v>16.742291999999999</c:v>
                </c:pt>
                <c:pt idx="619">
                  <c:v>16.736260999999999</c:v>
                </c:pt>
                <c:pt idx="620">
                  <c:v>16.736709999999999</c:v>
                </c:pt>
                <c:pt idx="621">
                  <c:v>16.726748000000001</c:v>
                </c:pt>
                <c:pt idx="622">
                  <c:v>16.728718000000001</c:v>
                </c:pt>
                <c:pt idx="623">
                  <c:v>16.721696999999999</c:v>
                </c:pt>
                <c:pt idx="624">
                  <c:v>16.721964</c:v>
                </c:pt>
                <c:pt idx="625">
                  <c:v>16.724318</c:v>
                </c:pt>
                <c:pt idx="626">
                  <c:v>16.717758</c:v>
                </c:pt>
                <c:pt idx="627">
                  <c:v>16.725722999999999</c:v>
                </c:pt>
                <c:pt idx="628">
                  <c:v>16.724243000000001</c:v>
                </c:pt>
                <c:pt idx="629">
                  <c:v>16.715181000000001</c:v>
                </c:pt>
                <c:pt idx="630">
                  <c:v>16.710073000000001</c:v>
                </c:pt>
                <c:pt idx="631">
                  <c:v>16.713229999999999</c:v>
                </c:pt>
                <c:pt idx="632">
                  <c:v>16.716629000000001</c:v>
                </c:pt>
                <c:pt idx="633">
                  <c:v>16.705252000000002</c:v>
                </c:pt>
                <c:pt idx="634">
                  <c:v>16.710121000000001</c:v>
                </c:pt>
                <c:pt idx="635">
                  <c:v>16.704754000000001</c:v>
                </c:pt>
                <c:pt idx="636">
                  <c:v>16.708981000000001</c:v>
                </c:pt>
                <c:pt idx="637">
                  <c:v>16.709837</c:v>
                </c:pt>
                <c:pt idx="638">
                  <c:v>16.700908999999999</c:v>
                </c:pt>
                <c:pt idx="639">
                  <c:v>16.698983999999999</c:v>
                </c:pt>
                <c:pt idx="640">
                  <c:v>16.698602999999999</c:v>
                </c:pt>
                <c:pt idx="641">
                  <c:v>16.703291</c:v>
                </c:pt>
                <c:pt idx="642">
                  <c:v>16.696937999999999</c:v>
                </c:pt>
                <c:pt idx="643">
                  <c:v>16.685594999999999</c:v>
                </c:pt>
                <c:pt idx="644">
                  <c:v>16.690224000000001</c:v>
                </c:pt>
                <c:pt idx="645">
                  <c:v>16.689520000000002</c:v>
                </c:pt>
                <c:pt idx="646">
                  <c:v>16.684946</c:v>
                </c:pt>
                <c:pt idx="647">
                  <c:v>16.688454</c:v>
                </c:pt>
                <c:pt idx="648">
                  <c:v>16.674399999999999</c:v>
                </c:pt>
                <c:pt idx="649">
                  <c:v>16.677675000000001</c:v>
                </c:pt>
                <c:pt idx="650">
                  <c:v>16.674084000000001</c:v>
                </c:pt>
                <c:pt idx="651">
                  <c:v>16.676165000000001</c:v>
                </c:pt>
                <c:pt idx="652">
                  <c:v>16.667518999999999</c:v>
                </c:pt>
                <c:pt idx="653">
                  <c:v>16.667256999999999</c:v>
                </c:pt>
                <c:pt idx="654">
                  <c:v>16.668589000000001</c:v>
                </c:pt>
                <c:pt idx="655">
                  <c:v>16.663855000000002</c:v>
                </c:pt>
                <c:pt idx="656">
                  <c:v>16.661123</c:v>
                </c:pt>
                <c:pt idx="657">
                  <c:v>16.667234000000001</c:v>
                </c:pt>
                <c:pt idx="658">
                  <c:v>16.652428</c:v>
                </c:pt>
                <c:pt idx="659">
                  <c:v>16.655007999999999</c:v>
                </c:pt>
                <c:pt idx="660">
                  <c:v>16.654454999999999</c:v>
                </c:pt>
                <c:pt idx="661">
                  <c:v>16.643438</c:v>
                </c:pt>
                <c:pt idx="662">
                  <c:v>16.640522000000001</c:v>
                </c:pt>
                <c:pt idx="663">
                  <c:v>16.642782</c:v>
                </c:pt>
                <c:pt idx="664">
                  <c:v>16.644106000000001</c:v>
                </c:pt>
                <c:pt idx="665">
                  <c:v>16.643328</c:v>
                </c:pt>
                <c:pt idx="666">
                  <c:v>16.633669000000001</c:v>
                </c:pt>
                <c:pt idx="667">
                  <c:v>16.636475000000001</c:v>
                </c:pt>
                <c:pt idx="668">
                  <c:v>16.630822999999999</c:v>
                </c:pt>
                <c:pt idx="669">
                  <c:v>16.631091999999999</c:v>
                </c:pt>
                <c:pt idx="670">
                  <c:v>16.633296999999999</c:v>
                </c:pt>
                <c:pt idx="671">
                  <c:v>16.620097999999999</c:v>
                </c:pt>
                <c:pt idx="672">
                  <c:v>16.62491</c:v>
                </c:pt>
                <c:pt idx="673">
                  <c:v>16.623626999999999</c:v>
                </c:pt>
                <c:pt idx="674">
                  <c:v>16.625019000000002</c:v>
                </c:pt>
                <c:pt idx="675">
                  <c:v>16.622114</c:v>
                </c:pt>
                <c:pt idx="676">
                  <c:v>16.610576999999999</c:v>
                </c:pt>
                <c:pt idx="677">
                  <c:v>16.612434</c:v>
                </c:pt>
                <c:pt idx="678">
                  <c:v>16.611726999999998</c:v>
                </c:pt>
                <c:pt idx="679">
                  <c:v>16.613384</c:v>
                </c:pt>
                <c:pt idx="680">
                  <c:v>16.613052</c:v>
                </c:pt>
                <c:pt idx="681">
                  <c:v>16.599695000000001</c:v>
                </c:pt>
                <c:pt idx="682">
                  <c:v>16.600809000000002</c:v>
                </c:pt>
                <c:pt idx="683">
                  <c:v>16.604946000000002</c:v>
                </c:pt>
                <c:pt idx="684">
                  <c:v>16.606756000000001</c:v>
                </c:pt>
                <c:pt idx="685">
                  <c:v>16.601875</c:v>
                </c:pt>
                <c:pt idx="686">
                  <c:v>16.601004</c:v>
                </c:pt>
                <c:pt idx="687">
                  <c:v>16.59507</c:v>
                </c:pt>
                <c:pt idx="688">
                  <c:v>16.598725999999999</c:v>
                </c:pt>
                <c:pt idx="689">
                  <c:v>16.591823999999999</c:v>
                </c:pt>
                <c:pt idx="690">
                  <c:v>16.595908999999999</c:v>
                </c:pt>
                <c:pt idx="691">
                  <c:v>16.599909</c:v>
                </c:pt>
                <c:pt idx="692">
                  <c:v>16.595241999999999</c:v>
                </c:pt>
                <c:pt idx="693">
                  <c:v>16.589375</c:v>
                </c:pt>
                <c:pt idx="694">
                  <c:v>16.592300000000002</c:v>
                </c:pt>
                <c:pt idx="695">
                  <c:v>16.591124000000001</c:v>
                </c:pt>
                <c:pt idx="696">
                  <c:v>16.585381999999999</c:v>
                </c:pt>
                <c:pt idx="697">
                  <c:v>16.589285</c:v>
                </c:pt>
                <c:pt idx="698">
                  <c:v>16.578365000000002</c:v>
                </c:pt>
                <c:pt idx="699">
                  <c:v>16.576267000000001</c:v>
                </c:pt>
                <c:pt idx="700">
                  <c:v>16.579623999999999</c:v>
                </c:pt>
                <c:pt idx="701">
                  <c:v>16.579364999999999</c:v>
                </c:pt>
                <c:pt idx="702">
                  <c:v>16.575678</c:v>
                </c:pt>
                <c:pt idx="703">
                  <c:v>16.564309999999999</c:v>
                </c:pt>
                <c:pt idx="704">
                  <c:v>16.573035999999998</c:v>
                </c:pt>
                <c:pt idx="705">
                  <c:v>16.569794000000002</c:v>
                </c:pt>
                <c:pt idx="706">
                  <c:v>16.569389000000001</c:v>
                </c:pt>
                <c:pt idx="707">
                  <c:v>16.570091000000001</c:v>
                </c:pt>
                <c:pt idx="708">
                  <c:v>16.558826</c:v>
                </c:pt>
                <c:pt idx="709">
                  <c:v>16.555208</c:v>
                </c:pt>
                <c:pt idx="710">
                  <c:v>16.551867000000001</c:v>
                </c:pt>
                <c:pt idx="711">
                  <c:v>16.559488000000002</c:v>
                </c:pt>
                <c:pt idx="712">
                  <c:v>16.550761999999999</c:v>
                </c:pt>
                <c:pt idx="713">
                  <c:v>16.547359</c:v>
                </c:pt>
                <c:pt idx="714">
                  <c:v>16.546990999999998</c:v>
                </c:pt>
                <c:pt idx="715">
                  <c:v>16.545828</c:v>
                </c:pt>
                <c:pt idx="716">
                  <c:v>16.543914999999998</c:v>
                </c:pt>
                <c:pt idx="717">
                  <c:v>16.533154</c:v>
                </c:pt>
                <c:pt idx="718">
                  <c:v>16.534217999999999</c:v>
                </c:pt>
                <c:pt idx="719">
                  <c:v>16.531196999999999</c:v>
                </c:pt>
                <c:pt idx="720">
                  <c:v>16.534407000000002</c:v>
                </c:pt>
                <c:pt idx="721">
                  <c:v>16.535893999999999</c:v>
                </c:pt>
                <c:pt idx="722">
                  <c:v>16.515937999999998</c:v>
                </c:pt>
                <c:pt idx="723">
                  <c:v>16.522449000000002</c:v>
                </c:pt>
                <c:pt idx="724">
                  <c:v>16.514866000000001</c:v>
                </c:pt>
                <c:pt idx="725">
                  <c:v>16.517524999999999</c:v>
                </c:pt>
                <c:pt idx="726">
                  <c:v>16.510179999999998</c:v>
                </c:pt>
                <c:pt idx="727">
                  <c:v>16.507565</c:v>
                </c:pt>
                <c:pt idx="728">
                  <c:v>16.508376999999999</c:v>
                </c:pt>
                <c:pt idx="729">
                  <c:v>16.509008000000001</c:v>
                </c:pt>
                <c:pt idx="730">
                  <c:v>16.508130999999999</c:v>
                </c:pt>
                <c:pt idx="731">
                  <c:v>16.491658999999999</c:v>
                </c:pt>
                <c:pt idx="732">
                  <c:v>16.493926999999999</c:v>
                </c:pt>
                <c:pt idx="733">
                  <c:v>16.492097999999999</c:v>
                </c:pt>
                <c:pt idx="734">
                  <c:v>16.496027000000002</c:v>
                </c:pt>
                <c:pt idx="735">
                  <c:v>16.491195999999999</c:v>
                </c:pt>
                <c:pt idx="736">
                  <c:v>16.483255</c:v>
                </c:pt>
                <c:pt idx="737">
                  <c:v>16.484746999999999</c:v>
                </c:pt>
                <c:pt idx="738">
                  <c:v>16.482498</c:v>
                </c:pt>
                <c:pt idx="739">
                  <c:v>16.479113000000002</c:v>
                </c:pt>
                <c:pt idx="740">
                  <c:v>16.476841</c:v>
                </c:pt>
                <c:pt idx="741">
                  <c:v>16.468596000000002</c:v>
                </c:pt>
                <c:pt idx="742">
                  <c:v>16.474249</c:v>
                </c:pt>
                <c:pt idx="743">
                  <c:v>16.479586000000001</c:v>
                </c:pt>
                <c:pt idx="744">
                  <c:v>16.479258000000002</c:v>
                </c:pt>
                <c:pt idx="745">
                  <c:v>16.467517999999998</c:v>
                </c:pt>
                <c:pt idx="746">
                  <c:v>16.459558000000001</c:v>
                </c:pt>
                <c:pt idx="747">
                  <c:v>16.467775</c:v>
                </c:pt>
                <c:pt idx="748">
                  <c:v>16.464079000000002</c:v>
                </c:pt>
                <c:pt idx="749">
                  <c:v>16.463788999999998</c:v>
                </c:pt>
                <c:pt idx="750">
                  <c:v>16.452625000000001</c:v>
                </c:pt>
                <c:pt idx="751">
                  <c:v>16.454194999999999</c:v>
                </c:pt>
                <c:pt idx="752">
                  <c:v>16.452181</c:v>
                </c:pt>
                <c:pt idx="753">
                  <c:v>16.457031000000001</c:v>
                </c:pt>
                <c:pt idx="754">
                  <c:v>16.461355000000001</c:v>
                </c:pt>
                <c:pt idx="755">
                  <c:v>16.443995000000001</c:v>
                </c:pt>
                <c:pt idx="756">
                  <c:v>16.44594</c:v>
                </c:pt>
                <c:pt idx="757">
                  <c:v>16.446881999999999</c:v>
                </c:pt>
                <c:pt idx="758">
                  <c:v>16.446438000000001</c:v>
                </c:pt>
                <c:pt idx="759">
                  <c:v>16.435659000000001</c:v>
                </c:pt>
                <c:pt idx="760">
                  <c:v>16.436489000000002</c:v>
                </c:pt>
                <c:pt idx="761">
                  <c:v>16.436713999999998</c:v>
                </c:pt>
                <c:pt idx="762">
                  <c:v>16.433357000000001</c:v>
                </c:pt>
                <c:pt idx="763">
                  <c:v>16.437908</c:v>
                </c:pt>
                <c:pt idx="764">
                  <c:v>16.434795000000001</c:v>
                </c:pt>
                <c:pt idx="765">
                  <c:v>16.422872999999999</c:v>
                </c:pt>
                <c:pt idx="766">
                  <c:v>16.427112999999999</c:v>
                </c:pt>
                <c:pt idx="767">
                  <c:v>16.424247999999999</c:v>
                </c:pt>
                <c:pt idx="768">
                  <c:v>16.423888999999999</c:v>
                </c:pt>
                <c:pt idx="769">
                  <c:v>16.430289999999999</c:v>
                </c:pt>
                <c:pt idx="770">
                  <c:v>16.429424000000001</c:v>
                </c:pt>
                <c:pt idx="771">
                  <c:v>16.416727000000002</c:v>
                </c:pt>
                <c:pt idx="772">
                  <c:v>16.414534</c:v>
                </c:pt>
                <c:pt idx="773">
                  <c:v>16.413198000000001</c:v>
                </c:pt>
                <c:pt idx="774">
                  <c:v>16.412469999999999</c:v>
                </c:pt>
                <c:pt idx="775">
                  <c:v>16.418759999999999</c:v>
                </c:pt>
                <c:pt idx="776">
                  <c:v>16.422939</c:v>
                </c:pt>
                <c:pt idx="777">
                  <c:v>16.421326000000001</c:v>
                </c:pt>
                <c:pt idx="778">
                  <c:v>16.406905999999999</c:v>
                </c:pt>
                <c:pt idx="779">
                  <c:v>16.402103</c:v>
                </c:pt>
                <c:pt idx="780">
                  <c:v>16.400969</c:v>
                </c:pt>
                <c:pt idx="781">
                  <c:v>16.400084</c:v>
                </c:pt>
                <c:pt idx="782">
                  <c:v>16.400224999999999</c:v>
                </c:pt>
                <c:pt idx="783">
                  <c:v>16.395949999999999</c:v>
                </c:pt>
                <c:pt idx="784">
                  <c:v>16.394317999999998</c:v>
                </c:pt>
                <c:pt idx="785">
                  <c:v>16.395814999999999</c:v>
                </c:pt>
                <c:pt idx="786">
                  <c:v>16.392374</c:v>
                </c:pt>
                <c:pt idx="787">
                  <c:v>16.394793</c:v>
                </c:pt>
                <c:pt idx="788">
                  <c:v>16.382662</c:v>
                </c:pt>
                <c:pt idx="789">
                  <c:v>16.389565999999999</c:v>
                </c:pt>
                <c:pt idx="790">
                  <c:v>16.385781999999999</c:v>
                </c:pt>
                <c:pt idx="791">
                  <c:v>16.388525000000001</c:v>
                </c:pt>
                <c:pt idx="792">
                  <c:v>16.385508000000002</c:v>
                </c:pt>
                <c:pt idx="793">
                  <c:v>16.388591999999999</c:v>
                </c:pt>
                <c:pt idx="794">
                  <c:v>16.387125000000001</c:v>
                </c:pt>
                <c:pt idx="795">
                  <c:v>16.392890999999999</c:v>
                </c:pt>
                <c:pt idx="796">
                  <c:v>16.374310000000001</c:v>
                </c:pt>
                <c:pt idx="797">
                  <c:v>16.376472</c:v>
                </c:pt>
                <c:pt idx="798">
                  <c:v>16.377473999999999</c:v>
                </c:pt>
                <c:pt idx="799">
                  <c:v>16.382477000000002</c:v>
                </c:pt>
                <c:pt idx="800">
                  <c:v>16.370273999999998</c:v>
                </c:pt>
                <c:pt idx="801">
                  <c:v>16.370422000000001</c:v>
                </c:pt>
                <c:pt idx="802">
                  <c:v>16.370847999999999</c:v>
                </c:pt>
                <c:pt idx="803">
                  <c:v>16.371389000000001</c:v>
                </c:pt>
                <c:pt idx="804">
                  <c:v>16.369709</c:v>
                </c:pt>
                <c:pt idx="805">
                  <c:v>16.370183999999998</c:v>
                </c:pt>
                <c:pt idx="806">
                  <c:v>16.358233999999999</c:v>
                </c:pt>
                <c:pt idx="807">
                  <c:v>16.356836000000001</c:v>
                </c:pt>
                <c:pt idx="808">
                  <c:v>16.358485999999999</c:v>
                </c:pt>
                <c:pt idx="809">
                  <c:v>16.359310000000001</c:v>
                </c:pt>
                <c:pt idx="810">
                  <c:v>16.359133</c:v>
                </c:pt>
                <c:pt idx="811">
                  <c:v>16.363394</c:v>
                </c:pt>
                <c:pt idx="812">
                  <c:v>16.349751999999999</c:v>
                </c:pt>
                <c:pt idx="813">
                  <c:v>16.349191999999999</c:v>
                </c:pt>
                <c:pt idx="814">
                  <c:v>16.354105000000001</c:v>
                </c:pt>
                <c:pt idx="815">
                  <c:v>16.350587999999998</c:v>
                </c:pt>
                <c:pt idx="816">
                  <c:v>16.348458999999998</c:v>
                </c:pt>
                <c:pt idx="817">
                  <c:v>16.346239000000001</c:v>
                </c:pt>
                <c:pt idx="818">
                  <c:v>16.340176</c:v>
                </c:pt>
                <c:pt idx="819">
                  <c:v>16.340437000000001</c:v>
                </c:pt>
                <c:pt idx="820">
                  <c:v>16.339109000000001</c:v>
                </c:pt>
                <c:pt idx="821">
                  <c:v>16.336079000000002</c:v>
                </c:pt>
                <c:pt idx="822">
                  <c:v>16.332433999999999</c:v>
                </c:pt>
                <c:pt idx="823">
                  <c:v>16.336842999999998</c:v>
                </c:pt>
                <c:pt idx="824">
                  <c:v>16.33127</c:v>
                </c:pt>
                <c:pt idx="825">
                  <c:v>16.330539999999999</c:v>
                </c:pt>
                <c:pt idx="826">
                  <c:v>16.325956000000001</c:v>
                </c:pt>
                <c:pt idx="827">
                  <c:v>16.334133000000001</c:v>
                </c:pt>
                <c:pt idx="828">
                  <c:v>16.327442000000001</c:v>
                </c:pt>
                <c:pt idx="829">
                  <c:v>16.335063999999999</c:v>
                </c:pt>
                <c:pt idx="830">
                  <c:v>16.327231999999999</c:v>
                </c:pt>
                <c:pt idx="831">
                  <c:v>16.320634999999999</c:v>
                </c:pt>
                <c:pt idx="832">
                  <c:v>16.316324000000002</c:v>
                </c:pt>
                <c:pt idx="833">
                  <c:v>16.313953000000001</c:v>
                </c:pt>
                <c:pt idx="834">
                  <c:v>16.319472999999999</c:v>
                </c:pt>
                <c:pt idx="835">
                  <c:v>16.304749999999999</c:v>
                </c:pt>
                <c:pt idx="836">
                  <c:v>16.304884000000001</c:v>
                </c:pt>
                <c:pt idx="837">
                  <c:v>16.309826000000001</c:v>
                </c:pt>
                <c:pt idx="838">
                  <c:v>16.304012</c:v>
                </c:pt>
                <c:pt idx="839">
                  <c:v>16.306467000000001</c:v>
                </c:pt>
                <c:pt idx="840">
                  <c:v>16.308128</c:v>
                </c:pt>
                <c:pt idx="841">
                  <c:v>16.308329000000001</c:v>
                </c:pt>
                <c:pt idx="842">
                  <c:v>16.296865</c:v>
                </c:pt>
                <c:pt idx="843">
                  <c:v>16.294620999999999</c:v>
                </c:pt>
                <c:pt idx="844">
                  <c:v>16.293303999999999</c:v>
                </c:pt>
                <c:pt idx="845">
                  <c:v>16.293202999999998</c:v>
                </c:pt>
                <c:pt idx="846">
                  <c:v>16.292812000000001</c:v>
                </c:pt>
                <c:pt idx="847">
                  <c:v>16.292916999999999</c:v>
                </c:pt>
                <c:pt idx="848">
                  <c:v>16.284876000000001</c:v>
                </c:pt>
                <c:pt idx="849">
                  <c:v>16.281365999999998</c:v>
                </c:pt>
                <c:pt idx="850">
                  <c:v>16.287441000000001</c:v>
                </c:pt>
                <c:pt idx="851">
                  <c:v>16.284506</c:v>
                </c:pt>
                <c:pt idx="852">
                  <c:v>16.287558000000001</c:v>
                </c:pt>
                <c:pt idx="853">
                  <c:v>16.285498</c:v>
                </c:pt>
                <c:pt idx="854">
                  <c:v>16.282948000000001</c:v>
                </c:pt>
                <c:pt idx="855">
                  <c:v>16.273367</c:v>
                </c:pt>
                <c:pt idx="856">
                  <c:v>16.273685</c:v>
                </c:pt>
                <c:pt idx="857">
                  <c:v>16.271920999999999</c:v>
                </c:pt>
                <c:pt idx="858">
                  <c:v>16.270250000000001</c:v>
                </c:pt>
                <c:pt idx="859">
                  <c:v>16.272027999999999</c:v>
                </c:pt>
                <c:pt idx="860">
                  <c:v>16.273835999999999</c:v>
                </c:pt>
                <c:pt idx="861">
                  <c:v>16.26717</c:v>
                </c:pt>
                <c:pt idx="862">
                  <c:v>16.268808</c:v>
                </c:pt>
                <c:pt idx="863">
                  <c:v>16.262039000000001</c:v>
                </c:pt>
                <c:pt idx="864">
                  <c:v>16.262463</c:v>
                </c:pt>
                <c:pt idx="865">
                  <c:v>16.259851000000001</c:v>
                </c:pt>
                <c:pt idx="866">
                  <c:v>16.264427000000001</c:v>
                </c:pt>
                <c:pt idx="867">
                  <c:v>16.264600999999999</c:v>
                </c:pt>
                <c:pt idx="868">
                  <c:v>16.261123999999999</c:v>
                </c:pt>
                <c:pt idx="869">
                  <c:v>16.254683</c:v>
                </c:pt>
                <c:pt idx="870">
                  <c:v>16.254231999999998</c:v>
                </c:pt>
                <c:pt idx="871">
                  <c:v>16.250416000000001</c:v>
                </c:pt>
                <c:pt idx="872">
                  <c:v>16.254452000000001</c:v>
                </c:pt>
                <c:pt idx="873">
                  <c:v>16.254650000000002</c:v>
                </c:pt>
                <c:pt idx="874">
                  <c:v>16.253042000000001</c:v>
                </c:pt>
                <c:pt idx="875">
                  <c:v>16.245901</c:v>
                </c:pt>
                <c:pt idx="876">
                  <c:v>16.244479999999999</c:v>
                </c:pt>
                <c:pt idx="877">
                  <c:v>16.248676</c:v>
                </c:pt>
                <c:pt idx="878">
                  <c:v>16.246320999999998</c:v>
                </c:pt>
                <c:pt idx="879">
                  <c:v>16.245671999999999</c:v>
                </c:pt>
                <c:pt idx="880">
                  <c:v>16.237539000000002</c:v>
                </c:pt>
                <c:pt idx="881">
                  <c:v>16.243818000000001</c:v>
                </c:pt>
                <c:pt idx="882">
                  <c:v>16.237964999999999</c:v>
                </c:pt>
                <c:pt idx="883">
                  <c:v>16.240857999999999</c:v>
                </c:pt>
                <c:pt idx="884">
                  <c:v>16.242650999999999</c:v>
                </c:pt>
                <c:pt idx="885">
                  <c:v>16.246185000000001</c:v>
                </c:pt>
                <c:pt idx="886">
                  <c:v>16.235541999999999</c:v>
                </c:pt>
                <c:pt idx="887">
                  <c:v>16.237915000000001</c:v>
                </c:pt>
                <c:pt idx="888">
                  <c:v>16.235689000000001</c:v>
                </c:pt>
                <c:pt idx="889">
                  <c:v>16.232444999999998</c:v>
                </c:pt>
                <c:pt idx="890">
                  <c:v>16.228743000000001</c:v>
                </c:pt>
                <c:pt idx="891">
                  <c:v>16.228605000000002</c:v>
                </c:pt>
                <c:pt idx="892">
                  <c:v>16.225918</c:v>
                </c:pt>
                <c:pt idx="893">
                  <c:v>16.21302</c:v>
                </c:pt>
                <c:pt idx="894">
                  <c:v>16.214703</c:v>
                </c:pt>
                <c:pt idx="895">
                  <c:v>16.217061999999999</c:v>
                </c:pt>
                <c:pt idx="896">
                  <c:v>16.214651</c:v>
                </c:pt>
                <c:pt idx="897">
                  <c:v>16.203845999999999</c:v>
                </c:pt>
                <c:pt idx="898">
                  <c:v>16.206999</c:v>
                </c:pt>
                <c:pt idx="899">
                  <c:v>16.206989</c:v>
                </c:pt>
                <c:pt idx="900">
                  <c:v>16.202249999999999</c:v>
                </c:pt>
                <c:pt idx="901">
                  <c:v>16.194393000000002</c:v>
                </c:pt>
                <c:pt idx="902">
                  <c:v>16.197744</c:v>
                </c:pt>
                <c:pt idx="903">
                  <c:v>16.201319000000002</c:v>
                </c:pt>
                <c:pt idx="904">
                  <c:v>16.187377999999999</c:v>
                </c:pt>
                <c:pt idx="905">
                  <c:v>16.188683999999999</c:v>
                </c:pt>
                <c:pt idx="906">
                  <c:v>16.188457</c:v>
                </c:pt>
                <c:pt idx="907">
                  <c:v>16.190131999999998</c:v>
                </c:pt>
                <c:pt idx="908">
                  <c:v>16.174838999999999</c:v>
                </c:pt>
                <c:pt idx="909">
                  <c:v>16.171876999999999</c:v>
                </c:pt>
                <c:pt idx="910">
                  <c:v>16.175705000000001</c:v>
                </c:pt>
                <c:pt idx="911">
                  <c:v>16.16601</c:v>
                </c:pt>
                <c:pt idx="912">
                  <c:v>16.165962</c:v>
                </c:pt>
                <c:pt idx="913">
                  <c:v>16.165431999999999</c:v>
                </c:pt>
                <c:pt idx="914">
                  <c:v>16.149789999999999</c:v>
                </c:pt>
                <c:pt idx="915">
                  <c:v>16.152709999999999</c:v>
                </c:pt>
                <c:pt idx="916">
                  <c:v>16.152024999999998</c:v>
                </c:pt>
                <c:pt idx="917">
                  <c:v>16.142147000000001</c:v>
                </c:pt>
                <c:pt idx="918">
                  <c:v>16.140184000000001</c:v>
                </c:pt>
                <c:pt idx="919">
                  <c:v>16.140408000000001</c:v>
                </c:pt>
                <c:pt idx="920">
                  <c:v>16.133583000000002</c:v>
                </c:pt>
                <c:pt idx="921">
                  <c:v>16.130627</c:v>
                </c:pt>
                <c:pt idx="922">
                  <c:v>16.127478</c:v>
                </c:pt>
                <c:pt idx="923">
                  <c:v>16.118811000000001</c:v>
                </c:pt>
                <c:pt idx="924">
                  <c:v>16.121361</c:v>
                </c:pt>
                <c:pt idx="925">
                  <c:v>16.117218000000001</c:v>
                </c:pt>
                <c:pt idx="926">
                  <c:v>16.109221999999999</c:v>
                </c:pt>
                <c:pt idx="927">
                  <c:v>16.106998000000001</c:v>
                </c:pt>
                <c:pt idx="928">
                  <c:v>16.111695999999998</c:v>
                </c:pt>
                <c:pt idx="929">
                  <c:v>16.102551999999999</c:v>
                </c:pt>
                <c:pt idx="930">
                  <c:v>16.096806999999998</c:v>
                </c:pt>
                <c:pt idx="931">
                  <c:v>16.093422</c:v>
                </c:pt>
                <c:pt idx="932">
                  <c:v>16.088830999999999</c:v>
                </c:pt>
                <c:pt idx="933">
                  <c:v>16.090477</c:v>
                </c:pt>
                <c:pt idx="934">
                  <c:v>16.081223999999999</c:v>
                </c:pt>
                <c:pt idx="935">
                  <c:v>16.079145</c:v>
                </c:pt>
                <c:pt idx="936">
                  <c:v>16.072113000000002</c:v>
                </c:pt>
                <c:pt idx="937">
                  <c:v>16.072657</c:v>
                </c:pt>
                <c:pt idx="938">
                  <c:v>16.069368000000001</c:v>
                </c:pt>
                <c:pt idx="939">
                  <c:v>16.062764999999999</c:v>
                </c:pt>
                <c:pt idx="940">
                  <c:v>16.060478</c:v>
                </c:pt>
                <c:pt idx="941">
                  <c:v>16.052782000000001</c:v>
                </c:pt>
                <c:pt idx="942">
                  <c:v>16.054462000000001</c:v>
                </c:pt>
                <c:pt idx="943">
                  <c:v>16.052589000000001</c:v>
                </c:pt>
                <c:pt idx="944">
                  <c:v>16.040209000000001</c:v>
                </c:pt>
                <c:pt idx="945">
                  <c:v>16.044409000000002</c:v>
                </c:pt>
                <c:pt idx="946">
                  <c:v>16.032817999999999</c:v>
                </c:pt>
                <c:pt idx="947">
                  <c:v>16.031369999999999</c:v>
                </c:pt>
                <c:pt idx="948">
                  <c:v>16.032314</c:v>
                </c:pt>
                <c:pt idx="949">
                  <c:v>16.021273000000001</c:v>
                </c:pt>
                <c:pt idx="950">
                  <c:v>16.023911999999999</c:v>
                </c:pt>
                <c:pt idx="951">
                  <c:v>16.020489000000001</c:v>
                </c:pt>
                <c:pt idx="952">
                  <c:v>16.019183999999999</c:v>
                </c:pt>
                <c:pt idx="953">
                  <c:v>16.015139000000001</c:v>
                </c:pt>
                <c:pt idx="954">
                  <c:v>16.005281</c:v>
                </c:pt>
                <c:pt idx="955">
                  <c:v>15.999219999999999</c:v>
                </c:pt>
                <c:pt idx="956">
                  <c:v>15.995998</c:v>
                </c:pt>
                <c:pt idx="957">
                  <c:v>15.996864</c:v>
                </c:pt>
                <c:pt idx="958">
                  <c:v>15.985688</c:v>
                </c:pt>
                <c:pt idx="959">
                  <c:v>15.989323000000001</c:v>
                </c:pt>
                <c:pt idx="960">
                  <c:v>15.979327</c:v>
                </c:pt>
                <c:pt idx="961">
                  <c:v>15.975932999999999</c:v>
                </c:pt>
                <c:pt idx="962">
                  <c:v>15.965366</c:v>
                </c:pt>
                <c:pt idx="963">
                  <c:v>15.966165</c:v>
                </c:pt>
                <c:pt idx="964">
                  <c:v>15.956621</c:v>
                </c:pt>
                <c:pt idx="965">
                  <c:v>15.953829000000001</c:v>
                </c:pt>
                <c:pt idx="966">
                  <c:v>15.944952000000001</c:v>
                </c:pt>
                <c:pt idx="967">
                  <c:v>15.947635999999999</c:v>
                </c:pt>
                <c:pt idx="968">
                  <c:v>15.948249000000001</c:v>
                </c:pt>
                <c:pt idx="969">
                  <c:v>15.937669</c:v>
                </c:pt>
                <c:pt idx="970">
                  <c:v>15.941229</c:v>
                </c:pt>
                <c:pt idx="971">
                  <c:v>15.924925999999999</c:v>
                </c:pt>
                <c:pt idx="972">
                  <c:v>15.927047</c:v>
                </c:pt>
                <c:pt idx="973">
                  <c:v>15.919797000000001</c:v>
                </c:pt>
                <c:pt idx="974">
                  <c:v>15.919155999999999</c:v>
                </c:pt>
                <c:pt idx="975">
                  <c:v>15.908578</c:v>
                </c:pt>
                <c:pt idx="976">
                  <c:v>15.908574</c:v>
                </c:pt>
                <c:pt idx="977">
                  <c:v>15.901116999999999</c:v>
                </c:pt>
                <c:pt idx="978">
                  <c:v>15.896871000000001</c:v>
                </c:pt>
                <c:pt idx="979">
                  <c:v>15.890789</c:v>
                </c:pt>
                <c:pt idx="980">
                  <c:v>15.889407</c:v>
                </c:pt>
                <c:pt idx="981">
                  <c:v>15.879305</c:v>
                </c:pt>
                <c:pt idx="982">
                  <c:v>15.879403</c:v>
                </c:pt>
                <c:pt idx="983">
                  <c:v>15.865487</c:v>
                </c:pt>
                <c:pt idx="984">
                  <c:v>15.869980999999999</c:v>
                </c:pt>
                <c:pt idx="985">
                  <c:v>15.861976</c:v>
                </c:pt>
                <c:pt idx="986">
                  <c:v>15.851941999999999</c:v>
                </c:pt>
                <c:pt idx="987">
                  <c:v>15.847918</c:v>
                </c:pt>
                <c:pt idx="988">
                  <c:v>15.848815999999999</c:v>
                </c:pt>
                <c:pt idx="989">
                  <c:v>15.832856</c:v>
                </c:pt>
                <c:pt idx="990">
                  <c:v>15.838539000000001</c:v>
                </c:pt>
                <c:pt idx="991">
                  <c:v>15.829877</c:v>
                </c:pt>
                <c:pt idx="992">
                  <c:v>15.829507</c:v>
                </c:pt>
                <c:pt idx="993">
                  <c:v>15.813103999999999</c:v>
                </c:pt>
                <c:pt idx="994">
                  <c:v>15.815740999999999</c:v>
                </c:pt>
                <c:pt idx="995">
                  <c:v>15.800862</c:v>
                </c:pt>
                <c:pt idx="996">
                  <c:v>15.801149000000001</c:v>
                </c:pt>
                <c:pt idx="997">
                  <c:v>15.793464999999999</c:v>
                </c:pt>
                <c:pt idx="998">
                  <c:v>15.776963</c:v>
                </c:pt>
                <c:pt idx="999">
                  <c:v>15.778404999999999</c:v>
                </c:pt>
                <c:pt idx="1000">
                  <c:v>15.762670999999999</c:v>
                </c:pt>
                <c:pt idx="1001">
                  <c:v>15.763342</c:v>
                </c:pt>
                <c:pt idx="1002">
                  <c:v>15.747203000000001</c:v>
                </c:pt>
                <c:pt idx="1003">
                  <c:v>15.74241</c:v>
                </c:pt>
                <c:pt idx="1004">
                  <c:v>15.748848000000001</c:v>
                </c:pt>
                <c:pt idx="1005">
                  <c:v>15.738788</c:v>
                </c:pt>
                <c:pt idx="1006">
                  <c:v>15.737601</c:v>
                </c:pt>
                <c:pt idx="1007">
                  <c:v>15.727848</c:v>
                </c:pt>
                <c:pt idx="1008">
                  <c:v>15.727725</c:v>
                </c:pt>
                <c:pt idx="1009">
                  <c:v>15.709972</c:v>
                </c:pt>
                <c:pt idx="1010">
                  <c:v>15.717119</c:v>
                </c:pt>
                <c:pt idx="1011">
                  <c:v>15.707109000000001</c:v>
                </c:pt>
                <c:pt idx="1012">
                  <c:v>15.714128000000001</c:v>
                </c:pt>
                <c:pt idx="1013">
                  <c:v>15.698446000000001</c:v>
                </c:pt>
                <c:pt idx="1014">
                  <c:v>15.688893999999999</c:v>
                </c:pt>
                <c:pt idx="1015">
                  <c:v>15.687861</c:v>
                </c:pt>
                <c:pt idx="1016">
                  <c:v>15.676932000000001</c:v>
                </c:pt>
                <c:pt idx="1017">
                  <c:v>15.675622000000001</c:v>
                </c:pt>
                <c:pt idx="1018">
                  <c:v>15.669661</c:v>
                </c:pt>
                <c:pt idx="1019">
                  <c:v>15.667097999999999</c:v>
                </c:pt>
                <c:pt idx="1020">
                  <c:v>15.656924999999999</c:v>
                </c:pt>
                <c:pt idx="1021">
                  <c:v>15.652646000000001</c:v>
                </c:pt>
                <c:pt idx="1022">
                  <c:v>15.64292</c:v>
                </c:pt>
                <c:pt idx="1023">
                  <c:v>15.637229</c:v>
                </c:pt>
                <c:pt idx="1024">
                  <c:v>15.634050999999999</c:v>
                </c:pt>
                <c:pt idx="1025">
                  <c:v>15.620225</c:v>
                </c:pt>
                <c:pt idx="1026">
                  <c:v>15.610391</c:v>
                </c:pt>
                <c:pt idx="1027">
                  <c:v>15.615396</c:v>
                </c:pt>
                <c:pt idx="1028">
                  <c:v>15.600018</c:v>
                </c:pt>
                <c:pt idx="1029">
                  <c:v>15.600686</c:v>
                </c:pt>
                <c:pt idx="1030">
                  <c:v>15.591570000000001</c:v>
                </c:pt>
                <c:pt idx="1031">
                  <c:v>15.593347</c:v>
                </c:pt>
                <c:pt idx="1032">
                  <c:v>15.584504000000001</c:v>
                </c:pt>
                <c:pt idx="1033">
                  <c:v>15.572657</c:v>
                </c:pt>
                <c:pt idx="1034">
                  <c:v>15.571637000000001</c:v>
                </c:pt>
                <c:pt idx="1035">
                  <c:v>15.551793</c:v>
                </c:pt>
                <c:pt idx="1036">
                  <c:v>15.562547</c:v>
                </c:pt>
                <c:pt idx="1037">
                  <c:v>15.549533</c:v>
                </c:pt>
                <c:pt idx="1038">
                  <c:v>15.550896</c:v>
                </c:pt>
                <c:pt idx="1039">
                  <c:v>15.544129999999999</c:v>
                </c:pt>
                <c:pt idx="1040">
                  <c:v>15.523293000000001</c:v>
                </c:pt>
                <c:pt idx="1041">
                  <c:v>15.515026000000001</c:v>
                </c:pt>
                <c:pt idx="1042">
                  <c:v>15.515046</c:v>
                </c:pt>
                <c:pt idx="1043">
                  <c:v>15.514533</c:v>
                </c:pt>
                <c:pt idx="1044">
                  <c:v>15.498844999999999</c:v>
                </c:pt>
                <c:pt idx="1045">
                  <c:v>15.489488</c:v>
                </c:pt>
                <c:pt idx="1046">
                  <c:v>15.482378000000001</c:v>
                </c:pt>
                <c:pt idx="1047">
                  <c:v>15.478581</c:v>
                </c:pt>
                <c:pt idx="1048">
                  <c:v>15.468496999999999</c:v>
                </c:pt>
                <c:pt idx="1049">
                  <c:v>15.467383</c:v>
                </c:pt>
                <c:pt idx="1050">
                  <c:v>15.457139</c:v>
                </c:pt>
                <c:pt idx="1051">
                  <c:v>15.456910000000001</c:v>
                </c:pt>
                <c:pt idx="1052">
                  <c:v>15.446201</c:v>
                </c:pt>
                <c:pt idx="1053">
                  <c:v>15.439047</c:v>
                </c:pt>
                <c:pt idx="1054">
                  <c:v>15.430142</c:v>
                </c:pt>
                <c:pt idx="1055">
                  <c:v>15.434077</c:v>
                </c:pt>
                <c:pt idx="1056">
                  <c:v>15.421737</c:v>
                </c:pt>
                <c:pt idx="1057">
                  <c:v>15.421096</c:v>
                </c:pt>
                <c:pt idx="1058">
                  <c:v>15.413948</c:v>
                </c:pt>
                <c:pt idx="1059">
                  <c:v>15.40484</c:v>
                </c:pt>
                <c:pt idx="1060">
                  <c:v>15.404353</c:v>
                </c:pt>
                <c:pt idx="1061">
                  <c:v>15.393321</c:v>
                </c:pt>
                <c:pt idx="1062">
                  <c:v>15.395648</c:v>
                </c:pt>
                <c:pt idx="1063">
                  <c:v>15.389855000000001</c:v>
                </c:pt>
                <c:pt idx="1064">
                  <c:v>15.375640000000001</c:v>
                </c:pt>
                <c:pt idx="1065">
                  <c:v>15.38072</c:v>
                </c:pt>
                <c:pt idx="1066">
                  <c:v>15.369367</c:v>
                </c:pt>
                <c:pt idx="1067">
                  <c:v>15.360957000000001</c:v>
                </c:pt>
                <c:pt idx="1068">
                  <c:v>15.362674</c:v>
                </c:pt>
                <c:pt idx="1069">
                  <c:v>15.353512</c:v>
                </c:pt>
                <c:pt idx="1070">
                  <c:v>15.341098000000001</c:v>
                </c:pt>
                <c:pt idx="1071">
                  <c:v>15.34529</c:v>
                </c:pt>
                <c:pt idx="1072">
                  <c:v>15.334680000000001</c:v>
                </c:pt>
                <c:pt idx="1073">
                  <c:v>15.327051000000001</c:v>
                </c:pt>
                <c:pt idx="1074">
                  <c:v>15.318597</c:v>
                </c:pt>
                <c:pt idx="1075">
                  <c:v>15.309118</c:v>
                </c:pt>
                <c:pt idx="1076">
                  <c:v>15.311043</c:v>
                </c:pt>
                <c:pt idx="1077">
                  <c:v>15.298263</c:v>
                </c:pt>
                <c:pt idx="1078">
                  <c:v>15.302155000000001</c:v>
                </c:pt>
                <c:pt idx="1079">
                  <c:v>15.290770999999999</c:v>
                </c:pt>
                <c:pt idx="1080">
                  <c:v>15.282247999999999</c:v>
                </c:pt>
                <c:pt idx="1081">
                  <c:v>15.282666000000001</c:v>
                </c:pt>
                <c:pt idx="1082">
                  <c:v>15.271224</c:v>
                </c:pt>
                <c:pt idx="1083">
                  <c:v>15.259668</c:v>
                </c:pt>
                <c:pt idx="1084">
                  <c:v>15.260552000000001</c:v>
                </c:pt>
                <c:pt idx="1085">
                  <c:v>15.251433</c:v>
                </c:pt>
                <c:pt idx="1086">
                  <c:v>15.252817</c:v>
                </c:pt>
                <c:pt idx="1087">
                  <c:v>15.241057</c:v>
                </c:pt>
                <c:pt idx="1088">
                  <c:v>15.232151999999999</c:v>
                </c:pt>
                <c:pt idx="1089">
                  <c:v>15.221175000000001</c:v>
                </c:pt>
                <c:pt idx="1090">
                  <c:v>15.222016</c:v>
                </c:pt>
                <c:pt idx="1091">
                  <c:v>15.209963999999999</c:v>
                </c:pt>
                <c:pt idx="1092">
                  <c:v>15.209177</c:v>
                </c:pt>
                <c:pt idx="1093">
                  <c:v>15.194103</c:v>
                </c:pt>
                <c:pt idx="1094">
                  <c:v>15.183971</c:v>
                </c:pt>
                <c:pt idx="1095">
                  <c:v>15.172219999999999</c:v>
                </c:pt>
                <c:pt idx="1096">
                  <c:v>15.17534</c:v>
                </c:pt>
                <c:pt idx="1097">
                  <c:v>15.165157000000001</c:v>
                </c:pt>
                <c:pt idx="1098">
                  <c:v>15.162642</c:v>
                </c:pt>
                <c:pt idx="1099">
                  <c:v>15.155868</c:v>
                </c:pt>
                <c:pt idx="1100">
                  <c:v>15.143775</c:v>
                </c:pt>
                <c:pt idx="1101">
                  <c:v>15.138536</c:v>
                </c:pt>
                <c:pt idx="1102">
                  <c:v>15.12866</c:v>
                </c:pt>
                <c:pt idx="1103">
                  <c:v>15.133853</c:v>
                </c:pt>
                <c:pt idx="1104">
                  <c:v>15.119733999999999</c:v>
                </c:pt>
                <c:pt idx="1105">
                  <c:v>15.112762</c:v>
                </c:pt>
                <c:pt idx="1106">
                  <c:v>15.111458000000001</c:v>
                </c:pt>
                <c:pt idx="1107">
                  <c:v>15.100951999999999</c:v>
                </c:pt>
                <c:pt idx="1108">
                  <c:v>15.09055</c:v>
                </c:pt>
                <c:pt idx="1109">
                  <c:v>15.088941999999999</c:v>
                </c:pt>
                <c:pt idx="1110">
                  <c:v>15.079110999999999</c:v>
                </c:pt>
                <c:pt idx="1111">
                  <c:v>15.074006000000001</c:v>
                </c:pt>
                <c:pt idx="1112">
                  <c:v>15.064026</c:v>
                </c:pt>
                <c:pt idx="1113">
                  <c:v>15.063725</c:v>
                </c:pt>
                <c:pt idx="1114">
                  <c:v>15.048658</c:v>
                </c:pt>
                <c:pt idx="1115">
                  <c:v>15.039223</c:v>
                </c:pt>
                <c:pt idx="1116">
                  <c:v>15.047884</c:v>
                </c:pt>
                <c:pt idx="1117">
                  <c:v>15.035814999999999</c:v>
                </c:pt>
                <c:pt idx="1118">
                  <c:v>15.033144999999999</c:v>
                </c:pt>
                <c:pt idx="1119">
                  <c:v>15.024958</c:v>
                </c:pt>
                <c:pt idx="1120">
                  <c:v>15.018572000000001</c:v>
                </c:pt>
                <c:pt idx="1121">
                  <c:v>15.016588</c:v>
                </c:pt>
                <c:pt idx="1122">
                  <c:v>15.006731</c:v>
                </c:pt>
                <c:pt idx="1123">
                  <c:v>14.99592</c:v>
                </c:pt>
                <c:pt idx="1124">
                  <c:v>14.997781</c:v>
                </c:pt>
                <c:pt idx="1125">
                  <c:v>14.985775</c:v>
                </c:pt>
                <c:pt idx="1126">
                  <c:v>14.985954</c:v>
                </c:pt>
                <c:pt idx="1127">
                  <c:v>14.980083</c:v>
                </c:pt>
                <c:pt idx="1128">
                  <c:v>14.976054</c:v>
                </c:pt>
                <c:pt idx="1129">
                  <c:v>14.966196999999999</c:v>
                </c:pt>
                <c:pt idx="1130">
                  <c:v>14.959118</c:v>
                </c:pt>
                <c:pt idx="1131">
                  <c:v>14.956939</c:v>
                </c:pt>
                <c:pt idx="1132">
                  <c:v>14.94075</c:v>
                </c:pt>
                <c:pt idx="1133">
                  <c:v>14.939539999999999</c:v>
                </c:pt>
                <c:pt idx="1134">
                  <c:v>14.931486</c:v>
                </c:pt>
                <c:pt idx="1135">
                  <c:v>14.936456</c:v>
                </c:pt>
                <c:pt idx="1136">
                  <c:v>14.923162</c:v>
                </c:pt>
                <c:pt idx="1137">
                  <c:v>14.91198</c:v>
                </c:pt>
                <c:pt idx="1138">
                  <c:v>14.911391</c:v>
                </c:pt>
                <c:pt idx="1139">
                  <c:v>14.903656</c:v>
                </c:pt>
                <c:pt idx="1140">
                  <c:v>14.904413</c:v>
                </c:pt>
                <c:pt idx="1141">
                  <c:v>14.896667000000001</c:v>
                </c:pt>
                <c:pt idx="1142">
                  <c:v>14.882047</c:v>
                </c:pt>
                <c:pt idx="1143">
                  <c:v>14.882436</c:v>
                </c:pt>
                <c:pt idx="1144">
                  <c:v>14.874017</c:v>
                </c:pt>
                <c:pt idx="1145">
                  <c:v>14.871159</c:v>
                </c:pt>
                <c:pt idx="1146">
                  <c:v>14.861910999999999</c:v>
                </c:pt>
                <c:pt idx="1147">
                  <c:v>14.849807</c:v>
                </c:pt>
                <c:pt idx="1148">
                  <c:v>14.834097</c:v>
                </c:pt>
                <c:pt idx="1149">
                  <c:v>14.837424</c:v>
                </c:pt>
                <c:pt idx="1150">
                  <c:v>14.827506</c:v>
                </c:pt>
                <c:pt idx="1151">
                  <c:v>14.826954000000001</c:v>
                </c:pt>
                <c:pt idx="1152">
                  <c:v>14.815206</c:v>
                </c:pt>
                <c:pt idx="1153">
                  <c:v>14.806846999999999</c:v>
                </c:pt>
                <c:pt idx="1154">
                  <c:v>14.799664</c:v>
                </c:pt>
                <c:pt idx="1155">
                  <c:v>14.793424999999999</c:v>
                </c:pt>
                <c:pt idx="1156">
                  <c:v>14.786125</c:v>
                </c:pt>
                <c:pt idx="1157">
                  <c:v>14.775636</c:v>
                </c:pt>
                <c:pt idx="1158">
                  <c:v>14.775603</c:v>
                </c:pt>
                <c:pt idx="1159">
                  <c:v>14.776165000000001</c:v>
                </c:pt>
                <c:pt idx="1160">
                  <c:v>14.761402</c:v>
                </c:pt>
                <c:pt idx="1161">
                  <c:v>14.753584</c:v>
                </c:pt>
                <c:pt idx="1162">
                  <c:v>14.738935</c:v>
                </c:pt>
                <c:pt idx="1163">
                  <c:v>14.736692</c:v>
                </c:pt>
                <c:pt idx="1164">
                  <c:v>14.729576</c:v>
                </c:pt>
                <c:pt idx="1165">
                  <c:v>14.732711</c:v>
                </c:pt>
                <c:pt idx="1166">
                  <c:v>14.718446999999999</c:v>
                </c:pt>
                <c:pt idx="1167">
                  <c:v>14.70612</c:v>
                </c:pt>
                <c:pt idx="1168">
                  <c:v>14.703640999999999</c:v>
                </c:pt>
                <c:pt idx="1169">
                  <c:v>14.701867</c:v>
                </c:pt>
                <c:pt idx="1170">
                  <c:v>14.698865</c:v>
                </c:pt>
                <c:pt idx="1171">
                  <c:v>14.688378999999999</c:v>
                </c:pt>
                <c:pt idx="1172">
                  <c:v>14.676207</c:v>
                </c:pt>
                <c:pt idx="1173">
                  <c:v>14.676366</c:v>
                </c:pt>
                <c:pt idx="1174">
                  <c:v>14.669347999999999</c:v>
                </c:pt>
                <c:pt idx="1175">
                  <c:v>14.656893</c:v>
                </c:pt>
                <c:pt idx="1176">
                  <c:v>14.662269999999999</c:v>
                </c:pt>
                <c:pt idx="1177">
                  <c:v>14.648479999999999</c:v>
                </c:pt>
                <c:pt idx="1178">
                  <c:v>14.643670999999999</c:v>
                </c:pt>
                <c:pt idx="1179">
                  <c:v>14.636447</c:v>
                </c:pt>
                <c:pt idx="1180">
                  <c:v>14.627878000000001</c:v>
                </c:pt>
                <c:pt idx="1181">
                  <c:v>14.633794</c:v>
                </c:pt>
                <c:pt idx="1182">
                  <c:v>14.621755</c:v>
                </c:pt>
                <c:pt idx="1183">
                  <c:v>14.610257000000001</c:v>
                </c:pt>
                <c:pt idx="1184">
                  <c:v>14.606609000000001</c:v>
                </c:pt>
                <c:pt idx="1185">
                  <c:v>14.598824</c:v>
                </c:pt>
                <c:pt idx="1186">
                  <c:v>14.599112999999999</c:v>
                </c:pt>
                <c:pt idx="1187">
                  <c:v>14.584173</c:v>
                </c:pt>
                <c:pt idx="1188">
                  <c:v>14.579454999999999</c:v>
                </c:pt>
                <c:pt idx="1189">
                  <c:v>14.582239</c:v>
                </c:pt>
                <c:pt idx="1190">
                  <c:v>14.571762</c:v>
                </c:pt>
                <c:pt idx="1191">
                  <c:v>14.560677999999999</c:v>
                </c:pt>
                <c:pt idx="1192">
                  <c:v>14.559516</c:v>
                </c:pt>
                <c:pt idx="1193">
                  <c:v>14.549007</c:v>
                </c:pt>
                <c:pt idx="1194">
                  <c:v>14.553941999999999</c:v>
                </c:pt>
                <c:pt idx="1195">
                  <c:v>14.54346</c:v>
                </c:pt>
                <c:pt idx="1196">
                  <c:v>14.542372</c:v>
                </c:pt>
                <c:pt idx="1197">
                  <c:v>14.530409000000001</c:v>
                </c:pt>
                <c:pt idx="1198">
                  <c:v>14.527590999999999</c:v>
                </c:pt>
                <c:pt idx="1199">
                  <c:v>14.52243</c:v>
                </c:pt>
                <c:pt idx="1200">
                  <c:v>14.515428999999999</c:v>
                </c:pt>
                <c:pt idx="1201">
                  <c:v>14.504822000000001</c:v>
                </c:pt>
                <c:pt idx="1202">
                  <c:v>14.507616000000001</c:v>
                </c:pt>
                <c:pt idx="1203">
                  <c:v>14.489022</c:v>
                </c:pt>
                <c:pt idx="1204">
                  <c:v>14.480427000000001</c:v>
                </c:pt>
                <c:pt idx="1205">
                  <c:v>14.486053</c:v>
                </c:pt>
                <c:pt idx="1206">
                  <c:v>14.467038000000001</c:v>
                </c:pt>
                <c:pt idx="1207">
                  <c:v>14.471050999999999</c:v>
                </c:pt>
                <c:pt idx="1208">
                  <c:v>14.460971000000001</c:v>
                </c:pt>
                <c:pt idx="1209">
                  <c:v>14.462064</c:v>
                </c:pt>
                <c:pt idx="1210">
                  <c:v>14.454447999999999</c:v>
                </c:pt>
                <c:pt idx="1211">
                  <c:v>14.43464</c:v>
                </c:pt>
                <c:pt idx="1212">
                  <c:v>14.439216</c:v>
                </c:pt>
                <c:pt idx="1213">
                  <c:v>14.426368</c:v>
                </c:pt>
                <c:pt idx="1214">
                  <c:v>14.427481</c:v>
                </c:pt>
                <c:pt idx="1215">
                  <c:v>14.418986</c:v>
                </c:pt>
                <c:pt idx="1216">
                  <c:v>14.407828</c:v>
                </c:pt>
                <c:pt idx="1217">
                  <c:v>14.40832</c:v>
                </c:pt>
                <c:pt idx="1218">
                  <c:v>14.398019</c:v>
                </c:pt>
                <c:pt idx="1219">
                  <c:v>14.402812000000001</c:v>
                </c:pt>
                <c:pt idx="1220">
                  <c:v>14.392791000000001</c:v>
                </c:pt>
                <c:pt idx="1221">
                  <c:v>14.382994999999999</c:v>
                </c:pt>
                <c:pt idx="1222">
                  <c:v>14.38477</c:v>
                </c:pt>
                <c:pt idx="1223">
                  <c:v>14.373748000000001</c:v>
                </c:pt>
                <c:pt idx="1224">
                  <c:v>14.367111</c:v>
                </c:pt>
                <c:pt idx="1225">
                  <c:v>14.354749999999999</c:v>
                </c:pt>
                <c:pt idx="1226">
                  <c:v>14.356947</c:v>
                </c:pt>
                <c:pt idx="1227">
                  <c:v>14.350263999999999</c:v>
                </c:pt>
                <c:pt idx="1228">
                  <c:v>14.341449000000001</c:v>
                </c:pt>
                <c:pt idx="1229">
                  <c:v>14.340061</c:v>
                </c:pt>
                <c:pt idx="1230">
                  <c:v>14.331769</c:v>
                </c:pt>
                <c:pt idx="1231">
                  <c:v>14.335647</c:v>
                </c:pt>
                <c:pt idx="1232">
                  <c:v>14.318731</c:v>
                </c:pt>
                <c:pt idx="1233">
                  <c:v>14.304562000000001</c:v>
                </c:pt>
                <c:pt idx="1234">
                  <c:v>14.306552</c:v>
                </c:pt>
                <c:pt idx="1235">
                  <c:v>14.297767</c:v>
                </c:pt>
                <c:pt idx="1236">
                  <c:v>14.302519999999999</c:v>
                </c:pt>
                <c:pt idx="1237">
                  <c:v>14.29069</c:v>
                </c:pt>
                <c:pt idx="1238">
                  <c:v>14.285435</c:v>
                </c:pt>
                <c:pt idx="1239">
                  <c:v>14.277744999999999</c:v>
                </c:pt>
                <c:pt idx="1240">
                  <c:v>14.266359</c:v>
                </c:pt>
                <c:pt idx="1241">
                  <c:v>14.266700999999999</c:v>
                </c:pt>
                <c:pt idx="1242">
                  <c:v>14.259675</c:v>
                </c:pt>
                <c:pt idx="1243">
                  <c:v>14.257797</c:v>
                </c:pt>
                <c:pt idx="1244">
                  <c:v>14.246138999999999</c:v>
                </c:pt>
                <c:pt idx="1245">
                  <c:v>14.237716000000001</c:v>
                </c:pt>
                <c:pt idx="1246">
                  <c:v>14.239456000000001</c:v>
                </c:pt>
                <c:pt idx="1247">
                  <c:v>14.234089000000001</c:v>
                </c:pt>
                <c:pt idx="1248">
                  <c:v>14.231173999999999</c:v>
                </c:pt>
                <c:pt idx="1249">
                  <c:v>14.2234</c:v>
                </c:pt>
                <c:pt idx="1250">
                  <c:v>14.215918</c:v>
                </c:pt>
                <c:pt idx="1251">
                  <c:v>14.213787999999999</c:v>
                </c:pt>
                <c:pt idx="1252">
                  <c:v>14.201188</c:v>
                </c:pt>
                <c:pt idx="1253">
                  <c:v>14.204903</c:v>
                </c:pt>
                <c:pt idx="1254">
                  <c:v>14.195777</c:v>
                </c:pt>
                <c:pt idx="1255">
                  <c:v>14.194246</c:v>
                </c:pt>
                <c:pt idx="1256">
                  <c:v>14.184715000000001</c:v>
                </c:pt>
                <c:pt idx="1257">
                  <c:v>14.186002</c:v>
                </c:pt>
                <c:pt idx="1258">
                  <c:v>14.177946</c:v>
                </c:pt>
                <c:pt idx="1259">
                  <c:v>14.166684999999999</c:v>
                </c:pt>
                <c:pt idx="1260">
                  <c:v>14.167059</c:v>
                </c:pt>
                <c:pt idx="1261">
                  <c:v>14.156003</c:v>
                </c:pt>
                <c:pt idx="1262">
                  <c:v>14.157512000000001</c:v>
                </c:pt>
                <c:pt idx="1263">
                  <c:v>14.144939000000001</c:v>
                </c:pt>
                <c:pt idx="1264">
                  <c:v>14.14663</c:v>
                </c:pt>
                <c:pt idx="1265">
                  <c:v>14.137104000000001</c:v>
                </c:pt>
                <c:pt idx="1266">
                  <c:v>14.12364</c:v>
                </c:pt>
                <c:pt idx="1267">
                  <c:v>14.123827</c:v>
                </c:pt>
                <c:pt idx="1268">
                  <c:v>14.112508</c:v>
                </c:pt>
                <c:pt idx="1269">
                  <c:v>14.113981000000001</c:v>
                </c:pt>
                <c:pt idx="1270">
                  <c:v>14.10599</c:v>
                </c:pt>
                <c:pt idx="1271">
                  <c:v>14.107430000000001</c:v>
                </c:pt>
                <c:pt idx="1272">
                  <c:v>14.103353</c:v>
                </c:pt>
                <c:pt idx="1273">
                  <c:v>14.090339</c:v>
                </c:pt>
                <c:pt idx="1274">
                  <c:v>14.090565</c:v>
                </c:pt>
                <c:pt idx="1275">
                  <c:v>14.086116000000001</c:v>
                </c:pt>
                <c:pt idx="1276">
                  <c:v>14.080833999999999</c:v>
                </c:pt>
                <c:pt idx="1277">
                  <c:v>14.07152</c:v>
                </c:pt>
                <c:pt idx="1278">
                  <c:v>14.070781999999999</c:v>
                </c:pt>
                <c:pt idx="1279">
                  <c:v>14.06474</c:v>
                </c:pt>
                <c:pt idx="1280">
                  <c:v>14.062265999999999</c:v>
                </c:pt>
                <c:pt idx="1281">
                  <c:v>14.047497999999999</c:v>
                </c:pt>
                <c:pt idx="1282">
                  <c:v>14.054418999999999</c:v>
                </c:pt>
                <c:pt idx="1283">
                  <c:v>14.045016</c:v>
                </c:pt>
                <c:pt idx="1284">
                  <c:v>14.043324</c:v>
                </c:pt>
                <c:pt idx="1285">
                  <c:v>14.027965</c:v>
                </c:pt>
                <c:pt idx="1286">
                  <c:v>14.025981</c:v>
                </c:pt>
                <c:pt idx="1287">
                  <c:v>14.025281</c:v>
                </c:pt>
                <c:pt idx="1288">
                  <c:v>14.013693</c:v>
                </c:pt>
                <c:pt idx="1289">
                  <c:v>14.012427000000001</c:v>
                </c:pt>
                <c:pt idx="1290">
                  <c:v>14.001568000000001</c:v>
                </c:pt>
                <c:pt idx="1291">
                  <c:v>14.001208</c:v>
                </c:pt>
                <c:pt idx="1292">
                  <c:v>13.991960000000001</c:v>
                </c:pt>
                <c:pt idx="1293">
                  <c:v>13.993304</c:v>
                </c:pt>
                <c:pt idx="1294">
                  <c:v>13.984045</c:v>
                </c:pt>
                <c:pt idx="1295">
                  <c:v>13.98137</c:v>
                </c:pt>
                <c:pt idx="1296">
                  <c:v>13.967371</c:v>
                </c:pt>
                <c:pt idx="1297">
                  <c:v>13.965987</c:v>
                </c:pt>
                <c:pt idx="1298">
                  <c:v>13.958949</c:v>
                </c:pt>
                <c:pt idx="1299">
                  <c:v>13.959274000000001</c:v>
                </c:pt>
                <c:pt idx="1300">
                  <c:v>13.945319</c:v>
                </c:pt>
                <c:pt idx="1301">
                  <c:v>13.946142</c:v>
                </c:pt>
                <c:pt idx="1302">
                  <c:v>13.935908</c:v>
                </c:pt>
                <c:pt idx="1303">
                  <c:v>13.938504999999999</c:v>
                </c:pt>
                <c:pt idx="1304">
                  <c:v>13.926456</c:v>
                </c:pt>
                <c:pt idx="1305">
                  <c:v>13.926209999999999</c:v>
                </c:pt>
                <c:pt idx="1306">
                  <c:v>13.920201</c:v>
                </c:pt>
                <c:pt idx="1307">
                  <c:v>13.910247999999999</c:v>
                </c:pt>
                <c:pt idx="1308">
                  <c:v>13.901616000000001</c:v>
                </c:pt>
                <c:pt idx="1309">
                  <c:v>13.892091000000001</c:v>
                </c:pt>
                <c:pt idx="1310">
                  <c:v>13.893043</c:v>
                </c:pt>
                <c:pt idx="1311">
                  <c:v>13.885465999999999</c:v>
                </c:pt>
                <c:pt idx="1312">
                  <c:v>13.877767</c:v>
                </c:pt>
                <c:pt idx="1313">
                  <c:v>13.872572999999999</c:v>
                </c:pt>
                <c:pt idx="1314">
                  <c:v>13.861291</c:v>
                </c:pt>
                <c:pt idx="1315">
                  <c:v>13.862685000000001</c:v>
                </c:pt>
                <c:pt idx="1316">
                  <c:v>13.858185000000001</c:v>
                </c:pt>
                <c:pt idx="1317">
                  <c:v>13.850396999999999</c:v>
                </c:pt>
                <c:pt idx="1318">
                  <c:v>13.849429000000001</c:v>
                </c:pt>
                <c:pt idx="1319">
                  <c:v>13.835459999999999</c:v>
                </c:pt>
                <c:pt idx="1320">
                  <c:v>13.838800000000001</c:v>
                </c:pt>
                <c:pt idx="1321">
                  <c:v>13.820902</c:v>
                </c:pt>
                <c:pt idx="1322">
                  <c:v>13.822540999999999</c:v>
                </c:pt>
                <c:pt idx="1323">
                  <c:v>13.808994</c:v>
                </c:pt>
                <c:pt idx="1324">
                  <c:v>13.80087</c:v>
                </c:pt>
                <c:pt idx="1325">
                  <c:v>13.797043</c:v>
                </c:pt>
                <c:pt idx="1326">
                  <c:v>13.793062000000001</c:v>
                </c:pt>
                <c:pt idx="1327">
                  <c:v>13.790929999999999</c:v>
                </c:pt>
                <c:pt idx="1328">
                  <c:v>13.778468999999999</c:v>
                </c:pt>
                <c:pt idx="1329">
                  <c:v>13.785080000000001</c:v>
                </c:pt>
                <c:pt idx="1330">
                  <c:v>13.783614999999999</c:v>
                </c:pt>
                <c:pt idx="1331">
                  <c:v>13.772708</c:v>
                </c:pt>
                <c:pt idx="1332">
                  <c:v>13.766473</c:v>
                </c:pt>
                <c:pt idx="1333">
                  <c:v>13.761523</c:v>
                </c:pt>
                <c:pt idx="1334">
                  <c:v>13.752454</c:v>
                </c:pt>
                <c:pt idx="1335">
                  <c:v>13.751367</c:v>
                </c:pt>
                <c:pt idx="1336">
                  <c:v>13.745151999999999</c:v>
                </c:pt>
                <c:pt idx="1337">
                  <c:v>13.747601</c:v>
                </c:pt>
                <c:pt idx="1338">
                  <c:v>13.737292</c:v>
                </c:pt>
                <c:pt idx="1339">
                  <c:v>13.737489</c:v>
                </c:pt>
                <c:pt idx="1340">
                  <c:v>13.728132</c:v>
                </c:pt>
                <c:pt idx="1341">
                  <c:v>13.72988</c:v>
                </c:pt>
                <c:pt idx="1342">
                  <c:v>13.72156</c:v>
                </c:pt>
                <c:pt idx="1343">
                  <c:v>13.722435000000001</c:v>
                </c:pt>
                <c:pt idx="1344">
                  <c:v>13.716462999999999</c:v>
                </c:pt>
                <c:pt idx="1345">
                  <c:v>13.714248</c:v>
                </c:pt>
                <c:pt idx="1346">
                  <c:v>13.70186</c:v>
                </c:pt>
                <c:pt idx="1347">
                  <c:v>13.703277</c:v>
                </c:pt>
                <c:pt idx="1348">
                  <c:v>13.694183000000001</c:v>
                </c:pt>
                <c:pt idx="1349">
                  <c:v>13.692411</c:v>
                </c:pt>
                <c:pt idx="1350">
                  <c:v>13.693286000000001</c:v>
                </c:pt>
                <c:pt idx="1351">
                  <c:v>13.680235</c:v>
                </c:pt>
                <c:pt idx="1352">
                  <c:v>13.681004</c:v>
                </c:pt>
                <c:pt idx="1353">
                  <c:v>13.672848</c:v>
                </c:pt>
                <c:pt idx="1354">
                  <c:v>13.663050999999999</c:v>
                </c:pt>
                <c:pt idx="1355">
                  <c:v>13.661395000000001</c:v>
                </c:pt>
                <c:pt idx="1356">
                  <c:v>13.653752000000001</c:v>
                </c:pt>
                <c:pt idx="1357">
                  <c:v>13.656454</c:v>
                </c:pt>
                <c:pt idx="1358">
                  <c:v>13.645828</c:v>
                </c:pt>
                <c:pt idx="1359">
                  <c:v>13.644633000000001</c:v>
                </c:pt>
                <c:pt idx="1360">
                  <c:v>13.637444</c:v>
                </c:pt>
                <c:pt idx="1361">
                  <c:v>13.638411</c:v>
                </c:pt>
                <c:pt idx="1362">
                  <c:v>13.630326</c:v>
                </c:pt>
                <c:pt idx="1363">
                  <c:v>13.632910000000001</c:v>
                </c:pt>
                <c:pt idx="1364">
                  <c:v>13.630197000000001</c:v>
                </c:pt>
                <c:pt idx="1365">
                  <c:v>13.618048999999999</c:v>
                </c:pt>
                <c:pt idx="1366">
                  <c:v>13.623455999999999</c:v>
                </c:pt>
                <c:pt idx="1367">
                  <c:v>13.610092</c:v>
                </c:pt>
                <c:pt idx="1368">
                  <c:v>13.61097</c:v>
                </c:pt>
                <c:pt idx="1369">
                  <c:v>13.599303000000001</c:v>
                </c:pt>
                <c:pt idx="1370">
                  <c:v>13.601089</c:v>
                </c:pt>
                <c:pt idx="1371">
                  <c:v>13.591761999999999</c:v>
                </c:pt>
                <c:pt idx="1372">
                  <c:v>13.596792000000001</c:v>
                </c:pt>
                <c:pt idx="1373">
                  <c:v>13.57958</c:v>
                </c:pt>
                <c:pt idx="1374">
                  <c:v>13.582134</c:v>
                </c:pt>
                <c:pt idx="1375">
                  <c:v>13.570048</c:v>
                </c:pt>
                <c:pt idx="1376">
                  <c:v>13.565063</c:v>
                </c:pt>
                <c:pt idx="1377">
                  <c:v>13.563370000000001</c:v>
                </c:pt>
                <c:pt idx="1378">
                  <c:v>13.564442</c:v>
                </c:pt>
                <c:pt idx="1379">
                  <c:v>13.552185</c:v>
                </c:pt>
                <c:pt idx="1380">
                  <c:v>13.551615</c:v>
                </c:pt>
                <c:pt idx="1381">
                  <c:v>13.539194999999999</c:v>
                </c:pt>
                <c:pt idx="1382">
                  <c:v>13.537462</c:v>
                </c:pt>
                <c:pt idx="1383">
                  <c:v>13.529125000000001</c:v>
                </c:pt>
                <c:pt idx="1384">
                  <c:v>13.526913</c:v>
                </c:pt>
                <c:pt idx="1385">
                  <c:v>13.515694</c:v>
                </c:pt>
                <c:pt idx="1386">
                  <c:v>13.511494000000001</c:v>
                </c:pt>
                <c:pt idx="1387">
                  <c:v>13.515572000000001</c:v>
                </c:pt>
                <c:pt idx="1388">
                  <c:v>13.51173</c:v>
                </c:pt>
                <c:pt idx="1389">
                  <c:v>13.507567999999999</c:v>
                </c:pt>
                <c:pt idx="1390">
                  <c:v>13.49845</c:v>
                </c:pt>
                <c:pt idx="1391">
                  <c:v>13.49381</c:v>
                </c:pt>
                <c:pt idx="1392">
                  <c:v>13.491225999999999</c:v>
                </c:pt>
                <c:pt idx="1393">
                  <c:v>13.490043</c:v>
                </c:pt>
                <c:pt idx="1394">
                  <c:v>13.482329999999999</c:v>
                </c:pt>
                <c:pt idx="1395">
                  <c:v>13.479846999999999</c:v>
                </c:pt>
                <c:pt idx="1396">
                  <c:v>13.468363999999999</c:v>
                </c:pt>
                <c:pt idx="1397">
                  <c:v>13.465883</c:v>
                </c:pt>
                <c:pt idx="1398">
                  <c:v>13.461023000000001</c:v>
                </c:pt>
                <c:pt idx="1399">
                  <c:v>13.460729000000001</c:v>
                </c:pt>
                <c:pt idx="1400">
                  <c:v>13.449584</c:v>
                </c:pt>
                <c:pt idx="1401">
                  <c:v>13.447607</c:v>
                </c:pt>
                <c:pt idx="1402">
                  <c:v>13.441473999999999</c:v>
                </c:pt>
                <c:pt idx="1403">
                  <c:v>13.438798999999999</c:v>
                </c:pt>
                <c:pt idx="1404">
                  <c:v>13.432199000000001</c:v>
                </c:pt>
                <c:pt idx="1405">
                  <c:v>13.428355</c:v>
                </c:pt>
                <c:pt idx="1406">
                  <c:v>13.431029000000001</c:v>
                </c:pt>
                <c:pt idx="1407">
                  <c:v>13.419041</c:v>
                </c:pt>
                <c:pt idx="1408">
                  <c:v>13.418442000000001</c:v>
                </c:pt>
                <c:pt idx="1409">
                  <c:v>13.410669</c:v>
                </c:pt>
                <c:pt idx="1410">
                  <c:v>13.408942</c:v>
                </c:pt>
                <c:pt idx="1411">
                  <c:v>13.403838</c:v>
                </c:pt>
                <c:pt idx="1412">
                  <c:v>13.400278999999999</c:v>
                </c:pt>
                <c:pt idx="1413">
                  <c:v>13.391016</c:v>
                </c:pt>
                <c:pt idx="1414">
                  <c:v>13.386742</c:v>
                </c:pt>
                <c:pt idx="1415">
                  <c:v>13.382481</c:v>
                </c:pt>
                <c:pt idx="1416">
                  <c:v>13.374416999999999</c:v>
                </c:pt>
                <c:pt idx="1417">
                  <c:v>13.37374</c:v>
                </c:pt>
                <c:pt idx="1418">
                  <c:v>13.360215999999999</c:v>
                </c:pt>
                <c:pt idx="1419">
                  <c:v>13.359486</c:v>
                </c:pt>
                <c:pt idx="1420">
                  <c:v>13.360203</c:v>
                </c:pt>
                <c:pt idx="1421">
                  <c:v>13.354556000000001</c:v>
                </c:pt>
                <c:pt idx="1422">
                  <c:v>13.340548999999999</c:v>
                </c:pt>
                <c:pt idx="1423">
                  <c:v>13.334266</c:v>
                </c:pt>
                <c:pt idx="1424">
                  <c:v>13.341559999999999</c:v>
                </c:pt>
                <c:pt idx="1425">
                  <c:v>13.323757000000001</c:v>
                </c:pt>
                <c:pt idx="1426">
                  <c:v>13.328771</c:v>
                </c:pt>
                <c:pt idx="1427">
                  <c:v>13.311191000000001</c:v>
                </c:pt>
                <c:pt idx="1428">
                  <c:v>13.315652999999999</c:v>
                </c:pt>
                <c:pt idx="1429">
                  <c:v>13.306619</c:v>
                </c:pt>
                <c:pt idx="1430">
                  <c:v>13.296929</c:v>
                </c:pt>
                <c:pt idx="1431">
                  <c:v>13.289099999999999</c:v>
                </c:pt>
                <c:pt idx="1432">
                  <c:v>13.292966</c:v>
                </c:pt>
                <c:pt idx="1433">
                  <c:v>13.287520000000001</c:v>
                </c:pt>
                <c:pt idx="1434">
                  <c:v>13.277887</c:v>
                </c:pt>
                <c:pt idx="1435">
                  <c:v>13.273569999999999</c:v>
                </c:pt>
                <c:pt idx="1436">
                  <c:v>13.265428</c:v>
                </c:pt>
                <c:pt idx="1437">
                  <c:v>13.267336999999999</c:v>
                </c:pt>
                <c:pt idx="1438">
                  <c:v>13.272930000000001</c:v>
                </c:pt>
                <c:pt idx="1439">
                  <c:v>13.254951</c:v>
                </c:pt>
                <c:pt idx="1440">
                  <c:v>13.261037</c:v>
                </c:pt>
                <c:pt idx="1441">
                  <c:v>13.248721</c:v>
                </c:pt>
                <c:pt idx="1442">
                  <c:v>13.245901999999999</c:v>
                </c:pt>
                <c:pt idx="1443">
                  <c:v>13.240558999999999</c:v>
                </c:pt>
                <c:pt idx="1444">
                  <c:v>13.235519</c:v>
                </c:pt>
                <c:pt idx="1445">
                  <c:v>13.232244</c:v>
                </c:pt>
                <c:pt idx="1446">
                  <c:v>13.232637</c:v>
                </c:pt>
                <c:pt idx="1447">
                  <c:v>13.236045000000001</c:v>
                </c:pt>
                <c:pt idx="1448">
                  <c:v>13.221304</c:v>
                </c:pt>
                <c:pt idx="1449">
                  <c:v>13.222486</c:v>
                </c:pt>
                <c:pt idx="1450">
                  <c:v>13.212576</c:v>
                </c:pt>
                <c:pt idx="1451">
                  <c:v>13.209580000000001</c:v>
                </c:pt>
                <c:pt idx="1452">
                  <c:v>13.200051999999999</c:v>
                </c:pt>
                <c:pt idx="1453">
                  <c:v>13.20548</c:v>
                </c:pt>
                <c:pt idx="1454">
                  <c:v>13.205524</c:v>
                </c:pt>
                <c:pt idx="1455">
                  <c:v>13.19327</c:v>
                </c:pt>
                <c:pt idx="1456">
                  <c:v>13.19087</c:v>
                </c:pt>
                <c:pt idx="1457">
                  <c:v>13.186451</c:v>
                </c:pt>
                <c:pt idx="1458">
                  <c:v>13.184763</c:v>
                </c:pt>
                <c:pt idx="1459">
                  <c:v>13.183814</c:v>
                </c:pt>
                <c:pt idx="1460">
                  <c:v>13.174671999999999</c:v>
                </c:pt>
                <c:pt idx="1461">
                  <c:v>13.177118999999999</c:v>
                </c:pt>
                <c:pt idx="1462">
                  <c:v>13.169782</c:v>
                </c:pt>
                <c:pt idx="1463">
                  <c:v>13.169271999999999</c:v>
                </c:pt>
                <c:pt idx="1464">
                  <c:v>13.163349</c:v>
                </c:pt>
                <c:pt idx="1465">
                  <c:v>13.158108</c:v>
                </c:pt>
                <c:pt idx="1466">
                  <c:v>13.160323999999999</c:v>
                </c:pt>
                <c:pt idx="1467">
                  <c:v>13.147462000000001</c:v>
                </c:pt>
                <c:pt idx="1468">
                  <c:v>13.147423</c:v>
                </c:pt>
                <c:pt idx="1469">
                  <c:v>13.152965999999999</c:v>
                </c:pt>
                <c:pt idx="1470">
                  <c:v>13.137606999999999</c:v>
                </c:pt>
                <c:pt idx="1471">
                  <c:v>13.13841</c:v>
                </c:pt>
                <c:pt idx="1472">
                  <c:v>13.122385</c:v>
                </c:pt>
                <c:pt idx="1473">
                  <c:v>13.124722</c:v>
                </c:pt>
                <c:pt idx="1474">
                  <c:v>13.118019</c:v>
                </c:pt>
                <c:pt idx="1475">
                  <c:v>13.116542000000001</c:v>
                </c:pt>
                <c:pt idx="1476">
                  <c:v>13.11525</c:v>
                </c:pt>
                <c:pt idx="1477">
                  <c:v>13.102156000000001</c:v>
                </c:pt>
                <c:pt idx="1478">
                  <c:v>13.102115</c:v>
                </c:pt>
                <c:pt idx="1479">
                  <c:v>13.090539</c:v>
                </c:pt>
                <c:pt idx="1480">
                  <c:v>13.095447</c:v>
                </c:pt>
                <c:pt idx="1481">
                  <c:v>13.096907</c:v>
                </c:pt>
                <c:pt idx="1482">
                  <c:v>13.087486999999999</c:v>
                </c:pt>
                <c:pt idx="1483">
                  <c:v>13.086240999999999</c:v>
                </c:pt>
                <c:pt idx="1484">
                  <c:v>13.086471</c:v>
                </c:pt>
                <c:pt idx="1485">
                  <c:v>13.074075000000001</c:v>
                </c:pt>
                <c:pt idx="1486">
                  <c:v>13.078881000000001</c:v>
                </c:pt>
                <c:pt idx="1487">
                  <c:v>13.067418999999999</c:v>
                </c:pt>
                <c:pt idx="1488">
                  <c:v>13.066112</c:v>
                </c:pt>
                <c:pt idx="1489">
                  <c:v>13.056697</c:v>
                </c:pt>
                <c:pt idx="1490">
                  <c:v>13.055517999999999</c:v>
                </c:pt>
                <c:pt idx="1491">
                  <c:v>13.052098000000001</c:v>
                </c:pt>
                <c:pt idx="1492">
                  <c:v>13.051617</c:v>
                </c:pt>
                <c:pt idx="1493">
                  <c:v>13.053596000000001</c:v>
                </c:pt>
                <c:pt idx="1494">
                  <c:v>13.051693</c:v>
                </c:pt>
                <c:pt idx="1495">
                  <c:v>13.047026000000001</c:v>
                </c:pt>
                <c:pt idx="1496">
                  <c:v>13.040770999999999</c:v>
                </c:pt>
                <c:pt idx="1497">
                  <c:v>13.031954000000001</c:v>
                </c:pt>
                <c:pt idx="1498">
                  <c:v>13.033611000000001</c:v>
                </c:pt>
                <c:pt idx="1499">
                  <c:v>13.021305</c:v>
                </c:pt>
                <c:pt idx="1500">
                  <c:v>13.024260999999999</c:v>
                </c:pt>
                <c:pt idx="1501">
                  <c:v>13.025795</c:v>
                </c:pt>
                <c:pt idx="1502">
                  <c:v>13.027353</c:v>
                </c:pt>
                <c:pt idx="1503">
                  <c:v>13.014423000000001</c:v>
                </c:pt>
                <c:pt idx="1504">
                  <c:v>13.015566</c:v>
                </c:pt>
                <c:pt idx="1505">
                  <c:v>13.007811</c:v>
                </c:pt>
                <c:pt idx="1506">
                  <c:v>13.009235</c:v>
                </c:pt>
                <c:pt idx="1507">
                  <c:v>13.004181000000001</c:v>
                </c:pt>
                <c:pt idx="1508">
                  <c:v>12.999472000000001</c:v>
                </c:pt>
                <c:pt idx="1509">
                  <c:v>12.994762</c:v>
                </c:pt>
                <c:pt idx="1510">
                  <c:v>12.999784</c:v>
                </c:pt>
                <c:pt idx="1511">
                  <c:v>12.987487</c:v>
                </c:pt>
                <c:pt idx="1512">
                  <c:v>12.991702</c:v>
                </c:pt>
                <c:pt idx="1513">
                  <c:v>12.980898</c:v>
                </c:pt>
                <c:pt idx="1514">
                  <c:v>12.979035</c:v>
                </c:pt>
                <c:pt idx="1515">
                  <c:v>12.971636999999999</c:v>
                </c:pt>
                <c:pt idx="1516">
                  <c:v>12.969882</c:v>
                </c:pt>
                <c:pt idx="1517">
                  <c:v>12.970446000000001</c:v>
                </c:pt>
                <c:pt idx="1518">
                  <c:v>12.959388000000001</c:v>
                </c:pt>
                <c:pt idx="1519">
                  <c:v>12.960998</c:v>
                </c:pt>
                <c:pt idx="1520">
                  <c:v>12.95567</c:v>
                </c:pt>
                <c:pt idx="1521">
                  <c:v>12.943072000000001</c:v>
                </c:pt>
                <c:pt idx="1522">
                  <c:v>12.949271</c:v>
                </c:pt>
                <c:pt idx="1523">
                  <c:v>12.946737000000001</c:v>
                </c:pt>
                <c:pt idx="1524">
                  <c:v>12.931991</c:v>
                </c:pt>
                <c:pt idx="1525">
                  <c:v>12.93764</c:v>
                </c:pt>
                <c:pt idx="1526">
                  <c:v>12.927139</c:v>
                </c:pt>
                <c:pt idx="1527">
                  <c:v>12.922736</c:v>
                </c:pt>
                <c:pt idx="1528">
                  <c:v>12.923584</c:v>
                </c:pt>
                <c:pt idx="1529">
                  <c:v>12.920576000000001</c:v>
                </c:pt>
                <c:pt idx="1530">
                  <c:v>12.910372000000001</c:v>
                </c:pt>
                <c:pt idx="1531">
                  <c:v>12.915051999999999</c:v>
                </c:pt>
                <c:pt idx="1532">
                  <c:v>12.902863999999999</c:v>
                </c:pt>
                <c:pt idx="1533">
                  <c:v>12.8988</c:v>
                </c:pt>
                <c:pt idx="1534">
                  <c:v>12.897847000000001</c:v>
                </c:pt>
                <c:pt idx="1535">
                  <c:v>12.890810999999999</c:v>
                </c:pt>
                <c:pt idx="1536">
                  <c:v>12.887085000000001</c:v>
                </c:pt>
                <c:pt idx="1537">
                  <c:v>12.884283999999999</c:v>
                </c:pt>
                <c:pt idx="1538">
                  <c:v>12.877865</c:v>
                </c:pt>
                <c:pt idx="1539">
                  <c:v>12.862253000000001</c:v>
                </c:pt>
                <c:pt idx="1540">
                  <c:v>12.865197</c:v>
                </c:pt>
                <c:pt idx="1541">
                  <c:v>12.863526</c:v>
                </c:pt>
                <c:pt idx="1542">
                  <c:v>12.860291</c:v>
                </c:pt>
                <c:pt idx="1543">
                  <c:v>12.855753999999999</c:v>
                </c:pt>
                <c:pt idx="1544">
                  <c:v>12.851782999999999</c:v>
                </c:pt>
                <c:pt idx="1545">
                  <c:v>12.843321</c:v>
                </c:pt>
                <c:pt idx="1546">
                  <c:v>12.844466000000001</c:v>
                </c:pt>
                <c:pt idx="1547">
                  <c:v>12.841900000000001</c:v>
                </c:pt>
                <c:pt idx="1548">
                  <c:v>12.835813999999999</c:v>
                </c:pt>
                <c:pt idx="1549">
                  <c:v>12.836328999999999</c:v>
                </c:pt>
                <c:pt idx="1550">
                  <c:v>12.838444000000001</c:v>
                </c:pt>
                <c:pt idx="1551">
                  <c:v>12.822823</c:v>
                </c:pt>
                <c:pt idx="1552">
                  <c:v>12.82798</c:v>
                </c:pt>
                <c:pt idx="1553">
                  <c:v>12.824450000000001</c:v>
                </c:pt>
                <c:pt idx="1554">
                  <c:v>12.814992</c:v>
                </c:pt>
                <c:pt idx="1555">
                  <c:v>12.813406000000001</c:v>
                </c:pt>
                <c:pt idx="1556">
                  <c:v>12.816936</c:v>
                </c:pt>
                <c:pt idx="1557">
                  <c:v>12.805037</c:v>
                </c:pt>
                <c:pt idx="1558">
                  <c:v>12.799898000000001</c:v>
                </c:pt>
                <c:pt idx="1559">
                  <c:v>12.804542</c:v>
                </c:pt>
                <c:pt idx="1560">
                  <c:v>12.797331</c:v>
                </c:pt>
                <c:pt idx="1561">
                  <c:v>12.793691000000001</c:v>
                </c:pt>
                <c:pt idx="1562">
                  <c:v>12.795486</c:v>
                </c:pt>
                <c:pt idx="1563">
                  <c:v>12.789901</c:v>
                </c:pt>
                <c:pt idx="1564">
                  <c:v>12.783737</c:v>
                </c:pt>
                <c:pt idx="1565">
                  <c:v>12.773902</c:v>
                </c:pt>
                <c:pt idx="1566">
                  <c:v>12.774315</c:v>
                </c:pt>
                <c:pt idx="1567">
                  <c:v>12.777692</c:v>
                </c:pt>
                <c:pt idx="1568">
                  <c:v>12.765731000000001</c:v>
                </c:pt>
                <c:pt idx="1569">
                  <c:v>12.769079</c:v>
                </c:pt>
                <c:pt idx="1570">
                  <c:v>12.769197</c:v>
                </c:pt>
                <c:pt idx="1571">
                  <c:v>12.758699</c:v>
                </c:pt>
                <c:pt idx="1572">
                  <c:v>12.758751999999999</c:v>
                </c:pt>
                <c:pt idx="1573">
                  <c:v>12.765999000000001</c:v>
                </c:pt>
                <c:pt idx="1574">
                  <c:v>12.755067</c:v>
                </c:pt>
                <c:pt idx="1575">
                  <c:v>12.757849999999999</c:v>
                </c:pt>
                <c:pt idx="1576">
                  <c:v>12.755655000000001</c:v>
                </c:pt>
                <c:pt idx="1577">
                  <c:v>12.744634</c:v>
                </c:pt>
                <c:pt idx="1578">
                  <c:v>12.744680000000001</c:v>
                </c:pt>
                <c:pt idx="1579">
                  <c:v>12.739096</c:v>
                </c:pt>
                <c:pt idx="1580">
                  <c:v>12.742596000000001</c:v>
                </c:pt>
                <c:pt idx="1581">
                  <c:v>12.740246000000001</c:v>
                </c:pt>
                <c:pt idx="1582">
                  <c:v>12.728579</c:v>
                </c:pt>
                <c:pt idx="1583">
                  <c:v>12.728662</c:v>
                </c:pt>
                <c:pt idx="1584">
                  <c:v>12.726583</c:v>
                </c:pt>
                <c:pt idx="1585">
                  <c:v>12.729050000000001</c:v>
                </c:pt>
                <c:pt idx="1586">
                  <c:v>12.718616000000001</c:v>
                </c:pt>
                <c:pt idx="1587">
                  <c:v>12.716229</c:v>
                </c:pt>
                <c:pt idx="1588">
                  <c:v>12.716105000000001</c:v>
                </c:pt>
                <c:pt idx="1589">
                  <c:v>12.706187999999999</c:v>
                </c:pt>
                <c:pt idx="1590">
                  <c:v>12.695975000000001</c:v>
                </c:pt>
                <c:pt idx="1591">
                  <c:v>12.699356999999999</c:v>
                </c:pt>
                <c:pt idx="1592">
                  <c:v>12.700557999999999</c:v>
                </c:pt>
                <c:pt idx="1593">
                  <c:v>12.692316</c:v>
                </c:pt>
                <c:pt idx="1594">
                  <c:v>12.689572</c:v>
                </c:pt>
                <c:pt idx="1595">
                  <c:v>12.683885</c:v>
                </c:pt>
                <c:pt idx="1596">
                  <c:v>12.68181</c:v>
                </c:pt>
                <c:pt idx="1597">
                  <c:v>12.676264</c:v>
                </c:pt>
                <c:pt idx="1598">
                  <c:v>12.673194000000001</c:v>
                </c:pt>
                <c:pt idx="1599">
                  <c:v>12.659742</c:v>
                </c:pt>
                <c:pt idx="1600">
                  <c:v>12.663898</c:v>
                </c:pt>
                <c:pt idx="1601">
                  <c:v>12.658932999999999</c:v>
                </c:pt>
                <c:pt idx="1602">
                  <c:v>12.660047</c:v>
                </c:pt>
                <c:pt idx="1603">
                  <c:v>12.648702</c:v>
                </c:pt>
                <c:pt idx="1604">
                  <c:v>12.652793000000001</c:v>
                </c:pt>
                <c:pt idx="1605">
                  <c:v>12.653444</c:v>
                </c:pt>
                <c:pt idx="1606">
                  <c:v>12.641738</c:v>
                </c:pt>
                <c:pt idx="1607">
                  <c:v>12.641819</c:v>
                </c:pt>
                <c:pt idx="1608">
                  <c:v>12.640946</c:v>
                </c:pt>
                <c:pt idx="1609">
                  <c:v>12.634266999999999</c:v>
                </c:pt>
                <c:pt idx="1610">
                  <c:v>12.62866</c:v>
                </c:pt>
                <c:pt idx="1611">
                  <c:v>12.627791999999999</c:v>
                </c:pt>
                <c:pt idx="1612">
                  <c:v>12.624459999999999</c:v>
                </c:pt>
                <c:pt idx="1613">
                  <c:v>12.617431</c:v>
                </c:pt>
                <c:pt idx="1614">
                  <c:v>12.618093</c:v>
                </c:pt>
                <c:pt idx="1615">
                  <c:v>12.607379999999999</c:v>
                </c:pt>
                <c:pt idx="1616">
                  <c:v>12.610833</c:v>
                </c:pt>
                <c:pt idx="1617">
                  <c:v>12.61103</c:v>
                </c:pt>
                <c:pt idx="1618">
                  <c:v>12.604475000000001</c:v>
                </c:pt>
                <c:pt idx="1619">
                  <c:v>12.59225</c:v>
                </c:pt>
                <c:pt idx="1620">
                  <c:v>12.598522000000001</c:v>
                </c:pt>
                <c:pt idx="1621">
                  <c:v>12.588874000000001</c:v>
                </c:pt>
                <c:pt idx="1622">
                  <c:v>12.588761</c:v>
                </c:pt>
                <c:pt idx="1623">
                  <c:v>12.594749999999999</c:v>
                </c:pt>
                <c:pt idx="1624">
                  <c:v>12.581476</c:v>
                </c:pt>
                <c:pt idx="1625">
                  <c:v>12.580482999999999</c:v>
                </c:pt>
                <c:pt idx="1626">
                  <c:v>12.582286</c:v>
                </c:pt>
                <c:pt idx="1627">
                  <c:v>12.570534</c:v>
                </c:pt>
                <c:pt idx="1628">
                  <c:v>12.569972999999999</c:v>
                </c:pt>
                <c:pt idx="1629">
                  <c:v>12.572714</c:v>
                </c:pt>
                <c:pt idx="1630">
                  <c:v>12.574016</c:v>
                </c:pt>
                <c:pt idx="1631">
                  <c:v>12.564780000000001</c:v>
                </c:pt>
                <c:pt idx="1632">
                  <c:v>12.564939000000001</c:v>
                </c:pt>
                <c:pt idx="1633">
                  <c:v>12.564842000000001</c:v>
                </c:pt>
                <c:pt idx="1634">
                  <c:v>12.558687000000001</c:v>
                </c:pt>
                <c:pt idx="1635">
                  <c:v>12.550558000000001</c:v>
                </c:pt>
                <c:pt idx="1636">
                  <c:v>12.553836</c:v>
                </c:pt>
                <c:pt idx="1637">
                  <c:v>12.540978000000001</c:v>
                </c:pt>
                <c:pt idx="1638">
                  <c:v>12.547809000000001</c:v>
                </c:pt>
                <c:pt idx="1639">
                  <c:v>12.546690999999999</c:v>
                </c:pt>
                <c:pt idx="1640">
                  <c:v>12.536967000000001</c:v>
                </c:pt>
                <c:pt idx="1641">
                  <c:v>12.537512</c:v>
                </c:pt>
                <c:pt idx="1642">
                  <c:v>12.539918</c:v>
                </c:pt>
                <c:pt idx="1643">
                  <c:v>12.530143000000001</c:v>
                </c:pt>
                <c:pt idx="1644">
                  <c:v>12.532628000000001</c:v>
                </c:pt>
                <c:pt idx="1645">
                  <c:v>12.533291</c:v>
                </c:pt>
                <c:pt idx="1646">
                  <c:v>12.527737999999999</c:v>
                </c:pt>
                <c:pt idx="1647">
                  <c:v>12.523536999999999</c:v>
                </c:pt>
                <c:pt idx="1648">
                  <c:v>12.530138000000001</c:v>
                </c:pt>
                <c:pt idx="1649">
                  <c:v>12.527594000000001</c:v>
                </c:pt>
                <c:pt idx="1650">
                  <c:v>12.509632999999999</c:v>
                </c:pt>
                <c:pt idx="1651">
                  <c:v>12.512079</c:v>
                </c:pt>
                <c:pt idx="1652">
                  <c:v>12.511983000000001</c:v>
                </c:pt>
                <c:pt idx="1653">
                  <c:v>12.499639999999999</c:v>
                </c:pt>
                <c:pt idx="1654">
                  <c:v>12.501727000000001</c:v>
                </c:pt>
                <c:pt idx="1655">
                  <c:v>12.502048</c:v>
                </c:pt>
                <c:pt idx="1656">
                  <c:v>12.502908</c:v>
                </c:pt>
                <c:pt idx="1657">
                  <c:v>12.491175</c:v>
                </c:pt>
                <c:pt idx="1658">
                  <c:v>12.490497</c:v>
                </c:pt>
                <c:pt idx="1659">
                  <c:v>12.488187999999999</c:v>
                </c:pt>
                <c:pt idx="1660">
                  <c:v>12.485212000000001</c:v>
                </c:pt>
                <c:pt idx="1661">
                  <c:v>12.480197</c:v>
                </c:pt>
                <c:pt idx="1662">
                  <c:v>12.480339000000001</c:v>
                </c:pt>
                <c:pt idx="1663">
                  <c:v>12.482688</c:v>
                </c:pt>
                <c:pt idx="1664">
                  <c:v>12.468680000000001</c:v>
                </c:pt>
                <c:pt idx="1665">
                  <c:v>12.466680999999999</c:v>
                </c:pt>
                <c:pt idx="1666">
                  <c:v>12.468204</c:v>
                </c:pt>
                <c:pt idx="1667">
                  <c:v>12.460054</c:v>
                </c:pt>
                <c:pt idx="1668">
                  <c:v>12.458779</c:v>
                </c:pt>
                <c:pt idx="1669">
                  <c:v>12.447695</c:v>
                </c:pt>
                <c:pt idx="1670">
                  <c:v>12.446082000000001</c:v>
                </c:pt>
                <c:pt idx="1671">
                  <c:v>12.444285000000001</c:v>
                </c:pt>
                <c:pt idx="1672">
                  <c:v>12.44614</c:v>
                </c:pt>
                <c:pt idx="1673">
                  <c:v>12.436766</c:v>
                </c:pt>
                <c:pt idx="1674">
                  <c:v>12.434327</c:v>
                </c:pt>
                <c:pt idx="1675">
                  <c:v>12.432859000000001</c:v>
                </c:pt>
                <c:pt idx="1676">
                  <c:v>12.435219</c:v>
                </c:pt>
                <c:pt idx="1677">
                  <c:v>12.422606999999999</c:v>
                </c:pt>
                <c:pt idx="1678">
                  <c:v>12.426249</c:v>
                </c:pt>
                <c:pt idx="1679">
                  <c:v>12.424545999999999</c:v>
                </c:pt>
                <c:pt idx="1680">
                  <c:v>12.41112</c:v>
                </c:pt>
                <c:pt idx="1681">
                  <c:v>12.417676999999999</c:v>
                </c:pt>
                <c:pt idx="1682">
                  <c:v>12.41564</c:v>
                </c:pt>
                <c:pt idx="1683">
                  <c:v>12.40798</c:v>
                </c:pt>
                <c:pt idx="1684">
                  <c:v>12.398751000000001</c:v>
                </c:pt>
                <c:pt idx="1685">
                  <c:v>12.400453000000001</c:v>
                </c:pt>
                <c:pt idx="1686">
                  <c:v>12.406605000000001</c:v>
                </c:pt>
                <c:pt idx="1687">
                  <c:v>12.390205999999999</c:v>
                </c:pt>
                <c:pt idx="1688">
                  <c:v>12.391769</c:v>
                </c:pt>
                <c:pt idx="1689">
                  <c:v>12.387888</c:v>
                </c:pt>
                <c:pt idx="1690">
                  <c:v>12.382538</c:v>
                </c:pt>
                <c:pt idx="1691">
                  <c:v>12.379215</c:v>
                </c:pt>
                <c:pt idx="1692">
                  <c:v>12.380578</c:v>
                </c:pt>
                <c:pt idx="1693">
                  <c:v>12.378584</c:v>
                </c:pt>
                <c:pt idx="1694">
                  <c:v>12.366795</c:v>
                </c:pt>
                <c:pt idx="1695">
                  <c:v>12.362831</c:v>
                </c:pt>
                <c:pt idx="1696">
                  <c:v>12.364737999999999</c:v>
                </c:pt>
                <c:pt idx="1697">
                  <c:v>12.369197</c:v>
                </c:pt>
                <c:pt idx="1698">
                  <c:v>12.359605999999999</c:v>
                </c:pt>
                <c:pt idx="1699">
                  <c:v>12.356788999999999</c:v>
                </c:pt>
                <c:pt idx="1700">
                  <c:v>12.359750999999999</c:v>
                </c:pt>
                <c:pt idx="1701">
                  <c:v>12.346439999999999</c:v>
                </c:pt>
                <c:pt idx="1702">
                  <c:v>12.347966</c:v>
                </c:pt>
                <c:pt idx="1703">
                  <c:v>12.350346</c:v>
                </c:pt>
                <c:pt idx="1704">
                  <c:v>12.340159999999999</c:v>
                </c:pt>
                <c:pt idx="1705">
                  <c:v>12.340158000000001</c:v>
                </c:pt>
                <c:pt idx="1706">
                  <c:v>12.346394999999999</c:v>
                </c:pt>
                <c:pt idx="1707">
                  <c:v>12.333601</c:v>
                </c:pt>
                <c:pt idx="1708">
                  <c:v>12.330557000000001</c:v>
                </c:pt>
                <c:pt idx="1709">
                  <c:v>12.333841</c:v>
                </c:pt>
                <c:pt idx="1710">
                  <c:v>12.336614000000001</c:v>
                </c:pt>
                <c:pt idx="1711">
                  <c:v>12.323722</c:v>
                </c:pt>
                <c:pt idx="1712">
                  <c:v>12.320084</c:v>
                </c:pt>
                <c:pt idx="1713">
                  <c:v>12.324577</c:v>
                </c:pt>
                <c:pt idx="1714">
                  <c:v>12.321916</c:v>
                </c:pt>
                <c:pt idx="1715">
                  <c:v>12.317667</c:v>
                </c:pt>
                <c:pt idx="1716">
                  <c:v>12.315227999999999</c:v>
                </c:pt>
                <c:pt idx="1717">
                  <c:v>12.313686000000001</c:v>
                </c:pt>
                <c:pt idx="1718">
                  <c:v>12.309388999999999</c:v>
                </c:pt>
                <c:pt idx="1719">
                  <c:v>12.298939000000001</c:v>
                </c:pt>
                <c:pt idx="1720">
                  <c:v>12.298337</c:v>
                </c:pt>
                <c:pt idx="1721">
                  <c:v>12.294714000000001</c:v>
                </c:pt>
                <c:pt idx="1722">
                  <c:v>12.296846</c:v>
                </c:pt>
                <c:pt idx="1723">
                  <c:v>12.288715</c:v>
                </c:pt>
                <c:pt idx="1724">
                  <c:v>12.287447</c:v>
                </c:pt>
                <c:pt idx="1725">
                  <c:v>12.291700000000001</c:v>
                </c:pt>
                <c:pt idx="1726">
                  <c:v>12.290457</c:v>
                </c:pt>
                <c:pt idx="1727">
                  <c:v>12.280768</c:v>
                </c:pt>
                <c:pt idx="1728">
                  <c:v>12.283479</c:v>
                </c:pt>
                <c:pt idx="1729">
                  <c:v>12.271240000000001</c:v>
                </c:pt>
                <c:pt idx="1730">
                  <c:v>12.269147</c:v>
                </c:pt>
                <c:pt idx="1731">
                  <c:v>12.267934</c:v>
                </c:pt>
                <c:pt idx="1732">
                  <c:v>12.268093</c:v>
                </c:pt>
                <c:pt idx="1733">
                  <c:v>12.25848</c:v>
                </c:pt>
                <c:pt idx="1734">
                  <c:v>12.261206</c:v>
                </c:pt>
                <c:pt idx="1735">
                  <c:v>12.259724</c:v>
                </c:pt>
                <c:pt idx="1736">
                  <c:v>12.258862000000001</c:v>
                </c:pt>
                <c:pt idx="1737">
                  <c:v>12.254759</c:v>
                </c:pt>
                <c:pt idx="1738">
                  <c:v>12.251322</c:v>
                </c:pt>
                <c:pt idx="1739">
                  <c:v>12.254035999999999</c:v>
                </c:pt>
                <c:pt idx="1740">
                  <c:v>12.251884</c:v>
                </c:pt>
                <c:pt idx="1741">
                  <c:v>12.238754</c:v>
                </c:pt>
                <c:pt idx="1742">
                  <c:v>12.240271</c:v>
                </c:pt>
                <c:pt idx="1743">
                  <c:v>12.242635</c:v>
                </c:pt>
                <c:pt idx="1744">
                  <c:v>12.238327</c:v>
                </c:pt>
                <c:pt idx="1745">
                  <c:v>12.222308999999999</c:v>
                </c:pt>
                <c:pt idx="1746">
                  <c:v>12.224797000000001</c:v>
                </c:pt>
                <c:pt idx="1747">
                  <c:v>12.225851</c:v>
                </c:pt>
                <c:pt idx="1748">
                  <c:v>12.218378</c:v>
                </c:pt>
                <c:pt idx="1749">
                  <c:v>12.218582</c:v>
                </c:pt>
                <c:pt idx="1750">
                  <c:v>12.218237</c:v>
                </c:pt>
                <c:pt idx="1751">
                  <c:v>12.212493</c:v>
                </c:pt>
                <c:pt idx="1752">
                  <c:v>12.205797</c:v>
                </c:pt>
                <c:pt idx="1753">
                  <c:v>12.210164000000001</c:v>
                </c:pt>
                <c:pt idx="1754">
                  <c:v>12.204299000000001</c:v>
                </c:pt>
                <c:pt idx="1755">
                  <c:v>12.208466</c:v>
                </c:pt>
                <c:pt idx="1756">
                  <c:v>12.195498000000001</c:v>
                </c:pt>
                <c:pt idx="1757">
                  <c:v>12.194936999999999</c:v>
                </c:pt>
                <c:pt idx="1758">
                  <c:v>12.192780000000001</c:v>
                </c:pt>
                <c:pt idx="1759">
                  <c:v>12.189074</c:v>
                </c:pt>
                <c:pt idx="1760">
                  <c:v>12.181672000000001</c:v>
                </c:pt>
                <c:pt idx="1761">
                  <c:v>12.178317</c:v>
                </c:pt>
                <c:pt idx="1762">
                  <c:v>12.167686</c:v>
                </c:pt>
                <c:pt idx="1763">
                  <c:v>12.171753000000001</c:v>
                </c:pt>
                <c:pt idx="1764">
                  <c:v>12.172363000000001</c:v>
                </c:pt>
                <c:pt idx="1765">
                  <c:v>12.175053999999999</c:v>
                </c:pt>
                <c:pt idx="1766">
                  <c:v>12.165146999999999</c:v>
                </c:pt>
                <c:pt idx="1767">
                  <c:v>12.160271</c:v>
                </c:pt>
                <c:pt idx="1768">
                  <c:v>12.163338</c:v>
                </c:pt>
                <c:pt idx="1769">
                  <c:v>12.166499</c:v>
                </c:pt>
                <c:pt idx="1770">
                  <c:v>12.168495999999999</c:v>
                </c:pt>
                <c:pt idx="1771">
                  <c:v>12.157647000000001</c:v>
                </c:pt>
                <c:pt idx="1772">
                  <c:v>12.155307000000001</c:v>
                </c:pt>
                <c:pt idx="1773">
                  <c:v>12.15699</c:v>
                </c:pt>
                <c:pt idx="1774">
                  <c:v>12.148578000000001</c:v>
                </c:pt>
                <c:pt idx="1775">
                  <c:v>12.150290999999999</c:v>
                </c:pt>
                <c:pt idx="1776">
                  <c:v>12.157461</c:v>
                </c:pt>
                <c:pt idx="1777">
                  <c:v>12.151683999999999</c:v>
                </c:pt>
                <c:pt idx="1778">
                  <c:v>12.154783999999999</c:v>
                </c:pt>
                <c:pt idx="1779">
                  <c:v>12.141736</c:v>
                </c:pt>
                <c:pt idx="1780">
                  <c:v>12.144569000000001</c:v>
                </c:pt>
                <c:pt idx="1781">
                  <c:v>12.151071</c:v>
                </c:pt>
                <c:pt idx="1782">
                  <c:v>12.148849</c:v>
                </c:pt>
                <c:pt idx="1783">
                  <c:v>12.136049999999999</c:v>
                </c:pt>
                <c:pt idx="1784">
                  <c:v>12.137032</c:v>
                </c:pt>
                <c:pt idx="1785">
                  <c:v>12.132752999999999</c:v>
                </c:pt>
                <c:pt idx="1786">
                  <c:v>12.131443000000001</c:v>
                </c:pt>
                <c:pt idx="1787">
                  <c:v>12.124795000000001</c:v>
                </c:pt>
                <c:pt idx="1788">
                  <c:v>12.127848</c:v>
                </c:pt>
                <c:pt idx="1789">
                  <c:v>12.127609</c:v>
                </c:pt>
                <c:pt idx="1790">
                  <c:v>12.124703999999999</c:v>
                </c:pt>
                <c:pt idx="1791">
                  <c:v>12.116497000000001</c:v>
                </c:pt>
                <c:pt idx="1792">
                  <c:v>12.117213</c:v>
                </c:pt>
                <c:pt idx="1793">
                  <c:v>12.116292</c:v>
                </c:pt>
                <c:pt idx="1794">
                  <c:v>12.119171</c:v>
                </c:pt>
                <c:pt idx="1795">
                  <c:v>12.117331</c:v>
                </c:pt>
                <c:pt idx="1796">
                  <c:v>12.106578000000001</c:v>
                </c:pt>
                <c:pt idx="1797">
                  <c:v>12.111765</c:v>
                </c:pt>
                <c:pt idx="1798">
                  <c:v>12.107616</c:v>
                </c:pt>
                <c:pt idx="1799">
                  <c:v>12.108304</c:v>
                </c:pt>
                <c:pt idx="1800">
                  <c:v>12.105237000000001</c:v>
                </c:pt>
                <c:pt idx="1801">
                  <c:v>12.096990999999999</c:v>
                </c:pt>
                <c:pt idx="1802">
                  <c:v>12.101787</c:v>
                </c:pt>
                <c:pt idx="1803">
                  <c:v>12.089339000000001</c:v>
                </c:pt>
                <c:pt idx="1804">
                  <c:v>12.089157999999999</c:v>
                </c:pt>
                <c:pt idx="1805">
                  <c:v>12.09294</c:v>
                </c:pt>
                <c:pt idx="1806">
                  <c:v>12.090941000000001</c:v>
                </c:pt>
                <c:pt idx="1807">
                  <c:v>12.078711</c:v>
                </c:pt>
                <c:pt idx="1808">
                  <c:v>12.084565</c:v>
                </c:pt>
                <c:pt idx="1809">
                  <c:v>12.085464999999999</c:v>
                </c:pt>
                <c:pt idx="1810">
                  <c:v>12.08291</c:v>
                </c:pt>
                <c:pt idx="1811">
                  <c:v>12.08254</c:v>
                </c:pt>
                <c:pt idx="1812">
                  <c:v>12.071455</c:v>
                </c:pt>
                <c:pt idx="1813">
                  <c:v>12.069839</c:v>
                </c:pt>
                <c:pt idx="1814">
                  <c:v>12.064095</c:v>
                </c:pt>
                <c:pt idx="1815">
                  <c:v>12.070793999999999</c:v>
                </c:pt>
                <c:pt idx="1816">
                  <c:v>12.059047</c:v>
                </c:pt>
                <c:pt idx="1817">
                  <c:v>12.054297</c:v>
                </c:pt>
                <c:pt idx="1818">
                  <c:v>12.057855</c:v>
                </c:pt>
                <c:pt idx="1819">
                  <c:v>12.058763000000001</c:v>
                </c:pt>
                <c:pt idx="1820">
                  <c:v>12.038242</c:v>
                </c:pt>
                <c:pt idx="1821">
                  <c:v>12.043682</c:v>
                </c:pt>
                <c:pt idx="1822">
                  <c:v>12.037296</c:v>
                </c:pt>
                <c:pt idx="1823">
                  <c:v>12.044725</c:v>
                </c:pt>
                <c:pt idx="1824">
                  <c:v>12.026794000000001</c:v>
                </c:pt>
                <c:pt idx="1825">
                  <c:v>12.027761</c:v>
                </c:pt>
                <c:pt idx="1826">
                  <c:v>12.034072</c:v>
                </c:pt>
                <c:pt idx="1827">
                  <c:v>12.02488</c:v>
                </c:pt>
                <c:pt idx="1828">
                  <c:v>12.033626999999999</c:v>
                </c:pt>
                <c:pt idx="1829">
                  <c:v>12.029350000000001</c:v>
                </c:pt>
                <c:pt idx="1830">
                  <c:v>12.016608</c:v>
                </c:pt>
                <c:pt idx="1831">
                  <c:v>12.018044</c:v>
                </c:pt>
                <c:pt idx="1832">
                  <c:v>12.015727</c:v>
                </c:pt>
                <c:pt idx="1833">
                  <c:v>12.014427</c:v>
                </c:pt>
                <c:pt idx="1834">
                  <c:v>12.003624</c:v>
                </c:pt>
                <c:pt idx="1835">
                  <c:v>12.006869</c:v>
                </c:pt>
                <c:pt idx="1836">
                  <c:v>12.008615000000001</c:v>
                </c:pt>
                <c:pt idx="1837">
                  <c:v>11.99264</c:v>
                </c:pt>
                <c:pt idx="1838">
                  <c:v>11.996979</c:v>
                </c:pt>
                <c:pt idx="1839">
                  <c:v>11.992089</c:v>
                </c:pt>
                <c:pt idx="1840">
                  <c:v>11.992691000000001</c:v>
                </c:pt>
                <c:pt idx="1841">
                  <c:v>11.983252999999999</c:v>
                </c:pt>
                <c:pt idx="1842">
                  <c:v>11.986267</c:v>
                </c:pt>
                <c:pt idx="1843">
                  <c:v>11.983808</c:v>
                </c:pt>
                <c:pt idx="1844">
                  <c:v>11.983715999999999</c:v>
                </c:pt>
                <c:pt idx="1845">
                  <c:v>11.973380000000001</c:v>
                </c:pt>
                <c:pt idx="1846">
                  <c:v>11.971621000000001</c:v>
                </c:pt>
                <c:pt idx="1847">
                  <c:v>11.972939999999999</c:v>
                </c:pt>
                <c:pt idx="1848">
                  <c:v>11.972593</c:v>
                </c:pt>
                <c:pt idx="1849">
                  <c:v>11.969028</c:v>
                </c:pt>
                <c:pt idx="1850">
                  <c:v>11.960755000000001</c:v>
                </c:pt>
                <c:pt idx="1851">
                  <c:v>11.961271</c:v>
                </c:pt>
                <c:pt idx="1852">
                  <c:v>11.964009000000001</c:v>
                </c:pt>
                <c:pt idx="1853">
                  <c:v>11.963201</c:v>
                </c:pt>
                <c:pt idx="1854">
                  <c:v>11.951890000000001</c:v>
                </c:pt>
                <c:pt idx="1855">
                  <c:v>11.953144999999999</c:v>
                </c:pt>
                <c:pt idx="1856">
                  <c:v>11.956379</c:v>
                </c:pt>
                <c:pt idx="1857">
                  <c:v>11.957223000000001</c:v>
                </c:pt>
                <c:pt idx="1858">
                  <c:v>11.955976</c:v>
                </c:pt>
                <c:pt idx="1859">
                  <c:v>11.942567</c:v>
                </c:pt>
                <c:pt idx="1860">
                  <c:v>11.942769</c:v>
                </c:pt>
                <c:pt idx="1861">
                  <c:v>11.940201</c:v>
                </c:pt>
                <c:pt idx="1862">
                  <c:v>11.940931000000001</c:v>
                </c:pt>
                <c:pt idx="1863">
                  <c:v>11.941128000000001</c:v>
                </c:pt>
                <c:pt idx="1864">
                  <c:v>11.931728</c:v>
                </c:pt>
                <c:pt idx="1865">
                  <c:v>11.93229</c:v>
                </c:pt>
                <c:pt idx="1866">
                  <c:v>11.932411</c:v>
                </c:pt>
                <c:pt idx="1867">
                  <c:v>11.933135</c:v>
                </c:pt>
                <c:pt idx="1868">
                  <c:v>11.923023000000001</c:v>
                </c:pt>
                <c:pt idx="1869">
                  <c:v>11.924267</c:v>
                </c:pt>
                <c:pt idx="1870">
                  <c:v>11.923088999999999</c:v>
                </c:pt>
                <c:pt idx="1871">
                  <c:v>11.920491</c:v>
                </c:pt>
                <c:pt idx="1872">
                  <c:v>11.912416</c:v>
                </c:pt>
                <c:pt idx="1873">
                  <c:v>11.917595</c:v>
                </c:pt>
                <c:pt idx="1874">
                  <c:v>11.916236</c:v>
                </c:pt>
                <c:pt idx="1875">
                  <c:v>11.910562000000001</c:v>
                </c:pt>
                <c:pt idx="1876">
                  <c:v>11.915687999999999</c:v>
                </c:pt>
                <c:pt idx="1877">
                  <c:v>11.903724</c:v>
                </c:pt>
                <c:pt idx="1878">
                  <c:v>11.906264</c:v>
                </c:pt>
                <c:pt idx="1879">
                  <c:v>11.902946999999999</c:v>
                </c:pt>
                <c:pt idx="1880">
                  <c:v>11.902096</c:v>
                </c:pt>
                <c:pt idx="1881">
                  <c:v>11.904799000000001</c:v>
                </c:pt>
                <c:pt idx="1882">
                  <c:v>11.893943</c:v>
                </c:pt>
                <c:pt idx="1883">
                  <c:v>11.889621</c:v>
                </c:pt>
                <c:pt idx="1884">
                  <c:v>11.891527999999999</c:v>
                </c:pt>
                <c:pt idx="1885">
                  <c:v>11.893701999999999</c:v>
                </c:pt>
                <c:pt idx="1886">
                  <c:v>11.885469000000001</c:v>
                </c:pt>
                <c:pt idx="1887">
                  <c:v>11.883786000000001</c:v>
                </c:pt>
                <c:pt idx="1888">
                  <c:v>11.886376</c:v>
                </c:pt>
                <c:pt idx="1889">
                  <c:v>11.888234000000001</c:v>
                </c:pt>
                <c:pt idx="1890">
                  <c:v>11.885872000000001</c:v>
                </c:pt>
                <c:pt idx="1891">
                  <c:v>11.872185</c:v>
                </c:pt>
                <c:pt idx="1892">
                  <c:v>11.873983000000001</c:v>
                </c:pt>
                <c:pt idx="1893">
                  <c:v>11.874169999999999</c:v>
                </c:pt>
                <c:pt idx="1894">
                  <c:v>11.875976</c:v>
                </c:pt>
                <c:pt idx="1895">
                  <c:v>11.873367</c:v>
                </c:pt>
                <c:pt idx="1896">
                  <c:v>11.873899</c:v>
                </c:pt>
                <c:pt idx="1897">
                  <c:v>11.868135000000001</c:v>
                </c:pt>
                <c:pt idx="1898">
                  <c:v>11.86382</c:v>
                </c:pt>
                <c:pt idx="1899">
                  <c:v>11.863089</c:v>
                </c:pt>
                <c:pt idx="1900">
                  <c:v>11.864872999999999</c:v>
                </c:pt>
                <c:pt idx="1901">
                  <c:v>11.858968000000001</c:v>
                </c:pt>
                <c:pt idx="1902">
                  <c:v>11.856471000000001</c:v>
                </c:pt>
                <c:pt idx="1903">
                  <c:v>11.852649</c:v>
                </c:pt>
                <c:pt idx="1904">
                  <c:v>11.854107000000001</c:v>
                </c:pt>
                <c:pt idx="1905">
                  <c:v>11.858867</c:v>
                </c:pt>
                <c:pt idx="1906">
                  <c:v>11.845522000000001</c:v>
                </c:pt>
                <c:pt idx="1907">
                  <c:v>11.844389</c:v>
                </c:pt>
                <c:pt idx="1908">
                  <c:v>11.844834000000001</c:v>
                </c:pt>
                <c:pt idx="1909">
                  <c:v>11.844690999999999</c:v>
                </c:pt>
                <c:pt idx="1910">
                  <c:v>11.844255</c:v>
                </c:pt>
                <c:pt idx="1911">
                  <c:v>11.836062999999999</c:v>
                </c:pt>
                <c:pt idx="1912">
                  <c:v>11.839067999999999</c:v>
                </c:pt>
                <c:pt idx="1913">
                  <c:v>11.840775000000001</c:v>
                </c:pt>
                <c:pt idx="1914">
                  <c:v>11.827354</c:v>
                </c:pt>
                <c:pt idx="1915">
                  <c:v>11.827575</c:v>
                </c:pt>
                <c:pt idx="1916">
                  <c:v>11.828033</c:v>
                </c:pt>
                <c:pt idx="1917">
                  <c:v>11.828891</c:v>
                </c:pt>
                <c:pt idx="1918">
                  <c:v>11.823845</c:v>
                </c:pt>
                <c:pt idx="1919">
                  <c:v>11.823954000000001</c:v>
                </c:pt>
                <c:pt idx="1920">
                  <c:v>11.819507</c:v>
                </c:pt>
                <c:pt idx="1921">
                  <c:v>11.818351</c:v>
                </c:pt>
                <c:pt idx="1922">
                  <c:v>11.816678</c:v>
                </c:pt>
                <c:pt idx="1923">
                  <c:v>11.816514</c:v>
                </c:pt>
                <c:pt idx="1924">
                  <c:v>11.816333</c:v>
                </c:pt>
                <c:pt idx="1925">
                  <c:v>11.807396000000001</c:v>
                </c:pt>
                <c:pt idx="1926">
                  <c:v>11.807421</c:v>
                </c:pt>
                <c:pt idx="1927">
                  <c:v>11.808662</c:v>
                </c:pt>
                <c:pt idx="1928">
                  <c:v>11.806671</c:v>
                </c:pt>
                <c:pt idx="1929">
                  <c:v>11.797608</c:v>
                </c:pt>
                <c:pt idx="1930">
                  <c:v>11.797938</c:v>
                </c:pt>
                <c:pt idx="1931">
                  <c:v>11.792400000000001</c:v>
                </c:pt>
                <c:pt idx="1932">
                  <c:v>11.791264999999999</c:v>
                </c:pt>
                <c:pt idx="1933">
                  <c:v>11.795559000000001</c:v>
                </c:pt>
                <c:pt idx="1934">
                  <c:v>11.782470999999999</c:v>
                </c:pt>
                <c:pt idx="1935">
                  <c:v>11.782842</c:v>
                </c:pt>
                <c:pt idx="1936">
                  <c:v>11.787229999999999</c:v>
                </c:pt>
                <c:pt idx="1937">
                  <c:v>11.786365</c:v>
                </c:pt>
                <c:pt idx="1938">
                  <c:v>11.786282999999999</c:v>
                </c:pt>
                <c:pt idx="1939">
                  <c:v>11.777501000000001</c:v>
                </c:pt>
                <c:pt idx="1940">
                  <c:v>11.781193999999999</c:v>
                </c:pt>
                <c:pt idx="1941">
                  <c:v>11.777907000000001</c:v>
                </c:pt>
                <c:pt idx="1942">
                  <c:v>11.78112</c:v>
                </c:pt>
                <c:pt idx="1943">
                  <c:v>11.776937</c:v>
                </c:pt>
                <c:pt idx="1944">
                  <c:v>11.764286999999999</c:v>
                </c:pt>
                <c:pt idx="1945">
                  <c:v>11.766899</c:v>
                </c:pt>
                <c:pt idx="1946">
                  <c:v>11.764362</c:v>
                </c:pt>
                <c:pt idx="1947">
                  <c:v>11.767756</c:v>
                </c:pt>
                <c:pt idx="1948">
                  <c:v>11.767927</c:v>
                </c:pt>
                <c:pt idx="1949">
                  <c:v>11.766957</c:v>
                </c:pt>
                <c:pt idx="1950">
                  <c:v>11.756012999999999</c:v>
                </c:pt>
                <c:pt idx="1951">
                  <c:v>11.756722999999999</c:v>
                </c:pt>
                <c:pt idx="1952">
                  <c:v>11.758016</c:v>
                </c:pt>
                <c:pt idx="1953">
                  <c:v>11.7567</c:v>
                </c:pt>
                <c:pt idx="1954">
                  <c:v>11.747977000000001</c:v>
                </c:pt>
                <c:pt idx="1955">
                  <c:v>11.748854</c:v>
                </c:pt>
                <c:pt idx="1956">
                  <c:v>11.74409</c:v>
                </c:pt>
                <c:pt idx="1957">
                  <c:v>11.743878</c:v>
                </c:pt>
                <c:pt idx="1958">
                  <c:v>11.742122</c:v>
                </c:pt>
                <c:pt idx="1959">
                  <c:v>11.736302999999999</c:v>
                </c:pt>
                <c:pt idx="1960">
                  <c:v>11.735583999999999</c:v>
                </c:pt>
                <c:pt idx="1961">
                  <c:v>11.734825000000001</c:v>
                </c:pt>
                <c:pt idx="1962">
                  <c:v>11.738784000000001</c:v>
                </c:pt>
                <c:pt idx="1963">
                  <c:v>11.729085</c:v>
                </c:pt>
                <c:pt idx="1964">
                  <c:v>11.721864999999999</c:v>
                </c:pt>
                <c:pt idx="1965">
                  <c:v>11.726677</c:v>
                </c:pt>
                <c:pt idx="1966">
                  <c:v>11.728396</c:v>
                </c:pt>
                <c:pt idx="1967">
                  <c:v>11.732780999999999</c:v>
                </c:pt>
                <c:pt idx="1968">
                  <c:v>11.730829999999999</c:v>
                </c:pt>
                <c:pt idx="1969">
                  <c:v>11.721102999999999</c:v>
                </c:pt>
                <c:pt idx="1970">
                  <c:v>11.720654</c:v>
                </c:pt>
                <c:pt idx="1971">
                  <c:v>11.722882999999999</c:v>
                </c:pt>
                <c:pt idx="1972">
                  <c:v>11.723228000000001</c:v>
                </c:pt>
                <c:pt idx="1973">
                  <c:v>11.726485</c:v>
                </c:pt>
                <c:pt idx="1974">
                  <c:v>11.714032</c:v>
                </c:pt>
                <c:pt idx="1975">
                  <c:v>11.713943</c:v>
                </c:pt>
                <c:pt idx="1976">
                  <c:v>11.712764</c:v>
                </c:pt>
                <c:pt idx="1977">
                  <c:v>11.708147</c:v>
                </c:pt>
                <c:pt idx="1978">
                  <c:v>11.713490999999999</c:v>
                </c:pt>
                <c:pt idx="1979">
                  <c:v>11.714465000000001</c:v>
                </c:pt>
                <c:pt idx="1980">
                  <c:v>11.704756</c:v>
                </c:pt>
                <c:pt idx="1981">
                  <c:v>11.711800999999999</c:v>
                </c:pt>
                <c:pt idx="1982">
                  <c:v>11.713195000000001</c:v>
                </c:pt>
                <c:pt idx="1983">
                  <c:v>11.708280999999999</c:v>
                </c:pt>
                <c:pt idx="1984">
                  <c:v>11.704508000000001</c:v>
                </c:pt>
                <c:pt idx="1985">
                  <c:v>11.707288</c:v>
                </c:pt>
                <c:pt idx="1986">
                  <c:v>11.698016000000001</c:v>
                </c:pt>
                <c:pt idx="1987">
                  <c:v>11.696856</c:v>
                </c:pt>
                <c:pt idx="1988">
                  <c:v>11.698521</c:v>
                </c:pt>
                <c:pt idx="1989">
                  <c:v>11.694782</c:v>
                </c:pt>
                <c:pt idx="1990">
                  <c:v>11.6968</c:v>
                </c:pt>
                <c:pt idx="1991">
                  <c:v>11.689272000000001</c:v>
                </c:pt>
                <c:pt idx="1992">
                  <c:v>11.685767999999999</c:v>
                </c:pt>
                <c:pt idx="1993">
                  <c:v>11.685637</c:v>
                </c:pt>
                <c:pt idx="1994">
                  <c:v>11.684431</c:v>
                </c:pt>
                <c:pt idx="1995">
                  <c:v>11.687365</c:v>
                </c:pt>
                <c:pt idx="1996">
                  <c:v>11.676788999999999</c:v>
                </c:pt>
                <c:pt idx="1997">
                  <c:v>11.67698</c:v>
                </c:pt>
                <c:pt idx="1998">
                  <c:v>11.673975</c:v>
                </c:pt>
                <c:pt idx="1999">
                  <c:v>11.677123999999999</c:v>
                </c:pt>
                <c:pt idx="2000">
                  <c:v>11.678082</c:v>
                </c:pt>
                <c:pt idx="2001">
                  <c:v>11.679363</c:v>
                </c:pt>
                <c:pt idx="2002">
                  <c:v>11.671830999999999</c:v>
                </c:pt>
                <c:pt idx="2003">
                  <c:v>11.667948000000001</c:v>
                </c:pt>
                <c:pt idx="2004">
                  <c:v>11.668813999999999</c:v>
                </c:pt>
                <c:pt idx="2005">
                  <c:v>11.668365</c:v>
                </c:pt>
                <c:pt idx="2006">
                  <c:v>11.657752</c:v>
                </c:pt>
                <c:pt idx="2007">
                  <c:v>11.661303</c:v>
                </c:pt>
                <c:pt idx="2008">
                  <c:v>11.660861000000001</c:v>
                </c:pt>
                <c:pt idx="2009">
                  <c:v>11.654855</c:v>
                </c:pt>
                <c:pt idx="2010">
                  <c:v>11.653466999999999</c:v>
                </c:pt>
                <c:pt idx="2011">
                  <c:v>11.651293000000001</c:v>
                </c:pt>
                <c:pt idx="2012">
                  <c:v>11.643208</c:v>
                </c:pt>
                <c:pt idx="2013">
                  <c:v>11.644615</c:v>
                </c:pt>
                <c:pt idx="2014">
                  <c:v>11.646944</c:v>
                </c:pt>
                <c:pt idx="2015">
                  <c:v>11.644904</c:v>
                </c:pt>
                <c:pt idx="2016">
                  <c:v>11.641057999999999</c:v>
                </c:pt>
                <c:pt idx="2017">
                  <c:v>11.643352999999999</c:v>
                </c:pt>
                <c:pt idx="2018">
                  <c:v>11.633813999999999</c:v>
                </c:pt>
                <c:pt idx="2019">
                  <c:v>11.635688</c:v>
                </c:pt>
                <c:pt idx="2020">
                  <c:v>11.637646999999999</c:v>
                </c:pt>
                <c:pt idx="2021">
                  <c:v>11.638968</c:v>
                </c:pt>
                <c:pt idx="2022">
                  <c:v>11.639018</c:v>
                </c:pt>
                <c:pt idx="2023">
                  <c:v>11.633374999999999</c:v>
                </c:pt>
                <c:pt idx="2024">
                  <c:v>11.626938000000001</c:v>
                </c:pt>
                <c:pt idx="2025">
                  <c:v>11.627007000000001</c:v>
                </c:pt>
                <c:pt idx="2026">
                  <c:v>11.627841999999999</c:v>
                </c:pt>
                <c:pt idx="2027">
                  <c:v>11.630822</c:v>
                </c:pt>
                <c:pt idx="2028">
                  <c:v>11.625674999999999</c:v>
                </c:pt>
                <c:pt idx="2029">
                  <c:v>11.616704</c:v>
                </c:pt>
                <c:pt idx="2030">
                  <c:v>11.617146</c:v>
                </c:pt>
                <c:pt idx="2031">
                  <c:v>11.616021999999999</c:v>
                </c:pt>
                <c:pt idx="2032">
                  <c:v>11.617209000000001</c:v>
                </c:pt>
                <c:pt idx="2033">
                  <c:v>11.61819</c:v>
                </c:pt>
                <c:pt idx="2034">
                  <c:v>11.620929</c:v>
                </c:pt>
                <c:pt idx="2035">
                  <c:v>11.607334</c:v>
                </c:pt>
                <c:pt idx="2036">
                  <c:v>11.602966</c:v>
                </c:pt>
                <c:pt idx="2037">
                  <c:v>11.610080999999999</c:v>
                </c:pt>
                <c:pt idx="2038">
                  <c:v>11.607898</c:v>
                </c:pt>
                <c:pt idx="2039">
                  <c:v>11.609849000000001</c:v>
                </c:pt>
                <c:pt idx="2040">
                  <c:v>11.604142</c:v>
                </c:pt>
                <c:pt idx="2041">
                  <c:v>11.601995000000001</c:v>
                </c:pt>
                <c:pt idx="2042">
                  <c:v>11.599762999999999</c:v>
                </c:pt>
                <c:pt idx="2043">
                  <c:v>11.596322000000001</c:v>
                </c:pt>
                <c:pt idx="2044">
                  <c:v>11.602358000000001</c:v>
                </c:pt>
                <c:pt idx="2045">
                  <c:v>11.590536</c:v>
                </c:pt>
                <c:pt idx="2046">
                  <c:v>11.580954</c:v>
                </c:pt>
                <c:pt idx="2047">
                  <c:v>11.587020000000001</c:v>
                </c:pt>
                <c:pt idx="2048">
                  <c:v>11.580170000000001</c:v>
                </c:pt>
                <c:pt idx="2049">
                  <c:v>11.583287</c:v>
                </c:pt>
                <c:pt idx="2050">
                  <c:v>11.580781</c:v>
                </c:pt>
                <c:pt idx="2051">
                  <c:v>11.569656999999999</c:v>
                </c:pt>
                <c:pt idx="2052">
                  <c:v>11.575559</c:v>
                </c:pt>
                <c:pt idx="2053">
                  <c:v>11.569879999999999</c:v>
                </c:pt>
                <c:pt idx="2054">
                  <c:v>11.574411</c:v>
                </c:pt>
                <c:pt idx="2055">
                  <c:v>11.57272</c:v>
                </c:pt>
                <c:pt idx="2056">
                  <c:v>11.576381</c:v>
                </c:pt>
                <c:pt idx="2057">
                  <c:v>11.574272000000001</c:v>
                </c:pt>
                <c:pt idx="2058">
                  <c:v>11.570475</c:v>
                </c:pt>
                <c:pt idx="2059">
                  <c:v>11.573881999999999</c:v>
                </c:pt>
                <c:pt idx="2060">
                  <c:v>11.559108</c:v>
                </c:pt>
                <c:pt idx="2061">
                  <c:v>11.557791999999999</c:v>
                </c:pt>
                <c:pt idx="2062">
                  <c:v>11.561393000000001</c:v>
                </c:pt>
                <c:pt idx="2063">
                  <c:v>11.563988999999999</c:v>
                </c:pt>
                <c:pt idx="2064">
                  <c:v>11.549158</c:v>
                </c:pt>
                <c:pt idx="2065">
                  <c:v>11.549697</c:v>
                </c:pt>
                <c:pt idx="2066">
                  <c:v>11.551053</c:v>
                </c:pt>
                <c:pt idx="2067">
                  <c:v>11.553718</c:v>
                </c:pt>
                <c:pt idx="2068">
                  <c:v>11.548273999999999</c:v>
                </c:pt>
                <c:pt idx="2069">
                  <c:v>11.549753000000001</c:v>
                </c:pt>
                <c:pt idx="2070">
                  <c:v>11.548704000000001</c:v>
                </c:pt>
                <c:pt idx="2071">
                  <c:v>11.54003</c:v>
                </c:pt>
                <c:pt idx="2072">
                  <c:v>11.538494</c:v>
                </c:pt>
                <c:pt idx="2073">
                  <c:v>11.533001000000001</c:v>
                </c:pt>
                <c:pt idx="2074">
                  <c:v>11.538482</c:v>
                </c:pt>
                <c:pt idx="2075">
                  <c:v>11.535422000000001</c:v>
                </c:pt>
                <c:pt idx="2076">
                  <c:v>11.537386</c:v>
                </c:pt>
                <c:pt idx="2077">
                  <c:v>11.522339000000001</c:v>
                </c:pt>
                <c:pt idx="2078">
                  <c:v>11.525454</c:v>
                </c:pt>
                <c:pt idx="2079">
                  <c:v>11.527175</c:v>
                </c:pt>
                <c:pt idx="2080">
                  <c:v>11.522817999999999</c:v>
                </c:pt>
                <c:pt idx="2081">
                  <c:v>11.522292999999999</c:v>
                </c:pt>
                <c:pt idx="2082">
                  <c:v>11.519316999999999</c:v>
                </c:pt>
                <c:pt idx="2083">
                  <c:v>11.519715</c:v>
                </c:pt>
                <c:pt idx="2084">
                  <c:v>11.510748</c:v>
                </c:pt>
                <c:pt idx="2085">
                  <c:v>11.510489</c:v>
                </c:pt>
                <c:pt idx="2086">
                  <c:v>11.509156000000001</c:v>
                </c:pt>
                <c:pt idx="2087">
                  <c:v>11.505110999999999</c:v>
                </c:pt>
                <c:pt idx="2088">
                  <c:v>11.503731999999999</c:v>
                </c:pt>
                <c:pt idx="2089">
                  <c:v>11.503622999999999</c:v>
                </c:pt>
                <c:pt idx="2090">
                  <c:v>11.498716999999999</c:v>
                </c:pt>
                <c:pt idx="2091">
                  <c:v>11.493444999999999</c:v>
                </c:pt>
                <c:pt idx="2092">
                  <c:v>11.493850999999999</c:v>
                </c:pt>
                <c:pt idx="2093">
                  <c:v>11.494484</c:v>
                </c:pt>
                <c:pt idx="2094">
                  <c:v>11.491533</c:v>
                </c:pt>
                <c:pt idx="2095">
                  <c:v>11.492784</c:v>
                </c:pt>
                <c:pt idx="2096">
                  <c:v>11.496760999999999</c:v>
                </c:pt>
                <c:pt idx="2097">
                  <c:v>11.497201</c:v>
                </c:pt>
                <c:pt idx="2098">
                  <c:v>11.485757</c:v>
                </c:pt>
                <c:pt idx="2099">
                  <c:v>11.48606</c:v>
                </c:pt>
                <c:pt idx="2100">
                  <c:v>11.483902</c:v>
                </c:pt>
                <c:pt idx="2101">
                  <c:v>11.487083999999999</c:v>
                </c:pt>
                <c:pt idx="2102">
                  <c:v>11.482780999999999</c:v>
                </c:pt>
                <c:pt idx="2103">
                  <c:v>11.477295</c:v>
                </c:pt>
                <c:pt idx="2104">
                  <c:v>11.478149</c:v>
                </c:pt>
                <c:pt idx="2105">
                  <c:v>11.478317000000001</c:v>
                </c:pt>
                <c:pt idx="2106">
                  <c:v>11.471603999999999</c:v>
                </c:pt>
                <c:pt idx="2107">
                  <c:v>11.466889</c:v>
                </c:pt>
                <c:pt idx="2108">
                  <c:v>11.464425</c:v>
                </c:pt>
                <c:pt idx="2109">
                  <c:v>11.469455</c:v>
                </c:pt>
                <c:pt idx="2110">
                  <c:v>11.466913</c:v>
                </c:pt>
                <c:pt idx="2111">
                  <c:v>11.465563</c:v>
                </c:pt>
                <c:pt idx="2112">
                  <c:v>11.471788</c:v>
                </c:pt>
                <c:pt idx="2113">
                  <c:v>11.460334</c:v>
                </c:pt>
                <c:pt idx="2114">
                  <c:v>11.461893</c:v>
                </c:pt>
                <c:pt idx="2115">
                  <c:v>11.461862999999999</c:v>
                </c:pt>
                <c:pt idx="2116">
                  <c:v>11.459697</c:v>
                </c:pt>
                <c:pt idx="2117">
                  <c:v>11.462768000000001</c:v>
                </c:pt>
                <c:pt idx="2118">
                  <c:v>11.462604000000001</c:v>
                </c:pt>
                <c:pt idx="2119">
                  <c:v>11.461976999999999</c:v>
                </c:pt>
                <c:pt idx="2120">
                  <c:v>11.451551</c:v>
                </c:pt>
                <c:pt idx="2121">
                  <c:v>11.4542</c:v>
                </c:pt>
                <c:pt idx="2122">
                  <c:v>11.448468999999999</c:v>
                </c:pt>
                <c:pt idx="2123">
                  <c:v>11.452108000000001</c:v>
                </c:pt>
                <c:pt idx="2124">
                  <c:v>11.454454</c:v>
                </c:pt>
                <c:pt idx="2125">
                  <c:v>11.451055999999999</c:v>
                </c:pt>
                <c:pt idx="2126">
                  <c:v>11.448541000000001</c:v>
                </c:pt>
                <c:pt idx="2127">
                  <c:v>11.445238</c:v>
                </c:pt>
                <c:pt idx="2128">
                  <c:v>11.446911999999999</c:v>
                </c:pt>
                <c:pt idx="2129">
                  <c:v>11.448089</c:v>
                </c:pt>
                <c:pt idx="2130">
                  <c:v>11.44398</c:v>
                </c:pt>
                <c:pt idx="2131">
                  <c:v>11.449057</c:v>
                </c:pt>
                <c:pt idx="2132">
                  <c:v>11.451345999999999</c:v>
                </c:pt>
                <c:pt idx="2133">
                  <c:v>11.437484</c:v>
                </c:pt>
                <c:pt idx="2134">
                  <c:v>11.438075</c:v>
                </c:pt>
                <c:pt idx="2135">
                  <c:v>11.434495999999999</c:v>
                </c:pt>
                <c:pt idx="2136">
                  <c:v>11.439247</c:v>
                </c:pt>
                <c:pt idx="2137">
                  <c:v>11.437044999999999</c:v>
                </c:pt>
                <c:pt idx="2138">
                  <c:v>11.436377999999999</c:v>
                </c:pt>
                <c:pt idx="2139">
                  <c:v>11.426176999999999</c:v>
                </c:pt>
                <c:pt idx="2140">
                  <c:v>11.422848</c:v>
                </c:pt>
                <c:pt idx="2141">
                  <c:v>11.427683999999999</c:v>
                </c:pt>
                <c:pt idx="2142">
                  <c:v>11.425941999999999</c:v>
                </c:pt>
                <c:pt idx="2143">
                  <c:v>11.430369000000001</c:v>
                </c:pt>
                <c:pt idx="2144">
                  <c:v>11.427801000000001</c:v>
                </c:pt>
                <c:pt idx="2145">
                  <c:v>11.427011</c:v>
                </c:pt>
                <c:pt idx="2146">
                  <c:v>11.427054999999999</c:v>
                </c:pt>
                <c:pt idx="2147">
                  <c:v>11.413681</c:v>
                </c:pt>
                <c:pt idx="2148">
                  <c:v>11.414643</c:v>
                </c:pt>
                <c:pt idx="2149">
                  <c:v>11.416842000000001</c:v>
                </c:pt>
                <c:pt idx="2150">
                  <c:v>11.416636</c:v>
                </c:pt>
                <c:pt idx="2151">
                  <c:v>11.417851000000001</c:v>
                </c:pt>
                <c:pt idx="2152">
                  <c:v>11.416257999999999</c:v>
                </c:pt>
                <c:pt idx="2153">
                  <c:v>11.413418999999999</c:v>
                </c:pt>
                <c:pt idx="2154">
                  <c:v>11.413159</c:v>
                </c:pt>
                <c:pt idx="2155">
                  <c:v>11.403582999999999</c:v>
                </c:pt>
                <c:pt idx="2156">
                  <c:v>11.408825999999999</c:v>
                </c:pt>
                <c:pt idx="2157">
                  <c:v>11.401042</c:v>
                </c:pt>
                <c:pt idx="2158">
                  <c:v>11.408932999999999</c:v>
                </c:pt>
                <c:pt idx="2159">
                  <c:v>11.406008999999999</c:v>
                </c:pt>
                <c:pt idx="2160">
                  <c:v>11.400191</c:v>
                </c:pt>
                <c:pt idx="2161">
                  <c:v>11.407002</c:v>
                </c:pt>
                <c:pt idx="2162">
                  <c:v>11.397926999999999</c:v>
                </c:pt>
                <c:pt idx="2163">
                  <c:v>11.390793</c:v>
                </c:pt>
                <c:pt idx="2164">
                  <c:v>11.390675999999999</c:v>
                </c:pt>
                <c:pt idx="2165">
                  <c:v>11.391565</c:v>
                </c:pt>
                <c:pt idx="2166">
                  <c:v>11.394939000000001</c:v>
                </c:pt>
                <c:pt idx="2167">
                  <c:v>11.38809</c:v>
                </c:pt>
                <c:pt idx="2168">
                  <c:v>11.378444999999999</c:v>
                </c:pt>
                <c:pt idx="2169">
                  <c:v>11.381905</c:v>
                </c:pt>
                <c:pt idx="2170">
                  <c:v>11.382032000000001</c:v>
                </c:pt>
                <c:pt idx="2171">
                  <c:v>11.39099</c:v>
                </c:pt>
                <c:pt idx="2172">
                  <c:v>11.385296</c:v>
                </c:pt>
                <c:pt idx="2173">
                  <c:v>11.386396</c:v>
                </c:pt>
                <c:pt idx="2174">
                  <c:v>11.387025</c:v>
                </c:pt>
                <c:pt idx="2175">
                  <c:v>11.383226000000001</c:v>
                </c:pt>
                <c:pt idx="2176">
                  <c:v>11.377796</c:v>
                </c:pt>
                <c:pt idx="2177">
                  <c:v>11.374634</c:v>
                </c:pt>
                <c:pt idx="2178">
                  <c:v>11.373661</c:v>
                </c:pt>
                <c:pt idx="2179">
                  <c:v>11.370635999999999</c:v>
                </c:pt>
                <c:pt idx="2180">
                  <c:v>11.380224</c:v>
                </c:pt>
                <c:pt idx="2181">
                  <c:v>11.373487000000001</c:v>
                </c:pt>
                <c:pt idx="2182">
                  <c:v>11.376693</c:v>
                </c:pt>
                <c:pt idx="2183">
                  <c:v>11.379858</c:v>
                </c:pt>
                <c:pt idx="2184">
                  <c:v>11.382427</c:v>
                </c:pt>
                <c:pt idx="2185">
                  <c:v>11.365726</c:v>
                </c:pt>
                <c:pt idx="2186">
                  <c:v>11.369327999999999</c:v>
                </c:pt>
                <c:pt idx="2187">
                  <c:v>11.370576</c:v>
                </c:pt>
                <c:pt idx="2188">
                  <c:v>11.370202000000001</c:v>
                </c:pt>
                <c:pt idx="2189">
                  <c:v>11.371778000000001</c:v>
                </c:pt>
                <c:pt idx="2190">
                  <c:v>11.371086</c:v>
                </c:pt>
                <c:pt idx="2191">
                  <c:v>11.368903</c:v>
                </c:pt>
                <c:pt idx="2192">
                  <c:v>11.374409</c:v>
                </c:pt>
                <c:pt idx="2193">
                  <c:v>11.358986</c:v>
                </c:pt>
                <c:pt idx="2194">
                  <c:v>11.364299000000001</c:v>
                </c:pt>
                <c:pt idx="2195">
                  <c:v>11.361081</c:v>
                </c:pt>
                <c:pt idx="2196">
                  <c:v>11.357170999999999</c:v>
                </c:pt>
                <c:pt idx="2197">
                  <c:v>11.356303</c:v>
                </c:pt>
                <c:pt idx="2198">
                  <c:v>11.357993</c:v>
                </c:pt>
                <c:pt idx="2199">
                  <c:v>11.360656000000001</c:v>
                </c:pt>
                <c:pt idx="2200">
                  <c:v>11.358912999999999</c:v>
                </c:pt>
                <c:pt idx="2201">
                  <c:v>11.350388000000001</c:v>
                </c:pt>
                <c:pt idx="2202">
                  <c:v>11.351884</c:v>
                </c:pt>
                <c:pt idx="2203">
                  <c:v>11.350673</c:v>
                </c:pt>
                <c:pt idx="2204">
                  <c:v>11.353878</c:v>
                </c:pt>
                <c:pt idx="2205">
                  <c:v>11.349550000000001</c:v>
                </c:pt>
                <c:pt idx="2206">
                  <c:v>11.351309000000001</c:v>
                </c:pt>
                <c:pt idx="2207">
                  <c:v>11.357021</c:v>
                </c:pt>
                <c:pt idx="2208">
                  <c:v>11.351424</c:v>
                </c:pt>
                <c:pt idx="2209">
                  <c:v>11.343674999999999</c:v>
                </c:pt>
                <c:pt idx="2210">
                  <c:v>11.340985999999999</c:v>
                </c:pt>
                <c:pt idx="2211">
                  <c:v>11.349368999999999</c:v>
                </c:pt>
                <c:pt idx="2212">
                  <c:v>11.345682</c:v>
                </c:pt>
                <c:pt idx="2213">
                  <c:v>11.345734999999999</c:v>
                </c:pt>
                <c:pt idx="2214">
                  <c:v>11.34178</c:v>
                </c:pt>
                <c:pt idx="2215">
                  <c:v>11.342164</c:v>
                </c:pt>
                <c:pt idx="2216">
                  <c:v>11.340381000000001</c:v>
                </c:pt>
                <c:pt idx="2217">
                  <c:v>11.335823</c:v>
                </c:pt>
                <c:pt idx="2218">
                  <c:v>11.332922</c:v>
                </c:pt>
                <c:pt idx="2219">
                  <c:v>11.334360999999999</c:v>
                </c:pt>
                <c:pt idx="2220">
                  <c:v>11.332284</c:v>
                </c:pt>
                <c:pt idx="2221">
                  <c:v>11.332723</c:v>
                </c:pt>
                <c:pt idx="2222">
                  <c:v>11.333019</c:v>
                </c:pt>
                <c:pt idx="2223">
                  <c:v>11.329325000000001</c:v>
                </c:pt>
                <c:pt idx="2224">
                  <c:v>11.329055</c:v>
                </c:pt>
                <c:pt idx="2225">
                  <c:v>11.319431</c:v>
                </c:pt>
                <c:pt idx="2226">
                  <c:v>11.323648</c:v>
                </c:pt>
                <c:pt idx="2227">
                  <c:v>11.321712</c:v>
                </c:pt>
                <c:pt idx="2228">
                  <c:v>11.316724000000001</c:v>
                </c:pt>
                <c:pt idx="2229">
                  <c:v>11.319311000000001</c:v>
                </c:pt>
                <c:pt idx="2230">
                  <c:v>11.318564</c:v>
                </c:pt>
                <c:pt idx="2231">
                  <c:v>11.312973</c:v>
                </c:pt>
                <c:pt idx="2232">
                  <c:v>11.307085000000001</c:v>
                </c:pt>
                <c:pt idx="2233">
                  <c:v>11.307565</c:v>
                </c:pt>
                <c:pt idx="2234">
                  <c:v>11.311522</c:v>
                </c:pt>
                <c:pt idx="2235">
                  <c:v>11.30977</c:v>
                </c:pt>
                <c:pt idx="2236">
                  <c:v>11.307854000000001</c:v>
                </c:pt>
                <c:pt idx="2237">
                  <c:v>11.310423</c:v>
                </c:pt>
                <c:pt idx="2238">
                  <c:v>11.307129</c:v>
                </c:pt>
                <c:pt idx="2239">
                  <c:v>11.300604</c:v>
                </c:pt>
                <c:pt idx="2240">
                  <c:v>11.300661</c:v>
                </c:pt>
                <c:pt idx="2241">
                  <c:v>11.296875999999999</c:v>
                </c:pt>
                <c:pt idx="2242">
                  <c:v>11.299759999999999</c:v>
                </c:pt>
                <c:pt idx="2243">
                  <c:v>11.295292999999999</c:v>
                </c:pt>
                <c:pt idx="2244">
                  <c:v>11.293715000000001</c:v>
                </c:pt>
                <c:pt idx="2245">
                  <c:v>11.298183999999999</c:v>
                </c:pt>
                <c:pt idx="2246">
                  <c:v>11.292201</c:v>
                </c:pt>
                <c:pt idx="2247">
                  <c:v>11.284431</c:v>
                </c:pt>
                <c:pt idx="2248">
                  <c:v>11.282159999999999</c:v>
                </c:pt>
                <c:pt idx="2249">
                  <c:v>11.282648999999999</c:v>
                </c:pt>
                <c:pt idx="2250">
                  <c:v>11.281662000000001</c:v>
                </c:pt>
                <c:pt idx="2251">
                  <c:v>11.279191000000001</c:v>
                </c:pt>
                <c:pt idx="2252">
                  <c:v>11.282135999999999</c:v>
                </c:pt>
                <c:pt idx="2253">
                  <c:v>11.27984</c:v>
                </c:pt>
                <c:pt idx="2254">
                  <c:v>11.288074</c:v>
                </c:pt>
                <c:pt idx="2255">
                  <c:v>11.273523000000001</c:v>
                </c:pt>
                <c:pt idx="2256">
                  <c:v>11.278302999999999</c:v>
                </c:pt>
                <c:pt idx="2257">
                  <c:v>11.274766</c:v>
                </c:pt>
                <c:pt idx="2258">
                  <c:v>11.27585</c:v>
                </c:pt>
                <c:pt idx="2259">
                  <c:v>11.270657999999999</c:v>
                </c:pt>
                <c:pt idx="2260">
                  <c:v>11.275577999999999</c:v>
                </c:pt>
                <c:pt idx="2261">
                  <c:v>11.27482</c:v>
                </c:pt>
                <c:pt idx="2262">
                  <c:v>11.269496</c:v>
                </c:pt>
                <c:pt idx="2263">
                  <c:v>11.271074</c:v>
                </c:pt>
                <c:pt idx="2264">
                  <c:v>11.271439000000001</c:v>
                </c:pt>
                <c:pt idx="2265">
                  <c:v>11.270363</c:v>
                </c:pt>
                <c:pt idx="2266">
                  <c:v>11.270073999999999</c:v>
                </c:pt>
                <c:pt idx="2267">
                  <c:v>11.272557000000001</c:v>
                </c:pt>
                <c:pt idx="2268">
                  <c:v>11.273358999999999</c:v>
                </c:pt>
                <c:pt idx="2269">
                  <c:v>11.273655</c:v>
                </c:pt>
                <c:pt idx="2270">
                  <c:v>11.265245999999999</c:v>
                </c:pt>
                <c:pt idx="2271">
                  <c:v>11.276401</c:v>
                </c:pt>
                <c:pt idx="2272">
                  <c:v>11.269594</c:v>
                </c:pt>
                <c:pt idx="2273">
                  <c:v>11.266043</c:v>
                </c:pt>
                <c:pt idx="2274">
                  <c:v>11.271234</c:v>
                </c:pt>
                <c:pt idx="2275">
                  <c:v>11.270047999999999</c:v>
                </c:pt>
                <c:pt idx="2276">
                  <c:v>11.277153</c:v>
                </c:pt>
                <c:pt idx="2277">
                  <c:v>11.271879</c:v>
                </c:pt>
                <c:pt idx="2278">
                  <c:v>11.269772</c:v>
                </c:pt>
                <c:pt idx="2279">
                  <c:v>11.272107999999999</c:v>
                </c:pt>
                <c:pt idx="2280">
                  <c:v>11.262743</c:v>
                </c:pt>
                <c:pt idx="2281">
                  <c:v>11.264346</c:v>
                </c:pt>
                <c:pt idx="2282">
                  <c:v>11.266954999999999</c:v>
                </c:pt>
                <c:pt idx="2283">
                  <c:v>11.262477000000001</c:v>
                </c:pt>
                <c:pt idx="2284">
                  <c:v>11.264656</c:v>
                </c:pt>
                <c:pt idx="2285">
                  <c:v>11.259266999999999</c:v>
                </c:pt>
                <c:pt idx="2286">
                  <c:v>11.262874999999999</c:v>
                </c:pt>
                <c:pt idx="2287">
                  <c:v>11.264302000000001</c:v>
                </c:pt>
                <c:pt idx="2288">
                  <c:v>11.263555</c:v>
                </c:pt>
                <c:pt idx="2289">
                  <c:v>11.247934000000001</c:v>
                </c:pt>
                <c:pt idx="2290">
                  <c:v>11.246345</c:v>
                </c:pt>
                <c:pt idx="2291">
                  <c:v>11.249184</c:v>
                </c:pt>
                <c:pt idx="2292">
                  <c:v>11.249919</c:v>
                </c:pt>
                <c:pt idx="2293">
                  <c:v>11.250381000000001</c:v>
                </c:pt>
                <c:pt idx="2294">
                  <c:v>11.252017</c:v>
                </c:pt>
                <c:pt idx="2295">
                  <c:v>11.244548999999999</c:v>
                </c:pt>
                <c:pt idx="2296">
                  <c:v>11.245986</c:v>
                </c:pt>
                <c:pt idx="2297">
                  <c:v>11.246103</c:v>
                </c:pt>
                <c:pt idx="2298">
                  <c:v>11.247156</c:v>
                </c:pt>
                <c:pt idx="2299">
                  <c:v>11.242602</c:v>
                </c:pt>
                <c:pt idx="2300">
                  <c:v>11.234014999999999</c:v>
                </c:pt>
                <c:pt idx="2301">
                  <c:v>11.233732</c:v>
                </c:pt>
                <c:pt idx="2302">
                  <c:v>11.231664</c:v>
                </c:pt>
                <c:pt idx="2303">
                  <c:v>11.228040999999999</c:v>
                </c:pt>
                <c:pt idx="2304">
                  <c:v>11.229464999999999</c:v>
                </c:pt>
                <c:pt idx="2305">
                  <c:v>11.221693999999999</c:v>
                </c:pt>
                <c:pt idx="2306">
                  <c:v>11.217276</c:v>
                </c:pt>
                <c:pt idx="2307">
                  <c:v>11.221368</c:v>
                </c:pt>
                <c:pt idx="2308">
                  <c:v>11.215870000000001</c:v>
                </c:pt>
                <c:pt idx="2309">
                  <c:v>11.217034</c:v>
                </c:pt>
                <c:pt idx="2310">
                  <c:v>11.217029999999999</c:v>
                </c:pt>
                <c:pt idx="2311">
                  <c:v>11.221427</c:v>
                </c:pt>
                <c:pt idx="2312">
                  <c:v>11.217385999999999</c:v>
                </c:pt>
                <c:pt idx="2313">
                  <c:v>11.215536</c:v>
                </c:pt>
                <c:pt idx="2314">
                  <c:v>11.213797</c:v>
                </c:pt>
                <c:pt idx="2315">
                  <c:v>11.202092</c:v>
                </c:pt>
                <c:pt idx="2316">
                  <c:v>11.202578000000001</c:v>
                </c:pt>
                <c:pt idx="2317">
                  <c:v>11.206369</c:v>
                </c:pt>
                <c:pt idx="2318">
                  <c:v>11.202381000000001</c:v>
                </c:pt>
                <c:pt idx="2319">
                  <c:v>11.208727</c:v>
                </c:pt>
                <c:pt idx="2320">
                  <c:v>11.206913</c:v>
                </c:pt>
                <c:pt idx="2321">
                  <c:v>11.20612</c:v>
                </c:pt>
                <c:pt idx="2322">
                  <c:v>11.208697000000001</c:v>
                </c:pt>
                <c:pt idx="2323">
                  <c:v>11.208781999999999</c:v>
                </c:pt>
                <c:pt idx="2324">
                  <c:v>11.203289</c:v>
                </c:pt>
                <c:pt idx="2325">
                  <c:v>11.202541999999999</c:v>
                </c:pt>
                <c:pt idx="2326">
                  <c:v>11.210493</c:v>
                </c:pt>
                <c:pt idx="2327">
                  <c:v>11.20702</c:v>
                </c:pt>
                <c:pt idx="2328">
                  <c:v>11.207476</c:v>
                </c:pt>
                <c:pt idx="2329">
                  <c:v>11.201950999999999</c:v>
                </c:pt>
                <c:pt idx="2330">
                  <c:v>11.204446000000001</c:v>
                </c:pt>
                <c:pt idx="2331">
                  <c:v>11.203588999999999</c:v>
                </c:pt>
                <c:pt idx="2332">
                  <c:v>11.207280000000001</c:v>
                </c:pt>
                <c:pt idx="2333">
                  <c:v>11.200132999999999</c:v>
                </c:pt>
                <c:pt idx="2334">
                  <c:v>11.19955</c:v>
                </c:pt>
                <c:pt idx="2335">
                  <c:v>11.198885000000001</c:v>
                </c:pt>
                <c:pt idx="2336">
                  <c:v>11.203702</c:v>
                </c:pt>
                <c:pt idx="2337">
                  <c:v>11.198007</c:v>
                </c:pt>
                <c:pt idx="2338">
                  <c:v>11.197836000000001</c:v>
                </c:pt>
                <c:pt idx="2339">
                  <c:v>11.200623999999999</c:v>
                </c:pt>
                <c:pt idx="2340">
                  <c:v>11.199717</c:v>
                </c:pt>
                <c:pt idx="2341">
                  <c:v>11.192291000000001</c:v>
                </c:pt>
                <c:pt idx="2342">
                  <c:v>11.189316</c:v>
                </c:pt>
                <c:pt idx="2343">
                  <c:v>11.190474999999999</c:v>
                </c:pt>
                <c:pt idx="2344">
                  <c:v>11.19204</c:v>
                </c:pt>
                <c:pt idx="2345">
                  <c:v>11.186674</c:v>
                </c:pt>
                <c:pt idx="2346">
                  <c:v>11.184646000000001</c:v>
                </c:pt>
                <c:pt idx="2347">
                  <c:v>11.187685999999999</c:v>
                </c:pt>
                <c:pt idx="2348">
                  <c:v>11.188031000000001</c:v>
                </c:pt>
                <c:pt idx="2349">
                  <c:v>11.173909999999999</c:v>
                </c:pt>
                <c:pt idx="2350">
                  <c:v>11.175751999999999</c:v>
                </c:pt>
                <c:pt idx="2351">
                  <c:v>11.176667999999999</c:v>
                </c:pt>
                <c:pt idx="2352">
                  <c:v>11.176194000000001</c:v>
                </c:pt>
                <c:pt idx="2353">
                  <c:v>11.174198000000001</c:v>
                </c:pt>
                <c:pt idx="2354">
                  <c:v>11.175836</c:v>
                </c:pt>
                <c:pt idx="2355">
                  <c:v>11.173581</c:v>
                </c:pt>
                <c:pt idx="2356">
                  <c:v>11.175832</c:v>
                </c:pt>
                <c:pt idx="2357">
                  <c:v>11.161994</c:v>
                </c:pt>
                <c:pt idx="2358">
                  <c:v>11.163512000000001</c:v>
                </c:pt>
                <c:pt idx="2359">
                  <c:v>11.165792</c:v>
                </c:pt>
                <c:pt idx="2360">
                  <c:v>11.164178</c:v>
                </c:pt>
                <c:pt idx="2361">
                  <c:v>11.166959</c:v>
                </c:pt>
                <c:pt idx="2362">
                  <c:v>11.161421000000001</c:v>
                </c:pt>
                <c:pt idx="2363">
                  <c:v>11.163124</c:v>
                </c:pt>
                <c:pt idx="2364">
                  <c:v>11.157226</c:v>
                </c:pt>
                <c:pt idx="2365">
                  <c:v>11.161016999999999</c:v>
                </c:pt>
                <c:pt idx="2366">
                  <c:v>11.149241999999999</c:v>
                </c:pt>
                <c:pt idx="2367">
                  <c:v>11.159369</c:v>
                </c:pt>
                <c:pt idx="2368">
                  <c:v>11.151303</c:v>
                </c:pt>
                <c:pt idx="2369">
                  <c:v>11.150601999999999</c:v>
                </c:pt>
                <c:pt idx="2370">
                  <c:v>11.149808999999999</c:v>
                </c:pt>
                <c:pt idx="2371">
                  <c:v>11.152884999999999</c:v>
                </c:pt>
                <c:pt idx="2372">
                  <c:v>11.143867999999999</c:v>
                </c:pt>
                <c:pt idx="2373">
                  <c:v>11.14114</c:v>
                </c:pt>
                <c:pt idx="2374">
                  <c:v>11.141994</c:v>
                </c:pt>
                <c:pt idx="2375">
                  <c:v>11.149492</c:v>
                </c:pt>
                <c:pt idx="2376">
                  <c:v>11.140972</c:v>
                </c:pt>
                <c:pt idx="2377">
                  <c:v>11.140694</c:v>
                </c:pt>
                <c:pt idx="2378">
                  <c:v>11.148540000000001</c:v>
                </c:pt>
                <c:pt idx="2379">
                  <c:v>11.136285000000001</c:v>
                </c:pt>
                <c:pt idx="2380">
                  <c:v>11.136661999999999</c:v>
                </c:pt>
                <c:pt idx="2381">
                  <c:v>11.138680000000001</c:v>
                </c:pt>
                <c:pt idx="2382">
                  <c:v>11.139215</c:v>
                </c:pt>
                <c:pt idx="2383">
                  <c:v>11.143293999999999</c:v>
                </c:pt>
                <c:pt idx="2384">
                  <c:v>11.143962999999999</c:v>
                </c:pt>
                <c:pt idx="2385">
                  <c:v>11.141536</c:v>
                </c:pt>
                <c:pt idx="2386">
                  <c:v>11.143718</c:v>
                </c:pt>
                <c:pt idx="2387">
                  <c:v>11.133312</c:v>
                </c:pt>
                <c:pt idx="2388">
                  <c:v>11.133563000000001</c:v>
                </c:pt>
                <c:pt idx="2389">
                  <c:v>11.136424</c:v>
                </c:pt>
                <c:pt idx="2390">
                  <c:v>11.138496</c:v>
                </c:pt>
                <c:pt idx="2391">
                  <c:v>11.133725999999999</c:v>
                </c:pt>
                <c:pt idx="2392">
                  <c:v>11.134732</c:v>
                </c:pt>
                <c:pt idx="2393">
                  <c:v>11.13809</c:v>
                </c:pt>
                <c:pt idx="2394">
                  <c:v>11.127684</c:v>
                </c:pt>
                <c:pt idx="2395">
                  <c:v>11.123219000000001</c:v>
                </c:pt>
                <c:pt idx="2396">
                  <c:v>11.120965</c:v>
                </c:pt>
                <c:pt idx="2397">
                  <c:v>11.122294</c:v>
                </c:pt>
                <c:pt idx="2398">
                  <c:v>11.115288</c:v>
                </c:pt>
                <c:pt idx="2399">
                  <c:v>11.119522999999999</c:v>
                </c:pt>
                <c:pt idx="2400">
                  <c:v>11.117604</c:v>
                </c:pt>
                <c:pt idx="2401">
                  <c:v>11.111580999999999</c:v>
                </c:pt>
                <c:pt idx="2402">
                  <c:v>11.106812</c:v>
                </c:pt>
                <c:pt idx="2403">
                  <c:v>11.104574</c:v>
                </c:pt>
                <c:pt idx="2404">
                  <c:v>11.106890999999999</c:v>
                </c:pt>
                <c:pt idx="2405">
                  <c:v>11.106918</c:v>
                </c:pt>
                <c:pt idx="2406">
                  <c:v>11.097941</c:v>
                </c:pt>
                <c:pt idx="2407">
                  <c:v>11.097122000000001</c:v>
                </c:pt>
                <c:pt idx="2408">
                  <c:v>11.093963</c:v>
                </c:pt>
                <c:pt idx="2409">
                  <c:v>11.098436</c:v>
                </c:pt>
                <c:pt idx="2410">
                  <c:v>11.089829</c:v>
                </c:pt>
                <c:pt idx="2411">
                  <c:v>11.09483</c:v>
                </c:pt>
                <c:pt idx="2412">
                  <c:v>11.091669</c:v>
                </c:pt>
                <c:pt idx="2413">
                  <c:v>11.078339</c:v>
                </c:pt>
                <c:pt idx="2414">
                  <c:v>11.083534999999999</c:v>
                </c:pt>
                <c:pt idx="2415">
                  <c:v>11.083494</c:v>
                </c:pt>
                <c:pt idx="2416">
                  <c:v>11.081291</c:v>
                </c:pt>
                <c:pt idx="2417">
                  <c:v>11.068624</c:v>
                </c:pt>
                <c:pt idx="2418">
                  <c:v>11.068106999999999</c:v>
                </c:pt>
                <c:pt idx="2419">
                  <c:v>11.067714</c:v>
                </c:pt>
                <c:pt idx="2420">
                  <c:v>11.066846</c:v>
                </c:pt>
                <c:pt idx="2421">
                  <c:v>11.064503</c:v>
                </c:pt>
                <c:pt idx="2422">
                  <c:v>11.062009</c:v>
                </c:pt>
                <c:pt idx="2423">
                  <c:v>11.055228</c:v>
                </c:pt>
                <c:pt idx="2424">
                  <c:v>11.055125</c:v>
                </c:pt>
                <c:pt idx="2425">
                  <c:v>11.057031</c:v>
                </c:pt>
                <c:pt idx="2426">
                  <c:v>11.058309</c:v>
                </c:pt>
                <c:pt idx="2427">
                  <c:v>11.054789</c:v>
                </c:pt>
                <c:pt idx="2428">
                  <c:v>11.052273</c:v>
                </c:pt>
                <c:pt idx="2429">
                  <c:v>11.053373000000001</c:v>
                </c:pt>
                <c:pt idx="2430">
                  <c:v>11.054129</c:v>
                </c:pt>
                <c:pt idx="2431">
                  <c:v>11.054883</c:v>
                </c:pt>
                <c:pt idx="2432">
                  <c:v>11.060122</c:v>
                </c:pt>
                <c:pt idx="2433">
                  <c:v>11.047338</c:v>
                </c:pt>
                <c:pt idx="2434">
                  <c:v>11.052511000000001</c:v>
                </c:pt>
                <c:pt idx="2435">
                  <c:v>11.051774999999999</c:v>
                </c:pt>
                <c:pt idx="2436">
                  <c:v>11.053212</c:v>
                </c:pt>
                <c:pt idx="2437">
                  <c:v>11.042956999999999</c:v>
                </c:pt>
                <c:pt idx="2438">
                  <c:v>11.047764000000001</c:v>
                </c:pt>
                <c:pt idx="2439">
                  <c:v>11.049369</c:v>
                </c:pt>
                <c:pt idx="2440">
                  <c:v>11.048633000000001</c:v>
                </c:pt>
                <c:pt idx="2441">
                  <c:v>11.048005</c:v>
                </c:pt>
                <c:pt idx="2442">
                  <c:v>11.04824</c:v>
                </c:pt>
                <c:pt idx="2443">
                  <c:v>11.036325</c:v>
                </c:pt>
                <c:pt idx="2444">
                  <c:v>11.034886</c:v>
                </c:pt>
                <c:pt idx="2445">
                  <c:v>11.033681</c:v>
                </c:pt>
                <c:pt idx="2446">
                  <c:v>11.035118000000001</c:v>
                </c:pt>
                <c:pt idx="2447">
                  <c:v>11.026351</c:v>
                </c:pt>
                <c:pt idx="2448">
                  <c:v>11.02637</c:v>
                </c:pt>
                <c:pt idx="2449">
                  <c:v>11.025466</c:v>
                </c:pt>
                <c:pt idx="2450">
                  <c:v>11.023656000000001</c:v>
                </c:pt>
                <c:pt idx="2451">
                  <c:v>11.022781</c:v>
                </c:pt>
                <c:pt idx="2452">
                  <c:v>11.008900000000001</c:v>
                </c:pt>
                <c:pt idx="2453">
                  <c:v>11.012752000000001</c:v>
                </c:pt>
                <c:pt idx="2454">
                  <c:v>11.013159999999999</c:v>
                </c:pt>
                <c:pt idx="2455">
                  <c:v>11.013344</c:v>
                </c:pt>
                <c:pt idx="2456">
                  <c:v>11.004568000000001</c:v>
                </c:pt>
                <c:pt idx="2457">
                  <c:v>11.004613000000001</c:v>
                </c:pt>
                <c:pt idx="2458">
                  <c:v>11.001878</c:v>
                </c:pt>
                <c:pt idx="2459">
                  <c:v>11.005459999999999</c:v>
                </c:pt>
                <c:pt idx="2460">
                  <c:v>11.002158</c:v>
                </c:pt>
                <c:pt idx="2461">
                  <c:v>10.988572</c:v>
                </c:pt>
                <c:pt idx="2462">
                  <c:v>10.994161</c:v>
                </c:pt>
                <c:pt idx="2463">
                  <c:v>10.991861</c:v>
                </c:pt>
                <c:pt idx="2464">
                  <c:v>10.990541</c:v>
                </c:pt>
                <c:pt idx="2465">
                  <c:v>10.979290000000001</c:v>
                </c:pt>
                <c:pt idx="2466">
                  <c:v>10.978579</c:v>
                </c:pt>
                <c:pt idx="2467">
                  <c:v>10.979146</c:v>
                </c:pt>
                <c:pt idx="2468">
                  <c:v>10.977129</c:v>
                </c:pt>
                <c:pt idx="2469">
                  <c:v>10.974624</c:v>
                </c:pt>
                <c:pt idx="2470">
                  <c:v>10.967224</c:v>
                </c:pt>
                <c:pt idx="2471">
                  <c:v>10.966295000000001</c:v>
                </c:pt>
                <c:pt idx="2472">
                  <c:v>10.968382999999999</c:v>
                </c:pt>
                <c:pt idx="2473">
                  <c:v>10.948802000000001</c:v>
                </c:pt>
                <c:pt idx="2474">
                  <c:v>10.952709</c:v>
                </c:pt>
                <c:pt idx="2475">
                  <c:v>10.950642</c:v>
                </c:pt>
                <c:pt idx="2476">
                  <c:v>10.952623000000001</c:v>
                </c:pt>
                <c:pt idx="2477">
                  <c:v>10.956441999999999</c:v>
                </c:pt>
                <c:pt idx="2478">
                  <c:v>10.950559999999999</c:v>
                </c:pt>
                <c:pt idx="2479">
                  <c:v>10.944495999999999</c:v>
                </c:pt>
                <c:pt idx="2480">
                  <c:v>10.947903</c:v>
                </c:pt>
                <c:pt idx="2481">
                  <c:v>10.950816</c:v>
                </c:pt>
                <c:pt idx="2482">
                  <c:v>10.938399</c:v>
                </c:pt>
                <c:pt idx="2483">
                  <c:v>10.937865</c:v>
                </c:pt>
                <c:pt idx="2484">
                  <c:v>10.939174</c:v>
                </c:pt>
                <c:pt idx="2485">
                  <c:v>10.932148</c:v>
                </c:pt>
                <c:pt idx="2486">
                  <c:v>10.922642</c:v>
                </c:pt>
                <c:pt idx="2487">
                  <c:v>10.915469</c:v>
                </c:pt>
                <c:pt idx="2488">
                  <c:v>10.918101999999999</c:v>
                </c:pt>
                <c:pt idx="2489">
                  <c:v>10.920234000000001</c:v>
                </c:pt>
                <c:pt idx="2490">
                  <c:v>10.916528</c:v>
                </c:pt>
                <c:pt idx="2491">
                  <c:v>10.907812</c:v>
                </c:pt>
                <c:pt idx="2492">
                  <c:v>10.907387999999999</c:v>
                </c:pt>
                <c:pt idx="2493">
                  <c:v>10.904807999999999</c:v>
                </c:pt>
                <c:pt idx="2494">
                  <c:v>10.905711999999999</c:v>
                </c:pt>
                <c:pt idx="2495">
                  <c:v>10.905640999999999</c:v>
                </c:pt>
                <c:pt idx="2496">
                  <c:v>10.896545</c:v>
                </c:pt>
                <c:pt idx="2497">
                  <c:v>10.891287</c:v>
                </c:pt>
                <c:pt idx="2498">
                  <c:v>10.895593</c:v>
                </c:pt>
                <c:pt idx="2499">
                  <c:v>10.887914</c:v>
                </c:pt>
                <c:pt idx="2500">
                  <c:v>10.877466</c:v>
                </c:pt>
                <c:pt idx="2501">
                  <c:v>10.878447</c:v>
                </c:pt>
                <c:pt idx="2502">
                  <c:v>10.881357</c:v>
                </c:pt>
                <c:pt idx="2503">
                  <c:v>10.883292000000001</c:v>
                </c:pt>
                <c:pt idx="2504">
                  <c:v>10.868868000000001</c:v>
                </c:pt>
                <c:pt idx="2505">
                  <c:v>10.876771</c:v>
                </c:pt>
                <c:pt idx="2506">
                  <c:v>10.870139</c:v>
                </c:pt>
                <c:pt idx="2507">
                  <c:v>10.871809000000001</c:v>
                </c:pt>
                <c:pt idx="2508">
                  <c:v>10.870597</c:v>
                </c:pt>
                <c:pt idx="2509">
                  <c:v>10.865726</c:v>
                </c:pt>
                <c:pt idx="2510">
                  <c:v>10.858668</c:v>
                </c:pt>
                <c:pt idx="2511">
                  <c:v>10.862102999999999</c:v>
                </c:pt>
                <c:pt idx="2512">
                  <c:v>10.863721</c:v>
                </c:pt>
                <c:pt idx="2513">
                  <c:v>10.860052</c:v>
                </c:pt>
                <c:pt idx="2514">
                  <c:v>10.853846000000001</c:v>
                </c:pt>
                <c:pt idx="2515">
                  <c:v>10.853565</c:v>
                </c:pt>
                <c:pt idx="2516">
                  <c:v>10.850568000000001</c:v>
                </c:pt>
                <c:pt idx="2517">
                  <c:v>10.852925000000001</c:v>
                </c:pt>
                <c:pt idx="2518">
                  <c:v>10.845230000000001</c:v>
                </c:pt>
                <c:pt idx="2519">
                  <c:v>10.843310000000001</c:v>
                </c:pt>
                <c:pt idx="2520">
                  <c:v>10.843348000000001</c:v>
                </c:pt>
                <c:pt idx="2521">
                  <c:v>10.843355000000001</c:v>
                </c:pt>
                <c:pt idx="2522">
                  <c:v>10.837656000000001</c:v>
                </c:pt>
                <c:pt idx="2523">
                  <c:v>10.832672000000001</c:v>
                </c:pt>
                <c:pt idx="2524">
                  <c:v>10.833637</c:v>
                </c:pt>
                <c:pt idx="2525">
                  <c:v>10.836874999999999</c:v>
                </c:pt>
                <c:pt idx="2526">
                  <c:v>10.834344</c:v>
                </c:pt>
                <c:pt idx="2527">
                  <c:v>10.825936</c:v>
                </c:pt>
                <c:pt idx="2528">
                  <c:v>10.828093000000001</c:v>
                </c:pt>
                <c:pt idx="2529">
                  <c:v>10.826230000000001</c:v>
                </c:pt>
                <c:pt idx="2530">
                  <c:v>10.820827</c:v>
                </c:pt>
                <c:pt idx="2531">
                  <c:v>10.824149999999999</c:v>
                </c:pt>
                <c:pt idx="2532">
                  <c:v>10.810998</c:v>
                </c:pt>
                <c:pt idx="2533">
                  <c:v>10.809536</c:v>
                </c:pt>
                <c:pt idx="2534">
                  <c:v>10.81066</c:v>
                </c:pt>
                <c:pt idx="2535">
                  <c:v>10.817966999999999</c:v>
                </c:pt>
                <c:pt idx="2536">
                  <c:v>10.813086</c:v>
                </c:pt>
                <c:pt idx="2537">
                  <c:v>10.805228</c:v>
                </c:pt>
                <c:pt idx="2538">
                  <c:v>10.804121</c:v>
                </c:pt>
                <c:pt idx="2539">
                  <c:v>10.803661999999999</c:v>
                </c:pt>
                <c:pt idx="2540">
                  <c:v>10.805664</c:v>
                </c:pt>
                <c:pt idx="2541">
                  <c:v>10.805559000000001</c:v>
                </c:pt>
                <c:pt idx="2542">
                  <c:v>10.797444</c:v>
                </c:pt>
                <c:pt idx="2543">
                  <c:v>10.793837</c:v>
                </c:pt>
                <c:pt idx="2544">
                  <c:v>10.797625999999999</c:v>
                </c:pt>
                <c:pt idx="2545">
                  <c:v>10.798277000000001</c:v>
                </c:pt>
                <c:pt idx="2546">
                  <c:v>10.802500999999999</c:v>
                </c:pt>
                <c:pt idx="2547">
                  <c:v>10.78355</c:v>
                </c:pt>
                <c:pt idx="2548">
                  <c:v>10.793196</c:v>
                </c:pt>
                <c:pt idx="2549">
                  <c:v>10.789763000000001</c:v>
                </c:pt>
                <c:pt idx="2550">
                  <c:v>10.785966</c:v>
                </c:pt>
                <c:pt idx="2551">
                  <c:v>10.77444</c:v>
                </c:pt>
                <c:pt idx="2552">
                  <c:v>10.776102</c:v>
                </c:pt>
                <c:pt idx="2553">
                  <c:v>10.774932</c:v>
                </c:pt>
                <c:pt idx="2554">
                  <c:v>10.774165</c:v>
                </c:pt>
                <c:pt idx="2555">
                  <c:v>10.767345000000001</c:v>
                </c:pt>
                <c:pt idx="2556">
                  <c:v>10.768776000000001</c:v>
                </c:pt>
                <c:pt idx="2557">
                  <c:v>10.765867</c:v>
                </c:pt>
                <c:pt idx="2558">
                  <c:v>10.770174000000001</c:v>
                </c:pt>
                <c:pt idx="2559">
                  <c:v>10.772265000000001</c:v>
                </c:pt>
                <c:pt idx="2560">
                  <c:v>10.757092</c:v>
                </c:pt>
                <c:pt idx="2561">
                  <c:v>10.755720999999999</c:v>
                </c:pt>
                <c:pt idx="2562">
                  <c:v>10.761317</c:v>
                </c:pt>
                <c:pt idx="2563">
                  <c:v>10.760552000000001</c:v>
                </c:pt>
                <c:pt idx="2564">
                  <c:v>10.762392</c:v>
                </c:pt>
                <c:pt idx="2565">
                  <c:v>10.746942000000001</c:v>
                </c:pt>
                <c:pt idx="2566">
                  <c:v>10.747204999999999</c:v>
                </c:pt>
                <c:pt idx="2567">
                  <c:v>10.747119</c:v>
                </c:pt>
                <c:pt idx="2568">
                  <c:v>10.743893</c:v>
                </c:pt>
                <c:pt idx="2569">
                  <c:v>10.739787</c:v>
                </c:pt>
                <c:pt idx="2570">
                  <c:v>10.736634</c:v>
                </c:pt>
                <c:pt idx="2571">
                  <c:v>10.733793</c:v>
                </c:pt>
                <c:pt idx="2572">
                  <c:v>10.739575</c:v>
                </c:pt>
                <c:pt idx="2573">
                  <c:v>10.735962000000001</c:v>
                </c:pt>
                <c:pt idx="2574">
                  <c:v>10.727410000000001</c:v>
                </c:pt>
                <c:pt idx="2575">
                  <c:v>10.728456</c:v>
                </c:pt>
                <c:pt idx="2576">
                  <c:v>10.717427000000001</c:v>
                </c:pt>
                <c:pt idx="2577">
                  <c:v>10.725655</c:v>
                </c:pt>
                <c:pt idx="2578">
                  <c:v>10.727467000000001</c:v>
                </c:pt>
                <c:pt idx="2579">
                  <c:v>10.714005</c:v>
                </c:pt>
                <c:pt idx="2580">
                  <c:v>10.718381000000001</c:v>
                </c:pt>
                <c:pt idx="2581">
                  <c:v>10.716072</c:v>
                </c:pt>
                <c:pt idx="2582">
                  <c:v>10.715839000000001</c:v>
                </c:pt>
                <c:pt idx="2583">
                  <c:v>10.707134</c:v>
                </c:pt>
                <c:pt idx="2584">
                  <c:v>10.707594</c:v>
                </c:pt>
                <c:pt idx="2585">
                  <c:v>10.707203</c:v>
                </c:pt>
                <c:pt idx="2586">
                  <c:v>10.706918</c:v>
                </c:pt>
                <c:pt idx="2587">
                  <c:v>10.708261</c:v>
                </c:pt>
                <c:pt idx="2588">
                  <c:v>10.694049</c:v>
                </c:pt>
                <c:pt idx="2589">
                  <c:v>10.69534</c:v>
                </c:pt>
                <c:pt idx="2590">
                  <c:v>10.691319999999999</c:v>
                </c:pt>
                <c:pt idx="2591">
                  <c:v>10.683159</c:v>
                </c:pt>
                <c:pt idx="2592">
                  <c:v>10.681153999999999</c:v>
                </c:pt>
                <c:pt idx="2593">
                  <c:v>10.6829</c:v>
                </c:pt>
                <c:pt idx="2594">
                  <c:v>10.678988</c:v>
                </c:pt>
                <c:pt idx="2595">
                  <c:v>10.682677999999999</c:v>
                </c:pt>
                <c:pt idx="2596">
                  <c:v>10.679451</c:v>
                </c:pt>
                <c:pt idx="2597">
                  <c:v>10.672065</c:v>
                </c:pt>
                <c:pt idx="2598">
                  <c:v>10.674184</c:v>
                </c:pt>
                <c:pt idx="2599">
                  <c:v>10.671048000000001</c:v>
                </c:pt>
                <c:pt idx="2600">
                  <c:v>10.668341</c:v>
                </c:pt>
                <c:pt idx="2601">
                  <c:v>10.671224</c:v>
                </c:pt>
                <c:pt idx="2602">
                  <c:v>10.662985000000001</c:v>
                </c:pt>
                <c:pt idx="2603">
                  <c:v>10.658121</c:v>
                </c:pt>
                <c:pt idx="2604">
                  <c:v>10.657541999999999</c:v>
                </c:pt>
                <c:pt idx="2605">
                  <c:v>10.664713000000001</c:v>
                </c:pt>
                <c:pt idx="2606">
                  <c:v>10.664018</c:v>
                </c:pt>
                <c:pt idx="2607">
                  <c:v>10.654052999999999</c:v>
                </c:pt>
                <c:pt idx="2608">
                  <c:v>10.655872</c:v>
                </c:pt>
                <c:pt idx="2609">
                  <c:v>10.654134000000001</c:v>
                </c:pt>
                <c:pt idx="2610">
                  <c:v>10.656319</c:v>
                </c:pt>
                <c:pt idx="2611">
                  <c:v>10.657575</c:v>
                </c:pt>
                <c:pt idx="2612">
                  <c:v>10.652153999999999</c:v>
                </c:pt>
                <c:pt idx="2613">
                  <c:v>10.643964</c:v>
                </c:pt>
                <c:pt idx="2614">
                  <c:v>10.641883</c:v>
                </c:pt>
                <c:pt idx="2615">
                  <c:v>10.644316</c:v>
                </c:pt>
                <c:pt idx="2616">
                  <c:v>10.640280000000001</c:v>
                </c:pt>
                <c:pt idx="2617">
                  <c:v>10.642509</c:v>
                </c:pt>
                <c:pt idx="2618">
                  <c:v>10.630528</c:v>
                </c:pt>
                <c:pt idx="2619">
                  <c:v>10.62767</c:v>
                </c:pt>
                <c:pt idx="2620">
                  <c:v>10.629360999999999</c:v>
                </c:pt>
                <c:pt idx="2621">
                  <c:v>10.630485999999999</c:v>
                </c:pt>
                <c:pt idx="2622">
                  <c:v>10.633224</c:v>
                </c:pt>
                <c:pt idx="2623">
                  <c:v>10.630148999999999</c:v>
                </c:pt>
                <c:pt idx="2624">
                  <c:v>10.620877999999999</c:v>
                </c:pt>
                <c:pt idx="2625">
                  <c:v>10.625718000000001</c:v>
                </c:pt>
                <c:pt idx="2626">
                  <c:v>10.626226000000001</c:v>
                </c:pt>
                <c:pt idx="2627">
                  <c:v>10.621703</c:v>
                </c:pt>
                <c:pt idx="2628">
                  <c:v>10.617616999999999</c:v>
                </c:pt>
                <c:pt idx="2629">
                  <c:v>10.611613</c:v>
                </c:pt>
                <c:pt idx="2630">
                  <c:v>10.614906</c:v>
                </c:pt>
                <c:pt idx="2631">
                  <c:v>10.608416999999999</c:v>
                </c:pt>
                <c:pt idx="2632">
                  <c:v>10.611513</c:v>
                </c:pt>
                <c:pt idx="2633">
                  <c:v>10.600899</c:v>
                </c:pt>
                <c:pt idx="2634">
                  <c:v>10.602204</c:v>
                </c:pt>
                <c:pt idx="2635">
                  <c:v>10.599093999999999</c:v>
                </c:pt>
                <c:pt idx="2636">
                  <c:v>10.60366</c:v>
                </c:pt>
                <c:pt idx="2637">
                  <c:v>10.599347</c:v>
                </c:pt>
                <c:pt idx="2638">
                  <c:v>10.589228</c:v>
                </c:pt>
                <c:pt idx="2639">
                  <c:v>10.591434</c:v>
                </c:pt>
                <c:pt idx="2640">
                  <c:v>10.589543000000001</c:v>
                </c:pt>
                <c:pt idx="2641">
                  <c:v>10.589091</c:v>
                </c:pt>
                <c:pt idx="2642">
                  <c:v>10.589975000000001</c:v>
                </c:pt>
                <c:pt idx="2643">
                  <c:v>10.591483999999999</c:v>
                </c:pt>
                <c:pt idx="2644">
                  <c:v>10.580745</c:v>
                </c:pt>
                <c:pt idx="2645">
                  <c:v>10.576356000000001</c:v>
                </c:pt>
                <c:pt idx="2646">
                  <c:v>10.579535</c:v>
                </c:pt>
                <c:pt idx="2647">
                  <c:v>10.581045</c:v>
                </c:pt>
                <c:pt idx="2648">
                  <c:v>10.579632999999999</c:v>
                </c:pt>
                <c:pt idx="2649">
                  <c:v>10.578976000000001</c:v>
                </c:pt>
                <c:pt idx="2650">
                  <c:v>10.565576999999999</c:v>
                </c:pt>
                <c:pt idx="2651">
                  <c:v>10.566965</c:v>
                </c:pt>
                <c:pt idx="2652">
                  <c:v>10.571292</c:v>
                </c:pt>
                <c:pt idx="2653">
                  <c:v>10.565358</c:v>
                </c:pt>
                <c:pt idx="2654">
                  <c:v>10.568619999999999</c:v>
                </c:pt>
                <c:pt idx="2655">
                  <c:v>10.558538</c:v>
                </c:pt>
                <c:pt idx="2656">
                  <c:v>10.558490000000001</c:v>
                </c:pt>
                <c:pt idx="2657">
                  <c:v>10.557437999999999</c:v>
                </c:pt>
                <c:pt idx="2658">
                  <c:v>10.563228000000001</c:v>
                </c:pt>
                <c:pt idx="2659">
                  <c:v>10.559551000000001</c:v>
                </c:pt>
                <c:pt idx="2660">
                  <c:v>10.557739</c:v>
                </c:pt>
                <c:pt idx="2661">
                  <c:v>10.548018000000001</c:v>
                </c:pt>
                <c:pt idx="2662">
                  <c:v>10.547034</c:v>
                </c:pt>
                <c:pt idx="2663">
                  <c:v>10.553133000000001</c:v>
                </c:pt>
                <c:pt idx="2664">
                  <c:v>10.552128</c:v>
                </c:pt>
                <c:pt idx="2665">
                  <c:v>10.553140000000001</c:v>
                </c:pt>
                <c:pt idx="2666">
                  <c:v>10.542980999999999</c:v>
                </c:pt>
                <c:pt idx="2667">
                  <c:v>10.540606</c:v>
                </c:pt>
                <c:pt idx="2668">
                  <c:v>10.545491</c:v>
                </c:pt>
                <c:pt idx="2669">
                  <c:v>10.544115</c:v>
                </c:pt>
                <c:pt idx="2670">
                  <c:v>10.545429</c:v>
                </c:pt>
                <c:pt idx="2671">
                  <c:v>10.5436</c:v>
                </c:pt>
                <c:pt idx="2672">
                  <c:v>10.536016</c:v>
                </c:pt>
                <c:pt idx="2673">
                  <c:v>10.538698999999999</c:v>
                </c:pt>
                <c:pt idx="2674">
                  <c:v>10.534238999999999</c:v>
                </c:pt>
                <c:pt idx="2675">
                  <c:v>10.534509</c:v>
                </c:pt>
                <c:pt idx="2676">
                  <c:v>10.536096000000001</c:v>
                </c:pt>
                <c:pt idx="2677">
                  <c:v>10.526907</c:v>
                </c:pt>
                <c:pt idx="2678">
                  <c:v>10.523407000000001</c:v>
                </c:pt>
                <c:pt idx="2679">
                  <c:v>10.517409000000001</c:v>
                </c:pt>
                <c:pt idx="2680">
                  <c:v>10.522454</c:v>
                </c:pt>
                <c:pt idx="2681">
                  <c:v>10.523616000000001</c:v>
                </c:pt>
                <c:pt idx="2682">
                  <c:v>10.522798999999999</c:v>
                </c:pt>
                <c:pt idx="2683">
                  <c:v>10.512127</c:v>
                </c:pt>
                <c:pt idx="2684">
                  <c:v>10.512321999999999</c:v>
                </c:pt>
                <c:pt idx="2685">
                  <c:v>10.510548999999999</c:v>
                </c:pt>
                <c:pt idx="2686">
                  <c:v>10.510417</c:v>
                </c:pt>
                <c:pt idx="2687">
                  <c:v>10.503493000000001</c:v>
                </c:pt>
                <c:pt idx="2688">
                  <c:v>10.499618999999999</c:v>
                </c:pt>
                <c:pt idx="2689">
                  <c:v>10.497985</c:v>
                </c:pt>
                <c:pt idx="2690">
                  <c:v>10.494437</c:v>
                </c:pt>
                <c:pt idx="2691">
                  <c:v>10.495842</c:v>
                </c:pt>
                <c:pt idx="2692">
                  <c:v>10.498132999999999</c:v>
                </c:pt>
                <c:pt idx="2693">
                  <c:v>10.487284000000001</c:v>
                </c:pt>
                <c:pt idx="2694">
                  <c:v>10.483184</c:v>
                </c:pt>
                <c:pt idx="2695">
                  <c:v>10.487322000000001</c:v>
                </c:pt>
                <c:pt idx="2696">
                  <c:v>10.483651999999999</c:v>
                </c:pt>
                <c:pt idx="2697">
                  <c:v>10.485776</c:v>
                </c:pt>
                <c:pt idx="2698">
                  <c:v>10.483129</c:v>
                </c:pt>
                <c:pt idx="2699">
                  <c:v>10.480003999999999</c:v>
                </c:pt>
                <c:pt idx="2700">
                  <c:v>10.477506999999999</c:v>
                </c:pt>
                <c:pt idx="2701">
                  <c:v>10.476205999999999</c:v>
                </c:pt>
                <c:pt idx="2702">
                  <c:v>10.479385000000001</c:v>
                </c:pt>
                <c:pt idx="2703">
                  <c:v>10.478166999999999</c:v>
                </c:pt>
                <c:pt idx="2704">
                  <c:v>10.471866</c:v>
                </c:pt>
                <c:pt idx="2705">
                  <c:v>10.466006</c:v>
                </c:pt>
                <c:pt idx="2706">
                  <c:v>10.466043000000001</c:v>
                </c:pt>
                <c:pt idx="2707">
                  <c:v>10.468211</c:v>
                </c:pt>
                <c:pt idx="2708">
                  <c:v>10.466733</c:v>
                </c:pt>
                <c:pt idx="2709">
                  <c:v>10.469004999999999</c:v>
                </c:pt>
                <c:pt idx="2710">
                  <c:v>10.468387999999999</c:v>
                </c:pt>
                <c:pt idx="2711">
                  <c:v>10.455016000000001</c:v>
                </c:pt>
                <c:pt idx="2712">
                  <c:v>10.457921000000001</c:v>
                </c:pt>
                <c:pt idx="2713">
                  <c:v>10.456612</c:v>
                </c:pt>
                <c:pt idx="2714">
                  <c:v>10.455850999999999</c:v>
                </c:pt>
                <c:pt idx="2715">
                  <c:v>10.463430000000001</c:v>
                </c:pt>
                <c:pt idx="2716">
                  <c:v>10.450402</c:v>
                </c:pt>
                <c:pt idx="2717">
                  <c:v>10.447747</c:v>
                </c:pt>
                <c:pt idx="2718">
                  <c:v>10.446375</c:v>
                </c:pt>
                <c:pt idx="2719">
                  <c:v>10.445403000000001</c:v>
                </c:pt>
                <c:pt idx="2720">
                  <c:v>10.45088</c:v>
                </c:pt>
                <c:pt idx="2721">
                  <c:v>10.44966</c:v>
                </c:pt>
                <c:pt idx="2722">
                  <c:v>10.437309000000001</c:v>
                </c:pt>
                <c:pt idx="2723">
                  <c:v>10.442852</c:v>
                </c:pt>
                <c:pt idx="2724">
                  <c:v>10.439249</c:v>
                </c:pt>
                <c:pt idx="2725">
                  <c:v>10.435734</c:v>
                </c:pt>
                <c:pt idx="2726">
                  <c:v>10.437802</c:v>
                </c:pt>
                <c:pt idx="2727">
                  <c:v>10.427282999999999</c:v>
                </c:pt>
                <c:pt idx="2728">
                  <c:v>10.426647000000001</c:v>
                </c:pt>
                <c:pt idx="2729">
                  <c:v>10.430819</c:v>
                </c:pt>
                <c:pt idx="2730">
                  <c:v>10.427517</c:v>
                </c:pt>
                <c:pt idx="2731">
                  <c:v>10.430028999999999</c:v>
                </c:pt>
                <c:pt idx="2732">
                  <c:v>10.432893</c:v>
                </c:pt>
                <c:pt idx="2733">
                  <c:v>10.432112</c:v>
                </c:pt>
                <c:pt idx="2734">
                  <c:v>10.421294</c:v>
                </c:pt>
                <c:pt idx="2735">
                  <c:v>10.420551</c:v>
                </c:pt>
                <c:pt idx="2736">
                  <c:v>10.419797000000001</c:v>
                </c:pt>
                <c:pt idx="2737">
                  <c:v>10.422266</c:v>
                </c:pt>
                <c:pt idx="2738">
                  <c:v>10.418035</c:v>
                </c:pt>
                <c:pt idx="2739">
                  <c:v>10.419634</c:v>
                </c:pt>
                <c:pt idx="2740">
                  <c:v>10.422834999999999</c:v>
                </c:pt>
                <c:pt idx="2741">
                  <c:v>10.415687</c:v>
                </c:pt>
                <c:pt idx="2742">
                  <c:v>10.414221</c:v>
                </c:pt>
                <c:pt idx="2743">
                  <c:v>10.415945000000001</c:v>
                </c:pt>
                <c:pt idx="2744">
                  <c:v>10.41675</c:v>
                </c:pt>
                <c:pt idx="2745">
                  <c:v>10.413463999999999</c:v>
                </c:pt>
                <c:pt idx="2746">
                  <c:v>10.419313000000001</c:v>
                </c:pt>
                <c:pt idx="2747">
                  <c:v>10.418374999999999</c:v>
                </c:pt>
                <c:pt idx="2748">
                  <c:v>10.405640999999999</c:v>
                </c:pt>
                <c:pt idx="2749">
                  <c:v>10.407985999999999</c:v>
                </c:pt>
                <c:pt idx="2750">
                  <c:v>10.40048</c:v>
                </c:pt>
                <c:pt idx="2751">
                  <c:v>10.406332000000001</c:v>
                </c:pt>
                <c:pt idx="2752">
                  <c:v>10.400496</c:v>
                </c:pt>
                <c:pt idx="2753">
                  <c:v>10.402673999999999</c:v>
                </c:pt>
                <c:pt idx="2754">
                  <c:v>10.392243000000001</c:v>
                </c:pt>
                <c:pt idx="2755">
                  <c:v>10.393359999999999</c:v>
                </c:pt>
                <c:pt idx="2756">
                  <c:v>10.388154999999999</c:v>
                </c:pt>
                <c:pt idx="2757">
                  <c:v>10.387529000000001</c:v>
                </c:pt>
                <c:pt idx="2758">
                  <c:v>10.392478000000001</c:v>
                </c:pt>
                <c:pt idx="2759">
                  <c:v>10.391121</c:v>
                </c:pt>
                <c:pt idx="2760">
                  <c:v>10.390587</c:v>
                </c:pt>
                <c:pt idx="2761">
                  <c:v>10.381303000000001</c:v>
                </c:pt>
                <c:pt idx="2762">
                  <c:v>10.380979999999999</c:v>
                </c:pt>
                <c:pt idx="2763">
                  <c:v>10.38307</c:v>
                </c:pt>
                <c:pt idx="2764">
                  <c:v>10.37928</c:v>
                </c:pt>
                <c:pt idx="2765">
                  <c:v>10.379085999999999</c:v>
                </c:pt>
                <c:pt idx="2766">
                  <c:v>10.367238</c:v>
                </c:pt>
                <c:pt idx="2767">
                  <c:v>10.371366</c:v>
                </c:pt>
                <c:pt idx="2768">
                  <c:v>10.367763999999999</c:v>
                </c:pt>
                <c:pt idx="2769">
                  <c:v>10.369738</c:v>
                </c:pt>
                <c:pt idx="2770">
                  <c:v>10.369237</c:v>
                </c:pt>
                <c:pt idx="2771">
                  <c:v>10.368677999999999</c:v>
                </c:pt>
                <c:pt idx="2772">
                  <c:v>10.369472</c:v>
                </c:pt>
                <c:pt idx="2773">
                  <c:v>10.361575999999999</c:v>
                </c:pt>
                <c:pt idx="2774">
                  <c:v>10.362174</c:v>
                </c:pt>
                <c:pt idx="2775">
                  <c:v>10.363636</c:v>
                </c:pt>
                <c:pt idx="2776">
                  <c:v>10.364890000000001</c:v>
                </c:pt>
                <c:pt idx="2777">
                  <c:v>10.361594</c:v>
                </c:pt>
                <c:pt idx="2778">
                  <c:v>10.360469</c:v>
                </c:pt>
                <c:pt idx="2779">
                  <c:v>10.356731</c:v>
                </c:pt>
                <c:pt idx="2780">
                  <c:v>10.349698999999999</c:v>
                </c:pt>
                <c:pt idx="2781">
                  <c:v>10.355668</c:v>
                </c:pt>
                <c:pt idx="2782">
                  <c:v>10.347319000000001</c:v>
                </c:pt>
                <c:pt idx="2783">
                  <c:v>10.353465</c:v>
                </c:pt>
                <c:pt idx="2784">
                  <c:v>10.351468000000001</c:v>
                </c:pt>
                <c:pt idx="2785">
                  <c:v>10.339904000000001</c:v>
                </c:pt>
                <c:pt idx="2786">
                  <c:v>10.344844999999999</c:v>
                </c:pt>
                <c:pt idx="2787">
                  <c:v>10.334531999999999</c:v>
                </c:pt>
                <c:pt idx="2788">
                  <c:v>10.327286000000001</c:v>
                </c:pt>
                <c:pt idx="2789">
                  <c:v>10.328061999999999</c:v>
                </c:pt>
                <c:pt idx="2790">
                  <c:v>10.329560000000001</c:v>
                </c:pt>
                <c:pt idx="2791">
                  <c:v>10.327533000000001</c:v>
                </c:pt>
                <c:pt idx="2792">
                  <c:v>10.332988</c:v>
                </c:pt>
                <c:pt idx="2793">
                  <c:v>10.331633</c:v>
                </c:pt>
                <c:pt idx="2794">
                  <c:v>10.322073</c:v>
                </c:pt>
                <c:pt idx="2795">
                  <c:v>10.325395</c:v>
                </c:pt>
                <c:pt idx="2796">
                  <c:v>10.323069</c:v>
                </c:pt>
                <c:pt idx="2797">
                  <c:v>10.325616</c:v>
                </c:pt>
                <c:pt idx="2798">
                  <c:v>10.327667</c:v>
                </c:pt>
                <c:pt idx="2799">
                  <c:v>10.331158</c:v>
                </c:pt>
                <c:pt idx="2800">
                  <c:v>10.31799</c:v>
                </c:pt>
                <c:pt idx="2801">
                  <c:v>10.314840999999999</c:v>
                </c:pt>
                <c:pt idx="2802">
                  <c:v>10.322286999999999</c:v>
                </c:pt>
                <c:pt idx="2803">
                  <c:v>10.321403999999999</c:v>
                </c:pt>
                <c:pt idx="2804">
                  <c:v>10.321364000000001</c:v>
                </c:pt>
                <c:pt idx="2805">
                  <c:v>10.311607</c:v>
                </c:pt>
                <c:pt idx="2806">
                  <c:v>10.312505</c:v>
                </c:pt>
                <c:pt idx="2807">
                  <c:v>10.312694</c:v>
                </c:pt>
                <c:pt idx="2808">
                  <c:v>10.315086000000001</c:v>
                </c:pt>
                <c:pt idx="2809">
                  <c:v>10.316717000000001</c:v>
                </c:pt>
                <c:pt idx="2810">
                  <c:v>10.314651</c:v>
                </c:pt>
                <c:pt idx="2811">
                  <c:v>10.306732999999999</c:v>
                </c:pt>
                <c:pt idx="2812">
                  <c:v>10.308241000000001</c:v>
                </c:pt>
                <c:pt idx="2813">
                  <c:v>10.30458</c:v>
                </c:pt>
                <c:pt idx="2814">
                  <c:v>10.304885000000001</c:v>
                </c:pt>
                <c:pt idx="2815">
                  <c:v>10.311885</c:v>
                </c:pt>
                <c:pt idx="2816">
                  <c:v>10.300858</c:v>
                </c:pt>
                <c:pt idx="2817">
                  <c:v>10.300083000000001</c:v>
                </c:pt>
                <c:pt idx="2818">
                  <c:v>10.302493999999999</c:v>
                </c:pt>
                <c:pt idx="2819">
                  <c:v>10.300527000000001</c:v>
                </c:pt>
                <c:pt idx="2820">
                  <c:v>10.301958000000001</c:v>
                </c:pt>
                <c:pt idx="2821">
                  <c:v>10.290611</c:v>
                </c:pt>
                <c:pt idx="2822">
                  <c:v>10.287141999999999</c:v>
                </c:pt>
                <c:pt idx="2823">
                  <c:v>10.286916</c:v>
                </c:pt>
                <c:pt idx="2824">
                  <c:v>10.281343</c:v>
                </c:pt>
                <c:pt idx="2825">
                  <c:v>10.284246</c:v>
                </c:pt>
                <c:pt idx="2826">
                  <c:v>10.275634</c:v>
                </c:pt>
                <c:pt idx="2827">
                  <c:v>10.276680000000001</c:v>
                </c:pt>
                <c:pt idx="2828">
                  <c:v>10.278312</c:v>
                </c:pt>
                <c:pt idx="2829">
                  <c:v>10.275308000000001</c:v>
                </c:pt>
                <c:pt idx="2830">
                  <c:v>10.275525</c:v>
                </c:pt>
                <c:pt idx="2831">
                  <c:v>10.262138</c:v>
                </c:pt>
                <c:pt idx="2832">
                  <c:v>10.264352000000001</c:v>
                </c:pt>
                <c:pt idx="2833">
                  <c:v>10.263126</c:v>
                </c:pt>
                <c:pt idx="2834">
                  <c:v>10.254329</c:v>
                </c:pt>
                <c:pt idx="2835">
                  <c:v>10.250669</c:v>
                </c:pt>
                <c:pt idx="2836">
                  <c:v>10.245922999999999</c:v>
                </c:pt>
                <c:pt idx="2837">
                  <c:v>10.247403</c:v>
                </c:pt>
                <c:pt idx="2838">
                  <c:v>10.254493</c:v>
                </c:pt>
                <c:pt idx="2839">
                  <c:v>10.232982</c:v>
                </c:pt>
                <c:pt idx="2840">
                  <c:v>10.233471</c:v>
                </c:pt>
                <c:pt idx="2841">
                  <c:v>10.236041</c:v>
                </c:pt>
                <c:pt idx="2842">
                  <c:v>10.238667</c:v>
                </c:pt>
                <c:pt idx="2843">
                  <c:v>10.225897</c:v>
                </c:pt>
                <c:pt idx="2844">
                  <c:v>10.223522000000001</c:v>
                </c:pt>
                <c:pt idx="2845">
                  <c:v>10.227084</c:v>
                </c:pt>
                <c:pt idx="2846">
                  <c:v>10.225471000000001</c:v>
                </c:pt>
                <c:pt idx="2847">
                  <c:v>10.215826</c:v>
                </c:pt>
                <c:pt idx="2848">
                  <c:v>10.213898</c:v>
                </c:pt>
                <c:pt idx="2849">
                  <c:v>10.218517</c:v>
                </c:pt>
                <c:pt idx="2850">
                  <c:v>10.208422000000001</c:v>
                </c:pt>
                <c:pt idx="2851">
                  <c:v>10.213967999999999</c:v>
                </c:pt>
                <c:pt idx="2852">
                  <c:v>10.199615</c:v>
                </c:pt>
                <c:pt idx="2853">
                  <c:v>10.198219999999999</c:v>
                </c:pt>
                <c:pt idx="2854">
                  <c:v>10.207820999999999</c:v>
                </c:pt>
                <c:pt idx="2855">
                  <c:v>10.198236</c:v>
                </c:pt>
                <c:pt idx="2856">
                  <c:v>10.185333999999999</c:v>
                </c:pt>
                <c:pt idx="2857">
                  <c:v>10.187685</c:v>
                </c:pt>
                <c:pt idx="2858">
                  <c:v>10.183812</c:v>
                </c:pt>
                <c:pt idx="2859">
                  <c:v>10.186332999999999</c:v>
                </c:pt>
                <c:pt idx="2860">
                  <c:v>10.170303000000001</c:v>
                </c:pt>
                <c:pt idx="2861">
                  <c:v>10.174896</c:v>
                </c:pt>
                <c:pt idx="2862">
                  <c:v>10.178311000000001</c:v>
                </c:pt>
                <c:pt idx="2863">
                  <c:v>10.173768000000001</c:v>
                </c:pt>
                <c:pt idx="2864">
                  <c:v>10.156411</c:v>
                </c:pt>
                <c:pt idx="2865">
                  <c:v>10.162178000000001</c:v>
                </c:pt>
                <c:pt idx="2866">
                  <c:v>10.159684</c:v>
                </c:pt>
                <c:pt idx="2867">
                  <c:v>10.15123</c:v>
                </c:pt>
                <c:pt idx="2868">
                  <c:v>10.152678</c:v>
                </c:pt>
                <c:pt idx="2869">
                  <c:v>10.152979999999999</c:v>
                </c:pt>
                <c:pt idx="2870">
                  <c:v>10.155901999999999</c:v>
                </c:pt>
                <c:pt idx="2871">
                  <c:v>10.144299999999999</c:v>
                </c:pt>
                <c:pt idx="2872">
                  <c:v>10.143537999999999</c:v>
                </c:pt>
                <c:pt idx="2873">
                  <c:v>10.143784</c:v>
                </c:pt>
                <c:pt idx="2874">
                  <c:v>10.138795999999999</c:v>
                </c:pt>
                <c:pt idx="2875">
                  <c:v>10.132436</c:v>
                </c:pt>
                <c:pt idx="2876">
                  <c:v>10.130979999999999</c:v>
                </c:pt>
                <c:pt idx="2877">
                  <c:v>10.135483000000001</c:v>
                </c:pt>
                <c:pt idx="2878">
                  <c:v>10.136328000000001</c:v>
                </c:pt>
                <c:pt idx="2879">
                  <c:v>10.127169</c:v>
                </c:pt>
                <c:pt idx="2880">
                  <c:v>10.128469000000001</c:v>
                </c:pt>
                <c:pt idx="2881">
                  <c:v>10.130697</c:v>
                </c:pt>
                <c:pt idx="2882">
                  <c:v>10.130350999999999</c:v>
                </c:pt>
                <c:pt idx="2883">
                  <c:v>10.118010999999999</c:v>
                </c:pt>
                <c:pt idx="2884">
                  <c:v>10.117869000000001</c:v>
                </c:pt>
                <c:pt idx="2885">
                  <c:v>10.121995</c:v>
                </c:pt>
                <c:pt idx="2886">
                  <c:v>10.117029</c:v>
                </c:pt>
                <c:pt idx="2887">
                  <c:v>10.110530000000001</c:v>
                </c:pt>
                <c:pt idx="2888">
                  <c:v>10.107682</c:v>
                </c:pt>
                <c:pt idx="2889">
                  <c:v>10.114986</c:v>
                </c:pt>
                <c:pt idx="2890">
                  <c:v>10.111938</c:v>
                </c:pt>
                <c:pt idx="2891">
                  <c:v>10.097894</c:v>
                </c:pt>
                <c:pt idx="2892">
                  <c:v>10.100797</c:v>
                </c:pt>
                <c:pt idx="2893">
                  <c:v>10.095200999999999</c:v>
                </c:pt>
                <c:pt idx="2894">
                  <c:v>10.102161000000001</c:v>
                </c:pt>
                <c:pt idx="2895">
                  <c:v>10.091200000000001</c:v>
                </c:pt>
                <c:pt idx="2896">
                  <c:v>10.088051999999999</c:v>
                </c:pt>
                <c:pt idx="2897">
                  <c:v>10.087268999999999</c:v>
                </c:pt>
                <c:pt idx="2898">
                  <c:v>10.086740000000001</c:v>
                </c:pt>
                <c:pt idx="2899">
                  <c:v>10.079136999999999</c:v>
                </c:pt>
                <c:pt idx="2900">
                  <c:v>10.071259</c:v>
                </c:pt>
                <c:pt idx="2901">
                  <c:v>10.064323</c:v>
                </c:pt>
                <c:pt idx="2902">
                  <c:v>10.067074</c:v>
                </c:pt>
                <c:pt idx="2903">
                  <c:v>10.067731999999999</c:v>
                </c:pt>
                <c:pt idx="2904">
                  <c:v>10.07011</c:v>
                </c:pt>
                <c:pt idx="2905">
                  <c:v>10.057181</c:v>
                </c:pt>
                <c:pt idx="2906">
                  <c:v>10.056469999999999</c:v>
                </c:pt>
                <c:pt idx="2907">
                  <c:v>10.051425999999999</c:v>
                </c:pt>
                <c:pt idx="2908">
                  <c:v>10.054581000000001</c:v>
                </c:pt>
                <c:pt idx="2909">
                  <c:v>10.046438</c:v>
                </c:pt>
                <c:pt idx="2910">
                  <c:v>10.044015999999999</c:v>
                </c:pt>
                <c:pt idx="2911">
                  <c:v>10.047306000000001</c:v>
                </c:pt>
                <c:pt idx="2912">
                  <c:v>10.052469</c:v>
                </c:pt>
                <c:pt idx="2913">
                  <c:v>10.049137999999999</c:v>
                </c:pt>
                <c:pt idx="2914">
                  <c:v>10.038281</c:v>
                </c:pt>
                <c:pt idx="2915">
                  <c:v>10.035920000000001</c:v>
                </c:pt>
                <c:pt idx="2916">
                  <c:v>10.036474</c:v>
                </c:pt>
                <c:pt idx="2917">
                  <c:v>10.036588</c:v>
                </c:pt>
                <c:pt idx="2918">
                  <c:v>10.029901000000001</c:v>
                </c:pt>
                <c:pt idx="2919">
                  <c:v>10.028109000000001</c:v>
                </c:pt>
                <c:pt idx="2920">
                  <c:v>10.026384999999999</c:v>
                </c:pt>
                <c:pt idx="2921">
                  <c:v>10.030378000000001</c:v>
                </c:pt>
                <c:pt idx="2922">
                  <c:v>10.021668999999999</c:v>
                </c:pt>
                <c:pt idx="2923">
                  <c:v>10.01736</c:v>
                </c:pt>
                <c:pt idx="2924">
                  <c:v>10.025921</c:v>
                </c:pt>
                <c:pt idx="2925">
                  <c:v>10.019504</c:v>
                </c:pt>
                <c:pt idx="2926">
                  <c:v>10.011901999999999</c:v>
                </c:pt>
                <c:pt idx="2927">
                  <c:v>10.010622</c:v>
                </c:pt>
                <c:pt idx="2928">
                  <c:v>10.012297</c:v>
                </c:pt>
                <c:pt idx="2929">
                  <c:v>9.9997988000000007</c:v>
                </c:pt>
                <c:pt idx="2930">
                  <c:v>9.9989939000000003</c:v>
                </c:pt>
                <c:pt idx="2931">
                  <c:v>9.9968634000000005</c:v>
                </c:pt>
                <c:pt idx="2932">
                  <c:v>9.9903382999999994</c:v>
                </c:pt>
                <c:pt idx="2933">
                  <c:v>9.9901724000000005</c:v>
                </c:pt>
                <c:pt idx="2934">
                  <c:v>9.9893722999999994</c:v>
                </c:pt>
                <c:pt idx="2935">
                  <c:v>9.9939403999999996</c:v>
                </c:pt>
                <c:pt idx="2936">
                  <c:v>9.9875240000000005</c:v>
                </c:pt>
                <c:pt idx="2937">
                  <c:v>9.9759340000000005</c:v>
                </c:pt>
                <c:pt idx="2938">
                  <c:v>9.9766759999999994</c:v>
                </c:pt>
                <c:pt idx="2939">
                  <c:v>9.9774027000000007</c:v>
                </c:pt>
                <c:pt idx="2940">
                  <c:v>9.9685202000000004</c:v>
                </c:pt>
                <c:pt idx="2941">
                  <c:v>9.9679278999999994</c:v>
                </c:pt>
                <c:pt idx="2942">
                  <c:v>9.9660244000000002</c:v>
                </c:pt>
                <c:pt idx="2943">
                  <c:v>9.9712429</c:v>
                </c:pt>
                <c:pt idx="2944">
                  <c:v>9.9563713000000007</c:v>
                </c:pt>
                <c:pt idx="2945">
                  <c:v>9.9602079000000003</c:v>
                </c:pt>
                <c:pt idx="2946">
                  <c:v>9.9541272999999997</c:v>
                </c:pt>
                <c:pt idx="2947">
                  <c:v>9.9545926999999992</c:v>
                </c:pt>
                <c:pt idx="2948">
                  <c:v>9.9433851000000004</c:v>
                </c:pt>
                <c:pt idx="2949">
                  <c:v>9.9441757000000006</c:v>
                </c:pt>
                <c:pt idx="2950">
                  <c:v>9.9432831000000004</c:v>
                </c:pt>
                <c:pt idx="2951">
                  <c:v>9.9394217000000005</c:v>
                </c:pt>
                <c:pt idx="2952">
                  <c:v>9.9291257999999996</c:v>
                </c:pt>
                <c:pt idx="2953">
                  <c:v>9.9317016999999996</c:v>
                </c:pt>
                <c:pt idx="2954">
                  <c:v>9.9278583999999999</c:v>
                </c:pt>
                <c:pt idx="2955">
                  <c:v>9.9345560000000006</c:v>
                </c:pt>
                <c:pt idx="2956">
                  <c:v>9.9194735999999999</c:v>
                </c:pt>
                <c:pt idx="2957">
                  <c:v>9.9203548000000001</c:v>
                </c:pt>
                <c:pt idx="2958">
                  <c:v>9.9275292999999998</c:v>
                </c:pt>
                <c:pt idx="2959">
                  <c:v>9.9233674999999995</c:v>
                </c:pt>
                <c:pt idx="2960">
                  <c:v>9.9255046999999994</c:v>
                </c:pt>
                <c:pt idx="2961">
                  <c:v>9.9146862000000002</c:v>
                </c:pt>
                <c:pt idx="2962">
                  <c:v>9.9132557000000006</c:v>
                </c:pt>
                <c:pt idx="2963">
                  <c:v>9.9155797999999997</c:v>
                </c:pt>
                <c:pt idx="2964">
                  <c:v>9.9107838000000008</c:v>
                </c:pt>
                <c:pt idx="2965">
                  <c:v>9.9054689000000007</c:v>
                </c:pt>
                <c:pt idx="2966">
                  <c:v>9.9080476999999991</c:v>
                </c:pt>
                <c:pt idx="2967">
                  <c:v>9.9097346999999996</c:v>
                </c:pt>
                <c:pt idx="2968">
                  <c:v>9.9052725000000006</c:v>
                </c:pt>
                <c:pt idx="2969">
                  <c:v>9.8961983</c:v>
                </c:pt>
                <c:pt idx="2970">
                  <c:v>9.8975600999999997</c:v>
                </c:pt>
                <c:pt idx="2971">
                  <c:v>9.8991355999999993</c:v>
                </c:pt>
                <c:pt idx="2972">
                  <c:v>9.8929539000000002</c:v>
                </c:pt>
                <c:pt idx="2973">
                  <c:v>9.8961781999999996</c:v>
                </c:pt>
                <c:pt idx="2974">
                  <c:v>9.9002247000000008</c:v>
                </c:pt>
                <c:pt idx="2975">
                  <c:v>9.8961553999999996</c:v>
                </c:pt>
                <c:pt idx="2976">
                  <c:v>9.8797263999999991</c:v>
                </c:pt>
                <c:pt idx="2977">
                  <c:v>9.8844700000000003</c:v>
                </c:pt>
                <c:pt idx="2978">
                  <c:v>9.8828896999999998</c:v>
                </c:pt>
                <c:pt idx="2979">
                  <c:v>9.8883981999999992</c:v>
                </c:pt>
                <c:pt idx="2980">
                  <c:v>9.8802032000000004</c:v>
                </c:pt>
                <c:pt idx="2981">
                  <c:v>9.8790168999999999</c:v>
                </c:pt>
                <c:pt idx="2982">
                  <c:v>9.8725014000000009</c:v>
                </c:pt>
                <c:pt idx="2983">
                  <c:v>9.8756331999999993</c:v>
                </c:pt>
                <c:pt idx="2984">
                  <c:v>9.8733033999999993</c:v>
                </c:pt>
                <c:pt idx="2985">
                  <c:v>9.8594179000000004</c:v>
                </c:pt>
                <c:pt idx="2986">
                  <c:v>9.8641719999999999</c:v>
                </c:pt>
                <c:pt idx="2987">
                  <c:v>9.8598117999999992</c:v>
                </c:pt>
                <c:pt idx="2988">
                  <c:v>9.8595752999999995</c:v>
                </c:pt>
                <c:pt idx="2989">
                  <c:v>9.8455724999999994</c:v>
                </c:pt>
                <c:pt idx="2990">
                  <c:v>9.8442439999999998</c:v>
                </c:pt>
                <c:pt idx="2991">
                  <c:v>9.8417663999999991</c:v>
                </c:pt>
                <c:pt idx="2992">
                  <c:v>9.8452176999999992</c:v>
                </c:pt>
                <c:pt idx="2993">
                  <c:v>9.8355674999999998</c:v>
                </c:pt>
                <c:pt idx="2994">
                  <c:v>9.8322848999999994</c:v>
                </c:pt>
                <c:pt idx="2995">
                  <c:v>9.8314772000000001</c:v>
                </c:pt>
                <c:pt idx="2996">
                  <c:v>9.8307009000000001</c:v>
                </c:pt>
                <c:pt idx="2997">
                  <c:v>9.8271607999999997</c:v>
                </c:pt>
                <c:pt idx="2998">
                  <c:v>9.8242101999999996</c:v>
                </c:pt>
                <c:pt idx="2999">
                  <c:v>9.8224324999999997</c:v>
                </c:pt>
                <c:pt idx="3000">
                  <c:v>9.8188905999999996</c:v>
                </c:pt>
                <c:pt idx="3001">
                  <c:v>9.8117961999999999</c:v>
                </c:pt>
                <c:pt idx="3002">
                  <c:v>9.8115834999999993</c:v>
                </c:pt>
                <c:pt idx="3003">
                  <c:v>9.8127031000000002</c:v>
                </c:pt>
                <c:pt idx="3004">
                  <c:v>9.8173723000000006</c:v>
                </c:pt>
                <c:pt idx="3005">
                  <c:v>9.8127785000000003</c:v>
                </c:pt>
                <c:pt idx="3006">
                  <c:v>9.8074321999999992</c:v>
                </c:pt>
                <c:pt idx="3007">
                  <c:v>9.8092097999999996</c:v>
                </c:pt>
                <c:pt idx="3008">
                  <c:v>9.8052635000000006</c:v>
                </c:pt>
                <c:pt idx="3009">
                  <c:v>9.7979116000000008</c:v>
                </c:pt>
                <c:pt idx="3010">
                  <c:v>9.8000106999999996</c:v>
                </c:pt>
                <c:pt idx="3011">
                  <c:v>9.8015536999999995</c:v>
                </c:pt>
                <c:pt idx="3012">
                  <c:v>9.7958163999999996</c:v>
                </c:pt>
                <c:pt idx="3013">
                  <c:v>9.7942161999999993</c:v>
                </c:pt>
                <c:pt idx="3014">
                  <c:v>9.7966756999999998</c:v>
                </c:pt>
                <c:pt idx="3015">
                  <c:v>9.7949590999999998</c:v>
                </c:pt>
                <c:pt idx="3016">
                  <c:v>9.7973032</c:v>
                </c:pt>
                <c:pt idx="3017">
                  <c:v>9.7870349999999995</c:v>
                </c:pt>
                <c:pt idx="3018">
                  <c:v>9.7857751999999998</c:v>
                </c:pt>
                <c:pt idx="3019">
                  <c:v>9.7854404000000006</c:v>
                </c:pt>
                <c:pt idx="3020">
                  <c:v>9.7881794000000006</c:v>
                </c:pt>
                <c:pt idx="3021">
                  <c:v>9.7799443999999998</c:v>
                </c:pt>
                <c:pt idx="3022">
                  <c:v>9.7800732000000004</c:v>
                </c:pt>
                <c:pt idx="3023">
                  <c:v>9.7834005000000008</c:v>
                </c:pt>
                <c:pt idx="3024">
                  <c:v>9.7830695999999993</c:v>
                </c:pt>
                <c:pt idx="3025">
                  <c:v>9.7797450999999995</c:v>
                </c:pt>
                <c:pt idx="3026">
                  <c:v>9.7719792999999999</c:v>
                </c:pt>
                <c:pt idx="3027">
                  <c:v>9.7661303999999998</c:v>
                </c:pt>
                <c:pt idx="3028">
                  <c:v>9.7694387000000003</c:v>
                </c:pt>
                <c:pt idx="3029">
                  <c:v>9.7654160999999995</c:v>
                </c:pt>
                <c:pt idx="3030">
                  <c:v>9.7665881999999993</c:v>
                </c:pt>
                <c:pt idx="3031">
                  <c:v>9.7562876000000003</c:v>
                </c:pt>
                <c:pt idx="3032">
                  <c:v>9.7526282999999996</c:v>
                </c:pt>
                <c:pt idx="3033">
                  <c:v>9.7524891</c:v>
                </c:pt>
                <c:pt idx="3034">
                  <c:v>9.7563361999999998</c:v>
                </c:pt>
                <c:pt idx="3035">
                  <c:v>9.7428427000000006</c:v>
                </c:pt>
                <c:pt idx="3036">
                  <c:v>9.7430935000000005</c:v>
                </c:pt>
                <c:pt idx="3037">
                  <c:v>9.7427130000000002</c:v>
                </c:pt>
                <c:pt idx="3038">
                  <c:v>9.7379035999999992</c:v>
                </c:pt>
                <c:pt idx="3039">
                  <c:v>9.7398776999999992</c:v>
                </c:pt>
                <c:pt idx="3040">
                  <c:v>9.7290954999999997</c:v>
                </c:pt>
                <c:pt idx="3041">
                  <c:v>9.7266884000000005</c:v>
                </c:pt>
                <c:pt idx="3042">
                  <c:v>9.7271528000000007</c:v>
                </c:pt>
                <c:pt idx="3043">
                  <c:v>9.7239637000000005</c:v>
                </c:pt>
                <c:pt idx="3044">
                  <c:v>9.7220440000000004</c:v>
                </c:pt>
                <c:pt idx="3045">
                  <c:v>9.7143297000000004</c:v>
                </c:pt>
                <c:pt idx="3046">
                  <c:v>9.7079953999999997</c:v>
                </c:pt>
                <c:pt idx="3047">
                  <c:v>9.7156886999999994</c:v>
                </c:pt>
                <c:pt idx="3048">
                  <c:v>9.6993761000000003</c:v>
                </c:pt>
                <c:pt idx="3049">
                  <c:v>9.7012005000000006</c:v>
                </c:pt>
                <c:pt idx="3050">
                  <c:v>9.7001723999999996</c:v>
                </c:pt>
                <c:pt idx="3051">
                  <c:v>9.7004614</c:v>
                </c:pt>
                <c:pt idx="3052">
                  <c:v>9.6959896000000008</c:v>
                </c:pt>
                <c:pt idx="3053">
                  <c:v>9.6889848999999995</c:v>
                </c:pt>
                <c:pt idx="3054">
                  <c:v>9.6864337999999996</c:v>
                </c:pt>
                <c:pt idx="3055">
                  <c:v>9.6905231000000001</c:v>
                </c:pt>
                <c:pt idx="3056">
                  <c:v>9.6910582000000005</c:v>
                </c:pt>
                <c:pt idx="3057">
                  <c:v>9.6782655999999996</c:v>
                </c:pt>
                <c:pt idx="3058">
                  <c:v>9.6809702000000009</c:v>
                </c:pt>
                <c:pt idx="3059">
                  <c:v>9.6772984999999991</c:v>
                </c:pt>
                <c:pt idx="3060">
                  <c:v>9.6780720000000002</c:v>
                </c:pt>
                <c:pt idx="3061">
                  <c:v>9.6799058999999996</c:v>
                </c:pt>
                <c:pt idx="3062">
                  <c:v>9.6726159999999997</c:v>
                </c:pt>
                <c:pt idx="3063">
                  <c:v>9.6683272999999996</c:v>
                </c:pt>
                <c:pt idx="3064">
                  <c:v>9.6687402999999996</c:v>
                </c:pt>
                <c:pt idx="3065">
                  <c:v>9.6669865000000001</c:v>
                </c:pt>
                <c:pt idx="3066">
                  <c:v>9.6580524000000008</c:v>
                </c:pt>
                <c:pt idx="3067">
                  <c:v>9.6682939999999995</c:v>
                </c:pt>
                <c:pt idx="3068">
                  <c:v>9.6651334999999996</c:v>
                </c:pt>
                <c:pt idx="3069">
                  <c:v>9.6623268000000007</c:v>
                </c:pt>
                <c:pt idx="3070">
                  <c:v>9.6666298000000008</c:v>
                </c:pt>
                <c:pt idx="3071">
                  <c:v>9.6525020999999995</c:v>
                </c:pt>
                <c:pt idx="3072">
                  <c:v>9.6555795999999994</c:v>
                </c:pt>
                <c:pt idx="3073">
                  <c:v>9.6551265999999991</c:v>
                </c:pt>
                <c:pt idx="3074">
                  <c:v>9.6581392000000008</c:v>
                </c:pt>
                <c:pt idx="3075">
                  <c:v>9.6600275</c:v>
                </c:pt>
                <c:pt idx="3076">
                  <c:v>9.6557560000000002</c:v>
                </c:pt>
                <c:pt idx="3077">
                  <c:v>9.6526022000000005</c:v>
                </c:pt>
                <c:pt idx="3078">
                  <c:v>9.6485157000000008</c:v>
                </c:pt>
                <c:pt idx="3079">
                  <c:v>9.6500339999999998</c:v>
                </c:pt>
                <c:pt idx="3080">
                  <c:v>9.6511469000000005</c:v>
                </c:pt>
                <c:pt idx="3081">
                  <c:v>9.6422644000000002</c:v>
                </c:pt>
                <c:pt idx="3082">
                  <c:v>9.6469660000000008</c:v>
                </c:pt>
                <c:pt idx="3083">
                  <c:v>9.6452369999999998</c:v>
                </c:pt>
                <c:pt idx="3084">
                  <c:v>9.6285229000000001</c:v>
                </c:pt>
                <c:pt idx="3085">
                  <c:v>9.6326780000000003</c:v>
                </c:pt>
                <c:pt idx="3086">
                  <c:v>9.6324348000000004</c:v>
                </c:pt>
                <c:pt idx="3087">
                  <c:v>9.6325120999999996</c:v>
                </c:pt>
                <c:pt idx="3088">
                  <c:v>9.6334952999999999</c:v>
                </c:pt>
                <c:pt idx="3089">
                  <c:v>9.6232681000000007</c:v>
                </c:pt>
                <c:pt idx="3090">
                  <c:v>9.6271286000000007</c:v>
                </c:pt>
                <c:pt idx="3091">
                  <c:v>9.6259394</c:v>
                </c:pt>
                <c:pt idx="3092">
                  <c:v>9.6255492999999994</c:v>
                </c:pt>
                <c:pt idx="3093">
                  <c:v>9.6234778999999993</c:v>
                </c:pt>
                <c:pt idx="3094">
                  <c:v>9.6189394000000004</c:v>
                </c:pt>
                <c:pt idx="3095">
                  <c:v>9.6205338999999999</c:v>
                </c:pt>
                <c:pt idx="3096">
                  <c:v>9.6191759000000001</c:v>
                </c:pt>
                <c:pt idx="3097">
                  <c:v>9.6214589999999998</c:v>
                </c:pt>
                <c:pt idx="3098">
                  <c:v>9.6216124999999995</c:v>
                </c:pt>
                <c:pt idx="3099">
                  <c:v>9.6058035000000004</c:v>
                </c:pt>
                <c:pt idx="3100">
                  <c:v>9.6068753999999998</c:v>
                </c:pt>
                <c:pt idx="3101">
                  <c:v>9.6079769000000006</c:v>
                </c:pt>
                <c:pt idx="3102">
                  <c:v>9.6130610000000001</c:v>
                </c:pt>
                <c:pt idx="3103">
                  <c:v>9.6083899000000006</c:v>
                </c:pt>
                <c:pt idx="3104">
                  <c:v>9.6033258000000004</c:v>
                </c:pt>
                <c:pt idx="3105">
                  <c:v>9.6004581000000009</c:v>
                </c:pt>
                <c:pt idx="3106">
                  <c:v>9.5994595999999994</c:v>
                </c:pt>
                <c:pt idx="3107">
                  <c:v>9.6028041999999996</c:v>
                </c:pt>
                <c:pt idx="3108">
                  <c:v>9.6053809999999995</c:v>
                </c:pt>
                <c:pt idx="3109">
                  <c:v>9.5929898999999992</c:v>
                </c:pt>
                <c:pt idx="3110">
                  <c:v>9.5901785000000004</c:v>
                </c:pt>
                <c:pt idx="3111">
                  <c:v>9.5916996000000001</c:v>
                </c:pt>
                <c:pt idx="3112">
                  <c:v>9.5878333999999992</c:v>
                </c:pt>
                <c:pt idx="3113">
                  <c:v>9.5735893000000001</c:v>
                </c:pt>
                <c:pt idx="3114">
                  <c:v>9.5752211000000003</c:v>
                </c:pt>
                <c:pt idx="3115">
                  <c:v>9.5779122999999995</c:v>
                </c:pt>
                <c:pt idx="3116">
                  <c:v>9.5769262000000008</c:v>
                </c:pt>
                <c:pt idx="3117">
                  <c:v>9.5766077000000003</c:v>
                </c:pt>
                <c:pt idx="3118">
                  <c:v>9.5711594000000009</c:v>
                </c:pt>
                <c:pt idx="3119">
                  <c:v>9.5647553999999992</c:v>
                </c:pt>
                <c:pt idx="3120">
                  <c:v>9.5663804999999993</c:v>
                </c:pt>
                <c:pt idx="3121">
                  <c:v>9.5656996000000003</c:v>
                </c:pt>
                <c:pt idx="3122">
                  <c:v>9.5526160999999998</c:v>
                </c:pt>
                <c:pt idx="3123">
                  <c:v>9.5532597999999993</c:v>
                </c:pt>
                <c:pt idx="3124">
                  <c:v>9.5528936000000009</c:v>
                </c:pt>
                <c:pt idx="3125">
                  <c:v>9.5570220999999993</c:v>
                </c:pt>
                <c:pt idx="3126">
                  <c:v>9.5459479999999992</c:v>
                </c:pt>
                <c:pt idx="3127">
                  <c:v>9.5421657999999994</c:v>
                </c:pt>
                <c:pt idx="3128">
                  <c:v>9.5405902999999999</c:v>
                </c:pt>
                <c:pt idx="3129">
                  <c:v>9.5407981999999993</c:v>
                </c:pt>
                <c:pt idx="3130">
                  <c:v>9.5406542000000005</c:v>
                </c:pt>
                <c:pt idx="3131">
                  <c:v>9.5380877999999996</c:v>
                </c:pt>
                <c:pt idx="3132">
                  <c:v>9.5252570999999993</c:v>
                </c:pt>
                <c:pt idx="3133">
                  <c:v>9.5302600999999996</c:v>
                </c:pt>
                <c:pt idx="3134">
                  <c:v>9.5317878999999994</c:v>
                </c:pt>
                <c:pt idx="3135">
                  <c:v>9.5317392000000005</c:v>
                </c:pt>
                <c:pt idx="3136">
                  <c:v>9.5275353999999997</c:v>
                </c:pt>
                <c:pt idx="3137">
                  <c:v>9.5184574000000008</c:v>
                </c:pt>
                <c:pt idx="3138">
                  <c:v>9.5150889999999997</c:v>
                </c:pt>
                <c:pt idx="3139">
                  <c:v>9.5213517999999997</c:v>
                </c:pt>
                <c:pt idx="3140">
                  <c:v>9.5200776999999999</c:v>
                </c:pt>
                <c:pt idx="3141">
                  <c:v>9.5117264000000006</c:v>
                </c:pt>
                <c:pt idx="3142">
                  <c:v>9.5092735000000008</c:v>
                </c:pt>
                <c:pt idx="3143">
                  <c:v>9.5037669999999999</c:v>
                </c:pt>
                <c:pt idx="3144">
                  <c:v>9.5029983999999992</c:v>
                </c:pt>
                <c:pt idx="3145">
                  <c:v>9.5026369000000006</c:v>
                </c:pt>
                <c:pt idx="3146">
                  <c:v>9.5047951000000008</c:v>
                </c:pt>
                <c:pt idx="3147">
                  <c:v>9.5061893000000008</c:v>
                </c:pt>
                <c:pt idx="3148">
                  <c:v>9.4921684000000006</c:v>
                </c:pt>
                <c:pt idx="3149">
                  <c:v>9.4941119999999994</c:v>
                </c:pt>
                <c:pt idx="3150">
                  <c:v>9.4923382000000007</c:v>
                </c:pt>
                <c:pt idx="3151">
                  <c:v>9.4911642000000001</c:v>
                </c:pt>
                <c:pt idx="3152">
                  <c:v>9.4914942</c:v>
                </c:pt>
                <c:pt idx="3153">
                  <c:v>9.4832772999999992</c:v>
                </c:pt>
                <c:pt idx="3154">
                  <c:v>9.4832058000000004</c:v>
                </c:pt>
                <c:pt idx="3155">
                  <c:v>9.4797335</c:v>
                </c:pt>
                <c:pt idx="3156">
                  <c:v>9.4825964000000003</c:v>
                </c:pt>
                <c:pt idx="3157">
                  <c:v>9.4779329000000008</c:v>
                </c:pt>
                <c:pt idx="3158">
                  <c:v>9.4742087999999995</c:v>
                </c:pt>
                <c:pt idx="3159">
                  <c:v>9.4667376999999995</c:v>
                </c:pt>
                <c:pt idx="3160">
                  <c:v>9.4713097000000008</c:v>
                </c:pt>
                <c:pt idx="3161">
                  <c:v>9.4715786000000008</c:v>
                </c:pt>
                <c:pt idx="3162">
                  <c:v>9.4686518</c:v>
                </c:pt>
                <c:pt idx="3163">
                  <c:v>9.4709138999999993</c:v>
                </c:pt>
                <c:pt idx="3164">
                  <c:v>9.4687128000000005</c:v>
                </c:pt>
                <c:pt idx="3165">
                  <c:v>9.4587068999999993</c:v>
                </c:pt>
                <c:pt idx="3166">
                  <c:v>9.4603882000000006</c:v>
                </c:pt>
                <c:pt idx="3167">
                  <c:v>9.4595938000000004</c:v>
                </c:pt>
                <c:pt idx="3168">
                  <c:v>9.4654789000000008</c:v>
                </c:pt>
                <c:pt idx="3169">
                  <c:v>9.4596186000000007</c:v>
                </c:pt>
                <c:pt idx="3170">
                  <c:v>9.4521569999999997</c:v>
                </c:pt>
                <c:pt idx="3171">
                  <c:v>9.4521856</c:v>
                </c:pt>
                <c:pt idx="3172">
                  <c:v>9.4550333000000002</c:v>
                </c:pt>
                <c:pt idx="3173">
                  <c:v>9.4582023999999993</c:v>
                </c:pt>
                <c:pt idx="3174">
                  <c:v>9.4494267000000001</c:v>
                </c:pt>
                <c:pt idx="3175">
                  <c:v>9.4472512999999996</c:v>
                </c:pt>
                <c:pt idx="3176">
                  <c:v>9.4441614000000005</c:v>
                </c:pt>
                <c:pt idx="3177">
                  <c:v>9.4503708</c:v>
                </c:pt>
                <c:pt idx="3178">
                  <c:v>9.4504061000000004</c:v>
                </c:pt>
                <c:pt idx="3179">
                  <c:v>9.4378604999999993</c:v>
                </c:pt>
                <c:pt idx="3180">
                  <c:v>9.4408302000000006</c:v>
                </c:pt>
                <c:pt idx="3181">
                  <c:v>9.4400721000000001</c:v>
                </c:pt>
                <c:pt idx="3182">
                  <c:v>9.4397345000000001</c:v>
                </c:pt>
                <c:pt idx="3183">
                  <c:v>9.4404211</c:v>
                </c:pt>
                <c:pt idx="3184">
                  <c:v>9.4318314000000001</c:v>
                </c:pt>
                <c:pt idx="3185">
                  <c:v>9.4313497999999996</c:v>
                </c:pt>
                <c:pt idx="3186">
                  <c:v>9.4342585000000003</c:v>
                </c:pt>
                <c:pt idx="3187">
                  <c:v>9.4347382</c:v>
                </c:pt>
                <c:pt idx="3188">
                  <c:v>9.4334258999999996</c:v>
                </c:pt>
                <c:pt idx="3189">
                  <c:v>9.4390993000000005</c:v>
                </c:pt>
                <c:pt idx="3190">
                  <c:v>9.4221544000000002</c:v>
                </c:pt>
                <c:pt idx="3191">
                  <c:v>9.4285125999999995</c:v>
                </c:pt>
                <c:pt idx="3192">
                  <c:v>9.4243258999999995</c:v>
                </c:pt>
                <c:pt idx="3193">
                  <c:v>9.4311618999999993</c:v>
                </c:pt>
                <c:pt idx="3194">
                  <c:v>9.4206610000000008</c:v>
                </c:pt>
                <c:pt idx="3195">
                  <c:v>9.4127159000000002</c:v>
                </c:pt>
                <c:pt idx="3196">
                  <c:v>9.4116353999999998</c:v>
                </c:pt>
                <c:pt idx="3197">
                  <c:v>9.4091473000000008</c:v>
                </c:pt>
                <c:pt idx="3198">
                  <c:v>9.4135980999999997</c:v>
                </c:pt>
                <c:pt idx="3199">
                  <c:v>9.4107722999999996</c:v>
                </c:pt>
                <c:pt idx="3200">
                  <c:v>9.3965148999999997</c:v>
                </c:pt>
                <c:pt idx="3201">
                  <c:v>9.4001225999999996</c:v>
                </c:pt>
                <c:pt idx="3202">
                  <c:v>9.4018668999999999</c:v>
                </c:pt>
                <c:pt idx="3203">
                  <c:v>9.3949508999999995</c:v>
                </c:pt>
                <c:pt idx="3204">
                  <c:v>9.3899936999999998</c:v>
                </c:pt>
                <c:pt idx="3205">
                  <c:v>9.3878383999999997</c:v>
                </c:pt>
                <c:pt idx="3206">
                  <c:v>9.3874969000000004</c:v>
                </c:pt>
                <c:pt idx="3207">
                  <c:v>9.3740071999999994</c:v>
                </c:pt>
                <c:pt idx="3208">
                  <c:v>9.3792057</c:v>
                </c:pt>
                <c:pt idx="3209">
                  <c:v>9.3714780999999991</c:v>
                </c:pt>
                <c:pt idx="3210">
                  <c:v>9.3719978000000008</c:v>
                </c:pt>
                <c:pt idx="3211">
                  <c:v>9.3729867999999996</c:v>
                </c:pt>
                <c:pt idx="3212">
                  <c:v>9.3715887000000002</c:v>
                </c:pt>
                <c:pt idx="3213">
                  <c:v>9.3666505999999998</c:v>
                </c:pt>
                <c:pt idx="3214">
                  <c:v>9.3621473000000002</c:v>
                </c:pt>
                <c:pt idx="3215">
                  <c:v>9.3615980000000008</c:v>
                </c:pt>
                <c:pt idx="3216">
                  <c:v>9.3654556000000007</c:v>
                </c:pt>
                <c:pt idx="3217">
                  <c:v>9.3645610999999995</c:v>
                </c:pt>
                <c:pt idx="3218">
                  <c:v>9.3555793999999999</c:v>
                </c:pt>
                <c:pt idx="3219">
                  <c:v>9.3558263999999998</c:v>
                </c:pt>
                <c:pt idx="3220">
                  <c:v>9.3543348000000002</c:v>
                </c:pt>
                <c:pt idx="3221">
                  <c:v>9.3497705</c:v>
                </c:pt>
                <c:pt idx="3222">
                  <c:v>9.3507508999999995</c:v>
                </c:pt>
                <c:pt idx="3223">
                  <c:v>9.3524083999999998</c:v>
                </c:pt>
                <c:pt idx="3224">
                  <c:v>9.3498125000000005</c:v>
                </c:pt>
                <c:pt idx="3225">
                  <c:v>9.3406772999999994</c:v>
                </c:pt>
                <c:pt idx="3226">
                  <c:v>9.3440131999999991</c:v>
                </c:pt>
                <c:pt idx="3227">
                  <c:v>9.3461742000000001</c:v>
                </c:pt>
                <c:pt idx="3228">
                  <c:v>9.3475847000000005</c:v>
                </c:pt>
                <c:pt idx="3229">
                  <c:v>9.3331251000000002</c:v>
                </c:pt>
                <c:pt idx="3230">
                  <c:v>9.3359345999999999</c:v>
                </c:pt>
                <c:pt idx="3231">
                  <c:v>9.3385505999999996</c:v>
                </c:pt>
                <c:pt idx="3232">
                  <c:v>9.3411007000000001</c:v>
                </c:pt>
                <c:pt idx="3233">
                  <c:v>9.3349332999999994</c:v>
                </c:pt>
                <c:pt idx="3234">
                  <c:v>9.3362540999999997</c:v>
                </c:pt>
                <c:pt idx="3235">
                  <c:v>9.3333501999999999</c:v>
                </c:pt>
                <c:pt idx="3236">
                  <c:v>9.3356885999999992</c:v>
                </c:pt>
                <c:pt idx="3237">
                  <c:v>9.3228816999999999</c:v>
                </c:pt>
                <c:pt idx="3238">
                  <c:v>9.3217440000000007</c:v>
                </c:pt>
                <c:pt idx="3239">
                  <c:v>9.3194760999999993</c:v>
                </c:pt>
                <c:pt idx="3240">
                  <c:v>9.3161334999999994</c:v>
                </c:pt>
                <c:pt idx="3241">
                  <c:v>9.3122292000000009</c:v>
                </c:pt>
                <c:pt idx="3242">
                  <c:v>9.3085021999999995</c:v>
                </c:pt>
                <c:pt idx="3243">
                  <c:v>9.3099212999999992</c:v>
                </c:pt>
                <c:pt idx="3244">
                  <c:v>9.3070229999999992</c:v>
                </c:pt>
                <c:pt idx="3245">
                  <c:v>9.3091526000000009</c:v>
                </c:pt>
                <c:pt idx="3246">
                  <c:v>9.2967119</c:v>
                </c:pt>
                <c:pt idx="3247">
                  <c:v>9.2977103999999997</c:v>
                </c:pt>
                <c:pt idx="3248">
                  <c:v>9.2830438999999991</c:v>
                </c:pt>
                <c:pt idx="3249">
                  <c:v>9.2838402000000002</c:v>
                </c:pt>
                <c:pt idx="3250">
                  <c:v>9.2844590999999994</c:v>
                </c:pt>
                <c:pt idx="3251">
                  <c:v>9.2828769999999992</c:v>
                </c:pt>
                <c:pt idx="3252">
                  <c:v>9.2738686000000001</c:v>
                </c:pt>
                <c:pt idx="3253">
                  <c:v>9.2725811</c:v>
                </c:pt>
                <c:pt idx="3254">
                  <c:v>9.2731972000000003</c:v>
                </c:pt>
                <c:pt idx="3255">
                  <c:v>9.2752295</c:v>
                </c:pt>
                <c:pt idx="3256">
                  <c:v>9.2609987</c:v>
                </c:pt>
                <c:pt idx="3257">
                  <c:v>9.2630023999999995</c:v>
                </c:pt>
                <c:pt idx="3258">
                  <c:v>9.2612438000000008</c:v>
                </c:pt>
                <c:pt idx="3259">
                  <c:v>9.2628651000000009</c:v>
                </c:pt>
                <c:pt idx="3260">
                  <c:v>9.2505273999999993</c:v>
                </c:pt>
                <c:pt idx="3261">
                  <c:v>9.2520685</c:v>
                </c:pt>
                <c:pt idx="3262">
                  <c:v>9.2496080000000003</c:v>
                </c:pt>
                <c:pt idx="3263">
                  <c:v>9.2496767000000002</c:v>
                </c:pt>
                <c:pt idx="3264">
                  <c:v>9.2402677999999998</c:v>
                </c:pt>
                <c:pt idx="3265">
                  <c:v>9.2373972000000002</c:v>
                </c:pt>
                <c:pt idx="3266">
                  <c:v>9.2386569999999999</c:v>
                </c:pt>
                <c:pt idx="3267">
                  <c:v>9.2288741999999999</c:v>
                </c:pt>
                <c:pt idx="3268">
                  <c:v>9.2284936999999996</c:v>
                </c:pt>
                <c:pt idx="3269">
                  <c:v>9.2267674999999993</c:v>
                </c:pt>
                <c:pt idx="3270">
                  <c:v>9.2306632999999998</c:v>
                </c:pt>
                <c:pt idx="3271">
                  <c:v>9.2264891000000002</c:v>
                </c:pt>
                <c:pt idx="3272">
                  <c:v>9.2234172999999995</c:v>
                </c:pt>
                <c:pt idx="3273">
                  <c:v>9.2245798000000008</c:v>
                </c:pt>
                <c:pt idx="3274">
                  <c:v>9.2276182000000002</c:v>
                </c:pt>
                <c:pt idx="3275">
                  <c:v>9.2185106000000001</c:v>
                </c:pt>
                <c:pt idx="3276">
                  <c:v>9.2193936999999995</c:v>
                </c:pt>
                <c:pt idx="3277">
                  <c:v>9.2216910999999993</c:v>
                </c:pt>
                <c:pt idx="3278">
                  <c:v>9.2196578999999996</c:v>
                </c:pt>
                <c:pt idx="3279">
                  <c:v>9.2147102000000007</c:v>
                </c:pt>
                <c:pt idx="3280">
                  <c:v>9.2121514999999992</c:v>
                </c:pt>
                <c:pt idx="3281">
                  <c:v>9.2085828999999997</c:v>
                </c:pt>
                <c:pt idx="3282">
                  <c:v>9.2092656999999996</c:v>
                </c:pt>
                <c:pt idx="3283">
                  <c:v>9.1990117999999992</c:v>
                </c:pt>
                <c:pt idx="3284">
                  <c:v>9.1980456999999998</c:v>
                </c:pt>
                <c:pt idx="3285">
                  <c:v>9.1857576000000005</c:v>
                </c:pt>
                <c:pt idx="3286">
                  <c:v>9.1860122999999998</c:v>
                </c:pt>
                <c:pt idx="3287">
                  <c:v>9.1862277999999993</c:v>
                </c:pt>
                <c:pt idx="3288">
                  <c:v>9.1854218999999997</c:v>
                </c:pt>
                <c:pt idx="3289">
                  <c:v>9.1754254999999993</c:v>
                </c:pt>
                <c:pt idx="3290">
                  <c:v>9.1739444999999993</c:v>
                </c:pt>
                <c:pt idx="3291">
                  <c:v>9.1723967000000002</c:v>
                </c:pt>
                <c:pt idx="3292">
                  <c:v>9.1582355</c:v>
                </c:pt>
                <c:pt idx="3293">
                  <c:v>9.1606568999999993</c:v>
                </c:pt>
                <c:pt idx="3294">
                  <c:v>9.1560611999999999</c:v>
                </c:pt>
                <c:pt idx="3295">
                  <c:v>9.1582869999999996</c:v>
                </c:pt>
                <c:pt idx="3296">
                  <c:v>9.1591930000000001</c:v>
                </c:pt>
                <c:pt idx="3297">
                  <c:v>9.1488990999999995</c:v>
                </c:pt>
                <c:pt idx="3298">
                  <c:v>9.1542931000000003</c:v>
                </c:pt>
                <c:pt idx="3299">
                  <c:v>9.1507988000000005</c:v>
                </c:pt>
                <c:pt idx="3300">
                  <c:v>9.1387920000000005</c:v>
                </c:pt>
                <c:pt idx="3301">
                  <c:v>9.1432590000000005</c:v>
                </c:pt>
                <c:pt idx="3302">
                  <c:v>9.1374358999999998</c:v>
                </c:pt>
                <c:pt idx="3303">
                  <c:v>9.1332178000000006</c:v>
                </c:pt>
                <c:pt idx="3304">
                  <c:v>9.1344995000000004</c:v>
                </c:pt>
                <c:pt idx="3305">
                  <c:v>9.1443214000000008</c:v>
                </c:pt>
                <c:pt idx="3306">
                  <c:v>9.1398524999999999</c:v>
                </c:pt>
                <c:pt idx="3307">
                  <c:v>9.1294173999999995</c:v>
                </c:pt>
                <c:pt idx="3308">
                  <c:v>9.1327990999999997</c:v>
                </c:pt>
                <c:pt idx="3309">
                  <c:v>9.1331129000000004</c:v>
                </c:pt>
                <c:pt idx="3310">
                  <c:v>9.1335735000000007</c:v>
                </c:pt>
                <c:pt idx="3311">
                  <c:v>9.1250458000000005</c:v>
                </c:pt>
                <c:pt idx="3312">
                  <c:v>9.1285562999999996</c:v>
                </c:pt>
                <c:pt idx="3313">
                  <c:v>9.1277226999999996</c:v>
                </c:pt>
                <c:pt idx="3314">
                  <c:v>9.1178235999999995</c:v>
                </c:pt>
                <c:pt idx="3315">
                  <c:v>9.1129417000000004</c:v>
                </c:pt>
                <c:pt idx="3316">
                  <c:v>9.1176834000000007</c:v>
                </c:pt>
                <c:pt idx="3317">
                  <c:v>9.0997161999999996</c:v>
                </c:pt>
                <c:pt idx="3318">
                  <c:v>9.1045636999999999</c:v>
                </c:pt>
                <c:pt idx="3319">
                  <c:v>9.1024761000000005</c:v>
                </c:pt>
                <c:pt idx="3320">
                  <c:v>9.0995731000000006</c:v>
                </c:pt>
                <c:pt idx="3321">
                  <c:v>9.0909557000000003</c:v>
                </c:pt>
                <c:pt idx="3322">
                  <c:v>9.0860442999999993</c:v>
                </c:pt>
                <c:pt idx="3323">
                  <c:v>9.0844173000000001</c:v>
                </c:pt>
                <c:pt idx="3324">
                  <c:v>9.0873871000000008</c:v>
                </c:pt>
                <c:pt idx="3325">
                  <c:v>9.0739841000000006</c:v>
                </c:pt>
                <c:pt idx="3326">
                  <c:v>9.0691137000000008</c:v>
                </c:pt>
                <c:pt idx="3327">
                  <c:v>9.0717964000000002</c:v>
                </c:pt>
                <c:pt idx="3328">
                  <c:v>9.0678844000000005</c:v>
                </c:pt>
                <c:pt idx="3329">
                  <c:v>9.0614995999999994</c:v>
                </c:pt>
                <c:pt idx="3330">
                  <c:v>9.0577802999999992</c:v>
                </c:pt>
                <c:pt idx="3331">
                  <c:v>9.0612440000000003</c:v>
                </c:pt>
                <c:pt idx="3332">
                  <c:v>9.0622425</c:v>
                </c:pt>
                <c:pt idx="3333">
                  <c:v>9.0505341999999995</c:v>
                </c:pt>
                <c:pt idx="3334">
                  <c:v>9.0438556999999999</c:v>
                </c:pt>
                <c:pt idx="3335">
                  <c:v>9.0509395999999995</c:v>
                </c:pt>
                <c:pt idx="3336">
                  <c:v>9.0386457</c:v>
                </c:pt>
                <c:pt idx="3337">
                  <c:v>9.0380497000000002</c:v>
                </c:pt>
                <c:pt idx="3338">
                  <c:v>9.0340786000000008</c:v>
                </c:pt>
                <c:pt idx="3339">
                  <c:v>9.0394763999999999</c:v>
                </c:pt>
                <c:pt idx="3340">
                  <c:v>9.0374011999999997</c:v>
                </c:pt>
                <c:pt idx="3341">
                  <c:v>9.0271463000000001</c:v>
                </c:pt>
                <c:pt idx="3342">
                  <c:v>9.0218934999999991</c:v>
                </c:pt>
                <c:pt idx="3343">
                  <c:v>9.0221967999999997</c:v>
                </c:pt>
                <c:pt idx="3344">
                  <c:v>9.0166930999999995</c:v>
                </c:pt>
                <c:pt idx="3345">
                  <c:v>9.0109577000000005</c:v>
                </c:pt>
                <c:pt idx="3346">
                  <c:v>9.0131654999999995</c:v>
                </c:pt>
                <c:pt idx="3347">
                  <c:v>9.0028181000000007</c:v>
                </c:pt>
                <c:pt idx="3348">
                  <c:v>9.0039577000000008</c:v>
                </c:pt>
                <c:pt idx="3349">
                  <c:v>9.0057983000000004</c:v>
                </c:pt>
                <c:pt idx="3350">
                  <c:v>9.0088881999999995</c:v>
                </c:pt>
                <c:pt idx="3351">
                  <c:v>8.9949168999999998</c:v>
                </c:pt>
                <c:pt idx="3352">
                  <c:v>8.9982337999999995</c:v>
                </c:pt>
                <c:pt idx="3353">
                  <c:v>9.0047797999999997</c:v>
                </c:pt>
                <c:pt idx="3354">
                  <c:v>9.0025215000000003</c:v>
                </c:pt>
                <c:pt idx="3355">
                  <c:v>9.0029821000000005</c:v>
                </c:pt>
                <c:pt idx="3356">
                  <c:v>8.9968223999999992</c:v>
                </c:pt>
                <c:pt idx="3357">
                  <c:v>8.9898919999999993</c:v>
                </c:pt>
                <c:pt idx="3358">
                  <c:v>8.9927893000000001</c:v>
                </c:pt>
                <c:pt idx="3359">
                  <c:v>8.9942799000000004</c:v>
                </c:pt>
                <c:pt idx="3360">
                  <c:v>8.9824771999999999</c:v>
                </c:pt>
                <c:pt idx="3361">
                  <c:v>8.9832620999999993</c:v>
                </c:pt>
                <c:pt idx="3362">
                  <c:v>8.9837855999999991</c:v>
                </c:pt>
                <c:pt idx="3363">
                  <c:v>8.9876213000000007</c:v>
                </c:pt>
                <c:pt idx="3364">
                  <c:v>8.9793806000000007</c:v>
                </c:pt>
                <c:pt idx="3365">
                  <c:v>8.9705428999999999</c:v>
                </c:pt>
                <c:pt idx="3366">
                  <c:v>8.9734592000000006</c:v>
                </c:pt>
                <c:pt idx="3367">
                  <c:v>8.9700097999999997</c:v>
                </c:pt>
                <c:pt idx="3368">
                  <c:v>8.9603300000000008</c:v>
                </c:pt>
                <c:pt idx="3369">
                  <c:v>8.9600544000000006</c:v>
                </c:pt>
                <c:pt idx="3370">
                  <c:v>8.9555073000000007</c:v>
                </c:pt>
                <c:pt idx="3371">
                  <c:v>8.9580631000000004</c:v>
                </c:pt>
                <c:pt idx="3372">
                  <c:v>8.9568013999999998</c:v>
                </c:pt>
                <c:pt idx="3373">
                  <c:v>8.9485703000000001</c:v>
                </c:pt>
                <c:pt idx="3374">
                  <c:v>8.9468478999999999</c:v>
                </c:pt>
                <c:pt idx="3375">
                  <c:v>8.9478884000000001</c:v>
                </c:pt>
                <c:pt idx="3376">
                  <c:v>8.9482488999999994</c:v>
                </c:pt>
                <c:pt idx="3377">
                  <c:v>8.9461346000000006</c:v>
                </c:pt>
                <c:pt idx="3378">
                  <c:v>8.9367541999999993</c:v>
                </c:pt>
                <c:pt idx="3379">
                  <c:v>8.9336319</c:v>
                </c:pt>
                <c:pt idx="3380">
                  <c:v>8.9339952</c:v>
                </c:pt>
                <c:pt idx="3381">
                  <c:v>8.9289751000000006</c:v>
                </c:pt>
                <c:pt idx="3382">
                  <c:v>8.9254683999999997</c:v>
                </c:pt>
                <c:pt idx="3383">
                  <c:v>8.9271039999999999</c:v>
                </c:pt>
                <c:pt idx="3384">
                  <c:v>8.9281950000000005</c:v>
                </c:pt>
                <c:pt idx="3385">
                  <c:v>8.9217490999999995</c:v>
                </c:pt>
                <c:pt idx="3386">
                  <c:v>8.9176607000000008</c:v>
                </c:pt>
                <c:pt idx="3387">
                  <c:v>8.9185113999999999</c:v>
                </c:pt>
                <c:pt idx="3388">
                  <c:v>8.9160309000000009</c:v>
                </c:pt>
                <c:pt idx="3389">
                  <c:v>8.9077138999999992</c:v>
                </c:pt>
                <c:pt idx="3390">
                  <c:v>8.9092559999999992</c:v>
                </c:pt>
                <c:pt idx="3391">
                  <c:v>8.9125080000000008</c:v>
                </c:pt>
                <c:pt idx="3392">
                  <c:v>8.9091015000000002</c:v>
                </c:pt>
                <c:pt idx="3393">
                  <c:v>8.9056025000000005</c:v>
                </c:pt>
                <c:pt idx="3394">
                  <c:v>8.9016351999999994</c:v>
                </c:pt>
                <c:pt idx="3395">
                  <c:v>8.9026727999999995</c:v>
                </c:pt>
                <c:pt idx="3396">
                  <c:v>8.9022331000000001</c:v>
                </c:pt>
                <c:pt idx="3397">
                  <c:v>8.9012040999999993</c:v>
                </c:pt>
                <c:pt idx="3398">
                  <c:v>8.9007462999999998</c:v>
                </c:pt>
                <c:pt idx="3399">
                  <c:v>8.8975019</c:v>
                </c:pt>
                <c:pt idx="3400">
                  <c:v>8.9008950999999996</c:v>
                </c:pt>
                <c:pt idx="3401">
                  <c:v>8.8992614999999997</c:v>
                </c:pt>
                <c:pt idx="3402">
                  <c:v>8.8892039999999994</c:v>
                </c:pt>
                <c:pt idx="3403">
                  <c:v>8.8934239999999996</c:v>
                </c:pt>
                <c:pt idx="3404">
                  <c:v>8.8904017999999994</c:v>
                </c:pt>
                <c:pt idx="3405">
                  <c:v>8.8899592999999992</c:v>
                </c:pt>
                <c:pt idx="3406">
                  <c:v>8.8837557</c:v>
                </c:pt>
                <c:pt idx="3407">
                  <c:v>8.8851747999999997</c:v>
                </c:pt>
                <c:pt idx="3408">
                  <c:v>8.8818254000000003</c:v>
                </c:pt>
                <c:pt idx="3409">
                  <c:v>8.8898048000000003</c:v>
                </c:pt>
                <c:pt idx="3410">
                  <c:v>8.8787222000000003</c:v>
                </c:pt>
                <c:pt idx="3411">
                  <c:v>8.8739547999999999</c:v>
                </c:pt>
                <c:pt idx="3412">
                  <c:v>8.8753767000000003</c:v>
                </c:pt>
                <c:pt idx="3413">
                  <c:v>8.8738775000000008</c:v>
                </c:pt>
                <c:pt idx="3414">
                  <c:v>8.8583526999999993</c:v>
                </c:pt>
                <c:pt idx="3415">
                  <c:v>8.8605146000000001</c:v>
                </c:pt>
                <c:pt idx="3416">
                  <c:v>8.8638095999999997</c:v>
                </c:pt>
                <c:pt idx="3417">
                  <c:v>8.8625659999999993</c:v>
                </c:pt>
                <c:pt idx="3418">
                  <c:v>8.8638458</c:v>
                </c:pt>
                <c:pt idx="3419">
                  <c:v>8.8534918000000005</c:v>
                </c:pt>
                <c:pt idx="3420">
                  <c:v>8.8521280000000004</c:v>
                </c:pt>
                <c:pt idx="3421">
                  <c:v>8.8484707</c:v>
                </c:pt>
                <c:pt idx="3422">
                  <c:v>8.8377285000000008</c:v>
                </c:pt>
                <c:pt idx="3423">
                  <c:v>8.8374995999999992</c:v>
                </c:pt>
                <c:pt idx="3424">
                  <c:v>8.8360739000000006</c:v>
                </c:pt>
                <c:pt idx="3425">
                  <c:v>8.8366909000000007</c:v>
                </c:pt>
                <c:pt idx="3426">
                  <c:v>8.8241539000000007</c:v>
                </c:pt>
                <c:pt idx="3427">
                  <c:v>8.8234138000000009</c:v>
                </c:pt>
                <c:pt idx="3428">
                  <c:v>8.8239975000000008</c:v>
                </c:pt>
                <c:pt idx="3429">
                  <c:v>8.8257636999999995</c:v>
                </c:pt>
                <c:pt idx="3430">
                  <c:v>8.8240718999999999</c:v>
                </c:pt>
                <c:pt idx="3431">
                  <c:v>8.8201113000000007</c:v>
                </c:pt>
                <c:pt idx="3432">
                  <c:v>8.8182497000000009</c:v>
                </c:pt>
                <c:pt idx="3433">
                  <c:v>8.8126802000000009</c:v>
                </c:pt>
                <c:pt idx="3434">
                  <c:v>8.8194617999999991</c:v>
                </c:pt>
                <c:pt idx="3435">
                  <c:v>8.8066568000000007</c:v>
                </c:pt>
                <c:pt idx="3436">
                  <c:v>8.8120232000000005</c:v>
                </c:pt>
                <c:pt idx="3437">
                  <c:v>8.8083142999999993</c:v>
                </c:pt>
                <c:pt idx="3438">
                  <c:v>8.8103437000000007</c:v>
                </c:pt>
                <c:pt idx="3439">
                  <c:v>8.8146877000000003</c:v>
                </c:pt>
                <c:pt idx="3440">
                  <c:v>8.8028355000000005</c:v>
                </c:pt>
                <c:pt idx="3441">
                  <c:v>8.8033055999999998</c:v>
                </c:pt>
                <c:pt idx="3442">
                  <c:v>8.8014679000000005</c:v>
                </c:pt>
                <c:pt idx="3443">
                  <c:v>8.8032713000000005</c:v>
                </c:pt>
                <c:pt idx="3444">
                  <c:v>8.7933673999999993</c:v>
                </c:pt>
                <c:pt idx="3445">
                  <c:v>8.7944536000000006</c:v>
                </c:pt>
                <c:pt idx="3446">
                  <c:v>8.7944975000000003</c:v>
                </c:pt>
                <c:pt idx="3447">
                  <c:v>8.7884159000000004</c:v>
                </c:pt>
                <c:pt idx="3448">
                  <c:v>8.7908573000000008</c:v>
                </c:pt>
                <c:pt idx="3449">
                  <c:v>8.7832279</c:v>
                </c:pt>
                <c:pt idx="3450">
                  <c:v>8.7844295999999993</c:v>
                </c:pt>
                <c:pt idx="3451">
                  <c:v>8.7802258000000002</c:v>
                </c:pt>
                <c:pt idx="3452">
                  <c:v>8.7848883000000004</c:v>
                </c:pt>
                <c:pt idx="3453">
                  <c:v>8.7715683000000002</c:v>
                </c:pt>
                <c:pt idx="3454">
                  <c:v>8.7723846000000005</c:v>
                </c:pt>
                <c:pt idx="3455">
                  <c:v>8.7665223999999995</c:v>
                </c:pt>
                <c:pt idx="3456">
                  <c:v>8.7704620000000002</c:v>
                </c:pt>
                <c:pt idx="3457">
                  <c:v>8.7692107999999998</c:v>
                </c:pt>
                <c:pt idx="3458">
                  <c:v>8.7569818000000001</c:v>
                </c:pt>
                <c:pt idx="3459">
                  <c:v>8.7595414999999992</c:v>
                </c:pt>
                <c:pt idx="3460">
                  <c:v>8.7628164000000002</c:v>
                </c:pt>
                <c:pt idx="3461">
                  <c:v>8.7545508999999999</c:v>
                </c:pt>
                <c:pt idx="3462">
                  <c:v>8.7489147000000003</c:v>
                </c:pt>
                <c:pt idx="3463">
                  <c:v>8.7556695999999992</c:v>
                </c:pt>
                <c:pt idx="3464">
                  <c:v>8.7543945000000001</c:v>
                </c:pt>
                <c:pt idx="3465">
                  <c:v>8.7423725000000001</c:v>
                </c:pt>
                <c:pt idx="3466">
                  <c:v>8.7471609000000008</c:v>
                </c:pt>
                <c:pt idx="3467">
                  <c:v>8.7436074999999995</c:v>
                </c:pt>
                <c:pt idx="3468">
                  <c:v>8.7516011999999996</c:v>
                </c:pt>
                <c:pt idx="3469">
                  <c:v>8.7326402999999999</c:v>
                </c:pt>
                <c:pt idx="3470">
                  <c:v>8.7369222999999998</c:v>
                </c:pt>
                <c:pt idx="3471">
                  <c:v>8.7323704000000006</c:v>
                </c:pt>
                <c:pt idx="3472">
                  <c:v>8.7311335000000003</c:v>
                </c:pt>
                <c:pt idx="3473">
                  <c:v>8.7312355000000004</c:v>
                </c:pt>
                <c:pt idx="3474">
                  <c:v>8.7299460999999994</c:v>
                </c:pt>
                <c:pt idx="3475">
                  <c:v>8.7171383000000002</c:v>
                </c:pt>
                <c:pt idx="3476">
                  <c:v>8.7180537999999999</c:v>
                </c:pt>
                <c:pt idx="3477">
                  <c:v>8.7184086000000001</c:v>
                </c:pt>
                <c:pt idx="3478">
                  <c:v>8.7192468999999999</c:v>
                </c:pt>
                <c:pt idx="3479">
                  <c:v>8.7129021000000009</c:v>
                </c:pt>
                <c:pt idx="3480">
                  <c:v>8.7125816</c:v>
                </c:pt>
                <c:pt idx="3481">
                  <c:v>8.7067490000000003</c:v>
                </c:pt>
                <c:pt idx="3482">
                  <c:v>8.7113419000000007</c:v>
                </c:pt>
                <c:pt idx="3483">
                  <c:v>8.7135333999999993</c:v>
                </c:pt>
                <c:pt idx="3484">
                  <c:v>8.6965331999999993</c:v>
                </c:pt>
                <c:pt idx="3485">
                  <c:v>8.6975622000000001</c:v>
                </c:pt>
                <c:pt idx="3486">
                  <c:v>8.7039957000000001</c:v>
                </c:pt>
                <c:pt idx="3487">
                  <c:v>8.6986484999999991</c:v>
                </c:pt>
                <c:pt idx="3488">
                  <c:v>8.7050295000000002</c:v>
                </c:pt>
                <c:pt idx="3489">
                  <c:v>8.6915101999999997</c:v>
                </c:pt>
                <c:pt idx="3490">
                  <c:v>8.6905861000000009</c:v>
                </c:pt>
                <c:pt idx="3491">
                  <c:v>8.6870212999999996</c:v>
                </c:pt>
                <c:pt idx="3492">
                  <c:v>8.6885910000000006</c:v>
                </c:pt>
                <c:pt idx="3493">
                  <c:v>8.6912202999999995</c:v>
                </c:pt>
                <c:pt idx="3494">
                  <c:v>8.6727895999999998</c:v>
                </c:pt>
                <c:pt idx="3495">
                  <c:v>8.6726674999999993</c:v>
                </c:pt>
                <c:pt idx="3496">
                  <c:v>8.6719465000000007</c:v>
                </c:pt>
                <c:pt idx="3497">
                  <c:v>8.6704521000000003</c:v>
                </c:pt>
                <c:pt idx="3498">
                  <c:v>8.6719255000000004</c:v>
                </c:pt>
                <c:pt idx="3499">
                  <c:v>8.6594619999999995</c:v>
                </c:pt>
                <c:pt idx="3500">
                  <c:v>8.6662426000000004</c:v>
                </c:pt>
                <c:pt idx="3501">
                  <c:v>8.6608543000000004</c:v>
                </c:pt>
                <c:pt idx="3502">
                  <c:v>8.6641645</c:v>
                </c:pt>
                <c:pt idx="3503">
                  <c:v>8.6467123000000008</c:v>
                </c:pt>
                <c:pt idx="3504">
                  <c:v>8.6491232</c:v>
                </c:pt>
                <c:pt idx="3505">
                  <c:v>8.6545667999999996</c:v>
                </c:pt>
                <c:pt idx="3506">
                  <c:v>8.6542130000000004</c:v>
                </c:pt>
                <c:pt idx="3507">
                  <c:v>8.6409711999999992</c:v>
                </c:pt>
                <c:pt idx="3508">
                  <c:v>8.6456450999999994</c:v>
                </c:pt>
                <c:pt idx="3509">
                  <c:v>8.6424284</c:v>
                </c:pt>
                <c:pt idx="3510">
                  <c:v>8.6437472999999994</c:v>
                </c:pt>
                <c:pt idx="3511">
                  <c:v>8.6444054000000001</c:v>
                </c:pt>
                <c:pt idx="3512">
                  <c:v>8.6348257000000004</c:v>
                </c:pt>
                <c:pt idx="3513">
                  <c:v>8.6353235000000002</c:v>
                </c:pt>
                <c:pt idx="3514">
                  <c:v>8.6370076999999998</c:v>
                </c:pt>
                <c:pt idx="3515">
                  <c:v>8.6360291999999994</c:v>
                </c:pt>
                <c:pt idx="3516">
                  <c:v>8.6401157000000008</c:v>
                </c:pt>
                <c:pt idx="3517">
                  <c:v>8.6403502999999997</c:v>
                </c:pt>
                <c:pt idx="3518">
                  <c:v>8.6306849000000003</c:v>
                </c:pt>
                <c:pt idx="3519">
                  <c:v>8.6322813000000007</c:v>
                </c:pt>
                <c:pt idx="3520">
                  <c:v>8.6341839</c:v>
                </c:pt>
                <c:pt idx="3521">
                  <c:v>8.6265163000000005</c:v>
                </c:pt>
                <c:pt idx="3522">
                  <c:v>8.6213236000000002</c:v>
                </c:pt>
                <c:pt idx="3523">
                  <c:v>8.6201696000000005</c:v>
                </c:pt>
                <c:pt idx="3524">
                  <c:v>8.6236191000000009</c:v>
                </c:pt>
                <c:pt idx="3525">
                  <c:v>8.6208477000000006</c:v>
                </c:pt>
                <c:pt idx="3526">
                  <c:v>8.6117983000000002</c:v>
                </c:pt>
                <c:pt idx="3527">
                  <c:v>8.6104403000000005</c:v>
                </c:pt>
                <c:pt idx="3528">
                  <c:v>8.6101551000000001</c:v>
                </c:pt>
                <c:pt idx="3529">
                  <c:v>8.6111708</c:v>
                </c:pt>
                <c:pt idx="3530">
                  <c:v>8.6083975000000006</c:v>
                </c:pt>
                <c:pt idx="3531">
                  <c:v>8.6136265000000005</c:v>
                </c:pt>
                <c:pt idx="3532">
                  <c:v>8.5988053999999998</c:v>
                </c:pt>
                <c:pt idx="3533">
                  <c:v>8.5978393999999998</c:v>
                </c:pt>
                <c:pt idx="3534">
                  <c:v>8.5971851000000008</c:v>
                </c:pt>
                <c:pt idx="3535">
                  <c:v>8.6004105000000006</c:v>
                </c:pt>
                <c:pt idx="3536">
                  <c:v>8.5995025999999992</c:v>
                </c:pt>
                <c:pt idx="3537">
                  <c:v>8.5880728000000008</c:v>
                </c:pt>
                <c:pt idx="3538">
                  <c:v>8.5891800000000007</c:v>
                </c:pt>
                <c:pt idx="3539">
                  <c:v>8.5854453999999993</c:v>
                </c:pt>
                <c:pt idx="3540">
                  <c:v>8.5905103999999994</c:v>
                </c:pt>
                <c:pt idx="3541">
                  <c:v>8.5755701000000002</c:v>
                </c:pt>
                <c:pt idx="3542">
                  <c:v>8.5732222</c:v>
                </c:pt>
                <c:pt idx="3543">
                  <c:v>8.5756645000000002</c:v>
                </c:pt>
                <c:pt idx="3544">
                  <c:v>8.5686283000000003</c:v>
                </c:pt>
                <c:pt idx="3545">
                  <c:v>8.5645971000000003</c:v>
                </c:pt>
                <c:pt idx="3546">
                  <c:v>8.5636615999999997</c:v>
                </c:pt>
                <c:pt idx="3547">
                  <c:v>8.5668992999999993</c:v>
                </c:pt>
                <c:pt idx="3548">
                  <c:v>8.5623597999999994</c:v>
                </c:pt>
                <c:pt idx="3549">
                  <c:v>8.5530843999999995</c:v>
                </c:pt>
                <c:pt idx="3550">
                  <c:v>8.5548029000000003</c:v>
                </c:pt>
                <c:pt idx="3551">
                  <c:v>8.5510864000000009</c:v>
                </c:pt>
                <c:pt idx="3552">
                  <c:v>8.5487108000000003</c:v>
                </c:pt>
                <c:pt idx="3553">
                  <c:v>8.5486813000000001</c:v>
                </c:pt>
                <c:pt idx="3554">
                  <c:v>8.5485305999999994</c:v>
                </c:pt>
                <c:pt idx="3555">
                  <c:v>8.5356445000000001</c:v>
                </c:pt>
                <c:pt idx="3556">
                  <c:v>8.5302962999999998</c:v>
                </c:pt>
                <c:pt idx="3557">
                  <c:v>8.5318804000000004</c:v>
                </c:pt>
                <c:pt idx="3558">
                  <c:v>8.5353708000000008</c:v>
                </c:pt>
                <c:pt idx="3559">
                  <c:v>8.5340375999999996</c:v>
                </c:pt>
                <c:pt idx="3560">
                  <c:v>8.5227938000000005</c:v>
                </c:pt>
                <c:pt idx="3561">
                  <c:v>8.5242844000000009</c:v>
                </c:pt>
                <c:pt idx="3562">
                  <c:v>8.5271740000000005</c:v>
                </c:pt>
                <c:pt idx="3563">
                  <c:v>8.5246420000000001</c:v>
                </c:pt>
                <c:pt idx="3564">
                  <c:v>8.5274447999999996</c:v>
                </c:pt>
                <c:pt idx="3565">
                  <c:v>8.5264559000000002</c:v>
                </c:pt>
                <c:pt idx="3566">
                  <c:v>8.5128231000000003</c:v>
                </c:pt>
                <c:pt idx="3567">
                  <c:v>8.5144471999999993</c:v>
                </c:pt>
                <c:pt idx="3568">
                  <c:v>8.5161380999999992</c:v>
                </c:pt>
                <c:pt idx="3569">
                  <c:v>8.5146169999999994</c:v>
                </c:pt>
                <c:pt idx="3570">
                  <c:v>8.5157451999999996</c:v>
                </c:pt>
                <c:pt idx="3571">
                  <c:v>8.5168543000000003</c:v>
                </c:pt>
                <c:pt idx="3572">
                  <c:v>8.5068903000000002</c:v>
                </c:pt>
                <c:pt idx="3573">
                  <c:v>8.5073156000000001</c:v>
                </c:pt>
                <c:pt idx="3574">
                  <c:v>8.5054636000000006</c:v>
                </c:pt>
                <c:pt idx="3575">
                  <c:v>8.5066737999999997</c:v>
                </c:pt>
                <c:pt idx="3576">
                  <c:v>8.5094557000000002</c:v>
                </c:pt>
                <c:pt idx="3577">
                  <c:v>8.4978455999999998</c:v>
                </c:pt>
                <c:pt idx="3578">
                  <c:v>8.5020904999999996</c:v>
                </c:pt>
                <c:pt idx="3579">
                  <c:v>8.4982033000000001</c:v>
                </c:pt>
                <c:pt idx="3580">
                  <c:v>8.5034560999999993</c:v>
                </c:pt>
                <c:pt idx="3581">
                  <c:v>8.4940271000000003</c:v>
                </c:pt>
                <c:pt idx="3582">
                  <c:v>8.4939795</c:v>
                </c:pt>
                <c:pt idx="3583">
                  <c:v>8.4960793999999993</c:v>
                </c:pt>
                <c:pt idx="3584">
                  <c:v>8.4923573000000001</c:v>
                </c:pt>
                <c:pt idx="3585">
                  <c:v>8.4957837999999999</c:v>
                </c:pt>
                <c:pt idx="3586">
                  <c:v>8.4846859000000006</c:v>
                </c:pt>
                <c:pt idx="3587">
                  <c:v>8.4841870999999998</c:v>
                </c:pt>
                <c:pt idx="3588">
                  <c:v>8.4839190999999996</c:v>
                </c:pt>
                <c:pt idx="3589">
                  <c:v>8.4858761000000005</c:v>
                </c:pt>
                <c:pt idx="3590">
                  <c:v>8.4857826000000003</c:v>
                </c:pt>
                <c:pt idx="3591">
                  <c:v>8.4835528999999994</c:v>
                </c:pt>
                <c:pt idx="3592">
                  <c:v>8.4799509000000004</c:v>
                </c:pt>
                <c:pt idx="3593">
                  <c:v>8.4826498000000008</c:v>
                </c:pt>
                <c:pt idx="3594">
                  <c:v>8.4830065000000001</c:v>
                </c:pt>
                <c:pt idx="3595">
                  <c:v>8.4776696999999999</c:v>
                </c:pt>
                <c:pt idx="3596">
                  <c:v>8.4760665999999993</c:v>
                </c:pt>
                <c:pt idx="3597">
                  <c:v>8.4717711999999992</c:v>
                </c:pt>
                <c:pt idx="3598">
                  <c:v>8.4680548000000009</c:v>
                </c:pt>
                <c:pt idx="3599">
                  <c:v>8.4686793999999992</c:v>
                </c:pt>
                <c:pt idx="3600">
                  <c:v>8.4706563999999993</c:v>
                </c:pt>
                <c:pt idx="3601">
                  <c:v>8.4712151999999996</c:v>
                </c:pt>
                <c:pt idx="3602">
                  <c:v>8.4653110999999992</c:v>
                </c:pt>
                <c:pt idx="3603">
                  <c:v>8.4554414999999992</c:v>
                </c:pt>
                <c:pt idx="3604">
                  <c:v>8.4631852999999992</c:v>
                </c:pt>
                <c:pt idx="3605">
                  <c:v>8.4595718000000009</c:v>
                </c:pt>
                <c:pt idx="3606">
                  <c:v>8.4582911000000003</c:v>
                </c:pt>
                <c:pt idx="3607">
                  <c:v>8.4582976999999993</c:v>
                </c:pt>
                <c:pt idx="3608">
                  <c:v>8.4441194999999993</c:v>
                </c:pt>
                <c:pt idx="3609">
                  <c:v>8.4402056000000005</c:v>
                </c:pt>
                <c:pt idx="3610">
                  <c:v>8.4480801000000003</c:v>
                </c:pt>
                <c:pt idx="3611">
                  <c:v>8.4458512999999993</c:v>
                </c:pt>
                <c:pt idx="3612">
                  <c:v>8.4461794000000001</c:v>
                </c:pt>
                <c:pt idx="3613">
                  <c:v>8.4353084999999997</c:v>
                </c:pt>
                <c:pt idx="3614">
                  <c:v>8.4364308999999995</c:v>
                </c:pt>
                <c:pt idx="3615">
                  <c:v>8.4287901000000005</c:v>
                </c:pt>
                <c:pt idx="3616">
                  <c:v>8.4311427999999999</c:v>
                </c:pt>
                <c:pt idx="3617">
                  <c:v>8.4304094000000003</c:v>
                </c:pt>
                <c:pt idx="3618">
                  <c:v>8.4171896000000004</c:v>
                </c:pt>
                <c:pt idx="3619">
                  <c:v>8.4204588000000005</c:v>
                </c:pt>
                <c:pt idx="3620">
                  <c:v>8.4187098000000002</c:v>
                </c:pt>
                <c:pt idx="3621">
                  <c:v>8.4180145</c:v>
                </c:pt>
                <c:pt idx="3622">
                  <c:v>8.4055548000000009</c:v>
                </c:pt>
                <c:pt idx="3623">
                  <c:v>8.4066763000000009</c:v>
                </c:pt>
                <c:pt idx="3624">
                  <c:v>8.4042759</c:v>
                </c:pt>
                <c:pt idx="3625">
                  <c:v>8.4112452999999991</c:v>
                </c:pt>
                <c:pt idx="3626">
                  <c:v>8.4141940999999996</c:v>
                </c:pt>
                <c:pt idx="3627">
                  <c:v>8.3979272999999992</c:v>
                </c:pt>
                <c:pt idx="3628">
                  <c:v>8.3990402</c:v>
                </c:pt>
                <c:pt idx="3629">
                  <c:v>8.3994245999999997</c:v>
                </c:pt>
                <c:pt idx="3630">
                  <c:v>8.3935393999999999</c:v>
                </c:pt>
                <c:pt idx="3631">
                  <c:v>8.3936243000000008</c:v>
                </c:pt>
                <c:pt idx="3632">
                  <c:v>8.3907784999999997</c:v>
                </c:pt>
                <c:pt idx="3633">
                  <c:v>8.3932152000000002</c:v>
                </c:pt>
                <c:pt idx="3634">
                  <c:v>8.3859825000000008</c:v>
                </c:pt>
                <c:pt idx="3635">
                  <c:v>8.3783703000000003</c:v>
                </c:pt>
                <c:pt idx="3636">
                  <c:v>8.3826332000000008</c:v>
                </c:pt>
                <c:pt idx="3637">
                  <c:v>8.3791180000000001</c:v>
                </c:pt>
                <c:pt idx="3638">
                  <c:v>8.3828677999999996</c:v>
                </c:pt>
                <c:pt idx="3639">
                  <c:v>8.3784799999999997</c:v>
                </c:pt>
                <c:pt idx="3640">
                  <c:v>8.3739518999999998</c:v>
                </c:pt>
                <c:pt idx="3641">
                  <c:v>8.3821610999999994</c:v>
                </c:pt>
                <c:pt idx="3642">
                  <c:v>8.3735131999999997</c:v>
                </c:pt>
                <c:pt idx="3643">
                  <c:v>8.3802155999999997</c:v>
                </c:pt>
                <c:pt idx="3644">
                  <c:v>8.3695182999999993</c:v>
                </c:pt>
                <c:pt idx="3645">
                  <c:v>8.3735762000000005</c:v>
                </c:pt>
                <c:pt idx="3646">
                  <c:v>8.3710784999999994</c:v>
                </c:pt>
                <c:pt idx="3647">
                  <c:v>8.3700837999999997</c:v>
                </c:pt>
                <c:pt idx="3648">
                  <c:v>8.3563194000000003</c:v>
                </c:pt>
                <c:pt idx="3649">
                  <c:v>8.3554192</c:v>
                </c:pt>
                <c:pt idx="3650">
                  <c:v>8.3564568000000001</c:v>
                </c:pt>
                <c:pt idx="3651">
                  <c:v>8.3502215999999994</c:v>
                </c:pt>
                <c:pt idx="3652">
                  <c:v>8.3419533000000001</c:v>
                </c:pt>
                <c:pt idx="3653">
                  <c:v>8.3438368000000001</c:v>
                </c:pt>
                <c:pt idx="3654">
                  <c:v>8.3404646000000007</c:v>
                </c:pt>
                <c:pt idx="3655">
                  <c:v>8.3386744999999998</c:v>
                </c:pt>
                <c:pt idx="3656">
                  <c:v>8.3252459000000005</c:v>
                </c:pt>
                <c:pt idx="3657">
                  <c:v>8.3307943000000009</c:v>
                </c:pt>
                <c:pt idx="3658">
                  <c:v>8.3290662999999991</c:v>
                </c:pt>
                <c:pt idx="3659">
                  <c:v>8.3239325999999991</c:v>
                </c:pt>
                <c:pt idx="3660">
                  <c:v>8.3189753999999994</c:v>
                </c:pt>
                <c:pt idx="3661">
                  <c:v>8.3145342000000007</c:v>
                </c:pt>
                <c:pt idx="3662">
                  <c:v>8.3148564999999994</c:v>
                </c:pt>
                <c:pt idx="3663">
                  <c:v>8.3149853</c:v>
                </c:pt>
                <c:pt idx="3664">
                  <c:v>8.3045148999999991</c:v>
                </c:pt>
                <c:pt idx="3665">
                  <c:v>8.3037662999999995</c:v>
                </c:pt>
                <c:pt idx="3666">
                  <c:v>8.2990685000000006</c:v>
                </c:pt>
                <c:pt idx="3667">
                  <c:v>8.3018397999999998</c:v>
                </c:pt>
                <c:pt idx="3668">
                  <c:v>8.2980918999999993</c:v>
                </c:pt>
                <c:pt idx="3669">
                  <c:v>8.2983235999999998</c:v>
                </c:pt>
                <c:pt idx="3670">
                  <c:v>8.2963552000000007</c:v>
                </c:pt>
                <c:pt idx="3671">
                  <c:v>8.2827034000000008</c:v>
                </c:pt>
                <c:pt idx="3672">
                  <c:v>8.2859583000000008</c:v>
                </c:pt>
                <c:pt idx="3673">
                  <c:v>8.2793197999999997</c:v>
                </c:pt>
                <c:pt idx="3674">
                  <c:v>8.2806511</c:v>
                </c:pt>
                <c:pt idx="3675">
                  <c:v>8.2716217000000007</c:v>
                </c:pt>
                <c:pt idx="3676">
                  <c:v>8.2729244000000008</c:v>
                </c:pt>
                <c:pt idx="3677">
                  <c:v>8.2706814000000008</c:v>
                </c:pt>
                <c:pt idx="3678">
                  <c:v>8.2619790999999996</c:v>
                </c:pt>
                <c:pt idx="3679">
                  <c:v>8.2647972000000003</c:v>
                </c:pt>
                <c:pt idx="3680">
                  <c:v>8.2670154999999994</c:v>
                </c:pt>
                <c:pt idx="3681">
                  <c:v>8.2683944999999994</c:v>
                </c:pt>
                <c:pt idx="3682">
                  <c:v>8.2677554999999998</c:v>
                </c:pt>
                <c:pt idx="3683">
                  <c:v>8.2617139999999996</c:v>
                </c:pt>
                <c:pt idx="3684">
                  <c:v>8.2601127999999999</c:v>
                </c:pt>
                <c:pt idx="3685">
                  <c:v>8.2612944000000006</c:v>
                </c:pt>
                <c:pt idx="3686">
                  <c:v>8.2634858999999992</c:v>
                </c:pt>
                <c:pt idx="3687">
                  <c:v>8.2525662999999998</c:v>
                </c:pt>
                <c:pt idx="3688">
                  <c:v>8.2481507999999994</c:v>
                </c:pt>
                <c:pt idx="3689">
                  <c:v>8.2561674000000007</c:v>
                </c:pt>
                <c:pt idx="3690">
                  <c:v>8.2428712999999991</c:v>
                </c:pt>
                <c:pt idx="3691">
                  <c:v>8.2472238999999998</c:v>
                </c:pt>
                <c:pt idx="3692">
                  <c:v>8.2439680000000006</c:v>
                </c:pt>
                <c:pt idx="3693">
                  <c:v>8.2468413999999992</c:v>
                </c:pt>
                <c:pt idx="3694">
                  <c:v>8.2358273999999998</c:v>
                </c:pt>
                <c:pt idx="3695">
                  <c:v>8.2321959000000007</c:v>
                </c:pt>
                <c:pt idx="3696">
                  <c:v>8.2389945999999998</c:v>
                </c:pt>
                <c:pt idx="3697">
                  <c:v>8.2376223</c:v>
                </c:pt>
                <c:pt idx="3698">
                  <c:v>8.2321109999999997</c:v>
                </c:pt>
                <c:pt idx="3699">
                  <c:v>8.2322167999999998</c:v>
                </c:pt>
                <c:pt idx="3700">
                  <c:v>8.2282247999999996</c:v>
                </c:pt>
                <c:pt idx="3701">
                  <c:v>8.2209816</c:v>
                </c:pt>
                <c:pt idx="3702">
                  <c:v>8.2189283</c:v>
                </c:pt>
                <c:pt idx="3703">
                  <c:v>8.2225064999999997</c:v>
                </c:pt>
                <c:pt idx="3704">
                  <c:v>8.2092390000000002</c:v>
                </c:pt>
                <c:pt idx="3705">
                  <c:v>8.2101430999999998</c:v>
                </c:pt>
                <c:pt idx="3706">
                  <c:v>8.2100963999999994</c:v>
                </c:pt>
                <c:pt idx="3707">
                  <c:v>8.2079134000000007</c:v>
                </c:pt>
                <c:pt idx="3708">
                  <c:v>8.1996698000000006</c:v>
                </c:pt>
                <c:pt idx="3709">
                  <c:v>8.1996030999999991</c:v>
                </c:pt>
                <c:pt idx="3710">
                  <c:v>8.1996106999999991</c:v>
                </c:pt>
                <c:pt idx="3711">
                  <c:v>8.1990909999999992</c:v>
                </c:pt>
                <c:pt idx="3712">
                  <c:v>8.1925878999999995</c:v>
                </c:pt>
                <c:pt idx="3713">
                  <c:v>8.1895694999999993</c:v>
                </c:pt>
                <c:pt idx="3714">
                  <c:v>8.1878756999999993</c:v>
                </c:pt>
                <c:pt idx="3715">
                  <c:v>8.1917142999999992</c:v>
                </c:pt>
                <c:pt idx="3716">
                  <c:v>8.1746348999999991</c:v>
                </c:pt>
                <c:pt idx="3717">
                  <c:v>8.1776648000000005</c:v>
                </c:pt>
                <c:pt idx="3718">
                  <c:v>8.1762533000000008</c:v>
                </c:pt>
                <c:pt idx="3719">
                  <c:v>8.1653594999999992</c:v>
                </c:pt>
                <c:pt idx="3720">
                  <c:v>8.1637334999999993</c:v>
                </c:pt>
                <c:pt idx="3721">
                  <c:v>8.1679753999999996</c:v>
                </c:pt>
                <c:pt idx="3722">
                  <c:v>8.1724043000000002</c:v>
                </c:pt>
                <c:pt idx="3723">
                  <c:v>8.1595917</c:v>
                </c:pt>
                <c:pt idx="3724">
                  <c:v>8.1595144000000008</c:v>
                </c:pt>
                <c:pt idx="3725">
                  <c:v>8.1651524999999996</c:v>
                </c:pt>
                <c:pt idx="3726">
                  <c:v>8.1496410000000008</c:v>
                </c:pt>
                <c:pt idx="3727">
                  <c:v>8.1558828000000005</c:v>
                </c:pt>
                <c:pt idx="3728">
                  <c:v>8.1469459999999998</c:v>
                </c:pt>
                <c:pt idx="3729">
                  <c:v>8.1485167000000001</c:v>
                </c:pt>
                <c:pt idx="3730">
                  <c:v>8.1371984000000008</c:v>
                </c:pt>
                <c:pt idx="3731">
                  <c:v>8.1389560999999997</c:v>
                </c:pt>
                <c:pt idx="3732">
                  <c:v>8.1399287999999999</c:v>
                </c:pt>
                <c:pt idx="3733">
                  <c:v>8.1328411000000003</c:v>
                </c:pt>
                <c:pt idx="3734">
                  <c:v>8.1233243999999996</c:v>
                </c:pt>
                <c:pt idx="3735">
                  <c:v>8.1222057000000003</c:v>
                </c:pt>
                <c:pt idx="3736">
                  <c:v>8.1282367999999998</c:v>
                </c:pt>
                <c:pt idx="3737">
                  <c:v>8.1175841999999996</c:v>
                </c:pt>
                <c:pt idx="3738">
                  <c:v>8.1156644999999994</c:v>
                </c:pt>
                <c:pt idx="3739">
                  <c:v>8.1171503000000005</c:v>
                </c:pt>
                <c:pt idx="3740">
                  <c:v>8.1160107000000004</c:v>
                </c:pt>
                <c:pt idx="3741">
                  <c:v>8.1048203000000001</c:v>
                </c:pt>
                <c:pt idx="3742">
                  <c:v>8.1044149000000001</c:v>
                </c:pt>
                <c:pt idx="3743">
                  <c:v>8.1048697999999995</c:v>
                </c:pt>
                <c:pt idx="3744">
                  <c:v>8.0939121000000007</c:v>
                </c:pt>
                <c:pt idx="3745">
                  <c:v>8.0922260000000001</c:v>
                </c:pt>
                <c:pt idx="3746">
                  <c:v>8.0883312000000007</c:v>
                </c:pt>
                <c:pt idx="3747">
                  <c:v>8.0907315999999998</c:v>
                </c:pt>
                <c:pt idx="3748">
                  <c:v>8.0884541999999993</c:v>
                </c:pt>
                <c:pt idx="3749">
                  <c:v>8.0734920999999993</c:v>
                </c:pt>
                <c:pt idx="3750">
                  <c:v>8.0781164000000008</c:v>
                </c:pt>
                <c:pt idx="3751">
                  <c:v>8.0742493</c:v>
                </c:pt>
                <c:pt idx="3752">
                  <c:v>8.0767784000000002</c:v>
                </c:pt>
                <c:pt idx="3753">
                  <c:v>8.0708914000000007</c:v>
                </c:pt>
                <c:pt idx="3754">
                  <c:v>8.0663222999999995</c:v>
                </c:pt>
                <c:pt idx="3755">
                  <c:v>8.0650005</c:v>
                </c:pt>
                <c:pt idx="3756">
                  <c:v>8.0662260000000003</c:v>
                </c:pt>
                <c:pt idx="3757">
                  <c:v>8.0526505000000004</c:v>
                </c:pt>
                <c:pt idx="3758">
                  <c:v>8.0516795999999999</c:v>
                </c:pt>
                <c:pt idx="3759">
                  <c:v>8.0551394999999992</c:v>
                </c:pt>
                <c:pt idx="3760">
                  <c:v>8.0535011000000001</c:v>
                </c:pt>
                <c:pt idx="3761">
                  <c:v>8.0440711999999994</c:v>
                </c:pt>
                <c:pt idx="3762">
                  <c:v>8.0418977999999992</c:v>
                </c:pt>
                <c:pt idx="3763">
                  <c:v>8.0400734000000007</c:v>
                </c:pt>
                <c:pt idx="3764">
                  <c:v>8.0305815000000003</c:v>
                </c:pt>
                <c:pt idx="3765">
                  <c:v>8.0255995000000002</c:v>
                </c:pt>
                <c:pt idx="3766">
                  <c:v>8.0313643999999993</c:v>
                </c:pt>
                <c:pt idx="3767">
                  <c:v>8.0292320000000004</c:v>
                </c:pt>
                <c:pt idx="3768">
                  <c:v>8.0149965000000005</c:v>
                </c:pt>
                <c:pt idx="3769">
                  <c:v>8.0214900999999994</c:v>
                </c:pt>
                <c:pt idx="3770">
                  <c:v>8.0189772000000001</c:v>
                </c:pt>
                <c:pt idx="3771">
                  <c:v>8.0150699999999997</c:v>
                </c:pt>
                <c:pt idx="3772">
                  <c:v>8.0065068999999998</c:v>
                </c:pt>
                <c:pt idx="3773">
                  <c:v>8.0149813000000005</c:v>
                </c:pt>
                <c:pt idx="3774">
                  <c:v>8.0117463999999998</c:v>
                </c:pt>
                <c:pt idx="3775">
                  <c:v>8.0090465999999996</c:v>
                </c:pt>
                <c:pt idx="3776">
                  <c:v>7.9990902000000004</c:v>
                </c:pt>
                <c:pt idx="3777">
                  <c:v>7.9978366000000003</c:v>
                </c:pt>
                <c:pt idx="3778">
                  <c:v>7.9976906999999997</c:v>
                </c:pt>
                <c:pt idx="3779">
                  <c:v>7.9977007000000002</c:v>
                </c:pt>
                <c:pt idx="3780">
                  <c:v>7.9899649999999998</c:v>
                </c:pt>
                <c:pt idx="3781">
                  <c:v>7.9901381000000002</c:v>
                </c:pt>
                <c:pt idx="3782">
                  <c:v>7.9936113000000004</c:v>
                </c:pt>
                <c:pt idx="3783">
                  <c:v>7.9948310999999999</c:v>
                </c:pt>
                <c:pt idx="3784">
                  <c:v>7.9821916000000002</c:v>
                </c:pt>
                <c:pt idx="3785">
                  <c:v>7.9912710000000002</c:v>
                </c:pt>
                <c:pt idx="3786">
                  <c:v>7.9880161000000003</c:v>
                </c:pt>
                <c:pt idx="3787">
                  <c:v>7.9859895999999999</c:v>
                </c:pt>
                <c:pt idx="3788">
                  <c:v>7.9762149000000004</c:v>
                </c:pt>
                <c:pt idx="3789">
                  <c:v>7.9791192999999998</c:v>
                </c:pt>
                <c:pt idx="3790">
                  <c:v>7.9731541000000004</c:v>
                </c:pt>
                <c:pt idx="3791">
                  <c:v>7.9751276999999998</c:v>
                </c:pt>
                <c:pt idx="3792">
                  <c:v>7.9666882000000001</c:v>
                </c:pt>
                <c:pt idx="3793">
                  <c:v>7.9689031000000004</c:v>
                </c:pt>
                <c:pt idx="3794">
                  <c:v>7.9661412</c:v>
                </c:pt>
                <c:pt idx="3795">
                  <c:v>7.9632148999999997</c:v>
                </c:pt>
                <c:pt idx="3796">
                  <c:v>7.9594579000000003</c:v>
                </c:pt>
                <c:pt idx="3797">
                  <c:v>7.9599146999999997</c:v>
                </c:pt>
                <c:pt idx="3798">
                  <c:v>7.9588137000000003</c:v>
                </c:pt>
                <c:pt idx="3799">
                  <c:v>7.9505391000000003</c:v>
                </c:pt>
                <c:pt idx="3800">
                  <c:v>7.9498429000000002</c:v>
                </c:pt>
                <c:pt idx="3801">
                  <c:v>7.9473399999999996</c:v>
                </c:pt>
                <c:pt idx="3802">
                  <c:v>7.9472636999999997</c:v>
                </c:pt>
                <c:pt idx="3803">
                  <c:v>7.9380813000000003</c:v>
                </c:pt>
                <c:pt idx="3804">
                  <c:v>7.9327765000000001</c:v>
                </c:pt>
                <c:pt idx="3805">
                  <c:v>7.9369097000000002</c:v>
                </c:pt>
                <c:pt idx="3806">
                  <c:v>7.9343810000000001</c:v>
                </c:pt>
                <c:pt idx="3807">
                  <c:v>7.9175148000000002</c:v>
                </c:pt>
                <c:pt idx="3808">
                  <c:v>7.9246917000000003</c:v>
                </c:pt>
                <c:pt idx="3809">
                  <c:v>7.9251813999999996</c:v>
                </c:pt>
                <c:pt idx="3810">
                  <c:v>7.9265870999999999</c:v>
                </c:pt>
                <c:pt idx="3811">
                  <c:v>7.9130558999999998</c:v>
                </c:pt>
                <c:pt idx="3812">
                  <c:v>7.9140839999999999</c:v>
                </c:pt>
                <c:pt idx="3813">
                  <c:v>7.9112195999999999</c:v>
                </c:pt>
                <c:pt idx="3814">
                  <c:v>7.9048204000000002</c:v>
                </c:pt>
                <c:pt idx="3815">
                  <c:v>7.9051875999999996</c:v>
                </c:pt>
                <c:pt idx="3816">
                  <c:v>7.9088301999999997</c:v>
                </c:pt>
                <c:pt idx="3817">
                  <c:v>7.9120226000000002</c:v>
                </c:pt>
                <c:pt idx="3818">
                  <c:v>7.9089426999999999</c:v>
                </c:pt>
                <c:pt idx="3819">
                  <c:v>7.8959332</c:v>
                </c:pt>
                <c:pt idx="3820">
                  <c:v>7.8987303000000004</c:v>
                </c:pt>
                <c:pt idx="3821">
                  <c:v>7.9024128999999999</c:v>
                </c:pt>
                <c:pt idx="3822">
                  <c:v>7.8991642000000004</c:v>
                </c:pt>
                <c:pt idx="3823">
                  <c:v>7.8856596999999997</c:v>
                </c:pt>
                <c:pt idx="3824">
                  <c:v>7.8865236999999997</c:v>
                </c:pt>
                <c:pt idx="3825">
                  <c:v>7.8887539000000002</c:v>
                </c:pt>
                <c:pt idx="3826">
                  <c:v>7.8768925999999997</c:v>
                </c:pt>
                <c:pt idx="3827">
                  <c:v>7.8764105000000004</c:v>
                </c:pt>
                <c:pt idx="3828">
                  <c:v>7.8754663000000003</c:v>
                </c:pt>
                <c:pt idx="3829">
                  <c:v>7.8736467000000001</c:v>
                </c:pt>
                <c:pt idx="3830">
                  <c:v>7.8694572000000003</c:v>
                </c:pt>
                <c:pt idx="3831">
                  <c:v>7.8683361999999999</c:v>
                </c:pt>
                <c:pt idx="3832">
                  <c:v>7.8678594000000004</c:v>
                </c:pt>
                <c:pt idx="3833">
                  <c:v>7.8699579000000002</c:v>
                </c:pt>
                <c:pt idx="3834">
                  <c:v>7.8578185999999999</c:v>
                </c:pt>
                <c:pt idx="3835">
                  <c:v>7.8577051000000004</c:v>
                </c:pt>
                <c:pt idx="3836">
                  <c:v>7.8593731</c:v>
                </c:pt>
                <c:pt idx="3837">
                  <c:v>7.8605384999999997</c:v>
                </c:pt>
                <c:pt idx="3838">
                  <c:v>7.8514027999999998</c:v>
                </c:pt>
                <c:pt idx="3839">
                  <c:v>7.8521685999999997</c:v>
                </c:pt>
                <c:pt idx="3840">
                  <c:v>7.8466277</c:v>
                </c:pt>
                <c:pt idx="3841">
                  <c:v>7.8409781000000001</c:v>
                </c:pt>
                <c:pt idx="3842">
                  <c:v>7.8334894000000004</c:v>
                </c:pt>
                <c:pt idx="3843">
                  <c:v>7.8350252999999999</c:v>
                </c:pt>
                <c:pt idx="3844">
                  <c:v>7.8332142999999999</c:v>
                </c:pt>
                <c:pt idx="3845">
                  <c:v>7.8297958000000003</c:v>
                </c:pt>
                <c:pt idx="3846">
                  <c:v>7.8166760999999996</c:v>
                </c:pt>
                <c:pt idx="3847">
                  <c:v>7.8176436000000002</c:v>
                </c:pt>
                <c:pt idx="3848">
                  <c:v>7.8210115</c:v>
                </c:pt>
                <c:pt idx="3849">
                  <c:v>7.8237475999999999</c:v>
                </c:pt>
                <c:pt idx="3850">
                  <c:v>7.8083754000000001</c:v>
                </c:pt>
                <c:pt idx="3851">
                  <c:v>7.8087916000000002</c:v>
                </c:pt>
                <c:pt idx="3852">
                  <c:v>7.8083425000000002</c:v>
                </c:pt>
                <c:pt idx="3853">
                  <c:v>7.8068552000000002</c:v>
                </c:pt>
                <c:pt idx="3854">
                  <c:v>7.8072844000000003</c:v>
                </c:pt>
                <c:pt idx="3855">
                  <c:v>7.7960582</c:v>
                </c:pt>
                <c:pt idx="3856">
                  <c:v>7.7987266000000002</c:v>
                </c:pt>
                <c:pt idx="3857">
                  <c:v>7.793901</c:v>
                </c:pt>
                <c:pt idx="3858">
                  <c:v>7.7995086000000002</c:v>
                </c:pt>
                <c:pt idx="3859">
                  <c:v>7.7876719999999997</c:v>
                </c:pt>
                <c:pt idx="3860">
                  <c:v>7.7852416</c:v>
                </c:pt>
                <c:pt idx="3861">
                  <c:v>7.7923387999999996</c:v>
                </c:pt>
                <c:pt idx="3862">
                  <c:v>7.7925167000000002</c:v>
                </c:pt>
                <c:pt idx="3863">
                  <c:v>7.7804264999999999</c:v>
                </c:pt>
                <c:pt idx="3864">
                  <c:v>7.7820710999999996</c:v>
                </c:pt>
                <c:pt idx="3865">
                  <c:v>7.7843055999999997</c:v>
                </c:pt>
                <c:pt idx="3866">
                  <c:v>7.7857703999999996</c:v>
                </c:pt>
                <c:pt idx="3867">
                  <c:v>7.7842492999999999</c:v>
                </c:pt>
                <c:pt idx="3868">
                  <c:v>7.7844872000000001</c:v>
                </c:pt>
                <c:pt idx="3869">
                  <c:v>7.7769399000000003</c:v>
                </c:pt>
                <c:pt idx="3870">
                  <c:v>7.7760897</c:v>
                </c:pt>
                <c:pt idx="3871">
                  <c:v>7.7737932000000001</c:v>
                </c:pt>
                <c:pt idx="3872">
                  <c:v>7.7712984000000001</c:v>
                </c:pt>
                <c:pt idx="3873">
                  <c:v>7.7683391999999998</c:v>
                </c:pt>
                <c:pt idx="3874">
                  <c:v>7.7677116000000002</c:v>
                </c:pt>
                <c:pt idx="3875">
                  <c:v>7.7678237000000001</c:v>
                </c:pt>
                <c:pt idx="3876">
                  <c:v>7.7580065999999999</c:v>
                </c:pt>
                <c:pt idx="3877">
                  <c:v>7.7540722000000004</c:v>
                </c:pt>
                <c:pt idx="3878">
                  <c:v>7.7581420000000003</c:v>
                </c:pt>
                <c:pt idx="3879">
                  <c:v>7.7608056000000003</c:v>
                </c:pt>
                <c:pt idx="3880">
                  <c:v>7.7577366999999997</c:v>
                </c:pt>
                <c:pt idx="3881">
                  <c:v>7.7521882</c:v>
                </c:pt>
                <c:pt idx="3882">
                  <c:v>7.7423954000000004</c:v>
                </c:pt>
                <c:pt idx="3883">
                  <c:v>7.7470230999999998</c:v>
                </c:pt>
                <c:pt idx="3884">
                  <c:v>7.7439479999999996</c:v>
                </c:pt>
                <c:pt idx="3885">
                  <c:v>7.7314695999999996</c:v>
                </c:pt>
                <c:pt idx="3886">
                  <c:v>7.7266164000000002</c:v>
                </c:pt>
                <c:pt idx="3887">
                  <c:v>7.7277063999999998</c:v>
                </c:pt>
                <c:pt idx="3888">
                  <c:v>7.7253708999999997</c:v>
                </c:pt>
                <c:pt idx="3889">
                  <c:v>7.7285646999999997</c:v>
                </c:pt>
                <c:pt idx="3890">
                  <c:v>7.7189626999999996</c:v>
                </c:pt>
                <c:pt idx="3891">
                  <c:v>7.7174711</c:v>
                </c:pt>
                <c:pt idx="3892">
                  <c:v>7.7186165000000004</c:v>
                </c:pt>
                <c:pt idx="3893">
                  <c:v>7.7103615000000003</c:v>
                </c:pt>
                <c:pt idx="3894">
                  <c:v>7.7192030000000003</c:v>
                </c:pt>
                <c:pt idx="3895">
                  <c:v>7.7021822999999996</c:v>
                </c:pt>
                <c:pt idx="3896">
                  <c:v>7.7054729000000002</c:v>
                </c:pt>
                <c:pt idx="3897">
                  <c:v>7.7061038000000002</c:v>
                </c:pt>
                <c:pt idx="3898">
                  <c:v>7.6934132999999996</c:v>
                </c:pt>
                <c:pt idx="3899">
                  <c:v>7.6978797999999999</c:v>
                </c:pt>
                <c:pt idx="3900">
                  <c:v>7.6950444999999998</c:v>
                </c:pt>
                <c:pt idx="3901">
                  <c:v>7.6967648999999998</c:v>
                </c:pt>
                <c:pt idx="3902">
                  <c:v>7.6896310000000003</c:v>
                </c:pt>
                <c:pt idx="3903">
                  <c:v>7.6857728999999999</c:v>
                </c:pt>
                <c:pt idx="3904">
                  <c:v>7.6862712000000002</c:v>
                </c:pt>
                <c:pt idx="3905">
                  <c:v>7.6896991999999997</c:v>
                </c:pt>
                <c:pt idx="3906">
                  <c:v>7.6880226</c:v>
                </c:pt>
                <c:pt idx="3907">
                  <c:v>7.6890926000000004</c:v>
                </c:pt>
                <c:pt idx="3908">
                  <c:v>7.6812877999999998</c:v>
                </c:pt>
                <c:pt idx="3909">
                  <c:v>7.6843624000000004</c:v>
                </c:pt>
                <c:pt idx="3910">
                  <c:v>7.6789236000000001</c:v>
                </c:pt>
                <c:pt idx="3911">
                  <c:v>7.6665815999999998</c:v>
                </c:pt>
                <c:pt idx="3912">
                  <c:v>7.6694263999999999</c:v>
                </c:pt>
                <c:pt idx="3913">
                  <c:v>7.6748028000000001</c:v>
                </c:pt>
                <c:pt idx="3914">
                  <c:v>7.6751303999999996</c:v>
                </c:pt>
                <c:pt idx="3915">
                  <c:v>7.6684393999999996</c:v>
                </c:pt>
                <c:pt idx="3916">
                  <c:v>7.6650514999999997</c:v>
                </c:pt>
                <c:pt idx="3917">
                  <c:v>7.6684551000000001</c:v>
                </c:pt>
                <c:pt idx="3918">
                  <c:v>7.6681461000000004</c:v>
                </c:pt>
                <c:pt idx="3919">
                  <c:v>7.6725712000000001</c:v>
                </c:pt>
                <c:pt idx="3920">
                  <c:v>7.6580310000000003</c:v>
                </c:pt>
                <c:pt idx="3921">
                  <c:v>7.6597638000000003</c:v>
                </c:pt>
                <c:pt idx="3922">
                  <c:v>7.6586809000000002</c:v>
                </c:pt>
                <c:pt idx="3923">
                  <c:v>7.6573137999999998</c:v>
                </c:pt>
                <c:pt idx="3924">
                  <c:v>7.6487803000000003</c:v>
                </c:pt>
                <c:pt idx="3925">
                  <c:v>7.6459985000000001</c:v>
                </c:pt>
                <c:pt idx="3926">
                  <c:v>7.6502131999999996</c:v>
                </c:pt>
                <c:pt idx="3927">
                  <c:v>7.6457958000000001</c:v>
                </c:pt>
                <c:pt idx="3928">
                  <c:v>7.6470361000000002</c:v>
                </c:pt>
                <c:pt idx="3929">
                  <c:v>7.6355823999999997</c:v>
                </c:pt>
                <c:pt idx="3930">
                  <c:v>7.6286407000000001</c:v>
                </c:pt>
                <c:pt idx="3931">
                  <c:v>7.6313896000000003</c:v>
                </c:pt>
                <c:pt idx="3932">
                  <c:v>7.6345501000000002</c:v>
                </c:pt>
                <c:pt idx="3933">
                  <c:v>7.6282782999999998</c:v>
                </c:pt>
                <c:pt idx="3934">
                  <c:v>7.6223001000000004</c:v>
                </c:pt>
                <c:pt idx="3935">
                  <c:v>7.6227608</c:v>
                </c:pt>
                <c:pt idx="3936">
                  <c:v>7.6174092</c:v>
                </c:pt>
                <c:pt idx="3937">
                  <c:v>7.6169580999999997</c:v>
                </c:pt>
                <c:pt idx="3938">
                  <c:v>7.6130709999999997</c:v>
                </c:pt>
                <c:pt idx="3939">
                  <c:v>7.6143856000000003</c:v>
                </c:pt>
                <c:pt idx="3940">
                  <c:v>7.6040796999999998</c:v>
                </c:pt>
                <c:pt idx="3941">
                  <c:v>7.6041068999999997</c:v>
                </c:pt>
                <c:pt idx="3942">
                  <c:v>7.6020903999999998</c:v>
                </c:pt>
                <c:pt idx="3943">
                  <c:v>7.6034727000000002</c:v>
                </c:pt>
                <c:pt idx="3944">
                  <c:v>7.5892920000000004</c:v>
                </c:pt>
                <c:pt idx="3945">
                  <c:v>7.5909561999999999</c:v>
                </c:pt>
                <c:pt idx="3946">
                  <c:v>7.5935626000000003</c:v>
                </c:pt>
                <c:pt idx="3947">
                  <c:v>7.5919046000000003</c:v>
                </c:pt>
                <c:pt idx="3948">
                  <c:v>7.5914035000000002</c:v>
                </c:pt>
                <c:pt idx="3949">
                  <c:v>7.5820841999999997</c:v>
                </c:pt>
                <c:pt idx="3950">
                  <c:v>7.5801916</c:v>
                </c:pt>
                <c:pt idx="3951">
                  <c:v>7.5830688000000004</c:v>
                </c:pt>
                <c:pt idx="3952">
                  <c:v>7.5751238000000001</c:v>
                </c:pt>
                <c:pt idx="3953">
                  <c:v>7.5748085999999999</c:v>
                </c:pt>
                <c:pt idx="3954">
                  <c:v>7.5743346000000003</c:v>
                </c:pt>
                <c:pt idx="3955">
                  <c:v>7.5750169999999999</c:v>
                </c:pt>
                <c:pt idx="3956">
                  <c:v>7.5747932999999996</c:v>
                </c:pt>
                <c:pt idx="3957">
                  <c:v>7.5667891999999997</c:v>
                </c:pt>
                <c:pt idx="3958">
                  <c:v>7.5677146999999998</c:v>
                </c:pt>
                <c:pt idx="3959">
                  <c:v>7.5695642999999997</c:v>
                </c:pt>
                <c:pt idx="3960">
                  <c:v>7.5697808000000002</c:v>
                </c:pt>
                <c:pt idx="3961">
                  <c:v>7.5688801000000003</c:v>
                </c:pt>
                <c:pt idx="3962">
                  <c:v>7.5725883999999999</c:v>
                </c:pt>
                <c:pt idx="3963">
                  <c:v>7.5589174999999997</c:v>
                </c:pt>
                <c:pt idx="3964">
                  <c:v>7.5645756999999998</c:v>
                </c:pt>
                <c:pt idx="3965">
                  <c:v>7.5649604999999998</c:v>
                </c:pt>
                <c:pt idx="3966">
                  <c:v>7.5678811000000001</c:v>
                </c:pt>
                <c:pt idx="3967">
                  <c:v>7.5571045999999997</c:v>
                </c:pt>
                <c:pt idx="3968">
                  <c:v>7.5573502000000001</c:v>
                </c:pt>
                <c:pt idx="3969">
                  <c:v>7.5602926999999998</c:v>
                </c:pt>
                <c:pt idx="3970">
                  <c:v>7.5623583999999999</c:v>
                </c:pt>
                <c:pt idx="3971">
                  <c:v>7.5609536000000004</c:v>
                </c:pt>
                <c:pt idx="3972">
                  <c:v>7.5539417000000002</c:v>
                </c:pt>
                <c:pt idx="3973">
                  <c:v>7.5494151</c:v>
                </c:pt>
                <c:pt idx="3974">
                  <c:v>7.5509963000000004</c:v>
                </c:pt>
                <c:pt idx="3975">
                  <c:v>7.5489721000000003</c:v>
                </c:pt>
                <c:pt idx="3976">
                  <c:v>7.5507083000000002</c:v>
                </c:pt>
                <c:pt idx="3977">
                  <c:v>7.5388884999999997</c:v>
                </c:pt>
                <c:pt idx="3978">
                  <c:v>7.5386362</c:v>
                </c:pt>
                <c:pt idx="3979">
                  <c:v>7.5393686000000004</c:v>
                </c:pt>
                <c:pt idx="3980">
                  <c:v>7.5406361000000004</c:v>
                </c:pt>
                <c:pt idx="3981">
                  <c:v>7.5401920999999996</c:v>
                </c:pt>
                <c:pt idx="3982">
                  <c:v>7.5249977000000001</c:v>
                </c:pt>
                <c:pt idx="3983">
                  <c:v>7.5243172999999999</c:v>
                </c:pt>
                <c:pt idx="3984">
                  <c:v>7.5275854999999998</c:v>
                </c:pt>
                <c:pt idx="3985">
                  <c:v>7.5226226</c:v>
                </c:pt>
                <c:pt idx="3986">
                  <c:v>7.5240393000000001</c:v>
                </c:pt>
                <c:pt idx="3987">
                  <c:v>7.5114869999999998</c:v>
                </c:pt>
                <c:pt idx="3988">
                  <c:v>7.5087323000000001</c:v>
                </c:pt>
                <c:pt idx="3989">
                  <c:v>7.5064864</c:v>
                </c:pt>
                <c:pt idx="3990">
                  <c:v>7.5109801000000003</c:v>
                </c:pt>
                <c:pt idx="3991">
                  <c:v>7.4966220999999997</c:v>
                </c:pt>
                <c:pt idx="3992">
                  <c:v>7.500464</c:v>
                </c:pt>
                <c:pt idx="3993">
                  <c:v>7.5008092</c:v>
                </c:pt>
                <c:pt idx="3994">
                  <c:v>7.5034141999999999</c:v>
                </c:pt>
                <c:pt idx="3995">
                  <c:v>7.4916305999999997</c:v>
                </c:pt>
                <c:pt idx="3996">
                  <c:v>7.4940094999999998</c:v>
                </c:pt>
                <c:pt idx="3997">
                  <c:v>7.4951992000000001</c:v>
                </c:pt>
                <c:pt idx="3998">
                  <c:v>7.4935197999999996</c:v>
                </c:pt>
                <c:pt idx="3999">
                  <c:v>7.4928460000000001</c:v>
                </c:pt>
                <c:pt idx="4000">
                  <c:v>7.4854802999999999</c:v>
                </c:pt>
                <c:pt idx="4001">
                  <c:v>7.4871511000000002</c:v>
                </c:pt>
                <c:pt idx="4002">
                  <c:v>7.4824820000000001</c:v>
                </c:pt>
                <c:pt idx="4003">
                  <c:v>7.4840016</c:v>
                </c:pt>
                <c:pt idx="4004">
                  <c:v>7.4825515999999999</c:v>
                </c:pt>
                <c:pt idx="4005">
                  <c:v>7.4873867000000001</c:v>
                </c:pt>
                <c:pt idx="4006">
                  <c:v>7.4768920000000003</c:v>
                </c:pt>
                <c:pt idx="4007">
                  <c:v>7.4760871</c:v>
                </c:pt>
                <c:pt idx="4008">
                  <c:v>7.4717927</c:v>
                </c:pt>
                <c:pt idx="4009">
                  <c:v>7.4756283999999997</c:v>
                </c:pt>
                <c:pt idx="4010">
                  <c:v>7.4618912000000002</c:v>
                </c:pt>
                <c:pt idx="4011">
                  <c:v>7.4643902999999998</c:v>
                </c:pt>
                <c:pt idx="4012">
                  <c:v>7.4620543000000001</c:v>
                </c:pt>
                <c:pt idx="4013">
                  <c:v>7.4624294999999998</c:v>
                </c:pt>
                <c:pt idx="4014">
                  <c:v>7.4598855999999998</c:v>
                </c:pt>
                <c:pt idx="4015">
                  <c:v>7.4522995999999999</c:v>
                </c:pt>
                <c:pt idx="4016">
                  <c:v>7.4477843999999997</c:v>
                </c:pt>
                <c:pt idx="4017">
                  <c:v>7.4506531000000003</c:v>
                </c:pt>
                <c:pt idx="4018">
                  <c:v>7.4397735999999997</c:v>
                </c:pt>
                <c:pt idx="4019">
                  <c:v>7.4359655</c:v>
                </c:pt>
                <c:pt idx="4020">
                  <c:v>7.4369706999999998</c:v>
                </c:pt>
                <c:pt idx="4021">
                  <c:v>7.4337787999999998</c:v>
                </c:pt>
                <c:pt idx="4022">
                  <c:v>7.4266266999999999</c:v>
                </c:pt>
                <c:pt idx="4023">
                  <c:v>7.4277576999999999</c:v>
                </c:pt>
                <c:pt idx="4024">
                  <c:v>7.4284406000000001</c:v>
                </c:pt>
                <c:pt idx="4025">
                  <c:v>7.4243759999999996</c:v>
                </c:pt>
                <c:pt idx="4026">
                  <c:v>7.4136671999999999</c:v>
                </c:pt>
                <c:pt idx="4027">
                  <c:v>7.4095845000000002</c:v>
                </c:pt>
                <c:pt idx="4028">
                  <c:v>7.4095459000000004</c:v>
                </c:pt>
                <c:pt idx="4029">
                  <c:v>7.4089064999999996</c:v>
                </c:pt>
                <c:pt idx="4030">
                  <c:v>7.4006996000000003</c:v>
                </c:pt>
                <c:pt idx="4031">
                  <c:v>7.3983625999999996</c:v>
                </c:pt>
                <c:pt idx="4032">
                  <c:v>7.4029068999999996</c:v>
                </c:pt>
                <c:pt idx="4033">
                  <c:v>7.3939671999999996</c:v>
                </c:pt>
                <c:pt idx="4034">
                  <c:v>7.3942423000000002</c:v>
                </c:pt>
                <c:pt idx="4035">
                  <c:v>7.3954883000000002</c:v>
                </c:pt>
                <c:pt idx="4036">
                  <c:v>7.3859190999999997</c:v>
                </c:pt>
                <c:pt idx="4037">
                  <c:v>7.3834567</c:v>
                </c:pt>
                <c:pt idx="4038">
                  <c:v>7.3876046999999998</c:v>
                </c:pt>
                <c:pt idx="4039">
                  <c:v>7.3860064000000003</c:v>
                </c:pt>
                <c:pt idx="4040">
                  <c:v>7.3770223000000001</c:v>
                </c:pt>
                <c:pt idx="4041">
                  <c:v>7.3804727000000003</c:v>
                </c:pt>
                <c:pt idx="4042">
                  <c:v>7.3814453999999996</c:v>
                </c:pt>
                <c:pt idx="4043">
                  <c:v>7.3843531999999996</c:v>
                </c:pt>
                <c:pt idx="4044">
                  <c:v>7.3750476999999997</c:v>
                </c:pt>
                <c:pt idx="4045">
                  <c:v>7.3762689000000004</c:v>
                </c:pt>
                <c:pt idx="4046">
                  <c:v>7.3771896000000003</c:v>
                </c:pt>
                <c:pt idx="4047">
                  <c:v>7.3766607999999998</c:v>
                </c:pt>
                <c:pt idx="4048">
                  <c:v>7.3647727999999999</c:v>
                </c:pt>
                <c:pt idx="4049">
                  <c:v>7.3672800000000001</c:v>
                </c:pt>
                <c:pt idx="4050">
                  <c:v>7.3688678999999997</c:v>
                </c:pt>
                <c:pt idx="4051">
                  <c:v>7.3642048999999998</c:v>
                </c:pt>
                <c:pt idx="4052">
                  <c:v>7.3542975999999998</c:v>
                </c:pt>
                <c:pt idx="4053">
                  <c:v>7.3549800000000003</c:v>
                </c:pt>
                <c:pt idx="4054">
                  <c:v>7.3548999000000004</c:v>
                </c:pt>
                <c:pt idx="4055">
                  <c:v>7.3482684999999996</c:v>
                </c:pt>
                <c:pt idx="4056">
                  <c:v>7.3475131999999999</c:v>
                </c:pt>
                <c:pt idx="4057">
                  <c:v>7.3449344999999999</c:v>
                </c:pt>
                <c:pt idx="4058">
                  <c:v>7.3469591000000003</c:v>
                </c:pt>
                <c:pt idx="4059">
                  <c:v>7.3349441999999998</c:v>
                </c:pt>
                <c:pt idx="4060">
                  <c:v>7.3294492</c:v>
                </c:pt>
                <c:pt idx="4061">
                  <c:v>7.3336053000000003</c:v>
                </c:pt>
                <c:pt idx="4062">
                  <c:v>7.3231634999999997</c:v>
                </c:pt>
                <c:pt idx="4063">
                  <c:v>7.3236613000000004</c:v>
                </c:pt>
                <c:pt idx="4064">
                  <c:v>7.3218508</c:v>
                </c:pt>
                <c:pt idx="4065">
                  <c:v>7.3093705</c:v>
                </c:pt>
                <c:pt idx="4066">
                  <c:v>7.3067941999999997</c:v>
                </c:pt>
                <c:pt idx="4067">
                  <c:v>7.3108472999999998</c:v>
                </c:pt>
                <c:pt idx="4068">
                  <c:v>7.3114404999999998</c:v>
                </c:pt>
                <c:pt idx="4069">
                  <c:v>7.2976736999999998</c:v>
                </c:pt>
                <c:pt idx="4070">
                  <c:v>7.2967367000000003</c:v>
                </c:pt>
                <c:pt idx="4071">
                  <c:v>7.2983073999999997</c:v>
                </c:pt>
                <c:pt idx="4072">
                  <c:v>7.2913804000000004</c:v>
                </c:pt>
                <c:pt idx="4073">
                  <c:v>7.2880029999999998</c:v>
                </c:pt>
                <c:pt idx="4074">
                  <c:v>7.2820516</c:v>
                </c:pt>
                <c:pt idx="4075">
                  <c:v>7.2853494000000003</c:v>
                </c:pt>
                <c:pt idx="4076">
                  <c:v>7.2745861999999999</c:v>
                </c:pt>
                <c:pt idx="4077">
                  <c:v>7.2755289000000003</c:v>
                </c:pt>
                <c:pt idx="4078">
                  <c:v>7.2767495999999996</c:v>
                </c:pt>
                <c:pt idx="4079">
                  <c:v>7.2660980000000004</c:v>
                </c:pt>
                <c:pt idx="4080">
                  <c:v>7.2690606000000004</c:v>
                </c:pt>
                <c:pt idx="4081">
                  <c:v>7.2730246000000003</c:v>
                </c:pt>
                <c:pt idx="4082">
                  <c:v>7.2732948999999998</c:v>
                </c:pt>
                <c:pt idx="4083">
                  <c:v>7.2614283999999998</c:v>
                </c:pt>
                <c:pt idx="4084">
                  <c:v>7.2607808</c:v>
                </c:pt>
                <c:pt idx="4085">
                  <c:v>7.2623977999999996</c:v>
                </c:pt>
                <c:pt idx="4086">
                  <c:v>7.2511438999999998</c:v>
                </c:pt>
                <c:pt idx="4087">
                  <c:v>7.0791645000000001</c:v>
                </c:pt>
                <c:pt idx="4088">
                  <c:v>7.0724640000000001</c:v>
                </c:pt>
                <c:pt idx="4089">
                  <c:v>7.0717911999999998</c:v>
                </c:pt>
                <c:pt idx="4090">
                  <c:v>7.0673018000000001</c:v>
                </c:pt>
                <c:pt idx="4091">
                  <c:v>7.0634923000000001</c:v>
                </c:pt>
                <c:pt idx="4092">
                  <c:v>7.0658387999999999</c:v>
                </c:pt>
                <c:pt idx="4093">
                  <c:v>7.0596714</c:v>
                </c:pt>
                <c:pt idx="4094">
                  <c:v>7.0650306</c:v>
                </c:pt>
                <c:pt idx="4095">
                  <c:v>6.8958702000000001</c:v>
                </c:pt>
                <c:pt idx="4096">
                  <c:v>6.8078336999999998</c:v>
                </c:pt>
                <c:pt idx="4097">
                  <c:v>6.8013415000000004</c:v>
                </c:pt>
                <c:pt idx="4098">
                  <c:v>6.7976574999999997</c:v>
                </c:pt>
                <c:pt idx="4099">
                  <c:v>6.8001294000000003</c:v>
                </c:pt>
                <c:pt idx="4100">
                  <c:v>6.8019942999999996</c:v>
                </c:pt>
                <c:pt idx="4101">
                  <c:v>6.8073443999999999</c:v>
                </c:pt>
                <c:pt idx="4102">
                  <c:v>6.7961711999999999</c:v>
                </c:pt>
                <c:pt idx="4103">
                  <c:v>6.7947822000000002</c:v>
                </c:pt>
                <c:pt idx="4104">
                  <c:v>6.7966075000000004</c:v>
                </c:pt>
                <c:pt idx="4105">
                  <c:v>6.7868481000000003</c:v>
                </c:pt>
                <c:pt idx="4106">
                  <c:v>6.7958689000000003</c:v>
                </c:pt>
                <c:pt idx="4107">
                  <c:v>6.7957330000000002</c:v>
                </c:pt>
                <c:pt idx="4108">
                  <c:v>6.7948164999999996</c:v>
                </c:pt>
                <c:pt idx="4109">
                  <c:v>6.7964754000000003</c:v>
                </c:pt>
                <c:pt idx="4110">
                  <c:v>6.7840771999999996</c:v>
                </c:pt>
                <c:pt idx="4111">
                  <c:v>6.7882099</c:v>
                </c:pt>
                <c:pt idx="4112">
                  <c:v>6.7898525999999997</c:v>
                </c:pt>
                <c:pt idx="4113">
                  <c:v>6.7851486000000003</c:v>
                </c:pt>
                <c:pt idx="4114">
                  <c:v>6.7773566000000001</c:v>
                </c:pt>
                <c:pt idx="4115">
                  <c:v>6.7795486</c:v>
                </c:pt>
                <c:pt idx="4116">
                  <c:v>6.7727814000000004</c:v>
                </c:pt>
                <c:pt idx="4117">
                  <c:v>6.7715135000000002</c:v>
                </c:pt>
                <c:pt idx="4118">
                  <c:v>6.7712745999999999</c:v>
                </c:pt>
                <c:pt idx="4119">
                  <c:v>6.7588448999999997</c:v>
                </c:pt>
                <c:pt idx="4120">
                  <c:v>6.7544817999999998</c:v>
                </c:pt>
                <c:pt idx="4121">
                  <c:v>6.7569027000000004</c:v>
                </c:pt>
                <c:pt idx="4122">
                  <c:v>6.7604432000000001</c:v>
                </c:pt>
                <c:pt idx="4123">
                  <c:v>6.7513069999999997</c:v>
                </c:pt>
                <c:pt idx="4124">
                  <c:v>6.7442770000000003</c:v>
                </c:pt>
                <c:pt idx="4125">
                  <c:v>6.7420043999999999</c:v>
                </c:pt>
                <c:pt idx="4126">
                  <c:v>6.7408633</c:v>
                </c:pt>
                <c:pt idx="4127">
                  <c:v>6.7407861000000002</c:v>
                </c:pt>
                <c:pt idx="4128">
                  <c:v>6.7286166999999999</c:v>
                </c:pt>
                <c:pt idx="4129">
                  <c:v>6.7289629</c:v>
                </c:pt>
                <c:pt idx="4130">
                  <c:v>6.7294048999999996</c:v>
                </c:pt>
                <c:pt idx="4131">
                  <c:v>6.7275866999999998</c:v>
                </c:pt>
                <c:pt idx="4132">
                  <c:v>6.7273377999999999</c:v>
                </c:pt>
                <c:pt idx="4133">
                  <c:v>6.7168174</c:v>
                </c:pt>
                <c:pt idx="4134">
                  <c:v>6.7141557000000001</c:v>
                </c:pt>
                <c:pt idx="4135">
                  <c:v>6.7239103</c:v>
                </c:pt>
                <c:pt idx="4136">
                  <c:v>6.7166060999999999</c:v>
                </c:pt>
                <c:pt idx="4137">
                  <c:v>6.7199043999999999</c:v>
                </c:pt>
                <c:pt idx="4138">
                  <c:v>6.7060899999999997</c:v>
                </c:pt>
                <c:pt idx="4139">
                  <c:v>6.7108903</c:v>
                </c:pt>
                <c:pt idx="4140">
                  <c:v>6.7125883000000002</c:v>
                </c:pt>
                <c:pt idx="4141">
                  <c:v>6.7112936999999997</c:v>
                </c:pt>
                <c:pt idx="4142">
                  <c:v>6.7009715999999999</c:v>
                </c:pt>
                <c:pt idx="4143">
                  <c:v>6.7020248999999996</c:v>
                </c:pt>
                <c:pt idx="4144">
                  <c:v>6.7004786000000003</c:v>
                </c:pt>
                <c:pt idx="4145">
                  <c:v>6.7024355</c:v>
                </c:pt>
                <c:pt idx="4146">
                  <c:v>6.6992611999999996</c:v>
                </c:pt>
                <c:pt idx="4147">
                  <c:v>6.6917710000000001</c:v>
                </c:pt>
                <c:pt idx="4148">
                  <c:v>6.6942047999999996</c:v>
                </c:pt>
                <c:pt idx="4149">
                  <c:v>6.6920142</c:v>
                </c:pt>
                <c:pt idx="4150">
                  <c:v>6.6874633000000001</c:v>
                </c:pt>
                <c:pt idx="4151">
                  <c:v>6.6894922000000001</c:v>
                </c:pt>
                <c:pt idx="4152">
                  <c:v>6.6924986999999998</c:v>
                </c:pt>
                <c:pt idx="4153">
                  <c:v>6.6787915</c:v>
                </c:pt>
                <c:pt idx="4154">
                  <c:v>6.6881088999999996</c:v>
                </c:pt>
                <c:pt idx="4155">
                  <c:v>6.6822952999999998</c:v>
                </c:pt>
                <c:pt idx="4156">
                  <c:v>6.6765923999999996</c:v>
                </c:pt>
                <c:pt idx="4157">
                  <c:v>6.67415</c:v>
                </c:pt>
                <c:pt idx="4158">
                  <c:v>6.6722349999999997</c:v>
                </c:pt>
                <c:pt idx="4159">
                  <c:v>6.6696672000000001</c:v>
                </c:pt>
                <c:pt idx="4160">
                  <c:v>6.6657095000000002</c:v>
                </c:pt>
                <c:pt idx="4161">
                  <c:v>6.6592416999999999</c:v>
                </c:pt>
                <c:pt idx="4162">
                  <c:v>6.6567292</c:v>
                </c:pt>
                <c:pt idx="4163">
                  <c:v>6.6547765999999999</c:v>
                </c:pt>
                <c:pt idx="4164">
                  <c:v>6.6576070999999999</c:v>
                </c:pt>
                <c:pt idx="4165">
                  <c:v>6.6575002999999997</c:v>
                </c:pt>
                <c:pt idx="4166">
                  <c:v>6.6485791000000001</c:v>
                </c:pt>
                <c:pt idx="4167">
                  <c:v>6.6455674</c:v>
                </c:pt>
                <c:pt idx="4168">
                  <c:v>6.6460061000000001</c:v>
                </c:pt>
                <c:pt idx="4169">
                  <c:v>6.6440863999999999</c:v>
                </c:pt>
                <c:pt idx="4170">
                  <c:v>6.6344161000000001</c:v>
                </c:pt>
                <c:pt idx="4171">
                  <c:v>6.6419015000000003</c:v>
                </c:pt>
                <c:pt idx="4172">
                  <c:v>6.6316012999999998</c:v>
                </c:pt>
                <c:pt idx="4173">
                  <c:v>6.6332369</c:v>
                </c:pt>
                <c:pt idx="4174">
                  <c:v>6.6291241999999997</c:v>
                </c:pt>
                <c:pt idx="4175">
                  <c:v>6.6337175000000004</c:v>
                </c:pt>
                <c:pt idx="4176">
                  <c:v>6.6172022999999998</c:v>
                </c:pt>
                <c:pt idx="4177">
                  <c:v>6.6183639000000003</c:v>
                </c:pt>
                <c:pt idx="4178">
                  <c:v>6.6159406000000001</c:v>
                </c:pt>
                <c:pt idx="4179">
                  <c:v>6.6162166999999998</c:v>
                </c:pt>
                <c:pt idx="4180">
                  <c:v>6.6166191000000003</c:v>
                </c:pt>
                <c:pt idx="4181">
                  <c:v>6.6038975999999998</c:v>
                </c:pt>
                <c:pt idx="4182">
                  <c:v>6.6109508999999997</c:v>
                </c:pt>
                <c:pt idx="4183">
                  <c:v>6.6064749000000003</c:v>
                </c:pt>
                <c:pt idx="4184">
                  <c:v>6.6047158000000001</c:v>
                </c:pt>
                <c:pt idx="4185">
                  <c:v>6.6108608000000002</c:v>
                </c:pt>
                <c:pt idx="4186">
                  <c:v>6.6003679999999996</c:v>
                </c:pt>
                <c:pt idx="4187">
                  <c:v>6.5970348999999997</c:v>
                </c:pt>
                <c:pt idx="4188">
                  <c:v>6.5959424999999996</c:v>
                </c:pt>
                <c:pt idx="4189">
                  <c:v>6.5968188999999997</c:v>
                </c:pt>
                <c:pt idx="4190">
                  <c:v>6.5969267</c:v>
                </c:pt>
                <c:pt idx="4191">
                  <c:v>6.5885262000000004</c:v>
                </c:pt>
                <c:pt idx="4192">
                  <c:v>6.5894202999999996</c:v>
                </c:pt>
                <c:pt idx="4193">
                  <c:v>6.5914783000000003</c:v>
                </c:pt>
                <c:pt idx="4194">
                  <c:v>6.5788789000000003</c:v>
                </c:pt>
                <c:pt idx="4195">
                  <c:v>6.5845412999999997</c:v>
                </c:pt>
                <c:pt idx="4196">
                  <c:v>6.5806297999999996</c:v>
                </c:pt>
                <c:pt idx="4197">
                  <c:v>6.5784511999999999</c:v>
                </c:pt>
                <c:pt idx="4198">
                  <c:v>6.5809984000000004</c:v>
                </c:pt>
                <c:pt idx="4199">
                  <c:v>6.5784922000000003</c:v>
                </c:pt>
                <c:pt idx="4200">
                  <c:v>6.5684443000000003</c:v>
                </c:pt>
                <c:pt idx="4201">
                  <c:v>6.5737123000000004</c:v>
                </c:pt>
                <c:pt idx="4202">
                  <c:v>6.5685716000000003</c:v>
                </c:pt>
                <c:pt idx="4203">
                  <c:v>6.5700187999999997</c:v>
                </c:pt>
                <c:pt idx="4204">
                  <c:v>6.5724425000000002</c:v>
                </c:pt>
                <c:pt idx="4205">
                  <c:v>6.5657557999999998</c:v>
                </c:pt>
                <c:pt idx="4206">
                  <c:v>6.5693269000000001</c:v>
                </c:pt>
                <c:pt idx="4207">
                  <c:v>6.5690298</c:v>
                </c:pt>
                <c:pt idx="4208">
                  <c:v>6.5692691999999999</c:v>
                </c:pt>
                <c:pt idx="4209">
                  <c:v>6.5732116999999999</c:v>
                </c:pt>
                <c:pt idx="4210">
                  <c:v>6.5631088999999996</c:v>
                </c:pt>
                <c:pt idx="4211">
                  <c:v>6.5607224000000004</c:v>
                </c:pt>
                <c:pt idx="4212">
                  <c:v>6.5585870999999996</c:v>
                </c:pt>
                <c:pt idx="4213">
                  <c:v>6.5593643000000004</c:v>
                </c:pt>
                <c:pt idx="4214">
                  <c:v>6.5645962000000004</c:v>
                </c:pt>
                <c:pt idx="4215">
                  <c:v>6.5543418000000004</c:v>
                </c:pt>
                <c:pt idx="4216">
                  <c:v>6.5554829000000003</c:v>
                </c:pt>
                <c:pt idx="4217">
                  <c:v>6.5510925999999996</c:v>
                </c:pt>
                <c:pt idx="4218">
                  <c:v>6.5463772000000002</c:v>
                </c:pt>
                <c:pt idx="4219">
                  <c:v>6.5454679000000002</c:v>
                </c:pt>
                <c:pt idx="4220">
                  <c:v>6.5478907</c:v>
                </c:pt>
                <c:pt idx="4221">
                  <c:v>6.5388675000000003</c:v>
                </c:pt>
                <c:pt idx="4222">
                  <c:v>6.5348220000000001</c:v>
                </c:pt>
                <c:pt idx="4223">
                  <c:v>6.5376982999999997</c:v>
                </c:pt>
                <c:pt idx="4224">
                  <c:v>6.5409226</c:v>
                </c:pt>
                <c:pt idx="4225">
                  <c:v>6.5275717000000002</c:v>
                </c:pt>
                <c:pt idx="4226">
                  <c:v>6.5259971999999999</c:v>
                </c:pt>
                <c:pt idx="4227">
                  <c:v>6.5207347999999996</c:v>
                </c:pt>
                <c:pt idx="4228">
                  <c:v>6.5293827000000002</c:v>
                </c:pt>
                <c:pt idx="4229">
                  <c:v>6.5130300999999999</c:v>
                </c:pt>
                <c:pt idx="4230">
                  <c:v>6.5082101999999997</c:v>
                </c:pt>
                <c:pt idx="4231">
                  <c:v>6.5145077999999996</c:v>
                </c:pt>
                <c:pt idx="4232">
                  <c:v>6.5149622000000003</c:v>
                </c:pt>
                <c:pt idx="4233">
                  <c:v>6.5146666</c:v>
                </c:pt>
                <c:pt idx="4234">
                  <c:v>6.5032768000000001</c:v>
                </c:pt>
                <c:pt idx="4235">
                  <c:v>6.5032616000000001</c:v>
                </c:pt>
                <c:pt idx="4236">
                  <c:v>6.4999627999999996</c:v>
                </c:pt>
                <c:pt idx="4237">
                  <c:v>6.4934177000000002</c:v>
                </c:pt>
                <c:pt idx="4238">
                  <c:v>6.4878969</c:v>
                </c:pt>
                <c:pt idx="4239">
                  <c:v>6.4923185999999999</c:v>
                </c:pt>
                <c:pt idx="4240">
                  <c:v>6.4932202999999999</c:v>
                </c:pt>
                <c:pt idx="4241">
                  <c:v>6.4886993999999998</c:v>
                </c:pt>
                <c:pt idx="4242">
                  <c:v>6.4820180000000001</c:v>
                </c:pt>
                <c:pt idx="4243">
                  <c:v>6.4804649000000003</c:v>
                </c:pt>
                <c:pt idx="4244">
                  <c:v>6.4806727999999998</c:v>
                </c:pt>
                <c:pt idx="4245">
                  <c:v>6.4800158000000003</c:v>
                </c:pt>
                <c:pt idx="4246">
                  <c:v>6.4734406</c:v>
                </c:pt>
                <c:pt idx="4247">
                  <c:v>6.4707889999999999</c:v>
                </c:pt>
                <c:pt idx="4248">
                  <c:v>6.4707685000000001</c:v>
                </c:pt>
                <c:pt idx="4249">
                  <c:v>6.4702739999999999</c:v>
                </c:pt>
                <c:pt idx="4250">
                  <c:v>6.4604873999999999</c:v>
                </c:pt>
                <c:pt idx="4251">
                  <c:v>6.4604945000000003</c:v>
                </c:pt>
                <c:pt idx="4252">
                  <c:v>6.4623832999999999</c:v>
                </c:pt>
                <c:pt idx="4253">
                  <c:v>6.4645853000000004</c:v>
                </c:pt>
                <c:pt idx="4254">
                  <c:v>6.4526553</c:v>
                </c:pt>
                <c:pt idx="4255">
                  <c:v>6.4551530000000001</c:v>
                </c:pt>
                <c:pt idx="4256">
                  <c:v>6.4524970000000001</c:v>
                </c:pt>
                <c:pt idx="4257">
                  <c:v>6.4566803000000004</c:v>
                </c:pt>
                <c:pt idx="4258">
                  <c:v>6.4563518000000002</c:v>
                </c:pt>
                <c:pt idx="4259">
                  <c:v>6.4403753000000004</c:v>
                </c:pt>
                <c:pt idx="4260">
                  <c:v>6.4423170000000001</c:v>
                </c:pt>
                <c:pt idx="4261">
                  <c:v>6.4409432000000004</c:v>
                </c:pt>
                <c:pt idx="4262">
                  <c:v>6.4427133000000003</c:v>
                </c:pt>
                <c:pt idx="4263">
                  <c:v>6.4309139000000002</c:v>
                </c:pt>
                <c:pt idx="4264">
                  <c:v>6.4306954999999997</c:v>
                </c:pt>
                <c:pt idx="4265">
                  <c:v>6.4332409000000004</c:v>
                </c:pt>
                <c:pt idx="4266">
                  <c:v>6.4342822999999996</c:v>
                </c:pt>
                <c:pt idx="4267">
                  <c:v>6.4207969</c:v>
                </c:pt>
                <c:pt idx="4268">
                  <c:v>6.4185680999999999</c:v>
                </c:pt>
                <c:pt idx="4269">
                  <c:v>6.4221792000000004</c:v>
                </c:pt>
                <c:pt idx="4270">
                  <c:v>6.4080671999999996</c:v>
                </c:pt>
                <c:pt idx="4271">
                  <c:v>6.4104999999999999</c:v>
                </c:pt>
                <c:pt idx="4272">
                  <c:v>6.4070043999999999</c:v>
                </c:pt>
                <c:pt idx="4273">
                  <c:v>6.4060698</c:v>
                </c:pt>
                <c:pt idx="4274">
                  <c:v>6.4039826</c:v>
                </c:pt>
                <c:pt idx="4275">
                  <c:v>6.3980316999999998</c:v>
                </c:pt>
                <c:pt idx="4276">
                  <c:v>6.3988174999999998</c:v>
                </c:pt>
                <c:pt idx="4277">
                  <c:v>6.3976649999999999</c:v>
                </c:pt>
                <c:pt idx="4278">
                  <c:v>6.3884974000000003</c:v>
                </c:pt>
                <c:pt idx="4279">
                  <c:v>6.3868947</c:v>
                </c:pt>
                <c:pt idx="4280">
                  <c:v>6.3868464999999999</c:v>
                </c:pt>
                <c:pt idx="4281">
                  <c:v>6.3774929</c:v>
                </c:pt>
                <c:pt idx="4282">
                  <c:v>6.3780127000000002</c:v>
                </c:pt>
                <c:pt idx="4283">
                  <c:v>6.3759145999999998</c:v>
                </c:pt>
                <c:pt idx="4284">
                  <c:v>6.3728990999999997</c:v>
                </c:pt>
                <c:pt idx="4285">
                  <c:v>6.3706712999999997</c:v>
                </c:pt>
                <c:pt idx="4286">
                  <c:v>6.3678512999999999</c:v>
                </c:pt>
                <c:pt idx="4287">
                  <c:v>6.3663467999999996</c:v>
                </c:pt>
                <c:pt idx="4288">
                  <c:v>6.3688354</c:v>
                </c:pt>
                <c:pt idx="4289">
                  <c:v>6.3572129999999998</c:v>
                </c:pt>
                <c:pt idx="4290">
                  <c:v>6.3599810999999997</c:v>
                </c:pt>
                <c:pt idx="4291">
                  <c:v>6.3626431999999999</c:v>
                </c:pt>
                <c:pt idx="4292">
                  <c:v>6.3620109999999999</c:v>
                </c:pt>
                <c:pt idx="4293">
                  <c:v>6.3543735000000003</c:v>
                </c:pt>
                <c:pt idx="4294">
                  <c:v>6.3546753000000002</c:v>
                </c:pt>
                <c:pt idx="4295">
                  <c:v>6.3522037999999998</c:v>
                </c:pt>
                <c:pt idx="4296">
                  <c:v>6.3457394000000003</c:v>
                </c:pt>
                <c:pt idx="4297">
                  <c:v>6.3443136000000004</c:v>
                </c:pt>
                <c:pt idx="4298">
                  <c:v>6.3411559999999998</c:v>
                </c:pt>
                <c:pt idx="4299">
                  <c:v>6.3449583000000001</c:v>
                </c:pt>
                <c:pt idx="4300">
                  <c:v>6.3414545000000002</c:v>
                </c:pt>
                <c:pt idx="4301">
                  <c:v>6.3342470999999998</c:v>
                </c:pt>
                <c:pt idx="4302">
                  <c:v>6.3378905999999997</c:v>
                </c:pt>
                <c:pt idx="4303">
                  <c:v>6.3385142999999999</c:v>
                </c:pt>
                <c:pt idx="4304">
                  <c:v>6.3298725999999998</c:v>
                </c:pt>
                <c:pt idx="4305">
                  <c:v>6.3275446999999998</c:v>
                </c:pt>
                <c:pt idx="4306">
                  <c:v>6.3326754999999997</c:v>
                </c:pt>
                <c:pt idx="4307">
                  <c:v>6.3219656999999998</c:v>
                </c:pt>
                <c:pt idx="4308">
                  <c:v>6.3269272000000001</c:v>
                </c:pt>
                <c:pt idx="4309">
                  <c:v>6.3261675999999998</c:v>
                </c:pt>
                <c:pt idx="4310">
                  <c:v>6.3254770999999996</c:v>
                </c:pt>
                <c:pt idx="4311">
                  <c:v>6.3188262000000002</c:v>
                </c:pt>
                <c:pt idx="4312">
                  <c:v>6.320354</c:v>
                </c:pt>
                <c:pt idx="4313">
                  <c:v>6.3170542999999997</c:v>
                </c:pt>
                <c:pt idx="4314">
                  <c:v>6.3058719999999999</c:v>
                </c:pt>
                <c:pt idx="4315">
                  <c:v>6.3079438000000003</c:v>
                </c:pt>
                <c:pt idx="4316">
                  <c:v>6.3072042000000001</c:v>
                </c:pt>
                <c:pt idx="4317">
                  <c:v>6.3079767000000002</c:v>
                </c:pt>
                <c:pt idx="4318">
                  <c:v>6.2956510000000003</c:v>
                </c:pt>
                <c:pt idx="4319">
                  <c:v>6.2973103999999998</c:v>
                </c:pt>
                <c:pt idx="4320">
                  <c:v>6.2969856000000002</c:v>
                </c:pt>
                <c:pt idx="4321">
                  <c:v>6.3007492999999997</c:v>
                </c:pt>
                <c:pt idx="4322">
                  <c:v>6.2940769000000003</c:v>
                </c:pt>
                <c:pt idx="4323">
                  <c:v>6.2911238999999997</c:v>
                </c:pt>
                <c:pt idx="4324">
                  <c:v>6.2952174999999997</c:v>
                </c:pt>
                <c:pt idx="4325">
                  <c:v>6.2818107999999997</c:v>
                </c:pt>
                <c:pt idx="4326">
                  <c:v>6.2836293999999997</c:v>
                </c:pt>
                <c:pt idx="4327">
                  <c:v>6.2817730999999997</c:v>
                </c:pt>
                <c:pt idx="4328">
                  <c:v>6.2813496999999998</c:v>
                </c:pt>
                <c:pt idx="4329">
                  <c:v>6.2728944000000002</c:v>
                </c:pt>
                <c:pt idx="4330">
                  <c:v>6.2703303999999997</c:v>
                </c:pt>
                <c:pt idx="4331">
                  <c:v>6.2726826999999998</c:v>
                </c:pt>
                <c:pt idx="4332">
                  <c:v>6.2621403000000004</c:v>
                </c:pt>
                <c:pt idx="4333">
                  <c:v>6.2603612000000002</c:v>
                </c:pt>
                <c:pt idx="4334">
                  <c:v>6.2677158999999998</c:v>
                </c:pt>
                <c:pt idx="4335">
                  <c:v>6.2594928999999997</c:v>
                </c:pt>
                <c:pt idx="4336">
                  <c:v>6.2535895999999997</c:v>
                </c:pt>
                <c:pt idx="4337">
                  <c:v>6.2507070999999996</c:v>
                </c:pt>
                <c:pt idx="4338">
                  <c:v>6.2528138000000002</c:v>
                </c:pt>
                <c:pt idx="4339">
                  <c:v>6.2442707999999998</c:v>
                </c:pt>
                <c:pt idx="4340">
                  <c:v>6.2428432000000003</c:v>
                </c:pt>
                <c:pt idx="4341">
                  <c:v>6.2432990000000004</c:v>
                </c:pt>
                <c:pt idx="4342">
                  <c:v>6.2383242000000001</c:v>
                </c:pt>
                <c:pt idx="4343">
                  <c:v>6.2344774999999997</c:v>
                </c:pt>
                <c:pt idx="4344">
                  <c:v>6.2359761999999996</c:v>
                </c:pt>
                <c:pt idx="4345">
                  <c:v>6.2372316999999997</c:v>
                </c:pt>
                <c:pt idx="4346">
                  <c:v>6.2242360000000003</c:v>
                </c:pt>
                <c:pt idx="4347">
                  <c:v>6.2252321000000004</c:v>
                </c:pt>
                <c:pt idx="4348">
                  <c:v>6.2253838000000004</c:v>
                </c:pt>
                <c:pt idx="4349">
                  <c:v>6.2129897999999999</c:v>
                </c:pt>
                <c:pt idx="4350">
                  <c:v>6.2130641999999998</c:v>
                </c:pt>
                <c:pt idx="4351">
                  <c:v>6.2104907000000003</c:v>
                </c:pt>
                <c:pt idx="4352">
                  <c:v>6.2153448999999998</c:v>
                </c:pt>
                <c:pt idx="4353">
                  <c:v>6.2004165999999996</c:v>
                </c:pt>
                <c:pt idx="4354">
                  <c:v>6.1998462999999999</c:v>
                </c:pt>
                <c:pt idx="4355">
                  <c:v>6.2010484000000003</c:v>
                </c:pt>
                <c:pt idx="4356">
                  <c:v>6.1985245000000004</c:v>
                </c:pt>
                <c:pt idx="4357">
                  <c:v>6.1980171000000004</c:v>
                </c:pt>
                <c:pt idx="4358">
                  <c:v>6.1913304</c:v>
                </c:pt>
                <c:pt idx="4359">
                  <c:v>6.1935301000000003</c:v>
                </c:pt>
                <c:pt idx="4360">
                  <c:v>6.1886606000000004</c:v>
                </c:pt>
                <c:pt idx="4361">
                  <c:v>6.1778278000000002</c:v>
                </c:pt>
                <c:pt idx="4362">
                  <c:v>6.1771240000000001</c:v>
                </c:pt>
                <c:pt idx="4363">
                  <c:v>6.1808538000000004</c:v>
                </c:pt>
                <c:pt idx="4364">
                  <c:v>6.1805310000000002</c:v>
                </c:pt>
                <c:pt idx="4365">
                  <c:v>6.1712346</c:v>
                </c:pt>
                <c:pt idx="4366">
                  <c:v>6.1706243000000001</c:v>
                </c:pt>
                <c:pt idx="4367">
                  <c:v>6.1678815</c:v>
                </c:pt>
                <c:pt idx="4368">
                  <c:v>6.1695064999999998</c:v>
                </c:pt>
                <c:pt idx="4369">
                  <c:v>6.1565180000000002</c:v>
                </c:pt>
                <c:pt idx="4370">
                  <c:v>6.1657710000000003</c:v>
                </c:pt>
                <c:pt idx="4371">
                  <c:v>6.1559119000000004</c:v>
                </c:pt>
                <c:pt idx="4372">
                  <c:v>6.1551856999999996</c:v>
                </c:pt>
                <c:pt idx="4373">
                  <c:v>6.1561817999999997</c:v>
                </c:pt>
                <c:pt idx="4374">
                  <c:v>6.1520085</c:v>
                </c:pt>
                <c:pt idx="4375">
                  <c:v>6.1438927999999997</c:v>
                </c:pt>
                <c:pt idx="4376">
                  <c:v>6.1451859000000004</c:v>
                </c:pt>
                <c:pt idx="4377">
                  <c:v>6.1452631999999996</c:v>
                </c:pt>
                <c:pt idx="4378">
                  <c:v>6.1410517999999996</c:v>
                </c:pt>
                <c:pt idx="4379">
                  <c:v>6.1453794999999998</c:v>
                </c:pt>
                <c:pt idx="4380">
                  <c:v>6.1331600999999996</c:v>
                </c:pt>
                <c:pt idx="4381">
                  <c:v>6.1340895</c:v>
                </c:pt>
                <c:pt idx="4382">
                  <c:v>6.1364945999999998</c:v>
                </c:pt>
                <c:pt idx="4383">
                  <c:v>6.1281705000000004</c:v>
                </c:pt>
                <c:pt idx="4384">
                  <c:v>6.1269688999999996</c:v>
                </c:pt>
                <c:pt idx="4385">
                  <c:v>6.1256537</c:v>
                </c:pt>
                <c:pt idx="4386">
                  <c:v>6.1255894</c:v>
                </c:pt>
                <c:pt idx="4387">
                  <c:v>6.1140165</c:v>
                </c:pt>
                <c:pt idx="4388">
                  <c:v>6.1103902000000003</c:v>
                </c:pt>
                <c:pt idx="4389">
                  <c:v>6.1147613999999999</c:v>
                </c:pt>
                <c:pt idx="4390">
                  <c:v>6.1114949999999997</c:v>
                </c:pt>
                <c:pt idx="4391">
                  <c:v>6.1141582000000003</c:v>
                </c:pt>
                <c:pt idx="4392">
                  <c:v>6.1003480000000003</c:v>
                </c:pt>
                <c:pt idx="4393">
                  <c:v>6.1088386000000003</c:v>
                </c:pt>
                <c:pt idx="4394">
                  <c:v>6.1050471999999996</c:v>
                </c:pt>
                <c:pt idx="4395">
                  <c:v>6.0935310999999999</c:v>
                </c:pt>
                <c:pt idx="4396">
                  <c:v>6.0964942000000004</c:v>
                </c:pt>
                <c:pt idx="4397">
                  <c:v>6.0942369000000003</c:v>
                </c:pt>
                <c:pt idx="4398">
                  <c:v>6.0917149000000004</c:v>
                </c:pt>
                <c:pt idx="4399">
                  <c:v>6.0889563999999998</c:v>
                </c:pt>
                <c:pt idx="4400">
                  <c:v>6.0823345</c:v>
                </c:pt>
                <c:pt idx="4401">
                  <c:v>6.0784345000000002</c:v>
                </c:pt>
                <c:pt idx="4402">
                  <c:v>6.0796999999999999</c:v>
                </c:pt>
                <c:pt idx="4403">
                  <c:v>6.0732789</c:v>
                </c:pt>
                <c:pt idx="4404">
                  <c:v>6.0721021000000004</c:v>
                </c:pt>
                <c:pt idx="4405">
                  <c:v>6.0728540000000004</c:v>
                </c:pt>
                <c:pt idx="4406">
                  <c:v>6.0726924000000002</c:v>
                </c:pt>
                <c:pt idx="4407">
                  <c:v>6.0624646999999996</c:v>
                </c:pt>
                <c:pt idx="4408">
                  <c:v>6.0570421000000003</c:v>
                </c:pt>
                <c:pt idx="4409">
                  <c:v>6.0648685000000002</c:v>
                </c:pt>
                <c:pt idx="4410">
                  <c:v>6.0474467000000001</c:v>
                </c:pt>
                <c:pt idx="4411">
                  <c:v>6.0528187999999998</c:v>
                </c:pt>
                <c:pt idx="4412">
                  <c:v>6.0490240999999996</c:v>
                </c:pt>
                <c:pt idx="4413">
                  <c:v>6.0517820999999996</c:v>
                </c:pt>
                <c:pt idx="4414">
                  <c:v>6.0385656000000001</c:v>
                </c:pt>
                <c:pt idx="4415">
                  <c:v>6.0372024</c:v>
                </c:pt>
                <c:pt idx="4416">
                  <c:v>6.0364250999999998</c:v>
                </c:pt>
                <c:pt idx="4417">
                  <c:v>6.0389284999999999</c:v>
                </c:pt>
                <c:pt idx="4418">
                  <c:v>6.0284433000000002</c:v>
                </c:pt>
                <c:pt idx="4419">
                  <c:v>6.0235108999999998</c:v>
                </c:pt>
                <c:pt idx="4420">
                  <c:v>6.0206127</c:v>
                </c:pt>
                <c:pt idx="4421">
                  <c:v>6.0261430999999996</c:v>
                </c:pt>
                <c:pt idx="4422">
                  <c:v>6.0130906</c:v>
                </c:pt>
                <c:pt idx="4423">
                  <c:v>6.0067091000000001</c:v>
                </c:pt>
                <c:pt idx="4424">
                  <c:v>6.0119018999999998</c:v>
                </c:pt>
                <c:pt idx="4425">
                  <c:v>6.0128535999999997</c:v>
                </c:pt>
                <c:pt idx="4426">
                  <c:v>6.0021886999999996</c:v>
                </c:pt>
                <c:pt idx="4427">
                  <c:v>6.0032557999999998</c:v>
                </c:pt>
                <c:pt idx="4428">
                  <c:v>5.9999966999999996</c:v>
                </c:pt>
                <c:pt idx="4429">
                  <c:v>6.0031786</c:v>
                </c:pt>
                <c:pt idx="4430">
                  <c:v>5.9938984</c:v>
                </c:pt>
                <c:pt idx="4431">
                  <c:v>5.9903792999999999</c:v>
                </c:pt>
                <c:pt idx="4432">
                  <c:v>5.9907260000000004</c:v>
                </c:pt>
                <c:pt idx="4433">
                  <c:v>5.9795445999999997</c:v>
                </c:pt>
                <c:pt idx="4434">
                  <c:v>5.9780512000000003</c:v>
                </c:pt>
                <c:pt idx="4435">
                  <c:v>5.9771504000000002</c:v>
                </c:pt>
                <c:pt idx="4436">
                  <c:v>5.981617</c:v>
                </c:pt>
                <c:pt idx="4437">
                  <c:v>5.9805288000000001</c:v>
                </c:pt>
                <c:pt idx="4438">
                  <c:v>5.9712839000000004</c:v>
                </c:pt>
                <c:pt idx="4439">
                  <c:v>5.9730673000000003</c:v>
                </c:pt>
                <c:pt idx="4440">
                  <c:v>5.9671788000000001</c:v>
                </c:pt>
                <c:pt idx="4441">
                  <c:v>5.9671415999999997</c:v>
                </c:pt>
                <c:pt idx="4442">
                  <c:v>5.9606937999999996</c:v>
                </c:pt>
                <c:pt idx="4443">
                  <c:v>5.9604496999999999</c:v>
                </c:pt>
                <c:pt idx="4444">
                  <c:v>5.9607964000000004</c:v>
                </c:pt>
                <c:pt idx="4445">
                  <c:v>5.9505796000000002</c:v>
                </c:pt>
                <c:pt idx="4446">
                  <c:v>5.9531115999999997</c:v>
                </c:pt>
                <c:pt idx="4447">
                  <c:v>5.9497900000000001</c:v>
                </c:pt>
                <c:pt idx="4448">
                  <c:v>5.9382447999999997</c:v>
                </c:pt>
                <c:pt idx="4449">
                  <c:v>5.93607</c:v>
                </c:pt>
                <c:pt idx="4450">
                  <c:v>5.9385300000000001</c:v>
                </c:pt>
                <c:pt idx="4451">
                  <c:v>5.9254379000000004</c:v>
                </c:pt>
                <c:pt idx="4452">
                  <c:v>5.9287019000000001</c:v>
                </c:pt>
                <c:pt idx="4453">
                  <c:v>5.9298310000000001</c:v>
                </c:pt>
                <c:pt idx="4454">
                  <c:v>5.928998</c:v>
                </c:pt>
                <c:pt idx="4455">
                  <c:v>5.9335145999999996</c:v>
                </c:pt>
                <c:pt idx="4456">
                  <c:v>5.9242735</c:v>
                </c:pt>
                <c:pt idx="4457">
                  <c:v>5.9224075999999997</c:v>
                </c:pt>
                <c:pt idx="4458">
                  <c:v>5.9215131000000003</c:v>
                </c:pt>
                <c:pt idx="4459">
                  <c:v>5.9236883999999996</c:v>
                </c:pt>
                <c:pt idx="4460">
                  <c:v>5.9081564000000002</c:v>
                </c:pt>
                <c:pt idx="4461">
                  <c:v>5.9100156000000004</c:v>
                </c:pt>
                <c:pt idx="4462">
                  <c:v>5.9144186999999997</c:v>
                </c:pt>
                <c:pt idx="4463">
                  <c:v>5.9127258999999999</c:v>
                </c:pt>
                <c:pt idx="4464">
                  <c:v>5.9022006999999999</c:v>
                </c:pt>
                <c:pt idx="4465">
                  <c:v>5.8981193999999997</c:v>
                </c:pt>
                <c:pt idx="4466">
                  <c:v>5.9033588999999997</c:v>
                </c:pt>
                <c:pt idx="4467">
                  <c:v>5.9032625999999997</c:v>
                </c:pt>
                <c:pt idx="4468">
                  <c:v>5.8875450999999996</c:v>
                </c:pt>
                <c:pt idx="4469">
                  <c:v>5.8876265999999999</c:v>
                </c:pt>
                <c:pt idx="4470">
                  <c:v>5.8942838000000002</c:v>
                </c:pt>
                <c:pt idx="4471">
                  <c:v>5.8923917000000001</c:v>
                </c:pt>
                <c:pt idx="4472">
                  <c:v>5.8814792999999996</c:v>
                </c:pt>
                <c:pt idx="4473">
                  <c:v>5.8893732999999999</c:v>
                </c:pt>
                <c:pt idx="4474">
                  <c:v>5.8850784000000003</c:v>
                </c:pt>
                <c:pt idx="4475">
                  <c:v>5.8832687999999997</c:v>
                </c:pt>
                <c:pt idx="4476">
                  <c:v>5.8785090000000002</c:v>
                </c:pt>
                <c:pt idx="4477">
                  <c:v>5.8784169999999998</c:v>
                </c:pt>
                <c:pt idx="4478">
                  <c:v>5.8743591000000004</c:v>
                </c:pt>
                <c:pt idx="4479">
                  <c:v>5.8712935000000002</c:v>
                </c:pt>
                <c:pt idx="4480">
                  <c:v>5.8624954000000002</c:v>
                </c:pt>
                <c:pt idx="4481">
                  <c:v>5.8679041999999999</c:v>
                </c:pt>
                <c:pt idx="4482">
                  <c:v>5.8641949000000002</c:v>
                </c:pt>
                <c:pt idx="4483">
                  <c:v>5.8569278999999996</c:v>
                </c:pt>
                <c:pt idx="4484">
                  <c:v>5.8581852999999997</c:v>
                </c:pt>
                <c:pt idx="4485">
                  <c:v>5.8568829999999998</c:v>
                </c:pt>
                <c:pt idx="4486">
                  <c:v>5.8540998000000002</c:v>
                </c:pt>
                <c:pt idx="4487">
                  <c:v>5.8552040999999999</c:v>
                </c:pt>
                <c:pt idx="4488">
                  <c:v>5.8461350999999997</c:v>
                </c:pt>
                <c:pt idx="4489">
                  <c:v>5.8437419000000004</c:v>
                </c:pt>
                <c:pt idx="4490">
                  <c:v>5.8396821000000001</c:v>
                </c:pt>
                <c:pt idx="4491">
                  <c:v>5.8442216</c:v>
                </c:pt>
                <c:pt idx="4492">
                  <c:v>5.8392362999999996</c:v>
                </c:pt>
                <c:pt idx="4493">
                  <c:v>5.8293914999999998</c:v>
                </c:pt>
                <c:pt idx="4494">
                  <c:v>5.8293138000000004</c:v>
                </c:pt>
                <c:pt idx="4495">
                  <c:v>5.8288279000000003</c:v>
                </c:pt>
                <c:pt idx="4496">
                  <c:v>5.8258457000000003</c:v>
                </c:pt>
                <c:pt idx="4497">
                  <c:v>5.8194742000000002</c:v>
                </c:pt>
                <c:pt idx="4498">
                  <c:v>5.8129945000000003</c:v>
                </c:pt>
                <c:pt idx="4499">
                  <c:v>5.8146858000000003</c:v>
                </c:pt>
                <c:pt idx="4500">
                  <c:v>5.8156023000000001</c:v>
                </c:pt>
                <c:pt idx="4501">
                  <c:v>5.8119658999999997</c:v>
                </c:pt>
                <c:pt idx="4502">
                  <c:v>5.8114805</c:v>
                </c:pt>
                <c:pt idx="4503">
                  <c:v>5.8099670000000003</c:v>
                </c:pt>
                <c:pt idx="4504">
                  <c:v>5.8039512999999996</c:v>
                </c:pt>
                <c:pt idx="4505">
                  <c:v>5.8016315000000001</c:v>
                </c:pt>
                <c:pt idx="4506">
                  <c:v>5.7983088</c:v>
                </c:pt>
                <c:pt idx="4507">
                  <c:v>5.7972397999999998</c:v>
                </c:pt>
                <c:pt idx="4508">
                  <c:v>5.7954979</c:v>
                </c:pt>
                <c:pt idx="4509">
                  <c:v>5.7983922999999997</c:v>
                </c:pt>
                <c:pt idx="4510">
                  <c:v>5.7916335999999999</c:v>
                </c:pt>
                <c:pt idx="4511">
                  <c:v>5.7946958999999998</c:v>
                </c:pt>
                <c:pt idx="4512">
                  <c:v>5.7846960999999997</c:v>
                </c:pt>
                <c:pt idx="4513">
                  <c:v>5.7880415999999997</c:v>
                </c:pt>
                <c:pt idx="4514">
                  <c:v>5.7767796999999996</c:v>
                </c:pt>
                <c:pt idx="4515">
                  <c:v>5.7722424999999999</c:v>
                </c:pt>
                <c:pt idx="4516">
                  <c:v>5.7742418999999998</c:v>
                </c:pt>
                <c:pt idx="4517">
                  <c:v>5.7781668000000002</c:v>
                </c:pt>
                <c:pt idx="4518">
                  <c:v>5.7671928000000001</c:v>
                </c:pt>
                <c:pt idx="4519">
                  <c:v>5.7623176999999997</c:v>
                </c:pt>
                <c:pt idx="4520">
                  <c:v>5.7662721000000001</c:v>
                </c:pt>
                <c:pt idx="4521">
                  <c:v>5.7682443000000001</c:v>
                </c:pt>
                <c:pt idx="4522">
                  <c:v>5.7638764</c:v>
                </c:pt>
                <c:pt idx="4523">
                  <c:v>5.7498813000000002</c:v>
                </c:pt>
                <c:pt idx="4524">
                  <c:v>5.7543116000000003</c:v>
                </c:pt>
                <c:pt idx="4525">
                  <c:v>5.7531371</c:v>
                </c:pt>
                <c:pt idx="4526">
                  <c:v>5.7516999000000002</c:v>
                </c:pt>
                <c:pt idx="4527">
                  <c:v>5.7562699000000004</c:v>
                </c:pt>
                <c:pt idx="4528">
                  <c:v>5.7493625000000002</c:v>
                </c:pt>
                <c:pt idx="4529">
                  <c:v>5.7474489000000002</c:v>
                </c:pt>
                <c:pt idx="4530">
                  <c:v>5.7430567999999997</c:v>
                </c:pt>
                <c:pt idx="4531">
                  <c:v>5.7425594000000002</c:v>
                </c:pt>
                <c:pt idx="4532">
                  <c:v>5.7449726999999999</c:v>
                </c:pt>
                <c:pt idx="4533">
                  <c:v>5.7358836999999996</c:v>
                </c:pt>
                <c:pt idx="4534">
                  <c:v>5.7369102999999999</c:v>
                </c:pt>
                <c:pt idx="4535">
                  <c:v>5.7323903999999999</c:v>
                </c:pt>
                <c:pt idx="4536">
                  <c:v>5.7353677999999997</c:v>
                </c:pt>
                <c:pt idx="4537">
                  <c:v>5.7236203999999997</c:v>
                </c:pt>
                <c:pt idx="4538">
                  <c:v>5.7267732999999996</c:v>
                </c:pt>
                <c:pt idx="4539">
                  <c:v>5.7232947000000003</c:v>
                </c:pt>
                <c:pt idx="4540">
                  <c:v>5.7254690999999998</c:v>
                </c:pt>
                <c:pt idx="4541">
                  <c:v>5.7221427</c:v>
                </c:pt>
                <c:pt idx="4542">
                  <c:v>5.7169527999999996</c:v>
                </c:pt>
                <c:pt idx="4543">
                  <c:v>5.7172403000000003</c:v>
                </c:pt>
                <c:pt idx="4544">
                  <c:v>5.7137146000000003</c:v>
                </c:pt>
                <c:pt idx="4545">
                  <c:v>5.7170467</c:v>
                </c:pt>
                <c:pt idx="4546">
                  <c:v>5.7147278999999997</c:v>
                </c:pt>
                <c:pt idx="4547">
                  <c:v>5.7125750000000002</c:v>
                </c:pt>
                <c:pt idx="4548">
                  <c:v>5.7049446000000001</c:v>
                </c:pt>
                <c:pt idx="4549">
                  <c:v>5.7094798000000004</c:v>
                </c:pt>
                <c:pt idx="4550">
                  <c:v>5.7061871999999996</c:v>
                </c:pt>
                <c:pt idx="4551">
                  <c:v>5.7071513999999999</c:v>
                </c:pt>
                <c:pt idx="4552">
                  <c:v>5.7008438000000003</c:v>
                </c:pt>
                <c:pt idx="4553">
                  <c:v>5.7013391999999996</c:v>
                </c:pt>
                <c:pt idx="4554">
                  <c:v>5.7016863999999998</c:v>
                </c:pt>
                <c:pt idx="4555">
                  <c:v>5.6989340999999998</c:v>
                </c:pt>
                <c:pt idx="4556">
                  <c:v>5.6829915</c:v>
                </c:pt>
                <c:pt idx="4557">
                  <c:v>5.6897478000000001</c:v>
                </c:pt>
                <c:pt idx="4558">
                  <c:v>5.6849694</c:v>
                </c:pt>
                <c:pt idx="4559">
                  <c:v>5.6855511999999999</c:v>
                </c:pt>
                <c:pt idx="4560">
                  <c:v>5.6746283000000002</c:v>
                </c:pt>
                <c:pt idx="4561">
                  <c:v>5.6769204000000002</c:v>
                </c:pt>
                <c:pt idx="4562">
                  <c:v>5.6769071000000002</c:v>
                </c:pt>
                <c:pt idx="4563">
                  <c:v>5.6766113999999996</c:v>
                </c:pt>
                <c:pt idx="4564">
                  <c:v>5.6641973999999999</c:v>
                </c:pt>
                <c:pt idx="4565">
                  <c:v>5.6663760999999999</c:v>
                </c:pt>
                <c:pt idx="4566">
                  <c:v>5.6666049999999997</c:v>
                </c:pt>
                <c:pt idx="4567">
                  <c:v>5.6637630000000003</c:v>
                </c:pt>
                <c:pt idx="4568">
                  <c:v>5.6659217000000002</c:v>
                </c:pt>
                <c:pt idx="4569">
                  <c:v>5.6540955999999998</c:v>
                </c:pt>
                <c:pt idx="4570">
                  <c:v>5.6521673000000003</c:v>
                </c:pt>
                <c:pt idx="4571">
                  <c:v>5.6523557000000002</c:v>
                </c:pt>
                <c:pt idx="4572">
                  <c:v>5.6542510999999998</c:v>
                </c:pt>
                <c:pt idx="4573">
                  <c:v>5.6558099000000004</c:v>
                </c:pt>
                <c:pt idx="4574">
                  <c:v>5.6566472000000001</c:v>
                </c:pt>
                <c:pt idx="4575">
                  <c:v>5.6447358000000003</c:v>
                </c:pt>
                <c:pt idx="4576">
                  <c:v>5.6410942000000004</c:v>
                </c:pt>
                <c:pt idx="4577">
                  <c:v>5.6437081999999998</c:v>
                </c:pt>
                <c:pt idx="4578">
                  <c:v>5.6423454</c:v>
                </c:pt>
                <c:pt idx="4579">
                  <c:v>5.6423173000000002</c:v>
                </c:pt>
                <c:pt idx="4580">
                  <c:v>5.6287798999999996</c:v>
                </c:pt>
                <c:pt idx="4581">
                  <c:v>5.6333022000000001</c:v>
                </c:pt>
                <c:pt idx="4582">
                  <c:v>5.6332883999999996</c:v>
                </c:pt>
                <c:pt idx="4583">
                  <c:v>5.6323189999999999</c:v>
                </c:pt>
                <c:pt idx="4584">
                  <c:v>5.6307844999999999</c:v>
                </c:pt>
                <c:pt idx="4585">
                  <c:v>5.6193556999999998</c:v>
                </c:pt>
                <c:pt idx="4586">
                  <c:v>5.6209908000000004</c:v>
                </c:pt>
                <c:pt idx="4587">
                  <c:v>5.6216644999999996</c:v>
                </c:pt>
                <c:pt idx="4588">
                  <c:v>5.6206956000000003</c:v>
                </c:pt>
                <c:pt idx="4589">
                  <c:v>5.6196441999999998</c:v>
                </c:pt>
                <c:pt idx="4590">
                  <c:v>5.6195173</c:v>
                </c:pt>
                <c:pt idx="4591">
                  <c:v>5.6135663999999998</c:v>
                </c:pt>
                <c:pt idx="4592">
                  <c:v>5.6090517000000002</c:v>
                </c:pt>
                <c:pt idx="4593">
                  <c:v>5.6123542999999998</c:v>
                </c:pt>
                <c:pt idx="4594">
                  <c:v>5.6073975999999996</c:v>
                </c:pt>
                <c:pt idx="4595">
                  <c:v>5.6113768000000004</c:v>
                </c:pt>
                <c:pt idx="4596">
                  <c:v>5.6009802999999998</c:v>
                </c:pt>
                <c:pt idx="4597">
                  <c:v>5.5998939999999999</c:v>
                </c:pt>
                <c:pt idx="4598">
                  <c:v>5.6017856999999998</c:v>
                </c:pt>
                <c:pt idx="4599">
                  <c:v>5.5976644000000002</c:v>
                </c:pt>
                <c:pt idx="4600">
                  <c:v>5.5988826999999999</c:v>
                </c:pt>
                <c:pt idx="4601">
                  <c:v>5.5895586000000002</c:v>
                </c:pt>
                <c:pt idx="4602">
                  <c:v>5.5924478000000004</c:v>
                </c:pt>
                <c:pt idx="4603">
                  <c:v>5.5914640000000002</c:v>
                </c:pt>
                <c:pt idx="4604">
                  <c:v>5.5857754000000002</c:v>
                </c:pt>
                <c:pt idx="4605">
                  <c:v>5.5929831999999999</c:v>
                </c:pt>
                <c:pt idx="4606">
                  <c:v>5.5966458000000001</c:v>
                </c:pt>
                <c:pt idx="4607">
                  <c:v>5.5804548</c:v>
                </c:pt>
                <c:pt idx="4608">
                  <c:v>5.5865568999999997</c:v>
                </c:pt>
                <c:pt idx="4609">
                  <c:v>5.5833855000000003</c:v>
                </c:pt>
                <c:pt idx="4610">
                  <c:v>5.5706115</c:v>
                </c:pt>
                <c:pt idx="4611">
                  <c:v>5.5735025</c:v>
                </c:pt>
                <c:pt idx="4612">
                  <c:v>5.5683521999999996</c:v>
                </c:pt>
                <c:pt idx="4613">
                  <c:v>5.5748753999999998</c:v>
                </c:pt>
                <c:pt idx="4614">
                  <c:v>5.5754913999999998</c:v>
                </c:pt>
                <c:pt idx="4615">
                  <c:v>5.5656790999999997</c:v>
                </c:pt>
                <c:pt idx="4616">
                  <c:v>5.5658927</c:v>
                </c:pt>
                <c:pt idx="4617">
                  <c:v>5.5648717999999997</c:v>
                </c:pt>
                <c:pt idx="4618">
                  <c:v>5.5635509000000001</c:v>
                </c:pt>
                <c:pt idx="4619">
                  <c:v>5.5618362000000001</c:v>
                </c:pt>
                <c:pt idx="4620">
                  <c:v>5.5551734000000002</c:v>
                </c:pt>
                <c:pt idx="4621">
                  <c:v>5.5529389</c:v>
                </c:pt>
                <c:pt idx="4622">
                  <c:v>5.5528048999999999</c:v>
                </c:pt>
                <c:pt idx="4623">
                  <c:v>5.5521497999999996</c:v>
                </c:pt>
                <c:pt idx="4624">
                  <c:v>5.5513820999999997</c:v>
                </c:pt>
                <c:pt idx="4625">
                  <c:v>5.5460734</c:v>
                </c:pt>
                <c:pt idx="4626">
                  <c:v>5.5454363999999998</c:v>
                </c:pt>
                <c:pt idx="4627">
                  <c:v>5.5460243</c:v>
                </c:pt>
                <c:pt idx="4628">
                  <c:v>5.5491013999999996</c:v>
                </c:pt>
                <c:pt idx="4629">
                  <c:v>5.5362634999999996</c:v>
                </c:pt>
                <c:pt idx="4630">
                  <c:v>5.5408254000000001</c:v>
                </c:pt>
                <c:pt idx="4631">
                  <c:v>5.5376266999999997</c:v>
                </c:pt>
                <c:pt idx="4632">
                  <c:v>5.5368237000000002</c:v>
                </c:pt>
                <c:pt idx="4633">
                  <c:v>5.5359081999999997</c:v>
                </c:pt>
                <c:pt idx="4634">
                  <c:v>5.5292516000000003</c:v>
                </c:pt>
                <c:pt idx="4635">
                  <c:v>5.5310316000000004</c:v>
                </c:pt>
                <c:pt idx="4636">
                  <c:v>5.5297302999999998</c:v>
                </c:pt>
                <c:pt idx="4637">
                  <c:v>5.5251026000000003</c:v>
                </c:pt>
                <c:pt idx="4638">
                  <c:v>5.5258836999999996</c:v>
                </c:pt>
                <c:pt idx="4639">
                  <c:v>5.5149464999999998</c:v>
                </c:pt>
                <c:pt idx="4640">
                  <c:v>5.5176854000000004</c:v>
                </c:pt>
                <c:pt idx="4641">
                  <c:v>5.5169587</c:v>
                </c:pt>
                <c:pt idx="4642">
                  <c:v>5.5109177000000003</c:v>
                </c:pt>
                <c:pt idx="4643">
                  <c:v>5.5086765</c:v>
                </c:pt>
                <c:pt idx="4644">
                  <c:v>5.5053215</c:v>
                </c:pt>
                <c:pt idx="4645">
                  <c:v>5.5039496000000003</c:v>
                </c:pt>
                <c:pt idx="4646">
                  <c:v>5.4943303999999999</c:v>
                </c:pt>
                <c:pt idx="4647">
                  <c:v>5.4937572000000001</c:v>
                </c:pt>
                <c:pt idx="4648">
                  <c:v>5.4971107999999997</c:v>
                </c:pt>
                <c:pt idx="4649">
                  <c:v>5.4931673999999999</c:v>
                </c:pt>
                <c:pt idx="4650">
                  <c:v>5.4889083000000003</c:v>
                </c:pt>
                <c:pt idx="4651">
                  <c:v>5.4819345000000004</c:v>
                </c:pt>
                <c:pt idx="4652">
                  <c:v>5.4841394000000001</c:v>
                </c:pt>
                <c:pt idx="4653">
                  <c:v>5.4809709</c:v>
                </c:pt>
                <c:pt idx="4654">
                  <c:v>5.4767513000000001</c:v>
                </c:pt>
                <c:pt idx="4655">
                  <c:v>5.4674329999999998</c:v>
                </c:pt>
                <c:pt idx="4656">
                  <c:v>5.4685101999999999</c:v>
                </c:pt>
                <c:pt idx="4657">
                  <c:v>5.4684138000000004</c:v>
                </c:pt>
                <c:pt idx="4658">
                  <c:v>5.4605807999999998</c:v>
                </c:pt>
                <c:pt idx="4659">
                  <c:v>5.4561472000000002</c:v>
                </c:pt>
                <c:pt idx="4660">
                  <c:v>5.4553962</c:v>
                </c:pt>
                <c:pt idx="4661">
                  <c:v>5.4532137000000001</c:v>
                </c:pt>
                <c:pt idx="4662">
                  <c:v>5.4467540000000003</c:v>
                </c:pt>
                <c:pt idx="4663">
                  <c:v>5.4394707999999996</c:v>
                </c:pt>
                <c:pt idx="4664">
                  <c:v>5.4395008000000002</c:v>
                </c:pt>
                <c:pt idx="4665">
                  <c:v>5.4450078</c:v>
                </c:pt>
                <c:pt idx="4666">
                  <c:v>5.4271941000000004</c:v>
                </c:pt>
                <c:pt idx="4667">
                  <c:v>5.4373845999999997</c:v>
                </c:pt>
                <c:pt idx="4668">
                  <c:v>5.4342313000000004</c:v>
                </c:pt>
                <c:pt idx="4669">
                  <c:v>5.4357195000000003</c:v>
                </c:pt>
                <c:pt idx="4670">
                  <c:v>5.4268546000000004</c:v>
                </c:pt>
                <c:pt idx="4671">
                  <c:v>5.4265264999999996</c:v>
                </c:pt>
                <c:pt idx="4672">
                  <c:v>5.4244684999999997</c:v>
                </c:pt>
                <c:pt idx="4673">
                  <c:v>5.4234090000000004</c:v>
                </c:pt>
                <c:pt idx="4674">
                  <c:v>5.4266800999999996</c:v>
                </c:pt>
                <c:pt idx="4675">
                  <c:v>5.4176846000000003</c:v>
                </c:pt>
                <c:pt idx="4676">
                  <c:v>5.4143819999999998</c:v>
                </c:pt>
                <c:pt idx="4677">
                  <c:v>5.4182096</c:v>
                </c:pt>
                <c:pt idx="4678">
                  <c:v>5.4073057000000002</c:v>
                </c:pt>
                <c:pt idx="4679">
                  <c:v>5.4054545999999997</c:v>
                </c:pt>
                <c:pt idx="4680">
                  <c:v>5.4080753000000001</c:v>
                </c:pt>
                <c:pt idx="4681">
                  <c:v>5.3918914999999998</c:v>
                </c:pt>
                <c:pt idx="4682">
                  <c:v>5.3924536999999999</c:v>
                </c:pt>
                <c:pt idx="4683">
                  <c:v>5.3973431999999999</c:v>
                </c:pt>
                <c:pt idx="4684">
                  <c:v>5.3982611</c:v>
                </c:pt>
                <c:pt idx="4685">
                  <c:v>5.3820338000000003</c:v>
                </c:pt>
                <c:pt idx="4686">
                  <c:v>5.3828329999999998</c:v>
                </c:pt>
                <c:pt idx="4687">
                  <c:v>5.3828645000000002</c:v>
                </c:pt>
                <c:pt idx="4688">
                  <c:v>5.3866056999999996</c:v>
                </c:pt>
                <c:pt idx="4689">
                  <c:v>5.3761530000000004</c:v>
                </c:pt>
                <c:pt idx="4690">
                  <c:v>5.3701663000000002</c:v>
                </c:pt>
                <c:pt idx="4691">
                  <c:v>5.3712068000000004</c:v>
                </c:pt>
                <c:pt idx="4692">
                  <c:v>5.3745083999999999</c:v>
                </c:pt>
                <c:pt idx="4693">
                  <c:v>5.3609971999999999</c:v>
                </c:pt>
                <c:pt idx="4694">
                  <c:v>5.3598542</c:v>
                </c:pt>
                <c:pt idx="4695">
                  <c:v>5.3633737999999997</c:v>
                </c:pt>
                <c:pt idx="4696">
                  <c:v>5.3543215000000002</c:v>
                </c:pt>
                <c:pt idx="4697">
                  <c:v>5.3517408</c:v>
                </c:pt>
                <c:pt idx="4698">
                  <c:v>5.3495983999999996</c:v>
                </c:pt>
                <c:pt idx="4699">
                  <c:v>5.3509045000000004</c:v>
                </c:pt>
                <c:pt idx="4700">
                  <c:v>5.3386316000000003</c:v>
                </c:pt>
                <c:pt idx="4701">
                  <c:v>5.3315821000000003</c:v>
                </c:pt>
                <c:pt idx="4702">
                  <c:v>5.3406510000000003</c:v>
                </c:pt>
                <c:pt idx="4703">
                  <c:v>5.3415742000000002</c:v>
                </c:pt>
                <c:pt idx="4704">
                  <c:v>5.3280168000000003</c:v>
                </c:pt>
                <c:pt idx="4705">
                  <c:v>5.3271455999999997</c:v>
                </c:pt>
                <c:pt idx="4706">
                  <c:v>5.3262590999999997</c:v>
                </c:pt>
                <c:pt idx="4707">
                  <c:v>5.3249249000000001</c:v>
                </c:pt>
                <c:pt idx="4708">
                  <c:v>5.3124250999999996</c:v>
                </c:pt>
                <c:pt idx="4709">
                  <c:v>5.3146000000000004</c:v>
                </c:pt>
                <c:pt idx="4710">
                  <c:v>5.3129263</c:v>
                </c:pt>
                <c:pt idx="4711">
                  <c:v>5.2985363000000003</c:v>
                </c:pt>
                <c:pt idx="4712">
                  <c:v>5.3074678999999998</c:v>
                </c:pt>
                <c:pt idx="4713">
                  <c:v>5.3053521999999997</c:v>
                </c:pt>
                <c:pt idx="4714">
                  <c:v>5.2978319999999997</c:v>
                </c:pt>
                <c:pt idx="4715">
                  <c:v>5.2931236999999998</c:v>
                </c:pt>
                <c:pt idx="4716">
                  <c:v>5.2965584000000003</c:v>
                </c:pt>
                <c:pt idx="4717">
                  <c:v>5.2986750999999996</c:v>
                </c:pt>
                <c:pt idx="4718">
                  <c:v>5.2935004000000001</c:v>
                </c:pt>
                <c:pt idx="4719">
                  <c:v>5.2920765999999997</c:v>
                </c:pt>
                <c:pt idx="4720">
                  <c:v>5.2918358000000003</c:v>
                </c:pt>
                <c:pt idx="4721">
                  <c:v>5.2851796000000002</c:v>
                </c:pt>
                <c:pt idx="4722">
                  <c:v>5.2861075</c:v>
                </c:pt>
                <c:pt idx="4723">
                  <c:v>5.2855562999999997</c:v>
                </c:pt>
                <c:pt idx="4724">
                  <c:v>5.2826332999999996</c:v>
                </c:pt>
                <c:pt idx="4725">
                  <c:v>5.2801289999999996</c:v>
                </c:pt>
                <c:pt idx="4726">
                  <c:v>5.2826576000000003</c:v>
                </c:pt>
                <c:pt idx="4727">
                  <c:v>5.2839416999999997</c:v>
                </c:pt>
                <c:pt idx="4728">
                  <c:v>5.2854409000000002</c:v>
                </c:pt>
                <c:pt idx="4729">
                  <c:v>5.2722669</c:v>
                </c:pt>
                <c:pt idx="4730">
                  <c:v>5.2722483000000002</c:v>
                </c:pt>
                <c:pt idx="4731">
                  <c:v>5.2717198999999999</c:v>
                </c:pt>
                <c:pt idx="4732">
                  <c:v>5.2753266999999999</c:v>
                </c:pt>
                <c:pt idx="4733">
                  <c:v>5.2663926999999999</c:v>
                </c:pt>
                <c:pt idx="4734">
                  <c:v>5.2662177000000003</c:v>
                </c:pt>
                <c:pt idx="4735">
                  <c:v>5.2642712999999999</c:v>
                </c:pt>
                <c:pt idx="4736">
                  <c:v>5.2534822999999999</c:v>
                </c:pt>
                <c:pt idx="4737">
                  <c:v>5.2519317000000001</c:v>
                </c:pt>
                <c:pt idx="4738">
                  <c:v>5.2537322</c:v>
                </c:pt>
                <c:pt idx="4739">
                  <c:v>5.2427073000000002</c:v>
                </c:pt>
                <c:pt idx="4740">
                  <c:v>5.2426472000000004</c:v>
                </c:pt>
                <c:pt idx="4741">
                  <c:v>5.2395902000000003</c:v>
                </c:pt>
                <c:pt idx="4742">
                  <c:v>5.2423754000000002</c:v>
                </c:pt>
                <c:pt idx="4743">
                  <c:v>5.2273826999999997</c:v>
                </c:pt>
                <c:pt idx="4744">
                  <c:v>5.2269502000000001</c:v>
                </c:pt>
                <c:pt idx="4745">
                  <c:v>5.2328609999999998</c:v>
                </c:pt>
                <c:pt idx="4746">
                  <c:v>5.2237802000000002</c:v>
                </c:pt>
                <c:pt idx="4747">
                  <c:v>5.2182813000000001</c:v>
                </c:pt>
                <c:pt idx="4748">
                  <c:v>5.2175250000000002</c:v>
                </c:pt>
                <c:pt idx="4749">
                  <c:v>5.2205728999999996</c:v>
                </c:pt>
                <c:pt idx="4750">
                  <c:v>5.2182602999999999</c:v>
                </c:pt>
                <c:pt idx="4751">
                  <c:v>5.2070793999999996</c:v>
                </c:pt>
                <c:pt idx="4752">
                  <c:v>5.2095861000000001</c:v>
                </c:pt>
                <c:pt idx="4753">
                  <c:v>5.1958270000000004</c:v>
                </c:pt>
                <c:pt idx="4754">
                  <c:v>5.1956787000000002</c:v>
                </c:pt>
                <c:pt idx="4755">
                  <c:v>5.1924181000000003</c:v>
                </c:pt>
                <c:pt idx="4756">
                  <c:v>5.1941895000000002</c:v>
                </c:pt>
                <c:pt idx="4757">
                  <c:v>5.1779989999999998</c:v>
                </c:pt>
                <c:pt idx="4758">
                  <c:v>5.1810007000000002</c:v>
                </c:pt>
                <c:pt idx="4759">
                  <c:v>5.1827611999999998</c:v>
                </c:pt>
                <c:pt idx="4760">
                  <c:v>5.1660789999999999</c:v>
                </c:pt>
                <c:pt idx="4761">
                  <c:v>5.170115</c:v>
                </c:pt>
                <c:pt idx="4762">
                  <c:v>5.1689701000000001</c:v>
                </c:pt>
                <c:pt idx="4763">
                  <c:v>5.1712097999999997</c:v>
                </c:pt>
                <c:pt idx="4764">
                  <c:v>5.1610923</c:v>
                </c:pt>
                <c:pt idx="4765">
                  <c:v>5.1613669</c:v>
                </c:pt>
                <c:pt idx="4766">
                  <c:v>5.1569618999999998</c:v>
                </c:pt>
                <c:pt idx="4767">
                  <c:v>5.1475897000000002</c:v>
                </c:pt>
                <c:pt idx="4768">
                  <c:v>5.1543426999999999</c:v>
                </c:pt>
                <c:pt idx="4769">
                  <c:v>5.1475223999999997</c:v>
                </c:pt>
                <c:pt idx="4770">
                  <c:v>5.1465696999999997</c:v>
                </c:pt>
                <c:pt idx="4771">
                  <c:v>5.1404972000000004</c:v>
                </c:pt>
                <c:pt idx="4772">
                  <c:v>5.1382741999999997</c:v>
                </c:pt>
                <c:pt idx="4773">
                  <c:v>5.1439924000000001</c:v>
                </c:pt>
                <c:pt idx="4774">
                  <c:v>5.1408934999999998</c:v>
                </c:pt>
                <c:pt idx="4775">
                  <c:v>5.1393827999999999</c:v>
                </c:pt>
                <c:pt idx="4776">
                  <c:v>5.1353717000000003</c:v>
                </c:pt>
                <c:pt idx="4777">
                  <c:v>5.1305785000000004</c:v>
                </c:pt>
                <c:pt idx="4778">
                  <c:v>5.1319546999999996</c:v>
                </c:pt>
                <c:pt idx="4779">
                  <c:v>5.1262506999999999</c:v>
                </c:pt>
                <c:pt idx="4780">
                  <c:v>5.1255059000000003</c:v>
                </c:pt>
                <c:pt idx="4781">
                  <c:v>5.1222396000000003</c:v>
                </c:pt>
                <c:pt idx="4782">
                  <c:v>5.1156569000000003</c:v>
                </c:pt>
                <c:pt idx="4783">
                  <c:v>5.1133986</c:v>
                </c:pt>
                <c:pt idx="4784">
                  <c:v>5.1098533000000002</c:v>
                </c:pt>
                <c:pt idx="4785">
                  <c:v>5.1015115</c:v>
                </c:pt>
                <c:pt idx="4786">
                  <c:v>5.1057286</c:v>
                </c:pt>
                <c:pt idx="4787">
                  <c:v>5.1055903000000002</c:v>
                </c:pt>
                <c:pt idx="4788">
                  <c:v>5.1087441</c:v>
                </c:pt>
                <c:pt idx="4789">
                  <c:v>5.0972919000000001</c:v>
                </c:pt>
                <c:pt idx="4790">
                  <c:v>5.0910912000000001</c:v>
                </c:pt>
                <c:pt idx="4791">
                  <c:v>5.0940595000000002</c:v>
                </c:pt>
                <c:pt idx="4792">
                  <c:v>5.0973572999999996</c:v>
                </c:pt>
                <c:pt idx="4793">
                  <c:v>5.0887817999999996</c:v>
                </c:pt>
                <c:pt idx="4794">
                  <c:v>5.0884976000000002</c:v>
                </c:pt>
                <c:pt idx="4795">
                  <c:v>5.0829101000000003</c:v>
                </c:pt>
                <c:pt idx="4796">
                  <c:v>5.0836110000000003</c:v>
                </c:pt>
                <c:pt idx="4797">
                  <c:v>5.0766349000000002</c:v>
                </c:pt>
                <c:pt idx="4798">
                  <c:v>5.0786552</c:v>
                </c:pt>
                <c:pt idx="4799">
                  <c:v>5.0828465999999999</c:v>
                </c:pt>
                <c:pt idx="4800">
                  <c:v>5.0801797000000004</c:v>
                </c:pt>
                <c:pt idx="4801">
                  <c:v>5.0712919000000003</c:v>
                </c:pt>
                <c:pt idx="4802">
                  <c:v>5.0707927000000002</c:v>
                </c:pt>
                <c:pt idx="4803">
                  <c:v>5.0721102</c:v>
                </c:pt>
                <c:pt idx="4804">
                  <c:v>5.0602254999999996</c:v>
                </c:pt>
                <c:pt idx="4805">
                  <c:v>5.0615807000000004</c:v>
                </c:pt>
                <c:pt idx="4806">
                  <c:v>5.0645752000000002</c:v>
                </c:pt>
                <c:pt idx="4807">
                  <c:v>5.0627383999999997</c:v>
                </c:pt>
                <c:pt idx="4808">
                  <c:v>5.0482655000000003</c:v>
                </c:pt>
                <c:pt idx="4809">
                  <c:v>5.0499596999999996</c:v>
                </c:pt>
                <c:pt idx="4810">
                  <c:v>5.0527319999999998</c:v>
                </c:pt>
                <c:pt idx="4811">
                  <c:v>5.0354123</c:v>
                </c:pt>
                <c:pt idx="4812">
                  <c:v>5.0376430000000001</c:v>
                </c:pt>
                <c:pt idx="4813">
                  <c:v>5.0360693999999997</c:v>
                </c:pt>
                <c:pt idx="4814">
                  <c:v>5.0384463999999998</c:v>
                </c:pt>
                <c:pt idx="4815">
                  <c:v>5.0319943</c:v>
                </c:pt>
                <c:pt idx="4816">
                  <c:v>5.0325885000000001</c:v>
                </c:pt>
                <c:pt idx="4817">
                  <c:v>5.0355290999999998</c:v>
                </c:pt>
                <c:pt idx="4818">
                  <c:v>5.0320033999999998</c:v>
                </c:pt>
                <c:pt idx="4819">
                  <c:v>5.0217356999999998</c:v>
                </c:pt>
                <c:pt idx="4820">
                  <c:v>5.0216893999999996</c:v>
                </c:pt>
                <c:pt idx="4821">
                  <c:v>5.0173468999999997</c:v>
                </c:pt>
                <c:pt idx="4822">
                  <c:v>5.0159183000000001</c:v>
                </c:pt>
                <c:pt idx="4823">
                  <c:v>5.0097189000000002</c:v>
                </c:pt>
                <c:pt idx="4824">
                  <c:v>5.0099524999999998</c:v>
                </c:pt>
                <c:pt idx="4825">
                  <c:v>5.0066986</c:v>
                </c:pt>
                <c:pt idx="4826">
                  <c:v>5.0074228999999999</c:v>
                </c:pt>
                <c:pt idx="4827">
                  <c:v>5.0006579999999996</c:v>
                </c:pt>
                <c:pt idx="4828">
                  <c:v>4.9982357000000004</c:v>
                </c:pt>
                <c:pt idx="4829">
                  <c:v>5.0046163000000004</c:v>
                </c:pt>
                <c:pt idx="4830">
                  <c:v>4.9998589000000004</c:v>
                </c:pt>
                <c:pt idx="4831">
                  <c:v>4.9895433999999996</c:v>
                </c:pt>
                <c:pt idx="4832">
                  <c:v>4.9897771000000004</c:v>
                </c:pt>
                <c:pt idx="4833">
                  <c:v>4.9912443</c:v>
                </c:pt>
                <c:pt idx="4834">
                  <c:v>4.9857354000000003</c:v>
                </c:pt>
                <c:pt idx="4835">
                  <c:v>4.9857740000000002</c:v>
                </c:pt>
                <c:pt idx="4836">
                  <c:v>4.9762902000000002</c:v>
                </c:pt>
                <c:pt idx="4837">
                  <c:v>4.9797133999999996</c:v>
                </c:pt>
                <c:pt idx="4838">
                  <c:v>4.9827781</c:v>
                </c:pt>
                <c:pt idx="4839">
                  <c:v>4.9845065999999996</c:v>
                </c:pt>
                <c:pt idx="4840">
                  <c:v>4.9728025999999996</c:v>
                </c:pt>
                <c:pt idx="4841">
                  <c:v>4.9750775999999997</c:v>
                </c:pt>
                <c:pt idx="4842">
                  <c:v>4.9729327999999997</c:v>
                </c:pt>
                <c:pt idx="4843">
                  <c:v>4.9726233000000004</c:v>
                </c:pt>
                <c:pt idx="4844">
                  <c:v>4.9603982000000002</c:v>
                </c:pt>
                <c:pt idx="4845">
                  <c:v>4.9638432999999997</c:v>
                </c:pt>
                <c:pt idx="4846">
                  <c:v>4.9617867000000002</c:v>
                </c:pt>
                <c:pt idx="4847">
                  <c:v>4.9596334000000004</c:v>
                </c:pt>
                <c:pt idx="4848">
                  <c:v>4.9513550000000004</c:v>
                </c:pt>
                <c:pt idx="4849">
                  <c:v>4.9550413999999998</c:v>
                </c:pt>
                <c:pt idx="4850">
                  <c:v>4.9470071999999998</c:v>
                </c:pt>
                <c:pt idx="4851">
                  <c:v>4.9452208999999998</c:v>
                </c:pt>
                <c:pt idx="4852">
                  <c:v>4.9373826999999997</c:v>
                </c:pt>
                <c:pt idx="4853">
                  <c:v>4.9382849000000002</c:v>
                </c:pt>
                <c:pt idx="4854">
                  <c:v>4.9350858000000004</c:v>
                </c:pt>
                <c:pt idx="4855">
                  <c:v>4.9315595999999999</c:v>
                </c:pt>
                <c:pt idx="4856">
                  <c:v>4.9305681999999997</c:v>
                </c:pt>
                <c:pt idx="4857">
                  <c:v>4.9254112000000001</c:v>
                </c:pt>
                <c:pt idx="4858">
                  <c:v>4.9254932</c:v>
                </c:pt>
                <c:pt idx="4859">
                  <c:v>4.9132594999999997</c:v>
                </c:pt>
                <c:pt idx="4860">
                  <c:v>4.9093409000000001</c:v>
                </c:pt>
                <c:pt idx="4861">
                  <c:v>4.9139809999999997</c:v>
                </c:pt>
                <c:pt idx="4862">
                  <c:v>4.9106358999999999</c:v>
                </c:pt>
                <c:pt idx="4863">
                  <c:v>4.9116616000000004</c:v>
                </c:pt>
                <c:pt idx="4864">
                  <c:v>4.9060397</c:v>
                </c:pt>
                <c:pt idx="4865">
                  <c:v>4.9013410000000004</c:v>
                </c:pt>
                <c:pt idx="4866">
                  <c:v>4.8952698999999997</c:v>
                </c:pt>
                <c:pt idx="4867">
                  <c:v>4.8997459000000001</c:v>
                </c:pt>
                <c:pt idx="4868">
                  <c:v>4.8898497000000001</c:v>
                </c:pt>
                <c:pt idx="4869">
                  <c:v>4.8868388999999999</c:v>
                </c:pt>
                <c:pt idx="4870">
                  <c:v>4.8874116000000001</c:v>
                </c:pt>
                <c:pt idx="4871">
                  <c:v>4.8855534</c:v>
                </c:pt>
                <c:pt idx="4872">
                  <c:v>4.8792210000000003</c:v>
                </c:pt>
                <c:pt idx="4873">
                  <c:v>4.8759874999999999</c:v>
                </c:pt>
                <c:pt idx="4874">
                  <c:v>4.8753323999999996</c:v>
                </c:pt>
                <c:pt idx="4875">
                  <c:v>4.8804316999999999</c:v>
                </c:pt>
                <c:pt idx="4876">
                  <c:v>4.8633560999999998</c:v>
                </c:pt>
                <c:pt idx="4877">
                  <c:v>4.8631735000000003</c:v>
                </c:pt>
                <c:pt idx="4878">
                  <c:v>4.8604608000000002</c:v>
                </c:pt>
                <c:pt idx="4879">
                  <c:v>4.8691830999999999</c:v>
                </c:pt>
                <c:pt idx="4880">
                  <c:v>4.8650098000000002</c:v>
                </c:pt>
                <c:pt idx="4881">
                  <c:v>4.8531857</c:v>
                </c:pt>
                <c:pt idx="4882">
                  <c:v>4.8567847999999998</c:v>
                </c:pt>
                <c:pt idx="4883">
                  <c:v>4.8538661000000003</c:v>
                </c:pt>
                <c:pt idx="4884">
                  <c:v>4.8457550999999999</c:v>
                </c:pt>
                <c:pt idx="4885">
                  <c:v>4.8466420000000001</c:v>
                </c:pt>
                <c:pt idx="4886">
                  <c:v>4.8470348999999997</c:v>
                </c:pt>
                <c:pt idx="4887">
                  <c:v>4.8491092</c:v>
                </c:pt>
                <c:pt idx="4888">
                  <c:v>4.8471149999999996</c:v>
                </c:pt>
                <c:pt idx="4889">
                  <c:v>4.8374195000000002</c:v>
                </c:pt>
                <c:pt idx="4890">
                  <c:v>4.8371253000000003</c:v>
                </c:pt>
                <c:pt idx="4891">
                  <c:v>4.8400378000000002</c:v>
                </c:pt>
                <c:pt idx="4892">
                  <c:v>4.8287167999999996</c:v>
                </c:pt>
                <c:pt idx="4893">
                  <c:v>4.8272357000000001</c:v>
                </c:pt>
                <c:pt idx="4894">
                  <c:v>4.8337998000000004</c:v>
                </c:pt>
                <c:pt idx="4895">
                  <c:v>4.8296881000000003</c:v>
                </c:pt>
                <c:pt idx="4896">
                  <c:v>4.8191709999999999</c:v>
                </c:pt>
                <c:pt idx="4897">
                  <c:v>4.8200817000000002</c:v>
                </c:pt>
                <c:pt idx="4898">
                  <c:v>4.8198737999999999</c:v>
                </c:pt>
                <c:pt idx="4899">
                  <c:v>4.8236084000000004</c:v>
                </c:pt>
                <c:pt idx="4900">
                  <c:v>4.8154973999999999</c:v>
                </c:pt>
                <c:pt idx="4901">
                  <c:v>4.8144416999999997</c:v>
                </c:pt>
                <c:pt idx="4902">
                  <c:v>4.8202109000000002</c:v>
                </c:pt>
                <c:pt idx="4903">
                  <c:v>4.8147421000000001</c:v>
                </c:pt>
                <c:pt idx="4904">
                  <c:v>4.8106049999999998</c:v>
                </c:pt>
                <c:pt idx="4905">
                  <c:v>4.8082075</c:v>
                </c:pt>
                <c:pt idx="4906">
                  <c:v>4.8052273000000003</c:v>
                </c:pt>
                <c:pt idx="4907">
                  <c:v>4.8066854000000001</c:v>
                </c:pt>
                <c:pt idx="4908">
                  <c:v>4.8043847</c:v>
                </c:pt>
                <c:pt idx="4909">
                  <c:v>4.7971053000000001</c:v>
                </c:pt>
                <c:pt idx="4910">
                  <c:v>4.7937326000000002</c:v>
                </c:pt>
                <c:pt idx="4911">
                  <c:v>4.7998414</c:v>
                </c:pt>
                <c:pt idx="4912">
                  <c:v>4.7975878999999999</c:v>
                </c:pt>
                <c:pt idx="4913">
                  <c:v>4.7850909000000001</c:v>
                </c:pt>
                <c:pt idx="4914">
                  <c:v>4.7894626000000002</c:v>
                </c:pt>
                <c:pt idx="4915">
                  <c:v>4.7880383000000002</c:v>
                </c:pt>
                <c:pt idx="4916">
                  <c:v>4.7868304000000004</c:v>
                </c:pt>
                <c:pt idx="4917">
                  <c:v>4.7847824000000001</c:v>
                </c:pt>
                <c:pt idx="4918">
                  <c:v>4.7795978000000003</c:v>
                </c:pt>
                <c:pt idx="4919">
                  <c:v>4.7803468999999996</c:v>
                </c:pt>
                <c:pt idx="4920">
                  <c:v>4.7794188999999996</c:v>
                </c:pt>
                <c:pt idx="4921">
                  <c:v>4.7764825999999996</c:v>
                </c:pt>
                <c:pt idx="4922">
                  <c:v>4.7693232999999999</c:v>
                </c:pt>
                <c:pt idx="4923">
                  <c:v>4.7700391</c:v>
                </c:pt>
                <c:pt idx="4924">
                  <c:v>4.7728619999999999</c:v>
                </c:pt>
                <c:pt idx="4925">
                  <c:v>4.7625736999999999</c:v>
                </c:pt>
                <c:pt idx="4926">
                  <c:v>4.7609171999999997</c:v>
                </c:pt>
                <c:pt idx="4927">
                  <c:v>4.7625966000000002</c:v>
                </c:pt>
                <c:pt idx="4928">
                  <c:v>4.7579713000000003</c:v>
                </c:pt>
                <c:pt idx="4929">
                  <c:v>4.7488450999999996</c:v>
                </c:pt>
                <c:pt idx="4930">
                  <c:v>4.7512789</c:v>
                </c:pt>
                <c:pt idx="4931">
                  <c:v>4.7490888</c:v>
                </c:pt>
                <c:pt idx="4932">
                  <c:v>4.7543464000000002</c:v>
                </c:pt>
                <c:pt idx="4933">
                  <c:v>4.7483468000000002</c:v>
                </c:pt>
                <c:pt idx="4934">
                  <c:v>4.7342047999999997</c:v>
                </c:pt>
                <c:pt idx="4935">
                  <c:v>4.7361212000000004</c:v>
                </c:pt>
                <c:pt idx="4936">
                  <c:v>4.7329024999999998</c:v>
                </c:pt>
                <c:pt idx="4937">
                  <c:v>4.7332615999999996</c:v>
                </c:pt>
                <c:pt idx="4938">
                  <c:v>4.7193937000000004</c:v>
                </c:pt>
                <c:pt idx="4939">
                  <c:v>4.7239355999999999</c:v>
                </c:pt>
                <c:pt idx="4940">
                  <c:v>4.7185521000000001</c:v>
                </c:pt>
                <c:pt idx="4941">
                  <c:v>4.7198181000000003</c:v>
                </c:pt>
                <c:pt idx="4942">
                  <c:v>4.7219500999999999</c:v>
                </c:pt>
                <c:pt idx="4943">
                  <c:v>4.7073846000000001</c:v>
                </c:pt>
                <c:pt idx="4944">
                  <c:v>4.7107725</c:v>
                </c:pt>
                <c:pt idx="4945">
                  <c:v>4.7101932</c:v>
                </c:pt>
                <c:pt idx="4946">
                  <c:v>4.7107177</c:v>
                </c:pt>
                <c:pt idx="4947">
                  <c:v>4.7031311999999996</c:v>
                </c:pt>
                <c:pt idx="4948">
                  <c:v>4.6983204000000001</c:v>
                </c:pt>
                <c:pt idx="4949">
                  <c:v>4.6974267999999997</c:v>
                </c:pt>
                <c:pt idx="4950">
                  <c:v>4.6999630999999997</c:v>
                </c:pt>
                <c:pt idx="4951">
                  <c:v>4.7005143</c:v>
                </c:pt>
                <c:pt idx="4952">
                  <c:v>4.6859231000000001</c:v>
                </c:pt>
                <c:pt idx="4953">
                  <c:v>4.6907372000000001</c:v>
                </c:pt>
                <c:pt idx="4954">
                  <c:v>4.6854557999999997</c:v>
                </c:pt>
                <c:pt idx="4955">
                  <c:v>4.6859894000000004</c:v>
                </c:pt>
                <c:pt idx="4956">
                  <c:v>4.6874542000000003</c:v>
                </c:pt>
                <c:pt idx="4957">
                  <c:v>4.6810207000000004</c:v>
                </c:pt>
                <c:pt idx="4958">
                  <c:v>4.6839075000000001</c:v>
                </c:pt>
                <c:pt idx="4959">
                  <c:v>4.6762142000000004</c:v>
                </c:pt>
                <c:pt idx="4960">
                  <c:v>4.6754322000000004</c:v>
                </c:pt>
                <c:pt idx="4961">
                  <c:v>4.6642494000000001</c:v>
                </c:pt>
                <c:pt idx="4962">
                  <c:v>4.6684222000000002</c:v>
                </c:pt>
                <c:pt idx="4963">
                  <c:v>4.6687455</c:v>
                </c:pt>
                <c:pt idx="4964">
                  <c:v>4.6643043000000004</c:v>
                </c:pt>
                <c:pt idx="4965">
                  <c:v>4.6694522000000003</c:v>
                </c:pt>
                <c:pt idx="4966">
                  <c:v>4.6555786000000001</c:v>
                </c:pt>
                <c:pt idx="4967">
                  <c:v>4.6538228999999998</c:v>
                </c:pt>
                <c:pt idx="4968">
                  <c:v>4.6589770000000001</c:v>
                </c:pt>
                <c:pt idx="4969">
                  <c:v>4.6457939000000001</c:v>
                </c:pt>
                <c:pt idx="4970">
                  <c:v>4.6437673999999998</c:v>
                </c:pt>
                <c:pt idx="4971">
                  <c:v>4.6461553999999996</c:v>
                </c:pt>
                <c:pt idx="4972">
                  <c:v>4.6468581999999996</c:v>
                </c:pt>
                <c:pt idx="4973">
                  <c:v>4.6447158000000002</c:v>
                </c:pt>
                <c:pt idx="4974">
                  <c:v>4.6346340000000001</c:v>
                </c:pt>
                <c:pt idx="4975">
                  <c:v>4.6365141999999997</c:v>
                </c:pt>
                <c:pt idx="4976">
                  <c:v>4.6372147000000004</c:v>
                </c:pt>
                <c:pt idx="4977">
                  <c:v>4.6347588999999996</c:v>
                </c:pt>
                <c:pt idx="4978">
                  <c:v>4.6335062999999996</c:v>
                </c:pt>
                <c:pt idx="4979">
                  <c:v>4.6302972000000002</c:v>
                </c:pt>
                <c:pt idx="4980">
                  <c:v>4.6314988000000001</c:v>
                </c:pt>
                <c:pt idx="4981">
                  <c:v>4.6308202999999999</c:v>
                </c:pt>
                <c:pt idx="4982">
                  <c:v>4.6309833999999999</c:v>
                </c:pt>
                <c:pt idx="4983">
                  <c:v>4.6256789999999999</c:v>
                </c:pt>
                <c:pt idx="4984">
                  <c:v>4.6231245999999997</c:v>
                </c:pt>
                <c:pt idx="4985">
                  <c:v>4.6221581</c:v>
                </c:pt>
                <c:pt idx="4986">
                  <c:v>4.6185473999999997</c:v>
                </c:pt>
                <c:pt idx="4987">
                  <c:v>4.6179332999999998</c:v>
                </c:pt>
                <c:pt idx="4988">
                  <c:v>4.6174993999999998</c:v>
                </c:pt>
                <c:pt idx="4989">
                  <c:v>4.6120409999999996</c:v>
                </c:pt>
                <c:pt idx="4990">
                  <c:v>4.6087756000000004</c:v>
                </c:pt>
                <c:pt idx="4991">
                  <c:v>4.6105527999999998</c:v>
                </c:pt>
                <c:pt idx="4992">
                  <c:v>4.6103839999999998</c:v>
                </c:pt>
                <c:pt idx="4993">
                  <c:v>4.6032634000000003</c:v>
                </c:pt>
                <c:pt idx="4994">
                  <c:v>4.5969309999999997</c:v>
                </c:pt>
                <c:pt idx="4995">
                  <c:v>4.6015734999999998</c:v>
                </c:pt>
                <c:pt idx="4996">
                  <c:v>4.6030936000000002</c:v>
                </c:pt>
                <c:pt idx="4997">
                  <c:v>4.5927987000000003</c:v>
                </c:pt>
                <c:pt idx="4998">
                  <c:v>4.5912518999999996</c:v>
                </c:pt>
                <c:pt idx="4999">
                  <c:v>4.585947</c:v>
                </c:pt>
                <c:pt idx="5000">
                  <c:v>4.5871443999999997</c:v>
                </c:pt>
                <c:pt idx="5001">
                  <c:v>4.5800567000000001</c:v>
                </c:pt>
                <c:pt idx="5002">
                  <c:v>4.5728182999999998</c:v>
                </c:pt>
                <c:pt idx="5003">
                  <c:v>4.5767803000000002</c:v>
                </c:pt>
                <c:pt idx="5004">
                  <c:v>4.5684079999999998</c:v>
                </c:pt>
                <c:pt idx="5005">
                  <c:v>4.5634246000000003</c:v>
                </c:pt>
                <c:pt idx="5006">
                  <c:v>4.5699924999999997</c:v>
                </c:pt>
                <c:pt idx="5007">
                  <c:v>4.5677327999999999</c:v>
                </c:pt>
                <c:pt idx="5008">
                  <c:v>4.5680098999999998</c:v>
                </c:pt>
                <c:pt idx="5009">
                  <c:v>4.5691280000000001</c:v>
                </c:pt>
                <c:pt idx="5010">
                  <c:v>4.5622420000000004</c:v>
                </c:pt>
                <c:pt idx="5011">
                  <c:v>4.5632343000000004</c:v>
                </c:pt>
                <c:pt idx="5012">
                  <c:v>4.5689259</c:v>
                </c:pt>
                <c:pt idx="5013">
                  <c:v>4.5512971999999996</c:v>
                </c:pt>
                <c:pt idx="5014">
                  <c:v>4.5576176999999998</c:v>
                </c:pt>
                <c:pt idx="5015">
                  <c:v>4.5512256999999998</c:v>
                </c:pt>
                <c:pt idx="5016">
                  <c:v>4.5520167000000002</c:v>
                </c:pt>
                <c:pt idx="5017">
                  <c:v>4.5437431000000004</c:v>
                </c:pt>
                <c:pt idx="5018">
                  <c:v>4.5449184999999996</c:v>
                </c:pt>
                <c:pt idx="5019">
                  <c:v>4.5456919999999998</c:v>
                </c:pt>
                <c:pt idx="5020">
                  <c:v>4.5384339999999996</c:v>
                </c:pt>
                <c:pt idx="5021">
                  <c:v>4.5425825</c:v>
                </c:pt>
                <c:pt idx="5022">
                  <c:v>4.5397695999999996</c:v>
                </c:pt>
                <c:pt idx="5023">
                  <c:v>4.54</c:v>
                </c:pt>
                <c:pt idx="5024">
                  <c:v>4.5403585</c:v>
                </c:pt>
                <c:pt idx="5025">
                  <c:v>4.5328654999999998</c:v>
                </c:pt>
                <c:pt idx="5026">
                  <c:v>4.5319532999999996</c:v>
                </c:pt>
                <c:pt idx="5027">
                  <c:v>4.5314512000000002</c:v>
                </c:pt>
                <c:pt idx="5028">
                  <c:v>4.5257968999999996</c:v>
                </c:pt>
                <c:pt idx="5029">
                  <c:v>4.5272074</c:v>
                </c:pt>
                <c:pt idx="5030">
                  <c:v>4.5247859999999998</c:v>
                </c:pt>
                <c:pt idx="5031">
                  <c:v>4.5263714999999998</c:v>
                </c:pt>
                <c:pt idx="5032">
                  <c:v>4.5190476999999998</c:v>
                </c:pt>
                <c:pt idx="5033">
                  <c:v>4.5208788000000002</c:v>
                </c:pt>
                <c:pt idx="5034">
                  <c:v>4.5192503999999998</c:v>
                </c:pt>
                <c:pt idx="5035">
                  <c:v>4.5163998999999997</c:v>
                </c:pt>
                <c:pt idx="5036">
                  <c:v>4.5085039</c:v>
                </c:pt>
                <c:pt idx="5037">
                  <c:v>4.5116186000000003</c:v>
                </c:pt>
                <c:pt idx="5038">
                  <c:v>4.5083032000000003</c:v>
                </c:pt>
                <c:pt idx="5039">
                  <c:v>4.5078607000000002</c:v>
                </c:pt>
                <c:pt idx="5040">
                  <c:v>4.4979013999999999</c:v>
                </c:pt>
                <c:pt idx="5041">
                  <c:v>4.4959669</c:v>
                </c:pt>
                <c:pt idx="5042">
                  <c:v>4.4932714000000002</c:v>
                </c:pt>
                <c:pt idx="5043">
                  <c:v>4.4877051999999997</c:v>
                </c:pt>
                <c:pt idx="5044">
                  <c:v>4.4916400999999997</c:v>
                </c:pt>
                <c:pt idx="5045">
                  <c:v>4.4908365999999997</c:v>
                </c:pt>
                <c:pt idx="5046">
                  <c:v>4.4940499999999997</c:v>
                </c:pt>
                <c:pt idx="5047">
                  <c:v>4.4775615000000002</c:v>
                </c:pt>
                <c:pt idx="5048">
                  <c:v>4.4806919000000001</c:v>
                </c:pt>
                <c:pt idx="5049">
                  <c:v>4.4681211000000003</c:v>
                </c:pt>
                <c:pt idx="5050">
                  <c:v>4.4694795999999997</c:v>
                </c:pt>
                <c:pt idx="5051">
                  <c:v>4.4707588999999999</c:v>
                </c:pt>
                <c:pt idx="5052">
                  <c:v>4.4709988000000003</c:v>
                </c:pt>
                <c:pt idx="5053">
                  <c:v>4.4589238</c:v>
                </c:pt>
                <c:pt idx="5054">
                  <c:v>4.4555119999999997</c:v>
                </c:pt>
                <c:pt idx="5055">
                  <c:v>4.4586357999999997</c:v>
                </c:pt>
                <c:pt idx="5056">
                  <c:v>4.4571505</c:v>
                </c:pt>
                <c:pt idx="5057">
                  <c:v>4.4521813000000003</c:v>
                </c:pt>
                <c:pt idx="5058">
                  <c:v>4.4412313000000001</c:v>
                </c:pt>
                <c:pt idx="5059">
                  <c:v>4.4458466000000003</c:v>
                </c:pt>
                <c:pt idx="5060">
                  <c:v>4.4503107000000002</c:v>
                </c:pt>
                <c:pt idx="5061">
                  <c:v>4.4452844000000002</c:v>
                </c:pt>
                <c:pt idx="5062">
                  <c:v>4.4339652000000003</c:v>
                </c:pt>
                <c:pt idx="5063">
                  <c:v>4.4335880000000003</c:v>
                </c:pt>
                <c:pt idx="5064">
                  <c:v>4.4363469999999996</c:v>
                </c:pt>
                <c:pt idx="5065">
                  <c:v>4.4215026000000002</c:v>
                </c:pt>
                <c:pt idx="5066">
                  <c:v>4.4171151999999996</c:v>
                </c:pt>
                <c:pt idx="5067">
                  <c:v>4.4194164000000002</c:v>
                </c:pt>
                <c:pt idx="5068">
                  <c:v>4.4263458</c:v>
                </c:pt>
                <c:pt idx="5069">
                  <c:v>4.4094620000000004</c:v>
                </c:pt>
                <c:pt idx="5070">
                  <c:v>4.4112572999999999</c:v>
                </c:pt>
                <c:pt idx="5071">
                  <c:v>4.4063033999999996</c:v>
                </c:pt>
                <c:pt idx="5072">
                  <c:v>4.3950706000000004</c:v>
                </c:pt>
                <c:pt idx="5073">
                  <c:v>4.3904939000000001</c:v>
                </c:pt>
                <c:pt idx="5074">
                  <c:v>4.3928532999999996</c:v>
                </c:pt>
                <c:pt idx="5075">
                  <c:v>4.3848586000000003</c:v>
                </c:pt>
                <c:pt idx="5076">
                  <c:v>4.3855462000000003</c:v>
                </c:pt>
                <c:pt idx="5077">
                  <c:v>4.3810368000000004</c:v>
                </c:pt>
                <c:pt idx="5078">
                  <c:v>4.3694924999999998</c:v>
                </c:pt>
                <c:pt idx="5079">
                  <c:v>4.3705753999999999</c:v>
                </c:pt>
                <c:pt idx="5080">
                  <c:v>4.3690696000000004</c:v>
                </c:pt>
                <c:pt idx="5081">
                  <c:v>4.3755230999999997</c:v>
                </c:pt>
                <c:pt idx="5082">
                  <c:v>4.3604279000000004</c:v>
                </c:pt>
                <c:pt idx="5083">
                  <c:v>4.3620934</c:v>
                </c:pt>
                <c:pt idx="5084">
                  <c:v>4.3586364</c:v>
                </c:pt>
                <c:pt idx="5085">
                  <c:v>4.3578954000000003</c:v>
                </c:pt>
                <c:pt idx="5086">
                  <c:v>4.3547392</c:v>
                </c:pt>
                <c:pt idx="5087">
                  <c:v>4.3497542999999999</c:v>
                </c:pt>
                <c:pt idx="5088">
                  <c:v>4.3496107999999998</c:v>
                </c:pt>
                <c:pt idx="5089">
                  <c:v>4.3502374000000001</c:v>
                </c:pt>
                <c:pt idx="5090">
                  <c:v>4.3415990000000004</c:v>
                </c:pt>
                <c:pt idx="5091">
                  <c:v>4.3417944999999998</c:v>
                </c:pt>
                <c:pt idx="5092">
                  <c:v>4.3380226999999998</c:v>
                </c:pt>
                <c:pt idx="5093">
                  <c:v>4.3306335999999996</c:v>
                </c:pt>
                <c:pt idx="5094">
                  <c:v>4.3285860999999999</c:v>
                </c:pt>
                <c:pt idx="5095">
                  <c:v>4.3281622000000004</c:v>
                </c:pt>
                <c:pt idx="5096">
                  <c:v>4.3172420999999996</c:v>
                </c:pt>
                <c:pt idx="5097">
                  <c:v>4.3197374000000002</c:v>
                </c:pt>
                <c:pt idx="5098">
                  <c:v>4.3229761</c:v>
                </c:pt>
                <c:pt idx="5099">
                  <c:v>4.3203835000000002</c:v>
                </c:pt>
                <c:pt idx="5100">
                  <c:v>4.3067608000000002</c:v>
                </c:pt>
                <c:pt idx="5101">
                  <c:v>4.3112535000000003</c:v>
                </c:pt>
                <c:pt idx="5102">
                  <c:v>4.3090700999999996</c:v>
                </c:pt>
                <c:pt idx="5103">
                  <c:v>4.2993793</c:v>
                </c:pt>
                <c:pt idx="5104">
                  <c:v>4.2990985000000004</c:v>
                </c:pt>
                <c:pt idx="5105">
                  <c:v>4.2968587999999999</c:v>
                </c:pt>
                <c:pt idx="5106">
                  <c:v>4.2950163000000003</c:v>
                </c:pt>
                <c:pt idx="5107">
                  <c:v>4.2840948000000001</c:v>
                </c:pt>
                <c:pt idx="5108">
                  <c:v>4.2830342999999997</c:v>
                </c:pt>
                <c:pt idx="5109">
                  <c:v>4.2814240000000003</c:v>
                </c:pt>
                <c:pt idx="5110">
                  <c:v>4.2779426999999997</c:v>
                </c:pt>
                <c:pt idx="5111">
                  <c:v>4.2792858999999996</c:v>
                </c:pt>
                <c:pt idx="5112">
                  <c:v>4.2758612999999999</c:v>
                </c:pt>
                <c:pt idx="5113">
                  <c:v>4.2662997000000003</c:v>
                </c:pt>
                <c:pt idx="5114">
                  <c:v>4.2627778000000003</c:v>
                </c:pt>
                <c:pt idx="5115">
                  <c:v>4.2620139000000004</c:v>
                </c:pt>
                <c:pt idx="5116">
                  <c:v>4.2631040000000002</c:v>
                </c:pt>
                <c:pt idx="5117">
                  <c:v>4.2506637999999999</c:v>
                </c:pt>
                <c:pt idx="5118">
                  <c:v>4.2506732999999999</c:v>
                </c:pt>
                <c:pt idx="5119">
                  <c:v>4.2531128000000002</c:v>
                </c:pt>
                <c:pt idx="5120">
                  <c:v>4.2467771000000001</c:v>
                </c:pt>
                <c:pt idx="5121">
                  <c:v>4.2487278000000002</c:v>
                </c:pt>
                <c:pt idx="5122">
                  <c:v>4.2460155000000004</c:v>
                </c:pt>
                <c:pt idx="5123">
                  <c:v>4.2417588000000004</c:v>
                </c:pt>
                <c:pt idx="5124">
                  <c:v>4.2307072000000003</c:v>
                </c:pt>
                <c:pt idx="5125">
                  <c:v>4.2317882000000004</c:v>
                </c:pt>
                <c:pt idx="5126">
                  <c:v>4.2309932999999997</c:v>
                </c:pt>
                <c:pt idx="5127">
                  <c:v>4.2255343999999999</c:v>
                </c:pt>
                <c:pt idx="5128">
                  <c:v>4.2268337999999996</c:v>
                </c:pt>
                <c:pt idx="5129">
                  <c:v>4.2292585000000003</c:v>
                </c:pt>
                <c:pt idx="5130">
                  <c:v>4.2272924999999999</c:v>
                </c:pt>
                <c:pt idx="5131">
                  <c:v>4.2162880999999999</c:v>
                </c:pt>
                <c:pt idx="5132">
                  <c:v>4.2174459000000004</c:v>
                </c:pt>
                <c:pt idx="5133">
                  <c:v>4.2160802000000004</c:v>
                </c:pt>
                <c:pt idx="5134">
                  <c:v>4.2086353000000001</c:v>
                </c:pt>
                <c:pt idx="5135">
                  <c:v>4.2048687999999999</c:v>
                </c:pt>
                <c:pt idx="5136">
                  <c:v>4.2027869000000004</c:v>
                </c:pt>
                <c:pt idx="5137">
                  <c:v>4.2086987000000002</c:v>
                </c:pt>
                <c:pt idx="5138">
                  <c:v>4.1956214999999997</c:v>
                </c:pt>
                <c:pt idx="5139">
                  <c:v>4.2056421999999998</c:v>
                </c:pt>
                <c:pt idx="5140">
                  <c:v>4.1906566999999999</c:v>
                </c:pt>
                <c:pt idx="5141">
                  <c:v>4.1907610999999996</c:v>
                </c:pt>
                <c:pt idx="5142">
                  <c:v>4.18607</c:v>
                </c:pt>
                <c:pt idx="5143">
                  <c:v>4.1884069000000004</c:v>
                </c:pt>
                <c:pt idx="5144">
                  <c:v>4.1771459999999996</c:v>
                </c:pt>
                <c:pt idx="5145">
                  <c:v>4.1849208000000004</c:v>
                </c:pt>
                <c:pt idx="5146">
                  <c:v>4.1823629999999996</c:v>
                </c:pt>
                <c:pt idx="5147">
                  <c:v>4.1763611000000003</c:v>
                </c:pt>
                <c:pt idx="5148">
                  <c:v>4.1752323999999996</c:v>
                </c:pt>
                <c:pt idx="5149">
                  <c:v>4.1709889999999996</c:v>
                </c:pt>
                <c:pt idx="5150">
                  <c:v>4.1766968000000002</c:v>
                </c:pt>
                <c:pt idx="5151">
                  <c:v>4.1734834000000003</c:v>
                </c:pt>
                <c:pt idx="5152">
                  <c:v>4.1674613999999996</c:v>
                </c:pt>
                <c:pt idx="5153">
                  <c:v>4.1631589</c:v>
                </c:pt>
                <c:pt idx="5154">
                  <c:v>4.1624093000000002</c:v>
                </c:pt>
                <c:pt idx="5155">
                  <c:v>4.1634621999999997</c:v>
                </c:pt>
                <c:pt idx="5156">
                  <c:v>4.1551080000000002</c:v>
                </c:pt>
                <c:pt idx="5157">
                  <c:v>4.1583018000000003</c:v>
                </c:pt>
                <c:pt idx="5158">
                  <c:v>4.1523193999999997</c:v>
                </c:pt>
                <c:pt idx="5159">
                  <c:v>4.1450515000000001</c:v>
                </c:pt>
                <c:pt idx="5160">
                  <c:v>4.1440004999999998</c:v>
                </c:pt>
                <c:pt idx="5161">
                  <c:v>4.1445860999999997</c:v>
                </c:pt>
                <c:pt idx="5162">
                  <c:v>4.1458067999999999</c:v>
                </c:pt>
                <c:pt idx="5163">
                  <c:v>4.1330628000000003</c:v>
                </c:pt>
                <c:pt idx="5164">
                  <c:v>4.1337237</c:v>
                </c:pt>
                <c:pt idx="5165">
                  <c:v>4.1399521999999997</c:v>
                </c:pt>
                <c:pt idx="5166">
                  <c:v>4.1259632000000002</c:v>
                </c:pt>
                <c:pt idx="5167">
                  <c:v>4.1279634999999999</c:v>
                </c:pt>
                <c:pt idx="5168">
                  <c:v>4.1265378000000004</c:v>
                </c:pt>
                <c:pt idx="5169">
                  <c:v>4.1274246999999997</c:v>
                </c:pt>
                <c:pt idx="5170">
                  <c:v>4.1203814000000003</c:v>
                </c:pt>
                <c:pt idx="5171">
                  <c:v>4.1205138999999997</c:v>
                </c:pt>
                <c:pt idx="5172">
                  <c:v>4.1220540999999997</c:v>
                </c:pt>
                <c:pt idx="5173">
                  <c:v>4.1121677999999999</c:v>
                </c:pt>
                <c:pt idx="5174">
                  <c:v>4.1142325</c:v>
                </c:pt>
                <c:pt idx="5175">
                  <c:v>4.1094761000000002</c:v>
                </c:pt>
                <c:pt idx="5176">
                  <c:v>4.1157880000000002</c:v>
                </c:pt>
                <c:pt idx="5177">
                  <c:v>4.1042475999999999</c:v>
                </c:pt>
                <c:pt idx="5178">
                  <c:v>4.1031503999999996</c:v>
                </c:pt>
                <c:pt idx="5179">
                  <c:v>4.1077728000000002</c:v>
                </c:pt>
                <c:pt idx="5180">
                  <c:v>4.1026129999999998</c:v>
                </c:pt>
                <c:pt idx="5181">
                  <c:v>4.0984043999999997</c:v>
                </c:pt>
                <c:pt idx="5182">
                  <c:v>4.0926045999999996</c:v>
                </c:pt>
                <c:pt idx="5183">
                  <c:v>4.0980033999999996</c:v>
                </c:pt>
                <c:pt idx="5184">
                  <c:v>4.0881299999999996</c:v>
                </c:pt>
                <c:pt idx="5185">
                  <c:v>4.0873613000000004</c:v>
                </c:pt>
                <c:pt idx="5186">
                  <c:v>4.0879463999999999</c:v>
                </c:pt>
                <c:pt idx="5187">
                  <c:v>4.0916705000000002</c:v>
                </c:pt>
                <c:pt idx="5188">
                  <c:v>4.0706524999999996</c:v>
                </c:pt>
                <c:pt idx="5189">
                  <c:v>4.0729742</c:v>
                </c:pt>
                <c:pt idx="5190">
                  <c:v>4.0755319999999999</c:v>
                </c:pt>
                <c:pt idx="5191">
                  <c:v>4.0783553000000001</c:v>
                </c:pt>
                <c:pt idx="5192">
                  <c:v>4.0653214000000002</c:v>
                </c:pt>
                <c:pt idx="5193">
                  <c:v>4.0639873</c:v>
                </c:pt>
                <c:pt idx="5194">
                  <c:v>4.0655131000000004</c:v>
                </c:pt>
                <c:pt idx="5195">
                  <c:v>4.0680394</c:v>
                </c:pt>
                <c:pt idx="5196">
                  <c:v>4.0496186999999999</c:v>
                </c:pt>
                <c:pt idx="5197">
                  <c:v>4.0527587</c:v>
                </c:pt>
                <c:pt idx="5198">
                  <c:v>4.0521444999999998</c:v>
                </c:pt>
                <c:pt idx="5199">
                  <c:v>4.0566110999999996</c:v>
                </c:pt>
                <c:pt idx="5200">
                  <c:v>4.0417876000000001</c:v>
                </c:pt>
                <c:pt idx="5201">
                  <c:v>4.0444798000000004</c:v>
                </c:pt>
                <c:pt idx="5202">
                  <c:v>4.0339475</c:v>
                </c:pt>
                <c:pt idx="5203">
                  <c:v>4.0290346000000001</c:v>
                </c:pt>
                <c:pt idx="5204">
                  <c:v>4.0347432999999997</c:v>
                </c:pt>
                <c:pt idx="5205">
                  <c:v>4.0332575000000004</c:v>
                </c:pt>
                <c:pt idx="5206">
                  <c:v>4.0232710999999997</c:v>
                </c:pt>
                <c:pt idx="5207">
                  <c:v>4.0225705999999999</c:v>
                </c:pt>
                <c:pt idx="5208">
                  <c:v>4.0237717999999996</c:v>
                </c:pt>
                <c:pt idx="5209">
                  <c:v>4.0225328999999999</c:v>
                </c:pt>
                <c:pt idx="5210">
                  <c:v>4.0089068000000001</c:v>
                </c:pt>
                <c:pt idx="5211">
                  <c:v>4.0033073000000003</c:v>
                </c:pt>
                <c:pt idx="5212">
                  <c:v>4.0094304000000003</c:v>
                </c:pt>
                <c:pt idx="5213">
                  <c:v>4.0057507000000001</c:v>
                </c:pt>
                <c:pt idx="5214">
                  <c:v>3.9961289999999998</c:v>
                </c:pt>
                <c:pt idx="5215">
                  <c:v>3.9967716000000002</c:v>
                </c:pt>
                <c:pt idx="5216">
                  <c:v>3.9957661999999998</c:v>
                </c:pt>
                <c:pt idx="5217">
                  <c:v>3.9922203999999999</c:v>
                </c:pt>
                <c:pt idx="5218">
                  <c:v>3.9879055000000001</c:v>
                </c:pt>
                <c:pt idx="5219">
                  <c:v>3.9844903999999999</c:v>
                </c:pt>
                <c:pt idx="5220">
                  <c:v>3.9881823000000001</c:v>
                </c:pt>
                <c:pt idx="5221">
                  <c:v>3.9859314000000001</c:v>
                </c:pt>
                <c:pt idx="5222">
                  <c:v>3.9738324</c:v>
                </c:pt>
                <c:pt idx="5223">
                  <c:v>3.9734392000000001</c:v>
                </c:pt>
                <c:pt idx="5224">
                  <c:v>3.9758445999999998</c:v>
                </c:pt>
                <c:pt idx="5225">
                  <c:v>3.9747322</c:v>
                </c:pt>
                <c:pt idx="5226">
                  <c:v>3.9605274000000001</c:v>
                </c:pt>
                <c:pt idx="5227">
                  <c:v>3.9623153000000002</c:v>
                </c:pt>
                <c:pt idx="5228">
                  <c:v>3.9631400000000001</c:v>
                </c:pt>
                <c:pt idx="5229">
                  <c:v>3.9630717999999998</c:v>
                </c:pt>
                <c:pt idx="5230">
                  <c:v>3.9559076000000002</c:v>
                </c:pt>
                <c:pt idx="5231">
                  <c:v>3.9507978000000001</c:v>
                </c:pt>
                <c:pt idx="5232">
                  <c:v>3.951314</c:v>
                </c:pt>
                <c:pt idx="5233">
                  <c:v>3.9572045999999999</c:v>
                </c:pt>
                <c:pt idx="5234">
                  <c:v>3.9472923</c:v>
                </c:pt>
                <c:pt idx="5235">
                  <c:v>3.9430811000000001</c:v>
                </c:pt>
                <c:pt idx="5236">
                  <c:v>3.9496763000000001</c:v>
                </c:pt>
                <c:pt idx="5237">
                  <c:v>3.9507257999999998</c:v>
                </c:pt>
                <c:pt idx="5238">
                  <c:v>3.9370077000000001</c:v>
                </c:pt>
                <c:pt idx="5239">
                  <c:v>3.9315864999999999</c:v>
                </c:pt>
                <c:pt idx="5240">
                  <c:v>3.9358100999999999</c:v>
                </c:pt>
                <c:pt idx="5241">
                  <c:v>3.9366834000000002</c:v>
                </c:pt>
                <c:pt idx="5242">
                  <c:v>3.9288544999999999</c:v>
                </c:pt>
                <c:pt idx="5243">
                  <c:v>3.9289315</c:v>
                </c:pt>
                <c:pt idx="5244">
                  <c:v>3.9335330000000002</c:v>
                </c:pt>
                <c:pt idx="5245">
                  <c:v>3.9295037000000002</c:v>
                </c:pt>
                <c:pt idx="5246">
                  <c:v>3.9204895</c:v>
                </c:pt>
                <c:pt idx="5247">
                  <c:v>3.9212387</c:v>
                </c:pt>
                <c:pt idx="5248">
                  <c:v>3.9238249999999999</c:v>
                </c:pt>
                <c:pt idx="5249">
                  <c:v>3.9201643000000002</c:v>
                </c:pt>
                <c:pt idx="5250">
                  <c:v>3.9099889000000001</c:v>
                </c:pt>
                <c:pt idx="5251">
                  <c:v>3.9183598000000002</c:v>
                </c:pt>
                <c:pt idx="5252">
                  <c:v>3.9143981999999999</c:v>
                </c:pt>
                <c:pt idx="5253">
                  <c:v>3.9107702</c:v>
                </c:pt>
                <c:pt idx="5254">
                  <c:v>3.9125454</c:v>
                </c:pt>
                <c:pt idx="5255">
                  <c:v>3.8990648000000001</c:v>
                </c:pt>
                <c:pt idx="5256">
                  <c:v>3.9062803000000001</c:v>
                </c:pt>
                <c:pt idx="5257">
                  <c:v>3.9012923000000002</c:v>
                </c:pt>
                <c:pt idx="5258">
                  <c:v>3.9018486000000001</c:v>
                </c:pt>
                <c:pt idx="5259">
                  <c:v>3.8918249999999999</c:v>
                </c:pt>
                <c:pt idx="5260">
                  <c:v>3.8911498</c:v>
                </c:pt>
                <c:pt idx="5261">
                  <c:v>3.8905002999999998</c:v>
                </c:pt>
                <c:pt idx="5262">
                  <c:v>3.8927515000000001</c:v>
                </c:pt>
                <c:pt idx="5263">
                  <c:v>3.8896405999999999</c:v>
                </c:pt>
                <c:pt idx="5264">
                  <c:v>3.8848794</c:v>
                </c:pt>
                <c:pt idx="5265">
                  <c:v>3.8826429999999998</c:v>
                </c:pt>
                <c:pt idx="5266">
                  <c:v>3.8832688000000002</c:v>
                </c:pt>
                <c:pt idx="5267">
                  <c:v>3.8699734000000001</c:v>
                </c:pt>
                <c:pt idx="5268">
                  <c:v>3.8734769999999998</c:v>
                </c:pt>
                <c:pt idx="5269">
                  <c:v>3.8740060000000001</c:v>
                </c:pt>
                <c:pt idx="5270">
                  <c:v>3.8742759000000002</c:v>
                </c:pt>
                <c:pt idx="5271">
                  <c:v>3.8661002999999998</c:v>
                </c:pt>
                <c:pt idx="5272">
                  <c:v>3.8694437000000002</c:v>
                </c:pt>
                <c:pt idx="5273">
                  <c:v>3.8633725999999999</c:v>
                </c:pt>
                <c:pt idx="5274">
                  <c:v>3.8715364999999999</c:v>
                </c:pt>
                <c:pt idx="5275">
                  <c:v>3.8558938999999999</c:v>
                </c:pt>
                <c:pt idx="5276">
                  <c:v>3.8591536999999998</c:v>
                </c:pt>
                <c:pt idx="5277">
                  <c:v>3.8581761999999999</c:v>
                </c:pt>
                <c:pt idx="5278">
                  <c:v>3.8586388</c:v>
                </c:pt>
                <c:pt idx="5279">
                  <c:v>3.8593137</c:v>
                </c:pt>
                <c:pt idx="5280">
                  <c:v>3.8410696999999998</c:v>
                </c:pt>
                <c:pt idx="5281">
                  <c:v>3.8428081999999999</c:v>
                </c:pt>
                <c:pt idx="5282">
                  <c:v>3.8350778000000001</c:v>
                </c:pt>
                <c:pt idx="5283">
                  <c:v>3.8326615999999998</c:v>
                </c:pt>
                <c:pt idx="5284">
                  <c:v>3.8358059</c:v>
                </c:pt>
                <c:pt idx="5285">
                  <c:v>3.8348105000000001</c:v>
                </c:pt>
                <c:pt idx="5286">
                  <c:v>3.8360105</c:v>
                </c:pt>
                <c:pt idx="5287">
                  <c:v>3.8350076999999998</c:v>
                </c:pt>
                <c:pt idx="5288">
                  <c:v>3.8301957</c:v>
                </c:pt>
                <c:pt idx="5289">
                  <c:v>3.8283613000000001</c:v>
                </c:pt>
                <c:pt idx="5290">
                  <c:v>3.8286874000000002</c:v>
                </c:pt>
                <c:pt idx="5291">
                  <c:v>3.8143685000000001</c:v>
                </c:pt>
                <c:pt idx="5292">
                  <c:v>3.8145893000000002</c:v>
                </c:pt>
                <c:pt idx="5293">
                  <c:v>3.8179137999999999</c:v>
                </c:pt>
                <c:pt idx="5294">
                  <c:v>3.8162994000000001</c:v>
                </c:pt>
                <c:pt idx="5295">
                  <c:v>3.7976763</c:v>
                </c:pt>
                <c:pt idx="5296">
                  <c:v>3.8071329999999999</c:v>
                </c:pt>
                <c:pt idx="5297">
                  <c:v>3.8017525999999999</c:v>
                </c:pt>
                <c:pt idx="5298">
                  <c:v>3.8086150000000001</c:v>
                </c:pt>
                <c:pt idx="5299">
                  <c:v>3.8019346999999999</c:v>
                </c:pt>
                <c:pt idx="5300">
                  <c:v>3.7956661999999999</c:v>
                </c:pt>
                <c:pt idx="5301">
                  <c:v>3.7971561</c:v>
                </c:pt>
                <c:pt idx="5302">
                  <c:v>3.7938179999999999</c:v>
                </c:pt>
                <c:pt idx="5303">
                  <c:v>3.796576</c:v>
                </c:pt>
                <c:pt idx="5304">
                  <c:v>3.7930269000000001</c:v>
                </c:pt>
                <c:pt idx="5305">
                  <c:v>3.7806752000000001</c:v>
                </c:pt>
                <c:pt idx="5306">
                  <c:v>3.7862048000000001</c:v>
                </c:pt>
                <c:pt idx="5307">
                  <c:v>3.7835193</c:v>
                </c:pt>
                <c:pt idx="5308">
                  <c:v>3.7870142000000002</c:v>
                </c:pt>
                <c:pt idx="5309">
                  <c:v>3.7747643000000002</c:v>
                </c:pt>
                <c:pt idx="5310">
                  <c:v>3.7760259999999999</c:v>
                </c:pt>
                <c:pt idx="5311">
                  <c:v>3.7744664999999999</c:v>
                </c:pt>
                <c:pt idx="5312">
                  <c:v>3.7742027999999999</c:v>
                </c:pt>
                <c:pt idx="5313">
                  <c:v>3.7652372999999999</c:v>
                </c:pt>
                <c:pt idx="5314">
                  <c:v>3.7651067</c:v>
                </c:pt>
                <c:pt idx="5315">
                  <c:v>3.7605965000000001</c:v>
                </c:pt>
                <c:pt idx="5316">
                  <c:v>3.7658615000000002</c:v>
                </c:pt>
                <c:pt idx="5317">
                  <c:v>3.7570226</c:v>
                </c:pt>
                <c:pt idx="5318">
                  <c:v>3.7581570000000002</c:v>
                </c:pt>
                <c:pt idx="5319">
                  <c:v>3.7560706000000001</c:v>
                </c:pt>
                <c:pt idx="5320">
                  <c:v>3.7475928999999999</c:v>
                </c:pt>
                <c:pt idx="5321">
                  <c:v>3.7474797</c:v>
                </c:pt>
                <c:pt idx="5322">
                  <c:v>3.7437483999999999</c:v>
                </c:pt>
                <c:pt idx="5323">
                  <c:v>3.7457528</c:v>
                </c:pt>
                <c:pt idx="5324">
                  <c:v>3.7460610999999999</c:v>
                </c:pt>
                <c:pt idx="5325">
                  <c:v>3.7362714000000001</c:v>
                </c:pt>
                <c:pt idx="5326">
                  <c:v>3.739897</c:v>
                </c:pt>
                <c:pt idx="5327">
                  <c:v>3.7341451999999999</c:v>
                </c:pt>
                <c:pt idx="5328">
                  <c:v>3.737895</c:v>
                </c:pt>
                <c:pt idx="5329">
                  <c:v>3.7388690000000002</c:v>
                </c:pt>
                <c:pt idx="5330">
                  <c:v>3.7283444000000001</c:v>
                </c:pt>
                <c:pt idx="5331">
                  <c:v>3.7232753999999999</c:v>
                </c:pt>
                <c:pt idx="5332">
                  <c:v>3.7194547999999998</c:v>
                </c:pt>
                <c:pt idx="5333">
                  <c:v>3.7218236999999998</c:v>
                </c:pt>
                <c:pt idx="5334">
                  <c:v>3.7222108999999999</c:v>
                </c:pt>
                <c:pt idx="5335">
                  <c:v>3.7175199999999999</c:v>
                </c:pt>
                <c:pt idx="5336">
                  <c:v>3.7128779999999999</c:v>
                </c:pt>
                <c:pt idx="5337">
                  <c:v>3.7173764999999999</c:v>
                </c:pt>
                <c:pt idx="5338">
                  <c:v>3.7133976999999998</c:v>
                </c:pt>
                <c:pt idx="5339">
                  <c:v>3.7172054999999999</c:v>
                </c:pt>
                <c:pt idx="5340">
                  <c:v>3.7054751000000001</c:v>
                </c:pt>
                <c:pt idx="5341">
                  <c:v>3.7066504999999998</c:v>
                </c:pt>
                <c:pt idx="5342">
                  <c:v>3.7089851</c:v>
                </c:pt>
                <c:pt idx="5343">
                  <c:v>3.7024406999999999</c:v>
                </c:pt>
                <c:pt idx="5344">
                  <c:v>3.6992695000000002</c:v>
                </c:pt>
                <c:pt idx="5345">
                  <c:v>3.6923096000000002</c:v>
                </c:pt>
                <c:pt idx="5346">
                  <c:v>3.6962852000000002</c:v>
                </c:pt>
                <c:pt idx="5347">
                  <c:v>3.6934787999999998</c:v>
                </c:pt>
                <c:pt idx="5348">
                  <c:v>3.6956985000000002</c:v>
                </c:pt>
                <c:pt idx="5349">
                  <c:v>3.6819886999999998</c:v>
                </c:pt>
                <c:pt idx="5350">
                  <c:v>3.6808483999999999</c:v>
                </c:pt>
                <c:pt idx="5351">
                  <c:v>3.6807604</c:v>
                </c:pt>
                <c:pt idx="5352">
                  <c:v>3.2417194999999999</c:v>
                </c:pt>
                <c:pt idx="5353">
                  <c:v>3.2422816999999999</c:v>
                </c:pt>
                <c:pt idx="5354">
                  <c:v>3.2426691000000001</c:v>
                </c:pt>
                <c:pt idx="5355">
                  <c:v>3.2312504999999998</c:v>
                </c:pt>
                <c:pt idx="5356">
                  <c:v>3.2330228999999999</c:v>
                </c:pt>
                <c:pt idx="5357">
                  <c:v>3.2366921999999998</c:v>
                </c:pt>
                <c:pt idx="5358">
                  <c:v>3.2313367999999998</c:v>
                </c:pt>
                <c:pt idx="5359">
                  <c:v>3.2258567999999999</c:v>
                </c:pt>
                <c:pt idx="5360">
                  <c:v>3.2266986000000002</c:v>
                </c:pt>
                <c:pt idx="5361">
                  <c:v>3.2223918</c:v>
                </c:pt>
                <c:pt idx="5362">
                  <c:v>3.2268626999999999</c:v>
                </c:pt>
                <c:pt idx="5363">
                  <c:v>3.2151806000000001</c:v>
                </c:pt>
                <c:pt idx="5364">
                  <c:v>3.2143402000000001</c:v>
                </c:pt>
                <c:pt idx="5365">
                  <c:v>3.2154826999999999</c:v>
                </c:pt>
                <c:pt idx="5366">
                  <c:v>3.2125921000000002</c:v>
                </c:pt>
                <c:pt idx="5367">
                  <c:v>3.2017251999999998</c:v>
                </c:pt>
                <c:pt idx="5368">
                  <c:v>3.2092196999999998</c:v>
                </c:pt>
                <c:pt idx="5369">
                  <c:v>3.2077784999999999</c:v>
                </c:pt>
                <c:pt idx="5370">
                  <c:v>3.1963083999999999</c:v>
                </c:pt>
                <c:pt idx="5371">
                  <c:v>3.1971094999999998</c:v>
                </c:pt>
                <c:pt idx="5372">
                  <c:v>3.1958022000000001</c:v>
                </c:pt>
                <c:pt idx="5373">
                  <c:v>3.1837238999999999</c:v>
                </c:pt>
                <c:pt idx="5374">
                  <c:v>3.1839175000000002</c:v>
                </c:pt>
                <c:pt idx="5375">
                  <c:v>3.1844404000000002</c:v>
                </c:pt>
                <c:pt idx="5376">
                  <c:v>3.1829309000000001</c:v>
                </c:pt>
                <c:pt idx="5377">
                  <c:v>3.1705736999999998</c:v>
                </c:pt>
                <c:pt idx="5378">
                  <c:v>3.1731094999999998</c:v>
                </c:pt>
                <c:pt idx="5379">
                  <c:v>3.1698653999999999</c:v>
                </c:pt>
                <c:pt idx="5380">
                  <c:v>3.1571519000000001</c:v>
                </c:pt>
                <c:pt idx="5381">
                  <c:v>3.1636684000000002</c:v>
                </c:pt>
                <c:pt idx="5382">
                  <c:v>3.1611232999999999</c:v>
                </c:pt>
                <c:pt idx="5383">
                  <c:v>3.1616719</c:v>
                </c:pt>
                <c:pt idx="5384">
                  <c:v>3.1537351999999998</c:v>
                </c:pt>
                <c:pt idx="5385">
                  <c:v>3.1475995000000001</c:v>
                </c:pt>
                <c:pt idx="5386">
                  <c:v>3.1481042000000001</c:v>
                </c:pt>
                <c:pt idx="5387">
                  <c:v>3.1509711999999999</c:v>
                </c:pt>
                <c:pt idx="5388">
                  <c:v>3.1451251999999998</c:v>
                </c:pt>
                <c:pt idx="5389">
                  <c:v>3.1420455</c:v>
                </c:pt>
                <c:pt idx="5390">
                  <c:v>3.1403489000000002</c:v>
                </c:pt>
                <c:pt idx="5391">
                  <c:v>3.1364706</c:v>
                </c:pt>
                <c:pt idx="5392">
                  <c:v>3.1285896000000002</c:v>
                </c:pt>
                <c:pt idx="5393">
                  <c:v>3.1318478999999999</c:v>
                </c:pt>
                <c:pt idx="5394">
                  <c:v>3.131866</c:v>
                </c:pt>
                <c:pt idx="5395">
                  <c:v>3.1271936999999999</c:v>
                </c:pt>
                <c:pt idx="5396">
                  <c:v>3.1302905000000001</c:v>
                </c:pt>
                <c:pt idx="5397">
                  <c:v>3.1144907000000002</c:v>
                </c:pt>
                <c:pt idx="5398">
                  <c:v>3.1192510000000002</c:v>
                </c:pt>
                <c:pt idx="5399">
                  <c:v>3.1186457000000001</c:v>
                </c:pt>
                <c:pt idx="5400">
                  <c:v>3.1082926</c:v>
                </c:pt>
                <c:pt idx="5401">
                  <c:v>3.1112559000000002</c:v>
                </c:pt>
                <c:pt idx="5402">
                  <c:v>3.1092396</c:v>
                </c:pt>
                <c:pt idx="5403">
                  <c:v>3.1074568999999999</c:v>
                </c:pt>
                <c:pt idx="5404">
                  <c:v>3.0991876</c:v>
                </c:pt>
                <c:pt idx="5405">
                  <c:v>3.0969546000000001</c:v>
                </c:pt>
                <c:pt idx="5406">
                  <c:v>3.0971346</c:v>
                </c:pt>
                <c:pt idx="5407">
                  <c:v>3.0906878</c:v>
                </c:pt>
                <c:pt idx="5408">
                  <c:v>3.0847502000000002</c:v>
                </c:pt>
                <c:pt idx="5409">
                  <c:v>3.092149</c:v>
                </c:pt>
                <c:pt idx="5410">
                  <c:v>3.0920627000000001</c:v>
                </c:pt>
                <c:pt idx="5411">
                  <c:v>3.0762877</c:v>
                </c:pt>
                <c:pt idx="5412">
                  <c:v>3.0813676999999999</c:v>
                </c:pt>
                <c:pt idx="5413">
                  <c:v>3.0792080999999998</c:v>
                </c:pt>
                <c:pt idx="5414">
                  <c:v>3.0832448000000001</c:v>
                </c:pt>
                <c:pt idx="5415">
                  <c:v>3.0677824</c:v>
                </c:pt>
                <c:pt idx="5416">
                  <c:v>3.0650290999999998</c:v>
                </c:pt>
                <c:pt idx="5417">
                  <c:v>3.0715313000000002</c:v>
                </c:pt>
                <c:pt idx="5418">
                  <c:v>3.0605661999999998</c:v>
                </c:pt>
                <c:pt idx="5419">
                  <c:v>3.0576943999999999</c:v>
                </c:pt>
                <c:pt idx="5420">
                  <c:v>3.0580102999999998</c:v>
                </c:pt>
                <c:pt idx="5421">
                  <c:v>3.0577507000000002</c:v>
                </c:pt>
                <c:pt idx="5422">
                  <c:v>3.0554237</c:v>
                </c:pt>
                <c:pt idx="5423">
                  <c:v>3.0442809999999998</c:v>
                </c:pt>
                <c:pt idx="5424">
                  <c:v>3.0438154000000002</c:v>
                </c:pt>
                <c:pt idx="5425">
                  <c:v>3.0458037999999998</c:v>
                </c:pt>
                <c:pt idx="5426">
                  <c:v>3.0464730000000002</c:v>
                </c:pt>
                <c:pt idx="5427">
                  <c:v>3.0375008999999999</c:v>
                </c:pt>
                <c:pt idx="5428">
                  <c:v>3.0387979000000001</c:v>
                </c:pt>
                <c:pt idx="5429">
                  <c:v>3.0362266999999998</c:v>
                </c:pt>
                <c:pt idx="5430">
                  <c:v>3.0306354</c:v>
                </c:pt>
                <c:pt idx="5431">
                  <c:v>3.0266676000000001</c:v>
                </c:pt>
                <c:pt idx="5432">
                  <c:v>3.0302277000000002</c:v>
                </c:pt>
                <c:pt idx="5433">
                  <c:v>3.0311235999999999</c:v>
                </c:pt>
                <c:pt idx="5434">
                  <c:v>3.0144690999999999</c:v>
                </c:pt>
                <c:pt idx="5435">
                  <c:v>3.0183909</c:v>
                </c:pt>
                <c:pt idx="5436">
                  <c:v>3.0142064</c:v>
                </c:pt>
                <c:pt idx="5437">
                  <c:v>3.0159812000000001</c:v>
                </c:pt>
                <c:pt idx="5438">
                  <c:v>3.0161427999999999</c:v>
                </c:pt>
                <c:pt idx="5439">
                  <c:v>3.0048151000000001</c:v>
                </c:pt>
                <c:pt idx="5440">
                  <c:v>3.0014547999999999</c:v>
                </c:pt>
                <c:pt idx="5441">
                  <c:v>3.0049888999999999</c:v>
                </c:pt>
                <c:pt idx="5442">
                  <c:v>3.0009326999999999</c:v>
                </c:pt>
                <c:pt idx="5443">
                  <c:v>2.9918287000000001</c:v>
                </c:pt>
                <c:pt idx="5444">
                  <c:v>2.9935157000000001</c:v>
                </c:pt>
                <c:pt idx="5445">
                  <c:v>2.9948947000000001</c:v>
                </c:pt>
                <c:pt idx="5446">
                  <c:v>2.9812682000000001</c:v>
                </c:pt>
                <c:pt idx="5447">
                  <c:v>2.9793786999999998</c:v>
                </c:pt>
                <c:pt idx="5448">
                  <c:v>2.9823708999999998</c:v>
                </c:pt>
                <c:pt idx="5449">
                  <c:v>2.9738115999999999</c:v>
                </c:pt>
                <c:pt idx="5450">
                  <c:v>2.9726778999999999</c:v>
                </c:pt>
                <c:pt idx="5451">
                  <c:v>2.9714092999999999</c:v>
                </c:pt>
                <c:pt idx="5452">
                  <c:v>2.9690709000000002</c:v>
                </c:pt>
                <c:pt idx="5453">
                  <c:v>2.9686748999999999</c:v>
                </c:pt>
                <c:pt idx="5454">
                  <c:v>2.9654601</c:v>
                </c:pt>
                <c:pt idx="5455">
                  <c:v>2.9627218000000002</c:v>
                </c:pt>
                <c:pt idx="5456">
                  <c:v>2.9650965</c:v>
                </c:pt>
                <c:pt idx="5457">
                  <c:v>2.9634230000000001</c:v>
                </c:pt>
                <c:pt idx="5458">
                  <c:v>2.9551427000000001</c:v>
                </c:pt>
                <c:pt idx="5459">
                  <c:v>2.9510379000000002</c:v>
                </c:pt>
                <c:pt idx="5460">
                  <c:v>2.9539195999999999</c:v>
                </c:pt>
                <c:pt idx="5461">
                  <c:v>2.9427414000000001</c:v>
                </c:pt>
                <c:pt idx="5462">
                  <c:v>2.9496503000000001</c:v>
                </c:pt>
                <c:pt idx="5463">
                  <c:v>2.9451065000000001</c:v>
                </c:pt>
                <c:pt idx="5464">
                  <c:v>2.9447109999999999</c:v>
                </c:pt>
                <c:pt idx="5465">
                  <c:v>2.9468380999999999</c:v>
                </c:pt>
                <c:pt idx="5466">
                  <c:v>2.9333912999999998</c:v>
                </c:pt>
                <c:pt idx="5467">
                  <c:v>2.9378459000000001</c:v>
                </c:pt>
                <c:pt idx="5468">
                  <c:v>2.9351647000000001</c:v>
                </c:pt>
                <c:pt idx="5469">
                  <c:v>2.9281701999999998</c:v>
                </c:pt>
                <c:pt idx="5470">
                  <c:v>2.9317430999999998</c:v>
                </c:pt>
                <c:pt idx="5471">
                  <c:v>2.9297570999999998</c:v>
                </c:pt>
                <c:pt idx="5472">
                  <c:v>2.9282048000000001</c:v>
                </c:pt>
                <c:pt idx="5473">
                  <c:v>2.9200053000000001</c:v>
                </c:pt>
                <c:pt idx="5474">
                  <c:v>2.9187173999999998</c:v>
                </c:pt>
                <c:pt idx="5475">
                  <c:v>2.9198173999999999</c:v>
                </c:pt>
                <c:pt idx="5476">
                  <c:v>2.9152832000000002</c:v>
                </c:pt>
                <c:pt idx="5477">
                  <c:v>2.907867</c:v>
                </c:pt>
                <c:pt idx="5478">
                  <c:v>2.9120891000000002</c:v>
                </c:pt>
                <c:pt idx="5479">
                  <c:v>2.9091551</c:v>
                </c:pt>
                <c:pt idx="5480">
                  <c:v>2.9130566</c:v>
                </c:pt>
                <c:pt idx="5481">
                  <c:v>2.9009516</c:v>
                </c:pt>
                <c:pt idx="5482">
                  <c:v>2.9024638999999999</c:v>
                </c:pt>
                <c:pt idx="5483">
                  <c:v>2.9081969000000001</c:v>
                </c:pt>
                <c:pt idx="5484">
                  <c:v>2.8962327999999999</c:v>
                </c:pt>
                <c:pt idx="5485">
                  <c:v>2.8995793000000001</c:v>
                </c:pt>
                <c:pt idx="5486">
                  <c:v>2.8986418</c:v>
                </c:pt>
                <c:pt idx="5487">
                  <c:v>2.8973209999999998</c:v>
                </c:pt>
                <c:pt idx="5488">
                  <c:v>2.8983264000000002</c:v>
                </c:pt>
                <c:pt idx="5489">
                  <c:v>2.8929741</c:v>
                </c:pt>
                <c:pt idx="5490">
                  <c:v>2.8844020000000001</c:v>
                </c:pt>
                <c:pt idx="5491">
                  <c:v>2.888941</c:v>
                </c:pt>
                <c:pt idx="5492">
                  <c:v>2.8895116000000001</c:v>
                </c:pt>
                <c:pt idx="5493">
                  <c:v>2.8795666999999998</c:v>
                </c:pt>
                <c:pt idx="5494">
                  <c:v>2.8791802</c:v>
                </c:pt>
                <c:pt idx="5495">
                  <c:v>2.8773</c:v>
                </c:pt>
                <c:pt idx="5496">
                  <c:v>2.8805928000000001</c:v>
                </c:pt>
                <c:pt idx="5497">
                  <c:v>2.8697092999999998</c:v>
                </c:pt>
                <c:pt idx="5498">
                  <c:v>2.8720602999999998</c:v>
                </c:pt>
                <c:pt idx="5499">
                  <c:v>2.8714236999999998</c:v>
                </c:pt>
                <c:pt idx="5500">
                  <c:v>2.8695244999999998</c:v>
                </c:pt>
                <c:pt idx="5501">
                  <c:v>2.8701390999999998</c:v>
                </c:pt>
                <c:pt idx="5502">
                  <c:v>2.8560452000000001</c:v>
                </c:pt>
                <c:pt idx="5503">
                  <c:v>2.8594898999999998</c:v>
                </c:pt>
                <c:pt idx="5504">
                  <c:v>2.8562508000000002</c:v>
                </c:pt>
                <c:pt idx="5505">
                  <c:v>2.8590686000000001</c:v>
                </c:pt>
                <c:pt idx="5506">
                  <c:v>2.8475399000000001</c:v>
                </c:pt>
                <c:pt idx="5507">
                  <c:v>2.8482630000000002</c:v>
                </c:pt>
                <c:pt idx="5508">
                  <c:v>2.8433738000000002</c:v>
                </c:pt>
                <c:pt idx="5509">
                  <c:v>2.8422095999999999</c:v>
                </c:pt>
                <c:pt idx="5510">
                  <c:v>2.8440883000000001</c:v>
                </c:pt>
                <c:pt idx="5511">
                  <c:v>2.8300917000000001</c:v>
                </c:pt>
                <c:pt idx="5512">
                  <c:v>2.8336473</c:v>
                </c:pt>
                <c:pt idx="5513">
                  <c:v>2.8336679999999999</c:v>
                </c:pt>
                <c:pt idx="5514">
                  <c:v>2.8295509999999999</c:v>
                </c:pt>
                <c:pt idx="5515">
                  <c:v>2.8195279000000002</c:v>
                </c:pt>
                <c:pt idx="5516">
                  <c:v>2.8218434000000001</c:v>
                </c:pt>
                <c:pt idx="5517">
                  <c:v>2.8222000999999999</c:v>
                </c:pt>
                <c:pt idx="5518">
                  <c:v>2.8217968999999998</c:v>
                </c:pt>
                <c:pt idx="5519">
                  <c:v>2.8173292000000001</c:v>
                </c:pt>
                <c:pt idx="5520">
                  <c:v>2.8067217000000002</c:v>
                </c:pt>
                <c:pt idx="5521">
                  <c:v>2.8049189999999999</c:v>
                </c:pt>
                <c:pt idx="5522">
                  <c:v>2.805485</c:v>
                </c:pt>
                <c:pt idx="5523">
                  <c:v>2.7940798</c:v>
                </c:pt>
                <c:pt idx="5524">
                  <c:v>2.7938491999999999</c:v>
                </c:pt>
                <c:pt idx="5525">
                  <c:v>2.7904836999999998</c:v>
                </c:pt>
                <c:pt idx="5526">
                  <c:v>2.7898469000000001</c:v>
                </c:pt>
                <c:pt idx="5527">
                  <c:v>2.7863030000000002</c:v>
                </c:pt>
                <c:pt idx="5528">
                  <c:v>2.7808375000000001</c:v>
                </c:pt>
                <c:pt idx="5529">
                  <c:v>2.7822532999999998</c:v>
                </c:pt>
                <c:pt idx="5530">
                  <c:v>2.7875307</c:v>
                </c:pt>
                <c:pt idx="5531">
                  <c:v>2.7785593999999998</c:v>
                </c:pt>
                <c:pt idx="5532">
                  <c:v>2.7660022</c:v>
                </c:pt>
                <c:pt idx="5533">
                  <c:v>2.7651322</c:v>
                </c:pt>
                <c:pt idx="5534">
                  <c:v>2.7675063999999998</c:v>
                </c:pt>
                <c:pt idx="5535">
                  <c:v>2.7652426000000001</c:v>
                </c:pt>
                <c:pt idx="5536">
                  <c:v>2.7592685000000001</c:v>
                </c:pt>
                <c:pt idx="5537">
                  <c:v>2.7565268999999999</c:v>
                </c:pt>
                <c:pt idx="5538">
                  <c:v>2.7596664</c:v>
                </c:pt>
                <c:pt idx="5539">
                  <c:v>2.7625201000000001</c:v>
                </c:pt>
                <c:pt idx="5540">
                  <c:v>2.754559</c:v>
                </c:pt>
                <c:pt idx="5541">
                  <c:v>2.7583207999999999</c:v>
                </c:pt>
                <c:pt idx="5542">
                  <c:v>2.7495750999999999</c:v>
                </c:pt>
                <c:pt idx="5543">
                  <c:v>2.7529968999999999</c:v>
                </c:pt>
                <c:pt idx="5544">
                  <c:v>2.7517056000000002</c:v>
                </c:pt>
                <c:pt idx="5545">
                  <c:v>2.7539178999999998</c:v>
                </c:pt>
                <c:pt idx="5546">
                  <c:v>2.7475507000000001</c:v>
                </c:pt>
                <c:pt idx="5547">
                  <c:v>2.7461742999999998</c:v>
                </c:pt>
                <c:pt idx="5548">
                  <c:v>2.7471174999999999</c:v>
                </c:pt>
                <c:pt idx="5549">
                  <c:v>2.7482099999999998</c:v>
                </c:pt>
                <c:pt idx="5550">
                  <c:v>2.7363558000000001</c:v>
                </c:pt>
                <c:pt idx="5551">
                  <c:v>2.7421888999999999</c:v>
                </c:pt>
                <c:pt idx="5552">
                  <c:v>2.7374299</c:v>
                </c:pt>
                <c:pt idx="5553">
                  <c:v>2.7440758000000001</c:v>
                </c:pt>
                <c:pt idx="5554">
                  <c:v>2.7444999000000001</c:v>
                </c:pt>
                <c:pt idx="5555">
                  <c:v>2.7314316999999999</c:v>
                </c:pt>
                <c:pt idx="5556">
                  <c:v>2.7300673</c:v>
                </c:pt>
                <c:pt idx="5557">
                  <c:v>2.7302152999999998</c:v>
                </c:pt>
                <c:pt idx="5558">
                  <c:v>2.7355323</c:v>
                </c:pt>
                <c:pt idx="5559">
                  <c:v>2.7339145999999999</c:v>
                </c:pt>
                <c:pt idx="5560">
                  <c:v>2.7278129999999998</c:v>
                </c:pt>
                <c:pt idx="5561">
                  <c:v>2.7277629000000001</c:v>
                </c:pt>
                <c:pt idx="5562">
                  <c:v>2.7254166999999998</c:v>
                </c:pt>
                <c:pt idx="5563">
                  <c:v>2.7243116000000001</c:v>
                </c:pt>
                <c:pt idx="5564">
                  <c:v>2.7259967000000001</c:v>
                </c:pt>
                <c:pt idx="5565">
                  <c:v>2.7183932999999998</c:v>
                </c:pt>
                <c:pt idx="5566">
                  <c:v>2.7219133000000002</c:v>
                </c:pt>
                <c:pt idx="5567">
                  <c:v>2.7183443999999999</c:v>
                </c:pt>
                <c:pt idx="5568">
                  <c:v>2.7153051000000001</c:v>
                </c:pt>
                <c:pt idx="5569">
                  <c:v>2.7115254000000002</c:v>
                </c:pt>
                <c:pt idx="5570">
                  <c:v>2.7099058999999999</c:v>
                </c:pt>
                <c:pt idx="5571">
                  <c:v>2.7135037999999998</c:v>
                </c:pt>
                <c:pt idx="5572">
                  <c:v>2.7083892999999999</c:v>
                </c:pt>
                <c:pt idx="5573">
                  <c:v>2.7022262000000001</c:v>
                </c:pt>
                <c:pt idx="5574">
                  <c:v>2.6954999000000002</c:v>
                </c:pt>
                <c:pt idx="5575">
                  <c:v>2.6956365</c:v>
                </c:pt>
                <c:pt idx="5576">
                  <c:v>2.6968619999999999</c:v>
                </c:pt>
                <c:pt idx="5577">
                  <c:v>2.6917597999999998</c:v>
                </c:pt>
                <c:pt idx="5578">
                  <c:v>2.6857386000000001</c:v>
                </c:pt>
                <c:pt idx="5579">
                  <c:v>2.6806803000000001</c:v>
                </c:pt>
                <c:pt idx="5580">
                  <c:v>2.6759287999999999</c:v>
                </c:pt>
                <c:pt idx="5581">
                  <c:v>2.6828572999999998</c:v>
                </c:pt>
                <c:pt idx="5582">
                  <c:v>2.6808445000000001</c:v>
                </c:pt>
                <c:pt idx="5583">
                  <c:v>2.6707372999999999</c:v>
                </c:pt>
                <c:pt idx="5584">
                  <c:v>2.6687666999999999</c:v>
                </c:pt>
                <c:pt idx="5585">
                  <c:v>2.6718693</c:v>
                </c:pt>
                <c:pt idx="5586">
                  <c:v>2.6665192000000002</c:v>
                </c:pt>
                <c:pt idx="5587">
                  <c:v>2.6579527999999999</c:v>
                </c:pt>
                <c:pt idx="5588">
                  <c:v>2.6592088</c:v>
                </c:pt>
                <c:pt idx="5589">
                  <c:v>2.6556899999999999</c:v>
                </c:pt>
                <c:pt idx="5590">
                  <c:v>2.6567854999999998</c:v>
                </c:pt>
                <c:pt idx="5591">
                  <c:v>2.6607337000000002</c:v>
                </c:pt>
                <c:pt idx="5592">
                  <c:v>2.6502789999999998</c:v>
                </c:pt>
                <c:pt idx="5593">
                  <c:v>2.6486082</c:v>
                </c:pt>
                <c:pt idx="5594">
                  <c:v>2.6486678000000001</c:v>
                </c:pt>
                <c:pt idx="5595">
                  <c:v>2.6437662</c:v>
                </c:pt>
                <c:pt idx="5596">
                  <c:v>2.6441165999999998</c:v>
                </c:pt>
                <c:pt idx="5597">
                  <c:v>2.6340294000000002</c:v>
                </c:pt>
                <c:pt idx="5598">
                  <c:v>2.6330388</c:v>
                </c:pt>
                <c:pt idx="5599">
                  <c:v>2.6323829000000001</c:v>
                </c:pt>
                <c:pt idx="5600">
                  <c:v>2.6353260999999999</c:v>
                </c:pt>
                <c:pt idx="5601">
                  <c:v>2.6374675999999999</c:v>
                </c:pt>
                <c:pt idx="5602">
                  <c:v>2.6263185</c:v>
                </c:pt>
                <c:pt idx="5603">
                  <c:v>2.6281362000000001</c:v>
                </c:pt>
                <c:pt idx="5604">
                  <c:v>2.6293997999999998</c:v>
                </c:pt>
                <c:pt idx="5605">
                  <c:v>2.6242272999999998</c:v>
                </c:pt>
                <c:pt idx="5606">
                  <c:v>2.6242752</c:v>
                </c:pt>
                <c:pt idx="5607">
                  <c:v>2.6182805999999998</c:v>
                </c:pt>
                <c:pt idx="5608">
                  <c:v>2.6160481</c:v>
                </c:pt>
                <c:pt idx="5609">
                  <c:v>2.6169357</c:v>
                </c:pt>
                <c:pt idx="5610">
                  <c:v>2.6094233999999998</c:v>
                </c:pt>
                <c:pt idx="5611">
                  <c:v>2.6103565999999998</c:v>
                </c:pt>
                <c:pt idx="5612">
                  <c:v>2.6105014999999998</c:v>
                </c:pt>
                <c:pt idx="5613">
                  <c:v>2.6111596000000001</c:v>
                </c:pt>
                <c:pt idx="5614">
                  <c:v>2.6083257</c:v>
                </c:pt>
                <c:pt idx="5615">
                  <c:v>2.6087554000000002</c:v>
                </c:pt>
                <c:pt idx="5616">
                  <c:v>2.6067960000000001</c:v>
                </c:pt>
                <c:pt idx="5617">
                  <c:v>2.6053052000000001</c:v>
                </c:pt>
                <c:pt idx="5618">
                  <c:v>2.6116247000000001</c:v>
                </c:pt>
                <c:pt idx="5619">
                  <c:v>2.5946033000000002</c:v>
                </c:pt>
                <c:pt idx="5620">
                  <c:v>2.5965881</c:v>
                </c:pt>
                <c:pt idx="5621">
                  <c:v>2.5996429999999999</c:v>
                </c:pt>
                <c:pt idx="5622">
                  <c:v>2.5985925000000001</c:v>
                </c:pt>
                <c:pt idx="5623">
                  <c:v>2.5888095</c:v>
                </c:pt>
                <c:pt idx="5624">
                  <c:v>2.5853514999999998</c:v>
                </c:pt>
                <c:pt idx="5625">
                  <c:v>2.5862984999999998</c:v>
                </c:pt>
                <c:pt idx="5626">
                  <c:v>2.5827553000000001</c:v>
                </c:pt>
                <c:pt idx="5627">
                  <c:v>2.5720033999999998</c:v>
                </c:pt>
                <c:pt idx="5628">
                  <c:v>2.5734181</c:v>
                </c:pt>
                <c:pt idx="5629">
                  <c:v>2.5752942999999999</c:v>
                </c:pt>
                <c:pt idx="5630">
                  <c:v>2.5791233</c:v>
                </c:pt>
                <c:pt idx="5631">
                  <c:v>2.5712163000000001</c:v>
                </c:pt>
                <c:pt idx="5632">
                  <c:v>2.5650043</c:v>
                </c:pt>
                <c:pt idx="5633">
                  <c:v>2.5695231000000001</c:v>
                </c:pt>
                <c:pt idx="5634">
                  <c:v>2.5656289999999999</c:v>
                </c:pt>
                <c:pt idx="5635">
                  <c:v>2.5646122</c:v>
                </c:pt>
                <c:pt idx="5636">
                  <c:v>2.5593121000000001</c:v>
                </c:pt>
                <c:pt idx="5637">
                  <c:v>2.5569519999999999</c:v>
                </c:pt>
                <c:pt idx="5638">
                  <c:v>2.5529375000000001</c:v>
                </c:pt>
                <c:pt idx="5639">
                  <c:v>2.5558931999999999</c:v>
                </c:pt>
                <c:pt idx="5640">
                  <c:v>2.5489253999999999</c:v>
                </c:pt>
                <c:pt idx="5641">
                  <c:v>2.5431511000000002</c:v>
                </c:pt>
                <c:pt idx="5642">
                  <c:v>2.5421301999999999</c:v>
                </c:pt>
                <c:pt idx="5643">
                  <c:v>2.5389382999999999</c:v>
                </c:pt>
                <c:pt idx="5644">
                  <c:v>2.5360973000000002</c:v>
                </c:pt>
                <c:pt idx="5645">
                  <c:v>2.5379497999999998</c:v>
                </c:pt>
                <c:pt idx="5646">
                  <c:v>2.5363471999999998</c:v>
                </c:pt>
                <c:pt idx="5647">
                  <c:v>2.5232906000000002</c:v>
                </c:pt>
                <c:pt idx="5648">
                  <c:v>2.5205264000000001</c:v>
                </c:pt>
                <c:pt idx="5649">
                  <c:v>2.5264424999999999</c:v>
                </c:pt>
                <c:pt idx="5650">
                  <c:v>2.5279788999999999</c:v>
                </c:pt>
                <c:pt idx="5651">
                  <c:v>2.5144525</c:v>
                </c:pt>
                <c:pt idx="5652">
                  <c:v>2.5149127999999998</c:v>
                </c:pt>
                <c:pt idx="5653">
                  <c:v>2.5184956000000001</c:v>
                </c:pt>
                <c:pt idx="5654">
                  <c:v>2.5162315</c:v>
                </c:pt>
                <c:pt idx="5655">
                  <c:v>2.5074603999999998</c:v>
                </c:pt>
                <c:pt idx="5656">
                  <c:v>2.5051448000000001</c:v>
                </c:pt>
                <c:pt idx="5657">
                  <c:v>2.5077270999999999</c:v>
                </c:pt>
                <c:pt idx="5658">
                  <c:v>2.5115284999999998</c:v>
                </c:pt>
                <c:pt idx="5659">
                  <c:v>2.4977825</c:v>
                </c:pt>
                <c:pt idx="5660">
                  <c:v>2.4964008</c:v>
                </c:pt>
                <c:pt idx="5661">
                  <c:v>2.4995408000000001</c:v>
                </c:pt>
                <c:pt idx="5662">
                  <c:v>2.5001087000000002</c:v>
                </c:pt>
                <c:pt idx="5663">
                  <c:v>2.4871907000000002</c:v>
                </c:pt>
                <c:pt idx="5664">
                  <c:v>2.4849929999999998</c:v>
                </c:pt>
                <c:pt idx="5665">
                  <c:v>2.4822342000000002</c:v>
                </c:pt>
                <c:pt idx="5666">
                  <c:v>2.4830835000000002</c:v>
                </c:pt>
                <c:pt idx="5667">
                  <c:v>2.4731154000000002</c:v>
                </c:pt>
                <c:pt idx="5668">
                  <c:v>2.4742978</c:v>
                </c:pt>
                <c:pt idx="5669">
                  <c:v>2.4790820999999998</c:v>
                </c:pt>
                <c:pt idx="5670">
                  <c:v>2.4698682000000001</c:v>
                </c:pt>
                <c:pt idx="5671">
                  <c:v>2.4645324</c:v>
                </c:pt>
                <c:pt idx="5672">
                  <c:v>2.4670925000000001</c:v>
                </c:pt>
                <c:pt idx="5673">
                  <c:v>2.4642407999999998</c:v>
                </c:pt>
                <c:pt idx="5674">
                  <c:v>2.4608346999999999</c:v>
                </c:pt>
                <c:pt idx="5675">
                  <c:v>2.4491866</c:v>
                </c:pt>
                <c:pt idx="5676">
                  <c:v>2.4526352999999999</c:v>
                </c:pt>
                <c:pt idx="5677">
                  <c:v>2.4501674000000002</c:v>
                </c:pt>
                <c:pt idx="5678">
                  <c:v>2.4480984000000001</c:v>
                </c:pt>
                <c:pt idx="5679">
                  <c:v>2.4328086</c:v>
                </c:pt>
                <c:pt idx="5680">
                  <c:v>2.435133</c:v>
                </c:pt>
                <c:pt idx="5681">
                  <c:v>2.4230309000000001</c:v>
                </c:pt>
                <c:pt idx="5682">
                  <c:v>2.4262440000000001</c:v>
                </c:pt>
                <c:pt idx="5683">
                  <c:v>2.4216248999999999</c:v>
                </c:pt>
                <c:pt idx="5684">
                  <c:v>2.4226974999999999</c:v>
                </c:pt>
                <c:pt idx="5685">
                  <c:v>2.4132318000000001</c:v>
                </c:pt>
                <c:pt idx="5686">
                  <c:v>2.4151611000000002</c:v>
                </c:pt>
                <c:pt idx="5687">
                  <c:v>2.4145443000000002</c:v>
                </c:pt>
                <c:pt idx="5688">
                  <c:v>2.4086454000000002</c:v>
                </c:pt>
                <c:pt idx="5689">
                  <c:v>2.4055903000000001</c:v>
                </c:pt>
                <c:pt idx="5690">
                  <c:v>2.4054182000000002</c:v>
                </c:pt>
                <c:pt idx="5691">
                  <c:v>2.4025023000000001</c:v>
                </c:pt>
                <c:pt idx="5692">
                  <c:v>2.3986684999999999</c:v>
                </c:pt>
                <c:pt idx="5693">
                  <c:v>2.3936784000000002</c:v>
                </c:pt>
                <c:pt idx="5694">
                  <c:v>2.3942074999999998</c:v>
                </c:pt>
                <c:pt idx="5695">
                  <c:v>2.3959920000000001</c:v>
                </c:pt>
                <c:pt idx="5696">
                  <c:v>2.3863181999999998</c:v>
                </c:pt>
                <c:pt idx="5697">
                  <c:v>2.3850419999999999</c:v>
                </c:pt>
                <c:pt idx="5698">
                  <c:v>2.3871348000000001</c:v>
                </c:pt>
                <c:pt idx="5699">
                  <c:v>2.3872415999999999</c:v>
                </c:pt>
                <c:pt idx="5700">
                  <c:v>2.3750388999999998</c:v>
                </c:pt>
                <c:pt idx="5701">
                  <c:v>2.3777794999999999</c:v>
                </c:pt>
                <c:pt idx="5702">
                  <c:v>2.3730981</c:v>
                </c:pt>
                <c:pt idx="5703">
                  <c:v>2.3720585999999999</c:v>
                </c:pt>
                <c:pt idx="5704">
                  <c:v>2.3665516000000002</c:v>
                </c:pt>
                <c:pt idx="5705">
                  <c:v>2.3618261999999999</c:v>
                </c:pt>
                <c:pt idx="5706">
                  <c:v>2.3630083000000002</c:v>
                </c:pt>
                <c:pt idx="5707">
                  <c:v>2.3560495000000001</c:v>
                </c:pt>
                <c:pt idx="5708">
                  <c:v>2.3531406000000001</c:v>
                </c:pt>
                <c:pt idx="5709">
                  <c:v>2.3543818000000001</c:v>
                </c:pt>
                <c:pt idx="5710">
                  <c:v>2.3550825</c:v>
                </c:pt>
                <c:pt idx="5711">
                  <c:v>2.3429935</c:v>
                </c:pt>
                <c:pt idx="5712">
                  <c:v>2.3428979000000001</c:v>
                </c:pt>
                <c:pt idx="5713">
                  <c:v>2.3425411999999999</c:v>
                </c:pt>
                <c:pt idx="5714">
                  <c:v>2.3447703999999998</c:v>
                </c:pt>
                <c:pt idx="5715">
                  <c:v>2.3332248</c:v>
                </c:pt>
                <c:pt idx="5716">
                  <c:v>2.3297678999999998</c:v>
                </c:pt>
                <c:pt idx="5717">
                  <c:v>2.3330221</c:v>
                </c:pt>
                <c:pt idx="5718">
                  <c:v>2.3175743</c:v>
                </c:pt>
                <c:pt idx="5719">
                  <c:v>2.3200783999999999</c:v>
                </c:pt>
                <c:pt idx="5720">
                  <c:v>2.3172286</c:v>
                </c:pt>
                <c:pt idx="5721">
                  <c:v>2.3152552000000002</c:v>
                </c:pt>
                <c:pt idx="5722">
                  <c:v>2.3070512000000001</c:v>
                </c:pt>
                <c:pt idx="5723">
                  <c:v>2.3114347</c:v>
                </c:pt>
                <c:pt idx="5724">
                  <c:v>2.3119442000000001</c:v>
                </c:pt>
                <c:pt idx="5725">
                  <c:v>2.299696</c:v>
                </c:pt>
                <c:pt idx="5726">
                  <c:v>2.302505</c:v>
                </c:pt>
                <c:pt idx="5727">
                  <c:v>2.3015759</c:v>
                </c:pt>
                <c:pt idx="5728">
                  <c:v>2.3049656999999999</c:v>
                </c:pt>
                <c:pt idx="5729">
                  <c:v>2.2917573</c:v>
                </c:pt>
                <c:pt idx="5730">
                  <c:v>2.2893309999999998</c:v>
                </c:pt>
                <c:pt idx="5731">
                  <c:v>2.2923562999999998</c:v>
                </c:pt>
                <c:pt idx="5732">
                  <c:v>2.2899408000000001</c:v>
                </c:pt>
                <c:pt idx="5733">
                  <c:v>2.2842517</c:v>
                </c:pt>
                <c:pt idx="5734">
                  <c:v>2.2821275999999999</c:v>
                </c:pt>
                <c:pt idx="5735">
                  <c:v>2.2766304000000002</c:v>
                </c:pt>
                <c:pt idx="5736">
                  <c:v>2.2769613</c:v>
                </c:pt>
                <c:pt idx="5737">
                  <c:v>2.2778285</c:v>
                </c:pt>
                <c:pt idx="5738">
                  <c:v>2.2770959999999998</c:v>
                </c:pt>
                <c:pt idx="5739">
                  <c:v>2.2674148000000001</c:v>
                </c:pt>
                <c:pt idx="5740">
                  <c:v>2.2652964999999998</c:v>
                </c:pt>
                <c:pt idx="5741">
                  <c:v>2.2665441</c:v>
                </c:pt>
                <c:pt idx="5742">
                  <c:v>2.2690495999999998</c:v>
                </c:pt>
                <c:pt idx="5743">
                  <c:v>2.2591450000000002</c:v>
                </c:pt>
                <c:pt idx="5744">
                  <c:v>2.2578526000000001</c:v>
                </c:pt>
                <c:pt idx="5745">
                  <c:v>2.2558509999999998</c:v>
                </c:pt>
                <c:pt idx="5746">
                  <c:v>2.2571835999999998</c:v>
                </c:pt>
                <c:pt idx="5747">
                  <c:v>2.2462827999999999</c:v>
                </c:pt>
                <c:pt idx="5748">
                  <c:v>2.2490000999999999</c:v>
                </c:pt>
                <c:pt idx="5749">
                  <c:v>2.2404028999999999</c:v>
                </c:pt>
                <c:pt idx="5750">
                  <c:v>2.2329835999999998</c:v>
                </c:pt>
                <c:pt idx="5751">
                  <c:v>2.2376141999999999</c:v>
                </c:pt>
                <c:pt idx="5752">
                  <c:v>2.2398652999999999</c:v>
                </c:pt>
                <c:pt idx="5753">
                  <c:v>2.2300770000000001</c:v>
                </c:pt>
                <c:pt idx="5754">
                  <c:v>2.2287819</c:v>
                </c:pt>
                <c:pt idx="5755">
                  <c:v>2.2283230000000001</c:v>
                </c:pt>
                <c:pt idx="5756">
                  <c:v>2.2206959999999998</c:v>
                </c:pt>
                <c:pt idx="5757">
                  <c:v>2.2207488999999998</c:v>
                </c:pt>
                <c:pt idx="5758">
                  <c:v>2.2196441</c:v>
                </c:pt>
                <c:pt idx="5759">
                  <c:v>2.2195491999999999</c:v>
                </c:pt>
                <c:pt idx="5760">
                  <c:v>2.21332</c:v>
                </c:pt>
                <c:pt idx="5761">
                  <c:v>2.2118690000000001</c:v>
                </c:pt>
                <c:pt idx="5762">
                  <c:v>2.2078049000000002</c:v>
                </c:pt>
                <c:pt idx="5763">
                  <c:v>2.2063925000000002</c:v>
                </c:pt>
                <c:pt idx="5764">
                  <c:v>2.2033152999999999</c:v>
                </c:pt>
                <c:pt idx="5765">
                  <c:v>2.2065668000000001</c:v>
                </c:pt>
                <c:pt idx="5766">
                  <c:v>2.2071431000000001</c:v>
                </c:pt>
                <c:pt idx="5767">
                  <c:v>2.1954839000000002</c:v>
                </c:pt>
                <c:pt idx="5768">
                  <c:v>2.1961705999999999</c:v>
                </c:pt>
                <c:pt idx="5769">
                  <c:v>2.1991887000000001</c:v>
                </c:pt>
                <c:pt idx="5770">
                  <c:v>2.1962633</c:v>
                </c:pt>
                <c:pt idx="5771">
                  <c:v>2.1895997999999999</c:v>
                </c:pt>
                <c:pt idx="5772">
                  <c:v>2.1907754000000002</c:v>
                </c:pt>
                <c:pt idx="5773">
                  <c:v>2.1928548999999999</c:v>
                </c:pt>
                <c:pt idx="5774">
                  <c:v>2.1922665000000001</c:v>
                </c:pt>
                <c:pt idx="5775">
                  <c:v>2.1814079</c:v>
                </c:pt>
                <c:pt idx="5776">
                  <c:v>2.1843157</c:v>
                </c:pt>
                <c:pt idx="5777">
                  <c:v>2.1841941</c:v>
                </c:pt>
                <c:pt idx="5778">
                  <c:v>2.1739445000000002</c:v>
                </c:pt>
                <c:pt idx="5779">
                  <c:v>2.1693163000000002</c:v>
                </c:pt>
                <c:pt idx="5780">
                  <c:v>2.1741809999999999</c:v>
                </c:pt>
                <c:pt idx="5781">
                  <c:v>2.1754863000000002</c:v>
                </c:pt>
                <c:pt idx="5782">
                  <c:v>2.1612651000000001</c:v>
                </c:pt>
                <c:pt idx="5783">
                  <c:v>2.1595057999999998</c:v>
                </c:pt>
                <c:pt idx="5784">
                  <c:v>2.1604690999999998</c:v>
                </c:pt>
                <c:pt idx="5785">
                  <c:v>2.1500789999999999</c:v>
                </c:pt>
                <c:pt idx="5786">
                  <c:v>2.1477153000000002</c:v>
                </c:pt>
                <c:pt idx="5787">
                  <c:v>2.1488953</c:v>
                </c:pt>
                <c:pt idx="5788">
                  <c:v>2.1498013</c:v>
                </c:pt>
                <c:pt idx="5789">
                  <c:v>2.1328912</c:v>
                </c:pt>
                <c:pt idx="5790">
                  <c:v>2.1389353</c:v>
                </c:pt>
                <c:pt idx="5791">
                  <c:v>2.136698</c:v>
                </c:pt>
                <c:pt idx="5792">
                  <c:v>2.1294396</c:v>
                </c:pt>
                <c:pt idx="5793">
                  <c:v>2.1319637</c:v>
                </c:pt>
                <c:pt idx="5794">
                  <c:v>2.1341372000000001</c:v>
                </c:pt>
                <c:pt idx="5795">
                  <c:v>2.1321368000000001</c:v>
                </c:pt>
                <c:pt idx="5796">
                  <c:v>2.1278712999999998</c:v>
                </c:pt>
                <c:pt idx="5797">
                  <c:v>2.1158404000000002</c:v>
                </c:pt>
                <c:pt idx="5798">
                  <c:v>2.1204893999999999</c:v>
                </c:pt>
                <c:pt idx="5799">
                  <c:v>2.1179717</c:v>
                </c:pt>
                <c:pt idx="5800">
                  <c:v>2.1182724999999998</c:v>
                </c:pt>
                <c:pt idx="5801">
                  <c:v>2.1046984000000002</c:v>
                </c:pt>
                <c:pt idx="5802">
                  <c:v>2.1098363</c:v>
                </c:pt>
                <c:pt idx="5803">
                  <c:v>2.1068850000000001</c:v>
                </c:pt>
                <c:pt idx="5804">
                  <c:v>2.098989</c:v>
                </c:pt>
                <c:pt idx="5805">
                  <c:v>2.1001370000000001</c:v>
                </c:pt>
                <c:pt idx="5806">
                  <c:v>2.0997894000000001</c:v>
                </c:pt>
                <c:pt idx="5807">
                  <c:v>2.0960483999999999</c:v>
                </c:pt>
                <c:pt idx="5808">
                  <c:v>2.0944039999999999</c:v>
                </c:pt>
                <c:pt idx="5809">
                  <c:v>2.0870392</c:v>
                </c:pt>
                <c:pt idx="5810">
                  <c:v>2.0930051999999999</c:v>
                </c:pt>
                <c:pt idx="5811">
                  <c:v>2.0858574000000001</c:v>
                </c:pt>
                <c:pt idx="5812">
                  <c:v>2.0759394000000002</c:v>
                </c:pt>
                <c:pt idx="5813">
                  <c:v>2.0725381</c:v>
                </c:pt>
                <c:pt idx="5814">
                  <c:v>2.0758027999999999</c:v>
                </c:pt>
                <c:pt idx="5815">
                  <c:v>2.0711686999999999</c:v>
                </c:pt>
                <c:pt idx="5816">
                  <c:v>2.0677755000000002</c:v>
                </c:pt>
                <c:pt idx="5817">
                  <c:v>2.0692997000000002</c:v>
                </c:pt>
                <c:pt idx="5818">
                  <c:v>2.0732667</c:v>
                </c:pt>
                <c:pt idx="5819">
                  <c:v>2.0575652</c:v>
                </c:pt>
                <c:pt idx="5820">
                  <c:v>2.0601162999999998</c:v>
                </c:pt>
                <c:pt idx="5821">
                  <c:v>2.0590354999999998</c:v>
                </c:pt>
                <c:pt idx="5822">
                  <c:v>2.0549281000000001</c:v>
                </c:pt>
                <c:pt idx="5823">
                  <c:v>2.0453706</c:v>
                </c:pt>
                <c:pt idx="5824">
                  <c:v>2.0427151000000001</c:v>
                </c:pt>
                <c:pt idx="5825">
                  <c:v>2.0447280000000001</c:v>
                </c:pt>
                <c:pt idx="5826">
                  <c:v>2.0387173000000001</c:v>
                </c:pt>
                <c:pt idx="5827">
                  <c:v>2.0335185999999998</c:v>
                </c:pt>
                <c:pt idx="5828">
                  <c:v>2.0355020000000001</c:v>
                </c:pt>
                <c:pt idx="5829">
                  <c:v>2.0354768999999999</c:v>
                </c:pt>
                <c:pt idx="5830">
                  <c:v>2.0177124000000002</c:v>
                </c:pt>
                <c:pt idx="5831">
                  <c:v>2.0152006</c:v>
                </c:pt>
                <c:pt idx="5832">
                  <c:v>2.0250587000000002</c:v>
                </c:pt>
                <c:pt idx="5833">
                  <c:v>2.0225626999999999</c:v>
                </c:pt>
                <c:pt idx="5834">
                  <c:v>2.0224023</c:v>
                </c:pt>
                <c:pt idx="5835">
                  <c:v>2.0089125999999999</c:v>
                </c:pt>
                <c:pt idx="5836">
                  <c:v>2.0096612</c:v>
                </c:pt>
                <c:pt idx="5837">
                  <c:v>2.0146692000000002</c:v>
                </c:pt>
                <c:pt idx="5838">
                  <c:v>2.0010436</c:v>
                </c:pt>
                <c:pt idx="5839">
                  <c:v>2.0052577999999999</c:v>
                </c:pt>
                <c:pt idx="5840">
                  <c:v>2.0024478000000001</c:v>
                </c:pt>
                <c:pt idx="5841">
                  <c:v>2.0026525999999998</c:v>
                </c:pt>
                <c:pt idx="5842">
                  <c:v>1.9927619999999999</c:v>
                </c:pt>
                <c:pt idx="5843">
                  <c:v>1.9900252</c:v>
                </c:pt>
                <c:pt idx="5844">
                  <c:v>1.9957001000000001</c:v>
                </c:pt>
                <c:pt idx="5845">
                  <c:v>1.9948106000000001</c:v>
                </c:pt>
                <c:pt idx="5846">
                  <c:v>1.9805630000000001</c:v>
                </c:pt>
                <c:pt idx="5847">
                  <c:v>1.9835019</c:v>
                </c:pt>
                <c:pt idx="5848">
                  <c:v>1.9913794</c:v>
                </c:pt>
                <c:pt idx="5849">
                  <c:v>1.9745462</c:v>
                </c:pt>
                <c:pt idx="5850">
                  <c:v>1.9795803000000001</c:v>
                </c:pt>
                <c:pt idx="5851">
                  <c:v>1.9805614</c:v>
                </c:pt>
                <c:pt idx="5852">
                  <c:v>1.9819201</c:v>
                </c:pt>
                <c:pt idx="5853">
                  <c:v>1.9793669</c:v>
                </c:pt>
                <c:pt idx="5854">
                  <c:v>1.9640185999999999</c:v>
                </c:pt>
                <c:pt idx="5855">
                  <c:v>1.9696397000000001</c:v>
                </c:pt>
                <c:pt idx="5856">
                  <c:v>1.9693791</c:v>
                </c:pt>
                <c:pt idx="5857">
                  <c:v>1.9608462</c:v>
                </c:pt>
                <c:pt idx="5858">
                  <c:v>1.9650854</c:v>
                </c:pt>
                <c:pt idx="5859">
                  <c:v>1.9614860000000001</c:v>
                </c:pt>
                <c:pt idx="5860">
                  <c:v>1.9610962999999999</c:v>
                </c:pt>
                <c:pt idx="5861">
                  <c:v>1.9531985999999999</c:v>
                </c:pt>
                <c:pt idx="5862">
                  <c:v>1.9520542999999999</c:v>
                </c:pt>
                <c:pt idx="5863">
                  <c:v>1.9452301000000001</c:v>
                </c:pt>
                <c:pt idx="5864">
                  <c:v>1.9559015</c:v>
                </c:pt>
                <c:pt idx="5865">
                  <c:v>1.9407216</c:v>
                </c:pt>
                <c:pt idx="5866">
                  <c:v>1.9406979</c:v>
                </c:pt>
                <c:pt idx="5867">
                  <c:v>1.9363515</c:v>
                </c:pt>
                <c:pt idx="5868">
                  <c:v>1.9381999999999999</c:v>
                </c:pt>
                <c:pt idx="5869">
                  <c:v>1.934269</c:v>
                </c:pt>
                <c:pt idx="5870">
                  <c:v>1.9262695000000001</c:v>
                </c:pt>
                <c:pt idx="5871">
                  <c:v>1.9220009</c:v>
                </c:pt>
                <c:pt idx="5872">
                  <c:v>1.9253296</c:v>
                </c:pt>
                <c:pt idx="5873">
                  <c:v>1.9236708</c:v>
                </c:pt>
                <c:pt idx="5874">
                  <c:v>1.9154658</c:v>
                </c:pt>
                <c:pt idx="5875">
                  <c:v>1.9149858</c:v>
                </c:pt>
                <c:pt idx="5876">
                  <c:v>1.9164521999999999</c:v>
                </c:pt>
                <c:pt idx="5877">
                  <c:v>1.9170126999999999</c:v>
                </c:pt>
                <c:pt idx="5878">
                  <c:v>1.9165962999999999</c:v>
                </c:pt>
                <c:pt idx="5879">
                  <c:v>1.9028541000000001</c:v>
                </c:pt>
                <c:pt idx="5880">
                  <c:v>1.9059026999999999</c:v>
                </c:pt>
                <c:pt idx="5881">
                  <c:v>1.9059451000000001</c:v>
                </c:pt>
                <c:pt idx="5882">
                  <c:v>1.9061356</c:v>
                </c:pt>
                <c:pt idx="5883">
                  <c:v>1.8938253</c:v>
                </c:pt>
                <c:pt idx="5884">
                  <c:v>1.891219</c:v>
                </c:pt>
                <c:pt idx="5885">
                  <c:v>1.8907391</c:v>
                </c:pt>
                <c:pt idx="5886">
                  <c:v>1.8892598</c:v>
                </c:pt>
                <c:pt idx="5887">
                  <c:v>1.8784951999999999</c:v>
                </c:pt>
                <c:pt idx="5888">
                  <c:v>1.8790370999999999</c:v>
                </c:pt>
                <c:pt idx="5889">
                  <c:v>1.884099</c:v>
                </c:pt>
                <c:pt idx="5890">
                  <c:v>1.8696172</c:v>
                </c:pt>
                <c:pt idx="5891">
                  <c:v>1.8695660000000001</c:v>
                </c:pt>
                <c:pt idx="5892">
                  <c:v>1.8700471000000001</c:v>
                </c:pt>
                <c:pt idx="5893">
                  <c:v>1.864463</c:v>
                </c:pt>
                <c:pt idx="5894">
                  <c:v>1.8630354</c:v>
                </c:pt>
                <c:pt idx="5895">
                  <c:v>1.8591321999999999</c:v>
                </c:pt>
                <c:pt idx="5896">
                  <c:v>1.8533592000000001</c:v>
                </c:pt>
                <c:pt idx="5897">
                  <c:v>1.8536111</c:v>
                </c:pt>
                <c:pt idx="5898">
                  <c:v>1.8577489</c:v>
                </c:pt>
                <c:pt idx="5899">
                  <c:v>1.8462505</c:v>
                </c:pt>
                <c:pt idx="5900">
                  <c:v>1.8412725999999999</c:v>
                </c:pt>
                <c:pt idx="5901">
                  <c:v>1.8428774999999999</c:v>
                </c:pt>
                <c:pt idx="5902">
                  <c:v>1.8429443000000001</c:v>
                </c:pt>
                <c:pt idx="5903">
                  <c:v>1.8281014</c:v>
                </c:pt>
                <c:pt idx="5904">
                  <c:v>1.8359445000000001</c:v>
                </c:pt>
                <c:pt idx="5905">
                  <c:v>1.8325397000000001</c:v>
                </c:pt>
                <c:pt idx="5906">
                  <c:v>1.8337169</c:v>
                </c:pt>
                <c:pt idx="5907">
                  <c:v>1.8335908999999999</c:v>
                </c:pt>
                <c:pt idx="5908">
                  <c:v>1.8232071000000001</c:v>
                </c:pt>
                <c:pt idx="5909">
                  <c:v>1.8202404999999999</c:v>
                </c:pt>
                <c:pt idx="5910">
                  <c:v>1.8235862</c:v>
                </c:pt>
                <c:pt idx="5911">
                  <c:v>1.8268435000000001</c:v>
                </c:pt>
                <c:pt idx="5912">
                  <c:v>1.8128282</c:v>
                </c:pt>
                <c:pt idx="5913">
                  <c:v>1.8175988999999999</c:v>
                </c:pt>
                <c:pt idx="5914">
                  <c:v>1.8136665000000001</c:v>
                </c:pt>
                <c:pt idx="5915">
                  <c:v>1.8174629</c:v>
                </c:pt>
                <c:pt idx="5916">
                  <c:v>1.8030554999999999</c:v>
                </c:pt>
                <c:pt idx="5917">
                  <c:v>1.8047309</c:v>
                </c:pt>
                <c:pt idx="5918">
                  <c:v>1.8093220000000001</c:v>
                </c:pt>
                <c:pt idx="5919">
                  <c:v>1.8073361999999999</c:v>
                </c:pt>
                <c:pt idx="5920">
                  <c:v>1.8040406</c:v>
                </c:pt>
                <c:pt idx="5921">
                  <c:v>1.8016335999999999</c:v>
                </c:pt>
                <c:pt idx="5922">
                  <c:v>1.799531</c:v>
                </c:pt>
                <c:pt idx="5923">
                  <c:v>1.8040501</c:v>
                </c:pt>
                <c:pt idx="5924">
                  <c:v>1.7991754</c:v>
                </c:pt>
                <c:pt idx="5925">
                  <c:v>1.7889908999999999</c:v>
                </c:pt>
                <c:pt idx="5926">
                  <c:v>1.7962172999999999</c:v>
                </c:pt>
                <c:pt idx="5927">
                  <c:v>1.7945903999999999</c:v>
                </c:pt>
                <c:pt idx="5928">
                  <c:v>1.7941492999999999</c:v>
                </c:pt>
                <c:pt idx="5929">
                  <c:v>1.7955239000000001</c:v>
                </c:pt>
                <c:pt idx="5930">
                  <c:v>1.7852600999999999</c:v>
                </c:pt>
                <c:pt idx="5931">
                  <c:v>1.7860104999999999</c:v>
                </c:pt>
                <c:pt idx="5932">
                  <c:v>1.7751832000000001</c:v>
                </c:pt>
                <c:pt idx="5933">
                  <c:v>1.7715706</c:v>
                </c:pt>
                <c:pt idx="5934">
                  <c:v>1.775882</c:v>
                </c:pt>
                <c:pt idx="5935">
                  <c:v>1.7737646</c:v>
                </c:pt>
                <c:pt idx="5936">
                  <c:v>1.7761841</c:v>
                </c:pt>
                <c:pt idx="5937">
                  <c:v>1.7659066999999999</c:v>
                </c:pt>
                <c:pt idx="5938">
                  <c:v>1.7657350999999999</c:v>
                </c:pt>
                <c:pt idx="5939">
                  <c:v>1.7661165999999999</c:v>
                </c:pt>
                <c:pt idx="5940">
                  <c:v>1.7635742000000001</c:v>
                </c:pt>
                <c:pt idx="5941">
                  <c:v>1.7610193000000001</c:v>
                </c:pt>
                <c:pt idx="5942">
                  <c:v>1.7532388000000001</c:v>
                </c:pt>
                <c:pt idx="5943">
                  <c:v>1.7570707999999999</c:v>
                </c:pt>
                <c:pt idx="5944">
                  <c:v>1.7527558999999999</c:v>
                </c:pt>
                <c:pt idx="5945">
                  <c:v>1.7537286999999999</c:v>
                </c:pt>
                <c:pt idx="5946">
                  <c:v>1.7559328999999999</c:v>
                </c:pt>
                <c:pt idx="5947">
                  <c:v>1.7466838</c:v>
                </c:pt>
                <c:pt idx="5948">
                  <c:v>1.7460933999999999</c:v>
                </c:pt>
                <c:pt idx="5949">
                  <c:v>1.7448542</c:v>
                </c:pt>
                <c:pt idx="5950">
                  <c:v>1.7462325000000001</c:v>
                </c:pt>
                <c:pt idx="5951">
                  <c:v>1.7331401</c:v>
                </c:pt>
                <c:pt idx="5952">
                  <c:v>1.7336621999999999</c:v>
                </c:pt>
                <c:pt idx="5953">
                  <c:v>1.7351763</c:v>
                </c:pt>
                <c:pt idx="5954">
                  <c:v>1.7334697999999999</c:v>
                </c:pt>
                <c:pt idx="5955">
                  <c:v>1.7327992999999999</c:v>
                </c:pt>
                <c:pt idx="5956">
                  <c:v>1.7289193</c:v>
                </c:pt>
                <c:pt idx="5957">
                  <c:v>1.7235668</c:v>
                </c:pt>
                <c:pt idx="5958">
                  <c:v>1.7227733000000001</c:v>
                </c:pt>
                <c:pt idx="5959">
                  <c:v>1.7251924000000001</c:v>
                </c:pt>
                <c:pt idx="5960">
                  <c:v>1.7182177999999999</c:v>
                </c:pt>
                <c:pt idx="5961">
                  <c:v>1.7117348999999999</c:v>
                </c:pt>
                <c:pt idx="5962">
                  <c:v>1.7090816</c:v>
                </c:pt>
                <c:pt idx="5963">
                  <c:v>1.7105338999999999</c:v>
                </c:pt>
                <c:pt idx="5964">
                  <c:v>1.710963</c:v>
                </c:pt>
                <c:pt idx="5965">
                  <c:v>1.7056956000000001</c:v>
                </c:pt>
                <c:pt idx="5966">
                  <c:v>1.6975461000000001</c:v>
                </c:pt>
                <c:pt idx="5967">
                  <c:v>1.6960691000000001</c:v>
                </c:pt>
                <c:pt idx="5968">
                  <c:v>1.6934998999999999</c:v>
                </c:pt>
                <c:pt idx="5969">
                  <c:v>1.6968259999999999</c:v>
                </c:pt>
                <c:pt idx="5970">
                  <c:v>1.6897911999999999</c:v>
                </c:pt>
                <c:pt idx="5971">
                  <c:v>1.6822332</c:v>
                </c:pt>
                <c:pt idx="5972">
                  <c:v>1.6872288</c:v>
                </c:pt>
                <c:pt idx="5973">
                  <c:v>1.6767920000000001</c:v>
                </c:pt>
                <c:pt idx="5974">
                  <c:v>1.6761661999999999</c:v>
                </c:pt>
                <c:pt idx="5975">
                  <c:v>1.6733814</c:v>
                </c:pt>
                <c:pt idx="5976">
                  <c:v>1.6749296</c:v>
                </c:pt>
                <c:pt idx="5977">
                  <c:v>1.6732328000000001</c:v>
                </c:pt>
                <c:pt idx="5978">
                  <c:v>1.6626586999999999</c:v>
                </c:pt>
                <c:pt idx="5979">
                  <c:v>1.664987</c:v>
                </c:pt>
                <c:pt idx="5980">
                  <c:v>1.6631885</c:v>
                </c:pt>
                <c:pt idx="5981">
                  <c:v>1.6691209</c:v>
                </c:pt>
                <c:pt idx="5982">
                  <c:v>1.6542522</c:v>
                </c:pt>
                <c:pt idx="5983">
                  <c:v>1.6512271999999999</c:v>
                </c:pt>
                <c:pt idx="5984">
                  <c:v>1.6519119</c:v>
                </c:pt>
                <c:pt idx="5985">
                  <c:v>1.6532742</c:v>
                </c:pt>
                <c:pt idx="5986">
                  <c:v>1.6533217</c:v>
                </c:pt>
                <c:pt idx="5987">
                  <c:v>1.6437058</c:v>
                </c:pt>
                <c:pt idx="5988">
                  <c:v>1.6418552</c:v>
                </c:pt>
                <c:pt idx="5989">
                  <c:v>1.6399024</c:v>
                </c:pt>
                <c:pt idx="5990">
                  <c:v>1.6381684999999999</c:v>
                </c:pt>
                <c:pt idx="5991">
                  <c:v>1.6300768999999999</c:v>
                </c:pt>
                <c:pt idx="5992">
                  <c:v>1.6355862999999999</c:v>
                </c:pt>
                <c:pt idx="5993">
                  <c:v>1.6380862</c:v>
                </c:pt>
                <c:pt idx="5994">
                  <c:v>1.6323804</c:v>
                </c:pt>
                <c:pt idx="5995">
                  <c:v>1.638296</c:v>
                </c:pt>
                <c:pt idx="5996">
                  <c:v>1.6298573000000001</c:v>
                </c:pt>
                <c:pt idx="5997">
                  <c:v>1.6297998</c:v>
                </c:pt>
                <c:pt idx="5998">
                  <c:v>1.6298714000000001</c:v>
                </c:pt>
                <c:pt idx="5999">
                  <c:v>1.622384</c:v>
                </c:pt>
                <c:pt idx="6000">
                  <c:v>1.6196562999999999</c:v>
                </c:pt>
                <c:pt idx="6001">
                  <c:v>1.6228094</c:v>
                </c:pt>
                <c:pt idx="6002">
                  <c:v>1.6219821999999999</c:v>
                </c:pt>
                <c:pt idx="6003">
                  <c:v>1.611928</c:v>
                </c:pt>
                <c:pt idx="6004">
                  <c:v>1.6092907000000001</c:v>
                </c:pt>
                <c:pt idx="6005">
                  <c:v>1.6156911</c:v>
                </c:pt>
                <c:pt idx="6006">
                  <c:v>1.6025448</c:v>
                </c:pt>
                <c:pt idx="6007">
                  <c:v>1.6032294</c:v>
                </c:pt>
                <c:pt idx="6008">
                  <c:v>1.6086756</c:v>
                </c:pt>
                <c:pt idx="6009">
                  <c:v>1.6086152</c:v>
                </c:pt>
                <c:pt idx="6010">
                  <c:v>1.6107421</c:v>
                </c:pt>
                <c:pt idx="6011">
                  <c:v>1.5997608999999999</c:v>
                </c:pt>
                <c:pt idx="6012">
                  <c:v>1.6003609000000001</c:v>
                </c:pt>
                <c:pt idx="6013">
                  <c:v>1.6016448000000001</c:v>
                </c:pt>
                <c:pt idx="6014">
                  <c:v>1.6000756</c:v>
                </c:pt>
                <c:pt idx="6015">
                  <c:v>1.5989857999999999</c:v>
                </c:pt>
                <c:pt idx="6016">
                  <c:v>1.587377</c:v>
                </c:pt>
                <c:pt idx="6017">
                  <c:v>1.5873199</c:v>
                </c:pt>
                <c:pt idx="6018">
                  <c:v>1.576416</c:v>
                </c:pt>
                <c:pt idx="6019">
                  <c:v>1.5778711999999999</c:v>
                </c:pt>
                <c:pt idx="6020">
                  <c:v>1.5776886000000001</c:v>
                </c:pt>
                <c:pt idx="6021">
                  <c:v>1.5781152000000001</c:v>
                </c:pt>
                <c:pt idx="6022">
                  <c:v>1.5670172</c:v>
                </c:pt>
                <c:pt idx="6023">
                  <c:v>1.5710765</c:v>
                </c:pt>
                <c:pt idx="6024">
                  <c:v>1.5725378000000001</c:v>
                </c:pt>
                <c:pt idx="6025">
                  <c:v>1.5671934000000001</c:v>
                </c:pt>
                <c:pt idx="6026">
                  <c:v>1.5577624000000001</c:v>
                </c:pt>
                <c:pt idx="6027">
                  <c:v>1.5609379999999999</c:v>
                </c:pt>
                <c:pt idx="6028">
                  <c:v>1.5593615999999999</c:v>
                </c:pt>
                <c:pt idx="6029">
                  <c:v>1.5585165999999999</c:v>
                </c:pt>
                <c:pt idx="6030">
                  <c:v>1.5564259</c:v>
                </c:pt>
                <c:pt idx="6031">
                  <c:v>1.5487492</c:v>
                </c:pt>
                <c:pt idx="6032">
                  <c:v>1.5443053</c:v>
                </c:pt>
                <c:pt idx="6033">
                  <c:v>1.5466871</c:v>
                </c:pt>
                <c:pt idx="6034">
                  <c:v>1.5354057999999999</c:v>
                </c:pt>
                <c:pt idx="6035">
                  <c:v>1.5293146</c:v>
                </c:pt>
                <c:pt idx="6036">
                  <c:v>1.5277791000000001</c:v>
                </c:pt>
                <c:pt idx="6037">
                  <c:v>1.5267010000000001</c:v>
                </c:pt>
                <c:pt idx="6038">
                  <c:v>1.5281563</c:v>
                </c:pt>
                <c:pt idx="6039">
                  <c:v>1.5154471</c:v>
                </c:pt>
                <c:pt idx="6040">
                  <c:v>1.5142812000000001</c:v>
                </c:pt>
                <c:pt idx="6041">
                  <c:v>1.5128367</c:v>
                </c:pt>
                <c:pt idx="6042">
                  <c:v>1.4988916000000001</c:v>
                </c:pt>
                <c:pt idx="6043">
                  <c:v>1.5003405000000001</c:v>
                </c:pt>
                <c:pt idx="6044">
                  <c:v>1.5024636</c:v>
                </c:pt>
                <c:pt idx="6045">
                  <c:v>1.4949376999999999</c:v>
                </c:pt>
                <c:pt idx="6046">
                  <c:v>1.4883473</c:v>
                </c:pt>
                <c:pt idx="6047">
                  <c:v>1.4993966999999999</c:v>
                </c:pt>
                <c:pt idx="6048">
                  <c:v>1.4833723999999999</c:v>
                </c:pt>
                <c:pt idx="6049">
                  <c:v>1.4808223</c:v>
                </c:pt>
                <c:pt idx="6050">
                  <c:v>1.4825051</c:v>
                </c:pt>
                <c:pt idx="6051">
                  <c:v>1.4790703999999999</c:v>
                </c:pt>
                <c:pt idx="6052">
                  <c:v>1.4685782999999999</c:v>
                </c:pt>
                <c:pt idx="6053">
                  <c:v>1.4688269</c:v>
                </c:pt>
                <c:pt idx="6054">
                  <c:v>1.4694811000000001</c:v>
                </c:pt>
                <c:pt idx="6055">
                  <c:v>1.4756488999999999</c:v>
                </c:pt>
                <c:pt idx="6056">
                  <c:v>1.4565423</c:v>
                </c:pt>
                <c:pt idx="6057">
                  <c:v>1.4592617000000001</c:v>
                </c:pt>
                <c:pt idx="6058">
                  <c:v>1.4584608999999999</c:v>
                </c:pt>
                <c:pt idx="6059">
                  <c:v>1.4584305</c:v>
                </c:pt>
                <c:pt idx="6060">
                  <c:v>1.4526539999999999</c:v>
                </c:pt>
                <c:pt idx="6061">
                  <c:v>1.4496032999999999</c:v>
                </c:pt>
                <c:pt idx="6062">
                  <c:v>1.4518447000000001</c:v>
                </c:pt>
                <c:pt idx="6063">
                  <c:v>1.4526205999999999</c:v>
                </c:pt>
                <c:pt idx="6064">
                  <c:v>1.4385313</c:v>
                </c:pt>
                <c:pt idx="6065">
                  <c:v>1.4415188000000001</c:v>
                </c:pt>
                <c:pt idx="6066">
                  <c:v>1.4414756</c:v>
                </c:pt>
                <c:pt idx="6067">
                  <c:v>1.4281105999999999</c:v>
                </c:pt>
                <c:pt idx="6068">
                  <c:v>1.4320248</c:v>
                </c:pt>
                <c:pt idx="6069">
                  <c:v>1.4313998999999999</c:v>
                </c:pt>
                <c:pt idx="6070">
                  <c:v>1.4290183000000001</c:v>
                </c:pt>
                <c:pt idx="6071">
                  <c:v>1.4262362</c:v>
                </c:pt>
                <c:pt idx="6072">
                  <c:v>1.4229039000000001</c:v>
                </c:pt>
                <c:pt idx="6073">
                  <c:v>1.4258694999999999</c:v>
                </c:pt>
                <c:pt idx="6074">
                  <c:v>1.4231725</c:v>
                </c:pt>
                <c:pt idx="6075">
                  <c:v>1.4128555</c:v>
                </c:pt>
                <c:pt idx="6076">
                  <c:v>1.4116352999999999</c:v>
                </c:pt>
                <c:pt idx="6077">
                  <c:v>1.3996122</c:v>
                </c:pt>
                <c:pt idx="6078">
                  <c:v>1.4008001999999999</c:v>
                </c:pt>
                <c:pt idx="6079">
                  <c:v>1.3996396</c:v>
                </c:pt>
                <c:pt idx="6080">
                  <c:v>1.4054314999999999</c:v>
                </c:pt>
                <c:pt idx="6081">
                  <c:v>1.3976982</c:v>
                </c:pt>
                <c:pt idx="6082">
                  <c:v>1.3941353999999999</c:v>
                </c:pt>
                <c:pt idx="6083">
                  <c:v>1.3902620000000001</c:v>
                </c:pt>
                <c:pt idx="6084">
                  <c:v>1.3781464000000001</c:v>
                </c:pt>
                <c:pt idx="6085">
                  <c:v>1.3792766000000001</c:v>
                </c:pt>
                <c:pt idx="6086">
                  <c:v>1.3801121999999999</c:v>
                </c:pt>
                <c:pt idx="6087">
                  <c:v>1.3752768</c:v>
                </c:pt>
                <c:pt idx="6088">
                  <c:v>1.3706024999999999</c:v>
                </c:pt>
                <c:pt idx="6089">
                  <c:v>1.3700013</c:v>
                </c:pt>
                <c:pt idx="6090">
                  <c:v>1.3669475</c:v>
                </c:pt>
                <c:pt idx="6091">
                  <c:v>1.3682166</c:v>
                </c:pt>
                <c:pt idx="6092">
                  <c:v>1.3552723</c:v>
                </c:pt>
                <c:pt idx="6093">
                  <c:v>1.3560557</c:v>
                </c:pt>
                <c:pt idx="6094">
                  <c:v>1.3568217</c:v>
                </c:pt>
                <c:pt idx="6095">
                  <c:v>1.3607144</c:v>
                </c:pt>
                <c:pt idx="6096">
                  <c:v>1.3441015000000001</c:v>
                </c:pt>
                <c:pt idx="6097">
                  <c:v>1.3482881</c:v>
                </c:pt>
                <c:pt idx="6098">
                  <c:v>1.3442594999999999</c:v>
                </c:pt>
                <c:pt idx="6099">
                  <c:v>1.3419287</c:v>
                </c:pt>
                <c:pt idx="6100">
                  <c:v>1.3336859000000001</c:v>
                </c:pt>
                <c:pt idx="6101">
                  <c:v>1.3356162</c:v>
                </c:pt>
                <c:pt idx="6102">
                  <c:v>1.3341282999999999</c:v>
                </c:pt>
                <c:pt idx="6103">
                  <c:v>1.3262794</c:v>
                </c:pt>
                <c:pt idx="6104">
                  <c:v>1.3260449000000001</c:v>
                </c:pt>
                <c:pt idx="6105">
                  <c:v>1.3244765999999999</c:v>
                </c:pt>
                <c:pt idx="6106">
                  <c:v>1.3175254999999999</c:v>
                </c:pt>
                <c:pt idx="6107">
                  <c:v>1.313383</c:v>
                </c:pt>
                <c:pt idx="6108">
                  <c:v>1.3129401000000001</c:v>
                </c:pt>
                <c:pt idx="6109">
                  <c:v>1.3190358</c:v>
                </c:pt>
                <c:pt idx="6110">
                  <c:v>1.3166798</c:v>
                </c:pt>
                <c:pt idx="6111">
                  <c:v>1.3084519999999999</c:v>
                </c:pt>
                <c:pt idx="6112">
                  <c:v>1.3093273999999999</c:v>
                </c:pt>
                <c:pt idx="6113">
                  <c:v>1.306999</c:v>
                </c:pt>
                <c:pt idx="6114">
                  <c:v>1.3017973</c:v>
                </c:pt>
                <c:pt idx="6115">
                  <c:v>1.2977730999999999</c:v>
                </c:pt>
                <c:pt idx="6116">
                  <c:v>1.2984420999999999</c:v>
                </c:pt>
                <c:pt idx="6117">
                  <c:v>1.2847613</c:v>
                </c:pt>
                <c:pt idx="6118">
                  <c:v>1.2862159</c:v>
                </c:pt>
                <c:pt idx="6119">
                  <c:v>1.2870561</c:v>
                </c:pt>
                <c:pt idx="6120">
                  <c:v>1.2762429</c:v>
                </c:pt>
                <c:pt idx="6121">
                  <c:v>1.2782358</c:v>
                </c:pt>
                <c:pt idx="6122">
                  <c:v>1.2791511</c:v>
                </c:pt>
                <c:pt idx="6123">
                  <c:v>1.2786158000000001</c:v>
                </c:pt>
                <c:pt idx="6124">
                  <c:v>1.2698107000000001</c:v>
                </c:pt>
                <c:pt idx="6125">
                  <c:v>1.2725972000000001</c:v>
                </c:pt>
                <c:pt idx="6126">
                  <c:v>1.2667648</c:v>
                </c:pt>
                <c:pt idx="6127">
                  <c:v>1.2570778</c:v>
                </c:pt>
                <c:pt idx="6128">
                  <c:v>1.2554031999999999</c:v>
                </c:pt>
                <c:pt idx="6129">
                  <c:v>1.2588733000000001</c:v>
                </c:pt>
                <c:pt idx="6130">
                  <c:v>1.2613312000000001</c:v>
                </c:pt>
                <c:pt idx="6131">
                  <c:v>1.2501564999999999</c:v>
                </c:pt>
                <c:pt idx="6132">
                  <c:v>1.2513828</c:v>
                </c:pt>
                <c:pt idx="6133">
                  <c:v>1.2512273</c:v>
                </c:pt>
                <c:pt idx="6134">
                  <c:v>1.2497898000000001</c:v>
                </c:pt>
                <c:pt idx="6135">
                  <c:v>1.2441783</c:v>
                </c:pt>
                <c:pt idx="6136">
                  <c:v>1.2427576</c:v>
                </c:pt>
                <c:pt idx="6137">
                  <c:v>1.2381683999999999</c:v>
                </c:pt>
                <c:pt idx="6138">
                  <c:v>1.2313873</c:v>
                </c:pt>
                <c:pt idx="6139">
                  <c:v>1.2299119000000001</c:v>
                </c:pt>
                <c:pt idx="6140">
                  <c:v>1.2312726000000001</c:v>
                </c:pt>
                <c:pt idx="6141">
                  <c:v>1.2322245000000001</c:v>
                </c:pt>
                <c:pt idx="6142">
                  <c:v>1.2226197999999999</c:v>
                </c:pt>
                <c:pt idx="6143">
                  <c:v>1.2245697</c:v>
                </c:pt>
                <c:pt idx="6144">
                  <c:v>1.2209677999999999</c:v>
                </c:pt>
                <c:pt idx="6145">
                  <c:v>1.2228478</c:v>
                </c:pt>
                <c:pt idx="6146">
                  <c:v>1.2090065000000001</c:v>
                </c:pt>
                <c:pt idx="6147">
                  <c:v>1.2064482999999999</c:v>
                </c:pt>
                <c:pt idx="6148">
                  <c:v>1.2137256999999999</c:v>
                </c:pt>
                <c:pt idx="6149">
                  <c:v>1.2045615000000001</c:v>
                </c:pt>
                <c:pt idx="6150">
                  <c:v>1.2033278999999999</c:v>
                </c:pt>
                <c:pt idx="6151">
                  <c:v>1.2039199</c:v>
                </c:pt>
                <c:pt idx="6152">
                  <c:v>1.1923083000000001</c:v>
                </c:pt>
                <c:pt idx="6153">
                  <c:v>1.1911464</c:v>
                </c:pt>
                <c:pt idx="6154">
                  <c:v>1.1980956</c:v>
                </c:pt>
                <c:pt idx="6155">
                  <c:v>1.1946888</c:v>
                </c:pt>
                <c:pt idx="6156">
                  <c:v>1.1802613</c:v>
                </c:pt>
                <c:pt idx="6157">
                  <c:v>1.1783473</c:v>
                </c:pt>
                <c:pt idx="6158">
                  <c:v>1.1846821000000001</c:v>
                </c:pt>
                <c:pt idx="6159">
                  <c:v>1.1810498</c:v>
                </c:pt>
                <c:pt idx="6160">
                  <c:v>1.1755177999999999</c:v>
                </c:pt>
                <c:pt idx="6161">
                  <c:v>1.1748447</c:v>
                </c:pt>
                <c:pt idx="6162">
                  <c:v>1.1753153000000001</c:v>
                </c:pt>
                <c:pt idx="6163">
                  <c:v>1.1785604000000001</c:v>
                </c:pt>
                <c:pt idx="6164">
                  <c:v>1.1671737</c:v>
                </c:pt>
                <c:pt idx="6165">
                  <c:v>1.1710398</c:v>
                </c:pt>
                <c:pt idx="6166">
                  <c:v>1.1724634</c:v>
                </c:pt>
                <c:pt idx="6167">
                  <c:v>1.1668984</c:v>
                </c:pt>
                <c:pt idx="6168">
                  <c:v>1.1584744</c:v>
                </c:pt>
                <c:pt idx="6169">
                  <c:v>1.1554120999999999</c:v>
                </c:pt>
                <c:pt idx="6170">
                  <c:v>1.1552464</c:v>
                </c:pt>
                <c:pt idx="6171">
                  <c:v>1.1465576</c:v>
                </c:pt>
                <c:pt idx="6172">
                  <c:v>1.1482943999999999</c:v>
                </c:pt>
                <c:pt idx="6173">
                  <c:v>1.1444108</c:v>
                </c:pt>
                <c:pt idx="6174">
                  <c:v>1.1479258999999999</c:v>
                </c:pt>
                <c:pt idx="6175">
                  <c:v>1.1348164999999999</c:v>
                </c:pt>
                <c:pt idx="6176">
                  <c:v>1.1349457999999999</c:v>
                </c:pt>
                <c:pt idx="6177">
                  <c:v>1.1353523999999999</c:v>
                </c:pt>
                <c:pt idx="6178">
                  <c:v>1.13565</c:v>
                </c:pt>
                <c:pt idx="6179">
                  <c:v>1.1225471</c:v>
                </c:pt>
                <c:pt idx="6180">
                  <c:v>1.1280888</c:v>
                </c:pt>
                <c:pt idx="6181">
                  <c:v>1.1259763</c:v>
                </c:pt>
                <c:pt idx="6182">
                  <c:v>1.1150758000000001</c:v>
                </c:pt>
                <c:pt idx="6183">
                  <c:v>1.1136607000000001</c:v>
                </c:pt>
                <c:pt idx="6184">
                  <c:v>1.1167161000000001</c:v>
                </c:pt>
                <c:pt idx="6185">
                  <c:v>1.1028450999999999</c:v>
                </c:pt>
                <c:pt idx="6186">
                  <c:v>1.1037637</c:v>
                </c:pt>
                <c:pt idx="6187">
                  <c:v>1.1092283999999999</c:v>
                </c:pt>
                <c:pt idx="6188">
                  <c:v>1.099726</c:v>
                </c:pt>
                <c:pt idx="6189">
                  <c:v>1.0920198000000001</c:v>
                </c:pt>
                <c:pt idx="6190">
                  <c:v>1.0953253999999999</c:v>
                </c:pt>
                <c:pt idx="6191">
                  <c:v>1.0900799999999999</c:v>
                </c:pt>
                <c:pt idx="6192">
                  <c:v>1.0950004</c:v>
                </c:pt>
                <c:pt idx="6193">
                  <c:v>1.0835614</c:v>
                </c:pt>
                <c:pt idx="6194">
                  <c:v>1.0781655000000001</c:v>
                </c:pt>
                <c:pt idx="6195">
                  <c:v>1.0813458</c:v>
                </c:pt>
                <c:pt idx="6196">
                  <c:v>1.0786901</c:v>
                </c:pt>
                <c:pt idx="6197">
                  <c:v>1.0670819</c:v>
                </c:pt>
                <c:pt idx="6198">
                  <c:v>1.0724241999999999</c:v>
                </c:pt>
                <c:pt idx="6199">
                  <c:v>1.0697007000000001</c:v>
                </c:pt>
                <c:pt idx="6200">
                  <c:v>1.0627454999999999</c:v>
                </c:pt>
                <c:pt idx="6201">
                  <c:v>1.0587907999999999</c:v>
                </c:pt>
                <c:pt idx="6202">
                  <c:v>1.0515791000000001</c:v>
                </c:pt>
                <c:pt idx="6203">
                  <c:v>1.0525085999999999</c:v>
                </c:pt>
                <c:pt idx="6204">
                  <c:v>1.0570729000000001</c:v>
                </c:pt>
                <c:pt idx="6205">
                  <c:v>1.0475030999999999</c:v>
                </c:pt>
                <c:pt idx="6206">
                  <c:v>1.0488831000000001</c:v>
                </c:pt>
                <c:pt idx="6207">
                  <c:v>1.0494399999999999</c:v>
                </c:pt>
                <c:pt idx="6208">
                  <c:v>1.0531657000000001</c:v>
                </c:pt>
                <c:pt idx="6209">
                  <c:v>1.0405698000000001</c:v>
                </c:pt>
                <c:pt idx="6210">
                  <c:v>1.0419053</c:v>
                </c:pt>
                <c:pt idx="6211">
                  <c:v>1.0430235000000001</c:v>
                </c:pt>
                <c:pt idx="6212">
                  <c:v>1.0405097000000001</c:v>
                </c:pt>
                <c:pt idx="6213">
                  <c:v>1.0325040999999999</c:v>
                </c:pt>
                <c:pt idx="6214">
                  <c:v>1.0285921</c:v>
                </c:pt>
                <c:pt idx="6215">
                  <c:v>1.0209946999999999</c:v>
                </c:pt>
                <c:pt idx="6216">
                  <c:v>1.0170554000000001</c:v>
                </c:pt>
                <c:pt idx="6217">
                  <c:v>1.0224241999999999</c:v>
                </c:pt>
                <c:pt idx="6218">
                  <c:v>1.0179830000000001</c:v>
                </c:pt>
                <c:pt idx="6219">
                  <c:v>1.0268775999999999</c:v>
                </c:pt>
                <c:pt idx="6220">
                  <c:v>1.0086181999999999</c:v>
                </c:pt>
                <c:pt idx="6221">
                  <c:v>1.0114158</c:v>
                </c:pt>
                <c:pt idx="6222">
                  <c:v>1.017415</c:v>
                </c:pt>
                <c:pt idx="6223">
                  <c:v>0.99847019000000004</c:v>
                </c:pt>
                <c:pt idx="6224">
                  <c:v>1.0023601</c:v>
                </c:pt>
                <c:pt idx="6225">
                  <c:v>1.0040414</c:v>
                </c:pt>
                <c:pt idx="6226">
                  <c:v>1.0053384000000001</c:v>
                </c:pt>
                <c:pt idx="6227">
                  <c:v>0.99211824000000004</c:v>
                </c:pt>
                <c:pt idx="6228">
                  <c:v>0.99345784999999998</c:v>
                </c:pt>
                <c:pt idx="6229">
                  <c:v>0.99471045000000002</c:v>
                </c:pt>
                <c:pt idx="6230">
                  <c:v>0.99344056999999997</c:v>
                </c:pt>
                <c:pt idx="6231">
                  <c:v>0.98649984999999996</c:v>
                </c:pt>
                <c:pt idx="6232">
                  <c:v>0.99072318999999998</c:v>
                </c:pt>
                <c:pt idx="6233">
                  <c:v>0.98596536999999995</c:v>
                </c:pt>
                <c:pt idx="6234">
                  <c:v>0.98633039</c:v>
                </c:pt>
                <c:pt idx="6235">
                  <c:v>0.97592062000000002</c:v>
                </c:pt>
                <c:pt idx="6236">
                  <c:v>0.97937894000000003</c:v>
                </c:pt>
                <c:pt idx="6237">
                  <c:v>0.97558891999999997</c:v>
                </c:pt>
                <c:pt idx="6238">
                  <c:v>0.97410929000000002</c:v>
                </c:pt>
                <c:pt idx="6239">
                  <c:v>0.97120470000000003</c:v>
                </c:pt>
                <c:pt idx="6240">
                  <c:v>0.96611833999999996</c:v>
                </c:pt>
                <c:pt idx="6241">
                  <c:v>0.96528208000000004</c:v>
                </c:pt>
                <c:pt idx="6242">
                  <c:v>0.96954273999999996</c:v>
                </c:pt>
                <c:pt idx="6243">
                  <c:v>0.95558821999999999</c:v>
                </c:pt>
                <c:pt idx="6244">
                  <c:v>0.95377283999999996</c:v>
                </c:pt>
                <c:pt idx="6245">
                  <c:v>0.96103614999999998</c:v>
                </c:pt>
                <c:pt idx="6246">
                  <c:v>0.94055164000000002</c:v>
                </c:pt>
                <c:pt idx="6247">
                  <c:v>0.94774634000000002</c:v>
                </c:pt>
                <c:pt idx="6248">
                  <c:v>0.94460356000000001</c:v>
                </c:pt>
                <c:pt idx="6249">
                  <c:v>0.94415795999999996</c:v>
                </c:pt>
                <c:pt idx="6250">
                  <c:v>0.94455582000000005</c:v>
                </c:pt>
                <c:pt idx="6251">
                  <c:v>0.93372411</c:v>
                </c:pt>
                <c:pt idx="6252">
                  <c:v>0.93071037999999995</c:v>
                </c:pt>
                <c:pt idx="6253">
                  <c:v>0.92885417000000003</c:v>
                </c:pt>
                <c:pt idx="6254">
                  <c:v>0.92168415000000004</c:v>
                </c:pt>
                <c:pt idx="6255">
                  <c:v>0.92041439000000003</c:v>
                </c:pt>
                <c:pt idx="6256">
                  <c:v>0.91819406000000003</c:v>
                </c:pt>
                <c:pt idx="6257">
                  <c:v>0.91466533999999999</c:v>
                </c:pt>
                <c:pt idx="6258">
                  <c:v>0.91169202000000005</c:v>
                </c:pt>
                <c:pt idx="6259">
                  <c:v>0.90908979999999995</c:v>
                </c:pt>
                <c:pt idx="6260">
                  <c:v>0.90742844</c:v>
                </c:pt>
                <c:pt idx="6261">
                  <c:v>0.90890132999999995</c:v>
                </c:pt>
                <c:pt idx="6262">
                  <c:v>0.89749478999999999</c:v>
                </c:pt>
                <c:pt idx="6263">
                  <c:v>0.90099633000000001</c:v>
                </c:pt>
                <c:pt idx="6264">
                  <c:v>0.8989684</c:v>
                </c:pt>
                <c:pt idx="6265">
                  <c:v>0.89538037999999998</c:v>
                </c:pt>
                <c:pt idx="6266">
                  <c:v>0.88652134000000005</c:v>
                </c:pt>
                <c:pt idx="6267">
                  <c:v>0.88948786000000002</c:v>
                </c:pt>
                <c:pt idx="6268">
                  <c:v>0.88621753000000003</c:v>
                </c:pt>
                <c:pt idx="6269">
                  <c:v>0.88956075999999995</c:v>
                </c:pt>
                <c:pt idx="6270">
                  <c:v>0.88211720999999998</c:v>
                </c:pt>
                <c:pt idx="6271">
                  <c:v>0.88344747000000001</c:v>
                </c:pt>
                <c:pt idx="6272">
                  <c:v>0.87864028999999999</c:v>
                </c:pt>
                <c:pt idx="6273">
                  <c:v>0.88511097000000005</c:v>
                </c:pt>
                <c:pt idx="6274">
                  <c:v>0.87486463999999997</c:v>
                </c:pt>
                <c:pt idx="6275">
                  <c:v>0.87253468999999995</c:v>
                </c:pt>
                <c:pt idx="6276">
                  <c:v>0.87776202000000003</c:v>
                </c:pt>
                <c:pt idx="6277">
                  <c:v>0.87291949999999996</c:v>
                </c:pt>
                <c:pt idx="6278">
                  <c:v>0.86670786</c:v>
                </c:pt>
                <c:pt idx="6279">
                  <c:v>0.86473864</c:v>
                </c:pt>
                <c:pt idx="6280">
                  <c:v>0.86870866999999996</c:v>
                </c:pt>
                <c:pt idx="6281">
                  <c:v>0.86881286000000002</c:v>
                </c:pt>
                <c:pt idx="6282">
                  <c:v>0.86116104999999998</c:v>
                </c:pt>
                <c:pt idx="6283">
                  <c:v>0.85770380000000002</c:v>
                </c:pt>
                <c:pt idx="6284">
                  <c:v>0.86162841000000001</c:v>
                </c:pt>
                <c:pt idx="6285">
                  <c:v>0.85865979999999997</c:v>
                </c:pt>
                <c:pt idx="6286">
                  <c:v>0.86269963000000005</c:v>
                </c:pt>
                <c:pt idx="6287">
                  <c:v>0.84428453000000003</c:v>
                </c:pt>
                <c:pt idx="6288">
                  <c:v>0.84961569000000003</c:v>
                </c:pt>
                <c:pt idx="6289">
                  <c:v>0.84152526000000005</c:v>
                </c:pt>
                <c:pt idx="6290">
                  <c:v>0.84199493999999997</c:v>
                </c:pt>
                <c:pt idx="6291">
                  <c:v>0.83956587000000005</c:v>
                </c:pt>
                <c:pt idx="6292">
                  <c:v>0.84450292999999999</c:v>
                </c:pt>
                <c:pt idx="6293">
                  <c:v>0.84540634999999997</c:v>
                </c:pt>
                <c:pt idx="6294">
                  <c:v>0.82946043999999997</c:v>
                </c:pt>
                <c:pt idx="6295">
                  <c:v>0.83331376000000001</c:v>
                </c:pt>
                <c:pt idx="6296">
                  <c:v>0.83305562</c:v>
                </c:pt>
                <c:pt idx="6297">
                  <c:v>0.83226739999999999</c:v>
                </c:pt>
                <c:pt idx="6298">
                  <c:v>0.82598758000000005</c:v>
                </c:pt>
                <c:pt idx="6299">
                  <c:v>0.81934041000000002</c:v>
                </c:pt>
                <c:pt idx="6300">
                  <c:v>0.81726783999999997</c:v>
                </c:pt>
                <c:pt idx="6301">
                  <c:v>0.82073110000000005</c:v>
                </c:pt>
                <c:pt idx="6302">
                  <c:v>0.82017379999999995</c:v>
                </c:pt>
                <c:pt idx="6303">
                  <c:v>0.82618504999999998</c:v>
                </c:pt>
                <c:pt idx="6304">
                  <c:v>0.81544167000000001</c:v>
                </c:pt>
                <c:pt idx="6305">
                  <c:v>0.81498992000000003</c:v>
                </c:pt>
                <c:pt idx="6306">
                  <c:v>0.81667358000000001</c:v>
                </c:pt>
                <c:pt idx="6307">
                  <c:v>0.81434702999999997</c:v>
                </c:pt>
                <c:pt idx="6308">
                  <c:v>0.80284637000000003</c:v>
                </c:pt>
                <c:pt idx="6309">
                  <c:v>0.80233454999999998</c:v>
                </c:pt>
                <c:pt idx="6310">
                  <c:v>0.80112134999999995</c:v>
                </c:pt>
                <c:pt idx="6311">
                  <c:v>0.79769504000000002</c:v>
                </c:pt>
                <c:pt idx="6312">
                  <c:v>0.80062067999999997</c:v>
                </c:pt>
                <c:pt idx="6313">
                  <c:v>0.79932535000000005</c:v>
                </c:pt>
                <c:pt idx="6314">
                  <c:v>0.78630531000000004</c:v>
                </c:pt>
                <c:pt idx="6315">
                  <c:v>0.78533547999999997</c:v>
                </c:pt>
                <c:pt idx="6316">
                  <c:v>0.78987138999999995</c:v>
                </c:pt>
                <c:pt idx="6317">
                  <c:v>0.78383093999999998</c:v>
                </c:pt>
                <c:pt idx="6318">
                  <c:v>0.77483743000000005</c:v>
                </c:pt>
                <c:pt idx="6319">
                  <c:v>0.77195466000000001</c:v>
                </c:pt>
                <c:pt idx="6320">
                  <c:v>0.77605491999999998</c:v>
                </c:pt>
                <c:pt idx="6321">
                  <c:v>0.77505791000000002</c:v>
                </c:pt>
                <c:pt idx="6322">
                  <c:v>0.78120601000000001</c:v>
                </c:pt>
                <c:pt idx="6323">
                  <c:v>0.76379286999999996</c:v>
                </c:pt>
                <c:pt idx="6324">
                  <c:v>0.76144867999999999</c:v>
                </c:pt>
                <c:pt idx="6325">
                  <c:v>0.76205581</c:v>
                </c:pt>
                <c:pt idx="6326">
                  <c:v>0.76549767999999996</c:v>
                </c:pt>
                <c:pt idx="6327">
                  <c:v>0.74900531999999997</c:v>
                </c:pt>
                <c:pt idx="6328">
                  <c:v>0.75127529999999998</c:v>
                </c:pt>
                <c:pt idx="6329">
                  <c:v>0.75143671000000001</c:v>
                </c:pt>
                <c:pt idx="6330">
                  <c:v>0.74822348000000005</c:v>
                </c:pt>
                <c:pt idx="6331">
                  <c:v>0.75022668000000003</c:v>
                </c:pt>
                <c:pt idx="6332">
                  <c:v>0.73377872</c:v>
                </c:pt>
                <c:pt idx="6333">
                  <c:v>0.73438221000000004</c:v>
                </c:pt>
                <c:pt idx="6334">
                  <c:v>0.73558402000000001</c:v>
                </c:pt>
                <c:pt idx="6335">
                  <c:v>0.73320370999999995</c:v>
                </c:pt>
                <c:pt idx="6336">
                  <c:v>0.72299497999999995</c:v>
                </c:pt>
                <c:pt idx="6337">
                  <c:v>0.72356421000000004</c:v>
                </c:pt>
                <c:pt idx="6338">
                  <c:v>0.72330963999999998</c:v>
                </c:pt>
                <c:pt idx="6339">
                  <c:v>0.71980392999999998</c:v>
                </c:pt>
                <c:pt idx="6340">
                  <c:v>0.71297341999999997</c:v>
                </c:pt>
                <c:pt idx="6341">
                  <c:v>0.71355849999999998</c:v>
                </c:pt>
                <c:pt idx="6342">
                  <c:v>0.71117598000000004</c:v>
                </c:pt>
                <c:pt idx="6343">
                  <c:v>0.7138738</c:v>
                </c:pt>
                <c:pt idx="6344">
                  <c:v>0.71386002999999998</c:v>
                </c:pt>
                <c:pt idx="6345">
                  <c:v>0.69780545999999999</c:v>
                </c:pt>
                <c:pt idx="6346">
                  <c:v>0.69948047000000002</c:v>
                </c:pt>
                <c:pt idx="6347">
                  <c:v>0.70579122999999999</c:v>
                </c:pt>
                <c:pt idx="6348">
                  <c:v>0.70066315000000001</c:v>
                </c:pt>
                <c:pt idx="6349">
                  <c:v>0.69254081999999995</c:v>
                </c:pt>
                <c:pt idx="6350">
                  <c:v>0.69204926</c:v>
                </c:pt>
                <c:pt idx="6351">
                  <c:v>0.69828873999999996</c:v>
                </c:pt>
                <c:pt idx="6352">
                  <c:v>0.69620514</c:v>
                </c:pt>
                <c:pt idx="6353">
                  <c:v>0.69610559999999999</c:v>
                </c:pt>
                <c:pt idx="6354">
                  <c:v>0.68298101</c:v>
                </c:pt>
                <c:pt idx="6355">
                  <c:v>0.68343693000000005</c:v>
                </c:pt>
                <c:pt idx="6356">
                  <c:v>0.68974840999999998</c:v>
                </c:pt>
                <c:pt idx="6357">
                  <c:v>0.68862838000000004</c:v>
                </c:pt>
                <c:pt idx="6358">
                  <c:v>0.67533403999999997</c:v>
                </c:pt>
                <c:pt idx="6359">
                  <c:v>0.67762756000000002</c:v>
                </c:pt>
                <c:pt idx="6360">
                  <c:v>0.68410879000000002</c:v>
                </c:pt>
                <c:pt idx="6361">
                  <c:v>0.67838264000000004</c:v>
                </c:pt>
                <c:pt idx="6362">
                  <c:v>0.66824585000000003</c:v>
                </c:pt>
                <c:pt idx="6363">
                  <c:v>0.67238712</c:v>
                </c:pt>
                <c:pt idx="6364">
                  <c:v>0.66759210999999996</c:v>
                </c:pt>
                <c:pt idx="6365">
                  <c:v>0.67121112000000005</c:v>
                </c:pt>
                <c:pt idx="6366">
                  <c:v>0.66719145000000002</c:v>
                </c:pt>
                <c:pt idx="6367">
                  <c:v>0.65919828000000003</c:v>
                </c:pt>
                <c:pt idx="6368">
                  <c:v>0.66292362999999999</c:v>
                </c:pt>
                <c:pt idx="6369">
                  <c:v>0.66424983999999998</c:v>
                </c:pt>
                <c:pt idx="6370">
                  <c:v>0.65248841000000002</c:v>
                </c:pt>
                <c:pt idx="6371">
                  <c:v>0.65344100999999999</c:v>
                </c:pt>
                <c:pt idx="6372">
                  <c:v>0.65361840000000004</c:v>
                </c:pt>
                <c:pt idx="6373">
                  <c:v>0.65164727</c:v>
                </c:pt>
                <c:pt idx="6374">
                  <c:v>0.65116196999999998</c:v>
                </c:pt>
                <c:pt idx="6375">
                  <c:v>0.64547723999999995</c:v>
                </c:pt>
                <c:pt idx="6376">
                  <c:v>0.64381575999999996</c:v>
                </c:pt>
                <c:pt idx="6377">
                  <c:v>0.64237147999999999</c:v>
                </c:pt>
                <c:pt idx="6378">
                  <c:v>0.63617383999999999</c:v>
                </c:pt>
                <c:pt idx="6379">
                  <c:v>0.63395137000000001</c:v>
                </c:pt>
                <c:pt idx="6380">
                  <c:v>0.63592291000000001</c:v>
                </c:pt>
                <c:pt idx="6381">
                  <c:v>0.63308531000000001</c:v>
                </c:pt>
                <c:pt idx="6382">
                  <c:v>0.62393880000000002</c:v>
                </c:pt>
                <c:pt idx="6383">
                  <c:v>0.61915754999999995</c:v>
                </c:pt>
                <c:pt idx="6384">
                  <c:v>0.62274974999999999</c:v>
                </c:pt>
                <c:pt idx="6385">
                  <c:v>0.61914807999999999</c:v>
                </c:pt>
                <c:pt idx="6386">
                  <c:v>0.61353058000000005</c:v>
                </c:pt>
                <c:pt idx="6387">
                  <c:v>0.60893392999999996</c:v>
                </c:pt>
                <c:pt idx="6388">
                  <c:v>0.60829686999999999</c:v>
                </c:pt>
                <c:pt idx="6389">
                  <c:v>0.61240572000000004</c:v>
                </c:pt>
                <c:pt idx="6390">
                  <c:v>0.60439556999999999</c:v>
                </c:pt>
                <c:pt idx="6391">
                  <c:v>0.59923190000000004</c:v>
                </c:pt>
                <c:pt idx="6392">
                  <c:v>0.60147481999999997</c:v>
                </c:pt>
                <c:pt idx="6393">
                  <c:v>0.59711051000000004</c:v>
                </c:pt>
                <c:pt idx="6394">
                  <c:v>0.58938246999999999</c:v>
                </c:pt>
                <c:pt idx="6395">
                  <c:v>0.58977407000000004</c:v>
                </c:pt>
                <c:pt idx="6396">
                  <c:v>0.58476830000000002</c:v>
                </c:pt>
                <c:pt idx="6397">
                  <c:v>0.58562159999999996</c:v>
                </c:pt>
                <c:pt idx="6398">
                  <c:v>0.57860327</c:v>
                </c:pt>
                <c:pt idx="6399">
                  <c:v>0.57925439000000001</c:v>
                </c:pt>
                <c:pt idx="6400">
                  <c:v>0.58414750999999998</c:v>
                </c:pt>
                <c:pt idx="6401">
                  <c:v>0.58046973000000002</c:v>
                </c:pt>
                <c:pt idx="6402">
                  <c:v>0.56794995000000004</c:v>
                </c:pt>
                <c:pt idx="6403">
                  <c:v>0.57094323999999996</c:v>
                </c:pt>
                <c:pt idx="6404">
                  <c:v>0.57017063999999995</c:v>
                </c:pt>
                <c:pt idx="6405">
                  <c:v>0.57075070999999999</c:v>
                </c:pt>
                <c:pt idx="6406">
                  <c:v>0.56278866999999999</c:v>
                </c:pt>
                <c:pt idx="6407">
                  <c:v>0.55883598000000001</c:v>
                </c:pt>
                <c:pt idx="6408">
                  <c:v>0.56130486999999996</c:v>
                </c:pt>
                <c:pt idx="6409">
                  <c:v>0.55295550999999998</c:v>
                </c:pt>
                <c:pt idx="6410">
                  <c:v>0.54852992</c:v>
                </c:pt>
                <c:pt idx="6411">
                  <c:v>0.54704182999999995</c:v>
                </c:pt>
                <c:pt idx="6412">
                  <c:v>0.54674666999999999</c:v>
                </c:pt>
                <c:pt idx="6413">
                  <c:v>0.53619950999999999</c:v>
                </c:pt>
                <c:pt idx="6414">
                  <c:v>0.53443419999999997</c:v>
                </c:pt>
                <c:pt idx="6415">
                  <c:v>0.53853613</c:v>
                </c:pt>
                <c:pt idx="6416">
                  <c:v>0.52710049999999997</c:v>
                </c:pt>
                <c:pt idx="6417">
                  <c:v>0.52396827999999995</c:v>
                </c:pt>
                <c:pt idx="6418">
                  <c:v>0.52453481999999996</c:v>
                </c:pt>
                <c:pt idx="6419">
                  <c:v>0.52362405999999995</c:v>
                </c:pt>
                <c:pt idx="6420">
                  <c:v>0.51646011999999997</c:v>
                </c:pt>
                <c:pt idx="6421">
                  <c:v>0.51740204999999995</c:v>
                </c:pt>
                <c:pt idx="6422">
                  <c:v>0.51755244</c:v>
                </c:pt>
                <c:pt idx="6423">
                  <c:v>0.51653159000000004</c:v>
                </c:pt>
                <c:pt idx="6424">
                  <c:v>0.50455552000000004</c:v>
                </c:pt>
                <c:pt idx="6425">
                  <c:v>0.49989557000000001</c:v>
                </c:pt>
                <c:pt idx="6426">
                  <c:v>0.50047821000000003</c:v>
                </c:pt>
                <c:pt idx="6427">
                  <c:v>0.50234193000000005</c:v>
                </c:pt>
                <c:pt idx="6428">
                  <c:v>0.49195156000000001</c:v>
                </c:pt>
                <c:pt idx="6429">
                  <c:v>0.49149519000000003</c:v>
                </c:pt>
                <c:pt idx="6430">
                  <c:v>0.48650368999999999</c:v>
                </c:pt>
                <c:pt idx="6431">
                  <c:v>0.48556476999999998</c:v>
                </c:pt>
                <c:pt idx="6432">
                  <c:v>0.48222073999999998</c:v>
                </c:pt>
                <c:pt idx="6433">
                  <c:v>0.47957283000000001</c:v>
                </c:pt>
                <c:pt idx="6434">
                  <c:v>0.47923014000000003</c:v>
                </c:pt>
                <c:pt idx="6435">
                  <c:v>0.47975624</c:v>
                </c:pt>
                <c:pt idx="6436">
                  <c:v>0.47019773999999998</c:v>
                </c:pt>
                <c:pt idx="6437">
                  <c:v>0.46429812999999998</c:v>
                </c:pt>
                <c:pt idx="6438">
                  <c:v>0.47023281</c:v>
                </c:pt>
                <c:pt idx="6439">
                  <c:v>0.45895278</c:v>
                </c:pt>
                <c:pt idx="6440">
                  <c:v>0.45593619000000002</c:v>
                </c:pt>
                <c:pt idx="6441">
                  <c:v>0.45458158999999998</c:v>
                </c:pt>
                <c:pt idx="6442">
                  <c:v>0.46182862000000002</c:v>
                </c:pt>
                <c:pt idx="6443">
                  <c:v>0.44799936000000001</c:v>
                </c:pt>
                <c:pt idx="6444">
                  <c:v>0.44756085000000001</c:v>
                </c:pt>
                <c:pt idx="6445">
                  <c:v>0.44831737999999999</c:v>
                </c:pt>
                <c:pt idx="6446">
                  <c:v>0.4484899</c:v>
                </c:pt>
                <c:pt idx="6447">
                  <c:v>0.43615451</c:v>
                </c:pt>
                <c:pt idx="6448">
                  <c:v>0.43575903999999999</c:v>
                </c:pt>
                <c:pt idx="6449">
                  <c:v>0.43889263000000001</c:v>
                </c:pt>
                <c:pt idx="6450">
                  <c:v>0.42643508000000002</c:v>
                </c:pt>
                <c:pt idx="6451">
                  <c:v>0.42698044000000002</c:v>
                </c:pt>
                <c:pt idx="6452">
                  <c:v>0.43124404999999999</c:v>
                </c:pt>
                <c:pt idx="6453">
                  <c:v>0.42509123999999998</c:v>
                </c:pt>
                <c:pt idx="6454">
                  <c:v>0.42330330999999999</c:v>
                </c:pt>
                <c:pt idx="6455">
                  <c:v>0.42342213000000001</c:v>
                </c:pt>
                <c:pt idx="6456">
                  <c:v>0.42552911999999998</c:v>
                </c:pt>
                <c:pt idx="6457">
                  <c:v>0.42172489000000002</c:v>
                </c:pt>
                <c:pt idx="6458">
                  <c:v>0.41801864</c:v>
                </c:pt>
                <c:pt idx="6459">
                  <c:v>0.41817504</c:v>
                </c:pt>
                <c:pt idx="6460">
                  <c:v>0.41841123000000002</c:v>
                </c:pt>
                <c:pt idx="6461">
                  <c:v>0.40773176999999999</c:v>
                </c:pt>
                <c:pt idx="6462">
                  <c:v>0.41320699</c:v>
                </c:pt>
                <c:pt idx="6463">
                  <c:v>0.41821524999999998</c:v>
                </c:pt>
                <c:pt idx="6464">
                  <c:v>0.40578613000000002</c:v>
                </c:pt>
                <c:pt idx="6465">
                  <c:v>0.40298355000000002</c:v>
                </c:pt>
                <c:pt idx="6466">
                  <c:v>0.40653931999999998</c:v>
                </c:pt>
                <c:pt idx="6467">
                  <c:v>0.40789509000000002</c:v>
                </c:pt>
                <c:pt idx="6468">
                  <c:v>0.39780995000000002</c:v>
                </c:pt>
                <c:pt idx="6469">
                  <c:v>0.39362143999999999</c:v>
                </c:pt>
                <c:pt idx="6470">
                  <c:v>0.39472406999999998</c:v>
                </c:pt>
                <c:pt idx="6471">
                  <c:v>0.39278537000000002</c:v>
                </c:pt>
                <c:pt idx="6472">
                  <c:v>0.38463544999999999</c:v>
                </c:pt>
                <c:pt idx="6473">
                  <c:v>0.39056345999999997</c:v>
                </c:pt>
                <c:pt idx="6474">
                  <c:v>0.38828786999999998</c:v>
                </c:pt>
                <c:pt idx="6475">
                  <c:v>0.38073760000000001</c:v>
                </c:pt>
                <c:pt idx="6476">
                  <c:v>0.37462234</c:v>
                </c:pt>
                <c:pt idx="6477">
                  <c:v>0.37678179000000001</c:v>
                </c:pt>
                <c:pt idx="6478">
                  <c:v>0.37542557999999998</c:v>
                </c:pt>
                <c:pt idx="6479">
                  <c:v>0.36387825000000001</c:v>
                </c:pt>
                <c:pt idx="6480">
                  <c:v>0.36261320000000002</c:v>
                </c:pt>
                <c:pt idx="6481">
                  <c:v>0.35358116000000001</c:v>
                </c:pt>
                <c:pt idx="6482">
                  <c:v>0.35413027000000002</c:v>
                </c:pt>
                <c:pt idx="6483">
                  <c:v>0.35575997999999998</c:v>
                </c:pt>
                <c:pt idx="6484">
                  <c:v>0.35330650000000002</c:v>
                </c:pt>
                <c:pt idx="6485">
                  <c:v>0.34345188999999998</c:v>
                </c:pt>
                <c:pt idx="6486">
                  <c:v>0.34522107000000002</c:v>
                </c:pt>
                <c:pt idx="6487">
                  <c:v>0.34867677000000002</c:v>
                </c:pt>
                <c:pt idx="6488">
                  <c:v>0.34501212999999997</c:v>
                </c:pt>
                <c:pt idx="6489">
                  <c:v>0.33755088</c:v>
                </c:pt>
                <c:pt idx="6490">
                  <c:v>0.33487949</c:v>
                </c:pt>
                <c:pt idx="6491">
                  <c:v>0.33495375999999999</c:v>
                </c:pt>
                <c:pt idx="6492">
                  <c:v>0.33743172999999999</c:v>
                </c:pt>
                <c:pt idx="6493">
                  <c:v>0.32597222999999997</c:v>
                </c:pt>
                <c:pt idx="6494">
                  <c:v>0.32812288000000001</c:v>
                </c:pt>
                <c:pt idx="6495">
                  <c:v>0.32544854000000001</c:v>
                </c:pt>
                <c:pt idx="6496">
                  <c:v>0.32073744999999998</c:v>
                </c:pt>
                <c:pt idx="6497">
                  <c:v>0.31137358999999998</c:v>
                </c:pt>
                <c:pt idx="6498">
                  <c:v>0.30728032999999999</c:v>
                </c:pt>
                <c:pt idx="6499">
                  <c:v>0.30655326999999999</c:v>
                </c:pt>
                <c:pt idx="6500">
                  <c:v>0.29377316999999997</c:v>
                </c:pt>
                <c:pt idx="6501">
                  <c:v>0.29800367</c:v>
                </c:pt>
                <c:pt idx="6502">
                  <c:v>0.29912423999999999</c:v>
                </c:pt>
                <c:pt idx="6503">
                  <c:v>0.28695309000000002</c:v>
                </c:pt>
                <c:pt idx="6504">
                  <c:v>0.28517165999999999</c:v>
                </c:pt>
                <c:pt idx="6505">
                  <c:v>0.28784078000000002</c:v>
                </c:pt>
                <c:pt idx="6506">
                  <c:v>0.28488433000000002</c:v>
                </c:pt>
                <c:pt idx="6507">
                  <c:v>0.27480676999999998</c:v>
                </c:pt>
                <c:pt idx="6508">
                  <c:v>0.26888123000000003</c:v>
                </c:pt>
                <c:pt idx="6509">
                  <c:v>0.27026983999999998</c:v>
                </c:pt>
                <c:pt idx="6510">
                  <c:v>0.27215170999999999</c:v>
                </c:pt>
                <c:pt idx="6511">
                  <c:v>0.26193437000000003</c:v>
                </c:pt>
                <c:pt idx="6512">
                  <c:v>0.26286826000000002</c:v>
                </c:pt>
                <c:pt idx="6513">
                  <c:v>0.26296437</c:v>
                </c:pt>
                <c:pt idx="6514">
                  <c:v>0.26065883000000001</c:v>
                </c:pt>
                <c:pt idx="6515">
                  <c:v>0.24507828000000001</c:v>
                </c:pt>
                <c:pt idx="6516">
                  <c:v>0.25114796</c:v>
                </c:pt>
                <c:pt idx="6517">
                  <c:v>0.24288833000000001</c:v>
                </c:pt>
                <c:pt idx="6518">
                  <c:v>0.24015374</c:v>
                </c:pt>
                <c:pt idx="6519">
                  <c:v>0.24491909000000001</c:v>
                </c:pt>
                <c:pt idx="6520">
                  <c:v>0.23386781000000001</c:v>
                </c:pt>
                <c:pt idx="6521">
                  <c:v>0.23040071000000001</c:v>
                </c:pt>
                <c:pt idx="6522">
                  <c:v>0.23458867999999999</c:v>
                </c:pt>
                <c:pt idx="6523">
                  <c:v>0.22762667</c:v>
                </c:pt>
                <c:pt idx="6524">
                  <c:v>0.22322384000000001</c:v>
                </c:pt>
                <c:pt idx="6525">
                  <c:v>0.22633183000000001</c:v>
                </c:pt>
                <c:pt idx="6526">
                  <c:v>0.21989476999999999</c:v>
                </c:pt>
                <c:pt idx="6527">
                  <c:v>0.21920390000000001</c:v>
                </c:pt>
                <c:pt idx="6528">
                  <c:v>0.20642641</c:v>
                </c:pt>
                <c:pt idx="6529">
                  <c:v>0.21086341</c:v>
                </c:pt>
                <c:pt idx="6530">
                  <c:v>0.21007912000000001</c:v>
                </c:pt>
                <c:pt idx="6531">
                  <c:v>0.21911435000000001</c:v>
                </c:pt>
                <c:pt idx="6532">
                  <c:v>0.20385360999999999</c:v>
                </c:pt>
                <c:pt idx="6533">
                  <c:v>0.19872876</c:v>
                </c:pt>
                <c:pt idx="6534">
                  <c:v>0.2008964</c:v>
                </c:pt>
                <c:pt idx="6535">
                  <c:v>0.20556964</c:v>
                </c:pt>
                <c:pt idx="6536">
                  <c:v>0.19274145000000001</c:v>
                </c:pt>
                <c:pt idx="6537">
                  <c:v>0.18939476999999999</c:v>
                </c:pt>
                <c:pt idx="6538">
                  <c:v>0.18774357</c:v>
                </c:pt>
                <c:pt idx="6539">
                  <c:v>0.18281637000000001</c:v>
                </c:pt>
                <c:pt idx="6540">
                  <c:v>0.17900650000000001</c:v>
                </c:pt>
                <c:pt idx="6541">
                  <c:v>0.18376495000000001</c:v>
                </c:pt>
                <c:pt idx="6542">
                  <c:v>0.18680188</c:v>
                </c:pt>
                <c:pt idx="6543">
                  <c:v>0.17195416999999999</c:v>
                </c:pt>
                <c:pt idx="6544">
                  <c:v>0.17430735999999999</c:v>
                </c:pt>
                <c:pt idx="6545">
                  <c:v>0.17765154</c:v>
                </c:pt>
                <c:pt idx="6546">
                  <c:v>0.16726174999999999</c:v>
                </c:pt>
                <c:pt idx="6547">
                  <c:v>0.1646232</c:v>
                </c:pt>
                <c:pt idx="6548">
                  <c:v>0.17365178000000001</c:v>
                </c:pt>
                <c:pt idx="6549">
                  <c:v>0.15753523999999999</c:v>
                </c:pt>
                <c:pt idx="6550">
                  <c:v>0.15799010999999999</c:v>
                </c:pt>
                <c:pt idx="6551">
                  <c:v>0.15449358999999999</c:v>
                </c:pt>
                <c:pt idx="6552">
                  <c:v>0.15964292999999999</c:v>
                </c:pt>
                <c:pt idx="6553">
                  <c:v>0.14917337999999999</c:v>
                </c:pt>
                <c:pt idx="6554">
                  <c:v>0.14979171999999999</c:v>
                </c:pt>
                <c:pt idx="6555">
                  <c:v>0.138983</c:v>
                </c:pt>
                <c:pt idx="6556">
                  <c:v>0.13827092999999999</c:v>
                </c:pt>
                <c:pt idx="6557">
                  <c:v>0.14133908000000001</c:v>
                </c:pt>
                <c:pt idx="6558">
                  <c:v>0.14170131</c:v>
                </c:pt>
                <c:pt idx="6559">
                  <c:v>0.13971913999999999</c:v>
                </c:pt>
                <c:pt idx="6560">
                  <c:v>0.13210334000000001</c:v>
                </c:pt>
                <c:pt idx="6561">
                  <c:v>0.13498189999999999</c:v>
                </c:pt>
                <c:pt idx="6562">
                  <c:v>0.13625145999999999</c:v>
                </c:pt>
                <c:pt idx="6563">
                  <c:v>0.12445452999999999</c:v>
                </c:pt>
                <c:pt idx="6564">
                  <c:v>0.12592842000000001</c:v>
                </c:pt>
                <c:pt idx="6565">
                  <c:v>0.12532671000000001</c:v>
                </c:pt>
                <c:pt idx="6566">
                  <c:v>0.12543346999999999</c:v>
                </c:pt>
                <c:pt idx="6567">
                  <c:v>0.11595966000000001</c:v>
                </c:pt>
                <c:pt idx="6568">
                  <c:v>0.11375333</c:v>
                </c:pt>
                <c:pt idx="6569">
                  <c:v>0.11811797</c:v>
                </c:pt>
                <c:pt idx="6570">
                  <c:v>0.11651311</c:v>
                </c:pt>
                <c:pt idx="6571">
                  <c:v>0.10729677</c:v>
                </c:pt>
                <c:pt idx="6572">
                  <c:v>0.10555775000000001</c:v>
                </c:pt>
                <c:pt idx="6573">
                  <c:v>0.10318643</c:v>
                </c:pt>
                <c:pt idx="6574">
                  <c:v>9.4401523000000001E-2</c:v>
                </c:pt>
                <c:pt idx="6575">
                  <c:v>9.1488450999999998E-2</c:v>
                </c:pt>
                <c:pt idx="6576">
                  <c:v>9.3916639999999996E-2</c:v>
                </c:pt>
                <c:pt idx="6577">
                  <c:v>9.2693247000000006E-2</c:v>
                </c:pt>
                <c:pt idx="6578">
                  <c:v>7.6070651000000003E-2</c:v>
                </c:pt>
                <c:pt idx="6579">
                  <c:v>7.7422999000000006E-2</c:v>
                </c:pt>
                <c:pt idx="6580">
                  <c:v>7.0674746999999996E-2</c:v>
                </c:pt>
                <c:pt idx="6581">
                  <c:v>7.5574092999999995E-2</c:v>
                </c:pt>
                <c:pt idx="6582">
                  <c:v>6.0184736000000003E-2</c:v>
                </c:pt>
                <c:pt idx="6583">
                  <c:v>5.9237771000000002E-2</c:v>
                </c:pt>
                <c:pt idx="6584">
                  <c:v>6.0861464999999997E-2</c:v>
                </c:pt>
                <c:pt idx="6585">
                  <c:v>4.6758666999999997E-2</c:v>
                </c:pt>
                <c:pt idx="6586">
                  <c:v>4.7059555000000003E-2</c:v>
                </c:pt>
                <c:pt idx="6587">
                  <c:v>4.3004803000000001E-2</c:v>
                </c:pt>
                <c:pt idx="6588">
                  <c:v>4.5449643999999997E-2</c:v>
                </c:pt>
                <c:pt idx="6589">
                  <c:v>3.3204984E-2</c:v>
                </c:pt>
                <c:pt idx="6590">
                  <c:v>3.3211876000000001E-2</c:v>
                </c:pt>
                <c:pt idx="6591">
                  <c:v>3.1141959E-2</c:v>
                </c:pt>
                <c:pt idx="6592">
                  <c:v>3.4135483000000001E-2</c:v>
                </c:pt>
                <c:pt idx="6593">
                  <c:v>2.5487276E-2</c:v>
                </c:pt>
                <c:pt idx="6594">
                  <c:v>2.4550280000000001E-2</c:v>
                </c:pt>
                <c:pt idx="6595">
                  <c:v>1.2291065E-2</c:v>
                </c:pt>
                <c:pt idx="6596">
                  <c:v>1.3003417999999999E-2</c:v>
                </c:pt>
                <c:pt idx="6597">
                  <c:v>1.9006126000000002E-2</c:v>
                </c:pt>
                <c:pt idx="6598">
                  <c:v>7.7491556E-3</c:v>
                </c:pt>
                <c:pt idx="6599">
                  <c:v>9.8281576999999995E-3</c:v>
                </c:pt>
                <c:pt idx="6600">
                  <c:v>9.3148723999999996E-4</c:v>
                </c:pt>
                <c:pt idx="6601">
                  <c:v>2.6521526999999999E-3</c:v>
                </c:pt>
                <c:pt idx="6602">
                  <c:v>3.7612440000000001E-4</c:v>
                </c:pt>
                <c:pt idx="6603">
                  <c:v>-8.3597144000000009E-3</c:v>
                </c:pt>
                <c:pt idx="6604">
                  <c:v>-6.5971896999999996E-3</c:v>
                </c:pt>
                <c:pt idx="6605">
                  <c:v>-1.0925051E-2</c:v>
                </c:pt>
                <c:pt idx="6606">
                  <c:v>-9.6218120000000004E-3</c:v>
                </c:pt>
                <c:pt idx="6607">
                  <c:v>-9.2761777000000007E-3</c:v>
                </c:pt>
                <c:pt idx="6608">
                  <c:v>-1.1968826E-2</c:v>
                </c:pt>
                <c:pt idx="6609">
                  <c:v>-1.5032841E-2</c:v>
                </c:pt>
                <c:pt idx="6610">
                  <c:v>-9.8773008000000006E-3</c:v>
                </c:pt>
                <c:pt idx="6611">
                  <c:v>-1.9787422999999998E-2</c:v>
                </c:pt>
                <c:pt idx="6612">
                  <c:v>-1.9218432000000001E-2</c:v>
                </c:pt>
                <c:pt idx="6613">
                  <c:v>-2.0070231000000001E-2</c:v>
                </c:pt>
                <c:pt idx="6614">
                  <c:v>-1.8593637E-2</c:v>
                </c:pt>
                <c:pt idx="6615">
                  <c:v>-2.6387278E-2</c:v>
                </c:pt>
                <c:pt idx="6616">
                  <c:v>-1.7624016999999999E-2</c:v>
                </c:pt>
                <c:pt idx="6617">
                  <c:v>-1.8078296000000001E-2</c:v>
                </c:pt>
                <c:pt idx="6618">
                  <c:v>-1.7627991999999999E-2</c:v>
                </c:pt>
                <c:pt idx="6619">
                  <c:v>-3.1446964000000001E-2</c:v>
                </c:pt>
                <c:pt idx="6620">
                  <c:v>-2.8549130999999998E-2</c:v>
                </c:pt>
                <c:pt idx="6621">
                  <c:v>-2.9911608999999999E-2</c:v>
                </c:pt>
                <c:pt idx="6622">
                  <c:v>-3.3202152999999998E-2</c:v>
                </c:pt>
                <c:pt idx="6623">
                  <c:v>-4.0315226000000003E-2</c:v>
                </c:pt>
                <c:pt idx="6624">
                  <c:v>-4.6493679000000003E-2</c:v>
                </c:pt>
                <c:pt idx="6625">
                  <c:v>-4.7476929000000001E-2</c:v>
                </c:pt>
                <c:pt idx="6626">
                  <c:v>-4.6679825000000001E-2</c:v>
                </c:pt>
                <c:pt idx="6627">
                  <c:v>-5.1843765999999999E-2</c:v>
                </c:pt>
                <c:pt idx="6628">
                  <c:v>-5.9849408E-2</c:v>
                </c:pt>
                <c:pt idx="6629">
                  <c:v>-6.1271871999999998E-2</c:v>
                </c:pt>
                <c:pt idx="6630">
                  <c:v>-7.3616250999999994E-2</c:v>
                </c:pt>
                <c:pt idx="6631">
                  <c:v>-7.1468151999999993E-2</c:v>
                </c:pt>
                <c:pt idx="6632">
                  <c:v>-7.2500534000000005E-2</c:v>
                </c:pt>
                <c:pt idx="6633">
                  <c:v>-6.8129635999999993E-2</c:v>
                </c:pt>
                <c:pt idx="6634">
                  <c:v>-7.9451583000000006E-2</c:v>
                </c:pt>
                <c:pt idx="6635">
                  <c:v>-8.0771497999999997E-2</c:v>
                </c:pt>
                <c:pt idx="6636">
                  <c:v>-8.2593850999999996E-2</c:v>
                </c:pt>
                <c:pt idx="6637">
                  <c:v>-7.9713917999999995E-2</c:v>
                </c:pt>
                <c:pt idx="6638">
                  <c:v>-8.7591692999999998E-2</c:v>
                </c:pt>
                <c:pt idx="6639">
                  <c:v>-8.5369556999999999E-2</c:v>
                </c:pt>
                <c:pt idx="6640">
                  <c:v>-8.8092274999999998E-2</c:v>
                </c:pt>
                <c:pt idx="6641">
                  <c:v>-8.3730936000000006E-2</c:v>
                </c:pt>
                <c:pt idx="6642">
                  <c:v>-9.3657918000000007E-2</c:v>
                </c:pt>
                <c:pt idx="6643">
                  <c:v>-9.2992499000000006E-2</c:v>
                </c:pt>
                <c:pt idx="6644">
                  <c:v>-8.9230045999999993E-2</c:v>
                </c:pt>
                <c:pt idx="6645">
                  <c:v>-9.3412495999999998E-2</c:v>
                </c:pt>
                <c:pt idx="6646">
                  <c:v>-8.8526107000000007E-2</c:v>
                </c:pt>
                <c:pt idx="6647">
                  <c:v>-9.8143077999999995E-2</c:v>
                </c:pt>
                <c:pt idx="6648">
                  <c:v>-9.4492406000000001E-2</c:v>
                </c:pt>
                <c:pt idx="6649">
                  <c:v>-9.4954967000000001E-2</c:v>
                </c:pt>
                <c:pt idx="6650">
                  <c:v>-9.7355603999999998E-2</c:v>
                </c:pt>
                <c:pt idx="6651">
                  <c:v>-0.10384054</c:v>
                </c:pt>
                <c:pt idx="6652">
                  <c:v>-0.10349956</c:v>
                </c:pt>
                <c:pt idx="6653">
                  <c:v>-0.10497718</c:v>
                </c:pt>
                <c:pt idx="6654">
                  <c:v>-0.11984356</c:v>
                </c:pt>
                <c:pt idx="6655">
                  <c:v>-0.11945193</c:v>
                </c:pt>
                <c:pt idx="6656">
                  <c:v>-0.11572636</c:v>
                </c:pt>
                <c:pt idx="6657">
                  <c:v>-0.11961002</c:v>
                </c:pt>
                <c:pt idx="6658">
                  <c:v>-0.11989336</c:v>
                </c:pt>
                <c:pt idx="6659">
                  <c:v>-0.13158473000000001</c:v>
                </c:pt>
                <c:pt idx="6660">
                  <c:v>-0.12982737</c:v>
                </c:pt>
                <c:pt idx="6661">
                  <c:v>-0.12989680000000001</c:v>
                </c:pt>
                <c:pt idx="6662">
                  <c:v>-0.13084615999999999</c:v>
                </c:pt>
                <c:pt idx="6663">
                  <c:v>-0.14092951000000001</c:v>
                </c:pt>
                <c:pt idx="6664">
                  <c:v>-0.14699914</c:v>
                </c:pt>
                <c:pt idx="6665">
                  <c:v>-0.14743181</c:v>
                </c:pt>
                <c:pt idx="6666">
                  <c:v>-0.14479761999999999</c:v>
                </c:pt>
                <c:pt idx="6667">
                  <c:v>-0.15710098</c:v>
                </c:pt>
                <c:pt idx="6668">
                  <c:v>-0.15631612</c:v>
                </c:pt>
                <c:pt idx="6669">
                  <c:v>-0.15971363999999999</c:v>
                </c:pt>
                <c:pt idx="6670">
                  <c:v>-0.16817045</c:v>
                </c:pt>
                <c:pt idx="6671">
                  <c:v>-0.17203994</c:v>
                </c:pt>
                <c:pt idx="6672">
                  <c:v>-0.16476803000000001</c:v>
                </c:pt>
                <c:pt idx="6673">
                  <c:v>-0.16692709999999999</c:v>
                </c:pt>
                <c:pt idx="6674">
                  <c:v>-0.17158673999999999</c:v>
                </c:pt>
                <c:pt idx="6675">
                  <c:v>-0.17725845000000001</c:v>
                </c:pt>
                <c:pt idx="6676">
                  <c:v>-0.17483325</c:v>
                </c:pt>
                <c:pt idx="6677">
                  <c:v>-0.17206098</c:v>
                </c:pt>
                <c:pt idx="6678">
                  <c:v>-0.17571031000000001</c:v>
                </c:pt>
                <c:pt idx="6679">
                  <c:v>-0.17658684999999999</c:v>
                </c:pt>
                <c:pt idx="6680">
                  <c:v>-0.17506168999999999</c:v>
                </c:pt>
                <c:pt idx="6681">
                  <c:v>-0.17627551999999999</c:v>
                </c:pt>
                <c:pt idx="6682">
                  <c:v>-0.17781842</c:v>
                </c:pt>
                <c:pt idx="6683">
                  <c:v>-0.17374885000000001</c:v>
                </c:pt>
                <c:pt idx="6684">
                  <c:v>-0.18609117</c:v>
                </c:pt>
                <c:pt idx="6685">
                  <c:v>-0.18674736</c:v>
                </c:pt>
                <c:pt idx="6686">
                  <c:v>-0.18815798</c:v>
                </c:pt>
                <c:pt idx="6687">
                  <c:v>-0.19168958</c:v>
                </c:pt>
                <c:pt idx="6688">
                  <c:v>-0.20321678000000001</c:v>
                </c:pt>
                <c:pt idx="6689">
                  <c:v>-0.20474800000000001</c:v>
                </c:pt>
                <c:pt idx="6690">
                  <c:v>-0.20123729000000001</c:v>
                </c:pt>
                <c:pt idx="6691">
                  <c:v>-0.20322353000000001</c:v>
                </c:pt>
                <c:pt idx="6692">
                  <c:v>-0.20192025999999999</c:v>
                </c:pt>
                <c:pt idx="6693">
                  <c:v>-0.20804837000000001</c:v>
                </c:pt>
                <c:pt idx="6694">
                  <c:v>-0.21125720000000001</c:v>
                </c:pt>
                <c:pt idx="6695">
                  <c:v>-0.21264137</c:v>
                </c:pt>
                <c:pt idx="6696">
                  <c:v>-0.21074909</c:v>
                </c:pt>
                <c:pt idx="6697">
                  <c:v>-0.21675093000000001</c:v>
                </c:pt>
                <c:pt idx="6698">
                  <c:v>-0.21512324999999999</c:v>
                </c:pt>
                <c:pt idx="6699">
                  <c:v>-0.20712009000000001</c:v>
                </c:pt>
                <c:pt idx="6700">
                  <c:v>-0.21002623000000001</c:v>
                </c:pt>
                <c:pt idx="6701">
                  <c:v>-0.21102241999999999</c:v>
                </c:pt>
                <c:pt idx="6702">
                  <c:v>-0.21917443</c:v>
                </c:pt>
                <c:pt idx="6703">
                  <c:v>-0.21376972999999999</c:v>
                </c:pt>
                <c:pt idx="6704">
                  <c:v>-0.22336112999999999</c:v>
                </c:pt>
                <c:pt idx="6705">
                  <c:v>-0.22470203</c:v>
                </c:pt>
                <c:pt idx="6706">
                  <c:v>-0.22128052000000001</c:v>
                </c:pt>
                <c:pt idx="6707">
                  <c:v>-0.23121804000000001</c:v>
                </c:pt>
                <c:pt idx="6708">
                  <c:v>-0.23173854999999999</c:v>
                </c:pt>
                <c:pt idx="6709">
                  <c:v>-0.22931693</c:v>
                </c:pt>
                <c:pt idx="6710">
                  <c:v>-0.23327777</c:v>
                </c:pt>
                <c:pt idx="6711">
                  <c:v>-0.23271618999999999</c:v>
                </c:pt>
                <c:pt idx="6712">
                  <c:v>-0.24443366</c:v>
                </c:pt>
                <c:pt idx="6713">
                  <c:v>-0.24613943999999999</c:v>
                </c:pt>
                <c:pt idx="6714">
                  <c:v>-0.24867845</c:v>
                </c:pt>
                <c:pt idx="6715">
                  <c:v>-0.26135823000000002</c:v>
                </c:pt>
                <c:pt idx="6716">
                  <c:v>-0.25782402999999998</c:v>
                </c:pt>
                <c:pt idx="6717">
                  <c:v>-0.26460704000000002</c:v>
                </c:pt>
                <c:pt idx="6718">
                  <c:v>-0.26393807000000002</c:v>
                </c:pt>
                <c:pt idx="6719">
                  <c:v>-0.26815906</c:v>
                </c:pt>
                <c:pt idx="6720">
                  <c:v>-0.26932323000000002</c:v>
                </c:pt>
                <c:pt idx="6721">
                  <c:v>-0.26937362999999998</c:v>
                </c:pt>
                <c:pt idx="6722">
                  <c:v>-0.26756352</c:v>
                </c:pt>
                <c:pt idx="6723">
                  <c:v>-0.26370314</c:v>
                </c:pt>
                <c:pt idx="6724">
                  <c:v>-0.27721446999999999</c:v>
                </c:pt>
                <c:pt idx="6725">
                  <c:v>-0.26859509999999998</c:v>
                </c:pt>
                <c:pt idx="6726">
                  <c:v>-0.27421459999999998</c:v>
                </c:pt>
                <c:pt idx="6727">
                  <c:v>-0.27377683000000003</c:v>
                </c:pt>
                <c:pt idx="6728">
                  <c:v>-0.27553365000000002</c:v>
                </c:pt>
                <c:pt idx="6729">
                  <c:v>-0.28343700999999999</c:v>
                </c:pt>
                <c:pt idx="6730">
                  <c:v>-0.27643496000000001</c:v>
                </c:pt>
                <c:pt idx="6731">
                  <c:v>-0.28150076000000002</c:v>
                </c:pt>
                <c:pt idx="6732">
                  <c:v>-0.27841653999999999</c:v>
                </c:pt>
                <c:pt idx="6733">
                  <c:v>-0.27972549000000002</c:v>
                </c:pt>
                <c:pt idx="6734">
                  <c:v>-0.29174185000000002</c:v>
                </c:pt>
                <c:pt idx="6735">
                  <c:v>-0.28903910999999999</c:v>
                </c:pt>
                <c:pt idx="6736">
                  <c:v>-0.29381101999999998</c:v>
                </c:pt>
                <c:pt idx="6737">
                  <c:v>-0.29181254000000001</c:v>
                </c:pt>
                <c:pt idx="6738">
                  <c:v>-0.30544158999999999</c:v>
                </c:pt>
                <c:pt idx="6739">
                  <c:v>-0.30345791999999999</c:v>
                </c:pt>
                <c:pt idx="6740">
                  <c:v>-0.30533539999999998</c:v>
                </c:pt>
                <c:pt idx="6741">
                  <c:v>-0.30814448</c:v>
                </c:pt>
                <c:pt idx="6742">
                  <c:v>-0.30720639</c:v>
                </c:pt>
                <c:pt idx="6743">
                  <c:v>-0.32254690000000003</c:v>
                </c:pt>
                <c:pt idx="6744">
                  <c:v>-0.31665662</c:v>
                </c:pt>
                <c:pt idx="6745">
                  <c:v>-0.31613733999999999</c:v>
                </c:pt>
                <c:pt idx="6746">
                  <c:v>-0.31898069000000001</c:v>
                </c:pt>
                <c:pt idx="6747">
                  <c:v>-0.31917486</c:v>
                </c:pt>
                <c:pt idx="6748">
                  <c:v>-0.33043616999999997</c:v>
                </c:pt>
                <c:pt idx="6749">
                  <c:v>-0.32452398999999998</c:v>
                </c:pt>
                <c:pt idx="6750">
                  <c:v>-0.33363670000000001</c:v>
                </c:pt>
                <c:pt idx="6751">
                  <c:v>-0.33470960999999999</c:v>
                </c:pt>
                <c:pt idx="6752">
                  <c:v>-0.33078437999999999</c:v>
                </c:pt>
                <c:pt idx="6753">
                  <c:v>-0.33091649000000001</c:v>
                </c:pt>
                <c:pt idx="6754">
                  <c:v>-0.32802211999999997</c:v>
                </c:pt>
                <c:pt idx="6755">
                  <c:v>-0.32187352000000002</c:v>
                </c:pt>
                <c:pt idx="6756">
                  <c:v>-0.33869419000000001</c:v>
                </c:pt>
                <c:pt idx="6757">
                  <c:v>-0.33416491999999998</c:v>
                </c:pt>
                <c:pt idx="6758">
                  <c:v>-0.33228210000000002</c:v>
                </c:pt>
                <c:pt idx="6759">
                  <c:v>-0.33705789000000003</c:v>
                </c:pt>
                <c:pt idx="6760">
                  <c:v>-0.34726593</c:v>
                </c:pt>
                <c:pt idx="6761">
                  <c:v>-0.34979069000000002</c:v>
                </c:pt>
                <c:pt idx="6762">
                  <c:v>-0.34992507</c:v>
                </c:pt>
                <c:pt idx="6763">
                  <c:v>-0.34850885999999998</c:v>
                </c:pt>
                <c:pt idx="6764">
                  <c:v>-0.35418493000000001</c:v>
                </c:pt>
                <c:pt idx="6765">
                  <c:v>-0.35401672000000001</c:v>
                </c:pt>
                <c:pt idx="6766">
                  <c:v>-0.35981771000000001</c:v>
                </c:pt>
                <c:pt idx="6767">
                  <c:v>-0.35758686000000001</c:v>
                </c:pt>
                <c:pt idx="6768">
                  <c:v>-0.35847625</c:v>
                </c:pt>
                <c:pt idx="6769">
                  <c:v>-0.37406816999999998</c:v>
                </c:pt>
                <c:pt idx="6770">
                  <c:v>-0.37292984000000001</c:v>
                </c:pt>
                <c:pt idx="6771">
                  <c:v>-0.37107458999999998</c:v>
                </c:pt>
                <c:pt idx="6772">
                  <c:v>-0.37091394999999999</c:v>
                </c:pt>
                <c:pt idx="6773">
                  <c:v>-0.37403177999999998</c:v>
                </c:pt>
                <c:pt idx="6774">
                  <c:v>-0.38400608000000003</c:v>
                </c:pt>
                <c:pt idx="6775">
                  <c:v>-0.38675409999999999</c:v>
                </c:pt>
                <c:pt idx="6776">
                  <c:v>-0.38877456999999999</c:v>
                </c:pt>
                <c:pt idx="6777">
                  <c:v>-0.38710165000000002</c:v>
                </c:pt>
                <c:pt idx="6778">
                  <c:v>-0.39761668</c:v>
                </c:pt>
                <c:pt idx="6779">
                  <c:v>-0.39595058999999999</c:v>
                </c:pt>
                <c:pt idx="6780">
                  <c:v>-0.39546764000000001</c:v>
                </c:pt>
                <c:pt idx="6781">
                  <c:v>-0.39566472000000003</c:v>
                </c:pt>
                <c:pt idx="6782">
                  <c:v>-0.39725413999999998</c:v>
                </c:pt>
                <c:pt idx="6783">
                  <c:v>-0.40101819999999999</c:v>
                </c:pt>
                <c:pt idx="6784">
                  <c:v>-0.40149835</c:v>
                </c:pt>
                <c:pt idx="6785">
                  <c:v>-0.40120071000000002</c:v>
                </c:pt>
                <c:pt idx="6786">
                  <c:v>-0.41090294999999999</c:v>
                </c:pt>
                <c:pt idx="6787">
                  <c:v>-0.41174850000000002</c:v>
                </c:pt>
                <c:pt idx="6788">
                  <c:v>-0.40892768000000002</c:v>
                </c:pt>
                <c:pt idx="6789">
                  <c:v>-0.40855986</c:v>
                </c:pt>
                <c:pt idx="6790">
                  <c:v>-0.41551796000000002</c:v>
                </c:pt>
                <c:pt idx="6791">
                  <c:v>-0.41192546000000002</c:v>
                </c:pt>
                <c:pt idx="6792">
                  <c:v>-0.41069665999999999</c:v>
                </c:pt>
                <c:pt idx="6793">
                  <c:v>-0.41906562000000003</c:v>
                </c:pt>
                <c:pt idx="6794">
                  <c:v>-0.41993838999999999</c:v>
                </c:pt>
                <c:pt idx="6795">
                  <c:v>-0.41748041000000002</c:v>
                </c:pt>
                <c:pt idx="6796">
                  <c:v>-0.42282128000000002</c:v>
                </c:pt>
                <c:pt idx="6797">
                  <c:v>-0.41901421999999999</c:v>
                </c:pt>
                <c:pt idx="6798">
                  <c:v>-0.43057287</c:v>
                </c:pt>
                <c:pt idx="6799">
                  <c:v>-0.43362576000000003</c:v>
                </c:pt>
                <c:pt idx="6800">
                  <c:v>-0.43187901000000001</c:v>
                </c:pt>
                <c:pt idx="6801">
                  <c:v>-0.4362587</c:v>
                </c:pt>
                <c:pt idx="6802">
                  <c:v>-0.45128307000000001</c:v>
                </c:pt>
                <c:pt idx="6803">
                  <c:v>-0.44814512000000001</c:v>
                </c:pt>
                <c:pt idx="6804">
                  <c:v>-0.45665988000000002</c:v>
                </c:pt>
                <c:pt idx="6805">
                  <c:v>-0.46265844</c:v>
                </c:pt>
                <c:pt idx="6806">
                  <c:v>-0.46703672000000002</c:v>
                </c:pt>
                <c:pt idx="6807">
                  <c:v>-0.46916580000000002</c:v>
                </c:pt>
                <c:pt idx="6808">
                  <c:v>-0.46758673000000001</c:v>
                </c:pt>
                <c:pt idx="6809">
                  <c:v>-0.47838014000000001</c:v>
                </c:pt>
                <c:pt idx="6810">
                  <c:v>-0.47760519000000001</c:v>
                </c:pt>
                <c:pt idx="6811">
                  <c:v>-0.48015621000000003</c:v>
                </c:pt>
                <c:pt idx="6812">
                  <c:v>-0.47758087999999999</c:v>
                </c:pt>
                <c:pt idx="6813">
                  <c:v>-0.48179859000000003</c:v>
                </c:pt>
                <c:pt idx="6814">
                  <c:v>-0.49112621000000001</c:v>
                </c:pt>
                <c:pt idx="6815">
                  <c:v>-0.49131128000000002</c:v>
                </c:pt>
                <c:pt idx="6816">
                  <c:v>-0.48886069999999998</c:v>
                </c:pt>
                <c:pt idx="6817">
                  <c:v>-0.49277386000000001</c:v>
                </c:pt>
                <c:pt idx="6818">
                  <c:v>-0.49979389000000002</c:v>
                </c:pt>
                <c:pt idx="6819">
                  <c:v>-0.50112981000000001</c:v>
                </c:pt>
                <c:pt idx="6820">
                  <c:v>-0.49896290999999998</c:v>
                </c:pt>
                <c:pt idx="6821">
                  <c:v>-0.49320640999999998</c:v>
                </c:pt>
                <c:pt idx="6822">
                  <c:v>-0.50588763000000003</c:v>
                </c:pt>
                <c:pt idx="6823">
                  <c:v>-0.50356900999999998</c:v>
                </c:pt>
                <c:pt idx="6824">
                  <c:v>-0.50343663000000005</c:v>
                </c:pt>
                <c:pt idx="6825">
                  <c:v>-0.50211691999999997</c:v>
                </c:pt>
                <c:pt idx="6826">
                  <c:v>-0.50634818999999998</c:v>
                </c:pt>
                <c:pt idx="6827">
                  <c:v>-0.50487417000000001</c:v>
                </c:pt>
                <c:pt idx="6828">
                  <c:v>-0.50754737999999999</c:v>
                </c:pt>
                <c:pt idx="6829">
                  <c:v>-0.51159012000000004</c:v>
                </c:pt>
                <c:pt idx="6830">
                  <c:v>-0.51041073000000003</c:v>
                </c:pt>
                <c:pt idx="6831">
                  <c:v>-0.51043092999999995</c:v>
                </c:pt>
                <c:pt idx="6832">
                  <c:v>-0.51515734000000002</c:v>
                </c:pt>
                <c:pt idx="6833">
                  <c:v>-0.51538587000000002</c:v>
                </c:pt>
                <c:pt idx="6834">
                  <c:v>-0.51643991</c:v>
                </c:pt>
                <c:pt idx="6835">
                  <c:v>-0.51955706000000001</c:v>
                </c:pt>
                <c:pt idx="6836">
                  <c:v>-0.52330613000000004</c:v>
                </c:pt>
                <c:pt idx="6837">
                  <c:v>-0.52355682999999997</c:v>
                </c:pt>
                <c:pt idx="6838">
                  <c:v>-0.52215504999999995</c:v>
                </c:pt>
                <c:pt idx="6839">
                  <c:v>-0.52201598999999999</c:v>
                </c:pt>
                <c:pt idx="6840">
                  <c:v>-0.52702039000000001</c:v>
                </c:pt>
                <c:pt idx="6841">
                  <c:v>-0.52855646999999994</c:v>
                </c:pt>
                <c:pt idx="6842">
                  <c:v>-0.52834696000000003</c:v>
                </c:pt>
                <c:pt idx="6843">
                  <c:v>-0.53146702000000001</c:v>
                </c:pt>
                <c:pt idx="6844">
                  <c:v>-0.53715873000000003</c:v>
                </c:pt>
                <c:pt idx="6845">
                  <c:v>-0.54017716999999998</c:v>
                </c:pt>
                <c:pt idx="6846">
                  <c:v>-0.5415681</c:v>
                </c:pt>
                <c:pt idx="6847">
                  <c:v>-0.53826702000000004</c:v>
                </c:pt>
                <c:pt idx="6848">
                  <c:v>-0.54726732</c:v>
                </c:pt>
                <c:pt idx="6849">
                  <c:v>-0.54676592000000002</c:v>
                </c:pt>
                <c:pt idx="6850">
                  <c:v>-0.54678446000000003</c:v>
                </c:pt>
                <c:pt idx="6851">
                  <c:v>-0.55603153000000005</c:v>
                </c:pt>
                <c:pt idx="6852">
                  <c:v>-0.55580342000000005</c:v>
                </c:pt>
                <c:pt idx="6853">
                  <c:v>-0.55677723999999995</c:v>
                </c:pt>
                <c:pt idx="6854">
                  <c:v>-0.55796570000000001</c:v>
                </c:pt>
                <c:pt idx="6855">
                  <c:v>-0.55655611000000005</c:v>
                </c:pt>
                <c:pt idx="6856">
                  <c:v>-0.57051039000000003</c:v>
                </c:pt>
                <c:pt idx="6857">
                  <c:v>-0.56487726999999999</c:v>
                </c:pt>
                <c:pt idx="6858">
                  <c:v>-0.57076097000000003</c:v>
                </c:pt>
                <c:pt idx="6859">
                  <c:v>-0.57553708999999997</c:v>
                </c:pt>
                <c:pt idx="6860">
                  <c:v>-0.58129609000000004</c:v>
                </c:pt>
                <c:pt idx="6861">
                  <c:v>-0.57970345000000001</c:v>
                </c:pt>
                <c:pt idx="6862">
                  <c:v>-0.57928312000000004</c:v>
                </c:pt>
                <c:pt idx="6863">
                  <c:v>-0.58256613999999995</c:v>
                </c:pt>
                <c:pt idx="6864">
                  <c:v>-0.58627474000000002</c:v>
                </c:pt>
                <c:pt idx="6865">
                  <c:v>-0.58491725000000006</c:v>
                </c:pt>
                <c:pt idx="6866">
                  <c:v>-0.58728349000000002</c:v>
                </c:pt>
                <c:pt idx="6867">
                  <c:v>-0.59146553000000002</c:v>
                </c:pt>
                <c:pt idx="6868">
                  <c:v>-0.59360880000000005</c:v>
                </c:pt>
                <c:pt idx="6869">
                  <c:v>-0.60326981999999996</c:v>
                </c:pt>
                <c:pt idx="6870">
                  <c:v>-0.60260177000000004</c:v>
                </c:pt>
                <c:pt idx="6871">
                  <c:v>-0.60540766000000001</c:v>
                </c:pt>
                <c:pt idx="6872">
                  <c:v>-0.60249691999999999</c:v>
                </c:pt>
                <c:pt idx="6873">
                  <c:v>-0.61897701000000005</c:v>
                </c:pt>
                <c:pt idx="6874">
                  <c:v>-0.61256862000000001</c:v>
                </c:pt>
                <c:pt idx="6875">
                  <c:v>-0.61023514999999995</c:v>
                </c:pt>
                <c:pt idx="6876">
                  <c:v>-0.61859315999999998</c:v>
                </c:pt>
                <c:pt idx="6877">
                  <c:v>-0.62272905999999995</c:v>
                </c:pt>
                <c:pt idx="6878">
                  <c:v>-0.62277101999999995</c:v>
                </c:pt>
                <c:pt idx="6879">
                  <c:v>-0.62215197</c:v>
                </c:pt>
                <c:pt idx="6880">
                  <c:v>-0.62720900999999996</c:v>
                </c:pt>
                <c:pt idx="6881">
                  <c:v>-0.63233936000000002</c:v>
                </c:pt>
                <c:pt idx="6882">
                  <c:v>-0.63247805999999995</c:v>
                </c:pt>
                <c:pt idx="6883">
                  <c:v>-0.63408434000000002</c:v>
                </c:pt>
                <c:pt idx="6884">
                  <c:v>-0.63459896999999998</c:v>
                </c:pt>
                <c:pt idx="6885">
                  <c:v>-0.64137219999999995</c:v>
                </c:pt>
                <c:pt idx="6886">
                  <c:v>-0.63945532000000005</c:v>
                </c:pt>
                <c:pt idx="6887">
                  <c:v>-0.63804172999999997</c:v>
                </c:pt>
                <c:pt idx="6888">
                  <c:v>-0.64587658999999997</c:v>
                </c:pt>
                <c:pt idx="6889">
                  <c:v>-0.64938938999999996</c:v>
                </c:pt>
                <c:pt idx="6890">
                  <c:v>-0.64768833000000003</c:v>
                </c:pt>
                <c:pt idx="6891">
                  <c:v>-0.64504015000000003</c:v>
                </c:pt>
                <c:pt idx="6892">
                  <c:v>-0.65205031999999996</c:v>
                </c:pt>
                <c:pt idx="6893">
                  <c:v>-0.65003591999999999</c:v>
                </c:pt>
                <c:pt idx="6894">
                  <c:v>-0.65285492000000001</c:v>
                </c:pt>
                <c:pt idx="6895">
                  <c:v>-0.64690148999999997</c:v>
                </c:pt>
                <c:pt idx="6896">
                  <c:v>-0.66124547</c:v>
                </c:pt>
                <c:pt idx="6897">
                  <c:v>-0.65673000000000004</c:v>
                </c:pt>
                <c:pt idx="6898">
                  <c:v>-0.65876095999999995</c:v>
                </c:pt>
                <c:pt idx="6899">
                  <c:v>-0.65959257000000004</c:v>
                </c:pt>
                <c:pt idx="6900">
                  <c:v>-0.67265445000000001</c:v>
                </c:pt>
                <c:pt idx="6901">
                  <c:v>-0.67424642999999995</c:v>
                </c:pt>
                <c:pt idx="6902">
                  <c:v>-0.67324035999999998</c:v>
                </c:pt>
                <c:pt idx="6903">
                  <c:v>-0.68188261999999999</c:v>
                </c:pt>
                <c:pt idx="6904">
                  <c:v>-0.68023378000000001</c:v>
                </c:pt>
                <c:pt idx="6905">
                  <c:v>-0.68328266999999998</c:v>
                </c:pt>
                <c:pt idx="6906">
                  <c:v>-0.69533557000000001</c:v>
                </c:pt>
                <c:pt idx="6907">
                  <c:v>-0.69292235000000002</c:v>
                </c:pt>
                <c:pt idx="6908">
                  <c:v>-0.69628226999999998</c:v>
                </c:pt>
                <c:pt idx="6909">
                  <c:v>-0.68824618999999998</c:v>
                </c:pt>
                <c:pt idx="6910">
                  <c:v>-0.70439255000000001</c:v>
                </c:pt>
                <c:pt idx="6911">
                  <c:v>-0.70139611000000002</c:v>
                </c:pt>
                <c:pt idx="6912">
                  <c:v>-0.70186006999999995</c:v>
                </c:pt>
                <c:pt idx="6913">
                  <c:v>-0.71353250999999995</c:v>
                </c:pt>
                <c:pt idx="6914">
                  <c:v>-0.71313965000000001</c:v>
                </c:pt>
                <c:pt idx="6915">
                  <c:v>-0.71367460000000005</c:v>
                </c:pt>
                <c:pt idx="6916">
                  <c:v>-0.71757108000000003</c:v>
                </c:pt>
                <c:pt idx="6917">
                  <c:v>-0.72837037000000004</c:v>
                </c:pt>
                <c:pt idx="6918">
                  <c:v>-0.72940665000000005</c:v>
                </c:pt>
                <c:pt idx="6919">
                  <c:v>-0.72670226999999998</c:v>
                </c:pt>
                <c:pt idx="6920">
                  <c:v>-0.73869788999999997</c:v>
                </c:pt>
                <c:pt idx="6921">
                  <c:v>-0.73503541999999999</c:v>
                </c:pt>
                <c:pt idx="6922">
                  <c:v>-0.73467749000000004</c:v>
                </c:pt>
                <c:pt idx="6923">
                  <c:v>-0.73870564000000005</c:v>
                </c:pt>
                <c:pt idx="6924">
                  <c:v>-0.74654030999999998</c:v>
                </c:pt>
                <c:pt idx="6925">
                  <c:v>-0.74763024</c:v>
                </c:pt>
                <c:pt idx="6926">
                  <c:v>-0.74993580999999998</c:v>
                </c:pt>
                <c:pt idx="6927">
                  <c:v>-0.74984335999999996</c:v>
                </c:pt>
                <c:pt idx="6928">
                  <c:v>-0.75727981</c:v>
                </c:pt>
                <c:pt idx="6929">
                  <c:v>-0.76479136999999997</c:v>
                </c:pt>
                <c:pt idx="6930">
                  <c:v>-0.75916850999999996</c:v>
                </c:pt>
                <c:pt idx="6931">
                  <c:v>-0.75737345</c:v>
                </c:pt>
                <c:pt idx="6932">
                  <c:v>-0.76844066</c:v>
                </c:pt>
                <c:pt idx="6933">
                  <c:v>-0.77393323000000003</c:v>
                </c:pt>
                <c:pt idx="6934">
                  <c:v>-0.77561480000000005</c:v>
                </c:pt>
                <c:pt idx="6935">
                  <c:v>-0.76918048000000006</c:v>
                </c:pt>
                <c:pt idx="6936">
                  <c:v>-0.78675216000000003</c:v>
                </c:pt>
                <c:pt idx="6937">
                  <c:v>-0.77763097999999997</c:v>
                </c:pt>
                <c:pt idx="6938">
                  <c:v>-0.79193287999999995</c:v>
                </c:pt>
                <c:pt idx="6939">
                  <c:v>-0.79500663000000005</c:v>
                </c:pt>
                <c:pt idx="6940">
                  <c:v>-0.79444724</c:v>
                </c:pt>
                <c:pt idx="6941">
                  <c:v>-0.79609025</c:v>
                </c:pt>
                <c:pt idx="6942">
                  <c:v>-0.80382693000000005</c:v>
                </c:pt>
                <c:pt idx="6943">
                  <c:v>-0.80573130000000004</c:v>
                </c:pt>
                <c:pt idx="6944">
                  <c:v>-0.80721366000000006</c:v>
                </c:pt>
                <c:pt idx="6945">
                  <c:v>-0.81699783000000004</c:v>
                </c:pt>
                <c:pt idx="6946">
                  <c:v>-0.82049947999999995</c:v>
                </c:pt>
                <c:pt idx="6947">
                  <c:v>-0.81742053999999997</c:v>
                </c:pt>
                <c:pt idx="6948">
                  <c:v>-0.81860666999999998</c:v>
                </c:pt>
                <c:pt idx="6949">
                  <c:v>-0.82992803999999998</c:v>
                </c:pt>
                <c:pt idx="6950">
                  <c:v>-0.8301847</c:v>
                </c:pt>
                <c:pt idx="6951">
                  <c:v>-0.83439713999999998</c:v>
                </c:pt>
                <c:pt idx="6952">
                  <c:v>-0.83100366999999997</c:v>
                </c:pt>
                <c:pt idx="6953">
                  <c:v>-0.83011860000000004</c:v>
                </c:pt>
                <c:pt idx="6954">
                  <c:v>-0.83843570999999995</c:v>
                </c:pt>
                <c:pt idx="6955">
                  <c:v>-0.84235685999999999</c:v>
                </c:pt>
                <c:pt idx="6956">
                  <c:v>-0.83448809000000002</c:v>
                </c:pt>
                <c:pt idx="6957">
                  <c:v>-0.84943639999999998</c:v>
                </c:pt>
                <c:pt idx="6958">
                  <c:v>-0.84593271999999997</c:v>
                </c:pt>
                <c:pt idx="6959">
                  <c:v>-0.84975838999999997</c:v>
                </c:pt>
                <c:pt idx="6960">
                  <c:v>-0.84979497999999998</c:v>
                </c:pt>
                <c:pt idx="6961">
                  <c:v>-0.85622715999999999</c:v>
                </c:pt>
                <c:pt idx="6962">
                  <c:v>-0.86017805000000003</c:v>
                </c:pt>
                <c:pt idx="6963">
                  <c:v>-0.85288691999999999</c:v>
                </c:pt>
                <c:pt idx="6964">
                  <c:v>-0.87088471999999995</c:v>
                </c:pt>
                <c:pt idx="6965">
                  <c:v>-0.86154425000000001</c:v>
                </c:pt>
                <c:pt idx="6966">
                  <c:v>-0.86409937999999997</c:v>
                </c:pt>
                <c:pt idx="6967">
                  <c:v>-0.86839962000000004</c:v>
                </c:pt>
                <c:pt idx="6968">
                  <c:v>-0.87199347999999999</c:v>
                </c:pt>
                <c:pt idx="6969">
                  <c:v>-0.86811799000000001</c:v>
                </c:pt>
                <c:pt idx="6970">
                  <c:v>-0.86666845999999997</c:v>
                </c:pt>
                <c:pt idx="6971">
                  <c:v>-0.87614917999999997</c:v>
                </c:pt>
                <c:pt idx="6972">
                  <c:v>-0.87789362999999998</c:v>
                </c:pt>
                <c:pt idx="6973">
                  <c:v>-0.87952447</c:v>
                </c:pt>
                <c:pt idx="6974">
                  <c:v>-0.87083471000000001</c:v>
                </c:pt>
                <c:pt idx="6975">
                  <c:v>-0.87389450999999996</c:v>
                </c:pt>
                <c:pt idx="6976">
                  <c:v>-0.88233494999999995</c:v>
                </c:pt>
                <c:pt idx="6977">
                  <c:v>-0.88322842000000001</c:v>
                </c:pt>
                <c:pt idx="6978">
                  <c:v>-0.88324082000000004</c:v>
                </c:pt>
                <c:pt idx="6979">
                  <c:v>-0.89758313000000001</c:v>
                </c:pt>
                <c:pt idx="6980">
                  <c:v>-0.89310723999999997</c:v>
                </c:pt>
                <c:pt idx="6981">
                  <c:v>-0.89839226000000005</c:v>
                </c:pt>
                <c:pt idx="6982">
                  <c:v>-0.89940237999999995</c:v>
                </c:pt>
                <c:pt idx="6983">
                  <c:v>-0.90671557000000003</c:v>
                </c:pt>
                <c:pt idx="6984">
                  <c:v>-0.91049796000000005</c:v>
                </c:pt>
                <c:pt idx="6985">
                  <c:v>-0.90572589999999997</c:v>
                </c:pt>
                <c:pt idx="6986">
                  <c:v>-0.91044592999999996</c:v>
                </c:pt>
                <c:pt idx="6987">
                  <c:v>-0.92066729000000003</c:v>
                </c:pt>
                <c:pt idx="6988">
                  <c:v>-0.92207967999999996</c:v>
                </c:pt>
                <c:pt idx="6989">
                  <c:v>-0.92254192000000002</c:v>
                </c:pt>
                <c:pt idx="6990">
                  <c:v>-0.93195461999999996</c:v>
                </c:pt>
                <c:pt idx="6991">
                  <c:v>-0.93609732000000001</c:v>
                </c:pt>
                <c:pt idx="6992">
                  <c:v>-0.93501400999999995</c:v>
                </c:pt>
                <c:pt idx="6993">
                  <c:v>-0.93367820999999995</c:v>
                </c:pt>
                <c:pt idx="6994">
                  <c:v>-0.93269259000000004</c:v>
                </c:pt>
                <c:pt idx="6995">
                  <c:v>-0.94733608000000002</c:v>
                </c:pt>
                <c:pt idx="6996">
                  <c:v>-0.94944012</c:v>
                </c:pt>
                <c:pt idx="6997">
                  <c:v>-0.94840312000000004</c:v>
                </c:pt>
                <c:pt idx="6998">
                  <c:v>-0.94810337</c:v>
                </c:pt>
                <c:pt idx="6999">
                  <c:v>-0.96345340999999995</c:v>
                </c:pt>
                <c:pt idx="7000">
                  <c:v>-0.95807986999999994</c:v>
                </c:pt>
                <c:pt idx="7001">
                  <c:v>-0.95861715000000003</c:v>
                </c:pt>
                <c:pt idx="7002">
                  <c:v>-0.96521394999999999</c:v>
                </c:pt>
                <c:pt idx="7003">
                  <c:v>-0.97477608999999998</c:v>
                </c:pt>
                <c:pt idx="7004">
                  <c:v>-0.97211027000000005</c:v>
                </c:pt>
                <c:pt idx="7005">
                  <c:v>-0.98123764999999996</c:v>
                </c:pt>
                <c:pt idx="7006">
                  <c:v>-0.97606921000000002</c:v>
                </c:pt>
                <c:pt idx="7007">
                  <c:v>-0.98572254000000004</c:v>
                </c:pt>
                <c:pt idx="7008">
                  <c:v>-0.99013804999999999</c:v>
                </c:pt>
                <c:pt idx="7009">
                  <c:v>-0.98206079000000002</c:v>
                </c:pt>
                <c:pt idx="7010">
                  <c:v>-0.99910003000000003</c:v>
                </c:pt>
                <c:pt idx="7011">
                  <c:v>-0.99709475000000003</c:v>
                </c:pt>
                <c:pt idx="7012">
                  <c:v>-0.99427204999999996</c:v>
                </c:pt>
                <c:pt idx="7013">
                  <c:v>-0.99587296999999997</c:v>
                </c:pt>
                <c:pt idx="7014">
                  <c:v>-1.0056077000000001</c:v>
                </c:pt>
                <c:pt idx="7015">
                  <c:v>-1.0089922</c:v>
                </c:pt>
                <c:pt idx="7016">
                  <c:v>-1.0150218</c:v>
                </c:pt>
                <c:pt idx="7017">
                  <c:v>-1.0057524</c:v>
                </c:pt>
                <c:pt idx="7018">
                  <c:v>-1.0030869</c:v>
                </c:pt>
                <c:pt idx="7019">
                  <c:v>-1.0204411</c:v>
                </c:pt>
                <c:pt idx="7020">
                  <c:v>-1.0175234</c:v>
                </c:pt>
                <c:pt idx="7021">
                  <c:v>-1.0148121000000001</c:v>
                </c:pt>
                <c:pt idx="7022">
                  <c:v>-1.0240819000000001</c:v>
                </c:pt>
                <c:pt idx="7023">
                  <c:v>-1.0236455</c:v>
                </c:pt>
                <c:pt idx="7024">
                  <c:v>-1.0195904</c:v>
                </c:pt>
                <c:pt idx="7025">
                  <c:v>-1.0185687999999999</c:v>
                </c:pt>
                <c:pt idx="7026">
                  <c:v>-1.0174321</c:v>
                </c:pt>
                <c:pt idx="7027">
                  <c:v>-1.024132</c:v>
                </c:pt>
                <c:pt idx="7028">
                  <c:v>-1.0246533</c:v>
                </c:pt>
                <c:pt idx="7029">
                  <c:v>-1.0278555</c:v>
                </c:pt>
                <c:pt idx="7030">
                  <c:v>-1.0244405999999999</c:v>
                </c:pt>
                <c:pt idx="7031">
                  <c:v>-1.0319617999999999</c:v>
                </c:pt>
                <c:pt idx="7032">
                  <c:v>-1.0376447</c:v>
                </c:pt>
                <c:pt idx="7033">
                  <c:v>-1.0366101999999999</c:v>
                </c:pt>
                <c:pt idx="7034">
                  <c:v>-1.0370630000000001</c:v>
                </c:pt>
                <c:pt idx="7035">
                  <c:v>-1.0506759999999999</c:v>
                </c:pt>
                <c:pt idx="7036">
                  <c:v>-1.0470451999999999</c:v>
                </c:pt>
                <c:pt idx="7037">
                  <c:v>-1.047228</c:v>
                </c:pt>
                <c:pt idx="7038">
                  <c:v>-1.0464260999999999</c:v>
                </c:pt>
                <c:pt idx="7039">
                  <c:v>-1.0612055</c:v>
                </c:pt>
                <c:pt idx="7040">
                  <c:v>-1.0536437999999999</c:v>
                </c:pt>
                <c:pt idx="7041">
                  <c:v>-1.0573908000000001</c:v>
                </c:pt>
                <c:pt idx="7042">
                  <c:v>-1.0594745000000001</c:v>
                </c:pt>
                <c:pt idx="7043">
                  <c:v>-1.0582206000000001</c:v>
                </c:pt>
                <c:pt idx="7044">
                  <c:v>-1.0704879</c:v>
                </c:pt>
                <c:pt idx="7045">
                  <c:v>-1.0699301000000001</c:v>
                </c:pt>
                <c:pt idx="7046">
                  <c:v>-1.0688356999999999</c:v>
                </c:pt>
                <c:pt idx="7047">
                  <c:v>-1.0770824999999999</c:v>
                </c:pt>
                <c:pt idx="7048">
                  <c:v>-1.0828708</c:v>
                </c:pt>
                <c:pt idx="7049">
                  <c:v>-1.0819041</c:v>
                </c:pt>
                <c:pt idx="7050">
                  <c:v>-1.0819942</c:v>
                </c:pt>
                <c:pt idx="7051">
                  <c:v>-1.0871710999999999</c:v>
                </c:pt>
                <c:pt idx="7052">
                  <c:v>-1.0878302</c:v>
                </c:pt>
                <c:pt idx="7053">
                  <c:v>-1.0852965000000001</c:v>
                </c:pt>
                <c:pt idx="7054">
                  <c:v>-1.0869902</c:v>
                </c:pt>
                <c:pt idx="7055">
                  <c:v>-1.0930082999999999</c:v>
                </c:pt>
                <c:pt idx="7056">
                  <c:v>-1.0931063999999999</c:v>
                </c:pt>
                <c:pt idx="7057">
                  <c:v>-1.0924965</c:v>
                </c:pt>
                <c:pt idx="7058">
                  <c:v>-1.0891697</c:v>
                </c:pt>
                <c:pt idx="7059">
                  <c:v>-1.1009414</c:v>
                </c:pt>
                <c:pt idx="7060">
                  <c:v>-1.1028509</c:v>
                </c:pt>
                <c:pt idx="7061">
                  <c:v>-1.1031241000000001</c:v>
                </c:pt>
                <c:pt idx="7062">
                  <c:v>-1.1045455</c:v>
                </c:pt>
                <c:pt idx="7063">
                  <c:v>-1.101259</c:v>
                </c:pt>
                <c:pt idx="7064">
                  <c:v>-1.1135234000000001</c:v>
                </c:pt>
                <c:pt idx="7065">
                  <c:v>-1.1090591000000001</c:v>
                </c:pt>
                <c:pt idx="7066">
                  <c:v>-1.1118749000000001</c:v>
                </c:pt>
                <c:pt idx="7067">
                  <c:v>-1.1098665999999999</c:v>
                </c:pt>
                <c:pt idx="7068">
                  <c:v>-1.1184008999999999</c:v>
                </c:pt>
                <c:pt idx="7069">
                  <c:v>-1.1204265</c:v>
                </c:pt>
                <c:pt idx="7070">
                  <c:v>-1.1190304</c:v>
                </c:pt>
                <c:pt idx="7071">
                  <c:v>-1.1204902999999999</c:v>
                </c:pt>
                <c:pt idx="7072">
                  <c:v>-1.1340558999999999</c:v>
                </c:pt>
                <c:pt idx="7073">
                  <c:v>-1.1323099999999999</c:v>
                </c:pt>
                <c:pt idx="7074">
                  <c:v>-1.13012</c:v>
                </c:pt>
                <c:pt idx="7075">
                  <c:v>-1.1309091</c:v>
                </c:pt>
                <c:pt idx="7076">
                  <c:v>-1.1365892</c:v>
                </c:pt>
                <c:pt idx="7077">
                  <c:v>-1.1422163999999999</c:v>
                </c:pt>
                <c:pt idx="7078">
                  <c:v>-1.1410073999999999</c:v>
                </c:pt>
                <c:pt idx="7079">
                  <c:v>-1.1467265</c:v>
                </c:pt>
                <c:pt idx="7080">
                  <c:v>-1.1367529999999999</c:v>
                </c:pt>
                <c:pt idx="7081">
                  <c:v>-1.1520092</c:v>
                </c:pt>
                <c:pt idx="7082">
                  <c:v>-1.1538310000000001</c:v>
                </c:pt>
                <c:pt idx="7083">
                  <c:v>-1.1487521000000001</c:v>
                </c:pt>
                <c:pt idx="7084">
                  <c:v>-1.150396</c:v>
                </c:pt>
                <c:pt idx="7085">
                  <c:v>-1.1565732</c:v>
                </c:pt>
                <c:pt idx="7086">
                  <c:v>-1.1627388999999999</c:v>
                </c:pt>
                <c:pt idx="7087">
                  <c:v>-1.1601028</c:v>
                </c:pt>
                <c:pt idx="7088">
                  <c:v>-1.1623071</c:v>
                </c:pt>
                <c:pt idx="7089">
                  <c:v>-1.1711605</c:v>
                </c:pt>
                <c:pt idx="7090">
                  <c:v>-1.1721689</c:v>
                </c:pt>
                <c:pt idx="7091">
                  <c:v>-1.1691798</c:v>
                </c:pt>
                <c:pt idx="7092">
                  <c:v>-1.1702566999999999</c:v>
                </c:pt>
                <c:pt idx="7093">
                  <c:v>-1.1837784</c:v>
                </c:pt>
                <c:pt idx="7094">
                  <c:v>-1.186134</c:v>
                </c:pt>
                <c:pt idx="7095">
                  <c:v>-1.1876966</c:v>
                </c:pt>
                <c:pt idx="7096">
                  <c:v>-1.1882820999999999</c:v>
                </c:pt>
                <c:pt idx="7097">
                  <c:v>-1.1990776000000001</c:v>
                </c:pt>
                <c:pt idx="7098">
                  <c:v>-1.2007682</c:v>
                </c:pt>
                <c:pt idx="7099">
                  <c:v>-1.1993327</c:v>
                </c:pt>
                <c:pt idx="7100">
                  <c:v>-1.1993438000000001</c:v>
                </c:pt>
                <c:pt idx="7101">
                  <c:v>-1.2098268999999999</c:v>
                </c:pt>
                <c:pt idx="7102">
                  <c:v>-1.2099738</c:v>
                </c:pt>
                <c:pt idx="7103">
                  <c:v>-1.2082548</c:v>
                </c:pt>
                <c:pt idx="7104">
                  <c:v>-1.2083265999999999</c:v>
                </c:pt>
                <c:pt idx="7105">
                  <c:v>-1.2085824000000001</c:v>
                </c:pt>
                <c:pt idx="7106">
                  <c:v>-1.2217895000000001</c:v>
                </c:pt>
                <c:pt idx="7107">
                  <c:v>-1.2192844</c:v>
                </c:pt>
                <c:pt idx="7108">
                  <c:v>-1.2201390999999999</c:v>
                </c:pt>
                <c:pt idx="7109">
                  <c:v>-1.2215421</c:v>
                </c:pt>
                <c:pt idx="7110">
                  <c:v>-1.2199601</c:v>
                </c:pt>
                <c:pt idx="7111">
                  <c:v>-1.2293972</c:v>
                </c:pt>
                <c:pt idx="7112">
                  <c:v>-1.2274432</c:v>
                </c:pt>
                <c:pt idx="7113">
                  <c:v>-1.2320921</c:v>
                </c:pt>
                <c:pt idx="7114">
                  <c:v>-1.2282686</c:v>
                </c:pt>
                <c:pt idx="7115">
                  <c:v>-1.2426102999999999</c:v>
                </c:pt>
                <c:pt idx="7116">
                  <c:v>-1.2422506</c:v>
                </c:pt>
                <c:pt idx="7117">
                  <c:v>-1.2392341</c:v>
                </c:pt>
                <c:pt idx="7118">
                  <c:v>-1.2405789</c:v>
                </c:pt>
                <c:pt idx="7119">
                  <c:v>-1.2416537999999999</c:v>
                </c:pt>
                <c:pt idx="7120">
                  <c:v>-1.2512174</c:v>
                </c:pt>
                <c:pt idx="7121">
                  <c:v>-1.2505500000000001</c:v>
                </c:pt>
                <c:pt idx="7122">
                  <c:v>-1.2512146</c:v>
                </c:pt>
                <c:pt idx="7123">
                  <c:v>-1.2556396999999999</c:v>
                </c:pt>
                <c:pt idx="7124">
                  <c:v>-1.2504721999999999</c:v>
                </c:pt>
                <c:pt idx="7125">
                  <c:v>-1.2608478000000001</c:v>
                </c:pt>
                <c:pt idx="7126">
                  <c:v>-1.2593776000000001</c:v>
                </c:pt>
                <c:pt idx="7127">
                  <c:v>-1.2605957999999999</c:v>
                </c:pt>
                <c:pt idx="7128">
                  <c:v>-1.2601100999999999</c:v>
                </c:pt>
                <c:pt idx="7129">
                  <c:v>-1.2661693000000001</c:v>
                </c:pt>
                <c:pt idx="7130">
                  <c:v>-1.2693901999999999</c:v>
                </c:pt>
                <c:pt idx="7131">
                  <c:v>-1.2650117000000001</c:v>
                </c:pt>
                <c:pt idx="7132">
                  <c:v>-1.2803445</c:v>
                </c:pt>
                <c:pt idx="7133">
                  <c:v>-1.2778963999999999</c:v>
                </c:pt>
                <c:pt idx="7134">
                  <c:v>-1.2825335</c:v>
                </c:pt>
                <c:pt idx="7135">
                  <c:v>-1.2772819</c:v>
                </c:pt>
                <c:pt idx="7136">
                  <c:v>-1.2817645</c:v>
                </c:pt>
                <c:pt idx="7137">
                  <c:v>-1.2914804</c:v>
                </c:pt>
                <c:pt idx="7138">
                  <c:v>-1.2903861999999999</c:v>
                </c:pt>
                <c:pt idx="7139">
                  <c:v>-1.2878345</c:v>
                </c:pt>
                <c:pt idx="7140">
                  <c:v>-1.2911896</c:v>
                </c:pt>
                <c:pt idx="7141">
                  <c:v>-1.2873948</c:v>
                </c:pt>
                <c:pt idx="7142">
                  <c:v>-1.2962271999999999</c:v>
                </c:pt>
                <c:pt idx="7143">
                  <c:v>-1.2990927000000001</c:v>
                </c:pt>
                <c:pt idx="7144">
                  <c:v>-1.2981946</c:v>
                </c:pt>
                <c:pt idx="7145">
                  <c:v>-1.3009402000000001</c:v>
                </c:pt>
                <c:pt idx="7146">
                  <c:v>-1.3120626</c:v>
                </c:pt>
                <c:pt idx="7147">
                  <c:v>-1.3138566</c:v>
                </c:pt>
                <c:pt idx="7148">
                  <c:v>-1.3093604999999999</c:v>
                </c:pt>
                <c:pt idx="7149">
                  <c:v>-1.3096223</c:v>
                </c:pt>
                <c:pt idx="7150">
                  <c:v>-1.307768</c:v>
                </c:pt>
                <c:pt idx="7151">
                  <c:v>-1.3240402</c:v>
                </c:pt>
                <c:pt idx="7152">
                  <c:v>-1.3208683999999999</c:v>
                </c:pt>
                <c:pt idx="7153">
                  <c:v>-1.3240505</c:v>
                </c:pt>
                <c:pt idx="7154">
                  <c:v>-1.3264571000000001</c:v>
                </c:pt>
                <c:pt idx="7155">
                  <c:v>-1.3225981</c:v>
                </c:pt>
                <c:pt idx="7156">
                  <c:v>-1.3403156000000001</c:v>
                </c:pt>
                <c:pt idx="7157">
                  <c:v>-1.330422</c:v>
                </c:pt>
                <c:pt idx="7158">
                  <c:v>-1.3344191000000001</c:v>
                </c:pt>
                <c:pt idx="7159">
                  <c:v>-1.3337163000000001</c:v>
                </c:pt>
                <c:pt idx="7160">
                  <c:v>-1.3507382999999999</c:v>
                </c:pt>
                <c:pt idx="7161">
                  <c:v>-1.3454021</c:v>
                </c:pt>
                <c:pt idx="7162">
                  <c:v>-1.3472782000000001</c:v>
                </c:pt>
                <c:pt idx="7163">
                  <c:v>-1.3520211</c:v>
                </c:pt>
                <c:pt idx="7164">
                  <c:v>-1.3486438999999999</c:v>
                </c:pt>
                <c:pt idx="7165">
                  <c:v>-1.3592761</c:v>
                </c:pt>
                <c:pt idx="7166">
                  <c:v>-1.3595060999999999</c:v>
                </c:pt>
                <c:pt idx="7167">
                  <c:v>-1.3574978</c:v>
                </c:pt>
                <c:pt idx="7168">
                  <c:v>-1.3576621</c:v>
                </c:pt>
                <c:pt idx="7169">
                  <c:v>-1.3635751</c:v>
                </c:pt>
                <c:pt idx="7170">
                  <c:v>-1.3626499000000001</c:v>
                </c:pt>
                <c:pt idx="7171">
                  <c:v>-1.3664254</c:v>
                </c:pt>
                <c:pt idx="7172">
                  <c:v>-1.3661709</c:v>
                </c:pt>
                <c:pt idx="7173">
                  <c:v>-1.3644826000000001</c:v>
                </c:pt>
                <c:pt idx="7174">
                  <c:v>-1.3730983999999999</c:v>
                </c:pt>
                <c:pt idx="7175">
                  <c:v>-1.371383</c:v>
                </c:pt>
                <c:pt idx="7176">
                  <c:v>-1.3716980000000001</c:v>
                </c:pt>
                <c:pt idx="7177">
                  <c:v>-1.3741101</c:v>
                </c:pt>
                <c:pt idx="7178">
                  <c:v>-1.3834010000000001</c:v>
                </c:pt>
                <c:pt idx="7179">
                  <c:v>-1.3782148000000001</c:v>
                </c:pt>
                <c:pt idx="7180">
                  <c:v>-1.3774903000000001</c:v>
                </c:pt>
                <c:pt idx="7181">
                  <c:v>-1.3866928000000001</c:v>
                </c:pt>
                <c:pt idx="7182">
                  <c:v>-1.3863976</c:v>
                </c:pt>
                <c:pt idx="7183">
                  <c:v>-1.3885722</c:v>
                </c:pt>
                <c:pt idx="7184">
                  <c:v>-1.3901697</c:v>
                </c:pt>
                <c:pt idx="7185">
                  <c:v>-1.4003842</c:v>
                </c:pt>
                <c:pt idx="7186">
                  <c:v>-1.3983188</c:v>
                </c:pt>
                <c:pt idx="7187">
                  <c:v>-1.4031148</c:v>
                </c:pt>
                <c:pt idx="7188">
                  <c:v>-1.4008489</c:v>
                </c:pt>
                <c:pt idx="7189">
                  <c:v>-1.4042289999999999</c:v>
                </c:pt>
                <c:pt idx="7190">
                  <c:v>-1.4078697</c:v>
                </c:pt>
                <c:pt idx="7191">
                  <c:v>-1.4057230999999999</c:v>
                </c:pt>
                <c:pt idx="7192">
                  <c:v>-1.4103492</c:v>
                </c:pt>
                <c:pt idx="7193">
                  <c:v>-1.4174268999999999</c:v>
                </c:pt>
                <c:pt idx="7194">
                  <c:v>-1.4131632000000001</c:v>
                </c:pt>
                <c:pt idx="7195">
                  <c:v>-1.4141827</c:v>
                </c:pt>
                <c:pt idx="7196">
                  <c:v>-1.4129815999999999</c:v>
                </c:pt>
                <c:pt idx="7197">
                  <c:v>-1.4191126999999999</c:v>
                </c:pt>
                <c:pt idx="7198">
                  <c:v>-1.427411</c:v>
                </c:pt>
                <c:pt idx="7199">
                  <c:v>-1.4240351</c:v>
                </c:pt>
                <c:pt idx="7200">
                  <c:v>-1.4262049999999999</c:v>
                </c:pt>
                <c:pt idx="7201">
                  <c:v>-1.4220805000000001</c:v>
                </c:pt>
                <c:pt idx="7202">
                  <c:v>-1.4321102999999999</c:v>
                </c:pt>
                <c:pt idx="7203">
                  <c:v>-1.4343186999999999</c:v>
                </c:pt>
                <c:pt idx="7204">
                  <c:v>-1.4333997999999999</c:v>
                </c:pt>
                <c:pt idx="7205">
                  <c:v>-1.4336338</c:v>
                </c:pt>
                <c:pt idx="7206">
                  <c:v>-1.4429909999999999</c:v>
                </c:pt>
                <c:pt idx="7207">
                  <c:v>-1.440345</c:v>
                </c:pt>
                <c:pt idx="7208">
                  <c:v>-1.4428415999999999</c:v>
                </c:pt>
                <c:pt idx="7209">
                  <c:v>-1.4424144000000001</c:v>
                </c:pt>
                <c:pt idx="7210">
                  <c:v>-1.4521196999999999</c:v>
                </c:pt>
                <c:pt idx="7211">
                  <c:v>-1.4509688999999999</c:v>
                </c:pt>
                <c:pt idx="7212">
                  <c:v>-1.4521507</c:v>
                </c:pt>
                <c:pt idx="7213">
                  <c:v>-1.4581778000000001</c:v>
                </c:pt>
                <c:pt idx="7214">
                  <c:v>-1.4600465</c:v>
                </c:pt>
                <c:pt idx="7215">
                  <c:v>-1.4588842</c:v>
                </c:pt>
                <c:pt idx="7216">
                  <c:v>-1.4638937999999999</c:v>
                </c:pt>
                <c:pt idx="7217">
                  <c:v>-1.4696937000000001</c:v>
                </c:pt>
                <c:pt idx="7218">
                  <c:v>-1.4644801999999999</c:v>
                </c:pt>
                <c:pt idx="7219">
                  <c:v>-1.4698935</c:v>
                </c:pt>
                <c:pt idx="7220">
                  <c:v>-1.4667460000000001</c:v>
                </c:pt>
                <c:pt idx="7221">
                  <c:v>-1.4819016</c:v>
                </c:pt>
                <c:pt idx="7222">
                  <c:v>-1.4791814999999999</c:v>
                </c:pt>
                <c:pt idx="7223">
                  <c:v>-1.4771171999999999</c:v>
                </c:pt>
                <c:pt idx="7224">
                  <c:v>-1.4749318</c:v>
                </c:pt>
                <c:pt idx="7225">
                  <c:v>-1.4881006000000001</c:v>
                </c:pt>
                <c:pt idx="7226">
                  <c:v>-1.4860933999999999</c:v>
                </c:pt>
                <c:pt idx="7227">
                  <c:v>-1.4872185</c:v>
                </c:pt>
                <c:pt idx="7228">
                  <c:v>-1.4890939999999999</c:v>
                </c:pt>
                <c:pt idx="7229">
                  <c:v>-1.4929756999999999</c:v>
                </c:pt>
                <c:pt idx="7230">
                  <c:v>-1.4913167000000001</c:v>
                </c:pt>
                <c:pt idx="7231">
                  <c:v>-1.4914217000000001</c:v>
                </c:pt>
                <c:pt idx="7232">
                  <c:v>-1.5028667</c:v>
                </c:pt>
                <c:pt idx="7233">
                  <c:v>-1.505002</c:v>
                </c:pt>
                <c:pt idx="7234">
                  <c:v>-1.5031219</c:v>
                </c:pt>
                <c:pt idx="7235">
                  <c:v>-1.5068889999999999</c:v>
                </c:pt>
                <c:pt idx="7236">
                  <c:v>-1.5022146999999999</c:v>
                </c:pt>
                <c:pt idx="7237">
                  <c:v>-1.5165987000000001</c:v>
                </c:pt>
                <c:pt idx="7238">
                  <c:v>-1.5151539999999999</c:v>
                </c:pt>
                <c:pt idx="7239">
                  <c:v>-1.5128204000000001</c:v>
                </c:pt>
                <c:pt idx="7240">
                  <c:v>-1.5129964</c:v>
                </c:pt>
                <c:pt idx="7241">
                  <c:v>-1.5216656</c:v>
                </c:pt>
                <c:pt idx="7242">
                  <c:v>-1.5235262999999999</c:v>
                </c:pt>
                <c:pt idx="7243">
                  <c:v>-1.5206754</c:v>
                </c:pt>
                <c:pt idx="7244">
                  <c:v>-1.5200974</c:v>
                </c:pt>
                <c:pt idx="7245">
                  <c:v>-1.5310702</c:v>
                </c:pt>
                <c:pt idx="7246">
                  <c:v>-1.5300560999999999</c:v>
                </c:pt>
                <c:pt idx="7247">
                  <c:v>-1.5403681</c:v>
                </c:pt>
                <c:pt idx="7248">
                  <c:v>-1.5430645999999999</c:v>
                </c:pt>
                <c:pt idx="7249">
                  <c:v>-1.5407336</c:v>
                </c:pt>
                <c:pt idx="7250">
                  <c:v>-1.5467899000000001</c:v>
                </c:pt>
                <c:pt idx="7251">
                  <c:v>-1.5519018</c:v>
                </c:pt>
                <c:pt idx="7252">
                  <c:v>-1.5547214</c:v>
                </c:pt>
                <c:pt idx="7253">
                  <c:v>-1.5536003</c:v>
                </c:pt>
                <c:pt idx="7254">
                  <c:v>-1.5638335000000001</c:v>
                </c:pt>
                <c:pt idx="7255">
                  <c:v>-1.5654281000000001</c:v>
                </c:pt>
                <c:pt idx="7256">
                  <c:v>-1.5706761</c:v>
                </c:pt>
                <c:pt idx="7257">
                  <c:v>-1.5677954999999999</c:v>
                </c:pt>
                <c:pt idx="7258">
                  <c:v>-1.581053</c:v>
                </c:pt>
                <c:pt idx="7259">
                  <c:v>-1.5805328000000001</c:v>
                </c:pt>
                <c:pt idx="7260">
                  <c:v>-1.5813018999999999</c:v>
                </c:pt>
                <c:pt idx="7261">
                  <c:v>-1.5764001999999999</c:v>
                </c:pt>
                <c:pt idx="7262">
                  <c:v>-1.5804590999999999</c:v>
                </c:pt>
                <c:pt idx="7263">
                  <c:v>-1.5940608000000001</c:v>
                </c:pt>
                <c:pt idx="7264">
                  <c:v>-1.5910335</c:v>
                </c:pt>
                <c:pt idx="7265">
                  <c:v>-1.5957218</c:v>
                </c:pt>
                <c:pt idx="7266">
                  <c:v>-1.5933136999999999</c:v>
                </c:pt>
                <c:pt idx="7267">
                  <c:v>-1.6026757</c:v>
                </c:pt>
                <c:pt idx="7268">
                  <c:v>-1.6044326</c:v>
                </c:pt>
                <c:pt idx="7269">
                  <c:v>-1.6071241999999999</c:v>
                </c:pt>
                <c:pt idx="7270">
                  <c:v>-1.6086653</c:v>
                </c:pt>
                <c:pt idx="7271">
                  <c:v>-1.6142631999999999</c:v>
                </c:pt>
                <c:pt idx="7272">
                  <c:v>-1.6179463999999999</c:v>
                </c:pt>
                <c:pt idx="7273">
                  <c:v>-1.6150138000000001</c:v>
                </c:pt>
                <c:pt idx="7274">
                  <c:v>-1.6301505999999999</c:v>
                </c:pt>
                <c:pt idx="7275">
                  <c:v>-1.6303166</c:v>
                </c:pt>
                <c:pt idx="7276">
                  <c:v>-1.6316508999999999</c:v>
                </c:pt>
                <c:pt idx="7277">
                  <c:v>-1.6248454999999999</c:v>
                </c:pt>
                <c:pt idx="7278">
                  <c:v>-1.6337548</c:v>
                </c:pt>
                <c:pt idx="7279">
                  <c:v>-1.6402836999999999</c:v>
                </c:pt>
                <c:pt idx="7280">
                  <c:v>-1.6361032</c:v>
                </c:pt>
                <c:pt idx="7281">
                  <c:v>-1.6347541000000001</c:v>
                </c:pt>
                <c:pt idx="7282">
                  <c:v>-1.6500299</c:v>
                </c:pt>
                <c:pt idx="7283">
                  <c:v>-1.6506240000000001</c:v>
                </c:pt>
                <c:pt idx="7284">
                  <c:v>-1.6458008</c:v>
                </c:pt>
                <c:pt idx="7285">
                  <c:v>-1.6575607000000001</c:v>
                </c:pt>
                <c:pt idx="7286">
                  <c:v>-1.6578702000000001</c:v>
                </c:pt>
                <c:pt idx="7287">
                  <c:v>-1.6583190999999999</c:v>
                </c:pt>
                <c:pt idx="7288">
                  <c:v>-1.6679695999999999</c:v>
                </c:pt>
                <c:pt idx="7289">
                  <c:v>-1.6641551000000001</c:v>
                </c:pt>
                <c:pt idx="7290">
                  <c:v>-1.666434</c:v>
                </c:pt>
                <c:pt idx="7291">
                  <c:v>-1.6669651000000001</c:v>
                </c:pt>
                <c:pt idx="7292">
                  <c:v>-1.6717302999999999</c:v>
                </c:pt>
                <c:pt idx="7293">
                  <c:v>-1.6739162999999999</c:v>
                </c:pt>
                <c:pt idx="7294">
                  <c:v>-1.6787878000000001</c:v>
                </c:pt>
                <c:pt idx="7295">
                  <c:v>-1.6705045999999999</c:v>
                </c:pt>
                <c:pt idx="7296">
                  <c:v>-1.6876274</c:v>
                </c:pt>
                <c:pt idx="7297">
                  <c:v>-1.6879519999999999</c:v>
                </c:pt>
                <c:pt idx="7298">
                  <c:v>-1.6856549999999999</c:v>
                </c:pt>
                <c:pt idx="7299">
                  <c:v>-1.6904189999999999</c:v>
                </c:pt>
                <c:pt idx="7300">
                  <c:v>-1.6985011999999999</c:v>
                </c:pt>
                <c:pt idx="7301">
                  <c:v>-1.696245</c:v>
                </c:pt>
                <c:pt idx="7302">
                  <c:v>-1.6942607000000001</c:v>
                </c:pt>
                <c:pt idx="7303">
                  <c:v>-1.6944277000000001</c:v>
                </c:pt>
                <c:pt idx="7304">
                  <c:v>-1.7005577999999999</c:v>
                </c:pt>
                <c:pt idx="7305">
                  <c:v>-1.7068878000000001</c:v>
                </c:pt>
                <c:pt idx="7306">
                  <c:v>-1.7030839</c:v>
                </c:pt>
                <c:pt idx="7307">
                  <c:v>-1.7089496</c:v>
                </c:pt>
                <c:pt idx="7308">
                  <c:v>-1.7144423</c:v>
                </c:pt>
                <c:pt idx="7309">
                  <c:v>-1.7126637</c:v>
                </c:pt>
                <c:pt idx="7310">
                  <c:v>-1.7255133</c:v>
                </c:pt>
                <c:pt idx="7311">
                  <c:v>-1.7238902</c:v>
                </c:pt>
                <c:pt idx="7312">
                  <c:v>-1.7218179</c:v>
                </c:pt>
                <c:pt idx="7313">
                  <c:v>-1.7244919999999999</c:v>
                </c:pt>
                <c:pt idx="7314">
                  <c:v>-1.7241957000000001</c:v>
                </c:pt>
                <c:pt idx="7315">
                  <c:v>-1.7345185999999999</c:v>
                </c:pt>
                <c:pt idx="7316">
                  <c:v>-1.7326052999999999</c:v>
                </c:pt>
                <c:pt idx="7317">
                  <c:v>-1.7337989</c:v>
                </c:pt>
                <c:pt idx="7318">
                  <c:v>-1.7281317</c:v>
                </c:pt>
                <c:pt idx="7319">
                  <c:v>-1.7443993</c:v>
                </c:pt>
                <c:pt idx="7320">
                  <c:v>-1.7418496999999999</c:v>
                </c:pt>
                <c:pt idx="7321">
                  <c:v>-1.7467929</c:v>
                </c:pt>
                <c:pt idx="7322">
                  <c:v>-1.7517898999999999</c:v>
                </c:pt>
                <c:pt idx="7323">
                  <c:v>-1.7491756999999999</c:v>
                </c:pt>
                <c:pt idx="7324">
                  <c:v>-1.7472643999999999</c:v>
                </c:pt>
                <c:pt idx="7325">
                  <c:v>-1.7630763</c:v>
                </c:pt>
                <c:pt idx="7326">
                  <c:v>-1.7592418000000001</c:v>
                </c:pt>
                <c:pt idx="7327">
                  <c:v>-1.7551091000000001</c:v>
                </c:pt>
                <c:pt idx="7328">
                  <c:v>-1.7546432999999999</c:v>
                </c:pt>
                <c:pt idx="7329">
                  <c:v>-1.7665740000000001</c:v>
                </c:pt>
                <c:pt idx="7330">
                  <c:v>-1.7655983</c:v>
                </c:pt>
                <c:pt idx="7331">
                  <c:v>-1.7670283</c:v>
                </c:pt>
                <c:pt idx="7332">
                  <c:v>-1.7678293</c:v>
                </c:pt>
                <c:pt idx="7333">
                  <c:v>-1.773857</c:v>
                </c:pt>
                <c:pt idx="7334">
                  <c:v>-1.7793435</c:v>
                </c:pt>
                <c:pt idx="7335">
                  <c:v>-1.7789831</c:v>
                </c:pt>
                <c:pt idx="7336">
                  <c:v>-1.7913699000000001</c:v>
                </c:pt>
                <c:pt idx="7337">
                  <c:v>-1.7892182000000001</c:v>
                </c:pt>
                <c:pt idx="7338">
                  <c:v>-1.7905464</c:v>
                </c:pt>
                <c:pt idx="7339">
                  <c:v>-1.7923244</c:v>
                </c:pt>
                <c:pt idx="7340">
                  <c:v>-1.7983149</c:v>
                </c:pt>
                <c:pt idx="7341">
                  <c:v>-1.7973399999999999</c:v>
                </c:pt>
                <c:pt idx="7342">
                  <c:v>-1.8008327</c:v>
                </c:pt>
                <c:pt idx="7343">
                  <c:v>-1.8012093</c:v>
                </c:pt>
                <c:pt idx="7344">
                  <c:v>-1.8121455</c:v>
                </c:pt>
                <c:pt idx="7345">
                  <c:v>-1.8169868</c:v>
                </c:pt>
                <c:pt idx="7346">
                  <c:v>-1.8145952000000001</c:v>
                </c:pt>
                <c:pt idx="7347">
                  <c:v>-1.8096781</c:v>
                </c:pt>
                <c:pt idx="7348">
                  <c:v>-1.8228856</c:v>
                </c:pt>
                <c:pt idx="7349">
                  <c:v>-1.8211383999999999</c:v>
                </c:pt>
                <c:pt idx="7350">
                  <c:v>-1.8243251</c:v>
                </c:pt>
                <c:pt idx="7351">
                  <c:v>-1.8268679000000001</c:v>
                </c:pt>
                <c:pt idx="7352">
                  <c:v>-1.8359181</c:v>
                </c:pt>
                <c:pt idx="7353">
                  <c:v>-1.8280555999999999</c:v>
                </c:pt>
                <c:pt idx="7354">
                  <c:v>-1.833269</c:v>
                </c:pt>
                <c:pt idx="7355">
                  <c:v>-1.8330525</c:v>
                </c:pt>
                <c:pt idx="7356">
                  <c:v>-1.8403666999999999</c:v>
                </c:pt>
                <c:pt idx="7357">
                  <c:v>-1.8418473</c:v>
                </c:pt>
                <c:pt idx="7358">
                  <c:v>-1.8447089000000001</c:v>
                </c:pt>
                <c:pt idx="7359">
                  <c:v>-1.8411727</c:v>
                </c:pt>
                <c:pt idx="7360">
                  <c:v>-1.8538508</c:v>
                </c:pt>
                <c:pt idx="7361">
                  <c:v>-1.8500812</c:v>
                </c:pt>
                <c:pt idx="7362">
                  <c:v>-1.8603759</c:v>
                </c:pt>
                <c:pt idx="7363">
                  <c:v>-1.8557322000000001</c:v>
                </c:pt>
                <c:pt idx="7364">
                  <c:v>-1.8561903</c:v>
                </c:pt>
                <c:pt idx="7365">
                  <c:v>-1.8591181999999999</c:v>
                </c:pt>
                <c:pt idx="7366">
                  <c:v>-1.8679215</c:v>
                </c:pt>
                <c:pt idx="7367">
                  <c:v>-1.8741302</c:v>
                </c:pt>
                <c:pt idx="7368">
                  <c:v>-1.8630762000000001</c:v>
                </c:pt>
                <c:pt idx="7369">
                  <c:v>-1.8700482</c:v>
                </c:pt>
                <c:pt idx="7370">
                  <c:v>-1.8830408999999999</c:v>
                </c:pt>
                <c:pt idx="7371">
                  <c:v>-1.8858169</c:v>
                </c:pt>
                <c:pt idx="7372">
                  <c:v>-1.8850195000000001</c:v>
                </c:pt>
                <c:pt idx="7373">
                  <c:v>-1.8926966000000001</c:v>
                </c:pt>
                <c:pt idx="7374">
                  <c:v>-1.9030004</c:v>
                </c:pt>
                <c:pt idx="7375">
                  <c:v>-1.8937873000000001</c:v>
                </c:pt>
                <c:pt idx="7376">
                  <c:v>-1.8973509</c:v>
                </c:pt>
                <c:pt idx="7377">
                  <c:v>-1.9003871999999999</c:v>
                </c:pt>
                <c:pt idx="7378">
                  <c:v>-1.913554</c:v>
                </c:pt>
                <c:pt idx="7379">
                  <c:v>-1.9105643999999999</c:v>
                </c:pt>
                <c:pt idx="7380">
                  <c:v>-1.9131429</c:v>
                </c:pt>
                <c:pt idx="7381">
                  <c:v>-1.9219170999999999</c:v>
                </c:pt>
                <c:pt idx="7382">
                  <c:v>-1.9224311000000001</c:v>
                </c:pt>
                <c:pt idx="7383">
                  <c:v>-1.922437</c:v>
                </c:pt>
                <c:pt idx="7384">
                  <c:v>-1.9217770000000001</c:v>
                </c:pt>
                <c:pt idx="7385">
                  <c:v>-1.9335316</c:v>
                </c:pt>
                <c:pt idx="7386">
                  <c:v>-1.9277040000000001</c:v>
                </c:pt>
                <c:pt idx="7387">
                  <c:v>-1.9364208000000001</c:v>
                </c:pt>
                <c:pt idx="7388">
                  <c:v>-1.9302721</c:v>
                </c:pt>
                <c:pt idx="7389">
                  <c:v>-1.9450295</c:v>
                </c:pt>
                <c:pt idx="7390">
                  <c:v>-1.9427684999999999</c:v>
                </c:pt>
                <c:pt idx="7391">
                  <c:v>-1.9507072999999999</c:v>
                </c:pt>
                <c:pt idx="7392">
                  <c:v>-1.9528091000000001</c:v>
                </c:pt>
                <c:pt idx="7393">
                  <c:v>-1.955694</c:v>
                </c:pt>
                <c:pt idx="7394">
                  <c:v>-1.9540236</c:v>
                </c:pt>
                <c:pt idx="7395">
                  <c:v>-1.9640253000000001</c:v>
                </c:pt>
                <c:pt idx="7396">
                  <c:v>-1.9644896999999999</c:v>
                </c:pt>
                <c:pt idx="7397">
                  <c:v>-1.9652046000000001</c:v>
                </c:pt>
                <c:pt idx="7398">
                  <c:v>-1.9586226</c:v>
                </c:pt>
                <c:pt idx="7399">
                  <c:v>-1.9642900000000001</c:v>
                </c:pt>
                <c:pt idx="7400">
                  <c:v>-1.9719403</c:v>
                </c:pt>
                <c:pt idx="7401">
                  <c:v>-1.9691597000000001</c:v>
                </c:pt>
                <c:pt idx="7402">
                  <c:v>-1.9724603999999999</c:v>
                </c:pt>
                <c:pt idx="7403">
                  <c:v>-1.9705526</c:v>
                </c:pt>
                <c:pt idx="7404">
                  <c:v>-1.9792187999999999</c:v>
                </c:pt>
                <c:pt idx="7405">
                  <c:v>-1.9803866000000001</c:v>
                </c:pt>
                <c:pt idx="7406">
                  <c:v>-1.9779774000000001</c:v>
                </c:pt>
                <c:pt idx="7407">
                  <c:v>-1.9770776000000001</c:v>
                </c:pt>
                <c:pt idx="7408">
                  <c:v>-1.9799863</c:v>
                </c:pt>
                <c:pt idx="7409">
                  <c:v>-1.9899233999999999</c:v>
                </c:pt>
                <c:pt idx="7410">
                  <c:v>-1.9889250000000001</c:v>
                </c:pt>
                <c:pt idx="7411">
                  <c:v>-1.989622</c:v>
                </c:pt>
                <c:pt idx="7412">
                  <c:v>-1.9949276</c:v>
                </c:pt>
                <c:pt idx="7413">
                  <c:v>-1.992027</c:v>
                </c:pt>
                <c:pt idx="7414">
                  <c:v>-1.9992772000000001</c:v>
                </c:pt>
                <c:pt idx="7415">
                  <c:v>-1.9950966999999999</c:v>
                </c:pt>
                <c:pt idx="7416">
                  <c:v>-2.0083698999999999</c:v>
                </c:pt>
                <c:pt idx="7417">
                  <c:v>-2.0059524</c:v>
                </c:pt>
                <c:pt idx="7418">
                  <c:v>-2.0015158999999998</c:v>
                </c:pt>
                <c:pt idx="7419">
                  <c:v>-2.0024780999999998</c:v>
                </c:pt>
                <c:pt idx="7420">
                  <c:v>-1.9999274</c:v>
                </c:pt>
                <c:pt idx="7421">
                  <c:v>-2.0173739999999998</c:v>
                </c:pt>
                <c:pt idx="7422">
                  <c:v>-2.0126183000000002</c:v>
                </c:pt>
                <c:pt idx="7423">
                  <c:v>-2.0093904</c:v>
                </c:pt>
                <c:pt idx="7424">
                  <c:v>-2.0086086000000001</c:v>
                </c:pt>
                <c:pt idx="7425">
                  <c:v>-2.0215250999999999</c:v>
                </c:pt>
                <c:pt idx="7426">
                  <c:v>-2.0223860999999999</c:v>
                </c:pt>
                <c:pt idx="7427">
                  <c:v>-2.0240741</c:v>
                </c:pt>
                <c:pt idx="7428">
                  <c:v>-2.0187688000000001</c:v>
                </c:pt>
                <c:pt idx="7429">
                  <c:v>-2.0270812999999999</c:v>
                </c:pt>
                <c:pt idx="7430">
                  <c:v>-2.0324437999999998</c:v>
                </c:pt>
                <c:pt idx="7431">
                  <c:v>-2.0322236999999999</c:v>
                </c:pt>
                <c:pt idx="7432">
                  <c:v>-2.0349938999999999</c:v>
                </c:pt>
                <c:pt idx="7433">
                  <c:v>-2.0344701000000001</c:v>
                </c:pt>
                <c:pt idx="7434">
                  <c:v>-2.0364315999999998</c:v>
                </c:pt>
                <c:pt idx="7435">
                  <c:v>-2.0426392999999998</c:v>
                </c:pt>
                <c:pt idx="7436">
                  <c:v>-2.0405502000000002</c:v>
                </c:pt>
                <c:pt idx="7437">
                  <c:v>-2.0489383000000001</c:v>
                </c:pt>
                <c:pt idx="7438">
                  <c:v>-2.0520985</c:v>
                </c:pt>
                <c:pt idx="7439">
                  <c:v>-2.0518757999999999</c:v>
                </c:pt>
                <c:pt idx="7440">
                  <c:v>-2.0504766000000001</c:v>
                </c:pt>
                <c:pt idx="7441">
                  <c:v>-2.0581101999999998</c:v>
                </c:pt>
                <c:pt idx="7442">
                  <c:v>-2.0559514000000001</c:v>
                </c:pt>
                <c:pt idx="7443">
                  <c:v>-2.0626039999999999</c:v>
                </c:pt>
                <c:pt idx="7444">
                  <c:v>-2.0572952999999998</c:v>
                </c:pt>
                <c:pt idx="7445">
                  <c:v>-2.0715865999999998</c:v>
                </c:pt>
                <c:pt idx="7446">
                  <c:v>-2.0708177000000001</c:v>
                </c:pt>
                <c:pt idx="7447">
                  <c:v>-2.0692737000000001</c:v>
                </c:pt>
                <c:pt idx="7448">
                  <c:v>-2.0703678000000001</c:v>
                </c:pt>
                <c:pt idx="7449">
                  <c:v>-2.0705790999999998</c:v>
                </c:pt>
                <c:pt idx="7450">
                  <c:v>-2.0831854000000001</c:v>
                </c:pt>
                <c:pt idx="7451">
                  <c:v>-2.0796915999999999</c:v>
                </c:pt>
                <c:pt idx="7452">
                  <c:v>-2.0819654000000001</c:v>
                </c:pt>
                <c:pt idx="7453">
                  <c:v>-2.0793841</c:v>
                </c:pt>
                <c:pt idx="7454">
                  <c:v>-2.0912774000000001</c:v>
                </c:pt>
                <c:pt idx="7455">
                  <c:v>-2.0936530000000002</c:v>
                </c:pt>
                <c:pt idx="7456">
                  <c:v>-2.0913582000000002</c:v>
                </c:pt>
                <c:pt idx="7457">
                  <c:v>-2.0929673000000002</c:v>
                </c:pt>
                <c:pt idx="7458">
                  <c:v>-2.0976233</c:v>
                </c:pt>
                <c:pt idx="7459">
                  <c:v>-2.0958182999999999</c:v>
                </c:pt>
                <c:pt idx="7460">
                  <c:v>-2.0993236999999998</c:v>
                </c:pt>
                <c:pt idx="7461">
                  <c:v>-2.1017005000000002</c:v>
                </c:pt>
                <c:pt idx="7462">
                  <c:v>-2.1070777999999999</c:v>
                </c:pt>
                <c:pt idx="7463">
                  <c:v>-2.1083319</c:v>
                </c:pt>
                <c:pt idx="7464">
                  <c:v>-2.1066406</c:v>
                </c:pt>
                <c:pt idx="7465">
                  <c:v>-2.1081346999999999</c:v>
                </c:pt>
                <c:pt idx="7466">
                  <c:v>-2.1150706000000001</c:v>
                </c:pt>
                <c:pt idx="7467">
                  <c:v>-2.1130749999999998</c:v>
                </c:pt>
                <c:pt idx="7468">
                  <c:v>-2.1190188000000001</c:v>
                </c:pt>
                <c:pt idx="7469">
                  <c:v>-2.1177559000000001</c:v>
                </c:pt>
                <c:pt idx="7470">
                  <c:v>-2.1195919999999999</c:v>
                </c:pt>
                <c:pt idx="7471">
                  <c:v>-2.1281424000000002</c:v>
                </c:pt>
                <c:pt idx="7472">
                  <c:v>-2.1311146999999999</c:v>
                </c:pt>
                <c:pt idx="7473">
                  <c:v>-2.1290901</c:v>
                </c:pt>
                <c:pt idx="7474">
                  <c:v>-2.1411085000000001</c:v>
                </c:pt>
                <c:pt idx="7475">
                  <c:v>-2.1403074000000002</c:v>
                </c:pt>
                <c:pt idx="7476">
                  <c:v>-2.1409791</c:v>
                </c:pt>
                <c:pt idx="7477">
                  <c:v>-2.1417263000000002</c:v>
                </c:pt>
                <c:pt idx="7478">
                  <c:v>-2.1377250999999999</c:v>
                </c:pt>
                <c:pt idx="7479">
                  <c:v>-2.1475463000000001</c:v>
                </c:pt>
                <c:pt idx="7480">
                  <c:v>-2.1499929</c:v>
                </c:pt>
                <c:pt idx="7481">
                  <c:v>-2.1415001999999999</c:v>
                </c:pt>
                <c:pt idx="7482">
                  <c:v>-2.1455266000000002</c:v>
                </c:pt>
                <c:pt idx="7483">
                  <c:v>-2.1542659</c:v>
                </c:pt>
                <c:pt idx="7484">
                  <c:v>-2.1570163</c:v>
                </c:pt>
                <c:pt idx="7485">
                  <c:v>-2.1544099000000001</c:v>
                </c:pt>
                <c:pt idx="7486">
                  <c:v>-2.1516527999999999</c:v>
                </c:pt>
                <c:pt idx="7487">
                  <c:v>-2.1528583000000001</c:v>
                </c:pt>
                <c:pt idx="7488">
                  <c:v>-2.1589811000000001</c:v>
                </c:pt>
                <c:pt idx="7489">
                  <c:v>-2.1604861999999998</c:v>
                </c:pt>
                <c:pt idx="7490">
                  <c:v>-2.1606755</c:v>
                </c:pt>
                <c:pt idx="7491">
                  <c:v>-2.1586542</c:v>
                </c:pt>
                <c:pt idx="7492">
                  <c:v>-2.1738333999999999</c:v>
                </c:pt>
                <c:pt idx="7493">
                  <c:v>-2.1709087</c:v>
                </c:pt>
                <c:pt idx="7494">
                  <c:v>-2.171618</c:v>
                </c:pt>
                <c:pt idx="7495">
                  <c:v>-2.1738534</c:v>
                </c:pt>
                <c:pt idx="7496">
                  <c:v>-2.1777761</c:v>
                </c:pt>
                <c:pt idx="7497">
                  <c:v>-2.1867622999999998</c:v>
                </c:pt>
                <c:pt idx="7498">
                  <c:v>-2.1850984000000002</c:v>
                </c:pt>
                <c:pt idx="7499">
                  <c:v>-2.1847056999999999</c:v>
                </c:pt>
                <c:pt idx="7500">
                  <c:v>-2.1898038</c:v>
                </c:pt>
                <c:pt idx="7501">
                  <c:v>-2.2031960000000002</c:v>
                </c:pt>
                <c:pt idx="7502">
                  <c:v>-2.1960239000000001</c:v>
                </c:pt>
                <c:pt idx="7503">
                  <c:v>-2.1977036000000001</c:v>
                </c:pt>
                <c:pt idx="7504">
                  <c:v>-2.2024183000000002</c:v>
                </c:pt>
                <c:pt idx="7505">
                  <c:v>-2.2146908999999999</c:v>
                </c:pt>
                <c:pt idx="7506">
                  <c:v>-2.2157301999999999</c:v>
                </c:pt>
                <c:pt idx="7507">
                  <c:v>-2.2197371000000001</c:v>
                </c:pt>
                <c:pt idx="7508">
                  <c:v>-2.215446</c:v>
                </c:pt>
                <c:pt idx="7509">
                  <c:v>-2.2352896000000002</c:v>
                </c:pt>
                <c:pt idx="7510">
                  <c:v>-2.2325401</c:v>
                </c:pt>
                <c:pt idx="7511">
                  <c:v>-2.2295959000000001</c:v>
                </c:pt>
                <c:pt idx="7512">
                  <c:v>-2.2320850000000001</c:v>
                </c:pt>
                <c:pt idx="7513">
                  <c:v>-2.2472202999999999</c:v>
                </c:pt>
                <c:pt idx="7514">
                  <c:v>-2.2461574</c:v>
                </c:pt>
                <c:pt idx="7515">
                  <c:v>-2.2413609000000001</c:v>
                </c:pt>
                <c:pt idx="7516">
                  <c:v>-2.2465994</c:v>
                </c:pt>
                <c:pt idx="7517">
                  <c:v>-2.2451572</c:v>
                </c:pt>
                <c:pt idx="7518">
                  <c:v>-2.2539394000000001</c:v>
                </c:pt>
                <c:pt idx="7519">
                  <c:v>-2.2488282000000002</c:v>
                </c:pt>
                <c:pt idx="7520">
                  <c:v>-2.2454801</c:v>
                </c:pt>
                <c:pt idx="7521">
                  <c:v>-2.2445173</c:v>
                </c:pt>
                <c:pt idx="7522">
                  <c:v>-2.2578033999999998</c:v>
                </c:pt>
                <c:pt idx="7523">
                  <c:v>-2.2532823</c:v>
                </c:pt>
                <c:pt idx="7524">
                  <c:v>-2.2563035</c:v>
                </c:pt>
                <c:pt idx="7525">
                  <c:v>-2.2584957999999999</c:v>
                </c:pt>
                <c:pt idx="7526">
                  <c:v>-2.2486063999999999</c:v>
                </c:pt>
                <c:pt idx="7527">
                  <c:v>-2.2561800000000001</c:v>
                </c:pt>
                <c:pt idx="7528">
                  <c:v>-2.2635078000000002</c:v>
                </c:pt>
                <c:pt idx="7529">
                  <c:v>-2.2628292999999999</c:v>
                </c:pt>
                <c:pt idx="7530">
                  <c:v>-2.2606573000000001</c:v>
                </c:pt>
                <c:pt idx="7531">
                  <c:v>-2.2630962999999999</c:v>
                </c:pt>
                <c:pt idx="7532">
                  <c:v>-2.2708792999999998</c:v>
                </c:pt>
                <c:pt idx="7533">
                  <c:v>-2.2710659999999998</c:v>
                </c:pt>
                <c:pt idx="7534">
                  <c:v>-2.2669985000000001</c:v>
                </c:pt>
                <c:pt idx="7535">
                  <c:v>-2.2688956</c:v>
                </c:pt>
                <c:pt idx="7536">
                  <c:v>-2.2647772000000002</c:v>
                </c:pt>
                <c:pt idx="7537">
                  <c:v>-2.2664827999999999</c:v>
                </c:pt>
                <c:pt idx="7538">
                  <c:v>-2.2739782000000002</c:v>
                </c:pt>
                <c:pt idx="7539">
                  <c:v>-2.2828046999999998</c:v>
                </c:pt>
                <c:pt idx="7540">
                  <c:v>-2.2774665000000001</c:v>
                </c:pt>
                <c:pt idx="7541">
                  <c:v>-2.2778909000000001</c:v>
                </c:pt>
                <c:pt idx="7542">
                  <c:v>-2.2867212000000001</c:v>
                </c:pt>
                <c:pt idx="7543">
                  <c:v>-2.2895013999999998</c:v>
                </c:pt>
                <c:pt idx="7544">
                  <c:v>-2.2951343</c:v>
                </c:pt>
                <c:pt idx="7545">
                  <c:v>-2.2955999</c:v>
                </c:pt>
                <c:pt idx="7546">
                  <c:v>-2.2924324999999999</c:v>
                </c:pt>
                <c:pt idx="7547">
                  <c:v>-2.3022345999999998</c:v>
                </c:pt>
                <c:pt idx="7548">
                  <c:v>-2.2984418999999998</c:v>
                </c:pt>
                <c:pt idx="7549">
                  <c:v>-2.2999005000000001</c:v>
                </c:pt>
                <c:pt idx="7550">
                  <c:v>-2.3054800000000002</c:v>
                </c:pt>
                <c:pt idx="7551">
                  <c:v>-2.3029234000000001</c:v>
                </c:pt>
                <c:pt idx="7552">
                  <c:v>-2.3170175999999998</c:v>
                </c:pt>
                <c:pt idx="7553">
                  <c:v>-2.3169506000000002</c:v>
                </c:pt>
                <c:pt idx="7554">
                  <c:v>-2.3181913000000001</c:v>
                </c:pt>
                <c:pt idx="7555">
                  <c:v>-2.3193722000000001</c:v>
                </c:pt>
                <c:pt idx="7556">
                  <c:v>-2.3283269</c:v>
                </c:pt>
                <c:pt idx="7557">
                  <c:v>-2.3281741</c:v>
                </c:pt>
                <c:pt idx="7558">
                  <c:v>-2.3287152999999998</c:v>
                </c:pt>
                <c:pt idx="7559">
                  <c:v>-2.3288655</c:v>
                </c:pt>
                <c:pt idx="7560">
                  <c:v>-2.3307071000000001</c:v>
                </c:pt>
                <c:pt idx="7561">
                  <c:v>-2.3411890999999998</c:v>
                </c:pt>
                <c:pt idx="7562">
                  <c:v>-2.3445136999999998</c:v>
                </c:pt>
                <c:pt idx="7563">
                  <c:v>-2.3431804000000001</c:v>
                </c:pt>
                <c:pt idx="7564">
                  <c:v>-2.3526592000000002</c:v>
                </c:pt>
                <c:pt idx="7565">
                  <c:v>-2.3479705000000002</c:v>
                </c:pt>
                <c:pt idx="7566">
                  <c:v>-2.3487364999999998</c:v>
                </c:pt>
                <c:pt idx="7567">
                  <c:v>-2.3494945</c:v>
                </c:pt>
                <c:pt idx="7568">
                  <c:v>-2.3559735000000002</c:v>
                </c:pt>
                <c:pt idx="7569">
                  <c:v>-2.3547172999999999</c:v>
                </c:pt>
                <c:pt idx="7570">
                  <c:v>-2.3582977999999999</c:v>
                </c:pt>
                <c:pt idx="7571">
                  <c:v>-2.3574563999999998</c:v>
                </c:pt>
                <c:pt idx="7572">
                  <c:v>-2.3634593000000002</c:v>
                </c:pt>
                <c:pt idx="7573">
                  <c:v>-2.3613298</c:v>
                </c:pt>
                <c:pt idx="7574">
                  <c:v>-2.3635833000000002</c:v>
                </c:pt>
                <c:pt idx="7575">
                  <c:v>-2.3657469999999998</c:v>
                </c:pt>
                <c:pt idx="7576">
                  <c:v>-2.3610749000000002</c:v>
                </c:pt>
                <c:pt idx="7577">
                  <c:v>-2.3691844999999998</c:v>
                </c:pt>
                <c:pt idx="7578">
                  <c:v>-2.3709256999999999</c:v>
                </c:pt>
                <c:pt idx="7579">
                  <c:v>-2.3730346999999998</c:v>
                </c:pt>
                <c:pt idx="7580">
                  <c:v>-2.3735697</c:v>
                </c:pt>
                <c:pt idx="7581">
                  <c:v>-2.3818408999999998</c:v>
                </c:pt>
                <c:pt idx="7582">
                  <c:v>-2.3841758</c:v>
                </c:pt>
                <c:pt idx="7583">
                  <c:v>-2.3769035000000001</c:v>
                </c:pt>
                <c:pt idx="7584">
                  <c:v>-2.3780625</c:v>
                </c:pt>
                <c:pt idx="7585">
                  <c:v>-2.3903430000000001</c:v>
                </c:pt>
                <c:pt idx="7586">
                  <c:v>-2.3863416000000002</c:v>
                </c:pt>
                <c:pt idx="7587">
                  <c:v>-2.3847510999999999</c:v>
                </c:pt>
                <c:pt idx="7588">
                  <c:v>-2.3828852</c:v>
                </c:pt>
                <c:pt idx="7589">
                  <c:v>-2.4005619999999999</c:v>
                </c:pt>
                <c:pt idx="7590">
                  <c:v>-2.3950005000000001</c:v>
                </c:pt>
                <c:pt idx="7591">
                  <c:v>-2.3961760999999999</c:v>
                </c:pt>
                <c:pt idx="7592">
                  <c:v>-2.3992612000000002</c:v>
                </c:pt>
                <c:pt idx="7593">
                  <c:v>-2.4126382</c:v>
                </c:pt>
                <c:pt idx="7594">
                  <c:v>-2.4126687000000002</c:v>
                </c:pt>
                <c:pt idx="7595">
                  <c:v>-2.4115218999999999</c:v>
                </c:pt>
                <c:pt idx="7596">
                  <c:v>-2.4135222000000001</c:v>
                </c:pt>
                <c:pt idx="7597">
                  <c:v>-2.4088618999999998</c:v>
                </c:pt>
                <c:pt idx="7598">
                  <c:v>-2.4225004000000001</c:v>
                </c:pt>
                <c:pt idx="7599">
                  <c:v>-2.4255998000000001</c:v>
                </c:pt>
                <c:pt idx="7600">
                  <c:v>-2.4369390000000002</c:v>
                </c:pt>
                <c:pt idx="7601">
                  <c:v>-2.4366238</c:v>
                </c:pt>
                <c:pt idx="7602">
                  <c:v>-2.4320626000000001</c:v>
                </c:pt>
                <c:pt idx="7603">
                  <c:v>-2.4295982999999999</c:v>
                </c:pt>
                <c:pt idx="7604">
                  <c:v>-2.4454748999999998</c:v>
                </c:pt>
                <c:pt idx="7605">
                  <c:v>-2.4448926000000002</c:v>
                </c:pt>
                <c:pt idx="7606">
                  <c:v>-2.4443552</c:v>
                </c:pt>
                <c:pt idx="7607">
                  <c:v>-2.4458107999999998</c:v>
                </c:pt>
                <c:pt idx="7608">
                  <c:v>-2.4562542000000001</c:v>
                </c:pt>
                <c:pt idx="7609">
                  <c:v>-2.4551215000000002</c:v>
                </c:pt>
                <c:pt idx="7610">
                  <c:v>-2.4557486000000002</c:v>
                </c:pt>
                <c:pt idx="7611">
                  <c:v>-2.4545821999999999</c:v>
                </c:pt>
                <c:pt idx="7612">
                  <c:v>-2.4652685999999999</c:v>
                </c:pt>
                <c:pt idx="7613">
                  <c:v>-2.4694324000000001</c:v>
                </c:pt>
                <c:pt idx="7614">
                  <c:v>-2.4656810999999998</c:v>
                </c:pt>
                <c:pt idx="7615">
                  <c:v>-2.4649467</c:v>
                </c:pt>
                <c:pt idx="7616">
                  <c:v>-2.4636111000000001</c:v>
                </c:pt>
                <c:pt idx="7617">
                  <c:v>-2.4750276000000002</c:v>
                </c:pt>
                <c:pt idx="7618">
                  <c:v>-2.4765657999999999</c:v>
                </c:pt>
                <c:pt idx="7619">
                  <c:v>-2.4778267999999999</c:v>
                </c:pt>
                <c:pt idx="7620">
                  <c:v>-2.4799666</c:v>
                </c:pt>
                <c:pt idx="7621">
                  <c:v>-2.4847948999999998</c:v>
                </c:pt>
                <c:pt idx="7622">
                  <c:v>-2.4861209</c:v>
                </c:pt>
                <c:pt idx="7623">
                  <c:v>-2.4871178</c:v>
                </c:pt>
                <c:pt idx="7624">
                  <c:v>-2.4888842000000002</c:v>
                </c:pt>
                <c:pt idx="7625">
                  <c:v>-2.4988291</c:v>
                </c:pt>
                <c:pt idx="7626">
                  <c:v>-2.5028613000000002</c:v>
                </c:pt>
                <c:pt idx="7627">
                  <c:v>-2.4955799999999999</c:v>
                </c:pt>
                <c:pt idx="7628">
                  <c:v>-2.5004114999999998</c:v>
                </c:pt>
                <c:pt idx="7629">
                  <c:v>-2.5149477</c:v>
                </c:pt>
                <c:pt idx="7630">
                  <c:v>-2.5138360999999998</c:v>
                </c:pt>
                <c:pt idx="7631">
                  <c:v>-2.5164157999999999</c:v>
                </c:pt>
                <c:pt idx="7632">
                  <c:v>-2.5163685999999998</c:v>
                </c:pt>
                <c:pt idx="7633">
                  <c:v>-2.5256243</c:v>
                </c:pt>
                <c:pt idx="7634">
                  <c:v>-2.5269624999999998</c:v>
                </c:pt>
                <c:pt idx="7635">
                  <c:v>-2.5293304999999999</c:v>
                </c:pt>
                <c:pt idx="7636">
                  <c:v>-2.5375648000000002</c:v>
                </c:pt>
                <c:pt idx="7637">
                  <c:v>-2.5418091</c:v>
                </c:pt>
                <c:pt idx="7638">
                  <c:v>-2.5430758</c:v>
                </c:pt>
                <c:pt idx="7639">
                  <c:v>-2.5449101999999999</c:v>
                </c:pt>
                <c:pt idx="7640">
                  <c:v>-2.5514152000000001</c:v>
                </c:pt>
                <c:pt idx="7641">
                  <c:v>-2.5522914000000001</c:v>
                </c:pt>
                <c:pt idx="7642">
                  <c:v>-2.5518401000000002</c:v>
                </c:pt>
                <c:pt idx="7643">
                  <c:v>-2.5588218999999999</c:v>
                </c:pt>
                <c:pt idx="7644">
                  <c:v>-2.5600450000000001</c:v>
                </c:pt>
                <c:pt idx="7645">
                  <c:v>-2.5606901999999998</c:v>
                </c:pt>
                <c:pt idx="7646">
                  <c:v>-2.5588194999999998</c:v>
                </c:pt>
                <c:pt idx="7647">
                  <c:v>-2.5657953999999998</c:v>
                </c:pt>
                <c:pt idx="7648">
                  <c:v>-2.5663841000000001</c:v>
                </c:pt>
                <c:pt idx="7649">
                  <c:v>-2.5633797999999999</c:v>
                </c:pt>
                <c:pt idx="7650">
                  <c:v>-2.5690426999999998</c:v>
                </c:pt>
                <c:pt idx="7651">
                  <c:v>-2.5832632000000002</c:v>
                </c:pt>
                <c:pt idx="7652">
                  <c:v>-2.5767557999999999</c:v>
                </c:pt>
                <c:pt idx="7653">
                  <c:v>-2.5744994000000001</c:v>
                </c:pt>
                <c:pt idx="7654">
                  <c:v>-2.5831659</c:v>
                </c:pt>
                <c:pt idx="7655">
                  <c:v>-2.5888271</c:v>
                </c:pt>
                <c:pt idx="7656">
                  <c:v>-2.5856580999999998</c:v>
                </c:pt>
                <c:pt idx="7657">
                  <c:v>-2.5854341999999999</c:v>
                </c:pt>
                <c:pt idx="7658">
                  <c:v>-2.5965170999999998</c:v>
                </c:pt>
                <c:pt idx="7659">
                  <c:v>-2.5931964000000001</c:v>
                </c:pt>
                <c:pt idx="7660">
                  <c:v>-2.5908612999999998</c:v>
                </c:pt>
                <c:pt idx="7661">
                  <c:v>-2.5950433999999998</c:v>
                </c:pt>
                <c:pt idx="7662">
                  <c:v>-2.6067140000000002</c:v>
                </c:pt>
                <c:pt idx="7663">
                  <c:v>-2.6004974999999999</c:v>
                </c:pt>
                <c:pt idx="7664">
                  <c:v>-2.6051738000000002</c:v>
                </c:pt>
                <c:pt idx="7665">
                  <c:v>-2.6016989000000001</c:v>
                </c:pt>
                <c:pt idx="7666">
                  <c:v>-2.6020023999999999</c:v>
                </c:pt>
                <c:pt idx="7667">
                  <c:v>-2.6075001000000002</c:v>
                </c:pt>
                <c:pt idx="7668">
                  <c:v>-2.6088616999999998</c:v>
                </c:pt>
                <c:pt idx="7669">
                  <c:v>-2.6068592000000002</c:v>
                </c:pt>
                <c:pt idx="7670">
                  <c:v>-2.6123707</c:v>
                </c:pt>
                <c:pt idx="7671">
                  <c:v>-2.6224709000000002</c:v>
                </c:pt>
                <c:pt idx="7672">
                  <c:v>-2.6167783999999998</c:v>
                </c:pt>
                <c:pt idx="7673">
                  <c:v>-2.6208398000000002</c:v>
                </c:pt>
                <c:pt idx="7674">
                  <c:v>-2.6187328999999999</c:v>
                </c:pt>
                <c:pt idx="7675">
                  <c:v>-2.6324029000000002</c:v>
                </c:pt>
                <c:pt idx="7676">
                  <c:v>-2.6273502999999998</c:v>
                </c:pt>
                <c:pt idx="7677">
                  <c:v>-2.6341245</c:v>
                </c:pt>
                <c:pt idx="7678">
                  <c:v>-2.6309773999999999</c:v>
                </c:pt>
                <c:pt idx="7679">
                  <c:v>-2.6272655</c:v>
                </c:pt>
                <c:pt idx="7680">
                  <c:v>-2.6385176000000001</c:v>
                </c:pt>
                <c:pt idx="7681">
                  <c:v>-2.6353580999999999</c:v>
                </c:pt>
                <c:pt idx="7682">
                  <c:v>-2.6455378999999999</c:v>
                </c:pt>
                <c:pt idx="7683">
                  <c:v>-2.6431377</c:v>
                </c:pt>
                <c:pt idx="7684">
                  <c:v>-2.6494062</c:v>
                </c:pt>
                <c:pt idx="7685">
                  <c:v>-2.6521509000000001</c:v>
                </c:pt>
                <c:pt idx="7686">
                  <c:v>-2.6518214000000002</c:v>
                </c:pt>
                <c:pt idx="7687">
                  <c:v>-2.6524565</c:v>
                </c:pt>
                <c:pt idx="7688">
                  <c:v>-2.6613793000000001</c:v>
                </c:pt>
                <c:pt idx="7689">
                  <c:v>-2.6600869</c:v>
                </c:pt>
                <c:pt idx="7690">
                  <c:v>-2.6613033000000001</c:v>
                </c:pt>
                <c:pt idx="7691">
                  <c:v>-2.6696993999999998</c:v>
                </c:pt>
                <c:pt idx="7692">
                  <c:v>-2.6759615000000001</c:v>
                </c:pt>
                <c:pt idx="7693">
                  <c:v>-2.6733818</c:v>
                </c:pt>
                <c:pt idx="7694">
                  <c:v>-2.6785111000000001</c:v>
                </c:pt>
                <c:pt idx="7695">
                  <c:v>-2.6786417999999999</c:v>
                </c:pt>
                <c:pt idx="7696">
                  <c:v>-2.6826118999999999</c:v>
                </c:pt>
                <c:pt idx="7697">
                  <c:v>-2.6837490000000002</c:v>
                </c:pt>
                <c:pt idx="7698">
                  <c:v>-2.6851520999999998</c:v>
                </c:pt>
                <c:pt idx="7699">
                  <c:v>-2.6834087000000002</c:v>
                </c:pt>
                <c:pt idx="7700">
                  <c:v>-2.6913862000000002</c:v>
                </c:pt>
                <c:pt idx="7701">
                  <c:v>-2.6935186</c:v>
                </c:pt>
                <c:pt idx="7702">
                  <c:v>-2.6893525</c:v>
                </c:pt>
                <c:pt idx="7703">
                  <c:v>-2.7090130000000001</c:v>
                </c:pt>
                <c:pt idx="7704">
                  <c:v>-2.7018792999999999</c:v>
                </c:pt>
                <c:pt idx="7705">
                  <c:v>-2.7036804999999999</c:v>
                </c:pt>
                <c:pt idx="7706">
                  <c:v>-2.7054361999999998</c:v>
                </c:pt>
                <c:pt idx="7707">
                  <c:v>-2.7095446999999999</c:v>
                </c:pt>
                <c:pt idx="7708">
                  <c:v>-2.7167313000000002</c:v>
                </c:pt>
                <c:pt idx="7709">
                  <c:v>-2.7124633999999999</c:v>
                </c:pt>
                <c:pt idx="7710">
                  <c:v>-2.7151656000000002</c:v>
                </c:pt>
                <c:pt idx="7711">
                  <c:v>-2.7215161000000001</c:v>
                </c:pt>
                <c:pt idx="7712">
                  <c:v>-2.7239523000000001</c:v>
                </c:pt>
                <c:pt idx="7713">
                  <c:v>-2.7294331000000001</c:v>
                </c:pt>
                <c:pt idx="7714">
                  <c:v>-2.7399366000000001</c:v>
                </c:pt>
                <c:pt idx="7715">
                  <c:v>-2.7384151999999999</c:v>
                </c:pt>
                <c:pt idx="7716">
                  <c:v>-2.7405936999999998</c:v>
                </c:pt>
                <c:pt idx="7717">
                  <c:v>-2.7493558</c:v>
                </c:pt>
                <c:pt idx="7718">
                  <c:v>-2.7459316</c:v>
                </c:pt>
                <c:pt idx="7719">
                  <c:v>-2.7507619999999999</c:v>
                </c:pt>
                <c:pt idx="7720">
                  <c:v>-2.7512089999999998</c:v>
                </c:pt>
                <c:pt idx="7721">
                  <c:v>-2.7582385999999999</c:v>
                </c:pt>
                <c:pt idx="7722">
                  <c:v>-2.7614548000000001</c:v>
                </c:pt>
                <c:pt idx="7723">
                  <c:v>-2.7647065999999998</c:v>
                </c:pt>
                <c:pt idx="7724">
                  <c:v>-2.7624898</c:v>
                </c:pt>
                <c:pt idx="7725">
                  <c:v>-2.7702870000000002</c:v>
                </c:pt>
                <c:pt idx="7726">
                  <c:v>-2.7732481999999998</c:v>
                </c:pt>
                <c:pt idx="7727">
                  <c:v>-2.772049</c:v>
                </c:pt>
                <c:pt idx="7728">
                  <c:v>-2.7798666999999999</c:v>
                </c:pt>
                <c:pt idx="7729">
                  <c:v>-2.7823699</c:v>
                </c:pt>
                <c:pt idx="7730">
                  <c:v>-2.7784197000000002</c:v>
                </c:pt>
                <c:pt idx="7731">
                  <c:v>-2.7770703000000001</c:v>
                </c:pt>
                <c:pt idx="7732">
                  <c:v>-2.7865682000000001</c:v>
                </c:pt>
                <c:pt idx="7733">
                  <c:v>-2.7863259</c:v>
                </c:pt>
                <c:pt idx="7734">
                  <c:v>-2.7888470000000001</c:v>
                </c:pt>
                <c:pt idx="7735">
                  <c:v>-2.7930427</c:v>
                </c:pt>
                <c:pt idx="7736">
                  <c:v>-2.7980535</c:v>
                </c:pt>
                <c:pt idx="7737">
                  <c:v>-2.8048377000000002</c:v>
                </c:pt>
                <c:pt idx="7738">
                  <c:v>-2.8032083999999999</c:v>
                </c:pt>
                <c:pt idx="7739">
                  <c:v>-2.7944434</c:v>
                </c:pt>
                <c:pt idx="7740">
                  <c:v>-2.8056611999999999</c:v>
                </c:pt>
                <c:pt idx="7741">
                  <c:v>-2.8115814000000001</c:v>
                </c:pt>
                <c:pt idx="7742">
                  <c:v>-2.8145885000000002</c:v>
                </c:pt>
                <c:pt idx="7743">
                  <c:v>-2.8124191999999999</c:v>
                </c:pt>
                <c:pt idx="7744">
                  <c:v>-2.8240067999999998</c:v>
                </c:pt>
                <c:pt idx="7745">
                  <c:v>-2.8167119</c:v>
                </c:pt>
                <c:pt idx="7746">
                  <c:v>-2.8199372</c:v>
                </c:pt>
                <c:pt idx="7747">
                  <c:v>-2.8310114999999998</c:v>
                </c:pt>
                <c:pt idx="7748">
                  <c:v>-2.8292147999999999</c:v>
                </c:pt>
                <c:pt idx="7749">
                  <c:v>-2.831188</c:v>
                </c:pt>
                <c:pt idx="7750">
                  <c:v>-2.8431622999999999</c:v>
                </c:pt>
                <c:pt idx="7751">
                  <c:v>-2.8419614000000002</c:v>
                </c:pt>
                <c:pt idx="7752">
                  <c:v>-2.8448825000000002</c:v>
                </c:pt>
                <c:pt idx="7753">
                  <c:v>-2.8425386000000001</c:v>
                </c:pt>
                <c:pt idx="7754">
                  <c:v>-2.8441364999999998</c:v>
                </c:pt>
                <c:pt idx="7755">
                  <c:v>-2.8546792999999999</c:v>
                </c:pt>
                <c:pt idx="7756">
                  <c:v>-2.8557972999999999</c:v>
                </c:pt>
                <c:pt idx="7757">
                  <c:v>-2.8570069999999999</c:v>
                </c:pt>
                <c:pt idx="7758">
                  <c:v>-2.8639828999999999</c:v>
                </c:pt>
                <c:pt idx="7759">
                  <c:v>-2.8610053</c:v>
                </c:pt>
                <c:pt idx="7760">
                  <c:v>-2.8652880000000001</c:v>
                </c:pt>
                <c:pt idx="7761">
                  <c:v>-2.8653268999999999</c:v>
                </c:pt>
                <c:pt idx="7762">
                  <c:v>-2.8743343000000001</c:v>
                </c:pt>
                <c:pt idx="7763">
                  <c:v>-2.8764254999999999</c:v>
                </c:pt>
                <c:pt idx="7764">
                  <c:v>-2.8797514</c:v>
                </c:pt>
                <c:pt idx="7765">
                  <c:v>-2.8783056999999999</c:v>
                </c:pt>
                <c:pt idx="7766">
                  <c:v>-2.8865693000000001</c:v>
                </c:pt>
                <c:pt idx="7767">
                  <c:v>-2.8892882000000002</c:v>
                </c:pt>
                <c:pt idx="7768">
                  <c:v>-2.8888072999999999</c:v>
                </c:pt>
                <c:pt idx="7769">
                  <c:v>-2.8850768000000002</c:v>
                </c:pt>
                <c:pt idx="7770">
                  <c:v>-2.8960580999999999</c:v>
                </c:pt>
                <c:pt idx="7771">
                  <c:v>-2.8938836999999999</c:v>
                </c:pt>
                <c:pt idx="7772">
                  <c:v>-2.8943698000000002</c:v>
                </c:pt>
                <c:pt idx="7773">
                  <c:v>-2.8897499999999998</c:v>
                </c:pt>
                <c:pt idx="7774">
                  <c:v>-2.8999592999999999</c:v>
                </c:pt>
                <c:pt idx="7775">
                  <c:v>-2.9024603</c:v>
                </c:pt>
                <c:pt idx="7776">
                  <c:v>-2.9014332</c:v>
                </c:pt>
                <c:pt idx="7777">
                  <c:v>-2.9104738000000001</c:v>
                </c:pt>
                <c:pt idx="7778">
                  <c:v>-2.9113609999999999</c:v>
                </c:pt>
                <c:pt idx="7779">
                  <c:v>-2.9110214999999999</c:v>
                </c:pt>
                <c:pt idx="7780">
                  <c:v>-2.9155581000000002</c:v>
                </c:pt>
                <c:pt idx="7781">
                  <c:v>-2.9187913000000001</c:v>
                </c:pt>
                <c:pt idx="7782">
                  <c:v>-2.9153893000000002</c:v>
                </c:pt>
                <c:pt idx="7783">
                  <c:v>-2.9172932999999999</c:v>
                </c:pt>
                <c:pt idx="7784">
                  <c:v>-2.9276061000000002</c:v>
                </c:pt>
                <c:pt idx="7785">
                  <c:v>-2.9268868000000001</c:v>
                </c:pt>
                <c:pt idx="7786">
                  <c:v>-2.9211583000000001</c:v>
                </c:pt>
                <c:pt idx="7787">
                  <c:v>-2.9258201000000001</c:v>
                </c:pt>
                <c:pt idx="7788">
                  <c:v>-2.9337021999999999</c:v>
                </c:pt>
                <c:pt idx="7789">
                  <c:v>-2.9300145999999998</c:v>
                </c:pt>
                <c:pt idx="7790">
                  <c:v>-2.9283825999999999</c:v>
                </c:pt>
                <c:pt idx="7791">
                  <c:v>-2.9269435000000001</c:v>
                </c:pt>
                <c:pt idx="7792">
                  <c:v>-2.9404081999999998</c:v>
                </c:pt>
                <c:pt idx="7793">
                  <c:v>-2.9430385000000001</c:v>
                </c:pt>
                <c:pt idx="7794">
                  <c:v>-2.9387962999999999</c:v>
                </c:pt>
                <c:pt idx="7795">
                  <c:v>-2.9397693</c:v>
                </c:pt>
                <c:pt idx="7796">
                  <c:v>-2.9501643</c:v>
                </c:pt>
                <c:pt idx="7797">
                  <c:v>-2.9513444999999998</c:v>
                </c:pt>
                <c:pt idx="7798">
                  <c:v>-2.9527361000000001</c:v>
                </c:pt>
                <c:pt idx="7799">
                  <c:v>-2.9534283000000001</c:v>
                </c:pt>
                <c:pt idx="7800">
                  <c:v>-2.9648199000000002</c:v>
                </c:pt>
                <c:pt idx="7801">
                  <c:v>-2.9675859999999998</c:v>
                </c:pt>
                <c:pt idx="7802">
                  <c:v>-2.9655825999999998</c:v>
                </c:pt>
                <c:pt idx="7803">
                  <c:v>-2.9616815999999999</c:v>
                </c:pt>
                <c:pt idx="7804">
                  <c:v>-2.9726309999999998</c:v>
                </c:pt>
                <c:pt idx="7805">
                  <c:v>-2.9726815000000002</c:v>
                </c:pt>
                <c:pt idx="7806">
                  <c:v>-2.9759912000000002</c:v>
                </c:pt>
                <c:pt idx="7807">
                  <c:v>-2.9743590000000002</c:v>
                </c:pt>
                <c:pt idx="7808">
                  <c:v>-2.9726032999999998</c:v>
                </c:pt>
                <c:pt idx="7809">
                  <c:v>-2.9806256000000002</c:v>
                </c:pt>
                <c:pt idx="7810">
                  <c:v>-2.9852788000000001</c:v>
                </c:pt>
                <c:pt idx="7811">
                  <c:v>-2.9853350999999999</c:v>
                </c:pt>
                <c:pt idx="7812">
                  <c:v>-2.9922171</c:v>
                </c:pt>
                <c:pt idx="7813">
                  <c:v>-2.9833826999999999</c:v>
                </c:pt>
                <c:pt idx="7814">
                  <c:v>-2.9943447000000001</c:v>
                </c:pt>
                <c:pt idx="7815">
                  <c:v>-2.9951338999999999</c:v>
                </c:pt>
                <c:pt idx="7816">
                  <c:v>-2.9894091999999999</c:v>
                </c:pt>
                <c:pt idx="7817">
                  <c:v>-2.9985390000000001</c:v>
                </c:pt>
                <c:pt idx="7818">
                  <c:v>-3.0027710999999999</c:v>
                </c:pt>
                <c:pt idx="7819">
                  <c:v>-2.9995294000000001</c:v>
                </c:pt>
                <c:pt idx="7820">
                  <c:v>-3.0163188000000001</c:v>
                </c:pt>
                <c:pt idx="7821">
                  <c:v>-3.0196095000000001</c:v>
                </c:pt>
                <c:pt idx="7822">
                  <c:v>-3.0146923000000001</c:v>
                </c:pt>
                <c:pt idx="7823">
                  <c:v>-3.0182077999999999</c:v>
                </c:pt>
                <c:pt idx="7824">
                  <c:v>-3.0290856000000002</c:v>
                </c:pt>
                <c:pt idx="7825">
                  <c:v>-3.0317967000000001</c:v>
                </c:pt>
                <c:pt idx="7826">
                  <c:v>-3.0356493000000002</c:v>
                </c:pt>
                <c:pt idx="7827">
                  <c:v>-3.0337953999999998</c:v>
                </c:pt>
                <c:pt idx="7828">
                  <c:v>-3.0280782999999998</c:v>
                </c:pt>
                <c:pt idx="7829">
                  <c:v>-3.0415933000000002</c:v>
                </c:pt>
                <c:pt idx="7830">
                  <c:v>-3.0429735</c:v>
                </c:pt>
                <c:pt idx="7831">
                  <c:v>-3.0431282999999998</c:v>
                </c:pt>
                <c:pt idx="7832">
                  <c:v>-3.0430280999999999</c:v>
                </c:pt>
                <c:pt idx="7833">
                  <c:v>-3.0569839000000001</c:v>
                </c:pt>
                <c:pt idx="7834">
                  <c:v>-3.0573416</c:v>
                </c:pt>
                <c:pt idx="7835">
                  <c:v>-3.0603657000000002</c:v>
                </c:pt>
                <c:pt idx="7836">
                  <c:v>-3.0585642000000002</c:v>
                </c:pt>
                <c:pt idx="7837">
                  <c:v>-3.0546319</c:v>
                </c:pt>
                <c:pt idx="7838">
                  <c:v>-3.0682154000000001</c:v>
                </c:pt>
                <c:pt idx="7839">
                  <c:v>-3.0672120999999999</c:v>
                </c:pt>
                <c:pt idx="7840">
                  <c:v>-3.066103</c:v>
                </c:pt>
                <c:pt idx="7841">
                  <c:v>-3.0649552</c:v>
                </c:pt>
                <c:pt idx="7842">
                  <c:v>-3.0789738</c:v>
                </c:pt>
                <c:pt idx="7843">
                  <c:v>-3.0806129000000002</c:v>
                </c:pt>
                <c:pt idx="7844">
                  <c:v>-3.0809025999999999</c:v>
                </c:pt>
                <c:pt idx="7845">
                  <c:v>-3.0875634999999999</c:v>
                </c:pt>
                <c:pt idx="7846">
                  <c:v>-3.0865342999999998</c:v>
                </c:pt>
                <c:pt idx="7847">
                  <c:v>-3.0822124</c:v>
                </c:pt>
                <c:pt idx="7848">
                  <c:v>-3.0845984999999998</c:v>
                </c:pt>
                <c:pt idx="7849">
                  <c:v>-3.0845473000000001</c:v>
                </c:pt>
                <c:pt idx="7850">
                  <c:v>-3.096854</c:v>
                </c:pt>
                <c:pt idx="7851">
                  <c:v>-3.0944845999999999</c:v>
                </c:pt>
                <c:pt idx="7852">
                  <c:v>-3.0915651</c:v>
                </c:pt>
                <c:pt idx="7853">
                  <c:v>-3.0932324000000002</c:v>
                </c:pt>
                <c:pt idx="7854">
                  <c:v>-3.1030250000000001</c:v>
                </c:pt>
                <c:pt idx="7855">
                  <c:v>-3.1034421999999999</c:v>
                </c:pt>
                <c:pt idx="7856">
                  <c:v>-3.1016919999999999</c:v>
                </c:pt>
                <c:pt idx="7857">
                  <c:v>-3.1010909</c:v>
                </c:pt>
                <c:pt idx="7858">
                  <c:v>-3.1035322999999999</c:v>
                </c:pt>
                <c:pt idx="7859">
                  <c:v>-3.1114077999999998</c:v>
                </c:pt>
                <c:pt idx="7860">
                  <c:v>-3.1125109000000002</c:v>
                </c:pt>
                <c:pt idx="7861">
                  <c:v>-3.1128212999999998</c:v>
                </c:pt>
                <c:pt idx="7862">
                  <c:v>-3.1233137000000002</c:v>
                </c:pt>
                <c:pt idx="7863">
                  <c:v>-3.1168201</c:v>
                </c:pt>
                <c:pt idx="7864">
                  <c:v>-3.1165911999999998</c:v>
                </c:pt>
                <c:pt idx="7865">
                  <c:v>-3.1232408999999999</c:v>
                </c:pt>
                <c:pt idx="7866">
                  <c:v>-3.1267950999999998</c:v>
                </c:pt>
                <c:pt idx="7867">
                  <c:v>-3.1251101000000001</c:v>
                </c:pt>
                <c:pt idx="7868">
                  <c:v>-3.1255554999999999</c:v>
                </c:pt>
                <c:pt idx="7869">
                  <c:v>-3.1294515000000001</c:v>
                </c:pt>
                <c:pt idx="7870">
                  <c:v>-3.1371194999999998</c:v>
                </c:pt>
                <c:pt idx="7871">
                  <c:v>-3.1355162000000001</c:v>
                </c:pt>
                <c:pt idx="7872">
                  <c:v>-3.1359583999999998</c:v>
                </c:pt>
                <c:pt idx="7873">
                  <c:v>-3.1360749999999999</c:v>
                </c:pt>
                <c:pt idx="7874">
                  <c:v>-3.1380254999999999</c:v>
                </c:pt>
                <c:pt idx="7875">
                  <c:v>-3.1407278000000001</c:v>
                </c:pt>
                <c:pt idx="7876">
                  <c:v>-3.1404762000000002</c:v>
                </c:pt>
                <c:pt idx="7877">
                  <c:v>-3.1397927000000001</c:v>
                </c:pt>
                <c:pt idx="7878">
                  <c:v>-3.1421161</c:v>
                </c:pt>
                <c:pt idx="7879">
                  <c:v>-3.1514994999999999</c:v>
                </c:pt>
                <c:pt idx="7880">
                  <c:v>-3.1572401999999999</c:v>
                </c:pt>
                <c:pt idx="7881">
                  <c:v>-3.1541475999999999</c:v>
                </c:pt>
                <c:pt idx="7882">
                  <c:v>-3.1544591999999998</c:v>
                </c:pt>
                <c:pt idx="7883">
                  <c:v>-3.1584134000000001</c:v>
                </c:pt>
                <c:pt idx="7884">
                  <c:v>-3.1663063</c:v>
                </c:pt>
                <c:pt idx="7885">
                  <c:v>-3.1676172999999999</c:v>
                </c:pt>
                <c:pt idx="7886">
                  <c:v>-3.1662767000000001</c:v>
                </c:pt>
                <c:pt idx="7887">
                  <c:v>-3.1600857000000002</c:v>
                </c:pt>
                <c:pt idx="7888">
                  <c:v>-3.2269546999999998</c:v>
                </c:pt>
                <c:pt idx="7889">
                  <c:v>-3.1779028999999999</c:v>
                </c:pt>
                <c:pt idx="7890">
                  <c:v>-3.1770296</c:v>
                </c:pt>
                <c:pt idx="7891">
                  <c:v>-3.1795897000000002</c:v>
                </c:pt>
                <c:pt idx="7892">
                  <c:v>-3.1787502999999999</c:v>
                </c:pt>
                <c:pt idx="7893">
                  <c:v>-3.1885047000000002</c:v>
                </c:pt>
                <c:pt idx="7894">
                  <c:v>-3.1859647999999998</c:v>
                </c:pt>
                <c:pt idx="7895">
                  <c:v>-3.1868782000000002</c:v>
                </c:pt>
                <c:pt idx="7896">
                  <c:v>-3.1855153999999999</c:v>
                </c:pt>
                <c:pt idx="7897">
                  <c:v>-3.1988506000000001</c:v>
                </c:pt>
                <c:pt idx="7898">
                  <c:v>-3.1996943999999998</c:v>
                </c:pt>
                <c:pt idx="7899">
                  <c:v>-3.1941171000000002</c:v>
                </c:pt>
                <c:pt idx="7900">
                  <c:v>-3.1967265999999999</c:v>
                </c:pt>
                <c:pt idx="7901">
                  <c:v>-3.2000649000000001</c:v>
                </c:pt>
                <c:pt idx="7902">
                  <c:v>-3.2127699999999999</c:v>
                </c:pt>
                <c:pt idx="7903">
                  <c:v>-3.2090263000000001</c:v>
                </c:pt>
                <c:pt idx="7904">
                  <c:v>-3.2141639999999998</c:v>
                </c:pt>
                <c:pt idx="7905">
                  <c:v>-3.2165284000000001</c:v>
                </c:pt>
                <c:pt idx="7906">
                  <c:v>-3.2157594999999999</c:v>
                </c:pt>
                <c:pt idx="7907">
                  <c:v>-3.2172977999999999</c:v>
                </c:pt>
                <c:pt idx="7908">
                  <c:v>-3.2160875999999998</c:v>
                </c:pt>
                <c:pt idx="7909">
                  <c:v>-3.2272042999999999</c:v>
                </c:pt>
                <c:pt idx="7910">
                  <c:v>-3.2249894000000001</c:v>
                </c:pt>
                <c:pt idx="7911">
                  <c:v>-3.2279328999999999</c:v>
                </c:pt>
                <c:pt idx="7912">
                  <c:v>-3.2279982999999999</c:v>
                </c:pt>
                <c:pt idx="7913">
                  <c:v>-3.2364442000000002</c:v>
                </c:pt>
                <c:pt idx="7914">
                  <c:v>-3.2370912999999999</c:v>
                </c:pt>
                <c:pt idx="7915">
                  <c:v>-3.2368624000000001</c:v>
                </c:pt>
                <c:pt idx="7916">
                  <c:v>-3.2328885000000001</c:v>
                </c:pt>
                <c:pt idx="7917">
                  <c:v>-3.2391553000000002</c:v>
                </c:pt>
                <c:pt idx="7918">
                  <c:v>-3.2476522999999999</c:v>
                </c:pt>
                <c:pt idx="7919">
                  <c:v>-3.2457862</c:v>
                </c:pt>
                <c:pt idx="7920">
                  <c:v>-3.2446394000000001</c:v>
                </c:pt>
                <c:pt idx="7921">
                  <c:v>-3.2475692999999999</c:v>
                </c:pt>
                <c:pt idx="7922">
                  <c:v>-3.2467005000000002</c:v>
                </c:pt>
                <c:pt idx="7923">
                  <c:v>-3.2601843000000001</c:v>
                </c:pt>
                <c:pt idx="7924">
                  <c:v>-3.2605046999999998</c:v>
                </c:pt>
                <c:pt idx="7925">
                  <c:v>-3.2611568000000002</c:v>
                </c:pt>
                <c:pt idx="7926">
                  <c:v>-3.2619457000000001</c:v>
                </c:pt>
                <c:pt idx="7927">
                  <c:v>-3.2710447</c:v>
                </c:pt>
                <c:pt idx="7928">
                  <c:v>-3.2724316</c:v>
                </c:pt>
                <c:pt idx="7929">
                  <c:v>-3.2706499</c:v>
                </c:pt>
                <c:pt idx="7930">
                  <c:v>-3.2706615999999999</c:v>
                </c:pt>
                <c:pt idx="7931">
                  <c:v>-3.2839117</c:v>
                </c:pt>
                <c:pt idx="7932">
                  <c:v>-3.2882185000000002</c:v>
                </c:pt>
                <c:pt idx="7933">
                  <c:v>-3.2817647000000001</c:v>
                </c:pt>
                <c:pt idx="7934">
                  <c:v>-3.2861699999999998</c:v>
                </c:pt>
                <c:pt idx="7935">
                  <c:v>-3.2861326000000002</c:v>
                </c:pt>
                <c:pt idx="7936">
                  <c:v>-3.2969360000000001</c:v>
                </c:pt>
                <c:pt idx="7937">
                  <c:v>-3.2988149999999998</c:v>
                </c:pt>
                <c:pt idx="7938">
                  <c:v>-3.2996808999999998</c:v>
                </c:pt>
                <c:pt idx="7939">
                  <c:v>-3.3002813</c:v>
                </c:pt>
                <c:pt idx="7940">
                  <c:v>-3.3097835</c:v>
                </c:pt>
                <c:pt idx="7941">
                  <c:v>-3.3085214999999999</c:v>
                </c:pt>
                <c:pt idx="7942">
                  <c:v>-3.3086964999999999</c:v>
                </c:pt>
                <c:pt idx="7943">
                  <c:v>-3.3088891999999999</c:v>
                </c:pt>
                <c:pt idx="7944">
                  <c:v>-3.3155674999999998</c:v>
                </c:pt>
                <c:pt idx="7945">
                  <c:v>-3.3163960000000001</c:v>
                </c:pt>
                <c:pt idx="7946">
                  <c:v>-3.3184201999999998</c:v>
                </c:pt>
                <c:pt idx="7947">
                  <c:v>-3.3162276999999998</c:v>
                </c:pt>
                <c:pt idx="7948">
                  <c:v>-3.3256744999999999</c:v>
                </c:pt>
                <c:pt idx="7949">
                  <c:v>-3.3245382000000001</c:v>
                </c:pt>
                <c:pt idx="7950">
                  <c:v>-3.3323054000000001</c:v>
                </c:pt>
                <c:pt idx="7951">
                  <c:v>-3.3391685</c:v>
                </c:pt>
                <c:pt idx="7952">
                  <c:v>-3.3395131</c:v>
                </c:pt>
                <c:pt idx="7953">
                  <c:v>-3.3415917999999998</c:v>
                </c:pt>
                <c:pt idx="7954">
                  <c:v>-3.3409610000000001</c:v>
                </c:pt>
                <c:pt idx="7955">
                  <c:v>-3.3513448000000001</c:v>
                </c:pt>
                <c:pt idx="7956">
                  <c:v>-3.3493887999999998</c:v>
                </c:pt>
                <c:pt idx="7957">
                  <c:v>-3.3473362999999998</c:v>
                </c:pt>
                <c:pt idx="7958">
                  <c:v>-3.3494991999999999</c:v>
                </c:pt>
                <c:pt idx="7959">
                  <c:v>-3.3589446999999999</c:v>
                </c:pt>
                <c:pt idx="7960">
                  <c:v>-3.3596563000000002</c:v>
                </c:pt>
                <c:pt idx="7961">
                  <c:v>-3.3626182</c:v>
                </c:pt>
                <c:pt idx="7962">
                  <c:v>-3.3603513</c:v>
                </c:pt>
                <c:pt idx="7963">
                  <c:v>-3.3718735999999998</c:v>
                </c:pt>
                <c:pt idx="7964">
                  <c:v>-3.3732172999999999</c:v>
                </c:pt>
                <c:pt idx="7965">
                  <c:v>-3.3762859999999999</c:v>
                </c:pt>
                <c:pt idx="7966">
                  <c:v>-3.3781067999999999</c:v>
                </c:pt>
                <c:pt idx="7967">
                  <c:v>-3.3854405999999999</c:v>
                </c:pt>
                <c:pt idx="7968">
                  <c:v>-3.3832746</c:v>
                </c:pt>
                <c:pt idx="7969">
                  <c:v>-3.383569</c:v>
                </c:pt>
                <c:pt idx="7970">
                  <c:v>-3.3804574000000001</c:v>
                </c:pt>
                <c:pt idx="7971">
                  <c:v>-3.3900700000000001</c:v>
                </c:pt>
                <c:pt idx="7972">
                  <c:v>-3.3858469000000002</c:v>
                </c:pt>
                <c:pt idx="7973">
                  <c:v>-3.3864869999999998</c:v>
                </c:pt>
                <c:pt idx="7974">
                  <c:v>-3.3860016000000002</c:v>
                </c:pt>
                <c:pt idx="7975">
                  <c:v>-3.3966485999999998</c:v>
                </c:pt>
                <c:pt idx="7976">
                  <c:v>-3.3973350999999998</c:v>
                </c:pt>
                <c:pt idx="7977">
                  <c:v>-3.3980047999999998</c:v>
                </c:pt>
                <c:pt idx="7978">
                  <c:v>-3.4070062999999999</c:v>
                </c:pt>
                <c:pt idx="7979">
                  <c:v>-3.4062785999999998</c:v>
                </c:pt>
                <c:pt idx="7980">
                  <c:v>-3.4080162000000001</c:v>
                </c:pt>
                <c:pt idx="7981">
                  <c:v>-3.4084392000000001</c:v>
                </c:pt>
                <c:pt idx="7982">
                  <c:v>-3.4133827999999999</c:v>
                </c:pt>
                <c:pt idx="7983">
                  <c:v>-3.415683</c:v>
                </c:pt>
                <c:pt idx="7984">
                  <c:v>-3.4132166000000002</c:v>
                </c:pt>
                <c:pt idx="7985">
                  <c:v>-3.4237318000000001</c:v>
                </c:pt>
                <c:pt idx="7986">
                  <c:v>-3.4248707</c:v>
                </c:pt>
                <c:pt idx="7987">
                  <c:v>-3.4247687</c:v>
                </c:pt>
                <c:pt idx="7988">
                  <c:v>-3.4245218999999998</c:v>
                </c:pt>
                <c:pt idx="7989">
                  <c:v>-3.4362588000000001</c:v>
                </c:pt>
                <c:pt idx="7990">
                  <c:v>-3.4370425</c:v>
                </c:pt>
                <c:pt idx="7991">
                  <c:v>-3.4340522</c:v>
                </c:pt>
                <c:pt idx="7992">
                  <c:v>-3.4361193000000001</c:v>
                </c:pt>
                <c:pt idx="7993">
                  <c:v>-3.4405326999999999</c:v>
                </c:pt>
                <c:pt idx="7994">
                  <c:v>-3.4426587</c:v>
                </c:pt>
                <c:pt idx="7995">
                  <c:v>-3.4404359000000002</c:v>
                </c:pt>
                <c:pt idx="7996">
                  <c:v>-3.4387878999999999</c:v>
                </c:pt>
                <c:pt idx="7997">
                  <c:v>-3.4535689000000001</c:v>
                </c:pt>
                <c:pt idx="7998">
                  <c:v>-3.4536114000000002</c:v>
                </c:pt>
                <c:pt idx="7999">
                  <c:v>-3.4499018000000001</c:v>
                </c:pt>
                <c:pt idx="8000">
                  <c:v>-3.4534893000000002</c:v>
                </c:pt>
                <c:pt idx="8001">
                  <c:v>-3.4612471999999999</c:v>
                </c:pt>
                <c:pt idx="8002">
                  <c:v>-3.4585853000000002</c:v>
                </c:pt>
                <c:pt idx="8003">
                  <c:v>-3.4596100000000001</c:v>
                </c:pt>
                <c:pt idx="8004">
                  <c:v>-3.4565481999999998</c:v>
                </c:pt>
                <c:pt idx="8005">
                  <c:v>-3.4748127000000002</c:v>
                </c:pt>
                <c:pt idx="8006">
                  <c:v>-3.4710934</c:v>
                </c:pt>
                <c:pt idx="8007">
                  <c:v>-3.4659702999999999</c:v>
                </c:pt>
                <c:pt idx="8008">
                  <c:v>-3.4686181999999999</c:v>
                </c:pt>
                <c:pt idx="8009">
                  <c:v>-3.4741241999999999</c:v>
                </c:pt>
                <c:pt idx="8010">
                  <c:v>-3.4754944000000001</c:v>
                </c:pt>
                <c:pt idx="8011">
                  <c:v>-3.4746964</c:v>
                </c:pt>
                <c:pt idx="8012">
                  <c:v>-3.4847006999999999</c:v>
                </c:pt>
                <c:pt idx="8013">
                  <c:v>-3.4800488999999999</c:v>
                </c:pt>
                <c:pt idx="8014">
                  <c:v>-3.4865015000000001</c:v>
                </c:pt>
                <c:pt idx="8015">
                  <c:v>-3.4968028000000002</c:v>
                </c:pt>
                <c:pt idx="8016">
                  <c:v>-3.4953512999999998</c:v>
                </c:pt>
                <c:pt idx="8017">
                  <c:v>-3.4920513999999998</c:v>
                </c:pt>
                <c:pt idx="8018">
                  <c:v>-3.5013665999999999</c:v>
                </c:pt>
                <c:pt idx="8019">
                  <c:v>-3.5028784000000002</c:v>
                </c:pt>
                <c:pt idx="8020">
                  <c:v>-3.5048895</c:v>
                </c:pt>
                <c:pt idx="8021">
                  <c:v>-3.5016530000000001</c:v>
                </c:pt>
                <c:pt idx="8022">
                  <c:v>-3.5005701</c:v>
                </c:pt>
                <c:pt idx="8023">
                  <c:v>-3.5016457999999999</c:v>
                </c:pt>
                <c:pt idx="8024">
                  <c:v>-3.5108541999999998</c:v>
                </c:pt>
                <c:pt idx="8025">
                  <c:v>-3.5090435000000002</c:v>
                </c:pt>
                <c:pt idx="8026">
                  <c:v>-3.5139109999999998</c:v>
                </c:pt>
                <c:pt idx="8027">
                  <c:v>-3.5207644</c:v>
                </c:pt>
                <c:pt idx="8028">
                  <c:v>-3.5223420000000001</c:v>
                </c:pt>
                <c:pt idx="8029">
                  <c:v>-3.5191476000000002</c:v>
                </c:pt>
                <c:pt idx="8030">
                  <c:v>-3.5310085</c:v>
                </c:pt>
                <c:pt idx="8031">
                  <c:v>-3.5344462000000001</c:v>
                </c:pt>
                <c:pt idx="8032">
                  <c:v>-3.5347490000000001</c:v>
                </c:pt>
                <c:pt idx="8033">
                  <c:v>-3.53477</c:v>
                </c:pt>
                <c:pt idx="8034">
                  <c:v>-3.5461532999999998</c:v>
                </c:pt>
                <c:pt idx="8035">
                  <c:v>-3.5412924000000001</c:v>
                </c:pt>
                <c:pt idx="8036">
                  <c:v>-3.5450284000000001</c:v>
                </c:pt>
                <c:pt idx="8037">
                  <c:v>-3.5451934000000001</c:v>
                </c:pt>
                <c:pt idx="8038">
                  <c:v>-3.5591598000000002</c:v>
                </c:pt>
                <c:pt idx="8039">
                  <c:v>-3.5621583000000001</c:v>
                </c:pt>
                <c:pt idx="8040">
                  <c:v>-3.5623958</c:v>
                </c:pt>
                <c:pt idx="8041">
                  <c:v>-3.5694129000000001</c:v>
                </c:pt>
                <c:pt idx="8042">
                  <c:v>-3.5681601000000001</c:v>
                </c:pt>
                <c:pt idx="8043">
                  <c:v>-3.5696306</c:v>
                </c:pt>
                <c:pt idx="8044">
                  <c:v>-3.5696832999999999</c:v>
                </c:pt>
                <c:pt idx="8045">
                  <c:v>-3.5788783999999998</c:v>
                </c:pt>
                <c:pt idx="8046">
                  <c:v>-3.5774875000000002</c:v>
                </c:pt>
                <c:pt idx="8047">
                  <c:v>-3.5837104000000002</c:v>
                </c:pt>
                <c:pt idx="8048">
                  <c:v>-3.5805425999999998</c:v>
                </c:pt>
                <c:pt idx="8049">
                  <c:v>-3.5986229999999999</c:v>
                </c:pt>
                <c:pt idx="8050">
                  <c:v>-3.5894797000000001</c:v>
                </c:pt>
                <c:pt idx="8051">
                  <c:v>-3.5965986000000001</c:v>
                </c:pt>
                <c:pt idx="8052">
                  <c:v>-3.6017983</c:v>
                </c:pt>
                <c:pt idx="8053">
                  <c:v>-3.6040027000000001</c:v>
                </c:pt>
                <c:pt idx="8054">
                  <c:v>-3.6064701000000001</c:v>
                </c:pt>
                <c:pt idx="8055">
                  <c:v>-3.6077995</c:v>
                </c:pt>
                <c:pt idx="8056">
                  <c:v>-3.6123571000000001</c:v>
                </c:pt>
                <c:pt idx="8057">
                  <c:v>-3.6111653000000001</c:v>
                </c:pt>
                <c:pt idx="8058">
                  <c:v>-3.6111734000000002</c:v>
                </c:pt>
                <c:pt idx="8059">
                  <c:v>-3.6225225999999999</c:v>
                </c:pt>
                <c:pt idx="8060">
                  <c:v>-3.6181412000000002</c:v>
                </c:pt>
                <c:pt idx="8061">
                  <c:v>-3.6212513</c:v>
                </c:pt>
                <c:pt idx="8062">
                  <c:v>-3.6218967000000002</c:v>
                </c:pt>
                <c:pt idx="8063">
                  <c:v>-3.6320117000000001</c:v>
                </c:pt>
                <c:pt idx="8064">
                  <c:v>-3.6313057</c:v>
                </c:pt>
                <c:pt idx="8065">
                  <c:v>-3.6271887</c:v>
                </c:pt>
                <c:pt idx="8066">
                  <c:v>-3.6376214</c:v>
                </c:pt>
                <c:pt idx="8067">
                  <c:v>-3.6379706999999999</c:v>
                </c:pt>
                <c:pt idx="8068">
                  <c:v>-3.6366185999999998</c:v>
                </c:pt>
                <c:pt idx="8069">
                  <c:v>-3.6380148000000001</c:v>
                </c:pt>
                <c:pt idx="8070">
                  <c:v>-3.6498902000000002</c:v>
                </c:pt>
                <c:pt idx="8071">
                  <c:v>-3.6508403</c:v>
                </c:pt>
                <c:pt idx="8072">
                  <c:v>-3.6464717000000002</c:v>
                </c:pt>
                <c:pt idx="8073">
                  <c:v>-3.6524098</c:v>
                </c:pt>
                <c:pt idx="8074">
                  <c:v>-3.6513561999999999</c:v>
                </c:pt>
                <c:pt idx="8075">
                  <c:v>-3.6524127000000002</c:v>
                </c:pt>
                <c:pt idx="8076">
                  <c:v>-3.6530165999999999</c:v>
                </c:pt>
                <c:pt idx="8077">
                  <c:v>-3.6616840000000002</c:v>
                </c:pt>
                <c:pt idx="8078">
                  <c:v>-3.6597040000000001</c:v>
                </c:pt>
                <c:pt idx="8079">
                  <c:v>-3.6640660999999999</c:v>
                </c:pt>
                <c:pt idx="8080">
                  <c:v>-3.6669390000000002</c:v>
                </c:pt>
                <c:pt idx="8081">
                  <c:v>-3.676739</c:v>
                </c:pt>
                <c:pt idx="8082">
                  <c:v>-3.6738460000000002</c:v>
                </c:pt>
                <c:pt idx="8083">
                  <c:v>-3.6756353000000002</c:v>
                </c:pt>
                <c:pt idx="8084">
                  <c:v>-3.6740794000000001</c:v>
                </c:pt>
                <c:pt idx="8085">
                  <c:v>-3.6809669</c:v>
                </c:pt>
                <c:pt idx="8086">
                  <c:v>-3.6800373</c:v>
                </c:pt>
                <c:pt idx="8087">
                  <c:v>-3.6894537999999999</c:v>
                </c:pt>
                <c:pt idx="8088">
                  <c:v>-3.6896122</c:v>
                </c:pt>
                <c:pt idx="8089">
                  <c:v>-3.687341</c:v>
                </c:pt>
                <c:pt idx="8090">
                  <c:v>-3.7002063000000001</c:v>
                </c:pt>
                <c:pt idx="8091">
                  <c:v>-3.6983747</c:v>
                </c:pt>
                <c:pt idx="8092">
                  <c:v>-3.6979749000000002</c:v>
                </c:pt>
                <c:pt idx="8093">
                  <c:v>-3.6971911999999998</c:v>
                </c:pt>
                <c:pt idx="8094">
                  <c:v>-3.7083802000000001</c:v>
                </c:pt>
                <c:pt idx="8095">
                  <c:v>-3.7064585999999999</c:v>
                </c:pt>
                <c:pt idx="8096">
                  <c:v>-3.7076907000000001</c:v>
                </c:pt>
                <c:pt idx="8097">
                  <c:v>-3.7063978</c:v>
                </c:pt>
                <c:pt idx="8098">
                  <c:v>-3.7172011999999999</c:v>
                </c:pt>
                <c:pt idx="8099">
                  <c:v>-3.7186487000000001</c:v>
                </c:pt>
                <c:pt idx="8100">
                  <c:v>-3.7199981000000002</c:v>
                </c:pt>
                <c:pt idx="8101">
                  <c:v>-3.7195415000000001</c:v>
                </c:pt>
                <c:pt idx="8102">
                  <c:v>-3.7287702999999999</c:v>
                </c:pt>
                <c:pt idx="8103">
                  <c:v>-3.7287583</c:v>
                </c:pt>
                <c:pt idx="8104">
                  <c:v>-3.7299502000000002</c:v>
                </c:pt>
                <c:pt idx="8105">
                  <c:v>-3.7308447</c:v>
                </c:pt>
                <c:pt idx="8106">
                  <c:v>-3.7426089999999999</c:v>
                </c:pt>
                <c:pt idx="8107">
                  <c:v>-3.7390251000000001</c:v>
                </c:pt>
                <c:pt idx="8108">
                  <c:v>-3.7389138000000002</c:v>
                </c:pt>
                <c:pt idx="8109">
                  <c:v>-3.7547204000000001</c:v>
                </c:pt>
                <c:pt idx="8110">
                  <c:v>-3.7515748000000002</c:v>
                </c:pt>
                <c:pt idx="8111">
                  <c:v>-3.7547367</c:v>
                </c:pt>
                <c:pt idx="8112">
                  <c:v>-3.7501270999999998</c:v>
                </c:pt>
                <c:pt idx="8113">
                  <c:v>-3.7636539999999998</c:v>
                </c:pt>
                <c:pt idx="8114">
                  <c:v>-3.7681572000000001</c:v>
                </c:pt>
                <c:pt idx="8115">
                  <c:v>-3.7647088000000002</c:v>
                </c:pt>
                <c:pt idx="8116">
                  <c:v>-3.7763146999999999</c:v>
                </c:pt>
                <c:pt idx="8117">
                  <c:v>-3.7770115999999998</c:v>
                </c:pt>
                <c:pt idx="8118">
                  <c:v>-3.7743272999999999</c:v>
                </c:pt>
                <c:pt idx="8119">
                  <c:v>-3.7777758000000001</c:v>
                </c:pt>
                <c:pt idx="8120">
                  <c:v>-3.7871594000000002</c:v>
                </c:pt>
                <c:pt idx="8121">
                  <c:v>-3.7940906999999999</c:v>
                </c:pt>
                <c:pt idx="8122">
                  <c:v>-3.7865951</c:v>
                </c:pt>
                <c:pt idx="8123">
                  <c:v>-3.7867711000000002</c:v>
                </c:pt>
                <c:pt idx="8124">
                  <c:v>-3.8018727000000001</c:v>
                </c:pt>
                <c:pt idx="8125">
                  <c:v>-3.7999190999999999</c:v>
                </c:pt>
                <c:pt idx="8126">
                  <c:v>-3.8009279</c:v>
                </c:pt>
                <c:pt idx="8127">
                  <c:v>-3.8011029000000001</c:v>
                </c:pt>
                <c:pt idx="8128">
                  <c:v>-3.811769</c:v>
                </c:pt>
                <c:pt idx="8129">
                  <c:v>-3.8097485999999998</c:v>
                </c:pt>
                <c:pt idx="8130">
                  <c:v>-3.8248028999999999</c:v>
                </c:pt>
                <c:pt idx="8131">
                  <c:v>-3.8202023999999999</c:v>
                </c:pt>
                <c:pt idx="8132">
                  <c:v>-3.8243635</c:v>
                </c:pt>
                <c:pt idx="8133">
                  <c:v>-3.8198826000000001</c:v>
                </c:pt>
                <c:pt idx="8134">
                  <c:v>-3.8311527000000001</c:v>
                </c:pt>
                <c:pt idx="8135">
                  <c:v>-3.8258109</c:v>
                </c:pt>
                <c:pt idx="8136">
                  <c:v>-3.8315248</c:v>
                </c:pt>
                <c:pt idx="8137">
                  <c:v>-3.8290519999999999</c:v>
                </c:pt>
                <c:pt idx="8138">
                  <c:v>-3.8496671</c:v>
                </c:pt>
                <c:pt idx="8139">
                  <c:v>-3.8437543000000001</c:v>
                </c:pt>
                <c:pt idx="8140">
                  <c:v>-3.8394889999999999</c:v>
                </c:pt>
                <c:pt idx="8141">
                  <c:v>-3.8541493</c:v>
                </c:pt>
                <c:pt idx="8142">
                  <c:v>-3.856509</c:v>
                </c:pt>
                <c:pt idx="8143">
                  <c:v>-3.8516004000000001</c:v>
                </c:pt>
                <c:pt idx="8144">
                  <c:v>-3.8538103000000001</c:v>
                </c:pt>
                <c:pt idx="8145">
                  <c:v>-3.8687208000000002</c:v>
                </c:pt>
                <c:pt idx="8146">
                  <c:v>-3.8657748999999999</c:v>
                </c:pt>
                <c:pt idx="8147">
                  <c:v>-3.8657606000000002</c:v>
                </c:pt>
                <c:pt idx="8148">
                  <c:v>-3.8664396000000001</c:v>
                </c:pt>
                <c:pt idx="8149">
                  <c:v>-3.8753435999999999</c:v>
                </c:pt>
                <c:pt idx="8150">
                  <c:v>-3.8777308000000001</c:v>
                </c:pt>
                <c:pt idx="8151">
                  <c:v>-3.8779547000000001</c:v>
                </c:pt>
                <c:pt idx="8152">
                  <c:v>-3.877599</c:v>
                </c:pt>
                <c:pt idx="8153">
                  <c:v>-3.8928238999999998</c:v>
                </c:pt>
                <c:pt idx="8154">
                  <c:v>-3.8924093000000002</c:v>
                </c:pt>
                <c:pt idx="8155">
                  <c:v>-3.8917012</c:v>
                </c:pt>
                <c:pt idx="8156">
                  <c:v>-3.8999728999999999</c:v>
                </c:pt>
                <c:pt idx="8157">
                  <c:v>-3.9026203000000002</c:v>
                </c:pt>
                <c:pt idx="8158">
                  <c:v>-3.9028570999999999</c:v>
                </c:pt>
                <c:pt idx="8159">
                  <c:v>-3.9125578000000001</c:v>
                </c:pt>
                <c:pt idx="8160">
                  <c:v>-3.9122645999999999</c:v>
                </c:pt>
                <c:pt idx="8161">
                  <c:v>-3.9127862000000002</c:v>
                </c:pt>
                <c:pt idx="8162">
                  <c:v>-3.9133562999999998</c:v>
                </c:pt>
                <c:pt idx="8163">
                  <c:v>-3.9249860999999999</c:v>
                </c:pt>
                <c:pt idx="8164">
                  <c:v>-3.9234754999999999</c:v>
                </c:pt>
                <c:pt idx="8165">
                  <c:v>-3.9258560999999998</c:v>
                </c:pt>
                <c:pt idx="8166">
                  <c:v>-3.9192672000000002</c:v>
                </c:pt>
                <c:pt idx="8167">
                  <c:v>-3.9269986000000001</c:v>
                </c:pt>
                <c:pt idx="8168">
                  <c:v>-3.9233509999999998</c:v>
                </c:pt>
                <c:pt idx="8169">
                  <c:v>-3.9281720999999998</c:v>
                </c:pt>
                <c:pt idx="8170">
                  <c:v>-3.9276876000000001</c:v>
                </c:pt>
                <c:pt idx="8171">
                  <c:v>-3.9320343000000002</c:v>
                </c:pt>
                <c:pt idx="8172">
                  <c:v>-3.9323595</c:v>
                </c:pt>
                <c:pt idx="8173">
                  <c:v>-3.9306611999999999</c:v>
                </c:pt>
                <c:pt idx="8174">
                  <c:v>-3.9326813</c:v>
                </c:pt>
                <c:pt idx="8175">
                  <c:v>-3.9417403000000002</c:v>
                </c:pt>
                <c:pt idx="8176">
                  <c:v>-3.9409472999999999</c:v>
                </c:pt>
                <c:pt idx="8177">
                  <c:v>-3.9346261</c:v>
                </c:pt>
                <c:pt idx="8178">
                  <c:v>-3.9485676000000001</c:v>
                </c:pt>
                <c:pt idx="8179">
                  <c:v>-3.9493873000000002</c:v>
                </c:pt>
                <c:pt idx="8180">
                  <c:v>-3.9467051</c:v>
                </c:pt>
                <c:pt idx="8181">
                  <c:v>-3.9523926</c:v>
                </c:pt>
                <c:pt idx="8182">
                  <c:v>-3.9582980000000001</c:v>
                </c:pt>
                <c:pt idx="8183">
                  <c:v>-3.9576601999999999</c:v>
                </c:pt>
                <c:pt idx="8184">
                  <c:v>-3.9613922000000001</c:v>
                </c:pt>
                <c:pt idx="8185">
                  <c:v>-3.9603337999999999</c:v>
                </c:pt>
                <c:pt idx="8186">
                  <c:v>-3.9723887000000002</c:v>
                </c:pt>
                <c:pt idx="8187">
                  <c:v>-3.9663949000000001</c:v>
                </c:pt>
                <c:pt idx="8188">
                  <c:v>-3.9650384999999999</c:v>
                </c:pt>
                <c:pt idx="8189">
                  <c:v>-3.9716977999999998</c:v>
                </c:pt>
                <c:pt idx="8190">
                  <c:v>-3.9741285</c:v>
                </c:pt>
                <c:pt idx="8191">
                  <c:v>-3.9780761999999998</c:v>
                </c:pt>
                <c:pt idx="8192">
                  <c:v>-3.9820058</c:v>
                </c:pt>
                <c:pt idx="8193">
                  <c:v>-3.979301</c:v>
                </c:pt>
                <c:pt idx="8194">
                  <c:v>-3.9930162</c:v>
                </c:pt>
                <c:pt idx="8195">
                  <c:v>-3.9931234999999998</c:v>
                </c:pt>
                <c:pt idx="8196">
                  <c:v>-3.9902842000000001</c:v>
                </c:pt>
                <c:pt idx="8197">
                  <c:v>-3.9882107000000002</c:v>
                </c:pt>
                <c:pt idx="8198">
                  <c:v>-3.9980921999999999</c:v>
                </c:pt>
                <c:pt idx="8199">
                  <c:v>-3.9997200999999998</c:v>
                </c:pt>
                <c:pt idx="8200">
                  <c:v>-3.9997981</c:v>
                </c:pt>
                <c:pt idx="8201">
                  <c:v>-4.0010485999999998</c:v>
                </c:pt>
                <c:pt idx="8202">
                  <c:v>-4.0136709000000002</c:v>
                </c:pt>
                <c:pt idx="8203">
                  <c:v>-4.0124440000000003</c:v>
                </c:pt>
                <c:pt idx="8204">
                  <c:v>-4.0179128999999998</c:v>
                </c:pt>
                <c:pt idx="8205">
                  <c:v>-4.0191822000000004</c:v>
                </c:pt>
                <c:pt idx="8206">
                  <c:v>-4.0156960000000002</c:v>
                </c:pt>
                <c:pt idx="8207">
                  <c:v>-4.0149926999999996</c:v>
                </c:pt>
                <c:pt idx="8208">
                  <c:v>-4.0190010000000003</c:v>
                </c:pt>
                <c:pt idx="8209">
                  <c:v>-4.0287137</c:v>
                </c:pt>
                <c:pt idx="8210">
                  <c:v>-4.0221391000000004</c:v>
                </c:pt>
                <c:pt idx="8211">
                  <c:v>-4.0249528999999997</c:v>
                </c:pt>
                <c:pt idx="8212">
                  <c:v>-4.0385551</c:v>
                </c:pt>
                <c:pt idx="8213">
                  <c:v>-4.0380101000000002</c:v>
                </c:pt>
                <c:pt idx="8214">
                  <c:v>-4.0360731999999997</c:v>
                </c:pt>
                <c:pt idx="8215">
                  <c:v>-4.0375012999999997</c:v>
                </c:pt>
                <c:pt idx="8216">
                  <c:v>-4.0335283000000004</c:v>
                </c:pt>
                <c:pt idx="8217">
                  <c:v>-4.0481452999999998</c:v>
                </c:pt>
                <c:pt idx="8218">
                  <c:v>-4.0474443000000004</c:v>
                </c:pt>
                <c:pt idx="8219">
                  <c:v>-4.0489677999999998</c:v>
                </c:pt>
                <c:pt idx="8220">
                  <c:v>-4.0440965000000002</c:v>
                </c:pt>
                <c:pt idx="8221">
                  <c:v>-4.0591020999999996</c:v>
                </c:pt>
                <c:pt idx="8222">
                  <c:v>-4.0600195000000001</c:v>
                </c:pt>
                <c:pt idx="8223">
                  <c:v>-4.0529804</c:v>
                </c:pt>
                <c:pt idx="8224">
                  <c:v>-4.0631456000000004</c:v>
                </c:pt>
                <c:pt idx="8225">
                  <c:v>-4.066535</c:v>
                </c:pt>
                <c:pt idx="8226">
                  <c:v>-4.0640568999999998</c:v>
                </c:pt>
                <c:pt idx="8227">
                  <c:v>-4.0660471999999999</c:v>
                </c:pt>
                <c:pt idx="8228">
                  <c:v>-4.0771689000000002</c:v>
                </c:pt>
                <c:pt idx="8229">
                  <c:v>-4.0787015000000002</c:v>
                </c:pt>
                <c:pt idx="8230">
                  <c:v>-4.0767664999999997</c:v>
                </c:pt>
                <c:pt idx="8231">
                  <c:v>-4.070919</c:v>
                </c:pt>
                <c:pt idx="8232">
                  <c:v>-4.0856376000000001</c:v>
                </c:pt>
                <c:pt idx="8233">
                  <c:v>-4.0866236999999996</c:v>
                </c:pt>
                <c:pt idx="8234">
                  <c:v>-4.0870137</c:v>
                </c:pt>
                <c:pt idx="8235">
                  <c:v>-4.0854692000000004</c:v>
                </c:pt>
                <c:pt idx="8236">
                  <c:v>-4.0921215999999996</c:v>
                </c:pt>
                <c:pt idx="8237">
                  <c:v>-4.0902700000000003</c:v>
                </c:pt>
                <c:pt idx="8238">
                  <c:v>-4.0865020999999997</c:v>
                </c:pt>
                <c:pt idx="8239">
                  <c:v>-4.0998678000000002</c:v>
                </c:pt>
                <c:pt idx="8240">
                  <c:v>-4.1029768000000004</c:v>
                </c:pt>
                <c:pt idx="8241">
                  <c:v>-4.1058120999999996</c:v>
                </c:pt>
                <c:pt idx="8242">
                  <c:v>-4.1011528999999998</c:v>
                </c:pt>
                <c:pt idx="8243">
                  <c:v>-4.1112704000000004</c:v>
                </c:pt>
                <c:pt idx="8244">
                  <c:v>-4.1134968000000001</c:v>
                </c:pt>
                <c:pt idx="8245">
                  <c:v>-4.1153107000000002</c:v>
                </c:pt>
                <c:pt idx="8246">
                  <c:v>-4.1220732</c:v>
                </c:pt>
                <c:pt idx="8247">
                  <c:v>-4.1203852000000003</c:v>
                </c:pt>
                <c:pt idx="8248">
                  <c:v>-4.1261272</c:v>
                </c:pt>
                <c:pt idx="8249">
                  <c:v>-4.1286597</c:v>
                </c:pt>
                <c:pt idx="8250">
                  <c:v>-4.1308055000000001</c:v>
                </c:pt>
                <c:pt idx="8251">
                  <c:v>-4.1349863999999998</c:v>
                </c:pt>
                <c:pt idx="8252">
                  <c:v>-4.1339053999999997</c:v>
                </c:pt>
                <c:pt idx="8253">
                  <c:v>-4.1342873999999998</c:v>
                </c:pt>
                <c:pt idx="8254">
                  <c:v>-4.1319137000000001</c:v>
                </c:pt>
                <c:pt idx="8255">
                  <c:v>-4.1483641000000002</c:v>
                </c:pt>
                <c:pt idx="8256">
                  <c:v>-4.1445808</c:v>
                </c:pt>
                <c:pt idx="8257">
                  <c:v>-4.1481051000000004</c:v>
                </c:pt>
                <c:pt idx="8258">
                  <c:v>-4.1451659000000003</c:v>
                </c:pt>
                <c:pt idx="8259">
                  <c:v>-4.1456822999999998</c:v>
                </c:pt>
                <c:pt idx="8260">
                  <c:v>-4.1593679999999997</c:v>
                </c:pt>
                <c:pt idx="8261">
                  <c:v>-4.1599021</c:v>
                </c:pt>
                <c:pt idx="8262">
                  <c:v>-4.1580405000000003</c:v>
                </c:pt>
                <c:pt idx="8263">
                  <c:v>-4.1584535000000002</c:v>
                </c:pt>
                <c:pt idx="8264">
                  <c:v>-4.1658343999999996</c:v>
                </c:pt>
                <c:pt idx="8265">
                  <c:v>-4.1684890000000001</c:v>
                </c:pt>
                <c:pt idx="8266">
                  <c:v>-4.1700305999999996</c:v>
                </c:pt>
                <c:pt idx="8267">
                  <c:v>-4.1647382000000004</c:v>
                </c:pt>
                <c:pt idx="8268">
                  <c:v>-4.1726235999999997</c:v>
                </c:pt>
                <c:pt idx="8269">
                  <c:v>-4.1797433000000002</c:v>
                </c:pt>
                <c:pt idx="8270">
                  <c:v>-4.1734023000000002</c:v>
                </c:pt>
                <c:pt idx="8271">
                  <c:v>-4.1714091</c:v>
                </c:pt>
                <c:pt idx="8272">
                  <c:v>-4.1866688999999999</c:v>
                </c:pt>
                <c:pt idx="8273">
                  <c:v>-4.1856904000000004</c:v>
                </c:pt>
                <c:pt idx="8274">
                  <c:v>-4.1847620000000001</c:v>
                </c:pt>
                <c:pt idx="8275">
                  <c:v>-4.185111</c:v>
                </c:pt>
                <c:pt idx="8276">
                  <c:v>-4.1849455999999998</c:v>
                </c:pt>
                <c:pt idx="8277">
                  <c:v>-4.2023931000000001</c:v>
                </c:pt>
                <c:pt idx="8278">
                  <c:v>-4.1967726000000001</c:v>
                </c:pt>
                <c:pt idx="8279">
                  <c:v>-4.1965475000000003</c:v>
                </c:pt>
                <c:pt idx="8280">
                  <c:v>-4.2099957000000003</c:v>
                </c:pt>
                <c:pt idx="8281">
                  <c:v>-4.2097020000000001</c:v>
                </c:pt>
                <c:pt idx="8282">
                  <c:v>-4.2068342999999997</c:v>
                </c:pt>
                <c:pt idx="8283">
                  <c:v>-4.2214369999999999</c:v>
                </c:pt>
                <c:pt idx="8284">
                  <c:v>-4.2197393999999999</c:v>
                </c:pt>
                <c:pt idx="8285">
                  <c:v>-4.2263589000000001</c:v>
                </c:pt>
                <c:pt idx="8286">
                  <c:v>-4.2207026000000001</c:v>
                </c:pt>
                <c:pt idx="8287">
                  <c:v>-4.2253838000000004</c:v>
                </c:pt>
                <c:pt idx="8288">
                  <c:v>-4.2337489000000001</c:v>
                </c:pt>
                <c:pt idx="8289">
                  <c:v>-4.2299261000000001</c:v>
                </c:pt>
                <c:pt idx="8290">
                  <c:v>-4.2298026000000002</c:v>
                </c:pt>
                <c:pt idx="8291">
                  <c:v>-4.2333660000000002</c:v>
                </c:pt>
                <c:pt idx="8292">
                  <c:v>-4.2396792999999997</c:v>
                </c:pt>
                <c:pt idx="8293">
                  <c:v>-4.2446169999999999</c:v>
                </c:pt>
                <c:pt idx="8294">
                  <c:v>-4.2470683999999999</c:v>
                </c:pt>
                <c:pt idx="8295">
                  <c:v>-4.24125</c:v>
                </c:pt>
                <c:pt idx="8296">
                  <c:v>-4.2485537999999998</c:v>
                </c:pt>
                <c:pt idx="8297">
                  <c:v>-4.2505651000000002</c:v>
                </c:pt>
                <c:pt idx="8298">
                  <c:v>-4.2591386</c:v>
                </c:pt>
                <c:pt idx="8299">
                  <c:v>-4.2528262000000003</c:v>
                </c:pt>
                <c:pt idx="8300">
                  <c:v>-4.2659706999999996</c:v>
                </c:pt>
                <c:pt idx="8301">
                  <c:v>-4.2639689000000001</c:v>
                </c:pt>
                <c:pt idx="8302">
                  <c:v>-4.2636719000000003</c:v>
                </c:pt>
                <c:pt idx="8303">
                  <c:v>-4.2630482000000001</c:v>
                </c:pt>
                <c:pt idx="8304">
                  <c:v>-4.2704740000000001</c:v>
                </c:pt>
                <c:pt idx="8305">
                  <c:v>-4.2726207</c:v>
                </c:pt>
                <c:pt idx="8306">
                  <c:v>-4.2751869999999998</c:v>
                </c:pt>
                <c:pt idx="8307">
                  <c:v>-4.2729878000000001</c:v>
                </c:pt>
                <c:pt idx="8308">
                  <c:v>-4.2779479</c:v>
                </c:pt>
                <c:pt idx="8309">
                  <c:v>-4.2824797999999999</c:v>
                </c:pt>
                <c:pt idx="8310">
                  <c:v>-4.2891769000000002</c:v>
                </c:pt>
                <c:pt idx="8311">
                  <c:v>-4.2828336</c:v>
                </c:pt>
                <c:pt idx="8312">
                  <c:v>-4.2881093000000003</c:v>
                </c:pt>
                <c:pt idx="8313">
                  <c:v>-4.2956051999999998</c:v>
                </c:pt>
                <c:pt idx="8314">
                  <c:v>-4.2947736000000001</c:v>
                </c:pt>
                <c:pt idx="8315">
                  <c:v>-4.3042493000000004</c:v>
                </c:pt>
                <c:pt idx="8316">
                  <c:v>-4.3039527</c:v>
                </c:pt>
                <c:pt idx="8317">
                  <c:v>-4.3019151999999998</c:v>
                </c:pt>
                <c:pt idx="8318">
                  <c:v>-4.3039427000000003</c:v>
                </c:pt>
                <c:pt idx="8319">
                  <c:v>-4.3024601999999996</c:v>
                </c:pt>
                <c:pt idx="8320">
                  <c:v>-4.3139342999999997</c:v>
                </c:pt>
                <c:pt idx="8321">
                  <c:v>-4.3166175000000004</c:v>
                </c:pt>
                <c:pt idx="8322">
                  <c:v>-4.3134870999999997</c:v>
                </c:pt>
                <c:pt idx="8323">
                  <c:v>-4.3250551000000002</c:v>
                </c:pt>
                <c:pt idx="8324">
                  <c:v>-4.3235954999999997</c:v>
                </c:pt>
                <c:pt idx="8325">
                  <c:v>-4.3304486000000004</c:v>
                </c:pt>
                <c:pt idx="8326">
                  <c:v>-4.3305882999999996</c:v>
                </c:pt>
                <c:pt idx="8327">
                  <c:v>-4.3267173999999997</c:v>
                </c:pt>
                <c:pt idx="8328">
                  <c:v>-4.3353023999999998</c:v>
                </c:pt>
                <c:pt idx="8329">
                  <c:v>-4.3375291999999996</c:v>
                </c:pt>
                <c:pt idx="8330">
                  <c:v>-4.3349681000000002</c:v>
                </c:pt>
                <c:pt idx="8331">
                  <c:v>-4.3450927999999998</c:v>
                </c:pt>
                <c:pt idx="8332">
                  <c:v>-4.3490700999999996</c:v>
                </c:pt>
                <c:pt idx="8333">
                  <c:v>-4.3516598000000002</c:v>
                </c:pt>
                <c:pt idx="8334">
                  <c:v>-4.3491521000000004</c:v>
                </c:pt>
                <c:pt idx="8335">
                  <c:v>-4.3536352999999997</c:v>
                </c:pt>
                <c:pt idx="8336">
                  <c:v>-4.3665943</c:v>
                </c:pt>
                <c:pt idx="8337">
                  <c:v>-4.367794</c:v>
                </c:pt>
                <c:pt idx="8338">
                  <c:v>-4.3623666999999999</c:v>
                </c:pt>
                <c:pt idx="8339">
                  <c:v>-4.3667879000000003</c:v>
                </c:pt>
                <c:pt idx="8340">
                  <c:v>-4.3736768000000001</c:v>
                </c:pt>
                <c:pt idx="8341">
                  <c:v>-4.3786440000000004</c:v>
                </c:pt>
                <c:pt idx="8342">
                  <c:v>-4.3728328000000003</c:v>
                </c:pt>
                <c:pt idx="8343">
                  <c:v>-4.3848953000000002</c:v>
                </c:pt>
                <c:pt idx="8344">
                  <c:v>-4.3882265</c:v>
                </c:pt>
                <c:pt idx="8345">
                  <c:v>-4.3900351999999998</c:v>
                </c:pt>
                <c:pt idx="8346">
                  <c:v>-4.3900408999999998</c:v>
                </c:pt>
                <c:pt idx="8347">
                  <c:v>-4.3848795999999997</c:v>
                </c:pt>
                <c:pt idx="8348">
                  <c:v>-4.3945999000000002</c:v>
                </c:pt>
                <c:pt idx="8349">
                  <c:v>-4.3974489999999999</c:v>
                </c:pt>
                <c:pt idx="8350">
                  <c:v>-4.3935446999999996</c:v>
                </c:pt>
                <c:pt idx="8351">
                  <c:v>-4.3932456999999996</c:v>
                </c:pt>
                <c:pt idx="8352">
                  <c:v>-4.4080377000000004</c:v>
                </c:pt>
                <c:pt idx="8353">
                  <c:v>-4.4041347999999996</c:v>
                </c:pt>
                <c:pt idx="8354">
                  <c:v>-4.4161929999999998</c:v>
                </c:pt>
                <c:pt idx="8355">
                  <c:v>-4.412776</c:v>
                </c:pt>
                <c:pt idx="8356">
                  <c:v>-4.4193192000000003</c:v>
                </c:pt>
                <c:pt idx="8357">
                  <c:v>-4.4118738000000004</c:v>
                </c:pt>
                <c:pt idx="8358">
                  <c:v>-4.4261698999999997</c:v>
                </c:pt>
                <c:pt idx="8359">
                  <c:v>-4.4271417</c:v>
                </c:pt>
                <c:pt idx="8360">
                  <c:v>-4.426723</c:v>
                </c:pt>
                <c:pt idx="8361">
                  <c:v>-4.4295311000000002</c:v>
                </c:pt>
                <c:pt idx="8362">
                  <c:v>-4.4383153999999996</c:v>
                </c:pt>
                <c:pt idx="8363">
                  <c:v>-4.4398707999999996</c:v>
                </c:pt>
                <c:pt idx="8364">
                  <c:v>-4.4435476999999999</c:v>
                </c:pt>
                <c:pt idx="8365">
                  <c:v>-4.4348153999999997</c:v>
                </c:pt>
                <c:pt idx="8366">
                  <c:v>-4.4458102999999998</c:v>
                </c:pt>
                <c:pt idx="8367">
                  <c:v>-4.4448594999999997</c:v>
                </c:pt>
                <c:pt idx="8368">
                  <c:v>-4.4428014999999998</c:v>
                </c:pt>
                <c:pt idx="8369">
                  <c:v>-4.4446320999999998</c:v>
                </c:pt>
                <c:pt idx="8370">
                  <c:v>-4.454021</c:v>
                </c:pt>
                <c:pt idx="8371">
                  <c:v>-4.4579611000000003</c:v>
                </c:pt>
                <c:pt idx="8372">
                  <c:v>-4.4525857000000002</c:v>
                </c:pt>
                <c:pt idx="8373">
                  <c:v>-4.4534124999999998</c:v>
                </c:pt>
                <c:pt idx="8374">
                  <c:v>-4.4641808999999997</c:v>
                </c:pt>
                <c:pt idx="8375">
                  <c:v>-4.4700470000000001</c:v>
                </c:pt>
                <c:pt idx="8376">
                  <c:v>-4.4629250000000003</c:v>
                </c:pt>
                <c:pt idx="8377">
                  <c:v>-4.4688686999999998</c:v>
                </c:pt>
                <c:pt idx="8378">
                  <c:v>-4.4806485</c:v>
                </c:pt>
                <c:pt idx="8379">
                  <c:v>-4.4794663999999997</c:v>
                </c:pt>
                <c:pt idx="8380">
                  <c:v>-4.4755377999999997</c:v>
                </c:pt>
                <c:pt idx="8381">
                  <c:v>-4.4820546999999999</c:v>
                </c:pt>
                <c:pt idx="8382">
                  <c:v>-4.4864287000000003</c:v>
                </c:pt>
                <c:pt idx="8383">
                  <c:v>-4.4954839</c:v>
                </c:pt>
                <c:pt idx="8384">
                  <c:v>-4.4874543999999998</c:v>
                </c:pt>
                <c:pt idx="8385">
                  <c:v>-4.4997511000000001</c:v>
                </c:pt>
                <c:pt idx="8386">
                  <c:v>-4.4973998000000002</c:v>
                </c:pt>
                <c:pt idx="8387">
                  <c:v>-4.4994091999999997</c:v>
                </c:pt>
                <c:pt idx="8388">
                  <c:v>-4.4987512000000001</c:v>
                </c:pt>
                <c:pt idx="8389">
                  <c:v>-4.5052123000000002</c:v>
                </c:pt>
                <c:pt idx="8390">
                  <c:v>-4.5076188999999998</c:v>
                </c:pt>
                <c:pt idx="8391">
                  <c:v>-4.5162382000000001</c:v>
                </c:pt>
                <c:pt idx="8392">
                  <c:v>-4.5220757000000003</c:v>
                </c:pt>
                <c:pt idx="8393">
                  <c:v>-4.5188550999999997</c:v>
                </c:pt>
                <c:pt idx="8394">
                  <c:v>-4.5172223999999996</c:v>
                </c:pt>
                <c:pt idx="8395">
                  <c:v>-4.5268397</c:v>
                </c:pt>
                <c:pt idx="8396">
                  <c:v>-4.5277108999999998</c:v>
                </c:pt>
                <c:pt idx="8397">
                  <c:v>-4.5232495999999998</c:v>
                </c:pt>
                <c:pt idx="8398">
                  <c:v>-4.5293646000000001</c:v>
                </c:pt>
                <c:pt idx="8399">
                  <c:v>-4.5352597000000001</c:v>
                </c:pt>
                <c:pt idx="8400">
                  <c:v>-4.5359416000000001</c:v>
                </c:pt>
                <c:pt idx="8401">
                  <c:v>-4.5434812999999998</c:v>
                </c:pt>
                <c:pt idx="8402">
                  <c:v>-4.5363536</c:v>
                </c:pt>
                <c:pt idx="8403">
                  <c:v>-4.5445346999999998</c:v>
                </c:pt>
                <c:pt idx="8404">
                  <c:v>-4.5417271000000001</c:v>
                </c:pt>
                <c:pt idx="8405">
                  <c:v>-4.5440630999999998</c:v>
                </c:pt>
                <c:pt idx="8406">
                  <c:v>-4.5384897999999998</c:v>
                </c:pt>
                <c:pt idx="8407">
                  <c:v>-4.5500373999999999</c:v>
                </c:pt>
                <c:pt idx="8408">
                  <c:v>-4.5474033</c:v>
                </c:pt>
                <c:pt idx="8409">
                  <c:v>-4.5474033</c:v>
                </c:pt>
                <c:pt idx="8410">
                  <c:v>-4.5626879000000002</c:v>
                </c:pt>
                <c:pt idx="8411">
                  <c:v>-4.5557908999999999</c:v>
                </c:pt>
                <c:pt idx="8412">
                  <c:v>-4.5566664000000001</c:v>
                </c:pt>
                <c:pt idx="8413">
                  <c:v>-4.5591903</c:v>
                </c:pt>
                <c:pt idx="8414">
                  <c:v>-4.5679207000000002</c:v>
                </c:pt>
                <c:pt idx="8415">
                  <c:v>-4.5665969999999998</c:v>
                </c:pt>
                <c:pt idx="8416">
                  <c:v>-4.5652485</c:v>
                </c:pt>
                <c:pt idx="8417">
                  <c:v>-4.5632267000000004</c:v>
                </c:pt>
                <c:pt idx="8418">
                  <c:v>-4.5772976999999999</c:v>
                </c:pt>
                <c:pt idx="8419">
                  <c:v>-4.5766214999999999</c:v>
                </c:pt>
                <c:pt idx="8420">
                  <c:v>-4.5851145000000004</c:v>
                </c:pt>
                <c:pt idx="8421">
                  <c:v>-4.5803703999999996</c:v>
                </c:pt>
                <c:pt idx="8422">
                  <c:v>-4.5898880999999996</c:v>
                </c:pt>
                <c:pt idx="8423">
                  <c:v>-4.5871924999999996</c:v>
                </c:pt>
                <c:pt idx="8424">
                  <c:v>-4.5915914000000004</c:v>
                </c:pt>
                <c:pt idx="8425">
                  <c:v>-4.6048083000000002</c:v>
                </c:pt>
                <c:pt idx="8426">
                  <c:v>-4.6011457</c:v>
                </c:pt>
                <c:pt idx="8427">
                  <c:v>-4.5968698999999997</c:v>
                </c:pt>
                <c:pt idx="8428">
                  <c:v>-4.6154532000000001</c:v>
                </c:pt>
                <c:pt idx="8429">
                  <c:v>-4.6024703999999996</c:v>
                </c:pt>
                <c:pt idx="8430">
                  <c:v>-4.6116995999999997</c:v>
                </c:pt>
                <c:pt idx="8431">
                  <c:v>-4.6087674999999999</c:v>
                </c:pt>
                <c:pt idx="8432">
                  <c:v>-4.6261196</c:v>
                </c:pt>
                <c:pt idx="8433">
                  <c:v>-4.6166406000000002</c:v>
                </c:pt>
                <c:pt idx="8434">
                  <c:v>-4.6208571999999997</c:v>
                </c:pt>
                <c:pt idx="8435">
                  <c:v>-4.6251106000000002</c:v>
                </c:pt>
                <c:pt idx="8436">
                  <c:v>-4.6303729999999996</c:v>
                </c:pt>
                <c:pt idx="8437">
                  <c:v>-4.6329389000000001</c:v>
                </c:pt>
                <c:pt idx="8438">
                  <c:v>-4.6337681000000002</c:v>
                </c:pt>
                <c:pt idx="8439">
                  <c:v>-4.6384334999999997</c:v>
                </c:pt>
                <c:pt idx="8440">
                  <c:v>-4.6403160000000003</c:v>
                </c:pt>
                <c:pt idx="8441">
                  <c:v>-4.6445422000000001</c:v>
                </c:pt>
                <c:pt idx="8442">
                  <c:v>-4.6438036</c:v>
                </c:pt>
                <c:pt idx="8443">
                  <c:v>-4.6440777999999998</c:v>
                </c:pt>
                <c:pt idx="8444">
                  <c:v>-4.6562891000000004</c:v>
                </c:pt>
                <c:pt idx="8445">
                  <c:v>-4.6565155999999996</c:v>
                </c:pt>
                <c:pt idx="8446">
                  <c:v>-4.6540116999999999</c:v>
                </c:pt>
                <c:pt idx="8447">
                  <c:v>-4.6601825000000003</c:v>
                </c:pt>
                <c:pt idx="8448">
                  <c:v>-4.6702212999999997</c:v>
                </c:pt>
                <c:pt idx="8449">
                  <c:v>-4.6690664000000002</c:v>
                </c:pt>
                <c:pt idx="8450">
                  <c:v>-4.6740956000000002</c:v>
                </c:pt>
                <c:pt idx="8451">
                  <c:v>-4.6790586000000003</c:v>
                </c:pt>
                <c:pt idx="8452">
                  <c:v>-4.6784176999999998</c:v>
                </c:pt>
                <c:pt idx="8453">
                  <c:v>-4.6793585000000002</c:v>
                </c:pt>
                <c:pt idx="8454">
                  <c:v>-4.6855760000000002</c:v>
                </c:pt>
                <c:pt idx="8455">
                  <c:v>-4.6849107999999999</c:v>
                </c:pt>
                <c:pt idx="8456">
                  <c:v>-4.6891537000000003</c:v>
                </c:pt>
                <c:pt idx="8457">
                  <c:v>-4.6904143999999999</c:v>
                </c:pt>
                <c:pt idx="8458">
                  <c:v>-4.6904135</c:v>
                </c:pt>
                <c:pt idx="8459">
                  <c:v>-4.7003063999999997</c:v>
                </c:pt>
                <c:pt idx="8460">
                  <c:v>-4.7024527000000003</c:v>
                </c:pt>
                <c:pt idx="8461">
                  <c:v>-4.6978420999999999</c:v>
                </c:pt>
                <c:pt idx="8462">
                  <c:v>-4.7061238000000003</c:v>
                </c:pt>
                <c:pt idx="8463">
                  <c:v>-4.7064675999999999</c:v>
                </c:pt>
                <c:pt idx="8464">
                  <c:v>-4.7055391999999996</c:v>
                </c:pt>
                <c:pt idx="8465">
                  <c:v>-4.7163830000000004</c:v>
                </c:pt>
                <c:pt idx="8466">
                  <c:v>-4.7175488000000003</c:v>
                </c:pt>
                <c:pt idx="8467">
                  <c:v>-4.7185148999999997</c:v>
                </c:pt>
                <c:pt idx="8468">
                  <c:v>-4.7176103999999999</c:v>
                </c:pt>
                <c:pt idx="8469">
                  <c:v>-4.7280622000000001</c:v>
                </c:pt>
                <c:pt idx="8470">
                  <c:v>-4.7301697999999996</c:v>
                </c:pt>
                <c:pt idx="8471">
                  <c:v>-4.7314391000000002</c:v>
                </c:pt>
                <c:pt idx="8472">
                  <c:v>-4.7415051000000004</c:v>
                </c:pt>
                <c:pt idx="8473">
                  <c:v>-4.7361659999999999</c:v>
                </c:pt>
                <c:pt idx="8474">
                  <c:v>-4.7381209999999996</c:v>
                </c:pt>
                <c:pt idx="8475">
                  <c:v>-4.7395749</c:v>
                </c:pt>
                <c:pt idx="8476">
                  <c:v>-4.7504935000000001</c:v>
                </c:pt>
                <c:pt idx="8477">
                  <c:v>-4.7465090999999999</c:v>
                </c:pt>
                <c:pt idx="8478">
                  <c:v>-4.7498994000000003</c:v>
                </c:pt>
                <c:pt idx="8479">
                  <c:v>-4.7476305999999999</c:v>
                </c:pt>
                <c:pt idx="8480">
                  <c:v>-4.7554144999999997</c:v>
                </c:pt>
                <c:pt idx="8481">
                  <c:v>-4.7550397000000002</c:v>
                </c:pt>
                <c:pt idx="8482">
                  <c:v>-4.7541517999999998</c:v>
                </c:pt>
                <c:pt idx="8483">
                  <c:v>-4.7528262000000003</c:v>
                </c:pt>
                <c:pt idx="8484">
                  <c:v>-4.7622961999999998</c:v>
                </c:pt>
                <c:pt idx="8485">
                  <c:v>-4.7648830000000002</c:v>
                </c:pt>
                <c:pt idx="8486">
                  <c:v>-4.7620535000000004</c:v>
                </c:pt>
                <c:pt idx="8487">
                  <c:v>-4.7682365999999998</c:v>
                </c:pt>
                <c:pt idx="8488">
                  <c:v>-4.7699556000000003</c:v>
                </c:pt>
                <c:pt idx="8489">
                  <c:v>-4.7686973000000004</c:v>
                </c:pt>
                <c:pt idx="8490">
                  <c:v>-4.7726097000000003</c:v>
                </c:pt>
                <c:pt idx="8491">
                  <c:v>-4.7819098999999996</c:v>
                </c:pt>
                <c:pt idx="8492">
                  <c:v>-4.7832026000000001</c:v>
                </c:pt>
                <c:pt idx="8493">
                  <c:v>-4.7779845999999999</c:v>
                </c:pt>
                <c:pt idx="8494">
                  <c:v>-4.7768015999999998</c:v>
                </c:pt>
                <c:pt idx="8495">
                  <c:v>-4.7905477999999997</c:v>
                </c:pt>
                <c:pt idx="8496">
                  <c:v>-4.7911172000000004</c:v>
                </c:pt>
                <c:pt idx="8497">
                  <c:v>-4.7891916999999999</c:v>
                </c:pt>
                <c:pt idx="8498">
                  <c:v>-4.7967013999999999</c:v>
                </c:pt>
                <c:pt idx="8499">
                  <c:v>-4.7995076000000001</c:v>
                </c:pt>
                <c:pt idx="8500">
                  <c:v>-4.7924480000000003</c:v>
                </c:pt>
                <c:pt idx="8501">
                  <c:v>-4.7986411999999996</c:v>
                </c:pt>
                <c:pt idx="8502">
                  <c:v>-4.8015885000000003</c:v>
                </c:pt>
                <c:pt idx="8503">
                  <c:v>-4.8091865</c:v>
                </c:pt>
                <c:pt idx="8504">
                  <c:v>-4.8064293999999999</c:v>
                </c:pt>
                <c:pt idx="8505">
                  <c:v>-4.8204579000000001</c:v>
                </c:pt>
                <c:pt idx="8506">
                  <c:v>-4.8202543000000002</c:v>
                </c:pt>
                <c:pt idx="8507">
                  <c:v>-4.8186669000000002</c:v>
                </c:pt>
                <c:pt idx="8508">
                  <c:v>-4.8183980000000002</c:v>
                </c:pt>
                <c:pt idx="8509">
                  <c:v>-4.8329123999999997</c:v>
                </c:pt>
                <c:pt idx="8510">
                  <c:v>-4.8277353999999999</c:v>
                </c:pt>
                <c:pt idx="8511">
                  <c:v>-4.8312911999999999</c:v>
                </c:pt>
                <c:pt idx="8512">
                  <c:v>-4.8359455999999996</c:v>
                </c:pt>
                <c:pt idx="8513">
                  <c:v>-4.8448013999999997</c:v>
                </c:pt>
                <c:pt idx="8514">
                  <c:v>-4.8456882999999999</c:v>
                </c:pt>
                <c:pt idx="8515">
                  <c:v>-4.8442816999999998</c:v>
                </c:pt>
                <c:pt idx="8516">
                  <c:v>-4.8412765999999996</c:v>
                </c:pt>
                <c:pt idx="8517">
                  <c:v>-4.8586616999999999</c:v>
                </c:pt>
                <c:pt idx="8518">
                  <c:v>-4.8523053999999997</c:v>
                </c:pt>
                <c:pt idx="8519">
                  <c:v>-4.8550825</c:v>
                </c:pt>
                <c:pt idx="8520">
                  <c:v>-4.8551016000000002</c:v>
                </c:pt>
                <c:pt idx="8521">
                  <c:v>-4.8674064000000001</c:v>
                </c:pt>
                <c:pt idx="8522">
                  <c:v>-4.8674803000000004</c:v>
                </c:pt>
                <c:pt idx="8523">
                  <c:v>-4.8658276000000003</c:v>
                </c:pt>
                <c:pt idx="8524">
                  <c:v>-4.8684244000000003</c:v>
                </c:pt>
                <c:pt idx="8525">
                  <c:v>-4.8775877999999997</c:v>
                </c:pt>
                <c:pt idx="8526">
                  <c:v>-4.8804913000000001</c:v>
                </c:pt>
                <c:pt idx="8527">
                  <c:v>-4.8804150000000002</c:v>
                </c:pt>
                <c:pt idx="8528">
                  <c:v>-4.8786906999999999</c:v>
                </c:pt>
                <c:pt idx="8529">
                  <c:v>-4.8910527000000004</c:v>
                </c:pt>
                <c:pt idx="8530">
                  <c:v>-4.8888907000000001</c:v>
                </c:pt>
                <c:pt idx="8531">
                  <c:v>-4.8916779000000004</c:v>
                </c:pt>
                <c:pt idx="8532">
                  <c:v>-4.8902663999999998</c:v>
                </c:pt>
                <c:pt idx="8533">
                  <c:v>-4.9007692</c:v>
                </c:pt>
                <c:pt idx="8534">
                  <c:v>-4.8976072999999998</c:v>
                </c:pt>
                <c:pt idx="8535">
                  <c:v>-4.9065136999999996</c:v>
                </c:pt>
                <c:pt idx="8536">
                  <c:v>-4.9028081999999999</c:v>
                </c:pt>
                <c:pt idx="8537">
                  <c:v>-4.9122906000000004</c:v>
                </c:pt>
                <c:pt idx="8538">
                  <c:v>-4.9135837999999996</c:v>
                </c:pt>
                <c:pt idx="8539">
                  <c:v>-4.9223666000000001</c:v>
                </c:pt>
                <c:pt idx="8540">
                  <c:v>-4.9264073000000002</c:v>
                </c:pt>
                <c:pt idx="8541">
                  <c:v>-4.9182777</c:v>
                </c:pt>
                <c:pt idx="8542">
                  <c:v>-4.9248276000000004</c:v>
                </c:pt>
                <c:pt idx="8543">
                  <c:v>-4.9338603000000001</c:v>
                </c:pt>
                <c:pt idx="8544">
                  <c:v>-4.9280952999999998</c:v>
                </c:pt>
                <c:pt idx="8545">
                  <c:v>-4.9299469</c:v>
                </c:pt>
                <c:pt idx="8546">
                  <c:v>-4.9272342</c:v>
                </c:pt>
                <c:pt idx="8547">
                  <c:v>-4.9349470000000002</c:v>
                </c:pt>
                <c:pt idx="8548">
                  <c:v>-4.9341144999999997</c:v>
                </c:pt>
                <c:pt idx="8549">
                  <c:v>-4.9344511000000004</c:v>
                </c:pt>
                <c:pt idx="8550">
                  <c:v>-4.9354738999999999</c:v>
                </c:pt>
                <c:pt idx="8551">
                  <c:v>-4.9311794999999998</c:v>
                </c:pt>
                <c:pt idx="8552">
                  <c:v>-4.9468069000000003</c:v>
                </c:pt>
                <c:pt idx="8553">
                  <c:v>-4.9463328999999998</c:v>
                </c:pt>
                <c:pt idx="8554">
                  <c:v>-4.9382491000000002</c:v>
                </c:pt>
                <c:pt idx="8555">
                  <c:v>-4.9468969999999999</c:v>
                </c:pt>
                <c:pt idx="8556">
                  <c:v>-4.9433483999999996</c:v>
                </c:pt>
                <c:pt idx="8557">
                  <c:v>-4.9405469999999996</c:v>
                </c:pt>
                <c:pt idx="8558">
                  <c:v>-4.9424986999999998</c:v>
                </c:pt>
                <c:pt idx="8559">
                  <c:v>-4.9536661999999998</c:v>
                </c:pt>
                <c:pt idx="8560">
                  <c:v>-4.9535828000000004</c:v>
                </c:pt>
                <c:pt idx="8561">
                  <c:v>-4.9525069999999998</c:v>
                </c:pt>
                <c:pt idx="8562">
                  <c:v>-4.9518918999999997</c:v>
                </c:pt>
                <c:pt idx="8563">
                  <c:v>-4.9668074000000004</c:v>
                </c:pt>
                <c:pt idx="8564">
                  <c:v>-4.9653273000000002</c:v>
                </c:pt>
                <c:pt idx="8565">
                  <c:v>-4.9597272999999999</c:v>
                </c:pt>
                <c:pt idx="8566">
                  <c:v>-4.9630580000000002</c:v>
                </c:pt>
                <c:pt idx="8567">
                  <c:v>-4.9725533000000004</c:v>
                </c:pt>
                <c:pt idx="8568">
                  <c:v>-4.9750174999999999</c:v>
                </c:pt>
                <c:pt idx="8569">
                  <c:v>-4.9782577000000003</c:v>
                </c:pt>
                <c:pt idx="8570">
                  <c:v>-4.9766984000000001</c:v>
                </c:pt>
                <c:pt idx="8571">
                  <c:v>-4.9737429999999998</c:v>
                </c:pt>
                <c:pt idx="8572">
                  <c:v>-4.9832834999999998</c:v>
                </c:pt>
                <c:pt idx="8573">
                  <c:v>-4.9820051000000003</c:v>
                </c:pt>
                <c:pt idx="8574">
                  <c:v>-4.9919991000000001</c:v>
                </c:pt>
                <c:pt idx="8575">
                  <c:v>-4.9984197999999997</c:v>
                </c:pt>
                <c:pt idx="8576">
                  <c:v>-4.9947337999999997</c:v>
                </c:pt>
                <c:pt idx="8577">
                  <c:v>-4.9980606999999999</c:v>
                </c:pt>
                <c:pt idx="8578">
                  <c:v>-4.9936398999999998</c:v>
                </c:pt>
                <c:pt idx="8579">
                  <c:v>-4.9942435999999999</c:v>
                </c:pt>
                <c:pt idx="8580">
                  <c:v>-5.0071339999999998</c:v>
                </c:pt>
                <c:pt idx="8581">
                  <c:v>-5.0049609999999998</c:v>
                </c:pt>
                <c:pt idx="8582">
                  <c:v>-5.0094713999999998</c:v>
                </c:pt>
                <c:pt idx="8583">
                  <c:v>-5.0156669999999997</c:v>
                </c:pt>
                <c:pt idx="8584">
                  <c:v>-5.0150155999999999</c:v>
                </c:pt>
                <c:pt idx="8585">
                  <c:v>-5.0158652999999997</c:v>
                </c:pt>
                <c:pt idx="8586">
                  <c:v>-5.0141705999999999</c:v>
                </c:pt>
                <c:pt idx="8587">
                  <c:v>-5.0237411999999999</c:v>
                </c:pt>
                <c:pt idx="8588">
                  <c:v>-5.0299296</c:v>
                </c:pt>
                <c:pt idx="8589">
                  <c:v>-5.0249018999999997</c:v>
                </c:pt>
                <c:pt idx="8590">
                  <c:v>-5.0240454999999997</c:v>
                </c:pt>
                <c:pt idx="8591">
                  <c:v>-5.0357060000000002</c:v>
                </c:pt>
                <c:pt idx="8592">
                  <c:v>-5.0362796999999997</c:v>
                </c:pt>
                <c:pt idx="8593">
                  <c:v>-5.0370169000000002</c:v>
                </c:pt>
                <c:pt idx="8594">
                  <c:v>-5.0343312999999998</c:v>
                </c:pt>
                <c:pt idx="8595">
                  <c:v>-5.0460137999999999</c:v>
                </c:pt>
                <c:pt idx="8596">
                  <c:v>-5.0448842000000003</c:v>
                </c:pt>
                <c:pt idx="8597">
                  <c:v>-5.0460181000000004</c:v>
                </c:pt>
                <c:pt idx="8598">
                  <c:v>-5.0456089999999998</c:v>
                </c:pt>
                <c:pt idx="8599">
                  <c:v>-5.0483060000000002</c:v>
                </c:pt>
                <c:pt idx="8600">
                  <c:v>-5.0577797999999996</c:v>
                </c:pt>
                <c:pt idx="8601">
                  <c:v>-5.0546354999999998</c:v>
                </c:pt>
                <c:pt idx="8602">
                  <c:v>-5.058084</c:v>
                </c:pt>
                <c:pt idx="8603">
                  <c:v>-5.0542264000000001</c:v>
                </c:pt>
                <c:pt idx="8604">
                  <c:v>-5.0572971999999998</c:v>
                </c:pt>
                <c:pt idx="8605">
                  <c:v>-5.0691609</c:v>
                </c:pt>
                <c:pt idx="8606">
                  <c:v>-5.0648021999999999</c:v>
                </c:pt>
                <c:pt idx="8607">
                  <c:v>-5.0711364999999997</c:v>
                </c:pt>
                <c:pt idx="8608">
                  <c:v>-5.0783477000000001</c:v>
                </c:pt>
                <c:pt idx="8609">
                  <c:v>-5.0815897000000003</c:v>
                </c:pt>
                <c:pt idx="8610">
                  <c:v>-5.0810490000000001</c:v>
                </c:pt>
                <c:pt idx="8611">
                  <c:v>-5.0806937000000003</c:v>
                </c:pt>
                <c:pt idx="8612">
                  <c:v>-5.0856833000000004</c:v>
                </c:pt>
                <c:pt idx="8613">
                  <c:v>-5.0917583000000004</c:v>
                </c:pt>
                <c:pt idx="8614">
                  <c:v>-5.0927315000000002</c:v>
                </c:pt>
                <c:pt idx="8615">
                  <c:v>-5.1031461</c:v>
                </c:pt>
                <c:pt idx="8616">
                  <c:v>-5.1018642999999999</c:v>
                </c:pt>
                <c:pt idx="8617">
                  <c:v>-5.0961698999999996</c:v>
                </c:pt>
                <c:pt idx="8618">
                  <c:v>-5.0999302999999996</c:v>
                </c:pt>
                <c:pt idx="8619">
                  <c:v>-5.1006637000000001</c:v>
                </c:pt>
                <c:pt idx="8620">
                  <c:v>-5.1121015999999999</c:v>
                </c:pt>
                <c:pt idx="8621">
                  <c:v>-5.1147546999999998</c:v>
                </c:pt>
                <c:pt idx="8622">
                  <c:v>-5.1160173000000002</c:v>
                </c:pt>
                <c:pt idx="8623">
                  <c:v>-5.1146206999999997</c:v>
                </c:pt>
                <c:pt idx="8624">
                  <c:v>-5.1229595999999997</c:v>
                </c:pt>
                <c:pt idx="8625">
                  <c:v>-5.1181855000000001</c:v>
                </c:pt>
                <c:pt idx="8626">
                  <c:v>-5.1210126999999996</c:v>
                </c:pt>
                <c:pt idx="8627">
                  <c:v>-5.1169767000000004</c:v>
                </c:pt>
                <c:pt idx="8628">
                  <c:v>-5.1190252000000003</c:v>
                </c:pt>
                <c:pt idx="8629">
                  <c:v>-5.1266655999999999</c:v>
                </c:pt>
                <c:pt idx="8630">
                  <c:v>-5.1272225000000002</c:v>
                </c:pt>
                <c:pt idx="8631">
                  <c:v>-5.1277546999999997</c:v>
                </c:pt>
                <c:pt idx="8632">
                  <c:v>-5.1287688999999999</c:v>
                </c:pt>
                <c:pt idx="8633">
                  <c:v>-5.1318201999999999</c:v>
                </c:pt>
                <c:pt idx="8634">
                  <c:v>-5.1350908000000004</c:v>
                </c:pt>
                <c:pt idx="8635">
                  <c:v>-5.1330600000000004</c:v>
                </c:pt>
                <c:pt idx="8636">
                  <c:v>-5.1321691999999999</c:v>
                </c:pt>
                <c:pt idx="8637">
                  <c:v>-5.1390414</c:v>
                </c:pt>
                <c:pt idx="8638">
                  <c:v>-5.1409197000000004</c:v>
                </c:pt>
                <c:pt idx="8639">
                  <c:v>-5.1355453000000004</c:v>
                </c:pt>
                <c:pt idx="8640">
                  <c:v>-5.1362604999999997</c:v>
                </c:pt>
                <c:pt idx="8641">
                  <c:v>-5.1422771999999997</c:v>
                </c:pt>
                <c:pt idx="8642">
                  <c:v>-5.1442623000000003</c:v>
                </c:pt>
                <c:pt idx="8643">
                  <c:v>-5.1467605000000001</c:v>
                </c:pt>
                <c:pt idx="8644">
                  <c:v>-5.1486526000000001</c:v>
                </c:pt>
                <c:pt idx="8645">
                  <c:v>-5.1412988000000004</c:v>
                </c:pt>
                <c:pt idx="8646">
                  <c:v>-5.1434382999999997</c:v>
                </c:pt>
                <c:pt idx="8647">
                  <c:v>-5.1510711000000002</c:v>
                </c:pt>
                <c:pt idx="8648">
                  <c:v>-5.1529851000000004</c:v>
                </c:pt>
                <c:pt idx="8649">
                  <c:v>-5.1541243000000003</c:v>
                </c:pt>
                <c:pt idx="8650">
                  <c:v>-5.1556816000000003</c:v>
                </c:pt>
                <c:pt idx="8651">
                  <c:v>-5.1642327000000003</c:v>
                </c:pt>
                <c:pt idx="8652">
                  <c:v>-5.1662058999999996</c:v>
                </c:pt>
                <c:pt idx="8653">
                  <c:v>-5.1704268000000004</c:v>
                </c:pt>
                <c:pt idx="8654">
                  <c:v>-5.1639337999999997</c:v>
                </c:pt>
                <c:pt idx="8655">
                  <c:v>-5.1746005999999998</c:v>
                </c:pt>
                <c:pt idx="8656">
                  <c:v>-5.1742945000000002</c:v>
                </c:pt>
                <c:pt idx="8657">
                  <c:v>-5.1777172</c:v>
                </c:pt>
                <c:pt idx="8658">
                  <c:v>-5.1921539000000001</c:v>
                </c:pt>
                <c:pt idx="8659">
                  <c:v>-5.1877503000000003</c:v>
                </c:pt>
                <c:pt idx="8660">
                  <c:v>-5.1899857999999996</c:v>
                </c:pt>
                <c:pt idx="8661">
                  <c:v>-5.1882910999999998</c:v>
                </c:pt>
                <c:pt idx="8662">
                  <c:v>-5.1914954</c:v>
                </c:pt>
                <c:pt idx="8663">
                  <c:v>-5.1983132000000003</c:v>
                </c:pt>
                <c:pt idx="8664">
                  <c:v>-5.2013502000000003</c:v>
                </c:pt>
                <c:pt idx="8665">
                  <c:v>-5.2027082</c:v>
                </c:pt>
                <c:pt idx="8666">
                  <c:v>-5.2010006999999998</c:v>
                </c:pt>
                <c:pt idx="8667">
                  <c:v>-5.2133675000000004</c:v>
                </c:pt>
                <c:pt idx="8668">
                  <c:v>-5.2133450999999997</c:v>
                </c:pt>
                <c:pt idx="8669">
                  <c:v>-5.2138432999999997</c:v>
                </c:pt>
                <c:pt idx="8670">
                  <c:v>-5.2099700000000002</c:v>
                </c:pt>
                <c:pt idx="8671">
                  <c:v>-5.2086644</c:v>
                </c:pt>
                <c:pt idx="8672">
                  <c:v>-5.2240319</c:v>
                </c:pt>
                <c:pt idx="8673">
                  <c:v>-5.2241682999999997</c:v>
                </c:pt>
                <c:pt idx="8674">
                  <c:v>-5.2212614999999998</c:v>
                </c:pt>
                <c:pt idx="8675">
                  <c:v>-5.2210641000000004</c:v>
                </c:pt>
                <c:pt idx="8676">
                  <c:v>-5.2333712999999999</c:v>
                </c:pt>
                <c:pt idx="8677">
                  <c:v>-5.2367654000000003</c:v>
                </c:pt>
                <c:pt idx="8678">
                  <c:v>-5.2339921</c:v>
                </c:pt>
                <c:pt idx="8679">
                  <c:v>-5.2355055999999998</c:v>
                </c:pt>
                <c:pt idx="8680">
                  <c:v>-5.2385463999999997</c:v>
                </c:pt>
                <c:pt idx="8681">
                  <c:v>-5.2453370000000001</c:v>
                </c:pt>
                <c:pt idx="8682">
                  <c:v>-5.2489181</c:v>
                </c:pt>
                <c:pt idx="8683">
                  <c:v>-5.2463474000000003</c:v>
                </c:pt>
                <c:pt idx="8684">
                  <c:v>-5.2426342999999997</c:v>
                </c:pt>
                <c:pt idx="8685">
                  <c:v>-5.2433690999999998</c:v>
                </c:pt>
                <c:pt idx="8686">
                  <c:v>-5.2576346000000003</c:v>
                </c:pt>
                <c:pt idx="8687">
                  <c:v>-5.2512727000000003</c:v>
                </c:pt>
                <c:pt idx="8688">
                  <c:v>-5.2570981999999997</c:v>
                </c:pt>
                <c:pt idx="8689">
                  <c:v>-5.2557825999999999</c:v>
                </c:pt>
                <c:pt idx="8690">
                  <c:v>-5.2659311000000004</c:v>
                </c:pt>
                <c:pt idx="8691">
                  <c:v>-5.2615366000000003</c:v>
                </c:pt>
                <c:pt idx="8692">
                  <c:v>-5.2644767999999997</c:v>
                </c:pt>
                <c:pt idx="8693">
                  <c:v>-5.2691211999999998</c:v>
                </c:pt>
                <c:pt idx="8694">
                  <c:v>-5.2746091000000002</c:v>
                </c:pt>
                <c:pt idx="8695">
                  <c:v>-5.2771235000000001</c:v>
                </c:pt>
                <c:pt idx="8696">
                  <c:v>-5.2781582</c:v>
                </c:pt>
                <c:pt idx="8697">
                  <c:v>-5.2782444999999996</c:v>
                </c:pt>
                <c:pt idx="8698">
                  <c:v>-5.2873950000000001</c:v>
                </c:pt>
                <c:pt idx="8699">
                  <c:v>-5.2853311999999999</c:v>
                </c:pt>
                <c:pt idx="8700">
                  <c:v>-5.2920952000000003</c:v>
                </c:pt>
                <c:pt idx="8701">
                  <c:v>-5.3016481000000004</c:v>
                </c:pt>
                <c:pt idx="8702">
                  <c:v>-5.29636</c:v>
                </c:pt>
                <c:pt idx="8703">
                  <c:v>-5.2972836000000001</c:v>
                </c:pt>
                <c:pt idx="8704">
                  <c:v>-5.2922573000000002</c:v>
                </c:pt>
                <c:pt idx="8705">
                  <c:v>-5.3132533999999998</c:v>
                </c:pt>
                <c:pt idx="8706">
                  <c:v>-5.3044791</c:v>
                </c:pt>
                <c:pt idx="8707">
                  <c:v>-5.3082026999999998</c:v>
                </c:pt>
                <c:pt idx="8708">
                  <c:v>-5.3106108000000001</c:v>
                </c:pt>
                <c:pt idx="8709">
                  <c:v>-5.3172030000000001</c:v>
                </c:pt>
                <c:pt idx="8710">
                  <c:v>-5.3167868</c:v>
                </c:pt>
                <c:pt idx="8711">
                  <c:v>-5.3135214</c:v>
                </c:pt>
                <c:pt idx="8712">
                  <c:v>-5.3168144000000002</c:v>
                </c:pt>
                <c:pt idx="8713">
                  <c:v>-5.3300704999999997</c:v>
                </c:pt>
                <c:pt idx="8714">
                  <c:v>-5.3266654000000004</c:v>
                </c:pt>
                <c:pt idx="8715">
                  <c:v>-5.3275823999999998</c:v>
                </c:pt>
                <c:pt idx="8716">
                  <c:v>-5.3313537000000002</c:v>
                </c:pt>
                <c:pt idx="8717">
                  <c:v>-5.3378334000000001</c:v>
                </c:pt>
                <c:pt idx="8718">
                  <c:v>-5.3403149000000001</c:v>
                </c:pt>
                <c:pt idx="8719">
                  <c:v>-5.3379817000000003</c:v>
                </c:pt>
                <c:pt idx="8720">
                  <c:v>-5.3405661999999996</c:v>
                </c:pt>
                <c:pt idx="8721">
                  <c:v>-5.3404059000000004</c:v>
                </c:pt>
                <c:pt idx="8722">
                  <c:v>-5.3488312000000002</c:v>
                </c:pt>
                <c:pt idx="8723">
                  <c:v>-5.3519319999999997</c:v>
                </c:pt>
                <c:pt idx="8724">
                  <c:v>-5.3495932000000002</c:v>
                </c:pt>
                <c:pt idx="8725">
                  <c:v>-5.3617735</c:v>
                </c:pt>
                <c:pt idx="8726">
                  <c:v>-5.3588619</c:v>
                </c:pt>
                <c:pt idx="8727">
                  <c:v>-5.3645319999999996</c:v>
                </c:pt>
                <c:pt idx="8728">
                  <c:v>-5.3612294</c:v>
                </c:pt>
                <c:pt idx="8729">
                  <c:v>-5.3608345999999996</c:v>
                </c:pt>
                <c:pt idx="8730">
                  <c:v>-5.3679614000000004</c:v>
                </c:pt>
                <c:pt idx="8731">
                  <c:v>-5.3723029999999996</c:v>
                </c:pt>
                <c:pt idx="8732">
                  <c:v>-5.3703178999999999</c:v>
                </c:pt>
                <c:pt idx="8733">
                  <c:v>-5.3702873999999996</c:v>
                </c:pt>
                <c:pt idx="8734">
                  <c:v>-5.3846593</c:v>
                </c:pt>
                <c:pt idx="8735">
                  <c:v>-5.3848542999999998</c:v>
                </c:pt>
                <c:pt idx="8736">
                  <c:v>-5.3814339999999996</c:v>
                </c:pt>
                <c:pt idx="8737">
                  <c:v>-5.3943582000000001</c:v>
                </c:pt>
                <c:pt idx="8738">
                  <c:v>-5.3915739</c:v>
                </c:pt>
                <c:pt idx="8739">
                  <c:v>-5.3930921999999999</c:v>
                </c:pt>
                <c:pt idx="8740">
                  <c:v>-5.3949598999999999</c:v>
                </c:pt>
                <c:pt idx="8741">
                  <c:v>-5.3929156999999996</c:v>
                </c:pt>
                <c:pt idx="8742">
                  <c:v>-5.4027232999999999</c:v>
                </c:pt>
                <c:pt idx="8743">
                  <c:v>-5.4086737999999999</c:v>
                </c:pt>
                <c:pt idx="8744">
                  <c:v>-5.4160905000000001</c:v>
                </c:pt>
                <c:pt idx="8745">
                  <c:v>-5.4150906000000001</c:v>
                </c:pt>
                <c:pt idx="8746">
                  <c:v>-5.4159693999999998</c:v>
                </c:pt>
                <c:pt idx="8747">
                  <c:v>-5.4085660000000004</c:v>
                </c:pt>
                <c:pt idx="8748">
                  <c:v>-5.4219184</c:v>
                </c:pt>
                <c:pt idx="8749">
                  <c:v>-5.4215508000000003</c:v>
                </c:pt>
                <c:pt idx="8750">
                  <c:v>-5.4219131000000003</c:v>
                </c:pt>
                <c:pt idx="8751">
                  <c:v>-5.4266576999999998</c:v>
                </c:pt>
                <c:pt idx="8752">
                  <c:v>-5.4317479000000004</c:v>
                </c:pt>
                <c:pt idx="8753">
                  <c:v>-5.4357075999999998</c:v>
                </c:pt>
                <c:pt idx="8754">
                  <c:v>-5.4384508</c:v>
                </c:pt>
                <c:pt idx="8755">
                  <c:v>-5.4333143000000002</c:v>
                </c:pt>
                <c:pt idx="8756">
                  <c:v>-5.4467629999999998</c:v>
                </c:pt>
                <c:pt idx="8757">
                  <c:v>-5.4434208999999996</c:v>
                </c:pt>
                <c:pt idx="8758">
                  <c:v>-5.4507871000000003</c:v>
                </c:pt>
                <c:pt idx="8759">
                  <c:v>-5.4432983000000004</c:v>
                </c:pt>
                <c:pt idx="8760">
                  <c:v>-5.4583272999999997</c:v>
                </c:pt>
                <c:pt idx="8761">
                  <c:v>-5.4500995000000003</c:v>
                </c:pt>
                <c:pt idx="8762">
                  <c:v>-5.4546188999999998</c:v>
                </c:pt>
                <c:pt idx="8763">
                  <c:v>-5.4518557000000003</c:v>
                </c:pt>
                <c:pt idx="8764">
                  <c:v>-5.4593882999999996</c:v>
                </c:pt>
                <c:pt idx="8765">
                  <c:v>-5.4566603000000002</c:v>
                </c:pt>
                <c:pt idx="8766">
                  <c:v>-5.4561957999999997</c:v>
                </c:pt>
                <c:pt idx="8767">
                  <c:v>-5.4705791000000001</c:v>
                </c:pt>
                <c:pt idx="8768">
                  <c:v>-5.4625149000000004</c:v>
                </c:pt>
                <c:pt idx="8769">
                  <c:v>-5.4619445999999998</c:v>
                </c:pt>
                <c:pt idx="8770">
                  <c:v>-5.4623618</c:v>
                </c:pt>
                <c:pt idx="8771">
                  <c:v>-5.4584808000000002</c:v>
                </c:pt>
                <c:pt idx="8772">
                  <c:v>-5.4679589000000002</c:v>
                </c:pt>
                <c:pt idx="8773">
                  <c:v>-5.4691457999999997</c:v>
                </c:pt>
                <c:pt idx="8774">
                  <c:v>-5.4722409000000001</c:v>
                </c:pt>
                <c:pt idx="8775">
                  <c:v>-5.4693398000000002</c:v>
                </c:pt>
                <c:pt idx="8776">
                  <c:v>-5.4825029000000001</c:v>
                </c:pt>
                <c:pt idx="8777">
                  <c:v>-5.4802847000000003</c:v>
                </c:pt>
                <c:pt idx="8778">
                  <c:v>-5.4793472000000003</c:v>
                </c:pt>
                <c:pt idx="8779">
                  <c:v>-5.4898248000000001</c:v>
                </c:pt>
                <c:pt idx="8780">
                  <c:v>-5.4824820000000001</c:v>
                </c:pt>
                <c:pt idx="8781">
                  <c:v>-5.4869770999999998</c:v>
                </c:pt>
                <c:pt idx="8782">
                  <c:v>-5.4869924000000001</c:v>
                </c:pt>
                <c:pt idx="8783">
                  <c:v>-5.4996524000000004</c:v>
                </c:pt>
                <c:pt idx="8784">
                  <c:v>-5.4962945000000003</c:v>
                </c:pt>
                <c:pt idx="8785">
                  <c:v>-5.4978490000000004</c:v>
                </c:pt>
                <c:pt idx="8786">
                  <c:v>-5.5106449</c:v>
                </c:pt>
                <c:pt idx="8787">
                  <c:v>-5.5105062</c:v>
                </c:pt>
                <c:pt idx="8788">
                  <c:v>-5.5111632000000004</c:v>
                </c:pt>
                <c:pt idx="8789">
                  <c:v>-5.5166497000000003</c:v>
                </c:pt>
                <c:pt idx="8790">
                  <c:v>-5.5189857</c:v>
                </c:pt>
                <c:pt idx="8791">
                  <c:v>-5.5142360000000004</c:v>
                </c:pt>
                <c:pt idx="8792">
                  <c:v>-5.5180778999999998</c:v>
                </c:pt>
                <c:pt idx="8793">
                  <c:v>-5.5233979</c:v>
                </c:pt>
                <c:pt idx="8794">
                  <c:v>-5.5234008000000001</c:v>
                </c:pt>
                <c:pt idx="8795">
                  <c:v>-5.5248485000000001</c:v>
                </c:pt>
                <c:pt idx="8796">
                  <c:v>-5.5243029999999997</c:v>
                </c:pt>
                <c:pt idx="8797">
                  <c:v>-5.5256371</c:v>
                </c:pt>
                <c:pt idx="8798">
                  <c:v>-5.5398196999999998</c:v>
                </c:pt>
                <c:pt idx="8799">
                  <c:v>-5.5367559999999996</c:v>
                </c:pt>
                <c:pt idx="8800">
                  <c:v>-5.5366821000000002</c:v>
                </c:pt>
                <c:pt idx="8801">
                  <c:v>-5.5297178999999996</c:v>
                </c:pt>
                <c:pt idx="8802">
                  <c:v>-5.5414351999999996</c:v>
                </c:pt>
                <c:pt idx="8803">
                  <c:v>-5.5472688999999997</c:v>
                </c:pt>
                <c:pt idx="8804">
                  <c:v>-5.5486898</c:v>
                </c:pt>
                <c:pt idx="8805">
                  <c:v>-5.5535459999999999</c:v>
                </c:pt>
                <c:pt idx="8806">
                  <c:v>-5.5505814999999998</c:v>
                </c:pt>
                <c:pt idx="8807">
                  <c:v>-5.5521288000000002</c:v>
                </c:pt>
                <c:pt idx="8808">
                  <c:v>-5.5564222000000001</c:v>
                </c:pt>
                <c:pt idx="8809">
                  <c:v>-5.5657395999999997</c:v>
                </c:pt>
                <c:pt idx="8810">
                  <c:v>-5.5608405999999997</c:v>
                </c:pt>
                <c:pt idx="8811">
                  <c:v>-5.5706201000000002</c:v>
                </c:pt>
                <c:pt idx="8812">
                  <c:v>-5.5663914999999999</c:v>
                </c:pt>
                <c:pt idx="8813">
                  <c:v>-5.5774578999999997</c:v>
                </c:pt>
                <c:pt idx="8814">
                  <c:v>-5.5785251000000002</c:v>
                </c:pt>
                <c:pt idx="8815">
                  <c:v>-5.5776028999999996</c:v>
                </c:pt>
                <c:pt idx="8816">
                  <c:v>-5.5853972000000001</c:v>
                </c:pt>
                <c:pt idx="8817">
                  <c:v>-5.5886411999999996</c:v>
                </c:pt>
                <c:pt idx="8818">
                  <c:v>-5.5866575000000003</c:v>
                </c:pt>
                <c:pt idx="8819">
                  <c:v>-5.5918764999999997</c:v>
                </c:pt>
                <c:pt idx="8820">
                  <c:v>-5.5952902</c:v>
                </c:pt>
                <c:pt idx="8821">
                  <c:v>-5.5969667000000003</c:v>
                </c:pt>
                <c:pt idx="8822">
                  <c:v>-5.5996288999999999</c:v>
                </c:pt>
                <c:pt idx="8823">
                  <c:v>-5.6158432999999999</c:v>
                </c:pt>
                <c:pt idx="8824">
                  <c:v>-5.6106210000000001</c:v>
                </c:pt>
                <c:pt idx="8825">
                  <c:v>-5.6093716999999996</c:v>
                </c:pt>
                <c:pt idx="8826">
                  <c:v>-5.6219410999999999</c:v>
                </c:pt>
                <c:pt idx="8827">
                  <c:v>-5.6268244000000003</c:v>
                </c:pt>
                <c:pt idx="8828">
                  <c:v>-5.6287041000000002</c:v>
                </c:pt>
                <c:pt idx="8829">
                  <c:v>-5.6238976000000003</c:v>
                </c:pt>
                <c:pt idx="8830">
                  <c:v>-5.6227349999999996</c:v>
                </c:pt>
                <c:pt idx="8831">
                  <c:v>-5.6330051000000001</c:v>
                </c:pt>
                <c:pt idx="8832">
                  <c:v>-5.6333618000000003</c:v>
                </c:pt>
                <c:pt idx="8833">
                  <c:v>-5.6347269999999998</c:v>
                </c:pt>
                <c:pt idx="8834">
                  <c:v>-5.6331600999999996</c:v>
                </c:pt>
                <c:pt idx="8835">
                  <c:v>-5.6473107000000002</c:v>
                </c:pt>
                <c:pt idx="8836">
                  <c:v>-5.6440802000000003</c:v>
                </c:pt>
                <c:pt idx="8837">
                  <c:v>-5.6462149999999998</c:v>
                </c:pt>
                <c:pt idx="8838">
                  <c:v>-5.6566443</c:v>
                </c:pt>
                <c:pt idx="8839">
                  <c:v>-5.6609683000000004</c:v>
                </c:pt>
                <c:pt idx="8840">
                  <c:v>-5.6584004999999999</c:v>
                </c:pt>
                <c:pt idx="8841">
                  <c:v>-5.6564702999999996</c:v>
                </c:pt>
                <c:pt idx="8842">
                  <c:v>-5.6708192999999998</c:v>
                </c:pt>
                <c:pt idx="8843">
                  <c:v>-5.6718792999999996</c:v>
                </c:pt>
                <c:pt idx="8844">
                  <c:v>-5.6728315</c:v>
                </c:pt>
                <c:pt idx="8845">
                  <c:v>-5.6704682999999996</c:v>
                </c:pt>
                <c:pt idx="8846">
                  <c:v>-5.6792759999999998</c:v>
                </c:pt>
                <c:pt idx="8847">
                  <c:v>-5.6771735999999997</c:v>
                </c:pt>
                <c:pt idx="8848">
                  <c:v>-5.6742435000000002</c:v>
                </c:pt>
                <c:pt idx="8849">
                  <c:v>-5.6765647000000001</c:v>
                </c:pt>
                <c:pt idx="8850">
                  <c:v>-5.6890960000000002</c:v>
                </c:pt>
                <c:pt idx="8851">
                  <c:v>-5.6893491999999997</c:v>
                </c:pt>
                <c:pt idx="8852">
                  <c:v>-5.6849660999999996</c:v>
                </c:pt>
                <c:pt idx="8853">
                  <c:v>-5.6852374000000001</c:v>
                </c:pt>
                <c:pt idx="8854">
                  <c:v>-5.7037548999999999</c:v>
                </c:pt>
                <c:pt idx="8855">
                  <c:v>-5.7020768999999998</c:v>
                </c:pt>
                <c:pt idx="8856">
                  <c:v>-5.7114653999999998</c:v>
                </c:pt>
                <c:pt idx="8857">
                  <c:v>-5.7123761000000002</c:v>
                </c:pt>
                <c:pt idx="8858">
                  <c:v>-5.7113189999999996</c:v>
                </c:pt>
                <c:pt idx="8859">
                  <c:v>-5.7081455999999999</c:v>
                </c:pt>
                <c:pt idx="8860">
                  <c:v>-5.7157439999999999</c:v>
                </c:pt>
                <c:pt idx="8861">
                  <c:v>-5.7119574999999996</c:v>
                </c:pt>
                <c:pt idx="8862">
                  <c:v>-5.7158818</c:v>
                </c:pt>
                <c:pt idx="8863">
                  <c:v>-5.7191438999999997</c:v>
                </c:pt>
                <c:pt idx="8864">
                  <c:v>-5.7292771</c:v>
                </c:pt>
                <c:pt idx="8865">
                  <c:v>-5.7223654000000002</c:v>
                </c:pt>
                <c:pt idx="8866">
                  <c:v>-5.7293649000000002</c:v>
                </c:pt>
                <c:pt idx="8867">
                  <c:v>-5.7318926000000001</c:v>
                </c:pt>
                <c:pt idx="8868">
                  <c:v>-5.7398467000000002</c:v>
                </c:pt>
                <c:pt idx="8869">
                  <c:v>-5.7414059999999996</c:v>
                </c:pt>
                <c:pt idx="8870">
                  <c:v>-5.7356962999999999</c:v>
                </c:pt>
                <c:pt idx="8871">
                  <c:v>-5.7401084999999998</c:v>
                </c:pt>
                <c:pt idx="8872">
                  <c:v>-5.7527461000000004</c:v>
                </c:pt>
                <c:pt idx="8873">
                  <c:v>-5.7517275999999997</c:v>
                </c:pt>
                <c:pt idx="8874">
                  <c:v>-5.7500014000000004</c:v>
                </c:pt>
                <c:pt idx="8875">
                  <c:v>-5.7482939000000002</c:v>
                </c:pt>
                <c:pt idx="8876">
                  <c:v>-5.7564229999999998</c:v>
                </c:pt>
                <c:pt idx="8877">
                  <c:v>-5.7583194000000004</c:v>
                </c:pt>
                <c:pt idx="8878">
                  <c:v>-5.7577267000000001</c:v>
                </c:pt>
                <c:pt idx="8879">
                  <c:v>-5.7536759000000002</c:v>
                </c:pt>
                <c:pt idx="8880">
                  <c:v>-5.7617463999999998</c:v>
                </c:pt>
                <c:pt idx="8881">
                  <c:v>-5.7610907999999998</c:v>
                </c:pt>
                <c:pt idx="8882">
                  <c:v>-5.7613725999999996</c:v>
                </c:pt>
                <c:pt idx="8883">
                  <c:v>-5.7749661999999997</c:v>
                </c:pt>
                <c:pt idx="8884">
                  <c:v>-5.7706784999999998</c:v>
                </c:pt>
                <c:pt idx="8885">
                  <c:v>-5.7744397999999997</c:v>
                </c:pt>
                <c:pt idx="8886">
                  <c:v>-5.7691064000000001</c:v>
                </c:pt>
                <c:pt idx="8887">
                  <c:v>-5.7688313000000004</c:v>
                </c:pt>
                <c:pt idx="8888">
                  <c:v>-5.7776642000000002</c:v>
                </c:pt>
                <c:pt idx="8889">
                  <c:v>-5.7707448000000001</c:v>
                </c:pt>
                <c:pt idx="8890">
                  <c:v>-5.7842665000000002</c:v>
                </c:pt>
                <c:pt idx="8891">
                  <c:v>-5.7836008000000003</c:v>
                </c:pt>
                <c:pt idx="8892">
                  <c:v>-5.7855577</c:v>
                </c:pt>
                <c:pt idx="8893">
                  <c:v>-5.7829075000000003</c:v>
                </c:pt>
                <c:pt idx="8894">
                  <c:v>-5.7827004999999998</c:v>
                </c:pt>
                <c:pt idx="8895">
                  <c:v>-5.7927474999999999</c:v>
                </c:pt>
                <c:pt idx="8896">
                  <c:v>-5.7926760000000002</c:v>
                </c:pt>
                <c:pt idx="8897">
                  <c:v>-5.7969131000000003</c:v>
                </c:pt>
                <c:pt idx="8898">
                  <c:v>-5.8035278000000003</c:v>
                </c:pt>
                <c:pt idx="8899">
                  <c:v>-5.8054880999999998</c:v>
                </c:pt>
                <c:pt idx="8900">
                  <c:v>-5.8023920000000002</c:v>
                </c:pt>
                <c:pt idx="8901">
                  <c:v>-5.8055215000000002</c:v>
                </c:pt>
                <c:pt idx="8902">
                  <c:v>-5.8144859999999996</c:v>
                </c:pt>
                <c:pt idx="8903">
                  <c:v>-5.8173819</c:v>
                </c:pt>
                <c:pt idx="8904">
                  <c:v>-5.8175281999999999</c:v>
                </c:pt>
                <c:pt idx="8905">
                  <c:v>-5.8173703999999997</c:v>
                </c:pt>
                <c:pt idx="8906">
                  <c:v>-5.8228172999999996</c:v>
                </c:pt>
                <c:pt idx="8907">
                  <c:v>-5.8319178000000003</c:v>
                </c:pt>
                <c:pt idx="8908">
                  <c:v>-5.8284434999999997</c:v>
                </c:pt>
                <c:pt idx="8909">
                  <c:v>-5.8388600000000004</c:v>
                </c:pt>
                <c:pt idx="8910">
                  <c:v>-5.8343657999999996</c:v>
                </c:pt>
                <c:pt idx="8911">
                  <c:v>-5.8406959000000001</c:v>
                </c:pt>
                <c:pt idx="8912">
                  <c:v>-5.8374170999999997</c:v>
                </c:pt>
                <c:pt idx="8913">
                  <c:v>-5.8376941999999996</c:v>
                </c:pt>
                <c:pt idx="8914">
                  <c:v>-5.8455281000000001</c:v>
                </c:pt>
                <c:pt idx="8915">
                  <c:v>-5.8496050999999998</c:v>
                </c:pt>
                <c:pt idx="8916">
                  <c:v>-5.8538684999999999</c:v>
                </c:pt>
                <c:pt idx="8917">
                  <c:v>-5.8544973999999996</c:v>
                </c:pt>
                <c:pt idx="8918">
                  <c:v>-5.8648499999999997</c:v>
                </c:pt>
                <c:pt idx="8919">
                  <c:v>-5.8594569999999999</c:v>
                </c:pt>
                <c:pt idx="8920">
                  <c:v>-5.8643546000000004</c:v>
                </c:pt>
                <c:pt idx="8921">
                  <c:v>-5.8624891999999997</c:v>
                </c:pt>
                <c:pt idx="8922">
                  <c:v>-5.8722099999999999</c:v>
                </c:pt>
                <c:pt idx="8923">
                  <c:v>-5.8740087000000001</c:v>
                </c:pt>
                <c:pt idx="8924">
                  <c:v>-5.8755120999999999</c:v>
                </c:pt>
                <c:pt idx="8925">
                  <c:v>-5.8776406999999997</c:v>
                </c:pt>
                <c:pt idx="8926">
                  <c:v>-5.8793321000000001</c:v>
                </c:pt>
                <c:pt idx="8927">
                  <c:v>-5.8813572000000001</c:v>
                </c:pt>
                <c:pt idx="8928">
                  <c:v>-5.8985338</c:v>
                </c:pt>
                <c:pt idx="8929">
                  <c:v>-5.8996862999999999</c:v>
                </c:pt>
                <c:pt idx="8930">
                  <c:v>-5.8978767000000003</c:v>
                </c:pt>
                <c:pt idx="8931">
                  <c:v>-5.9013752999999998</c:v>
                </c:pt>
                <c:pt idx="8932">
                  <c:v>-5.9104609000000004</c:v>
                </c:pt>
                <c:pt idx="8933">
                  <c:v>-5.9092064000000004</c:v>
                </c:pt>
                <c:pt idx="8934">
                  <c:v>-5.9078721999999999</c:v>
                </c:pt>
                <c:pt idx="8935">
                  <c:v>-5.9094682000000001</c:v>
                </c:pt>
                <c:pt idx="8936">
                  <c:v>-5.9069681000000003</c:v>
                </c:pt>
                <c:pt idx="8937">
                  <c:v>-5.9180269000000001</c:v>
                </c:pt>
                <c:pt idx="8938">
                  <c:v>-5.9195232000000004</c:v>
                </c:pt>
                <c:pt idx="8939">
                  <c:v>-5.918355</c:v>
                </c:pt>
                <c:pt idx="8940">
                  <c:v>-5.917408</c:v>
                </c:pt>
                <c:pt idx="8941">
                  <c:v>-5.9252995999999998</c:v>
                </c:pt>
                <c:pt idx="8942">
                  <c:v>-5.9286760999999997</c:v>
                </c:pt>
                <c:pt idx="8943">
                  <c:v>-5.9313703000000002</c:v>
                </c:pt>
                <c:pt idx="8944">
                  <c:v>-5.9313855000000002</c:v>
                </c:pt>
                <c:pt idx="8945">
                  <c:v>-5.940537</c:v>
                </c:pt>
                <c:pt idx="8946">
                  <c:v>-5.9386811000000002</c:v>
                </c:pt>
                <c:pt idx="8947">
                  <c:v>-5.9398637000000001</c:v>
                </c:pt>
                <c:pt idx="8948">
                  <c:v>-5.9428672999999996</c:v>
                </c:pt>
                <c:pt idx="8949">
                  <c:v>-5.9543065999999998</c:v>
                </c:pt>
                <c:pt idx="8950">
                  <c:v>-5.9539881000000001</c:v>
                </c:pt>
                <c:pt idx="8951">
                  <c:v>-5.9538878999999998</c:v>
                </c:pt>
                <c:pt idx="8952">
                  <c:v>-5.9579816000000001</c:v>
                </c:pt>
                <c:pt idx="8953">
                  <c:v>-5.9701852999999998</c:v>
                </c:pt>
                <c:pt idx="8954">
                  <c:v>-5.9682417000000001</c:v>
                </c:pt>
                <c:pt idx="8955">
                  <c:v>-5.9667845000000002</c:v>
                </c:pt>
                <c:pt idx="8956">
                  <c:v>-5.9746337</c:v>
                </c:pt>
                <c:pt idx="8957">
                  <c:v>-5.9851232000000003</c:v>
                </c:pt>
                <c:pt idx="8958">
                  <c:v>-5.9854374000000004</c:v>
                </c:pt>
                <c:pt idx="8959">
                  <c:v>-5.9804868999999998</c:v>
                </c:pt>
                <c:pt idx="8960">
                  <c:v>-5.9779505999999998</c:v>
                </c:pt>
                <c:pt idx="8961">
                  <c:v>-5.9889711999999999</c:v>
                </c:pt>
                <c:pt idx="8962">
                  <c:v>-5.9888605999999998</c:v>
                </c:pt>
                <c:pt idx="8963">
                  <c:v>-5.9872817999999999</c:v>
                </c:pt>
                <c:pt idx="8964">
                  <c:v>-5.9830684999999999</c:v>
                </c:pt>
                <c:pt idx="8965">
                  <c:v>-5.9858121999999998</c:v>
                </c:pt>
                <c:pt idx="8966">
                  <c:v>-5.9925733000000001</c:v>
                </c:pt>
                <c:pt idx="8967">
                  <c:v>-5.9898977000000002</c:v>
                </c:pt>
                <c:pt idx="8968">
                  <c:v>-5.9900855999999996</c:v>
                </c:pt>
                <c:pt idx="8969">
                  <c:v>-5.9902496000000003</c:v>
                </c:pt>
                <c:pt idx="8970">
                  <c:v>-6.0020490000000004</c:v>
                </c:pt>
                <c:pt idx="8971">
                  <c:v>-6.0007577000000003</c:v>
                </c:pt>
                <c:pt idx="8972">
                  <c:v>-5.9967084000000002</c:v>
                </c:pt>
                <c:pt idx="8973">
                  <c:v>-6.0087007999999997</c:v>
                </c:pt>
                <c:pt idx="8974">
                  <c:v>-6.0106529999999996</c:v>
                </c:pt>
                <c:pt idx="8975">
                  <c:v>-6.0111274999999997</c:v>
                </c:pt>
                <c:pt idx="8976">
                  <c:v>-6.0030437000000001</c:v>
                </c:pt>
                <c:pt idx="8977">
                  <c:v>-6.0199312999999997</c:v>
                </c:pt>
                <c:pt idx="8978">
                  <c:v>-6.0186957999999997</c:v>
                </c:pt>
                <c:pt idx="8979">
                  <c:v>-6.0180163000000002</c:v>
                </c:pt>
                <c:pt idx="8980">
                  <c:v>-6.0188078999999997</c:v>
                </c:pt>
                <c:pt idx="8981">
                  <c:v>-6.0273355999999998</c:v>
                </c:pt>
                <c:pt idx="8982">
                  <c:v>-6.0272411999999997</c:v>
                </c:pt>
                <c:pt idx="8983">
                  <c:v>-6.0263723999999996</c:v>
                </c:pt>
                <c:pt idx="8984">
                  <c:v>-6.0309280999999997</c:v>
                </c:pt>
                <c:pt idx="8985">
                  <c:v>-6.0368475999999998</c:v>
                </c:pt>
                <c:pt idx="8986">
                  <c:v>-6.0393933999999998</c:v>
                </c:pt>
                <c:pt idx="8987">
                  <c:v>-6.0388016999999996</c:v>
                </c:pt>
                <c:pt idx="8988">
                  <c:v>-6.0419044</c:v>
                </c:pt>
                <c:pt idx="8989">
                  <c:v>-6.0476599000000002</c:v>
                </c:pt>
                <c:pt idx="8990">
                  <c:v>-6.047523</c:v>
                </c:pt>
                <c:pt idx="8991">
                  <c:v>-6.0487837999999998</c:v>
                </c:pt>
                <c:pt idx="8992">
                  <c:v>-6.0434976000000002</c:v>
                </c:pt>
                <c:pt idx="8993">
                  <c:v>-6.0463142000000003</c:v>
                </c:pt>
                <c:pt idx="8994">
                  <c:v>-6.0576949000000004</c:v>
                </c:pt>
                <c:pt idx="8995">
                  <c:v>-6.0599936999999997</c:v>
                </c:pt>
                <c:pt idx="8996">
                  <c:v>-6.0605235000000004</c:v>
                </c:pt>
                <c:pt idx="8997">
                  <c:v>-6.0562471999999996</c:v>
                </c:pt>
                <c:pt idx="8998">
                  <c:v>-6.0719704999999999</c:v>
                </c:pt>
                <c:pt idx="8999">
                  <c:v>-6.0648869999999997</c:v>
                </c:pt>
                <c:pt idx="9000">
                  <c:v>-6.0656195000000004</c:v>
                </c:pt>
                <c:pt idx="9001">
                  <c:v>-6.0688905999999996</c:v>
                </c:pt>
                <c:pt idx="9002">
                  <c:v>-6.0777903000000002</c:v>
                </c:pt>
                <c:pt idx="9003">
                  <c:v>-6.0775967</c:v>
                </c:pt>
                <c:pt idx="9004">
                  <c:v>-6.0832129000000004</c:v>
                </c:pt>
                <c:pt idx="9005">
                  <c:v>-6.0806227000000002</c:v>
                </c:pt>
                <c:pt idx="9006">
                  <c:v>-6.0779313999999998</c:v>
                </c:pt>
                <c:pt idx="9007">
                  <c:v>-6.0934052000000003</c:v>
                </c:pt>
                <c:pt idx="9008">
                  <c:v>-6.0879788000000001</c:v>
                </c:pt>
                <c:pt idx="9009">
                  <c:v>-6.0887903999999997</c:v>
                </c:pt>
                <c:pt idx="9010">
                  <c:v>-6.0993551999999998</c:v>
                </c:pt>
                <c:pt idx="9011">
                  <c:v>-6.1015915999999999</c:v>
                </c:pt>
                <c:pt idx="9012">
                  <c:v>-6.1032381000000004</c:v>
                </c:pt>
                <c:pt idx="9013">
                  <c:v>-6.0991248999999996</c:v>
                </c:pt>
                <c:pt idx="9014">
                  <c:v>-6.1074805000000003</c:v>
                </c:pt>
                <c:pt idx="9015">
                  <c:v>-6.1116691000000003</c:v>
                </c:pt>
                <c:pt idx="9016">
                  <c:v>-6.1133217999999996</c:v>
                </c:pt>
                <c:pt idx="9017">
                  <c:v>-6.1101974999999999</c:v>
                </c:pt>
                <c:pt idx="9018">
                  <c:v>-6.1228533000000001</c:v>
                </c:pt>
                <c:pt idx="9019">
                  <c:v>-6.1196999999999999</c:v>
                </c:pt>
                <c:pt idx="9020">
                  <c:v>-6.1208038</c:v>
                </c:pt>
                <c:pt idx="9021">
                  <c:v>-6.1266154999999998</c:v>
                </c:pt>
                <c:pt idx="9022">
                  <c:v>-6.1229563000000002</c:v>
                </c:pt>
                <c:pt idx="9023">
                  <c:v>-6.1330780999999996</c:v>
                </c:pt>
                <c:pt idx="9024">
                  <c:v>-6.1349988</c:v>
                </c:pt>
                <c:pt idx="9025">
                  <c:v>-6.1337099000000004</c:v>
                </c:pt>
                <c:pt idx="9026">
                  <c:v>-6.1399220999999997</c:v>
                </c:pt>
                <c:pt idx="9027">
                  <c:v>-6.1494970000000002</c:v>
                </c:pt>
                <c:pt idx="9028">
                  <c:v>-6.1455564000000003</c:v>
                </c:pt>
                <c:pt idx="9029">
                  <c:v>-6.1513761999999996</c:v>
                </c:pt>
                <c:pt idx="9030">
                  <c:v>-6.1475945000000003</c:v>
                </c:pt>
                <c:pt idx="9031">
                  <c:v>-6.1434959999999998</c:v>
                </c:pt>
                <c:pt idx="9032">
                  <c:v>-6.1564478999999999</c:v>
                </c:pt>
                <c:pt idx="9033">
                  <c:v>-6.1608261999999998</c:v>
                </c:pt>
                <c:pt idx="9034">
                  <c:v>-6.1537533</c:v>
                </c:pt>
                <c:pt idx="9035">
                  <c:v>-6.1538830000000004</c:v>
                </c:pt>
                <c:pt idx="9036">
                  <c:v>-6.1611871999999996</c:v>
                </c:pt>
                <c:pt idx="9037">
                  <c:v>-6.1654571999999996</c:v>
                </c:pt>
                <c:pt idx="9038">
                  <c:v>-6.1614098999999998</c:v>
                </c:pt>
                <c:pt idx="9039">
                  <c:v>-6.1621994999999998</c:v>
                </c:pt>
                <c:pt idx="9040">
                  <c:v>-6.1655078000000003</c:v>
                </c:pt>
                <c:pt idx="9041">
                  <c:v>-6.1693926000000001</c:v>
                </c:pt>
                <c:pt idx="9042">
                  <c:v>-6.1699647999999998</c:v>
                </c:pt>
                <c:pt idx="9043">
                  <c:v>-6.1681689999999998</c:v>
                </c:pt>
                <c:pt idx="9044">
                  <c:v>-6.1707071999999998</c:v>
                </c:pt>
                <c:pt idx="9045">
                  <c:v>-6.1816611000000004</c:v>
                </c:pt>
                <c:pt idx="9046">
                  <c:v>-6.1770592000000004</c:v>
                </c:pt>
                <c:pt idx="9047">
                  <c:v>-6.1820421000000003</c:v>
                </c:pt>
                <c:pt idx="9048">
                  <c:v>-6.1738172000000002</c:v>
                </c:pt>
                <c:pt idx="9049">
                  <c:v>-6.1786370000000002</c:v>
                </c:pt>
                <c:pt idx="9050">
                  <c:v>-6.1912168999999997</c:v>
                </c:pt>
                <c:pt idx="9051">
                  <c:v>-6.1892128</c:v>
                </c:pt>
                <c:pt idx="9052">
                  <c:v>-6.1845632000000004</c:v>
                </c:pt>
                <c:pt idx="9053">
                  <c:v>-6.1873288000000004</c:v>
                </c:pt>
                <c:pt idx="9054">
                  <c:v>-6.1914772999999999</c:v>
                </c:pt>
                <c:pt idx="9055">
                  <c:v>-6.1976661999999996</c:v>
                </c:pt>
                <c:pt idx="9056">
                  <c:v>-6.1965631999999999</c:v>
                </c:pt>
                <c:pt idx="9057">
                  <c:v>-6.1937889999999998</c:v>
                </c:pt>
                <c:pt idx="9058">
                  <c:v>-6.1967157999999998</c:v>
                </c:pt>
                <c:pt idx="9059">
                  <c:v>-6.2079110000000002</c:v>
                </c:pt>
                <c:pt idx="9060">
                  <c:v>-6.2034878999999998</c:v>
                </c:pt>
                <c:pt idx="9061">
                  <c:v>-6.2016244</c:v>
                </c:pt>
                <c:pt idx="9062">
                  <c:v>-6.2157488000000001</c:v>
                </c:pt>
                <c:pt idx="9063">
                  <c:v>-6.2109246000000002</c:v>
                </c:pt>
                <c:pt idx="9064">
                  <c:v>-6.2138057</c:v>
                </c:pt>
                <c:pt idx="9065">
                  <c:v>-6.2141131999999999</c:v>
                </c:pt>
                <c:pt idx="9066">
                  <c:v>-6.2198681999999996</c:v>
                </c:pt>
                <c:pt idx="9067">
                  <c:v>-6.2226868</c:v>
                </c:pt>
                <c:pt idx="9068">
                  <c:v>-6.2185702000000003</c:v>
                </c:pt>
                <c:pt idx="9069">
                  <c:v>-6.2190180000000002</c:v>
                </c:pt>
                <c:pt idx="9070">
                  <c:v>-6.2291713</c:v>
                </c:pt>
                <c:pt idx="9071">
                  <c:v>-6.2311759000000002</c:v>
                </c:pt>
                <c:pt idx="9072">
                  <c:v>-6.2352828999999996</c:v>
                </c:pt>
                <c:pt idx="9073">
                  <c:v>-6.2302350999999998</c:v>
                </c:pt>
                <c:pt idx="9074">
                  <c:v>-6.2351264999999998</c:v>
                </c:pt>
                <c:pt idx="9075">
                  <c:v>-6.2429627999999999</c:v>
                </c:pt>
                <c:pt idx="9076">
                  <c:v>-6.2471022999999999</c:v>
                </c:pt>
                <c:pt idx="9077">
                  <c:v>-6.2474879999999997</c:v>
                </c:pt>
                <c:pt idx="9078">
                  <c:v>-6.2456560000000003</c:v>
                </c:pt>
                <c:pt idx="9079">
                  <c:v>-6.2579045000000004</c:v>
                </c:pt>
                <c:pt idx="9080">
                  <c:v>-6.2558889000000004</c:v>
                </c:pt>
                <c:pt idx="9081">
                  <c:v>-6.2607732</c:v>
                </c:pt>
                <c:pt idx="9082">
                  <c:v>-6.2611074000000002</c:v>
                </c:pt>
                <c:pt idx="9083">
                  <c:v>-6.2686367000000001</c:v>
                </c:pt>
                <c:pt idx="9084">
                  <c:v>-6.269908</c:v>
                </c:pt>
                <c:pt idx="9085">
                  <c:v>-6.2685656999999999</c:v>
                </c:pt>
                <c:pt idx="9086">
                  <c:v>-6.2779740999999998</c:v>
                </c:pt>
                <c:pt idx="9087">
                  <c:v>-6.2766228000000002</c:v>
                </c:pt>
                <c:pt idx="9088">
                  <c:v>-6.2795028999999998</c:v>
                </c:pt>
                <c:pt idx="9089">
                  <c:v>-6.2860718000000002</c:v>
                </c:pt>
                <c:pt idx="9090">
                  <c:v>-6.2839108000000001</c:v>
                </c:pt>
                <c:pt idx="9091">
                  <c:v>-6.2909818</c:v>
                </c:pt>
                <c:pt idx="9092">
                  <c:v>-6.2908844999999998</c:v>
                </c:pt>
                <c:pt idx="9093">
                  <c:v>-6.2877201999999999</c:v>
                </c:pt>
                <c:pt idx="9094">
                  <c:v>-6.2881340999999997</c:v>
                </c:pt>
                <c:pt idx="9095">
                  <c:v>-6.3024243999999996</c:v>
                </c:pt>
                <c:pt idx="9096">
                  <c:v>-6.3000236000000003</c:v>
                </c:pt>
                <c:pt idx="9097">
                  <c:v>-6.3067545999999997</c:v>
                </c:pt>
                <c:pt idx="9098">
                  <c:v>-6.3164414999999998</c:v>
                </c:pt>
                <c:pt idx="9099">
                  <c:v>-6.3151926999999999</c:v>
                </c:pt>
                <c:pt idx="9100">
                  <c:v>-6.3154859999999999</c:v>
                </c:pt>
                <c:pt idx="9101">
                  <c:v>-6.3170942999999999</c:v>
                </c:pt>
                <c:pt idx="9102">
                  <c:v>-6.3224071999999998</c:v>
                </c:pt>
                <c:pt idx="9103">
                  <c:v>-6.3194695000000003</c:v>
                </c:pt>
                <c:pt idx="9104">
                  <c:v>-6.3247603999999997</c:v>
                </c:pt>
                <c:pt idx="9105">
                  <c:v>-6.3230013999999999</c:v>
                </c:pt>
                <c:pt idx="9106">
                  <c:v>-6.3326845</c:v>
                </c:pt>
                <c:pt idx="9107">
                  <c:v>-6.3308597000000004</c:v>
                </c:pt>
                <c:pt idx="9108">
                  <c:v>-6.3233933000000002</c:v>
                </c:pt>
                <c:pt idx="9109">
                  <c:v>-6.3281821999999996</c:v>
                </c:pt>
                <c:pt idx="9110">
                  <c:v>-6.3383846000000004</c:v>
                </c:pt>
                <c:pt idx="9111">
                  <c:v>-6.3384590000000003</c:v>
                </c:pt>
                <c:pt idx="9112">
                  <c:v>-6.3363113000000002</c:v>
                </c:pt>
                <c:pt idx="9113">
                  <c:v>-6.3385395999999998</c:v>
                </c:pt>
                <c:pt idx="9114">
                  <c:v>-6.3484997999999999</c:v>
                </c:pt>
                <c:pt idx="9115">
                  <c:v>-6.3450297999999998</c:v>
                </c:pt>
                <c:pt idx="9116">
                  <c:v>-6.3448548000000002</c:v>
                </c:pt>
                <c:pt idx="9117">
                  <c:v>-6.3410444000000004</c:v>
                </c:pt>
                <c:pt idx="9118">
                  <c:v>-6.3542303999999996</c:v>
                </c:pt>
                <c:pt idx="9119">
                  <c:v>-6.3521481</c:v>
                </c:pt>
                <c:pt idx="9120">
                  <c:v>-6.3522496000000004</c:v>
                </c:pt>
                <c:pt idx="9121">
                  <c:v>-6.3496337</c:v>
                </c:pt>
                <c:pt idx="9122">
                  <c:v>-6.3637414000000003</c:v>
                </c:pt>
                <c:pt idx="9123">
                  <c:v>-6.3579216000000001</c:v>
                </c:pt>
                <c:pt idx="9124">
                  <c:v>-6.3602600000000002</c:v>
                </c:pt>
                <c:pt idx="9125">
                  <c:v>-6.3623104000000001</c:v>
                </c:pt>
                <c:pt idx="9126">
                  <c:v>-6.3698696999999997</c:v>
                </c:pt>
                <c:pt idx="9127">
                  <c:v>-6.3734646000000001</c:v>
                </c:pt>
                <c:pt idx="9128">
                  <c:v>-6.3700875999999997</c:v>
                </c:pt>
                <c:pt idx="9129">
                  <c:v>-6.3689790000000004</c:v>
                </c:pt>
                <c:pt idx="9130">
                  <c:v>-6.3743762999999998</c:v>
                </c:pt>
                <c:pt idx="9131">
                  <c:v>-6.3792095</c:v>
                </c:pt>
                <c:pt idx="9132">
                  <c:v>-6.3818440000000001</c:v>
                </c:pt>
                <c:pt idx="9133">
                  <c:v>-6.3894320000000002</c:v>
                </c:pt>
                <c:pt idx="9134">
                  <c:v>-6.3890194999999999</c:v>
                </c:pt>
                <c:pt idx="9135">
                  <c:v>-6.3897762</c:v>
                </c:pt>
                <c:pt idx="9136">
                  <c:v>-6.4012894999999999</c:v>
                </c:pt>
                <c:pt idx="9137">
                  <c:v>-6.4051685000000003</c:v>
                </c:pt>
                <c:pt idx="9138">
                  <c:v>-6.3982042999999997</c:v>
                </c:pt>
                <c:pt idx="9139">
                  <c:v>-6.3999351999999998</c:v>
                </c:pt>
                <c:pt idx="9140">
                  <c:v>-6.4094461999999996</c:v>
                </c:pt>
                <c:pt idx="9141">
                  <c:v>-6.4155426000000002</c:v>
                </c:pt>
                <c:pt idx="9142">
                  <c:v>-6.4208426000000003</c:v>
                </c:pt>
                <c:pt idx="9143">
                  <c:v>-6.4175668000000003</c:v>
                </c:pt>
                <c:pt idx="9144">
                  <c:v>-6.4261249999999999</c:v>
                </c:pt>
                <c:pt idx="9145">
                  <c:v>-6.4317302999999999</c:v>
                </c:pt>
                <c:pt idx="9146">
                  <c:v>-6.4287065999999999</c:v>
                </c:pt>
                <c:pt idx="9147">
                  <c:v>-6.4329122999999999</c:v>
                </c:pt>
                <c:pt idx="9148">
                  <c:v>-6.4421964000000003</c:v>
                </c:pt>
                <c:pt idx="9149">
                  <c:v>-6.4412593999999999</c:v>
                </c:pt>
                <c:pt idx="9150">
                  <c:v>-6.4472088999999997</c:v>
                </c:pt>
                <c:pt idx="9151">
                  <c:v>-6.4419807999999996</c:v>
                </c:pt>
                <c:pt idx="9152">
                  <c:v>-6.4589729</c:v>
                </c:pt>
                <c:pt idx="9153">
                  <c:v>-6.4591545999999997</c:v>
                </c:pt>
                <c:pt idx="9154">
                  <c:v>-6.4548006000000004</c:v>
                </c:pt>
                <c:pt idx="9155">
                  <c:v>-6.4544420000000002</c:v>
                </c:pt>
                <c:pt idx="9156">
                  <c:v>-6.4620891</c:v>
                </c:pt>
                <c:pt idx="9157">
                  <c:v>-6.4576292000000004</c:v>
                </c:pt>
                <c:pt idx="9158">
                  <c:v>-6.4618392</c:v>
                </c:pt>
                <c:pt idx="9159">
                  <c:v>-6.4629874000000003</c:v>
                </c:pt>
                <c:pt idx="9160">
                  <c:v>-6.461659</c:v>
                </c:pt>
                <c:pt idx="9161">
                  <c:v>-6.4628133999999999</c:v>
                </c:pt>
                <c:pt idx="9162">
                  <c:v>-6.4677924999999998</c:v>
                </c:pt>
                <c:pt idx="9163">
                  <c:v>-6.4760156000000002</c:v>
                </c:pt>
                <c:pt idx="9164">
                  <c:v>-6.4739265000000001</c:v>
                </c:pt>
                <c:pt idx="9165">
                  <c:v>-6.4748568999999998</c:v>
                </c:pt>
                <c:pt idx="9166">
                  <c:v>-6.4745736000000003</c:v>
                </c:pt>
                <c:pt idx="9167">
                  <c:v>-6.4832834999999998</c:v>
                </c:pt>
                <c:pt idx="9168">
                  <c:v>-6.4768771999999997</c:v>
                </c:pt>
                <c:pt idx="9169">
                  <c:v>-6.4789715000000001</c:v>
                </c:pt>
                <c:pt idx="9170">
                  <c:v>-6.4807639000000004</c:v>
                </c:pt>
                <c:pt idx="9171">
                  <c:v>-6.4872994000000004</c:v>
                </c:pt>
                <c:pt idx="9172">
                  <c:v>-6.4872664999999996</c:v>
                </c:pt>
                <c:pt idx="9173">
                  <c:v>-6.4920024999999999</c:v>
                </c:pt>
                <c:pt idx="9174">
                  <c:v>-6.4881244000000002</c:v>
                </c:pt>
                <c:pt idx="9175">
                  <c:v>-6.4943733000000003</c:v>
                </c:pt>
                <c:pt idx="9176">
                  <c:v>-6.4968424000000002</c:v>
                </c:pt>
                <c:pt idx="9177">
                  <c:v>-6.5094551999999997</c:v>
                </c:pt>
                <c:pt idx="9178">
                  <c:v>-6.5051632000000001</c:v>
                </c:pt>
                <c:pt idx="9179">
                  <c:v>-6.5027632999999998</c:v>
                </c:pt>
                <c:pt idx="9180">
                  <c:v>-6.5102148</c:v>
                </c:pt>
                <c:pt idx="9181">
                  <c:v>-6.5154848000000003</c:v>
                </c:pt>
                <c:pt idx="9182">
                  <c:v>-6.5155187000000003</c:v>
                </c:pt>
                <c:pt idx="9183">
                  <c:v>-6.5196513999999999</c:v>
                </c:pt>
                <c:pt idx="9184">
                  <c:v>-6.5232115000000004</c:v>
                </c:pt>
                <c:pt idx="9185">
                  <c:v>-6.5307684000000004</c:v>
                </c:pt>
                <c:pt idx="9186">
                  <c:v>-6.5299382000000001</c:v>
                </c:pt>
                <c:pt idx="9187">
                  <c:v>-6.5290927999999999</c:v>
                </c:pt>
                <c:pt idx="9188">
                  <c:v>-6.5312137999999997</c:v>
                </c:pt>
                <c:pt idx="9189">
                  <c:v>-6.5399741999999996</c:v>
                </c:pt>
                <c:pt idx="9190">
                  <c:v>-6.5406317999999999</c:v>
                </c:pt>
                <c:pt idx="9191">
                  <c:v>-6.5438093999999998</c:v>
                </c:pt>
                <c:pt idx="9192">
                  <c:v>-6.5523838999999997</c:v>
                </c:pt>
                <c:pt idx="9193">
                  <c:v>-6.5564733000000004</c:v>
                </c:pt>
                <c:pt idx="9194">
                  <c:v>-6.5552678000000002</c:v>
                </c:pt>
                <c:pt idx="9195">
                  <c:v>-6.5533314000000003</c:v>
                </c:pt>
                <c:pt idx="9196">
                  <c:v>-6.5536884999999998</c:v>
                </c:pt>
                <c:pt idx="9197">
                  <c:v>-6.5615711000000001</c:v>
                </c:pt>
                <c:pt idx="9198">
                  <c:v>-6.5608592000000003</c:v>
                </c:pt>
                <c:pt idx="9199">
                  <c:v>-6.5649042</c:v>
                </c:pt>
                <c:pt idx="9200">
                  <c:v>-6.5774306999999999</c:v>
                </c:pt>
                <c:pt idx="9201">
                  <c:v>-6.5753016000000004</c:v>
                </c:pt>
                <c:pt idx="9202">
                  <c:v>-6.5783901</c:v>
                </c:pt>
                <c:pt idx="9203">
                  <c:v>-6.5728711999999998</c:v>
                </c:pt>
                <c:pt idx="9204">
                  <c:v>-6.5782103999999997</c:v>
                </c:pt>
                <c:pt idx="9205">
                  <c:v>-6.5865593000000002</c:v>
                </c:pt>
                <c:pt idx="9206">
                  <c:v>-6.5828052000000001</c:v>
                </c:pt>
                <c:pt idx="9207">
                  <c:v>-6.5876403000000003</c:v>
                </c:pt>
                <c:pt idx="9208">
                  <c:v>-6.5935230000000002</c:v>
                </c:pt>
                <c:pt idx="9209">
                  <c:v>-6.5965547999999998</c:v>
                </c:pt>
                <c:pt idx="9210">
                  <c:v>-6.5949473000000003</c:v>
                </c:pt>
                <c:pt idx="9211">
                  <c:v>-6.6108431999999997</c:v>
                </c:pt>
                <c:pt idx="9212">
                  <c:v>-6.6116972000000001</c:v>
                </c:pt>
                <c:pt idx="9213">
                  <c:v>-6.6103315</c:v>
                </c:pt>
                <c:pt idx="9214">
                  <c:v>-6.6186594999999997</c:v>
                </c:pt>
                <c:pt idx="9215">
                  <c:v>-6.6196709</c:v>
                </c:pt>
                <c:pt idx="9216">
                  <c:v>-6.6216568999999996</c:v>
                </c:pt>
                <c:pt idx="9217">
                  <c:v>-6.6190052000000001</c:v>
                </c:pt>
                <c:pt idx="9218">
                  <c:v>-6.6302352000000004</c:v>
                </c:pt>
                <c:pt idx="9219">
                  <c:v>-6.6325425999999998</c:v>
                </c:pt>
                <c:pt idx="9220">
                  <c:v>-6.6361622999999996</c:v>
                </c:pt>
                <c:pt idx="9221">
                  <c:v>-6.6346616999999997</c:v>
                </c:pt>
                <c:pt idx="9222">
                  <c:v>-6.6419449000000004</c:v>
                </c:pt>
                <c:pt idx="9223">
                  <c:v>-6.6440973000000003</c:v>
                </c:pt>
                <c:pt idx="9224">
                  <c:v>-6.6455378999999999</c:v>
                </c:pt>
                <c:pt idx="9225">
                  <c:v>-6.6537948</c:v>
                </c:pt>
                <c:pt idx="9226">
                  <c:v>-6.6588731000000001</c:v>
                </c:pt>
                <c:pt idx="9227">
                  <c:v>-6.6505361000000001</c:v>
                </c:pt>
                <c:pt idx="9228">
                  <c:v>-6.6483974000000003</c:v>
                </c:pt>
                <c:pt idx="9229">
                  <c:v>-6.6584997000000001</c:v>
                </c:pt>
                <c:pt idx="9230">
                  <c:v>-6.6571927000000004</c:v>
                </c:pt>
                <c:pt idx="9231">
                  <c:v>-6.6579056000000003</c:v>
                </c:pt>
                <c:pt idx="9232">
                  <c:v>-6.6578650000000001</c:v>
                </c:pt>
                <c:pt idx="9233">
                  <c:v>-6.6684922999999996</c:v>
                </c:pt>
                <c:pt idx="9234">
                  <c:v>-6.6709037000000002</c:v>
                </c:pt>
                <c:pt idx="9235">
                  <c:v>-6.6704654999999997</c:v>
                </c:pt>
                <c:pt idx="9236">
                  <c:v>-6.6614918999999997</c:v>
                </c:pt>
                <c:pt idx="9237">
                  <c:v>-6.6652870000000002</c:v>
                </c:pt>
                <c:pt idx="9238">
                  <c:v>-6.6724576999999998</c:v>
                </c:pt>
                <c:pt idx="9239">
                  <c:v>-6.6763028999999996</c:v>
                </c:pt>
                <c:pt idx="9240">
                  <c:v>-6.6697869000000001</c:v>
                </c:pt>
                <c:pt idx="9241">
                  <c:v>-6.6804804999999998</c:v>
                </c:pt>
                <c:pt idx="9242">
                  <c:v>-6.6840118999999998</c:v>
                </c:pt>
                <c:pt idx="9243">
                  <c:v>-6.6951131999999998</c:v>
                </c:pt>
                <c:pt idx="9244">
                  <c:v>-6.6915550000000001</c:v>
                </c:pt>
                <c:pt idx="9245">
                  <c:v>-6.6902040999999999</c:v>
                </c:pt>
                <c:pt idx="9246">
                  <c:v>-6.6906762000000004</c:v>
                </c:pt>
                <c:pt idx="9247">
                  <c:v>-6.7008213999999997</c:v>
                </c:pt>
                <c:pt idx="9248">
                  <c:v>-6.6985048999999997</c:v>
                </c:pt>
                <c:pt idx="9249">
                  <c:v>-6.6987747999999998</c:v>
                </c:pt>
                <c:pt idx="9250">
                  <c:v>-6.6961341000000001</c:v>
                </c:pt>
                <c:pt idx="9251">
                  <c:v>-6.700037</c:v>
                </c:pt>
                <c:pt idx="9252">
                  <c:v>-6.6990074999999996</c:v>
                </c:pt>
                <c:pt idx="9253">
                  <c:v>-6.7075553000000001</c:v>
                </c:pt>
                <c:pt idx="9254">
                  <c:v>-6.7102537</c:v>
                </c:pt>
                <c:pt idx="9255">
                  <c:v>-6.7192698000000002</c:v>
                </c:pt>
                <c:pt idx="9256">
                  <c:v>-6.7240333999999997</c:v>
                </c:pt>
                <c:pt idx="9257">
                  <c:v>-6.72194</c:v>
                </c:pt>
                <c:pt idx="9258">
                  <c:v>-6.7236805000000004</c:v>
                </c:pt>
                <c:pt idx="9259">
                  <c:v>-6.7289028000000002</c:v>
                </c:pt>
                <c:pt idx="9260">
                  <c:v>-6.7315354000000003</c:v>
                </c:pt>
                <c:pt idx="9261">
                  <c:v>-6.7261724000000003</c:v>
                </c:pt>
                <c:pt idx="9262">
                  <c:v>-6.7345098999999999</c:v>
                </c:pt>
                <c:pt idx="9263">
                  <c:v>-6.7465925000000002</c:v>
                </c:pt>
                <c:pt idx="9264">
                  <c:v>-6.7378359000000003</c:v>
                </c:pt>
                <c:pt idx="9265">
                  <c:v>-6.7365912999999997</c:v>
                </c:pt>
                <c:pt idx="9266">
                  <c:v>-6.7368898000000002</c:v>
                </c:pt>
                <c:pt idx="9267">
                  <c:v>-6.7483521</c:v>
                </c:pt>
                <c:pt idx="9268">
                  <c:v>-6.7506918999999996</c:v>
                </c:pt>
                <c:pt idx="9269">
                  <c:v>-6.7548971</c:v>
                </c:pt>
                <c:pt idx="9270">
                  <c:v>-6.7511653999999997</c:v>
                </c:pt>
                <c:pt idx="9271">
                  <c:v>-6.7591146999999996</c:v>
                </c:pt>
                <c:pt idx="9272">
                  <c:v>-6.7630543999999997</c:v>
                </c:pt>
                <c:pt idx="9273">
                  <c:v>-6.7642712999999999</c:v>
                </c:pt>
                <c:pt idx="9274">
                  <c:v>-6.7738237000000003</c:v>
                </c:pt>
                <c:pt idx="9275">
                  <c:v>-6.7760104999999999</c:v>
                </c:pt>
                <c:pt idx="9276">
                  <c:v>-6.7736793000000004</c:v>
                </c:pt>
                <c:pt idx="9277">
                  <c:v>-6.7744236000000004</c:v>
                </c:pt>
                <c:pt idx="9278">
                  <c:v>-6.7832179000000004</c:v>
                </c:pt>
                <c:pt idx="9279">
                  <c:v>-6.7882280000000002</c:v>
                </c:pt>
                <c:pt idx="9280">
                  <c:v>-6.7834721</c:v>
                </c:pt>
                <c:pt idx="9281">
                  <c:v>-6.7880925999999997</c:v>
                </c:pt>
                <c:pt idx="9282">
                  <c:v>-6.7994222999999998</c:v>
                </c:pt>
                <c:pt idx="9283">
                  <c:v>-6.7995720000000004</c:v>
                </c:pt>
                <c:pt idx="9284">
                  <c:v>-6.8009352999999999</c:v>
                </c:pt>
                <c:pt idx="9285">
                  <c:v>-6.8119396999999999</c:v>
                </c:pt>
                <c:pt idx="9286">
                  <c:v>-6.8068689999999998</c:v>
                </c:pt>
                <c:pt idx="9287">
                  <c:v>-6.8040161000000001</c:v>
                </c:pt>
                <c:pt idx="9288">
                  <c:v>-6.8044089999999997</c:v>
                </c:pt>
                <c:pt idx="9289">
                  <c:v>-6.8174685999999998</c:v>
                </c:pt>
                <c:pt idx="9290">
                  <c:v>-6.8210367999999999</c:v>
                </c:pt>
                <c:pt idx="9291">
                  <c:v>-6.8186264000000003</c:v>
                </c:pt>
                <c:pt idx="9292">
                  <c:v>-6.8203038999999999</c:v>
                </c:pt>
                <c:pt idx="9293">
                  <c:v>-6.8304581999999998</c:v>
                </c:pt>
                <c:pt idx="9294">
                  <c:v>-6.8295374000000004</c:v>
                </c:pt>
                <c:pt idx="9295">
                  <c:v>-6.8290452999999998</c:v>
                </c:pt>
                <c:pt idx="9296">
                  <c:v>-6.8309574</c:v>
                </c:pt>
                <c:pt idx="9297">
                  <c:v>-6.8350553999999999</c:v>
                </c:pt>
                <c:pt idx="9298">
                  <c:v>-6.8369675000000001</c:v>
                </c:pt>
                <c:pt idx="9299">
                  <c:v>-6.8360028000000002</c:v>
                </c:pt>
                <c:pt idx="9300">
                  <c:v>-6.8353337999999999</c:v>
                </c:pt>
                <c:pt idx="9301">
                  <c:v>-6.8514584999999997</c:v>
                </c:pt>
                <c:pt idx="9302">
                  <c:v>-6.8507537999999997</c:v>
                </c:pt>
                <c:pt idx="9303">
                  <c:v>-6.8497415000000004</c:v>
                </c:pt>
                <c:pt idx="9304">
                  <c:v>-6.8602432999999996</c:v>
                </c:pt>
                <c:pt idx="9305">
                  <c:v>-6.8533391999999997</c:v>
                </c:pt>
                <c:pt idx="9306">
                  <c:v>-6.8552856000000002</c:v>
                </c:pt>
                <c:pt idx="9307">
                  <c:v>-6.8575911999999999</c:v>
                </c:pt>
                <c:pt idx="9308">
                  <c:v>-6.8532862999999997</c:v>
                </c:pt>
                <c:pt idx="9309">
                  <c:v>-6.8668633000000003</c:v>
                </c:pt>
                <c:pt idx="9310">
                  <c:v>-6.8654304000000002</c:v>
                </c:pt>
                <c:pt idx="9311">
                  <c:v>-6.8587116999999997</c:v>
                </c:pt>
                <c:pt idx="9312">
                  <c:v>-6.8633493999999997</c:v>
                </c:pt>
                <c:pt idx="9313">
                  <c:v>-6.8760681000000003</c:v>
                </c:pt>
                <c:pt idx="9314">
                  <c:v>-6.8785347999999997</c:v>
                </c:pt>
                <c:pt idx="9315">
                  <c:v>-6.8713923000000001</c:v>
                </c:pt>
                <c:pt idx="9316">
                  <c:v>-6.8717221999999998</c:v>
                </c:pt>
                <c:pt idx="9317">
                  <c:v>-6.8830333000000001</c:v>
                </c:pt>
                <c:pt idx="9318">
                  <c:v>-6.8813705000000001</c:v>
                </c:pt>
                <c:pt idx="9319">
                  <c:v>-6.8790674000000003</c:v>
                </c:pt>
                <c:pt idx="9320">
                  <c:v>-6.8779941000000004</c:v>
                </c:pt>
                <c:pt idx="9321">
                  <c:v>-6.8890342999999996</c:v>
                </c:pt>
                <c:pt idx="9322">
                  <c:v>-6.8932365999999998</c:v>
                </c:pt>
                <c:pt idx="9323">
                  <c:v>-6.8989973000000004</c:v>
                </c:pt>
                <c:pt idx="9324">
                  <c:v>-6.8957229</c:v>
                </c:pt>
                <c:pt idx="9325">
                  <c:v>-6.8970551000000002</c:v>
                </c:pt>
                <c:pt idx="9326">
                  <c:v>-6.9009590000000003</c:v>
                </c:pt>
                <c:pt idx="9327">
                  <c:v>-6.9073763000000001</c:v>
                </c:pt>
                <c:pt idx="9328">
                  <c:v>-6.9059819999999998</c:v>
                </c:pt>
                <c:pt idx="9329">
                  <c:v>-6.9111013000000003</c:v>
                </c:pt>
                <c:pt idx="9330">
                  <c:v>-6.9111433</c:v>
                </c:pt>
                <c:pt idx="9331">
                  <c:v>-6.9178658000000004</c:v>
                </c:pt>
                <c:pt idx="9332">
                  <c:v>-6.9162483000000003</c:v>
                </c:pt>
                <c:pt idx="9333">
                  <c:v>-6.9214282000000003</c:v>
                </c:pt>
                <c:pt idx="9334">
                  <c:v>-6.9215589</c:v>
                </c:pt>
                <c:pt idx="9335">
                  <c:v>-6.9350781000000001</c:v>
                </c:pt>
                <c:pt idx="9336">
                  <c:v>-6.9253926000000003</c:v>
                </c:pt>
                <c:pt idx="9337">
                  <c:v>-6.9326433999999999</c:v>
                </c:pt>
                <c:pt idx="9338">
                  <c:v>-6.9326920999999997</c:v>
                </c:pt>
                <c:pt idx="9339">
                  <c:v>-6.9424967999999998</c:v>
                </c:pt>
                <c:pt idx="9340">
                  <c:v>-6.9450554999999996</c:v>
                </c:pt>
                <c:pt idx="9341">
                  <c:v>-6.9453902000000003</c:v>
                </c:pt>
                <c:pt idx="9342">
                  <c:v>-6.9439998000000003</c:v>
                </c:pt>
                <c:pt idx="9343">
                  <c:v>-6.9598297999999996</c:v>
                </c:pt>
                <c:pt idx="9344">
                  <c:v>-6.9603133000000001</c:v>
                </c:pt>
                <c:pt idx="9345">
                  <c:v>-6.9571762000000001</c:v>
                </c:pt>
                <c:pt idx="9346">
                  <c:v>-6.9537516000000004</c:v>
                </c:pt>
                <c:pt idx="9347">
                  <c:v>-6.9602132000000001</c:v>
                </c:pt>
                <c:pt idx="9348">
                  <c:v>-6.9645700000000001</c:v>
                </c:pt>
                <c:pt idx="9349">
                  <c:v>-6.9658154999999997</c:v>
                </c:pt>
                <c:pt idx="9350">
                  <c:v>-6.9653463000000002</c:v>
                </c:pt>
                <c:pt idx="9351">
                  <c:v>-6.9715986000000001</c:v>
                </c:pt>
                <c:pt idx="9352">
                  <c:v>-6.9824485999999997</c:v>
                </c:pt>
                <c:pt idx="9353">
                  <c:v>-6.9814357999999999</c:v>
                </c:pt>
                <c:pt idx="9354">
                  <c:v>-6.9773034999999997</c:v>
                </c:pt>
                <c:pt idx="9355">
                  <c:v>-6.9844403000000002</c:v>
                </c:pt>
                <c:pt idx="9356">
                  <c:v>-6.9867568000000002</c:v>
                </c:pt>
                <c:pt idx="9357">
                  <c:v>-6.9908222999999996</c:v>
                </c:pt>
                <c:pt idx="9358">
                  <c:v>-6.9896444999999998</c:v>
                </c:pt>
                <c:pt idx="9359">
                  <c:v>-6.9885178000000003</c:v>
                </c:pt>
                <c:pt idx="9360">
                  <c:v>-6.9981656000000001</c:v>
                </c:pt>
                <c:pt idx="9361">
                  <c:v>-7.0001968999999997</c:v>
                </c:pt>
                <c:pt idx="9362">
                  <c:v>-7.0009112</c:v>
                </c:pt>
                <c:pt idx="9363">
                  <c:v>-7.0149479000000001</c:v>
                </c:pt>
                <c:pt idx="9364">
                  <c:v>-7.0094113</c:v>
                </c:pt>
                <c:pt idx="9365">
                  <c:v>-7.0100993999999996</c:v>
                </c:pt>
                <c:pt idx="9366">
                  <c:v>-7.0164099000000002</c:v>
                </c:pt>
                <c:pt idx="9367">
                  <c:v>-7.0247431000000002</c:v>
                </c:pt>
                <c:pt idx="9368">
                  <c:v>-7.0234942</c:v>
                </c:pt>
                <c:pt idx="9369">
                  <c:v>-7.0176992</c:v>
                </c:pt>
                <c:pt idx="9370">
                  <c:v>-7.0200353</c:v>
                </c:pt>
                <c:pt idx="9371">
                  <c:v>-7.0303798000000004</c:v>
                </c:pt>
                <c:pt idx="9372">
                  <c:v>-7.0264287000000003</c:v>
                </c:pt>
                <c:pt idx="9373">
                  <c:v>-7.0324305999999996</c:v>
                </c:pt>
                <c:pt idx="9374">
                  <c:v>-7.0251169000000004</c:v>
                </c:pt>
                <c:pt idx="9375">
                  <c:v>-7.0186257000000003</c:v>
                </c:pt>
                <c:pt idx="9376">
                  <c:v>-7.0342697999999997</c:v>
                </c:pt>
                <c:pt idx="9377">
                  <c:v>-7.0309400999999996</c:v>
                </c:pt>
                <c:pt idx="9378">
                  <c:v>-7.0344205000000004</c:v>
                </c:pt>
                <c:pt idx="9379">
                  <c:v>-7.0282073</c:v>
                </c:pt>
                <c:pt idx="9380">
                  <c:v>-7.0373830999999996</c:v>
                </c:pt>
                <c:pt idx="9381">
                  <c:v>-7.0407495000000004</c:v>
                </c:pt>
                <c:pt idx="9382">
                  <c:v>-7.0370350000000004</c:v>
                </c:pt>
                <c:pt idx="9383">
                  <c:v>-7.0398120999999998</c:v>
                </c:pt>
                <c:pt idx="9384">
                  <c:v>-7.0426358999999996</c:v>
                </c:pt>
                <c:pt idx="9385">
                  <c:v>-7.0448008</c:v>
                </c:pt>
                <c:pt idx="9386">
                  <c:v>-7.0438786000000002</c:v>
                </c:pt>
                <c:pt idx="9387">
                  <c:v>-7.0469594000000004</c:v>
                </c:pt>
                <c:pt idx="9388">
                  <c:v>-7.0559683</c:v>
                </c:pt>
                <c:pt idx="9389">
                  <c:v>-7.0547713999999999</c:v>
                </c:pt>
                <c:pt idx="9390">
                  <c:v>-7.0512718999999997</c:v>
                </c:pt>
                <c:pt idx="9391">
                  <c:v>-7.0530581000000003</c:v>
                </c:pt>
                <c:pt idx="9392">
                  <c:v>-7.0591602</c:v>
                </c:pt>
                <c:pt idx="9393">
                  <c:v>-7.0708846999999997</c:v>
                </c:pt>
                <c:pt idx="9394">
                  <c:v>-7.0744699999999998</c:v>
                </c:pt>
                <c:pt idx="9395">
                  <c:v>-7.0694008000000004</c:v>
                </c:pt>
                <c:pt idx="9396">
                  <c:v>-7.0712409000000003</c:v>
                </c:pt>
                <c:pt idx="9397">
                  <c:v>-7.0752015000000004</c:v>
                </c:pt>
                <c:pt idx="9398">
                  <c:v>-7.0860213999999999</c:v>
                </c:pt>
                <c:pt idx="9399">
                  <c:v>-7.0870147000000001</c:v>
                </c:pt>
                <c:pt idx="9400">
                  <c:v>-7.0841832</c:v>
                </c:pt>
                <c:pt idx="9401">
                  <c:v>-7.0882196000000004</c:v>
                </c:pt>
                <c:pt idx="9402">
                  <c:v>-7.1027331</c:v>
                </c:pt>
                <c:pt idx="9403">
                  <c:v>-7.0995945999999996</c:v>
                </c:pt>
                <c:pt idx="9404">
                  <c:v>-7.1007933999999997</c:v>
                </c:pt>
                <c:pt idx="9405">
                  <c:v>-7.0966291000000004</c:v>
                </c:pt>
                <c:pt idx="9406">
                  <c:v>-7.1109942999999998</c:v>
                </c:pt>
                <c:pt idx="9407">
                  <c:v>-7.1111988999999998</c:v>
                </c:pt>
                <c:pt idx="9408">
                  <c:v>-7.1132134999999996</c:v>
                </c:pt>
                <c:pt idx="9409">
                  <c:v>-7.1172503999999996</c:v>
                </c:pt>
                <c:pt idx="9410">
                  <c:v>-7.1199254999999999</c:v>
                </c:pt>
                <c:pt idx="9411">
                  <c:v>-7.1183949000000002</c:v>
                </c:pt>
                <c:pt idx="9412">
                  <c:v>-7.1196079000000001</c:v>
                </c:pt>
                <c:pt idx="9413">
                  <c:v>-7.1212974000000004</c:v>
                </c:pt>
                <c:pt idx="9414">
                  <c:v>-7.1312094000000004</c:v>
                </c:pt>
                <c:pt idx="9415">
                  <c:v>-7.1300249000000004</c:v>
                </c:pt>
                <c:pt idx="9416">
                  <c:v>-7.1308407999999996</c:v>
                </c:pt>
                <c:pt idx="9417">
                  <c:v>-7.1296206</c:v>
                </c:pt>
                <c:pt idx="9418">
                  <c:v>-7.1376175999999996</c:v>
                </c:pt>
                <c:pt idx="9419">
                  <c:v>-7.1423778999999996</c:v>
                </c:pt>
                <c:pt idx="9420">
                  <c:v>-7.1407680999999998</c:v>
                </c:pt>
                <c:pt idx="9421">
                  <c:v>-7.1362052</c:v>
                </c:pt>
                <c:pt idx="9422">
                  <c:v>-7.1497964999999999</c:v>
                </c:pt>
                <c:pt idx="9423">
                  <c:v>-7.1492690999999997</c:v>
                </c:pt>
                <c:pt idx="9424">
                  <c:v>-7.1433368000000002</c:v>
                </c:pt>
                <c:pt idx="9425">
                  <c:v>-7.1482185999999999</c:v>
                </c:pt>
                <c:pt idx="9426">
                  <c:v>-7.1461062000000002</c:v>
                </c:pt>
                <c:pt idx="9427">
                  <c:v>-7.1550545999999997</c:v>
                </c:pt>
                <c:pt idx="9428">
                  <c:v>-7.1529468999999999</c:v>
                </c:pt>
                <c:pt idx="9429">
                  <c:v>-7.1557621999999999</c:v>
                </c:pt>
                <c:pt idx="9430">
                  <c:v>-7.1512007999999998</c:v>
                </c:pt>
                <c:pt idx="9431">
                  <c:v>-7.1643648000000004</c:v>
                </c:pt>
                <c:pt idx="9432">
                  <c:v>-7.1611308999999999</c:v>
                </c:pt>
                <c:pt idx="9433">
                  <c:v>-7.1605610999999998</c:v>
                </c:pt>
                <c:pt idx="9434">
                  <c:v>-7.1601819999999998</c:v>
                </c:pt>
                <c:pt idx="9435">
                  <c:v>-7.1582346000000001</c:v>
                </c:pt>
                <c:pt idx="9436">
                  <c:v>-7.1664877000000002</c:v>
                </c:pt>
                <c:pt idx="9437">
                  <c:v>-7.1689781999999997</c:v>
                </c:pt>
                <c:pt idx="9438">
                  <c:v>-7.1703010000000003</c:v>
                </c:pt>
                <c:pt idx="9439">
                  <c:v>-7.1656903999999999</c:v>
                </c:pt>
                <c:pt idx="9440">
                  <c:v>-7.1721978000000002</c:v>
                </c:pt>
                <c:pt idx="9441">
                  <c:v>-7.1720408999999998</c:v>
                </c:pt>
                <c:pt idx="9442">
                  <c:v>-7.173635</c:v>
                </c:pt>
                <c:pt idx="9443">
                  <c:v>-7.1742492000000002</c:v>
                </c:pt>
                <c:pt idx="9444">
                  <c:v>-7.1834635999999996</c:v>
                </c:pt>
                <c:pt idx="9445">
                  <c:v>-7.1823468000000004</c:v>
                </c:pt>
                <c:pt idx="9446">
                  <c:v>-7.1806941000000002</c:v>
                </c:pt>
                <c:pt idx="9447">
                  <c:v>-7.1953392000000003</c:v>
                </c:pt>
                <c:pt idx="9448">
                  <c:v>-7.1907839999999998</c:v>
                </c:pt>
                <c:pt idx="9449">
                  <c:v>-7.1919950999999998</c:v>
                </c:pt>
                <c:pt idx="9450">
                  <c:v>-7.1934203999999999</c:v>
                </c:pt>
                <c:pt idx="9451">
                  <c:v>-7.2029747999999998</c:v>
                </c:pt>
                <c:pt idx="9452">
                  <c:v>-7.2068057000000003</c:v>
                </c:pt>
                <c:pt idx="9453">
                  <c:v>-7.2071242</c:v>
                </c:pt>
                <c:pt idx="9454">
                  <c:v>-7.2107495999999998</c:v>
                </c:pt>
                <c:pt idx="9455">
                  <c:v>-7.2106871999999997</c:v>
                </c:pt>
                <c:pt idx="9456">
                  <c:v>-7.2207923000000003</c:v>
                </c:pt>
                <c:pt idx="9457">
                  <c:v>-7.2196106999999996</c:v>
                </c:pt>
                <c:pt idx="9458">
                  <c:v>-7.2218742000000002</c:v>
                </c:pt>
                <c:pt idx="9459">
                  <c:v>-7.2319383999999998</c:v>
                </c:pt>
                <c:pt idx="9460">
                  <c:v>-7.2305121000000003</c:v>
                </c:pt>
                <c:pt idx="9461">
                  <c:v>-7.2351894000000003</c:v>
                </c:pt>
                <c:pt idx="9462">
                  <c:v>-7.2363324000000002</c:v>
                </c:pt>
                <c:pt idx="9463">
                  <c:v>-7.2331629</c:v>
                </c:pt>
                <c:pt idx="9464">
                  <c:v>-7.2549219000000003</c:v>
                </c:pt>
                <c:pt idx="9465">
                  <c:v>-7.2510871999999997</c:v>
                </c:pt>
                <c:pt idx="9466">
                  <c:v>-7.2505993999999996</c:v>
                </c:pt>
                <c:pt idx="9467">
                  <c:v>-7.2606320000000002</c:v>
                </c:pt>
                <c:pt idx="9468">
                  <c:v>-7.2544613</c:v>
                </c:pt>
                <c:pt idx="9469">
                  <c:v>-7.2537998999999997</c:v>
                </c:pt>
                <c:pt idx="9470">
                  <c:v>-7.2578692</c:v>
                </c:pt>
                <c:pt idx="9471">
                  <c:v>-7.2682222999999997</c:v>
                </c:pt>
                <c:pt idx="9472">
                  <c:v>-7.2690748999999997</c:v>
                </c:pt>
                <c:pt idx="9473">
                  <c:v>-7.2664676000000004</c:v>
                </c:pt>
                <c:pt idx="9474">
                  <c:v>-7.2704873000000001</c:v>
                </c:pt>
                <c:pt idx="9475">
                  <c:v>-7.2823647999999999</c:v>
                </c:pt>
                <c:pt idx="9476">
                  <c:v>-7.2781677</c:v>
                </c:pt>
                <c:pt idx="9477">
                  <c:v>-7.2834405999999996</c:v>
                </c:pt>
                <c:pt idx="9478">
                  <c:v>-7.2905005999999997</c:v>
                </c:pt>
                <c:pt idx="9479">
                  <c:v>-7.2885021999999999</c:v>
                </c:pt>
                <c:pt idx="9480">
                  <c:v>-7.2942733999999998</c:v>
                </c:pt>
                <c:pt idx="9481">
                  <c:v>-7.2959452000000002</c:v>
                </c:pt>
                <c:pt idx="9482">
                  <c:v>-7.2926530999999999</c:v>
                </c:pt>
                <c:pt idx="9483">
                  <c:v>-7.2903938000000004</c:v>
                </c:pt>
                <c:pt idx="9484">
                  <c:v>-7.3028769000000002</c:v>
                </c:pt>
                <c:pt idx="9485">
                  <c:v>-7.3009991999999997</c:v>
                </c:pt>
                <c:pt idx="9486">
                  <c:v>-7.3035622</c:v>
                </c:pt>
                <c:pt idx="9487">
                  <c:v>-7.3143929999999999</c:v>
                </c:pt>
                <c:pt idx="9488">
                  <c:v>-7.3163381000000003</c:v>
                </c:pt>
                <c:pt idx="9489">
                  <c:v>-7.3117441999999997</c:v>
                </c:pt>
                <c:pt idx="9490">
                  <c:v>-7.3120089000000004</c:v>
                </c:pt>
                <c:pt idx="9491">
                  <c:v>-7.3101902000000001</c:v>
                </c:pt>
                <c:pt idx="9492">
                  <c:v>-7.3226709000000003</c:v>
                </c:pt>
                <c:pt idx="9493">
                  <c:v>-7.3237762000000002</c:v>
                </c:pt>
                <c:pt idx="9494">
                  <c:v>-7.3304906000000001</c:v>
                </c:pt>
                <c:pt idx="9495">
                  <c:v>-7.3318399999999997</c:v>
                </c:pt>
                <c:pt idx="9496">
                  <c:v>-7.3324575000000003</c:v>
                </c:pt>
                <c:pt idx="9497">
                  <c:v>-7.3316612000000001</c:v>
                </c:pt>
                <c:pt idx="9498">
                  <c:v>-7.3392200000000001</c:v>
                </c:pt>
                <c:pt idx="9499">
                  <c:v>-7.3397965000000003</c:v>
                </c:pt>
                <c:pt idx="9500">
                  <c:v>-7.3384394999999998</c:v>
                </c:pt>
                <c:pt idx="9501">
                  <c:v>-7.3384971999999999</c:v>
                </c:pt>
                <c:pt idx="9502">
                  <c:v>-7.3492112000000001</c:v>
                </c:pt>
                <c:pt idx="9503">
                  <c:v>-7.3449511999999997</c:v>
                </c:pt>
                <c:pt idx="9504">
                  <c:v>-7.3456140000000003</c:v>
                </c:pt>
                <c:pt idx="9505">
                  <c:v>-7.3472356999999997</c:v>
                </c:pt>
                <c:pt idx="9506">
                  <c:v>-7.3549069999999999</c:v>
                </c:pt>
                <c:pt idx="9507">
                  <c:v>-7.3576645999999997</c:v>
                </c:pt>
                <c:pt idx="9508">
                  <c:v>-7.3540739999999998</c:v>
                </c:pt>
                <c:pt idx="9509">
                  <c:v>-7.3516126000000002</c:v>
                </c:pt>
                <c:pt idx="9510">
                  <c:v>-7.3626461000000001</c:v>
                </c:pt>
                <c:pt idx="9511">
                  <c:v>-7.3726282000000003</c:v>
                </c:pt>
                <c:pt idx="9512">
                  <c:v>-7.3667616999999996</c:v>
                </c:pt>
                <c:pt idx="9513">
                  <c:v>-7.3623890999999997</c:v>
                </c:pt>
                <c:pt idx="9514">
                  <c:v>-7.3628612000000002</c:v>
                </c:pt>
                <c:pt idx="9515">
                  <c:v>-7.3720679000000002</c:v>
                </c:pt>
                <c:pt idx="9516">
                  <c:v>-7.3751850000000001</c:v>
                </c:pt>
                <c:pt idx="9517">
                  <c:v>-7.3755312000000002</c:v>
                </c:pt>
                <c:pt idx="9518">
                  <c:v>-7.3844566</c:v>
                </c:pt>
                <c:pt idx="9519">
                  <c:v>-7.3809890999999999</c:v>
                </c:pt>
                <c:pt idx="9520">
                  <c:v>-7.3809532999999998</c:v>
                </c:pt>
                <c:pt idx="9521">
                  <c:v>-7.3815717999999997</c:v>
                </c:pt>
                <c:pt idx="9522">
                  <c:v>-7.3951178000000004</c:v>
                </c:pt>
                <c:pt idx="9523">
                  <c:v>-7.3933616000000004</c:v>
                </c:pt>
                <c:pt idx="9524">
                  <c:v>-7.3968338999999999</c:v>
                </c:pt>
                <c:pt idx="9525">
                  <c:v>-7.3999166000000001</c:v>
                </c:pt>
                <c:pt idx="9526">
                  <c:v>-7.4102138999999996</c:v>
                </c:pt>
                <c:pt idx="9527">
                  <c:v>-7.4059749000000004</c:v>
                </c:pt>
                <c:pt idx="9528">
                  <c:v>-7.4044847000000003</c:v>
                </c:pt>
                <c:pt idx="9529">
                  <c:v>-7.4203543999999999</c:v>
                </c:pt>
                <c:pt idx="9530">
                  <c:v>-7.4240928000000004</c:v>
                </c:pt>
                <c:pt idx="9531">
                  <c:v>-7.4220924000000004</c:v>
                </c:pt>
                <c:pt idx="9532">
                  <c:v>-7.4329337999999998</c:v>
                </c:pt>
                <c:pt idx="9533">
                  <c:v>-7.4350638</c:v>
                </c:pt>
                <c:pt idx="9534">
                  <c:v>-7.4367628000000003</c:v>
                </c:pt>
                <c:pt idx="9535">
                  <c:v>-7.4324341</c:v>
                </c:pt>
                <c:pt idx="9536">
                  <c:v>-7.4453649999999998</c:v>
                </c:pt>
                <c:pt idx="9537">
                  <c:v>-7.4465661000000001</c:v>
                </c:pt>
                <c:pt idx="9538">
                  <c:v>-7.4459257000000001</c:v>
                </c:pt>
                <c:pt idx="9539">
                  <c:v>-7.4441360999999997</c:v>
                </c:pt>
                <c:pt idx="9540">
                  <c:v>-7.4550828999999998</c:v>
                </c:pt>
                <c:pt idx="9541">
                  <c:v>-7.4575075999999996</c:v>
                </c:pt>
                <c:pt idx="9542">
                  <c:v>-7.4548078000000002</c:v>
                </c:pt>
                <c:pt idx="9543">
                  <c:v>-7.4630856999999997</c:v>
                </c:pt>
                <c:pt idx="9544">
                  <c:v>-7.4629177999999996</c:v>
                </c:pt>
                <c:pt idx="9545">
                  <c:v>-7.4657210999999997</c:v>
                </c:pt>
                <c:pt idx="9546">
                  <c:v>-7.4592457000000003</c:v>
                </c:pt>
                <c:pt idx="9547">
                  <c:v>-7.4671282999999997</c:v>
                </c:pt>
                <c:pt idx="9548">
                  <c:v>-7.4698348000000001</c:v>
                </c:pt>
                <c:pt idx="9549">
                  <c:v>-7.4690913999999999</c:v>
                </c:pt>
                <c:pt idx="9550">
                  <c:v>-7.4696398000000004</c:v>
                </c:pt>
                <c:pt idx="9551">
                  <c:v>-7.4798150000000003</c:v>
                </c:pt>
                <c:pt idx="9552">
                  <c:v>-7.4785037000000001</c:v>
                </c:pt>
                <c:pt idx="9553">
                  <c:v>-7.4726452999999999</c:v>
                </c:pt>
                <c:pt idx="9554">
                  <c:v>-7.4721526999999996</c:v>
                </c:pt>
                <c:pt idx="9555">
                  <c:v>-7.4786701000000004</c:v>
                </c:pt>
                <c:pt idx="9556">
                  <c:v>-7.4829717000000002</c:v>
                </c:pt>
                <c:pt idx="9557">
                  <c:v>-7.4777931999999998</c:v>
                </c:pt>
                <c:pt idx="9558">
                  <c:v>-7.4819373999999996</c:v>
                </c:pt>
                <c:pt idx="9559">
                  <c:v>-7.4921908000000004</c:v>
                </c:pt>
                <c:pt idx="9560">
                  <c:v>-7.4898539</c:v>
                </c:pt>
                <c:pt idx="9561">
                  <c:v>-7.4918509000000002</c:v>
                </c:pt>
                <c:pt idx="9562">
                  <c:v>-7.4892954999999999</c:v>
                </c:pt>
                <c:pt idx="9563">
                  <c:v>-7.4978160999999997</c:v>
                </c:pt>
                <c:pt idx="9564">
                  <c:v>-7.4961276000000003</c:v>
                </c:pt>
                <c:pt idx="9565">
                  <c:v>-7.5048412999999998</c:v>
                </c:pt>
                <c:pt idx="9566">
                  <c:v>-7.5070128</c:v>
                </c:pt>
                <c:pt idx="9567">
                  <c:v>-7.5024571</c:v>
                </c:pt>
                <c:pt idx="9568">
                  <c:v>-7.5016794000000004</c:v>
                </c:pt>
                <c:pt idx="9569">
                  <c:v>-7.5156193</c:v>
                </c:pt>
                <c:pt idx="9570">
                  <c:v>-7.5135961</c:v>
                </c:pt>
                <c:pt idx="9571">
                  <c:v>-7.5141792000000001</c:v>
                </c:pt>
                <c:pt idx="9572">
                  <c:v>-7.5144453000000002</c:v>
                </c:pt>
                <c:pt idx="9573">
                  <c:v>-7.5235019000000003</c:v>
                </c:pt>
                <c:pt idx="9574">
                  <c:v>-7.5224337999999999</c:v>
                </c:pt>
                <c:pt idx="9575">
                  <c:v>-7.5238193999999998</c:v>
                </c:pt>
                <c:pt idx="9576">
                  <c:v>-7.5348787000000002</c:v>
                </c:pt>
                <c:pt idx="9577">
                  <c:v>-7.5345348999999997</c:v>
                </c:pt>
                <c:pt idx="9578">
                  <c:v>-7.5360265000000002</c:v>
                </c:pt>
                <c:pt idx="9579">
                  <c:v>-7.5369248000000004</c:v>
                </c:pt>
                <c:pt idx="9580">
                  <c:v>-7.5505509000000002</c:v>
                </c:pt>
                <c:pt idx="9581">
                  <c:v>-7.5454639999999999</c:v>
                </c:pt>
                <c:pt idx="9582">
                  <c:v>-7.5479020999999999</c:v>
                </c:pt>
                <c:pt idx="9583">
                  <c:v>-7.5511207999999996</c:v>
                </c:pt>
                <c:pt idx="9584">
                  <c:v>-7.5505705000000001</c:v>
                </c:pt>
                <c:pt idx="9585">
                  <c:v>-7.5616908</c:v>
                </c:pt>
                <c:pt idx="9586">
                  <c:v>-7.5612683000000001</c:v>
                </c:pt>
                <c:pt idx="9587">
                  <c:v>-7.5640134999999997</c:v>
                </c:pt>
                <c:pt idx="9588">
                  <c:v>-7.5730152000000004</c:v>
                </c:pt>
                <c:pt idx="9589">
                  <c:v>-7.5804057</c:v>
                </c:pt>
                <c:pt idx="9590">
                  <c:v>-7.5717711000000003</c:v>
                </c:pt>
                <c:pt idx="9591">
                  <c:v>-7.5765839000000001</c:v>
                </c:pt>
                <c:pt idx="9592">
                  <c:v>-7.5836433999999997</c:v>
                </c:pt>
                <c:pt idx="9593">
                  <c:v>-7.5837998000000004</c:v>
                </c:pt>
                <c:pt idx="9594">
                  <c:v>-7.5835676000000003</c:v>
                </c:pt>
                <c:pt idx="9595">
                  <c:v>-7.5947741999999998</c:v>
                </c:pt>
                <c:pt idx="9596">
                  <c:v>-7.5948333999999997</c:v>
                </c:pt>
                <c:pt idx="9597">
                  <c:v>-7.5940241999999998</c:v>
                </c:pt>
                <c:pt idx="9598">
                  <c:v>-7.6051044000000001</c:v>
                </c:pt>
                <c:pt idx="9599">
                  <c:v>-7.6050633999999997</c:v>
                </c:pt>
                <c:pt idx="9600">
                  <c:v>-7.6086473000000003</c:v>
                </c:pt>
                <c:pt idx="9601">
                  <c:v>-7.6092677000000002</c:v>
                </c:pt>
                <c:pt idx="9602">
                  <c:v>-7.6185974999999999</c:v>
                </c:pt>
                <c:pt idx="9603">
                  <c:v>-7.6192875000000004</c:v>
                </c:pt>
                <c:pt idx="9604">
                  <c:v>-7.6194848999999998</c:v>
                </c:pt>
                <c:pt idx="9605">
                  <c:v>-7.6201124</c:v>
                </c:pt>
                <c:pt idx="9606">
                  <c:v>-7.6181134999999998</c:v>
                </c:pt>
                <c:pt idx="9607">
                  <c:v>-7.6301746000000001</c:v>
                </c:pt>
                <c:pt idx="9608">
                  <c:v>-7.6293068000000002</c:v>
                </c:pt>
                <c:pt idx="9609">
                  <c:v>-7.6386193999999996</c:v>
                </c:pt>
                <c:pt idx="9610">
                  <c:v>-7.6458792999999998</c:v>
                </c:pt>
                <c:pt idx="9611">
                  <c:v>-7.6430340000000001</c:v>
                </c:pt>
                <c:pt idx="9612">
                  <c:v>-7.6422229000000002</c:v>
                </c:pt>
                <c:pt idx="9613">
                  <c:v>-7.6505150999999998</c:v>
                </c:pt>
                <c:pt idx="9614">
                  <c:v>-7.6500683</c:v>
                </c:pt>
                <c:pt idx="9615">
                  <c:v>-7.6478004000000004</c:v>
                </c:pt>
                <c:pt idx="9616">
                  <c:v>-7.6472486999999996</c:v>
                </c:pt>
                <c:pt idx="9617">
                  <c:v>-7.6602696999999997</c:v>
                </c:pt>
                <c:pt idx="9618">
                  <c:v>-7.6617651000000002</c:v>
                </c:pt>
                <c:pt idx="9619">
                  <c:v>-7.656301</c:v>
                </c:pt>
                <c:pt idx="9620">
                  <c:v>-7.6663084000000001</c:v>
                </c:pt>
                <c:pt idx="9621">
                  <c:v>-7.6751522999999997</c:v>
                </c:pt>
                <c:pt idx="9622">
                  <c:v>-7.6696315000000004</c:v>
                </c:pt>
                <c:pt idx="9623">
                  <c:v>-7.6780210000000002</c:v>
                </c:pt>
                <c:pt idx="9624">
                  <c:v>-7.6767916999999999</c:v>
                </c:pt>
                <c:pt idx="9625">
                  <c:v>-7.6828003000000002</c:v>
                </c:pt>
                <c:pt idx="9626">
                  <c:v>-7.6831889000000002</c:v>
                </c:pt>
                <c:pt idx="9627">
                  <c:v>-7.6864990999999998</c:v>
                </c:pt>
                <c:pt idx="9628">
                  <c:v>-7.6867361000000001</c:v>
                </c:pt>
                <c:pt idx="9629">
                  <c:v>-7.6910924999999999</c:v>
                </c:pt>
                <c:pt idx="9630">
                  <c:v>-7.6961765</c:v>
                </c:pt>
                <c:pt idx="9631">
                  <c:v>-7.6950231000000002</c:v>
                </c:pt>
                <c:pt idx="9632">
                  <c:v>-7.7042856000000004</c:v>
                </c:pt>
                <c:pt idx="9633">
                  <c:v>-7.7064757000000004</c:v>
                </c:pt>
                <c:pt idx="9634">
                  <c:v>-7.7087649999999996</c:v>
                </c:pt>
                <c:pt idx="9635">
                  <c:v>-7.7087726999999999</c:v>
                </c:pt>
                <c:pt idx="9636">
                  <c:v>-7.7159184999999999</c:v>
                </c:pt>
                <c:pt idx="9637">
                  <c:v>-7.7172622999999998</c:v>
                </c:pt>
                <c:pt idx="9638">
                  <c:v>-7.7160215000000001</c:v>
                </c:pt>
                <c:pt idx="9639">
                  <c:v>-7.72403</c:v>
                </c:pt>
                <c:pt idx="9640">
                  <c:v>-7.7289925000000004</c:v>
                </c:pt>
                <c:pt idx="9641">
                  <c:v>-7.7295126999999999</c:v>
                </c:pt>
                <c:pt idx="9642">
                  <c:v>-7.7350845000000001</c:v>
                </c:pt>
                <c:pt idx="9643">
                  <c:v>-7.7406506999999998</c:v>
                </c:pt>
                <c:pt idx="9644">
                  <c:v>-7.7342848999999996</c:v>
                </c:pt>
                <c:pt idx="9645">
                  <c:v>-7.7378973999999996</c:v>
                </c:pt>
                <c:pt idx="9646">
                  <c:v>-7.7447027999999998</c:v>
                </c:pt>
                <c:pt idx="9647">
                  <c:v>-7.7447566999999999</c:v>
                </c:pt>
                <c:pt idx="9648">
                  <c:v>-7.7462869000000003</c:v>
                </c:pt>
                <c:pt idx="9649">
                  <c:v>-7.7376918999999997</c:v>
                </c:pt>
                <c:pt idx="9650">
                  <c:v>-7.7477673999999999</c:v>
                </c:pt>
                <c:pt idx="9651">
                  <c:v>-7.7498826999999997</c:v>
                </c:pt>
                <c:pt idx="9652">
                  <c:v>-7.7515774000000004</c:v>
                </c:pt>
                <c:pt idx="9653">
                  <c:v>-7.7452611999999998</c:v>
                </c:pt>
                <c:pt idx="9654">
                  <c:v>-7.7597079000000004</c:v>
                </c:pt>
                <c:pt idx="9655">
                  <c:v>-7.7588391000000003</c:v>
                </c:pt>
                <c:pt idx="9656">
                  <c:v>-7.7541698999999999</c:v>
                </c:pt>
                <c:pt idx="9657">
                  <c:v>-7.7566151999999997</c:v>
                </c:pt>
                <c:pt idx="9658">
                  <c:v>-7.7651887000000004</c:v>
                </c:pt>
                <c:pt idx="9659">
                  <c:v>-7.7659903000000003</c:v>
                </c:pt>
                <c:pt idx="9660">
                  <c:v>-7.7621503000000001</c:v>
                </c:pt>
                <c:pt idx="9661">
                  <c:v>-7.7646069999999998</c:v>
                </c:pt>
                <c:pt idx="9662">
                  <c:v>-7.7720947000000002</c:v>
                </c:pt>
                <c:pt idx="9663">
                  <c:v>-7.7742456999999998</c:v>
                </c:pt>
                <c:pt idx="9664">
                  <c:v>-7.7706264999999997</c:v>
                </c:pt>
                <c:pt idx="9665">
                  <c:v>-7.7713609000000003</c:v>
                </c:pt>
                <c:pt idx="9666">
                  <c:v>-7.7802930000000003</c:v>
                </c:pt>
                <c:pt idx="9667">
                  <c:v>-7.7805882000000004</c:v>
                </c:pt>
                <c:pt idx="9668">
                  <c:v>-7.7870622000000003</c:v>
                </c:pt>
                <c:pt idx="9669">
                  <c:v>-7.7921323999999998</c:v>
                </c:pt>
                <c:pt idx="9670">
                  <c:v>-7.7943645000000004</c:v>
                </c:pt>
                <c:pt idx="9671">
                  <c:v>-7.7907748000000003</c:v>
                </c:pt>
                <c:pt idx="9672">
                  <c:v>-7.7966455999999997</c:v>
                </c:pt>
                <c:pt idx="9673">
                  <c:v>-7.8114752999999997</c:v>
                </c:pt>
                <c:pt idx="9674">
                  <c:v>-7.8110341999999999</c:v>
                </c:pt>
                <c:pt idx="9675">
                  <c:v>-7.8069983000000001</c:v>
                </c:pt>
                <c:pt idx="9676">
                  <c:v>-7.8211516999999997</c:v>
                </c:pt>
                <c:pt idx="9677">
                  <c:v>-7.8245325000000001</c:v>
                </c:pt>
                <c:pt idx="9678">
                  <c:v>-7.8223786000000004</c:v>
                </c:pt>
                <c:pt idx="9679">
                  <c:v>-7.8227143000000003</c:v>
                </c:pt>
                <c:pt idx="9680">
                  <c:v>-7.8362049999999996</c:v>
                </c:pt>
                <c:pt idx="9681">
                  <c:v>-7.8365768999999998</c:v>
                </c:pt>
                <c:pt idx="9682">
                  <c:v>-7.8365587999999997</c:v>
                </c:pt>
                <c:pt idx="9683">
                  <c:v>-7.8388228</c:v>
                </c:pt>
                <c:pt idx="9684">
                  <c:v>-7.8431544000000004</c:v>
                </c:pt>
                <c:pt idx="9685">
                  <c:v>-7.8482428000000004</c:v>
                </c:pt>
                <c:pt idx="9686">
                  <c:v>-7.8434520000000001</c:v>
                </c:pt>
                <c:pt idx="9687">
                  <c:v>-7.8436003000000003</c:v>
                </c:pt>
                <c:pt idx="9688">
                  <c:v>-7.8523392999999997</c:v>
                </c:pt>
                <c:pt idx="9689">
                  <c:v>-7.8546500000000004</c:v>
                </c:pt>
                <c:pt idx="9690">
                  <c:v>-7.8604288000000002</c:v>
                </c:pt>
                <c:pt idx="9691">
                  <c:v>-7.8614740000000003</c:v>
                </c:pt>
                <c:pt idx="9692">
                  <c:v>-7.8705039000000001</c:v>
                </c:pt>
                <c:pt idx="9693">
                  <c:v>-7.8719330000000003</c:v>
                </c:pt>
                <c:pt idx="9694">
                  <c:v>-7.8726263000000003</c:v>
                </c:pt>
                <c:pt idx="9695">
                  <c:v>-7.8725189999999996</c:v>
                </c:pt>
                <c:pt idx="9696">
                  <c:v>-7.8696460999999998</c:v>
                </c:pt>
                <c:pt idx="9697">
                  <c:v>-7.8793411000000004</c:v>
                </c:pt>
                <c:pt idx="9698">
                  <c:v>-7.8807777999999997</c:v>
                </c:pt>
                <c:pt idx="9699">
                  <c:v>-7.8754448999999997</c:v>
                </c:pt>
                <c:pt idx="9700">
                  <c:v>-7.8852916000000004</c:v>
                </c:pt>
                <c:pt idx="9701">
                  <c:v>-7.8880191000000002</c:v>
                </c:pt>
                <c:pt idx="9702">
                  <c:v>-7.8849653999999996</c:v>
                </c:pt>
                <c:pt idx="9703">
                  <c:v>-7.8802222999999998</c:v>
                </c:pt>
                <c:pt idx="9704">
                  <c:v>-7.8901757999999997</c:v>
                </c:pt>
                <c:pt idx="9705">
                  <c:v>-7.8906406999999996</c:v>
                </c:pt>
                <c:pt idx="9706">
                  <c:v>-7.8876289999999996</c:v>
                </c:pt>
                <c:pt idx="9707">
                  <c:v>-7.8917656000000003</c:v>
                </c:pt>
                <c:pt idx="9708">
                  <c:v>-7.8986048999999996</c:v>
                </c:pt>
                <c:pt idx="9709">
                  <c:v>-7.8998904000000003</c:v>
                </c:pt>
                <c:pt idx="9710">
                  <c:v>-7.8966041000000002</c:v>
                </c:pt>
                <c:pt idx="9711">
                  <c:v>-7.9026059999999996</c:v>
                </c:pt>
                <c:pt idx="9712">
                  <c:v>-7.9103269999999997</c:v>
                </c:pt>
                <c:pt idx="9713">
                  <c:v>-7.9077697000000002</c:v>
                </c:pt>
                <c:pt idx="9714">
                  <c:v>-7.9025426000000003</c:v>
                </c:pt>
                <c:pt idx="9715">
                  <c:v>-7.9103431999999998</c:v>
                </c:pt>
                <c:pt idx="9716">
                  <c:v>-7.9168510000000003</c:v>
                </c:pt>
                <c:pt idx="9717">
                  <c:v>-7.9170556000000003</c:v>
                </c:pt>
                <c:pt idx="9718">
                  <c:v>-7.9209828</c:v>
                </c:pt>
                <c:pt idx="9719">
                  <c:v>-7.9259982000000004</c:v>
                </c:pt>
                <c:pt idx="9720">
                  <c:v>-7.9231509999999998</c:v>
                </c:pt>
                <c:pt idx="9721">
                  <c:v>-7.9267168000000003</c:v>
                </c:pt>
                <c:pt idx="9722">
                  <c:v>-7.9246078000000004</c:v>
                </c:pt>
                <c:pt idx="9723">
                  <c:v>-7.9244022000000003</c:v>
                </c:pt>
                <c:pt idx="9724">
                  <c:v>-7.9387220999999997</c:v>
                </c:pt>
                <c:pt idx="9725">
                  <c:v>-7.9381576000000003</c:v>
                </c:pt>
                <c:pt idx="9726">
                  <c:v>-7.9344849999999996</c:v>
                </c:pt>
                <c:pt idx="9727">
                  <c:v>-7.9473357</c:v>
                </c:pt>
                <c:pt idx="9728">
                  <c:v>-7.9475384</c:v>
                </c:pt>
                <c:pt idx="9729">
                  <c:v>-7.9504074999999998</c:v>
                </c:pt>
                <c:pt idx="9730">
                  <c:v>-7.9434037000000002</c:v>
                </c:pt>
                <c:pt idx="9731">
                  <c:v>-7.9480348000000003</c:v>
                </c:pt>
                <c:pt idx="9732">
                  <c:v>-7.9577036000000003</c:v>
                </c:pt>
                <c:pt idx="9733">
                  <c:v>-7.9594535999999998</c:v>
                </c:pt>
                <c:pt idx="9734">
                  <c:v>-7.9583297000000002</c:v>
                </c:pt>
                <c:pt idx="9735">
                  <c:v>-7.957427</c:v>
                </c:pt>
                <c:pt idx="9736">
                  <c:v>-7.9718676000000004</c:v>
                </c:pt>
                <c:pt idx="9737">
                  <c:v>-7.9751495999999999</c:v>
                </c:pt>
                <c:pt idx="9738">
                  <c:v>-7.9742794000000004</c:v>
                </c:pt>
                <c:pt idx="9739">
                  <c:v>-7.9717802999999998</c:v>
                </c:pt>
                <c:pt idx="9740">
                  <c:v>-7.9816336999999997</c:v>
                </c:pt>
                <c:pt idx="9741">
                  <c:v>-7.9800047999999997</c:v>
                </c:pt>
                <c:pt idx="9742">
                  <c:v>-7.9837135999999997</c:v>
                </c:pt>
                <c:pt idx="9743">
                  <c:v>-7.9835080999999999</c:v>
                </c:pt>
                <c:pt idx="9744">
                  <c:v>-7.9947680999999999</c:v>
                </c:pt>
                <c:pt idx="9745">
                  <c:v>-7.9987116</c:v>
                </c:pt>
                <c:pt idx="9746">
                  <c:v>-7.9928907999999996</c:v>
                </c:pt>
                <c:pt idx="9747">
                  <c:v>-7.9928955999999998</c:v>
                </c:pt>
                <c:pt idx="9748">
                  <c:v>-8.0066422999999993</c:v>
                </c:pt>
                <c:pt idx="9749">
                  <c:v>-8.0065974999999998</c:v>
                </c:pt>
                <c:pt idx="9750">
                  <c:v>-8.0084715000000006</c:v>
                </c:pt>
                <c:pt idx="9751">
                  <c:v>-8.0112866999999994</c:v>
                </c:pt>
                <c:pt idx="9752">
                  <c:v>-8.0178870999999994</c:v>
                </c:pt>
                <c:pt idx="9753">
                  <c:v>-8.0217171</c:v>
                </c:pt>
                <c:pt idx="9754">
                  <c:v>-8.0204964000000007</c:v>
                </c:pt>
                <c:pt idx="9755">
                  <c:v>-8.0161438</c:v>
                </c:pt>
                <c:pt idx="9756">
                  <c:v>-8.0294161000000006</c:v>
                </c:pt>
                <c:pt idx="9757">
                  <c:v>-8.0262051000000003</c:v>
                </c:pt>
                <c:pt idx="9758">
                  <c:v>-8.0266131999999999</c:v>
                </c:pt>
                <c:pt idx="9759">
                  <c:v>-8.0319480999999993</c:v>
                </c:pt>
                <c:pt idx="9760">
                  <c:v>-8.0257501999999992</c:v>
                </c:pt>
                <c:pt idx="9761">
                  <c:v>-8.0332965999999999</c:v>
                </c:pt>
                <c:pt idx="9762">
                  <c:v>-8.0335140000000003</c:v>
                </c:pt>
                <c:pt idx="9763">
                  <c:v>-8.0357885000000007</c:v>
                </c:pt>
                <c:pt idx="9764">
                  <c:v>-8.0411757999999995</c:v>
                </c:pt>
                <c:pt idx="9765">
                  <c:v>-8.0489215999999999</c:v>
                </c:pt>
                <c:pt idx="9766">
                  <c:v>-8.0412339999999993</c:v>
                </c:pt>
                <c:pt idx="9767">
                  <c:v>-8.0441751000000004</c:v>
                </c:pt>
                <c:pt idx="9768">
                  <c:v>-8.0508442000000002</c:v>
                </c:pt>
                <c:pt idx="9769">
                  <c:v>-8.0509453000000004</c:v>
                </c:pt>
                <c:pt idx="9770">
                  <c:v>-8.0528134999999992</c:v>
                </c:pt>
                <c:pt idx="9771">
                  <c:v>-8.0533427999999994</c:v>
                </c:pt>
                <c:pt idx="9772">
                  <c:v>-8.0563316</c:v>
                </c:pt>
                <c:pt idx="9773">
                  <c:v>-8.0575036999999998</c:v>
                </c:pt>
                <c:pt idx="9774">
                  <c:v>-8.0576352999999994</c:v>
                </c:pt>
                <c:pt idx="9775">
                  <c:v>-8.0539541000000003</c:v>
                </c:pt>
                <c:pt idx="9776">
                  <c:v>-8.0608930999999995</c:v>
                </c:pt>
                <c:pt idx="9777">
                  <c:v>-8.0647812000000005</c:v>
                </c:pt>
                <c:pt idx="9778">
                  <c:v>-8.0655336000000002</c:v>
                </c:pt>
                <c:pt idx="9779">
                  <c:v>-8.0628185000000006</c:v>
                </c:pt>
                <c:pt idx="9780">
                  <c:v>-8.0650224999999995</c:v>
                </c:pt>
                <c:pt idx="9781">
                  <c:v>-8.0722532000000005</c:v>
                </c:pt>
                <c:pt idx="9782">
                  <c:v>-8.0708380000000002</c:v>
                </c:pt>
                <c:pt idx="9783">
                  <c:v>-8.0694952000000004</c:v>
                </c:pt>
                <c:pt idx="9784">
                  <c:v>-8.0753660000000007</c:v>
                </c:pt>
                <c:pt idx="9785">
                  <c:v>-8.0845690000000001</c:v>
                </c:pt>
                <c:pt idx="9786">
                  <c:v>-8.0811528999999993</c:v>
                </c:pt>
                <c:pt idx="9787">
                  <c:v>-8.0829678000000005</c:v>
                </c:pt>
                <c:pt idx="9788">
                  <c:v>-8.0839815000000002</c:v>
                </c:pt>
                <c:pt idx="9789">
                  <c:v>-8.0896149000000008</c:v>
                </c:pt>
                <c:pt idx="9790">
                  <c:v>-8.0938292000000001</c:v>
                </c:pt>
                <c:pt idx="9791">
                  <c:v>-8.0939797999999996</c:v>
                </c:pt>
                <c:pt idx="9792">
                  <c:v>-8.0895700000000001</c:v>
                </c:pt>
                <c:pt idx="9793">
                  <c:v>-8.0913485999999999</c:v>
                </c:pt>
                <c:pt idx="9794">
                  <c:v>-8.1041851000000005</c:v>
                </c:pt>
                <c:pt idx="9795">
                  <c:v>-8.1007414000000004</c:v>
                </c:pt>
                <c:pt idx="9796">
                  <c:v>-8.1094884999999994</c:v>
                </c:pt>
                <c:pt idx="9797">
                  <c:v>-8.1027202999999997</c:v>
                </c:pt>
                <c:pt idx="9798">
                  <c:v>-8.1175136999999999</c:v>
                </c:pt>
                <c:pt idx="9799">
                  <c:v>-8.1170197000000002</c:v>
                </c:pt>
                <c:pt idx="9800">
                  <c:v>-8.1192197999999998</c:v>
                </c:pt>
                <c:pt idx="9801">
                  <c:v>-8.1299372000000005</c:v>
                </c:pt>
                <c:pt idx="9802">
                  <c:v>-8.1306533999999999</c:v>
                </c:pt>
                <c:pt idx="9803">
                  <c:v>-8.1350517</c:v>
                </c:pt>
                <c:pt idx="9804">
                  <c:v>-8.1340722999999997</c:v>
                </c:pt>
                <c:pt idx="9805">
                  <c:v>-8.1452036000000003</c:v>
                </c:pt>
                <c:pt idx="9806">
                  <c:v>-8.1494265000000006</c:v>
                </c:pt>
                <c:pt idx="9807">
                  <c:v>-8.1478108999999996</c:v>
                </c:pt>
                <c:pt idx="9808">
                  <c:v>-8.1444320999999995</c:v>
                </c:pt>
                <c:pt idx="9809">
                  <c:v>-8.1608362000000003</c:v>
                </c:pt>
                <c:pt idx="9810">
                  <c:v>-8.1592521999999992</c:v>
                </c:pt>
                <c:pt idx="9811">
                  <c:v>-8.1605653999999994</c:v>
                </c:pt>
                <c:pt idx="9812">
                  <c:v>-8.1560106000000001</c:v>
                </c:pt>
                <c:pt idx="9813">
                  <c:v>-8.1688404000000006</c:v>
                </c:pt>
                <c:pt idx="9814">
                  <c:v>-8.1696004999999996</c:v>
                </c:pt>
                <c:pt idx="9815">
                  <c:v>-8.1729354999999995</c:v>
                </c:pt>
                <c:pt idx="9816">
                  <c:v>-8.1749001000000003</c:v>
                </c:pt>
                <c:pt idx="9817">
                  <c:v>-8.1770934999999998</c:v>
                </c:pt>
                <c:pt idx="9818">
                  <c:v>-8.1775970000000004</c:v>
                </c:pt>
                <c:pt idx="9819">
                  <c:v>-8.1806631000000003</c:v>
                </c:pt>
                <c:pt idx="9820">
                  <c:v>-8.1850128000000009</c:v>
                </c:pt>
                <c:pt idx="9821">
                  <c:v>-8.1900767999999999</c:v>
                </c:pt>
                <c:pt idx="9822">
                  <c:v>-8.1899280999999995</c:v>
                </c:pt>
                <c:pt idx="9823">
                  <c:v>-8.1882505000000005</c:v>
                </c:pt>
                <c:pt idx="9824">
                  <c:v>-8.1907996999999995</c:v>
                </c:pt>
                <c:pt idx="9825">
                  <c:v>-8.2001123000000007</c:v>
                </c:pt>
                <c:pt idx="9826">
                  <c:v>-8.1956749000000002</c:v>
                </c:pt>
                <c:pt idx="9827">
                  <c:v>-8.2005701000000002</c:v>
                </c:pt>
                <c:pt idx="9828">
                  <c:v>-8.1978864999999992</c:v>
                </c:pt>
                <c:pt idx="9829">
                  <c:v>-8.2076626000000008</c:v>
                </c:pt>
                <c:pt idx="9830">
                  <c:v>-8.2076320999999997</c:v>
                </c:pt>
                <c:pt idx="9831">
                  <c:v>-8.2087240000000001</c:v>
                </c:pt>
                <c:pt idx="9832">
                  <c:v>-8.2097683000000004</c:v>
                </c:pt>
                <c:pt idx="9833">
                  <c:v>-8.2174568000000008</c:v>
                </c:pt>
                <c:pt idx="9834">
                  <c:v>-8.2188262999999999</c:v>
                </c:pt>
                <c:pt idx="9835">
                  <c:v>-8.2181511</c:v>
                </c:pt>
                <c:pt idx="9836">
                  <c:v>-8.2171296999999992</c:v>
                </c:pt>
                <c:pt idx="9837">
                  <c:v>-8.2273482999999992</c:v>
                </c:pt>
                <c:pt idx="9838">
                  <c:v>-8.2283030000000004</c:v>
                </c:pt>
                <c:pt idx="9839">
                  <c:v>-8.2244883000000009</c:v>
                </c:pt>
                <c:pt idx="9840">
                  <c:v>-8.2343577999999997</c:v>
                </c:pt>
                <c:pt idx="9841">
                  <c:v>-8.2341928000000006</c:v>
                </c:pt>
                <c:pt idx="9842">
                  <c:v>-8.2312364999999996</c:v>
                </c:pt>
                <c:pt idx="9843">
                  <c:v>-8.2389097000000007</c:v>
                </c:pt>
                <c:pt idx="9844">
                  <c:v>-8.2415418999999996</c:v>
                </c:pt>
                <c:pt idx="9845">
                  <c:v>-8.2384377000000004</c:v>
                </c:pt>
                <c:pt idx="9846">
                  <c:v>-8.2390051</c:v>
                </c:pt>
                <c:pt idx="9847">
                  <c:v>-8.2538271000000005</c:v>
                </c:pt>
                <c:pt idx="9848">
                  <c:v>-8.2510241999999998</c:v>
                </c:pt>
                <c:pt idx="9849">
                  <c:v>-8.2519826999999992</c:v>
                </c:pt>
                <c:pt idx="9850">
                  <c:v>-8.2514781999999993</c:v>
                </c:pt>
                <c:pt idx="9851">
                  <c:v>-8.2647638000000008</c:v>
                </c:pt>
                <c:pt idx="9852">
                  <c:v>-8.2611094000000005</c:v>
                </c:pt>
                <c:pt idx="9853">
                  <c:v>-8.2580861999999993</c:v>
                </c:pt>
                <c:pt idx="9854">
                  <c:v>-8.2641430000000007</c:v>
                </c:pt>
                <c:pt idx="9855">
                  <c:v>-8.2734451</c:v>
                </c:pt>
                <c:pt idx="9856">
                  <c:v>-8.2688912999999999</c:v>
                </c:pt>
                <c:pt idx="9857">
                  <c:v>-8.2695761000000001</c:v>
                </c:pt>
                <c:pt idx="9858">
                  <c:v>-8.2662400999999992</c:v>
                </c:pt>
                <c:pt idx="9859">
                  <c:v>-8.2788991999999997</c:v>
                </c:pt>
                <c:pt idx="9860">
                  <c:v>-8.2804298000000003</c:v>
                </c:pt>
                <c:pt idx="9861">
                  <c:v>-8.2810001</c:v>
                </c:pt>
                <c:pt idx="9862">
                  <c:v>-8.2820177000000008</c:v>
                </c:pt>
                <c:pt idx="9863">
                  <c:v>-8.2886152000000006</c:v>
                </c:pt>
                <c:pt idx="9864">
                  <c:v>-8.2811117000000003</c:v>
                </c:pt>
                <c:pt idx="9865">
                  <c:v>-8.2867384000000008</c:v>
                </c:pt>
                <c:pt idx="9866">
                  <c:v>-8.2767199999999992</c:v>
                </c:pt>
                <c:pt idx="9867">
                  <c:v>-8.2914914999999993</c:v>
                </c:pt>
                <c:pt idx="9868">
                  <c:v>-8.2891931999999997</c:v>
                </c:pt>
                <c:pt idx="9869">
                  <c:v>-8.2945452</c:v>
                </c:pt>
                <c:pt idx="9870">
                  <c:v>-8.2918301000000003</c:v>
                </c:pt>
                <c:pt idx="9871">
                  <c:v>-8.3005428000000006</c:v>
                </c:pt>
                <c:pt idx="9872">
                  <c:v>-8.2954244999999993</c:v>
                </c:pt>
                <c:pt idx="9873">
                  <c:v>-8.2993773999999991</c:v>
                </c:pt>
                <c:pt idx="9874">
                  <c:v>-8.3101424999999995</c:v>
                </c:pt>
                <c:pt idx="9875">
                  <c:v>-8.3118162000000009</c:v>
                </c:pt>
                <c:pt idx="9876">
                  <c:v>-8.3159036999999998</c:v>
                </c:pt>
                <c:pt idx="9877">
                  <c:v>-8.3139067000000004</c:v>
                </c:pt>
                <c:pt idx="9878">
                  <c:v>-8.3135899999999996</c:v>
                </c:pt>
                <c:pt idx="9879">
                  <c:v>-8.3250065000000006</c:v>
                </c:pt>
                <c:pt idx="9880">
                  <c:v>-8.3277941000000002</c:v>
                </c:pt>
                <c:pt idx="9881">
                  <c:v>-8.3253640999999998</c:v>
                </c:pt>
                <c:pt idx="9882">
                  <c:v>-8.3352097999999994</c:v>
                </c:pt>
                <c:pt idx="9883">
                  <c:v>-8.3332806000000001</c:v>
                </c:pt>
                <c:pt idx="9884">
                  <c:v>-8.3335495000000002</c:v>
                </c:pt>
                <c:pt idx="9885">
                  <c:v>-8.3433352000000003</c:v>
                </c:pt>
                <c:pt idx="9886">
                  <c:v>-8.3471478999999995</c:v>
                </c:pt>
                <c:pt idx="9887">
                  <c:v>-8.3489351000000003</c:v>
                </c:pt>
                <c:pt idx="9888">
                  <c:v>-8.3597135999999992</c:v>
                </c:pt>
                <c:pt idx="9889">
                  <c:v>-8.3602085000000006</c:v>
                </c:pt>
                <c:pt idx="9890">
                  <c:v>-8.3589382000000008</c:v>
                </c:pt>
                <c:pt idx="9891">
                  <c:v>-8.3604421999999996</c:v>
                </c:pt>
                <c:pt idx="9892">
                  <c:v>-8.3712157999999999</c:v>
                </c:pt>
                <c:pt idx="9893">
                  <c:v>-8.3688564000000003</c:v>
                </c:pt>
                <c:pt idx="9894">
                  <c:v>-8.3707370999999995</c:v>
                </c:pt>
                <c:pt idx="9895">
                  <c:v>-8.3775539000000006</c:v>
                </c:pt>
                <c:pt idx="9896">
                  <c:v>-8.3837127999999996</c:v>
                </c:pt>
                <c:pt idx="9897">
                  <c:v>-8.3820666999999993</c:v>
                </c:pt>
                <c:pt idx="9898">
                  <c:v>-8.3834095000000008</c:v>
                </c:pt>
                <c:pt idx="9899">
                  <c:v>-8.3789262999999998</c:v>
                </c:pt>
                <c:pt idx="9900">
                  <c:v>-8.3847331999999994</c:v>
                </c:pt>
                <c:pt idx="9901">
                  <c:v>-8.3895377999999994</c:v>
                </c:pt>
                <c:pt idx="9902">
                  <c:v>-8.3893184999999999</c:v>
                </c:pt>
                <c:pt idx="9903">
                  <c:v>-8.3877325000000003</c:v>
                </c:pt>
                <c:pt idx="9904">
                  <c:v>-8.3961266999999999</c:v>
                </c:pt>
                <c:pt idx="9905">
                  <c:v>-8.3990355000000001</c:v>
                </c:pt>
                <c:pt idx="9906">
                  <c:v>-8.4019709000000002</c:v>
                </c:pt>
                <c:pt idx="9907">
                  <c:v>-8.3979616000000004</c:v>
                </c:pt>
                <c:pt idx="9908">
                  <c:v>-8.4130973999999998</c:v>
                </c:pt>
                <c:pt idx="9909">
                  <c:v>-8.4120150000000002</c:v>
                </c:pt>
                <c:pt idx="9910">
                  <c:v>-8.4122181000000005</c:v>
                </c:pt>
                <c:pt idx="9911">
                  <c:v>-8.4243565</c:v>
                </c:pt>
                <c:pt idx="9912">
                  <c:v>-8.4238672000000001</c:v>
                </c:pt>
                <c:pt idx="9913">
                  <c:v>-8.4251088999999997</c:v>
                </c:pt>
                <c:pt idx="9914">
                  <c:v>-8.4216374999999992</c:v>
                </c:pt>
                <c:pt idx="9915">
                  <c:v>-8.4365883000000004</c:v>
                </c:pt>
                <c:pt idx="9916">
                  <c:v>-8.4326676999999997</c:v>
                </c:pt>
                <c:pt idx="9917">
                  <c:v>-8.4307336999999993</c:v>
                </c:pt>
                <c:pt idx="9918">
                  <c:v>-8.4410647999999995</c:v>
                </c:pt>
                <c:pt idx="9919">
                  <c:v>-8.4427061000000005</c:v>
                </c:pt>
                <c:pt idx="9920">
                  <c:v>-8.4423971000000009</c:v>
                </c:pt>
                <c:pt idx="9921">
                  <c:v>-8.4501971999999999</c:v>
                </c:pt>
                <c:pt idx="9922">
                  <c:v>-8.4547062000000004</c:v>
                </c:pt>
                <c:pt idx="9923">
                  <c:v>-8.4510374000000006</c:v>
                </c:pt>
                <c:pt idx="9924">
                  <c:v>-8.4539413000000003</c:v>
                </c:pt>
                <c:pt idx="9925">
                  <c:v>-8.4609137000000008</c:v>
                </c:pt>
                <c:pt idx="9926">
                  <c:v>-8.4606055999999992</c:v>
                </c:pt>
                <c:pt idx="9927">
                  <c:v>-8.4633521999999992</c:v>
                </c:pt>
                <c:pt idx="9928">
                  <c:v>-8.4667606000000006</c:v>
                </c:pt>
                <c:pt idx="9929">
                  <c:v>-8.4712467</c:v>
                </c:pt>
                <c:pt idx="9930">
                  <c:v>-8.4718552000000003</c:v>
                </c:pt>
                <c:pt idx="9931">
                  <c:v>-8.4735125999999994</c:v>
                </c:pt>
                <c:pt idx="9932">
                  <c:v>-8.4829463999999994</c:v>
                </c:pt>
                <c:pt idx="9933">
                  <c:v>-8.4815550000000002</c:v>
                </c:pt>
                <c:pt idx="9934">
                  <c:v>-8.4843034999999993</c:v>
                </c:pt>
                <c:pt idx="9935">
                  <c:v>-8.4974985000000007</c:v>
                </c:pt>
                <c:pt idx="9936">
                  <c:v>-8.5012302000000002</c:v>
                </c:pt>
                <c:pt idx="9937">
                  <c:v>-8.5001382999999997</c:v>
                </c:pt>
                <c:pt idx="9938">
                  <c:v>-8.4996471000000007</c:v>
                </c:pt>
                <c:pt idx="9939">
                  <c:v>-8.5028477000000002</c:v>
                </c:pt>
                <c:pt idx="9940">
                  <c:v>-8.5137032999999995</c:v>
                </c:pt>
                <c:pt idx="9941">
                  <c:v>-8.5160341000000006</c:v>
                </c:pt>
                <c:pt idx="9942">
                  <c:v>-8.5150328000000002</c:v>
                </c:pt>
                <c:pt idx="9943">
                  <c:v>-8.5253811000000006</c:v>
                </c:pt>
                <c:pt idx="9944">
                  <c:v>-8.5280476000000007</c:v>
                </c:pt>
                <c:pt idx="9945">
                  <c:v>-8.5288495999999991</c:v>
                </c:pt>
                <c:pt idx="9946">
                  <c:v>-8.5269680000000001</c:v>
                </c:pt>
                <c:pt idx="9947">
                  <c:v>-8.5351572000000004</c:v>
                </c:pt>
                <c:pt idx="9948">
                  <c:v>-8.5390463000000008</c:v>
                </c:pt>
                <c:pt idx="9949">
                  <c:v>-8.5377168999999995</c:v>
                </c:pt>
                <c:pt idx="9950">
                  <c:v>-8.5496674000000006</c:v>
                </c:pt>
                <c:pt idx="9951">
                  <c:v>-8.5463161000000003</c:v>
                </c:pt>
                <c:pt idx="9952">
                  <c:v>-8.5432185999999994</c:v>
                </c:pt>
                <c:pt idx="9953">
                  <c:v>-8.5457134000000003</c:v>
                </c:pt>
                <c:pt idx="9954">
                  <c:v>-8.5495367000000009</c:v>
                </c:pt>
                <c:pt idx="9955">
                  <c:v>-8.5517607000000009</c:v>
                </c:pt>
                <c:pt idx="9956">
                  <c:v>-8.5478877999999998</c:v>
                </c:pt>
                <c:pt idx="9957">
                  <c:v>-8.5612773999999998</c:v>
                </c:pt>
                <c:pt idx="9958">
                  <c:v>-8.5633736000000003</c:v>
                </c:pt>
                <c:pt idx="9959">
                  <c:v>-8.5607576000000005</c:v>
                </c:pt>
                <c:pt idx="9960">
                  <c:v>-8.5740700000000007</c:v>
                </c:pt>
                <c:pt idx="9961">
                  <c:v>-8.5710125000000001</c:v>
                </c:pt>
                <c:pt idx="9962">
                  <c:v>-8.5732145000000006</c:v>
                </c:pt>
                <c:pt idx="9963">
                  <c:v>-8.5746850999999999</c:v>
                </c:pt>
                <c:pt idx="9964">
                  <c:v>-8.5798644999999993</c:v>
                </c:pt>
                <c:pt idx="9965">
                  <c:v>-8.5745602000000005</c:v>
                </c:pt>
                <c:pt idx="9966">
                  <c:v>-8.5755786999999994</c:v>
                </c:pt>
                <c:pt idx="9967">
                  <c:v>-8.5715035999999998</c:v>
                </c:pt>
                <c:pt idx="9968">
                  <c:v>-8.5731439999999992</c:v>
                </c:pt>
                <c:pt idx="9969">
                  <c:v>-8.5781469000000001</c:v>
                </c:pt>
                <c:pt idx="9970">
                  <c:v>-8.5761499000000008</c:v>
                </c:pt>
                <c:pt idx="9971">
                  <c:v>-8.5924396999999999</c:v>
                </c:pt>
                <c:pt idx="9972">
                  <c:v>-8.5876245000000004</c:v>
                </c:pt>
                <c:pt idx="9973">
                  <c:v>-8.5883055000000006</c:v>
                </c:pt>
                <c:pt idx="9974">
                  <c:v>-8.5946093000000001</c:v>
                </c:pt>
                <c:pt idx="9975">
                  <c:v>-8.6017103000000006</c:v>
                </c:pt>
                <c:pt idx="9976">
                  <c:v>-8.6001014999999992</c:v>
                </c:pt>
                <c:pt idx="9977">
                  <c:v>-8.6041039999999995</c:v>
                </c:pt>
                <c:pt idx="9978">
                  <c:v>-8.6025667000000006</c:v>
                </c:pt>
                <c:pt idx="9979">
                  <c:v>-8.6123972000000002</c:v>
                </c:pt>
                <c:pt idx="9980">
                  <c:v>-8.6142883000000001</c:v>
                </c:pt>
                <c:pt idx="9981">
                  <c:v>-8.6171235999999993</c:v>
                </c:pt>
                <c:pt idx="9982">
                  <c:v>-8.6127625000000005</c:v>
                </c:pt>
                <c:pt idx="9983">
                  <c:v>-8.6238966000000001</c:v>
                </c:pt>
                <c:pt idx="9984">
                  <c:v>-8.6247120000000006</c:v>
                </c:pt>
                <c:pt idx="9985">
                  <c:v>-8.6339892999999996</c:v>
                </c:pt>
                <c:pt idx="9986">
                  <c:v>-8.6350498000000009</c:v>
                </c:pt>
                <c:pt idx="9987">
                  <c:v>-8.6353121000000002</c:v>
                </c:pt>
                <c:pt idx="9988">
                  <c:v>-8.6376495000000002</c:v>
                </c:pt>
                <c:pt idx="9989">
                  <c:v>-8.6473712999999996</c:v>
                </c:pt>
                <c:pt idx="9990">
                  <c:v>-8.6520443</c:v>
                </c:pt>
                <c:pt idx="9991">
                  <c:v>-8.6513366999999999</c:v>
                </c:pt>
                <c:pt idx="9992">
                  <c:v>-8.6511172999999992</c:v>
                </c:pt>
                <c:pt idx="9993">
                  <c:v>-8.6520729000000003</c:v>
                </c:pt>
                <c:pt idx="9994">
                  <c:v>-8.6610241000000006</c:v>
                </c:pt>
                <c:pt idx="9995">
                  <c:v>-8.6594715000000004</c:v>
                </c:pt>
                <c:pt idx="9996">
                  <c:v>-8.6578245000000003</c:v>
                </c:pt>
                <c:pt idx="9997">
                  <c:v>-8.6735191</c:v>
                </c:pt>
                <c:pt idx="9998">
                  <c:v>-8.6683702</c:v>
                </c:pt>
                <c:pt idx="9999">
                  <c:v>-8.6749725000000009</c:v>
                </c:pt>
                <c:pt idx="10000">
                  <c:v>-8.6784849000000008</c:v>
                </c:pt>
                <c:pt idx="10001">
                  <c:v>-8.6802740000000007</c:v>
                </c:pt>
                <c:pt idx="10002">
                  <c:v>-8.6766652999999998</c:v>
                </c:pt>
                <c:pt idx="10003">
                  <c:v>-8.6753625999999997</c:v>
                </c:pt>
                <c:pt idx="10004">
                  <c:v>-8.6886568000000004</c:v>
                </c:pt>
                <c:pt idx="10005">
                  <c:v>-8.6847296000000007</c:v>
                </c:pt>
                <c:pt idx="10006">
                  <c:v>-8.6867342000000001</c:v>
                </c:pt>
                <c:pt idx="10007">
                  <c:v>-8.6858071999999993</c:v>
                </c:pt>
                <c:pt idx="10008">
                  <c:v>-8.6937245999999995</c:v>
                </c:pt>
                <c:pt idx="10009">
                  <c:v>-8.6913012999999992</c:v>
                </c:pt>
                <c:pt idx="10010">
                  <c:v>-8.6869364000000004</c:v>
                </c:pt>
                <c:pt idx="10011">
                  <c:v>-8.6866082999999996</c:v>
                </c:pt>
                <c:pt idx="10012">
                  <c:v>-8.7026290999999993</c:v>
                </c:pt>
                <c:pt idx="10013">
                  <c:v>-8.7008009000000008</c:v>
                </c:pt>
                <c:pt idx="10014">
                  <c:v>-8.7028856000000001</c:v>
                </c:pt>
                <c:pt idx="10015">
                  <c:v>-8.7037648999999995</c:v>
                </c:pt>
                <c:pt idx="10016">
                  <c:v>-8.7126389</c:v>
                </c:pt>
                <c:pt idx="10017">
                  <c:v>-8.7195786999999996</c:v>
                </c:pt>
                <c:pt idx="10018">
                  <c:v>-8.7168226000000004</c:v>
                </c:pt>
                <c:pt idx="10019">
                  <c:v>-8.7170533999999993</c:v>
                </c:pt>
                <c:pt idx="10020">
                  <c:v>-8.7287988999999993</c:v>
                </c:pt>
                <c:pt idx="10021">
                  <c:v>-8.7259730999999991</c:v>
                </c:pt>
                <c:pt idx="10022">
                  <c:v>-8.7233666999999997</c:v>
                </c:pt>
                <c:pt idx="10023">
                  <c:v>-8.7342510000000004</c:v>
                </c:pt>
                <c:pt idx="10024">
                  <c:v>-8.7326554999999999</c:v>
                </c:pt>
                <c:pt idx="10025">
                  <c:v>-8.7288990000000002</c:v>
                </c:pt>
                <c:pt idx="10026">
                  <c:v>-8.7295589000000007</c:v>
                </c:pt>
                <c:pt idx="10027">
                  <c:v>-8.7443790000000003</c:v>
                </c:pt>
                <c:pt idx="10028">
                  <c:v>-8.7396840999999998</c:v>
                </c:pt>
                <c:pt idx="10029">
                  <c:v>-8.7392854999999994</c:v>
                </c:pt>
                <c:pt idx="10030">
                  <c:v>-8.7516785000000006</c:v>
                </c:pt>
                <c:pt idx="10031">
                  <c:v>-8.7492476000000003</c:v>
                </c:pt>
                <c:pt idx="10032">
                  <c:v>-8.7451180999999991</c:v>
                </c:pt>
                <c:pt idx="10033">
                  <c:v>-8.7515564000000001</c:v>
                </c:pt>
                <c:pt idx="10034">
                  <c:v>-8.7664661000000006</c:v>
                </c:pt>
                <c:pt idx="10035">
                  <c:v>-8.7633696000000008</c:v>
                </c:pt>
                <c:pt idx="10036">
                  <c:v>-8.7566719000000006</c:v>
                </c:pt>
                <c:pt idx="10037">
                  <c:v>-8.7595959000000008</c:v>
                </c:pt>
                <c:pt idx="10038">
                  <c:v>-8.7698602999999995</c:v>
                </c:pt>
                <c:pt idx="10039">
                  <c:v>-8.7678346999999999</c:v>
                </c:pt>
                <c:pt idx="10040">
                  <c:v>-8.7715855000000005</c:v>
                </c:pt>
                <c:pt idx="10041">
                  <c:v>-8.7683219999999995</c:v>
                </c:pt>
                <c:pt idx="10042">
                  <c:v>-8.7824583000000001</c:v>
                </c:pt>
                <c:pt idx="10043">
                  <c:v>-8.7833117999999999</c:v>
                </c:pt>
                <c:pt idx="10044">
                  <c:v>-8.7839661000000007</c:v>
                </c:pt>
                <c:pt idx="10045">
                  <c:v>-8.7915410999999999</c:v>
                </c:pt>
                <c:pt idx="10046">
                  <c:v>-8.7918453000000003</c:v>
                </c:pt>
                <c:pt idx="10047">
                  <c:v>-8.7943458999999997</c:v>
                </c:pt>
                <c:pt idx="10048">
                  <c:v>-8.7955684999999999</c:v>
                </c:pt>
                <c:pt idx="10049">
                  <c:v>-8.7958716999999993</c:v>
                </c:pt>
                <c:pt idx="10050">
                  <c:v>-8.8071670999999991</c:v>
                </c:pt>
                <c:pt idx="10051">
                  <c:v>-8.8084688</c:v>
                </c:pt>
                <c:pt idx="10052">
                  <c:v>-8.8010044000000001</c:v>
                </c:pt>
                <c:pt idx="10053">
                  <c:v>-8.8134165000000007</c:v>
                </c:pt>
                <c:pt idx="10054">
                  <c:v>-8.8151998999999996</c:v>
                </c:pt>
                <c:pt idx="10055">
                  <c:v>-8.8167133</c:v>
                </c:pt>
                <c:pt idx="10056">
                  <c:v>-8.8171061999999996</c:v>
                </c:pt>
                <c:pt idx="10057">
                  <c:v>-8.8296145999999993</c:v>
                </c:pt>
                <c:pt idx="10058">
                  <c:v>-8.8294867999999997</c:v>
                </c:pt>
                <c:pt idx="10059">
                  <c:v>-8.8257723000000006</c:v>
                </c:pt>
                <c:pt idx="10060">
                  <c:v>-8.8228092</c:v>
                </c:pt>
                <c:pt idx="10061">
                  <c:v>-8.8293505000000003</c:v>
                </c:pt>
                <c:pt idx="10062">
                  <c:v>-8.8352155999999997</c:v>
                </c:pt>
                <c:pt idx="10063">
                  <c:v>-8.8301429999999996</c:v>
                </c:pt>
                <c:pt idx="10064">
                  <c:v>-8.8451194999999991</c:v>
                </c:pt>
                <c:pt idx="10065">
                  <c:v>-8.8447598999999997</c:v>
                </c:pt>
                <c:pt idx="10066">
                  <c:v>-8.8458623999999997</c:v>
                </c:pt>
                <c:pt idx="10067">
                  <c:v>-8.8428421000000004</c:v>
                </c:pt>
                <c:pt idx="10068">
                  <c:v>-8.8536072000000008</c:v>
                </c:pt>
                <c:pt idx="10069">
                  <c:v>-8.8418673999999999</c:v>
                </c:pt>
                <c:pt idx="10070">
                  <c:v>-8.8458728999999998</c:v>
                </c:pt>
                <c:pt idx="10071">
                  <c:v>-8.8497132999999994</c:v>
                </c:pt>
                <c:pt idx="10072">
                  <c:v>-8.8554019999999998</c:v>
                </c:pt>
                <c:pt idx="10073">
                  <c:v>-8.8578271999999991</c:v>
                </c:pt>
                <c:pt idx="10074">
                  <c:v>-8.8550080999999992</c:v>
                </c:pt>
                <c:pt idx="10075">
                  <c:v>-8.8545370000000005</c:v>
                </c:pt>
                <c:pt idx="10076">
                  <c:v>-8.8642836000000003</c:v>
                </c:pt>
                <c:pt idx="10077">
                  <c:v>-8.8665608999999996</c:v>
                </c:pt>
                <c:pt idx="10078">
                  <c:v>-8.8618050000000004</c:v>
                </c:pt>
                <c:pt idx="10079">
                  <c:v>-8.8592501000000006</c:v>
                </c:pt>
                <c:pt idx="10080">
                  <c:v>-8.8648185999999995</c:v>
                </c:pt>
                <c:pt idx="10081">
                  <c:v>-8.8631477000000007</c:v>
                </c:pt>
                <c:pt idx="10082">
                  <c:v>-8.8635138999999992</c:v>
                </c:pt>
                <c:pt idx="10083">
                  <c:v>-8.8675031999999998</c:v>
                </c:pt>
                <c:pt idx="10084">
                  <c:v>-8.8767195000000001</c:v>
                </c:pt>
                <c:pt idx="10085">
                  <c:v>-8.8746566999999992</c:v>
                </c:pt>
                <c:pt idx="10086">
                  <c:v>-8.8802623999999994</c:v>
                </c:pt>
                <c:pt idx="10087">
                  <c:v>-8.8757743999999992</c:v>
                </c:pt>
                <c:pt idx="10088">
                  <c:v>-8.8901167000000001</c:v>
                </c:pt>
                <c:pt idx="10089">
                  <c:v>-8.8883761999999997</c:v>
                </c:pt>
                <c:pt idx="10090">
                  <c:v>-8.8935794999999995</c:v>
                </c:pt>
                <c:pt idx="10091">
                  <c:v>-8.8892593000000009</c:v>
                </c:pt>
                <c:pt idx="10092">
                  <c:v>-8.9091252999999995</c:v>
                </c:pt>
                <c:pt idx="10093">
                  <c:v>-8.9075021999999997</c:v>
                </c:pt>
                <c:pt idx="10094">
                  <c:v>-8.9058045999999997</c:v>
                </c:pt>
                <c:pt idx="10095">
                  <c:v>-8.9070988</c:v>
                </c:pt>
                <c:pt idx="10096">
                  <c:v>-8.9102868999999991</c:v>
                </c:pt>
                <c:pt idx="10097">
                  <c:v>-8.9148502000000001</c:v>
                </c:pt>
                <c:pt idx="10098">
                  <c:v>-8.9174489999999995</c:v>
                </c:pt>
                <c:pt idx="10099">
                  <c:v>-8.9174422999999994</c:v>
                </c:pt>
                <c:pt idx="10100">
                  <c:v>-8.9166985000000007</c:v>
                </c:pt>
                <c:pt idx="10101">
                  <c:v>-8.9273948999999995</c:v>
                </c:pt>
                <c:pt idx="10102">
                  <c:v>-8.9280986999999996</c:v>
                </c:pt>
                <c:pt idx="10103">
                  <c:v>-8.9299067999999995</c:v>
                </c:pt>
                <c:pt idx="10104">
                  <c:v>-8.9386244000000001</c:v>
                </c:pt>
                <c:pt idx="10105">
                  <c:v>-8.9410714999999996</c:v>
                </c:pt>
                <c:pt idx="10106">
                  <c:v>-8.9390450000000001</c:v>
                </c:pt>
                <c:pt idx="10107">
                  <c:v>-8.9435748999999998</c:v>
                </c:pt>
                <c:pt idx="10108">
                  <c:v>-8.9493895000000006</c:v>
                </c:pt>
                <c:pt idx="10109">
                  <c:v>-8.9523668000000001</c:v>
                </c:pt>
                <c:pt idx="10110">
                  <c:v>-8.9508676999999999</c:v>
                </c:pt>
                <c:pt idx="10111">
                  <c:v>-8.9589900999999994</c:v>
                </c:pt>
                <c:pt idx="10112">
                  <c:v>-8.9601564000000007</c:v>
                </c:pt>
                <c:pt idx="10113">
                  <c:v>-8.9663676999999993</c:v>
                </c:pt>
                <c:pt idx="10114">
                  <c:v>-8.9651499000000001</c:v>
                </c:pt>
                <c:pt idx="10115">
                  <c:v>-8.9792746999999995</c:v>
                </c:pt>
                <c:pt idx="10116">
                  <c:v>-8.9761915000000005</c:v>
                </c:pt>
                <c:pt idx="10117">
                  <c:v>-8.9756640999999995</c:v>
                </c:pt>
                <c:pt idx="10118">
                  <c:v>-8.9843931000000001</c:v>
                </c:pt>
                <c:pt idx="10119">
                  <c:v>-8.9812241000000004</c:v>
                </c:pt>
                <c:pt idx="10120">
                  <c:v>-8.9920387000000002</c:v>
                </c:pt>
                <c:pt idx="10121">
                  <c:v>-8.9895505999999994</c:v>
                </c:pt>
                <c:pt idx="10122">
                  <c:v>-8.9915295000000004</c:v>
                </c:pt>
                <c:pt idx="10123">
                  <c:v>-8.9944859000000008</c:v>
                </c:pt>
                <c:pt idx="10124">
                  <c:v>-9.0016832000000004</c:v>
                </c:pt>
                <c:pt idx="10125">
                  <c:v>-9.0028056999999997</c:v>
                </c:pt>
                <c:pt idx="10126">
                  <c:v>-9.0044106999999993</c:v>
                </c:pt>
                <c:pt idx="10127">
                  <c:v>-9.0018291000000001</c:v>
                </c:pt>
                <c:pt idx="10128">
                  <c:v>-9.0125437000000002</c:v>
                </c:pt>
                <c:pt idx="10129">
                  <c:v>-9.0102606000000005</c:v>
                </c:pt>
                <c:pt idx="10130">
                  <c:v>-9.0111074000000002</c:v>
                </c:pt>
                <c:pt idx="10131">
                  <c:v>-9.0141028999999993</c:v>
                </c:pt>
                <c:pt idx="10132">
                  <c:v>-9.0101767000000006</c:v>
                </c:pt>
                <c:pt idx="10133">
                  <c:v>-9.0083713999999997</c:v>
                </c:pt>
                <c:pt idx="10134">
                  <c:v>-9.0191879000000004</c:v>
                </c:pt>
                <c:pt idx="10135">
                  <c:v>-9.0201358999999997</c:v>
                </c:pt>
                <c:pt idx="10136">
                  <c:v>-9.0189333000000005</c:v>
                </c:pt>
                <c:pt idx="10137">
                  <c:v>-9.0312996000000005</c:v>
                </c:pt>
                <c:pt idx="10138">
                  <c:v>-9.0307121000000006</c:v>
                </c:pt>
                <c:pt idx="10139">
                  <c:v>-9.0269232000000006</c:v>
                </c:pt>
                <c:pt idx="10140">
                  <c:v>-9.0282736000000003</c:v>
                </c:pt>
                <c:pt idx="10141">
                  <c:v>-9.0274324000000004</c:v>
                </c:pt>
                <c:pt idx="10142">
                  <c:v>-9.0356521999999995</c:v>
                </c:pt>
                <c:pt idx="10143">
                  <c:v>-9.0379658000000003</c:v>
                </c:pt>
                <c:pt idx="10144">
                  <c:v>-9.0406484999999996</c:v>
                </c:pt>
                <c:pt idx="10145">
                  <c:v>-9.0385817999999993</c:v>
                </c:pt>
                <c:pt idx="10146">
                  <c:v>-9.0471190999999997</c:v>
                </c:pt>
                <c:pt idx="10147">
                  <c:v>-9.0445107999999994</c:v>
                </c:pt>
                <c:pt idx="10148">
                  <c:v>-9.0493916999999993</c:v>
                </c:pt>
                <c:pt idx="10149">
                  <c:v>-9.0470877000000005</c:v>
                </c:pt>
                <c:pt idx="10150">
                  <c:v>-9.0533017999999998</c:v>
                </c:pt>
                <c:pt idx="10151">
                  <c:v>-9.0557879999999997</c:v>
                </c:pt>
                <c:pt idx="10152">
                  <c:v>-9.0509185999999993</c:v>
                </c:pt>
                <c:pt idx="10153">
                  <c:v>-9.0606337000000003</c:v>
                </c:pt>
                <c:pt idx="10154">
                  <c:v>-9.0653486000000001</c:v>
                </c:pt>
                <c:pt idx="10155">
                  <c:v>-9.0624427999999995</c:v>
                </c:pt>
                <c:pt idx="10156">
                  <c:v>-9.0573996999999995</c:v>
                </c:pt>
                <c:pt idx="10157">
                  <c:v>-9.0616055000000006</c:v>
                </c:pt>
                <c:pt idx="10158">
                  <c:v>-9.0752725999999999</c:v>
                </c:pt>
                <c:pt idx="10159">
                  <c:v>-9.0729942000000001</c:v>
                </c:pt>
                <c:pt idx="10160">
                  <c:v>-9.0763558999999994</c:v>
                </c:pt>
                <c:pt idx="10161">
                  <c:v>-9.0737400000000008</c:v>
                </c:pt>
                <c:pt idx="10162">
                  <c:v>-9.0846499999999999</c:v>
                </c:pt>
                <c:pt idx="10163">
                  <c:v>-9.0860337999999992</c:v>
                </c:pt>
                <c:pt idx="10164">
                  <c:v>-9.0854835999999999</c:v>
                </c:pt>
                <c:pt idx="10165">
                  <c:v>-9.0873013</c:v>
                </c:pt>
                <c:pt idx="10166">
                  <c:v>-9.0975026999999997</c:v>
                </c:pt>
                <c:pt idx="10167">
                  <c:v>-9.1019182000000001</c:v>
                </c:pt>
                <c:pt idx="10168">
                  <c:v>-9.1006508000000004</c:v>
                </c:pt>
                <c:pt idx="10169">
                  <c:v>-9.0942162999999994</c:v>
                </c:pt>
                <c:pt idx="10170">
                  <c:v>-9.0963984</c:v>
                </c:pt>
                <c:pt idx="10171">
                  <c:v>-9.1079492999999996</c:v>
                </c:pt>
                <c:pt idx="10172">
                  <c:v>-9.1096897000000006</c:v>
                </c:pt>
                <c:pt idx="10173">
                  <c:v>-9.1102991000000006</c:v>
                </c:pt>
                <c:pt idx="10174">
                  <c:v>-9.1096009999999996</c:v>
                </c:pt>
                <c:pt idx="10175">
                  <c:v>-9.1117716000000009</c:v>
                </c:pt>
                <c:pt idx="10176">
                  <c:v>-9.1234559999999991</c:v>
                </c:pt>
                <c:pt idx="10177">
                  <c:v>-9.1200551999999995</c:v>
                </c:pt>
                <c:pt idx="10178">
                  <c:v>-9.1244859999999992</c:v>
                </c:pt>
                <c:pt idx="10179">
                  <c:v>-9.1262617000000006</c:v>
                </c:pt>
                <c:pt idx="10180">
                  <c:v>-9.1374177999999997</c:v>
                </c:pt>
                <c:pt idx="10181">
                  <c:v>-9.1376352000000001</c:v>
                </c:pt>
                <c:pt idx="10182">
                  <c:v>-9.1360779000000001</c:v>
                </c:pt>
                <c:pt idx="10183">
                  <c:v>-9.1419172</c:v>
                </c:pt>
                <c:pt idx="10184">
                  <c:v>-9.1544761999999995</c:v>
                </c:pt>
                <c:pt idx="10185">
                  <c:v>-9.1508597999999992</c:v>
                </c:pt>
                <c:pt idx="10186">
                  <c:v>-9.1509142000000008</c:v>
                </c:pt>
                <c:pt idx="10187">
                  <c:v>-9.1492413999999993</c:v>
                </c:pt>
                <c:pt idx="10188">
                  <c:v>-9.1592903000000003</c:v>
                </c:pt>
                <c:pt idx="10189">
                  <c:v>-9.1606283000000008</c:v>
                </c:pt>
                <c:pt idx="10190">
                  <c:v>-9.1579390000000007</c:v>
                </c:pt>
                <c:pt idx="10191">
                  <c:v>-9.1593026999999996</c:v>
                </c:pt>
                <c:pt idx="10192">
                  <c:v>-9.1716042000000009</c:v>
                </c:pt>
                <c:pt idx="10193">
                  <c:v>-9.1640309999999996</c:v>
                </c:pt>
                <c:pt idx="10194">
                  <c:v>-9.1598167000000004</c:v>
                </c:pt>
                <c:pt idx="10195">
                  <c:v>-9.1755095000000004</c:v>
                </c:pt>
                <c:pt idx="10196">
                  <c:v>-9.1706657000000007</c:v>
                </c:pt>
                <c:pt idx="10197">
                  <c:v>-9.1681795000000008</c:v>
                </c:pt>
                <c:pt idx="10198">
                  <c:v>-9.1644553999999996</c:v>
                </c:pt>
                <c:pt idx="10199">
                  <c:v>-9.1681308999999995</c:v>
                </c:pt>
                <c:pt idx="10200">
                  <c:v>-9.1770153000000008</c:v>
                </c:pt>
                <c:pt idx="10201">
                  <c:v>-9.1714821000000004</c:v>
                </c:pt>
                <c:pt idx="10202">
                  <c:v>-9.1708879000000003</c:v>
                </c:pt>
                <c:pt idx="10203">
                  <c:v>-9.1802378000000004</c:v>
                </c:pt>
                <c:pt idx="10204">
                  <c:v>-9.1807984999999999</c:v>
                </c:pt>
                <c:pt idx="10205">
                  <c:v>-9.1834887999999992</c:v>
                </c:pt>
                <c:pt idx="10206">
                  <c:v>-9.1826992000000001</c:v>
                </c:pt>
                <c:pt idx="10207">
                  <c:v>-9.1886758999999998</c:v>
                </c:pt>
                <c:pt idx="10208">
                  <c:v>-9.1976537999999994</c:v>
                </c:pt>
                <c:pt idx="10209">
                  <c:v>-9.1888617999999997</c:v>
                </c:pt>
                <c:pt idx="10210">
                  <c:v>-9.1921043000000004</c:v>
                </c:pt>
                <c:pt idx="10211">
                  <c:v>-9.2047118999999995</c:v>
                </c:pt>
                <c:pt idx="10212">
                  <c:v>-9.2051449000000005</c:v>
                </c:pt>
                <c:pt idx="10213">
                  <c:v>-9.2079401000000001</c:v>
                </c:pt>
                <c:pt idx="10214">
                  <c:v>-9.2087029999999999</c:v>
                </c:pt>
                <c:pt idx="10215">
                  <c:v>-9.221508</c:v>
                </c:pt>
                <c:pt idx="10216">
                  <c:v>-9.2203064000000001</c:v>
                </c:pt>
                <c:pt idx="10217">
                  <c:v>-9.2173615000000009</c:v>
                </c:pt>
                <c:pt idx="10218">
                  <c:v>-9.2268752999999997</c:v>
                </c:pt>
                <c:pt idx="10219">
                  <c:v>-9.2339230000000008</c:v>
                </c:pt>
                <c:pt idx="10220">
                  <c:v>-9.2314644000000001</c:v>
                </c:pt>
                <c:pt idx="10221">
                  <c:v>-9.2336396999999995</c:v>
                </c:pt>
                <c:pt idx="10222">
                  <c:v>-9.2312784000000008</c:v>
                </c:pt>
                <c:pt idx="10223">
                  <c:v>-9.2453613000000008</c:v>
                </c:pt>
                <c:pt idx="10224">
                  <c:v>-9.2446584999999999</c:v>
                </c:pt>
                <c:pt idx="10225">
                  <c:v>-9.2465162000000003</c:v>
                </c:pt>
                <c:pt idx="10226">
                  <c:v>-9.2570086000000007</c:v>
                </c:pt>
                <c:pt idx="10227">
                  <c:v>-9.2609501000000005</c:v>
                </c:pt>
                <c:pt idx="10228">
                  <c:v>-9.2604846999999992</c:v>
                </c:pt>
                <c:pt idx="10229">
                  <c:v>-9.2647724</c:v>
                </c:pt>
                <c:pt idx="10230">
                  <c:v>-9.2683105000000001</c:v>
                </c:pt>
                <c:pt idx="10231">
                  <c:v>-9.2769221999999996</c:v>
                </c:pt>
                <c:pt idx="10232">
                  <c:v>-9.2748089</c:v>
                </c:pt>
                <c:pt idx="10233">
                  <c:v>-9.2753133999999999</c:v>
                </c:pt>
                <c:pt idx="10234">
                  <c:v>-9.2851619999999997</c:v>
                </c:pt>
                <c:pt idx="10235">
                  <c:v>-9.2845154000000001</c:v>
                </c:pt>
                <c:pt idx="10236">
                  <c:v>-9.2821435999999995</c:v>
                </c:pt>
                <c:pt idx="10237">
                  <c:v>-9.2911471999999993</c:v>
                </c:pt>
                <c:pt idx="10238">
                  <c:v>-9.2894124999999992</c:v>
                </c:pt>
                <c:pt idx="10239">
                  <c:v>-9.2907057000000002</c:v>
                </c:pt>
                <c:pt idx="10240">
                  <c:v>-9.2948103</c:v>
                </c:pt>
                <c:pt idx="10241">
                  <c:v>-9.2927265000000006</c:v>
                </c:pt>
                <c:pt idx="10242">
                  <c:v>-9.2968407000000006</c:v>
                </c:pt>
                <c:pt idx="10243">
                  <c:v>-9.2903433</c:v>
                </c:pt>
                <c:pt idx="10244">
                  <c:v>-9.2969665999999993</c:v>
                </c:pt>
                <c:pt idx="10245">
                  <c:v>-9.2943592000000006</c:v>
                </c:pt>
                <c:pt idx="10246">
                  <c:v>-9.3052769000000009</c:v>
                </c:pt>
                <c:pt idx="10247">
                  <c:v>-9.3034754</c:v>
                </c:pt>
                <c:pt idx="10248">
                  <c:v>-9.2983540999999992</c:v>
                </c:pt>
                <c:pt idx="10249">
                  <c:v>-9.3055763000000002</c:v>
                </c:pt>
                <c:pt idx="10250">
                  <c:v>-9.3070707000000006</c:v>
                </c:pt>
                <c:pt idx="10251">
                  <c:v>-9.3119105999999991</c:v>
                </c:pt>
                <c:pt idx="10252">
                  <c:v>-9.3101950000000002</c:v>
                </c:pt>
                <c:pt idx="10253">
                  <c:v>-9.3156166000000002</c:v>
                </c:pt>
                <c:pt idx="10254">
                  <c:v>-9.3152342000000008</c:v>
                </c:pt>
                <c:pt idx="10255">
                  <c:v>-9.3185710999999998</c:v>
                </c:pt>
                <c:pt idx="10256">
                  <c:v>-9.3227205000000009</c:v>
                </c:pt>
                <c:pt idx="10257">
                  <c:v>-9.3386250000000004</c:v>
                </c:pt>
                <c:pt idx="10258">
                  <c:v>-9.3326796999999999</c:v>
                </c:pt>
                <c:pt idx="10259">
                  <c:v>-9.3360415000000003</c:v>
                </c:pt>
                <c:pt idx="10260">
                  <c:v>-9.3359261</c:v>
                </c:pt>
                <c:pt idx="10261">
                  <c:v>-9.3504515000000001</c:v>
                </c:pt>
                <c:pt idx="10262">
                  <c:v>-9.3538475000000005</c:v>
                </c:pt>
                <c:pt idx="10263">
                  <c:v>-9.3492373999999998</c:v>
                </c:pt>
                <c:pt idx="10264">
                  <c:v>-9.3496704000000008</c:v>
                </c:pt>
                <c:pt idx="10265">
                  <c:v>-9.3628263</c:v>
                </c:pt>
                <c:pt idx="10266">
                  <c:v>-9.3591156000000009</c:v>
                </c:pt>
                <c:pt idx="10267">
                  <c:v>-9.3603401000000002</c:v>
                </c:pt>
                <c:pt idx="10268">
                  <c:v>-9.3660125999999995</c:v>
                </c:pt>
                <c:pt idx="10269">
                  <c:v>-9.3664131000000008</c:v>
                </c:pt>
                <c:pt idx="10270">
                  <c:v>-9.3626480000000001</c:v>
                </c:pt>
                <c:pt idx="10271">
                  <c:v>-9.3579006000000007</c:v>
                </c:pt>
                <c:pt idx="10272">
                  <c:v>-9.3691072000000002</c:v>
                </c:pt>
                <c:pt idx="10273">
                  <c:v>-9.3735180000000007</c:v>
                </c:pt>
                <c:pt idx="10274">
                  <c:v>-9.3702392999999997</c:v>
                </c:pt>
                <c:pt idx="10275">
                  <c:v>-9.3720016000000008</c:v>
                </c:pt>
                <c:pt idx="10276">
                  <c:v>-9.3783951000000005</c:v>
                </c:pt>
                <c:pt idx="10277">
                  <c:v>-9.3734473999999999</c:v>
                </c:pt>
                <c:pt idx="10278">
                  <c:v>-9.3840628000000006</c:v>
                </c:pt>
                <c:pt idx="10279">
                  <c:v>-9.3830832999999991</c:v>
                </c:pt>
                <c:pt idx="10280">
                  <c:v>-9.3842286999999995</c:v>
                </c:pt>
                <c:pt idx="10281">
                  <c:v>-9.3831606000000001</c:v>
                </c:pt>
                <c:pt idx="10282">
                  <c:v>-9.3967533000000003</c:v>
                </c:pt>
                <c:pt idx="10283">
                  <c:v>-9.3980063999999999</c:v>
                </c:pt>
                <c:pt idx="10284">
                  <c:v>-9.4014577999999993</c:v>
                </c:pt>
                <c:pt idx="10285">
                  <c:v>-9.4008807999999995</c:v>
                </c:pt>
                <c:pt idx="10286">
                  <c:v>-9.4124136000000007</c:v>
                </c:pt>
                <c:pt idx="10287">
                  <c:v>-9.4112729999999996</c:v>
                </c:pt>
                <c:pt idx="10288">
                  <c:v>-9.4147215000000006</c:v>
                </c:pt>
                <c:pt idx="10289">
                  <c:v>-9.4156093999999992</c:v>
                </c:pt>
                <c:pt idx="10290">
                  <c:v>-9.4246063000000007</c:v>
                </c:pt>
                <c:pt idx="10291">
                  <c:v>-9.4281272999999999</c:v>
                </c:pt>
                <c:pt idx="10292">
                  <c:v>-9.4320582999999996</c:v>
                </c:pt>
                <c:pt idx="10293">
                  <c:v>-9.4382572000000007</c:v>
                </c:pt>
                <c:pt idx="10294">
                  <c:v>-9.4407501000000007</c:v>
                </c:pt>
                <c:pt idx="10295">
                  <c:v>-9.4366483999999993</c:v>
                </c:pt>
                <c:pt idx="10296">
                  <c:v>-9.4394989000000002</c:v>
                </c:pt>
                <c:pt idx="10297">
                  <c:v>-9.4492101999999996</c:v>
                </c:pt>
                <c:pt idx="10298">
                  <c:v>-9.4477338999999994</c:v>
                </c:pt>
                <c:pt idx="10299">
                  <c:v>-9.4469203999999998</c:v>
                </c:pt>
                <c:pt idx="10300">
                  <c:v>-9.4462375999999999</c:v>
                </c:pt>
                <c:pt idx="10301">
                  <c:v>-9.4510974999999995</c:v>
                </c:pt>
                <c:pt idx="10302">
                  <c:v>-9.4570273999999994</c:v>
                </c:pt>
                <c:pt idx="10303">
                  <c:v>-9.4444570999999993</c:v>
                </c:pt>
                <c:pt idx="10304">
                  <c:v>-9.4575882</c:v>
                </c:pt>
                <c:pt idx="10305">
                  <c:v>-9.4591446000000001</c:v>
                </c:pt>
                <c:pt idx="10306">
                  <c:v>-9.4575834000000008</c:v>
                </c:pt>
                <c:pt idx="10307">
                  <c:v>-9.4603032999999996</c:v>
                </c:pt>
                <c:pt idx="10308">
                  <c:v>-9.4688567999999993</c:v>
                </c:pt>
                <c:pt idx="10309">
                  <c:v>-9.4752454999999998</c:v>
                </c:pt>
                <c:pt idx="10310">
                  <c:v>-9.4794625999999997</c:v>
                </c:pt>
                <c:pt idx="10311">
                  <c:v>-9.4887686000000002</c:v>
                </c:pt>
                <c:pt idx="10312">
                  <c:v>-9.4956063999999998</c:v>
                </c:pt>
                <c:pt idx="10313">
                  <c:v>-9.4965086000000003</c:v>
                </c:pt>
                <c:pt idx="10314">
                  <c:v>-9.4984397999999999</c:v>
                </c:pt>
                <c:pt idx="10315">
                  <c:v>-9.5038184999999995</c:v>
                </c:pt>
                <c:pt idx="10316">
                  <c:v>-9.5025586999999998</c:v>
                </c:pt>
                <c:pt idx="10317">
                  <c:v>-9.5086926999999992</c:v>
                </c:pt>
                <c:pt idx="10318">
                  <c:v>-9.5141820999999993</c:v>
                </c:pt>
                <c:pt idx="10319">
                  <c:v>-9.5037068999999992</c:v>
                </c:pt>
                <c:pt idx="10320">
                  <c:v>-9.5081691999999993</c:v>
                </c:pt>
                <c:pt idx="10321">
                  <c:v>-9.5134057999999992</c:v>
                </c:pt>
                <c:pt idx="10322">
                  <c:v>-9.5116186000000003</c:v>
                </c:pt>
                <c:pt idx="10323">
                  <c:v>-9.5121117000000002</c:v>
                </c:pt>
                <c:pt idx="10324">
                  <c:v>-9.5051050000000004</c:v>
                </c:pt>
                <c:pt idx="10325">
                  <c:v>-9.5170726999999999</c:v>
                </c:pt>
                <c:pt idx="10326">
                  <c:v>-9.5146580000000007</c:v>
                </c:pt>
                <c:pt idx="10327">
                  <c:v>-9.5148334999999999</c:v>
                </c:pt>
                <c:pt idx="10328">
                  <c:v>-9.5178899999999995</c:v>
                </c:pt>
                <c:pt idx="10329">
                  <c:v>-9.5279512000000004</c:v>
                </c:pt>
                <c:pt idx="10330">
                  <c:v>-9.5307455000000001</c:v>
                </c:pt>
                <c:pt idx="10331">
                  <c:v>-9.5326976999999999</c:v>
                </c:pt>
                <c:pt idx="10332">
                  <c:v>-9.5326214</c:v>
                </c:pt>
                <c:pt idx="10333">
                  <c:v>-9.5466765999999996</c:v>
                </c:pt>
                <c:pt idx="10334">
                  <c:v>-9.5449237999999994</c:v>
                </c:pt>
                <c:pt idx="10335">
                  <c:v>-9.5488280999999997</c:v>
                </c:pt>
                <c:pt idx="10336">
                  <c:v>-9.5497808000000006</c:v>
                </c:pt>
                <c:pt idx="10337">
                  <c:v>-9.5620116999999993</c:v>
                </c:pt>
                <c:pt idx="10338">
                  <c:v>-9.5597037999999994</c:v>
                </c:pt>
                <c:pt idx="10339">
                  <c:v>-9.5584249000000003</c:v>
                </c:pt>
                <c:pt idx="10340">
                  <c:v>-9.5604019000000005</c:v>
                </c:pt>
                <c:pt idx="10341">
                  <c:v>-9.5681601000000001</c:v>
                </c:pt>
                <c:pt idx="10342">
                  <c:v>-9.5627317000000005</c:v>
                </c:pt>
                <c:pt idx="10343">
                  <c:v>-9.5613480000000006</c:v>
                </c:pt>
                <c:pt idx="10344">
                  <c:v>-9.5641908999999998</c:v>
                </c:pt>
                <c:pt idx="10345">
                  <c:v>-9.5575886000000008</c:v>
                </c:pt>
                <c:pt idx="10346">
                  <c:v>-9.5592413000000001</c:v>
                </c:pt>
                <c:pt idx="10347">
                  <c:v>-9.5705241999999995</c:v>
                </c:pt>
                <c:pt idx="10348">
                  <c:v>-9.5737094999999997</c:v>
                </c:pt>
                <c:pt idx="10349">
                  <c:v>-9.5789433000000006</c:v>
                </c:pt>
                <c:pt idx="10350">
                  <c:v>-9.5888243000000006</c:v>
                </c:pt>
                <c:pt idx="10351">
                  <c:v>-9.5904608000000007</c:v>
                </c:pt>
                <c:pt idx="10352">
                  <c:v>-9.5936441000000006</c:v>
                </c:pt>
                <c:pt idx="10353">
                  <c:v>-9.5963677999999994</c:v>
                </c:pt>
                <c:pt idx="10354">
                  <c:v>-9.6085586999999997</c:v>
                </c:pt>
                <c:pt idx="10355">
                  <c:v>-9.6052914000000005</c:v>
                </c:pt>
                <c:pt idx="10356">
                  <c:v>-9.6050730000000009</c:v>
                </c:pt>
                <c:pt idx="10357">
                  <c:v>-9.5984621000000008</c:v>
                </c:pt>
                <c:pt idx="10358">
                  <c:v>-9.6141051999999991</c:v>
                </c:pt>
                <c:pt idx="10359">
                  <c:v>-9.6040039000000004</c:v>
                </c:pt>
                <c:pt idx="10360">
                  <c:v>-9.6054458999999994</c:v>
                </c:pt>
                <c:pt idx="10361">
                  <c:v>-9.6148585999999998</c:v>
                </c:pt>
                <c:pt idx="10362">
                  <c:v>-9.6123294999999995</c:v>
                </c:pt>
                <c:pt idx="10363">
                  <c:v>-9.6128826000000007</c:v>
                </c:pt>
                <c:pt idx="10364">
                  <c:v>-9.6233272999999997</c:v>
                </c:pt>
                <c:pt idx="10365">
                  <c:v>-9.6331395999999998</c:v>
                </c:pt>
                <c:pt idx="10366">
                  <c:v>-9.6293343999999994</c:v>
                </c:pt>
                <c:pt idx="10367">
                  <c:v>-9.6362313999999998</c:v>
                </c:pt>
                <c:pt idx="10368">
                  <c:v>-9.6371106999999991</c:v>
                </c:pt>
                <c:pt idx="10369">
                  <c:v>-9.6467390000000002</c:v>
                </c:pt>
                <c:pt idx="10370">
                  <c:v>-9.6452208000000006</c:v>
                </c:pt>
                <c:pt idx="10371">
                  <c:v>-9.6466779999999996</c:v>
                </c:pt>
                <c:pt idx="10372">
                  <c:v>-9.6446799999999993</c:v>
                </c:pt>
                <c:pt idx="10373">
                  <c:v>-9.6509398999999991</c:v>
                </c:pt>
                <c:pt idx="10374">
                  <c:v>-9.6505098</c:v>
                </c:pt>
                <c:pt idx="10375">
                  <c:v>-9.6496525000000002</c:v>
                </c:pt>
                <c:pt idx="10376">
                  <c:v>-9.6574430000000007</c:v>
                </c:pt>
                <c:pt idx="10377">
                  <c:v>-9.6571198000000003</c:v>
                </c:pt>
                <c:pt idx="10378">
                  <c:v>-9.6686478000000005</c:v>
                </c:pt>
                <c:pt idx="10379">
                  <c:v>-9.6631975000000008</c:v>
                </c:pt>
                <c:pt idx="10380">
                  <c:v>-9.6698035999999998</c:v>
                </c:pt>
                <c:pt idx="10381">
                  <c:v>-9.6748256999999995</c:v>
                </c:pt>
                <c:pt idx="10382">
                  <c:v>-9.6800785000000005</c:v>
                </c:pt>
                <c:pt idx="10383">
                  <c:v>-9.6839943000000002</c:v>
                </c:pt>
                <c:pt idx="10384">
                  <c:v>-9.6938486000000008</c:v>
                </c:pt>
                <c:pt idx="10385">
                  <c:v>-9.6951704000000003</c:v>
                </c:pt>
                <c:pt idx="10386">
                  <c:v>-9.6954440999999996</c:v>
                </c:pt>
                <c:pt idx="10387">
                  <c:v>-9.7087001999999991</c:v>
                </c:pt>
                <c:pt idx="10388">
                  <c:v>-9.7061995999999997</c:v>
                </c:pt>
                <c:pt idx="10389">
                  <c:v>-9.7137966000000002</c:v>
                </c:pt>
                <c:pt idx="10390">
                  <c:v>-9.7150908000000005</c:v>
                </c:pt>
                <c:pt idx="10391">
                  <c:v>-9.7090464000000001</c:v>
                </c:pt>
                <c:pt idx="10392">
                  <c:v>-9.7089586000000008</c:v>
                </c:pt>
                <c:pt idx="10393">
                  <c:v>-9.7085276</c:v>
                </c:pt>
                <c:pt idx="10394">
                  <c:v>-9.7144556000000009</c:v>
                </c:pt>
                <c:pt idx="10395">
                  <c:v>-9.7087698000000007</c:v>
                </c:pt>
                <c:pt idx="10396">
                  <c:v>-9.7139301000000007</c:v>
                </c:pt>
                <c:pt idx="10397">
                  <c:v>-9.7062682999999996</c:v>
                </c:pt>
                <c:pt idx="10398">
                  <c:v>-9.7214127000000001</c:v>
                </c:pt>
                <c:pt idx="10399">
                  <c:v>-9.7204026999999993</c:v>
                </c:pt>
                <c:pt idx="10400">
                  <c:v>-9.7257738000000007</c:v>
                </c:pt>
                <c:pt idx="10401">
                  <c:v>-9.7270269000000003</c:v>
                </c:pt>
                <c:pt idx="10402">
                  <c:v>-9.7435492999999997</c:v>
                </c:pt>
                <c:pt idx="10403">
                  <c:v>-9.7451115000000001</c:v>
                </c:pt>
                <c:pt idx="10404">
                  <c:v>-9.7453842000000002</c:v>
                </c:pt>
                <c:pt idx="10405">
                  <c:v>-9.7486820000000005</c:v>
                </c:pt>
                <c:pt idx="10406">
                  <c:v>-9.7547177999999999</c:v>
                </c:pt>
                <c:pt idx="10407">
                  <c:v>-9.7523251000000002</c:v>
                </c:pt>
                <c:pt idx="10408">
                  <c:v>-9.7581223999999995</c:v>
                </c:pt>
                <c:pt idx="10409">
                  <c:v>-9.7552451999999992</c:v>
                </c:pt>
                <c:pt idx="10410">
                  <c:v>-9.7568520999999997</c:v>
                </c:pt>
                <c:pt idx="10411">
                  <c:v>-9.7591047</c:v>
                </c:pt>
                <c:pt idx="10412">
                  <c:v>-9.7547149999999991</c:v>
                </c:pt>
                <c:pt idx="10413">
                  <c:v>-9.7578087</c:v>
                </c:pt>
                <c:pt idx="10414">
                  <c:v>-9.7649012000000006</c:v>
                </c:pt>
                <c:pt idx="10415">
                  <c:v>-9.7643012999999996</c:v>
                </c:pt>
                <c:pt idx="10416">
                  <c:v>-9.7615566000000005</c:v>
                </c:pt>
                <c:pt idx="10417">
                  <c:v>-9.7761650000000007</c:v>
                </c:pt>
                <c:pt idx="10418">
                  <c:v>-9.7821102</c:v>
                </c:pt>
                <c:pt idx="10419">
                  <c:v>-9.7780027</c:v>
                </c:pt>
                <c:pt idx="10420">
                  <c:v>-9.7886877000000005</c:v>
                </c:pt>
                <c:pt idx="10421">
                  <c:v>-9.7970609999999994</c:v>
                </c:pt>
                <c:pt idx="10422">
                  <c:v>-9.7982311000000006</c:v>
                </c:pt>
                <c:pt idx="10423">
                  <c:v>-9.7941628000000005</c:v>
                </c:pt>
                <c:pt idx="10424">
                  <c:v>-9.8051738999999998</c:v>
                </c:pt>
                <c:pt idx="10425">
                  <c:v>-9.8002081000000008</c:v>
                </c:pt>
                <c:pt idx="10426">
                  <c:v>-9.7987737999999993</c:v>
                </c:pt>
                <c:pt idx="10427">
                  <c:v>-9.7910824000000005</c:v>
                </c:pt>
                <c:pt idx="10428">
                  <c:v>-9.8024091999999996</c:v>
                </c:pt>
                <c:pt idx="10429">
                  <c:v>-9.7990141000000008</c:v>
                </c:pt>
                <c:pt idx="10430">
                  <c:v>-9.7974291000000004</c:v>
                </c:pt>
                <c:pt idx="10431">
                  <c:v>-9.7987079999999995</c:v>
                </c:pt>
                <c:pt idx="10432">
                  <c:v>-9.8119507000000006</c:v>
                </c:pt>
                <c:pt idx="10433">
                  <c:v>-9.8103113000000004</c:v>
                </c:pt>
                <c:pt idx="10434">
                  <c:v>-9.8127517999999991</c:v>
                </c:pt>
                <c:pt idx="10435">
                  <c:v>-9.8210601999999998</c:v>
                </c:pt>
                <c:pt idx="10436">
                  <c:v>-9.8274498000000001</c:v>
                </c:pt>
                <c:pt idx="10437">
                  <c:v>-9.8261641999999991</c:v>
                </c:pt>
                <c:pt idx="10438">
                  <c:v>-9.8294010000000007</c:v>
                </c:pt>
                <c:pt idx="10439">
                  <c:v>-9.8333273000000005</c:v>
                </c:pt>
                <c:pt idx="10440">
                  <c:v>-9.8394174999999997</c:v>
                </c:pt>
                <c:pt idx="10441">
                  <c:v>-9.8355788999999998</c:v>
                </c:pt>
                <c:pt idx="10442">
                  <c:v>-9.8382091999999997</c:v>
                </c:pt>
                <c:pt idx="10443">
                  <c:v>-9.8371028999999997</c:v>
                </c:pt>
                <c:pt idx="10444">
                  <c:v>-9.8467999000000006</c:v>
                </c:pt>
                <c:pt idx="10445">
                  <c:v>-9.8398762000000008</c:v>
                </c:pt>
                <c:pt idx="10446">
                  <c:v>-9.8343600999999996</c:v>
                </c:pt>
                <c:pt idx="10447">
                  <c:v>-9.8442316000000005</c:v>
                </c:pt>
                <c:pt idx="10448">
                  <c:v>-9.8443641999999993</c:v>
                </c:pt>
                <c:pt idx="10449">
                  <c:v>-9.8408698999999995</c:v>
                </c:pt>
                <c:pt idx="10450">
                  <c:v>-9.8435296999999995</c:v>
                </c:pt>
                <c:pt idx="10451">
                  <c:v>-9.8538817999999999</c:v>
                </c:pt>
                <c:pt idx="10452">
                  <c:v>-9.8596649000000003</c:v>
                </c:pt>
                <c:pt idx="10453">
                  <c:v>-9.8590374000000001</c:v>
                </c:pt>
                <c:pt idx="10454">
                  <c:v>-9.8592157</c:v>
                </c:pt>
                <c:pt idx="10455">
                  <c:v>-9.8691387000000006</c:v>
                </c:pt>
                <c:pt idx="10456">
                  <c:v>-9.8711032999999997</c:v>
                </c:pt>
                <c:pt idx="10457">
                  <c:v>-9.8756924000000001</c:v>
                </c:pt>
                <c:pt idx="10458">
                  <c:v>-9.874053</c:v>
                </c:pt>
                <c:pt idx="10459">
                  <c:v>-9.8718518999999993</c:v>
                </c:pt>
                <c:pt idx="10460">
                  <c:v>-9.8815068999999998</c:v>
                </c:pt>
                <c:pt idx="10461">
                  <c:v>-9.8794298000000005</c:v>
                </c:pt>
                <c:pt idx="10462">
                  <c:v>-9.8878021</c:v>
                </c:pt>
                <c:pt idx="10463">
                  <c:v>-9.8871803000000007</c:v>
                </c:pt>
                <c:pt idx="10464">
                  <c:v>-9.8883256999999993</c:v>
                </c:pt>
                <c:pt idx="10465">
                  <c:v>-9.8865432999999996</c:v>
                </c:pt>
                <c:pt idx="10466">
                  <c:v>-9.8943128999999992</c:v>
                </c:pt>
                <c:pt idx="10467">
                  <c:v>-9.8927020999999993</c:v>
                </c:pt>
                <c:pt idx="10468">
                  <c:v>-9.8921431999999996</c:v>
                </c:pt>
                <c:pt idx="10469">
                  <c:v>-9.8936738999999996</c:v>
                </c:pt>
                <c:pt idx="10470">
                  <c:v>-9.8969622000000008</c:v>
                </c:pt>
                <c:pt idx="10471">
                  <c:v>-9.9071665000000007</c:v>
                </c:pt>
                <c:pt idx="10472">
                  <c:v>-9.9087467</c:v>
                </c:pt>
                <c:pt idx="10473">
                  <c:v>-9.9112606000000003</c:v>
                </c:pt>
                <c:pt idx="10474">
                  <c:v>-9.9115924999999994</c:v>
                </c:pt>
                <c:pt idx="10475">
                  <c:v>-9.9252081000000008</c:v>
                </c:pt>
                <c:pt idx="10476">
                  <c:v>-9.9252833999999996</c:v>
                </c:pt>
                <c:pt idx="10477">
                  <c:v>-9.9264612000000003</c:v>
                </c:pt>
                <c:pt idx="10478">
                  <c:v>-9.9321822999999991</c:v>
                </c:pt>
                <c:pt idx="10479">
                  <c:v>-9.9371823999999993</c:v>
                </c:pt>
                <c:pt idx="10480">
                  <c:v>-9.9414853999999995</c:v>
                </c:pt>
                <c:pt idx="10481">
                  <c:v>-9.9330148999999999</c:v>
                </c:pt>
                <c:pt idx="10482">
                  <c:v>-9.9332399000000002</c:v>
                </c:pt>
                <c:pt idx="10483">
                  <c:v>-9.9435862999999998</c:v>
                </c:pt>
                <c:pt idx="10484">
                  <c:v>-9.9436464000000004</c:v>
                </c:pt>
                <c:pt idx="10485">
                  <c:v>-9.9429683999999998</c:v>
                </c:pt>
                <c:pt idx="10486">
                  <c:v>-9.9381237000000002</c:v>
                </c:pt>
                <c:pt idx="10487">
                  <c:v>-9.9502725999999999</c:v>
                </c:pt>
                <c:pt idx="10488">
                  <c:v>-9.9433126000000005</c:v>
                </c:pt>
                <c:pt idx="10489">
                  <c:v>-9.9464407000000001</c:v>
                </c:pt>
                <c:pt idx="10490">
                  <c:v>-9.9476957000000006</c:v>
                </c:pt>
                <c:pt idx="10491">
                  <c:v>-9.9534520999999998</c:v>
                </c:pt>
                <c:pt idx="10492">
                  <c:v>-9.9561892000000007</c:v>
                </c:pt>
                <c:pt idx="10493">
                  <c:v>-9.9551763999999991</c:v>
                </c:pt>
                <c:pt idx="10494">
                  <c:v>-9.9558964000000003</c:v>
                </c:pt>
                <c:pt idx="10495">
                  <c:v>-9.9689636000000004</c:v>
                </c:pt>
                <c:pt idx="10496">
                  <c:v>-9.9662600000000001</c:v>
                </c:pt>
                <c:pt idx="10497">
                  <c:v>-9.9698171999999996</c:v>
                </c:pt>
                <c:pt idx="10498">
                  <c:v>-9.9756564999999995</c:v>
                </c:pt>
                <c:pt idx="10499">
                  <c:v>-9.9727402000000005</c:v>
                </c:pt>
                <c:pt idx="10500">
                  <c:v>-9.985671</c:v>
                </c:pt>
                <c:pt idx="10501">
                  <c:v>-9.9843654999999991</c:v>
                </c:pt>
                <c:pt idx="10502">
                  <c:v>-9.9950895000000006</c:v>
                </c:pt>
                <c:pt idx="10503">
                  <c:v>-9.9917622000000001</c:v>
                </c:pt>
                <c:pt idx="10504">
                  <c:v>-9.9914159999999992</c:v>
                </c:pt>
                <c:pt idx="10505">
                  <c:v>-9.9893254999999996</c:v>
                </c:pt>
                <c:pt idx="10506">
                  <c:v>-9.9894695000000002</c:v>
                </c:pt>
                <c:pt idx="10507">
                  <c:v>-10.003177000000001</c:v>
                </c:pt>
                <c:pt idx="10508">
                  <c:v>-9.9982928999999992</c:v>
                </c:pt>
                <c:pt idx="10509">
                  <c:v>-9.9988422000000003</c:v>
                </c:pt>
                <c:pt idx="10510">
                  <c:v>-9.9962149</c:v>
                </c:pt>
                <c:pt idx="10511">
                  <c:v>-10.006791</c:v>
                </c:pt>
                <c:pt idx="10512">
                  <c:v>-10.001042</c:v>
                </c:pt>
                <c:pt idx="10513">
                  <c:v>-10.000669</c:v>
                </c:pt>
                <c:pt idx="10514">
                  <c:v>-10.002578</c:v>
                </c:pt>
                <c:pt idx="10515">
                  <c:v>-10.009942000000001</c:v>
                </c:pt>
                <c:pt idx="10516">
                  <c:v>-10.01052</c:v>
                </c:pt>
                <c:pt idx="10517">
                  <c:v>-10.009191</c:v>
                </c:pt>
                <c:pt idx="10518">
                  <c:v>-10.01449</c:v>
                </c:pt>
                <c:pt idx="10519">
                  <c:v>-10.026172000000001</c:v>
                </c:pt>
                <c:pt idx="10520">
                  <c:v>-10.027906</c:v>
                </c:pt>
                <c:pt idx="10521">
                  <c:v>-10.024466</c:v>
                </c:pt>
                <c:pt idx="10522">
                  <c:v>-10.026031</c:v>
                </c:pt>
                <c:pt idx="10523">
                  <c:v>-10.027495</c:v>
                </c:pt>
                <c:pt idx="10524">
                  <c:v>-10.039909</c:v>
                </c:pt>
                <c:pt idx="10525">
                  <c:v>-10.040165</c:v>
                </c:pt>
                <c:pt idx="10526">
                  <c:v>-10.0387</c:v>
                </c:pt>
                <c:pt idx="10527">
                  <c:v>-10.047330000000001</c:v>
                </c:pt>
                <c:pt idx="10528">
                  <c:v>-10.05484</c:v>
                </c:pt>
                <c:pt idx="10529">
                  <c:v>-10.054551</c:v>
                </c:pt>
                <c:pt idx="10530">
                  <c:v>-10.053089999999999</c:v>
                </c:pt>
                <c:pt idx="10531">
                  <c:v>-10.055393</c:v>
                </c:pt>
                <c:pt idx="10532">
                  <c:v>-10.061662</c:v>
                </c:pt>
                <c:pt idx="10533">
                  <c:v>-10.063942000000001</c:v>
                </c:pt>
                <c:pt idx="10534">
                  <c:v>-10.061669999999999</c:v>
                </c:pt>
                <c:pt idx="10535">
                  <c:v>-10.057133</c:v>
                </c:pt>
                <c:pt idx="10536">
                  <c:v>-10.056495</c:v>
                </c:pt>
                <c:pt idx="10537">
                  <c:v>-10.063668</c:v>
                </c:pt>
                <c:pt idx="10538">
                  <c:v>-10.062608000000001</c:v>
                </c:pt>
                <c:pt idx="10539">
                  <c:v>-10.065421000000001</c:v>
                </c:pt>
                <c:pt idx="10540">
                  <c:v>-10.063267</c:v>
                </c:pt>
                <c:pt idx="10541">
                  <c:v>-10.064982000000001</c:v>
                </c:pt>
                <c:pt idx="10542">
                  <c:v>-10.070830000000001</c:v>
                </c:pt>
                <c:pt idx="10543">
                  <c:v>-10.073048</c:v>
                </c:pt>
                <c:pt idx="10544">
                  <c:v>-10.068695999999999</c:v>
                </c:pt>
                <c:pt idx="10545">
                  <c:v>-10.074038</c:v>
                </c:pt>
                <c:pt idx="10546">
                  <c:v>-10.081832</c:v>
                </c:pt>
                <c:pt idx="10547">
                  <c:v>-10.083976</c:v>
                </c:pt>
                <c:pt idx="10548">
                  <c:v>-10.093598</c:v>
                </c:pt>
                <c:pt idx="10549">
                  <c:v>-10.097146</c:v>
                </c:pt>
                <c:pt idx="10550">
                  <c:v>-10.098535999999999</c:v>
                </c:pt>
                <c:pt idx="10551">
                  <c:v>-10.098255</c:v>
                </c:pt>
                <c:pt idx="10552">
                  <c:v>-10.109532</c:v>
                </c:pt>
                <c:pt idx="10553">
                  <c:v>-10.108744</c:v>
                </c:pt>
                <c:pt idx="10554">
                  <c:v>-10.117974</c:v>
                </c:pt>
                <c:pt idx="10555">
                  <c:v>-10.120578999999999</c:v>
                </c:pt>
                <c:pt idx="10556">
                  <c:v>-10.112541999999999</c:v>
                </c:pt>
                <c:pt idx="10557">
                  <c:v>-10.121600000000001</c:v>
                </c:pt>
                <c:pt idx="10558">
                  <c:v>-10.122707</c:v>
                </c:pt>
                <c:pt idx="10559">
                  <c:v>-10.117203</c:v>
                </c:pt>
                <c:pt idx="10560">
                  <c:v>-10.121316999999999</c:v>
                </c:pt>
                <c:pt idx="10561">
                  <c:v>-10.131667</c:v>
                </c:pt>
                <c:pt idx="10562">
                  <c:v>-10.128356</c:v>
                </c:pt>
                <c:pt idx="10563">
                  <c:v>-10.133075</c:v>
                </c:pt>
                <c:pt idx="10564">
                  <c:v>-10.126161</c:v>
                </c:pt>
                <c:pt idx="10565">
                  <c:v>-10.134048999999999</c:v>
                </c:pt>
                <c:pt idx="10566">
                  <c:v>-10.133642</c:v>
                </c:pt>
                <c:pt idx="10567">
                  <c:v>-10.128788</c:v>
                </c:pt>
                <c:pt idx="10568">
                  <c:v>-10.141920000000001</c:v>
                </c:pt>
                <c:pt idx="10569">
                  <c:v>-10.135645</c:v>
                </c:pt>
                <c:pt idx="10570">
                  <c:v>-10.141527</c:v>
                </c:pt>
                <c:pt idx="10571">
                  <c:v>-10.145263999999999</c:v>
                </c:pt>
                <c:pt idx="10572">
                  <c:v>-10.151885</c:v>
                </c:pt>
                <c:pt idx="10573">
                  <c:v>-10.154748</c:v>
                </c:pt>
                <c:pt idx="10574">
                  <c:v>-10.153361</c:v>
                </c:pt>
                <c:pt idx="10575">
                  <c:v>-10.154614</c:v>
                </c:pt>
                <c:pt idx="10576">
                  <c:v>-10.168495999999999</c:v>
                </c:pt>
                <c:pt idx="10577">
                  <c:v>-10.164638</c:v>
                </c:pt>
                <c:pt idx="10578">
                  <c:v>-10.170464000000001</c:v>
                </c:pt>
                <c:pt idx="10579">
                  <c:v>-10.171389</c:v>
                </c:pt>
                <c:pt idx="10580">
                  <c:v>-10.183151000000001</c:v>
                </c:pt>
                <c:pt idx="10581">
                  <c:v>-10.183081</c:v>
                </c:pt>
                <c:pt idx="10582">
                  <c:v>-10.180346</c:v>
                </c:pt>
                <c:pt idx="10583">
                  <c:v>-10.186887</c:v>
                </c:pt>
                <c:pt idx="10584">
                  <c:v>-10.201283</c:v>
                </c:pt>
                <c:pt idx="10585">
                  <c:v>-10.196982999999999</c:v>
                </c:pt>
                <c:pt idx="10586">
                  <c:v>-10.19853</c:v>
                </c:pt>
                <c:pt idx="10587">
                  <c:v>-10.19502</c:v>
                </c:pt>
                <c:pt idx="10588">
                  <c:v>-10.213266000000001</c:v>
                </c:pt>
                <c:pt idx="10589">
                  <c:v>-10.206390000000001</c:v>
                </c:pt>
                <c:pt idx="10590">
                  <c:v>-10.214479000000001</c:v>
                </c:pt>
                <c:pt idx="10591">
                  <c:v>-10.217257999999999</c:v>
                </c:pt>
                <c:pt idx="10592">
                  <c:v>-10.219811</c:v>
                </c:pt>
                <c:pt idx="10593">
                  <c:v>-10.22038</c:v>
                </c:pt>
                <c:pt idx="10594">
                  <c:v>-10.2272</c:v>
                </c:pt>
                <c:pt idx="10595">
                  <c:v>-10.22364</c:v>
                </c:pt>
                <c:pt idx="10596">
                  <c:v>-10.223943</c:v>
                </c:pt>
                <c:pt idx="10597">
                  <c:v>-10.222989</c:v>
                </c:pt>
                <c:pt idx="10598">
                  <c:v>-10.234567</c:v>
                </c:pt>
                <c:pt idx="10599">
                  <c:v>-10.233646</c:v>
                </c:pt>
                <c:pt idx="10600">
                  <c:v>-10.234653</c:v>
                </c:pt>
                <c:pt idx="10601">
                  <c:v>-10.230083</c:v>
                </c:pt>
                <c:pt idx="10602">
                  <c:v>-10.237310000000001</c:v>
                </c:pt>
                <c:pt idx="10603">
                  <c:v>-10.240133</c:v>
                </c:pt>
                <c:pt idx="10604">
                  <c:v>-10.238576999999999</c:v>
                </c:pt>
                <c:pt idx="10605">
                  <c:v>-10.239255999999999</c:v>
                </c:pt>
                <c:pt idx="10606">
                  <c:v>-10.255329</c:v>
                </c:pt>
                <c:pt idx="10607">
                  <c:v>-10.254849</c:v>
                </c:pt>
                <c:pt idx="10608">
                  <c:v>-10.254965</c:v>
                </c:pt>
                <c:pt idx="10609">
                  <c:v>-10.254472</c:v>
                </c:pt>
                <c:pt idx="10610">
                  <c:v>-10.264507999999999</c:v>
                </c:pt>
                <c:pt idx="10611">
                  <c:v>-10.267153</c:v>
                </c:pt>
                <c:pt idx="10612">
                  <c:v>-10.264828</c:v>
                </c:pt>
                <c:pt idx="10613">
                  <c:v>-10.275375</c:v>
                </c:pt>
                <c:pt idx="10614">
                  <c:v>-10.281826000000001</c:v>
                </c:pt>
                <c:pt idx="10615">
                  <c:v>-10.282154</c:v>
                </c:pt>
                <c:pt idx="10616">
                  <c:v>-10.281162</c:v>
                </c:pt>
                <c:pt idx="10617">
                  <c:v>-10.296144999999999</c:v>
                </c:pt>
                <c:pt idx="10618">
                  <c:v>-10.296321000000001</c:v>
                </c:pt>
                <c:pt idx="10619">
                  <c:v>-10.296892</c:v>
                </c:pt>
                <c:pt idx="10620">
                  <c:v>-10.296993000000001</c:v>
                </c:pt>
                <c:pt idx="10621">
                  <c:v>-10.30505</c:v>
                </c:pt>
                <c:pt idx="10622">
                  <c:v>-10.308287</c:v>
                </c:pt>
                <c:pt idx="10623">
                  <c:v>-10.310510000000001</c:v>
                </c:pt>
                <c:pt idx="10624">
                  <c:v>-10.317579</c:v>
                </c:pt>
                <c:pt idx="10625">
                  <c:v>-10.316487</c:v>
                </c:pt>
                <c:pt idx="10626">
                  <c:v>-10.313095000000001</c:v>
                </c:pt>
                <c:pt idx="10627">
                  <c:v>-10.316765999999999</c:v>
                </c:pt>
                <c:pt idx="10628">
                  <c:v>-10.323854000000001</c:v>
                </c:pt>
                <c:pt idx="10629">
                  <c:v>-10.326295999999999</c:v>
                </c:pt>
                <c:pt idx="10630">
                  <c:v>-10.323649</c:v>
                </c:pt>
                <c:pt idx="10631">
                  <c:v>-10.322952000000001</c:v>
                </c:pt>
                <c:pt idx="10632">
                  <c:v>-10.326706</c:v>
                </c:pt>
                <c:pt idx="10633">
                  <c:v>-10.330662999999999</c:v>
                </c:pt>
                <c:pt idx="10634">
                  <c:v>-10.327624999999999</c:v>
                </c:pt>
                <c:pt idx="10635">
                  <c:v>-10.339083</c:v>
                </c:pt>
                <c:pt idx="10636">
                  <c:v>-10.339138</c:v>
                </c:pt>
                <c:pt idx="10637">
                  <c:v>-10.339638000000001</c:v>
                </c:pt>
                <c:pt idx="10638">
                  <c:v>-10.339974</c:v>
                </c:pt>
                <c:pt idx="10639">
                  <c:v>-10.339869</c:v>
                </c:pt>
                <c:pt idx="10640">
                  <c:v>-10.339326</c:v>
                </c:pt>
                <c:pt idx="10641">
                  <c:v>-10.34487</c:v>
                </c:pt>
                <c:pt idx="10642">
                  <c:v>-10.349292999999999</c:v>
                </c:pt>
                <c:pt idx="10643">
                  <c:v>-10.346475</c:v>
                </c:pt>
                <c:pt idx="10644">
                  <c:v>-10.346</c:v>
                </c:pt>
                <c:pt idx="10645">
                  <c:v>-10.345390999999999</c:v>
                </c:pt>
                <c:pt idx="10646">
                  <c:v>-10.359607</c:v>
                </c:pt>
                <c:pt idx="10647">
                  <c:v>-10.354488999999999</c:v>
                </c:pt>
                <c:pt idx="10648">
                  <c:v>-10.358347999999999</c:v>
                </c:pt>
                <c:pt idx="10649">
                  <c:v>-10.356474</c:v>
                </c:pt>
                <c:pt idx="10650">
                  <c:v>-10.365837000000001</c:v>
                </c:pt>
                <c:pt idx="10651">
                  <c:v>-10.369059</c:v>
                </c:pt>
                <c:pt idx="10652">
                  <c:v>-10.37129</c:v>
                </c:pt>
                <c:pt idx="10653">
                  <c:v>-10.367652</c:v>
                </c:pt>
                <c:pt idx="10654">
                  <c:v>-10.379974000000001</c:v>
                </c:pt>
                <c:pt idx="10655">
                  <c:v>-10.380577000000001</c:v>
                </c:pt>
                <c:pt idx="10656">
                  <c:v>-10.380596000000001</c:v>
                </c:pt>
                <c:pt idx="10657">
                  <c:v>-10.395324</c:v>
                </c:pt>
                <c:pt idx="10658">
                  <c:v>-10.399659</c:v>
                </c:pt>
                <c:pt idx="10659">
                  <c:v>-10.400176</c:v>
                </c:pt>
                <c:pt idx="10660">
                  <c:v>-10.399787999999999</c:v>
                </c:pt>
                <c:pt idx="10661">
                  <c:v>-10.412767000000001</c:v>
                </c:pt>
                <c:pt idx="10662">
                  <c:v>-10.408675000000001</c:v>
                </c:pt>
                <c:pt idx="10663">
                  <c:v>-10.411584</c:v>
                </c:pt>
                <c:pt idx="10664">
                  <c:v>-10.414197</c:v>
                </c:pt>
                <c:pt idx="10665">
                  <c:v>-10.420589</c:v>
                </c:pt>
                <c:pt idx="10666">
                  <c:v>-10.421424</c:v>
                </c:pt>
                <c:pt idx="10667">
                  <c:v>-10.42817</c:v>
                </c:pt>
                <c:pt idx="10668">
                  <c:v>-10.431112000000001</c:v>
                </c:pt>
                <c:pt idx="10669">
                  <c:v>-10.427953</c:v>
                </c:pt>
                <c:pt idx="10670">
                  <c:v>-10.425144</c:v>
                </c:pt>
                <c:pt idx="10671">
                  <c:v>-10.431511</c:v>
                </c:pt>
                <c:pt idx="10672">
                  <c:v>-10.429555000000001</c:v>
                </c:pt>
                <c:pt idx="10673">
                  <c:v>-10.432047000000001</c:v>
                </c:pt>
                <c:pt idx="10674">
                  <c:v>-10.426681</c:v>
                </c:pt>
                <c:pt idx="10675">
                  <c:v>-10.442367000000001</c:v>
                </c:pt>
                <c:pt idx="10676">
                  <c:v>-10.439639</c:v>
                </c:pt>
                <c:pt idx="10677">
                  <c:v>-10.438172</c:v>
                </c:pt>
                <c:pt idx="10678">
                  <c:v>-10.440331</c:v>
                </c:pt>
                <c:pt idx="10679">
                  <c:v>-10.453834000000001</c:v>
                </c:pt>
                <c:pt idx="10680">
                  <c:v>-10.454805</c:v>
                </c:pt>
                <c:pt idx="10681">
                  <c:v>-10.457241</c:v>
                </c:pt>
                <c:pt idx="10682">
                  <c:v>-10.462986000000001</c:v>
                </c:pt>
                <c:pt idx="10683">
                  <c:v>-10.465861</c:v>
                </c:pt>
                <c:pt idx="10684">
                  <c:v>-10.470319999999999</c:v>
                </c:pt>
                <c:pt idx="10685">
                  <c:v>-10.467873000000001</c:v>
                </c:pt>
                <c:pt idx="10686">
                  <c:v>-10.478597000000001</c:v>
                </c:pt>
                <c:pt idx="10687">
                  <c:v>-10.477698999999999</c:v>
                </c:pt>
                <c:pt idx="10688">
                  <c:v>-10.484211999999999</c:v>
                </c:pt>
                <c:pt idx="10689">
                  <c:v>-10.478735</c:v>
                </c:pt>
                <c:pt idx="10690">
                  <c:v>-10.494014999999999</c:v>
                </c:pt>
                <c:pt idx="10691">
                  <c:v>-10.491261</c:v>
                </c:pt>
                <c:pt idx="10692">
                  <c:v>-10.489094</c:v>
                </c:pt>
                <c:pt idx="10693">
                  <c:v>-10.501458</c:v>
                </c:pt>
                <c:pt idx="10694">
                  <c:v>-10.498184999999999</c:v>
                </c:pt>
                <c:pt idx="10695">
                  <c:v>-10.497754</c:v>
                </c:pt>
                <c:pt idx="10696">
                  <c:v>-10.501027000000001</c:v>
                </c:pt>
                <c:pt idx="10697">
                  <c:v>-10.507980999999999</c:v>
                </c:pt>
                <c:pt idx="10698">
                  <c:v>-10.507076</c:v>
                </c:pt>
                <c:pt idx="10699">
                  <c:v>-10.507650999999999</c:v>
                </c:pt>
                <c:pt idx="10700">
                  <c:v>-10.501564999999999</c:v>
                </c:pt>
                <c:pt idx="10701">
                  <c:v>-10.514120999999999</c:v>
                </c:pt>
                <c:pt idx="10702">
                  <c:v>-10.509974</c:v>
                </c:pt>
                <c:pt idx="10703">
                  <c:v>-10.51862</c:v>
                </c:pt>
                <c:pt idx="10704">
                  <c:v>-10.517859</c:v>
                </c:pt>
                <c:pt idx="10705">
                  <c:v>-10.515979</c:v>
                </c:pt>
                <c:pt idx="10706">
                  <c:v>-10.517261</c:v>
                </c:pt>
                <c:pt idx="10707">
                  <c:v>-10.52848</c:v>
                </c:pt>
                <c:pt idx="10708">
                  <c:v>-10.530849</c:v>
                </c:pt>
                <c:pt idx="10709">
                  <c:v>-10.530176000000001</c:v>
                </c:pt>
                <c:pt idx="10710">
                  <c:v>-10.540257</c:v>
                </c:pt>
                <c:pt idx="10711">
                  <c:v>-10.540196</c:v>
                </c:pt>
                <c:pt idx="10712">
                  <c:v>-10.543697999999999</c:v>
                </c:pt>
                <c:pt idx="10713">
                  <c:v>-10.541700000000001</c:v>
                </c:pt>
                <c:pt idx="10714">
                  <c:v>-10.55287</c:v>
                </c:pt>
                <c:pt idx="10715">
                  <c:v>-10.556335000000001</c:v>
                </c:pt>
                <c:pt idx="10716">
                  <c:v>-10.554992</c:v>
                </c:pt>
                <c:pt idx="10717">
                  <c:v>-10.554403000000001</c:v>
                </c:pt>
                <c:pt idx="10718">
                  <c:v>-10.571151</c:v>
                </c:pt>
                <c:pt idx="10719">
                  <c:v>-10.572447</c:v>
                </c:pt>
                <c:pt idx="10720">
                  <c:v>-10.572867</c:v>
                </c:pt>
                <c:pt idx="10721">
                  <c:v>-10.57278</c:v>
                </c:pt>
                <c:pt idx="10722">
                  <c:v>-10.585592</c:v>
                </c:pt>
                <c:pt idx="10723">
                  <c:v>-10.582019000000001</c:v>
                </c:pt>
                <c:pt idx="10724">
                  <c:v>-10.582822</c:v>
                </c:pt>
                <c:pt idx="10725">
                  <c:v>-10.591791000000001</c:v>
                </c:pt>
                <c:pt idx="10726">
                  <c:v>-10.599850999999999</c:v>
                </c:pt>
                <c:pt idx="10727">
                  <c:v>-10.595954000000001</c:v>
                </c:pt>
                <c:pt idx="10728">
                  <c:v>-10.602023000000001</c:v>
                </c:pt>
                <c:pt idx="10729">
                  <c:v>-10.604054</c:v>
                </c:pt>
                <c:pt idx="10730">
                  <c:v>-10.605841</c:v>
                </c:pt>
                <c:pt idx="10731">
                  <c:v>-10.603160000000001</c:v>
                </c:pt>
                <c:pt idx="10732">
                  <c:v>-10.606887</c:v>
                </c:pt>
                <c:pt idx="10733">
                  <c:v>-10.612583000000001</c:v>
                </c:pt>
                <c:pt idx="10734">
                  <c:v>-10.611136999999999</c:v>
                </c:pt>
                <c:pt idx="10735">
                  <c:v>-10.6059</c:v>
                </c:pt>
                <c:pt idx="10736">
                  <c:v>-10.617723</c:v>
                </c:pt>
                <c:pt idx="10737">
                  <c:v>-10.614160999999999</c:v>
                </c:pt>
                <c:pt idx="10738">
                  <c:v>-10.61524</c:v>
                </c:pt>
                <c:pt idx="10739">
                  <c:v>-10.622793</c:v>
                </c:pt>
                <c:pt idx="10740">
                  <c:v>-10.618281</c:v>
                </c:pt>
                <c:pt idx="10741">
                  <c:v>-10.616395000000001</c:v>
                </c:pt>
                <c:pt idx="10742">
                  <c:v>-10.618907</c:v>
                </c:pt>
                <c:pt idx="10743">
                  <c:v>-10.625778</c:v>
                </c:pt>
                <c:pt idx="10744">
                  <c:v>-10.622745999999999</c:v>
                </c:pt>
                <c:pt idx="10745">
                  <c:v>-10.623516</c:v>
                </c:pt>
                <c:pt idx="10746">
                  <c:v>-10.625734</c:v>
                </c:pt>
                <c:pt idx="10747">
                  <c:v>-10.639627000000001</c:v>
                </c:pt>
                <c:pt idx="10748">
                  <c:v>-10.638173</c:v>
                </c:pt>
                <c:pt idx="10749">
                  <c:v>-10.640745000000001</c:v>
                </c:pt>
                <c:pt idx="10750">
                  <c:v>-10.645033</c:v>
                </c:pt>
                <c:pt idx="10751">
                  <c:v>-10.644916</c:v>
                </c:pt>
                <c:pt idx="10752">
                  <c:v>-10.647434000000001</c:v>
                </c:pt>
                <c:pt idx="10753">
                  <c:v>-10.649153</c:v>
                </c:pt>
                <c:pt idx="10754">
                  <c:v>-10.657813000000001</c:v>
                </c:pt>
                <c:pt idx="10755">
                  <c:v>-10.661156999999999</c:v>
                </c:pt>
                <c:pt idx="10756">
                  <c:v>-10.662112</c:v>
                </c:pt>
                <c:pt idx="10757">
                  <c:v>-10.658091000000001</c:v>
                </c:pt>
                <c:pt idx="10758">
                  <c:v>-10.672612000000001</c:v>
                </c:pt>
                <c:pt idx="10759">
                  <c:v>-10.673857</c:v>
                </c:pt>
                <c:pt idx="10760">
                  <c:v>-10.676304</c:v>
                </c:pt>
                <c:pt idx="10761">
                  <c:v>-10.689359</c:v>
                </c:pt>
                <c:pt idx="10762">
                  <c:v>-10.687885</c:v>
                </c:pt>
                <c:pt idx="10763">
                  <c:v>-10.688245999999999</c:v>
                </c:pt>
                <c:pt idx="10764">
                  <c:v>-10.690258999999999</c:v>
                </c:pt>
                <c:pt idx="10765">
                  <c:v>-10.698505000000001</c:v>
                </c:pt>
                <c:pt idx="10766">
                  <c:v>-10.703721</c:v>
                </c:pt>
                <c:pt idx="10767">
                  <c:v>-10.703726</c:v>
                </c:pt>
                <c:pt idx="10768">
                  <c:v>-10.698097000000001</c:v>
                </c:pt>
                <c:pt idx="10769">
                  <c:v>-10.697941</c:v>
                </c:pt>
                <c:pt idx="10770">
                  <c:v>-10.707447999999999</c:v>
                </c:pt>
                <c:pt idx="10771">
                  <c:v>-10.705094000000001</c:v>
                </c:pt>
                <c:pt idx="10772">
                  <c:v>-10.705609000000001</c:v>
                </c:pt>
                <c:pt idx="10773">
                  <c:v>-10.719563000000001</c:v>
                </c:pt>
                <c:pt idx="10774">
                  <c:v>-10.719595999999999</c:v>
                </c:pt>
                <c:pt idx="10775">
                  <c:v>-10.713639000000001</c:v>
                </c:pt>
                <c:pt idx="10776">
                  <c:v>-10.71064</c:v>
                </c:pt>
                <c:pt idx="10777">
                  <c:v>-10.728393000000001</c:v>
                </c:pt>
                <c:pt idx="10778">
                  <c:v>-10.728778999999999</c:v>
                </c:pt>
                <c:pt idx="10779">
                  <c:v>-10.733966000000001</c:v>
                </c:pt>
                <c:pt idx="10780">
                  <c:v>-10.734933</c:v>
                </c:pt>
                <c:pt idx="10781">
                  <c:v>-10.732715000000001</c:v>
                </c:pt>
                <c:pt idx="10782">
                  <c:v>-10.734947999999999</c:v>
                </c:pt>
                <c:pt idx="10783">
                  <c:v>-10.739407</c:v>
                </c:pt>
                <c:pt idx="10784">
                  <c:v>-10.740888999999999</c:v>
                </c:pt>
                <c:pt idx="10785">
                  <c:v>-10.735364000000001</c:v>
                </c:pt>
                <c:pt idx="10786">
                  <c:v>-10.741949</c:v>
                </c:pt>
                <c:pt idx="10787">
                  <c:v>-10.741744000000001</c:v>
                </c:pt>
                <c:pt idx="10788">
                  <c:v>-10.746593000000001</c:v>
                </c:pt>
                <c:pt idx="10789">
                  <c:v>-10.749357</c:v>
                </c:pt>
                <c:pt idx="10790">
                  <c:v>-10.752972</c:v>
                </c:pt>
                <c:pt idx="10791">
                  <c:v>-10.750628000000001</c:v>
                </c:pt>
                <c:pt idx="10792">
                  <c:v>-10.767886000000001</c:v>
                </c:pt>
                <c:pt idx="10793">
                  <c:v>-10.763650999999999</c:v>
                </c:pt>
                <c:pt idx="10794">
                  <c:v>-10.761227</c:v>
                </c:pt>
                <c:pt idx="10795">
                  <c:v>-10.760152</c:v>
                </c:pt>
                <c:pt idx="10796">
                  <c:v>-10.777366000000001</c:v>
                </c:pt>
                <c:pt idx="10797">
                  <c:v>-10.773368</c:v>
                </c:pt>
                <c:pt idx="10798">
                  <c:v>-10.774899</c:v>
                </c:pt>
                <c:pt idx="10799">
                  <c:v>-10.783747</c:v>
                </c:pt>
                <c:pt idx="10800">
                  <c:v>-10.788149000000001</c:v>
                </c:pt>
                <c:pt idx="10801">
                  <c:v>-10.786745</c:v>
                </c:pt>
                <c:pt idx="10802">
                  <c:v>-10.786728</c:v>
                </c:pt>
                <c:pt idx="10803">
                  <c:v>-10.795016</c:v>
                </c:pt>
                <c:pt idx="10804">
                  <c:v>-10.796620000000001</c:v>
                </c:pt>
                <c:pt idx="10805">
                  <c:v>-10.798044000000001</c:v>
                </c:pt>
                <c:pt idx="10806">
                  <c:v>-10.799797</c:v>
                </c:pt>
                <c:pt idx="10807">
                  <c:v>-10.81268</c:v>
                </c:pt>
                <c:pt idx="10808">
                  <c:v>-10.810032</c:v>
                </c:pt>
                <c:pt idx="10809">
                  <c:v>-10.810511</c:v>
                </c:pt>
                <c:pt idx="10810">
                  <c:v>-10.809739</c:v>
                </c:pt>
                <c:pt idx="10811">
                  <c:v>-10.80836</c:v>
                </c:pt>
                <c:pt idx="10812">
                  <c:v>-10.82</c:v>
                </c:pt>
                <c:pt idx="10813">
                  <c:v>-10.824267000000001</c:v>
                </c:pt>
                <c:pt idx="10814">
                  <c:v>-10.825054</c:v>
                </c:pt>
                <c:pt idx="10815">
                  <c:v>-10.822983000000001</c:v>
                </c:pt>
                <c:pt idx="10816">
                  <c:v>-10.830548</c:v>
                </c:pt>
                <c:pt idx="10817">
                  <c:v>-10.828317</c:v>
                </c:pt>
                <c:pt idx="10818">
                  <c:v>-10.827766</c:v>
                </c:pt>
                <c:pt idx="10819">
                  <c:v>-10.834453</c:v>
                </c:pt>
                <c:pt idx="10820">
                  <c:v>-10.840305000000001</c:v>
                </c:pt>
                <c:pt idx="10821">
                  <c:v>-10.848108</c:v>
                </c:pt>
                <c:pt idx="10822">
                  <c:v>-10.847882</c:v>
                </c:pt>
                <c:pt idx="10823">
                  <c:v>-10.849208000000001</c:v>
                </c:pt>
                <c:pt idx="10824">
                  <c:v>-10.845865</c:v>
                </c:pt>
                <c:pt idx="10825">
                  <c:v>-10.843728</c:v>
                </c:pt>
                <c:pt idx="10826">
                  <c:v>-10.858121000000001</c:v>
                </c:pt>
                <c:pt idx="10827">
                  <c:v>-10.850256</c:v>
                </c:pt>
                <c:pt idx="10828">
                  <c:v>-10.851027</c:v>
                </c:pt>
                <c:pt idx="10829">
                  <c:v>-10.853009999999999</c:v>
                </c:pt>
                <c:pt idx="10830">
                  <c:v>-10.858767</c:v>
                </c:pt>
                <c:pt idx="10831">
                  <c:v>-10.859311999999999</c:v>
                </c:pt>
                <c:pt idx="10832">
                  <c:v>-10.860410999999999</c:v>
                </c:pt>
                <c:pt idx="10833">
                  <c:v>-10.856743</c:v>
                </c:pt>
                <c:pt idx="10834">
                  <c:v>-10.866538</c:v>
                </c:pt>
                <c:pt idx="10835">
                  <c:v>-10.867592</c:v>
                </c:pt>
                <c:pt idx="10836">
                  <c:v>-10.870393999999999</c:v>
                </c:pt>
                <c:pt idx="10837">
                  <c:v>-10.867914000000001</c:v>
                </c:pt>
                <c:pt idx="10838">
                  <c:v>-10.875521000000001</c:v>
                </c:pt>
                <c:pt idx="10839">
                  <c:v>-10.878107</c:v>
                </c:pt>
                <c:pt idx="10840">
                  <c:v>-10.882778999999999</c:v>
                </c:pt>
                <c:pt idx="10841">
                  <c:v>-10.882383000000001</c:v>
                </c:pt>
                <c:pt idx="10842">
                  <c:v>-10.892372999999999</c:v>
                </c:pt>
                <c:pt idx="10843">
                  <c:v>-10.896523999999999</c:v>
                </c:pt>
                <c:pt idx="10844">
                  <c:v>-10.893658</c:v>
                </c:pt>
                <c:pt idx="10845">
                  <c:v>-10.894686</c:v>
                </c:pt>
                <c:pt idx="10846">
                  <c:v>-10.904804</c:v>
                </c:pt>
                <c:pt idx="10847">
                  <c:v>-10.905906999999999</c:v>
                </c:pt>
                <c:pt idx="10848">
                  <c:v>-10.905805000000001</c:v>
                </c:pt>
                <c:pt idx="10849">
                  <c:v>-10.904617999999999</c:v>
                </c:pt>
                <c:pt idx="10850">
                  <c:v>-10.914732000000001</c:v>
                </c:pt>
                <c:pt idx="10851">
                  <c:v>-10.916084</c:v>
                </c:pt>
                <c:pt idx="10852">
                  <c:v>-10.916871</c:v>
                </c:pt>
                <c:pt idx="10853">
                  <c:v>-10.916670999999999</c:v>
                </c:pt>
                <c:pt idx="10854">
                  <c:v>-10.927052</c:v>
                </c:pt>
                <c:pt idx="10855">
                  <c:v>-10.930807</c:v>
                </c:pt>
                <c:pt idx="10856">
                  <c:v>-10.927823999999999</c:v>
                </c:pt>
                <c:pt idx="10857">
                  <c:v>-10.927085999999999</c:v>
                </c:pt>
                <c:pt idx="10858">
                  <c:v>-10.931694</c:v>
                </c:pt>
                <c:pt idx="10859">
                  <c:v>-10.935677999999999</c:v>
                </c:pt>
                <c:pt idx="10860">
                  <c:v>-10.935703</c:v>
                </c:pt>
                <c:pt idx="10861">
                  <c:v>-10.952026999999999</c:v>
                </c:pt>
                <c:pt idx="10862">
                  <c:v>-10.949647000000001</c:v>
                </c:pt>
                <c:pt idx="10863">
                  <c:v>-10.950227999999999</c:v>
                </c:pt>
                <c:pt idx="10864">
                  <c:v>-10.955386000000001</c:v>
                </c:pt>
                <c:pt idx="10865">
                  <c:v>-10.965477999999999</c:v>
                </c:pt>
                <c:pt idx="10866">
                  <c:v>-10.956066</c:v>
                </c:pt>
                <c:pt idx="10867">
                  <c:v>-10.962305000000001</c:v>
                </c:pt>
                <c:pt idx="10868">
                  <c:v>-10.957117999999999</c:v>
                </c:pt>
                <c:pt idx="10869">
                  <c:v>-10.969913999999999</c:v>
                </c:pt>
                <c:pt idx="10870">
                  <c:v>-10.975288000000001</c:v>
                </c:pt>
                <c:pt idx="10871">
                  <c:v>-10.974599</c:v>
                </c:pt>
                <c:pt idx="10872">
                  <c:v>-10.9741</c:v>
                </c:pt>
                <c:pt idx="10873">
                  <c:v>-10.983845000000001</c:v>
                </c:pt>
                <c:pt idx="10874">
                  <c:v>-10.982241</c:v>
                </c:pt>
                <c:pt idx="10875">
                  <c:v>-10.984003</c:v>
                </c:pt>
                <c:pt idx="10876">
                  <c:v>-10.982106</c:v>
                </c:pt>
                <c:pt idx="10877">
                  <c:v>-10.993406999999999</c:v>
                </c:pt>
                <c:pt idx="10878">
                  <c:v>-10.995799999999999</c:v>
                </c:pt>
                <c:pt idx="10879">
                  <c:v>-10.995829000000001</c:v>
                </c:pt>
                <c:pt idx="10880">
                  <c:v>-10.994092999999999</c:v>
                </c:pt>
                <c:pt idx="10881">
                  <c:v>-11.000222000000001</c:v>
                </c:pt>
                <c:pt idx="10882">
                  <c:v>-11.000348000000001</c:v>
                </c:pt>
                <c:pt idx="10883">
                  <c:v>-10.999687</c:v>
                </c:pt>
                <c:pt idx="10884">
                  <c:v>-11.015821000000001</c:v>
                </c:pt>
                <c:pt idx="10885">
                  <c:v>-11.015869</c:v>
                </c:pt>
                <c:pt idx="10886">
                  <c:v>-11.013282</c:v>
                </c:pt>
                <c:pt idx="10887">
                  <c:v>-11.011518000000001</c:v>
                </c:pt>
                <c:pt idx="10888">
                  <c:v>-11.024457999999999</c:v>
                </c:pt>
                <c:pt idx="10889">
                  <c:v>-11.024746</c:v>
                </c:pt>
                <c:pt idx="10890">
                  <c:v>-11.024144</c:v>
                </c:pt>
                <c:pt idx="10891">
                  <c:v>-11.0245</c:v>
                </c:pt>
                <c:pt idx="10892">
                  <c:v>-11.030376</c:v>
                </c:pt>
                <c:pt idx="10893">
                  <c:v>-11.035451</c:v>
                </c:pt>
                <c:pt idx="10894">
                  <c:v>-11.033537000000001</c:v>
                </c:pt>
                <c:pt idx="10895">
                  <c:v>-11.048044000000001</c:v>
                </c:pt>
                <c:pt idx="10896">
                  <c:v>-11.044314999999999</c:v>
                </c:pt>
                <c:pt idx="10897">
                  <c:v>-11.049191</c:v>
                </c:pt>
                <c:pt idx="10898">
                  <c:v>-11.046968</c:v>
                </c:pt>
                <c:pt idx="10899">
                  <c:v>-11.058856</c:v>
                </c:pt>
                <c:pt idx="10900">
                  <c:v>-11.055999</c:v>
                </c:pt>
                <c:pt idx="10901">
                  <c:v>-11.05612</c:v>
                </c:pt>
                <c:pt idx="10902">
                  <c:v>-11.068871</c:v>
                </c:pt>
                <c:pt idx="10903">
                  <c:v>-11.064382</c:v>
                </c:pt>
                <c:pt idx="10904">
                  <c:v>-11.070104000000001</c:v>
                </c:pt>
                <c:pt idx="10905">
                  <c:v>-11.072986</c:v>
                </c:pt>
                <c:pt idx="10906">
                  <c:v>-11.081574</c:v>
                </c:pt>
                <c:pt idx="10907">
                  <c:v>-11.077417000000001</c:v>
                </c:pt>
                <c:pt idx="10908">
                  <c:v>-11.077560999999999</c:v>
                </c:pt>
                <c:pt idx="10909">
                  <c:v>-11.087769</c:v>
                </c:pt>
                <c:pt idx="10910">
                  <c:v>-11.085625</c:v>
                </c:pt>
                <c:pt idx="10911">
                  <c:v>-11.081621</c:v>
                </c:pt>
                <c:pt idx="10912">
                  <c:v>-11.08558</c:v>
                </c:pt>
                <c:pt idx="10913">
                  <c:v>-11.091210999999999</c:v>
                </c:pt>
                <c:pt idx="10914">
                  <c:v>-11.089695000000001</c:v>
                </c:pt>
                <c:pt idx="10915">
                  <c:v>-11.092466</c:v>
                </c:pt>
                <c:pt idx="10916">
                  <c:v>-11.100820000000001</c:v>
                </c:pt>
                <c:pt idx="10917">
                  <c:v>-11.100102</c:v>
                </c:pt>
                <c:pt idx="10918">
                  <c:v>-11.102425999999999</c:v>
                </c:pt>
                <c:pt idx="10919">
                  <c:v>-11.10299</c:v>
                </c:pt>
                <c:pt idx="10920">
                  <c:v>-11.112579999999999</c:v>
                </c:pt>
                <c:pt idx="10921">
                  <c:v>-11.104775999999999</c:v>
                </c:pt>
                <c:pt idx="10922">
                  <c:v>-11.107015000000001</c:v>
                </c:pt>
                <c:pt idx="10923">
                  <c:v>-11.108383999999999</c:v>
                </c:pt>
                <c:pt idx="10924">
                  <c:v>-11.112249</c:v>
                </c:pt>
                <c:pt idx="10925">
                  <c:v>-11.110302000000001</c:v>
                </c:pt>
                <c:pt idx="10926">
                  <c:v>-11.110352000000001</c:v>
                </c:pt>
                <c:pt idx="10927">
                  <c:v>-11.125921</c:v>
                </c:pt>
                <c:pt idx="10928">
                  <c:v>-11.123734000000001</c:v>
                </c:pt>
                <c:pt idx="10929">
                  <c:v>-11.131721000000001</c:v>
                </c:pt>
                <c:pt idx="10930">
                  <c:v>-11.127763</c:v>
                </c:pt>
                <c:pt idx="10931">
                  <c:v>-11.130096999999999</c:v>
                </c:pt>
                <c:pt idx="10932">
                  <c:v>-11.133108</c:v>
                </c:pt>
                <c:pt idx="10933">
                  <c:v>-11.138697000000001</c:v>
                </c:pt>
                <c:pt idx="10934">
                  <c:v>-11.136539000000001</c:v>
                </c:pt>
                <c:pt idx="10935">
                  <c:v>-11.140392</c:v>
                </c:pt>
                <c:pt idx="10936">
                  <c:v>-11.147376</c:v>
                </c:pt>
                <c:pt idx="10937">
                  <c:v>-11.14292</c:v>
                </c:pt>
                <c:pt idx="10938">
                  <c:v>-11.150024999999999</c:v>
                </c:pt>
                <c:pt idx="10939">
                  <c:v>-11.147432</c:v>
                </c:pt>
                <c:pt idx="10940">
                  <c:v>-11.151541999999999</c:v>
                </c:pt>
                <c:pt idx="10941">
                  <c:v>-11.157120000000001</c:v>
                </c:pt>
                <c:pt idx="10942">
                  <c:v>-11.156707000000001</c:v>
                </c:pt>
                <c:pt idx="10943">
                  <c:v>-11.171707</c:v>
                </c:pt>
                <c:pt idx="10944">
                  <c:v>-11.174308999999999</c:v>
                </c:pt>
                <c:pt idx="10945">
                  <c:v>-11.174099999999999</c:v>
                </c:pt>
                <c:pt idx="10946">
                  <c:v>-11.174909</c:v>
                </c:pt>
                <c:pt idx="10947">
                  <c:v>-11.180362000000001</c:v>
                </c:pt>
                <c:pt idx="10948">
                  <c:v>-11.180281000000001</c:v>
                </c:pt>
                <c:pt idx="10949">
                  <c:v>-11.170888</c:v>
                </c:pt>
                <c:pt idx="10950">
                  <c:v>-11.183883</c:v>
                </c:pt>
                <c:pt idx="10951">
                  <c:v>-11.188585</c:v>
                </c:pt>
                <c:pt idx="10952">
                  <c:v>-11.186386000000001</c:v>
                </c:pt>
                <c:pt idx="10953">
                  <c:v>-11.189811000000001</c:v>
                </c:pt>
                <c:pt idx="10954">
                  <c:v>-11.1989</c:v>
                </c:pt>
                <c:pt idx="10955">
                  <c:v>-11.203631</c:v>
                </c:pt>
                <c:pt idx="10956">
                  <c:v>-11.202403</c:v>
                </c:pt>
                <c:pt idx="10957">
                  <c:v>-11.210525000000001</c:v>
                </c:pt>
                <c:pt idx="10958">
                  <c:v>-11.212291</c:v>
                </c:pt>
                <c:pt idx="10959">
                  <c:v>-11.208261</c:v>
                </c:pt>
                <c:pt idx="10960">
                  <c:v>-11.205422</c:v>
                </c:pt>
                <c:pt idx="10961">
                  <c:v>-11.217791999999999</c:v>
                </c:pt>
                <c:pt idx="10962">
                  <c:v>-11.215996000000001</c:v>
                </c:pt>
                <c:pt idx="10963">
                  <c:v>-11.219163999999999</c:v>
                </c:pt>
                <c:pt idx="10964">
                  <c:v>-11.218787000000001</c:v>
                </c:pt>
                <c:pt idx="10965">
                  <c:v>-11.230366</c:v>
                </c:pt>
                <c:pt idx="10966">
                  <c:v>-11.228087</c:v>
                </c:pt>
                <c:pt idx="10967">
                  <c:v>-11.230005999999999</c:v>
                </c:pt>
                <c:pt idx="10968">
                  <c:v>-11.239742</c:v>
                </c:pt>
                <c:pt idx="10969">
                  <c:v>-11.239869000000001</c:v>
                </c:pt>
                <c:pt idx="10970">
                  <c:v>-11.247358999999999</c:v>
                </c:pt>
                <c:pt idx="10971">
                  <c:v>-11.248984999999999</c:v>
                </c:pt>
                <c:pt idx="10972">
                  <c:v>-11.246821000000001</c:v>
                </c:pt>
                <c:pt idx="10973">
                  <c:v>-11.246663</c:v>
                </c:pt>
                <c:pt idx="10974">
                  <c:v>-11.261647</c:v>
                </c:pt>
                <c:pt idx="10975">
                  <c:v>-11.262877</c:v>
                </c:pt>
                <c:pt idx="10976">
                  <c:v>-11.256753</c:v>
                </c:pt>
                <c:pt idx="10977">
                  <c:v>-11.268134</c:v>
                </c:pt>
                <c:pt idx="10978">
                  <c:v>-11.27125</c:v>
                </c:pt>
                <c:pt idx="10979">
                  <c:v>-11.273268</c:v>
                </c:pt>
                <c:pt idx="10980">
                  <c:v>-11.284655000000001</c:v>
                </c:pt>
                <c:pt idx="10981">
                  <c:v>-11.286217000000001</c:v>
                </c:pt>
                <c:pt idx="10982">
                  <c:v>-11.279237999999999</c:v>
                </c:pt>
                <c:pt idx="10983">
                  <c:v>-11.285828</c:v>
                </c:pt>
                <c:pt idx="10984">
                  <c:v>-11.289789000000001</c:v>
                </c:pt>
                <c:pt idx="10985">
                  <c:v>-11.297237000000001</c:v>
                </c:pt>
                <c:pt idx="10986">
                  <c:v>-11.299493999999999</c:v>
                </c:pt>
                <c:pt idx="10987">
                  <c:v>-11.301188</c:v>
                </c:pt>
                <c:pt idx="10988">
                  <c:v>-11.311702</c:v>
                </c:pt>
                <c:pt idx="10989">
                  <c:v>-11.304086</c:v>
                </c:pt>
                <c:pt idx="10990">
                  <c:v>-11.303747</c:v>
                </c:pt>
                <c:pt idx="10991">
                  <c:v>-11.322799</c:v>
                </c:pt>
                <c:pt idx="10992">
                  <c:v>-11.319929</c:v>
                </c:pt>
                <c:pt idx="10993">
                  <c:v>-11.325481</c:v>
                </c:pt>
                <c:pt idx="10994">
                  <c:v>-11.318329</c:v>
                </c:pt>
                <c:pt idx="10995">
                  <c:v>-11.335029</c:v>
                </c:pt>
                <c:pt idx="10996">
                  <c:v>-11.333383</c:v>
                </c:pt>
                <c:pt idx="10997">
                  <c:v>-11.331969000000001</c:v>
                </c:pt>
                <c:pt idx="10998">
                  <c:v>-11.339816000000001</c:v>
                </c:pt>
                <c:pt idx="10999">
                  <c:v>-11.342834</c:v>
                </c:pt>
                <c:pt idx="11000">
                  <c:v>-11.339897000000001</c:v>
                </c:pt>
                <c:pt idx="11001">
                  <c:v>-11.348537</c:v>
                </c:pt>
                <c:pt idx="11002">
                  <c:v>-11.350388000000001</c:v>
                </c:pt>
                <c:pt idx="11003">
                  <c:v>-11.347333000000001</c:v>
                </c:pt>
                <c:pt idx="11004">
                  <c:v>-11.344507999999999</c:v>
                </c:pt>
                <c:pt idx="11005">
                  <c:v>-11.35271</c:v>
                </c:pt>
                <c:pt idx="11006">
                  <c:v>-11.353730000000001</c:v>
                </c:pt>
                <c:pt idx="11007">
                  <c:v>-11.366210000000001</c:v>
                </c:pt>
                <c:pt idx="11008">
                  <c:v>-11.360673</c:v>
                </c:pt>
                <c:pt idx="11009">
                  <c:v>-11.357589000000001</c:v>
                </c:pt>
                <c:pt idx="11010">
                  <c:v>-11.371285</c:v>
                </c:pt>
                <c:pt idx="11011">
                  <c:v>-11.368370000000001</c:v>
                </c:pt>
                <c:pt idx="11012">
                  <c:v>-11.369260000000001</c:v>
                </c:pt>
                <c:pt idx="11013">
                  <c:v>-11.369719999999999</c:v>
                </c:pt>
                <c:pt idx="11014">
                  <c:v>-11.374228</c:v>
                </c:pt>
                <c:pt idx="11015">
                  <c:v>-11.376821</c:v>
                </c:pt>
                <c:pt idx="11016">
                  <c:v>-11.373951</c:v>
                </c:pt>
                <c:pt idx="11017">
                  <c:v>-11.386608000000001</c:v>
                </c:pt>
                <c:pt idx="11018">
                  <c:v>-11.386199</c:v>
                </c:pt>
                <c:pt idx="11019">
                  <c:v>-11.384432</c:v>
                </c:pt>
                <c:pt idx="11020">
                  <c:v>-11.391443000000001</c:v>
                </c:pt>
                <c:pt idx="11021">
                  <c:v>-11.39414</c:v>
                </c:pt>
                <c:pt idx="11022">
                  <c:v>-11.394541</c:v>
                </c:pt>
                <c:pt idx="11023">
                  <c:v>-11.398384</c:v>
                </c:pt>
                <c:pt idx="11024">
                  <c:v>-11.409067</c:v>
                </c:pt>
                <c:pt idx="11025">
                  <c:v>-11.414828999999999</c:v>
                </c:pt>
                <c:pt idx="11026">
                  <c:v>-11.41419</c:v>
                </c:pt>
                <c:pt idx="11027">
                  <c:v>-11.424401</c:v>
                </c:pt>
                <c:pt idx="11028">
                  <c:v>-11.424709</c:v>
                </c:pt>
                <c:pt idx="11029">
                  <c:v>-11.422321</c:v>
                </c:pt>
                <c:pt idx="11030">
                  <c:v>-11.427217000000001</c:v>
                </c:pt>
                <c:pt idx="11031">
                  <c:v>-11.437442000000001</c:v>
                </c:pt>
                <c:pt idx="11032">
                  <c:v>-11.439691</c:v>
                </c:pt>
                <c:pt idx="11033">
                  <c:v>-11.437958</c:v>
                </c:pt>
                <c:pt idx="11034">
                  <c:v>-11.452052</c:v>
                </c:pt>
                <c:pt idx="11035">
                  <c:v>-11.450958</c:v>
                </c:pt>
                <c:pt idx="11036">
                  <c:v>-11.449529</c:v>
                </c:pt>
                <c:pt idx="11037">
                  <c:v>-11.450210999999999</c:v>
                </c:pt>
                <c:pt idx="11038">
                  <c:v>-11.463190000000001</c:v>
                </c:pt>
                <c:pt idx="11039">
                  <c:v>-11.462085</c:v>
                </c:pt>
                <c:pt idx="11040">
                  <c:v>-11.474838999999999</c:v>
                </c:pt>
                <c:pt idx="11041">
                  <c:v>-11.471850999999999</c:v>
                </c:pt>
                <c:pt idx="11042">
                  <c:v>-11.472302000000001</c:v>
                </c:pt>
                <c:pt idx="11043">
                  <c:v>-11.48325</c:v>
                </c:pt>
                <c:pt idx="11044">
                  <c:v>-11.480626000000001</c:v>
                </c:pt>
                <c:pt idx="11045">
                  <c:v>-11.479499000000001</c:v>
                </c:pt>
                <c:pt idx="11046">
                  <c:v>-11.479725999999999</c:v>
                </c:pt>
                <c:pt idx="11047">
                  <c:v>-11.492808</c:v>
                </c:pt>
                <c:pt idx="11048">
                  <c:v>-11.490297999999999</c:v>
                </c:pt>
                <c:pt idx="11049">
                  <c:v>-11.492118</c:v>
                </c:pt>
                <c:pt idx="11050">
                  <c:v>-11.502146</c:v>
                </c:pt>
                <c:pt idx="11051">
                  <c:v>-11.496437999999999</c:v>
                </c:pt>
                <c:pt idx="11052">
                  <c:v>-11.500019</c:v>
                </c:pt>
                <c:pt idx="11053">
                  <c:v>-11.494408</c:v>
                </c:pt>
                <c:pt idx="11054">
                  <c:v>-11.509667</c:v>
                </c:pt>
                <c:pt idx="11055">
                  <c:v>-11.509091</c:v>
                </c:pt>
                <c:pt idx="11056">
                  <c:v>-11.509520999999999</c:v>
                </c:pt>
                <c:pt idx="11057">
                  <c:v>-11.518238999999999</c:v>
                </c:pt>
                <c:pt idx="11058">
                  <c:v>-11.516514000000001</c:v>
                </c:pt>
                <c:pt idx="11059">
                  <c:v>-11.515135000000001</c:v>
                </c:pt>
                <c:pt idx="11060">
                  <c:v>-11.52826</c:v>
                </c:pt>
                <c:pt idx="11061">
                  <c:v>-11.527950000000001</c:v>
                </c:pt>
                <c:pt idx="11062">
                  <c:v>-11.526608</c:v>
                </c:pt>
                <c:pt idx="11063">
                  <c:v>-11.528327000000001</c:v>
                </c:pt>
                <c:pt idx="11064">
                  <c:v>-11.539216</c:v>
                </c:pt>
                <c:pt idx="11065">
                  <c:v>-11.538968000000001</c:v>
                </c:pt>
                <c:pt idx="11066">
                  <c:v>-11.535231</c:v>
                </c:pt>
                <c:pt idx="11067">
                  <c:v>-11.548983</c:v>
                </c:pt>
                <c:pt idx="11068">
                  <c:v>-11.543903</c:v>
                </c:pt>
                <c:pt idx="11069">
                  <c:v>-11.549068999999999</c:v>
                </c:pt>
                <c:pt idx="11070">
                  <c:v>-11.553362999999999</c:v>
                </c:pt>
                <c:pt idx="11071">
                  <c:v>-11.553259000000001</c:v>
                </c:pt>
                <c:pt idx="11072">
                  <c:v>-11.552815000000001</c:v>
                </c:pt>
                <c:pt idx="11073">
                  <c:v>-11.560703</c:v>
                </c:pt>
                <c:pt idx="11074">
                  <c:v>-11.560575</c:v>
                </c:pt>
                <c:pt idx="11075">
                  <c:v>-11.565268</c:v>
                </c:pt>
                <c:pt idx="11076">
                  <c:v>-11.574859999999999</c:v>
                </c:pt>
                <c:pt idx="11077">
                  <c:v>-11.573522000000001</c:v>
                </c:pt>
                <c:pt idx="11078">
                  <c:v>-11.574617999999999</c:v>
                </c:pt>
                <c:pt idx="11079">
                  <c:v>-11.588778</c:v>
                </c:pt>
                <c:pt idx="11080">
                  <c:v>-11.588647</c:v>
                </c:pt>
                <c:pt idx="11081">
                  <c:v>-11.590769999999999</c:v>
                </c:pt>
                <c:pt idx="11082">
                  <c:v>-11.5907</c:v>
                </c:pt>
                <c:pt idx="11083">
                  <c:v>-11.607141</c:v>
                </c:pt>
                <c:pt idx="11084">
                  <c:v>-11.606693999999999</c:v>
                </c:pt>
                <c:pt idx="11085">
                  <c:v>-11.608935000000001</c:v>
                </c:pt>
                <c:pt idx="11086">
                  <c:v>-11.620619</c:v>
                </c:pt>
                <c:pt idx="11087">
                  <c:v>-11.620127</c:v>
                </c:pt>
                <c:pt idx="11088">
                  <c:v>-11.618256000000001</c:v>
                </c:pt>
                <c:pt idx="11089">
                  <c:v>-11.621180000000001</c:v>
                </c:pt>
                <c:pt idx="11090">
                  <c:v>-11.626431</c:v>
                </c:pt>
                <c:pt idx="11091">
                  <c:v>-11.633096999999999</c:v>
                </c:pt>
                <c:pt idx="11092">
                  <c:v>-11.633538</c:v>
                </c:pt>
                <c:pt idx="11093">
                  <c:v>-11.634755999999999</c:v>
                </c:pt>
                <c:pt idx="11094">
                  <c:v>-11.631313</c:v>
                </c:pt>
                <c:pt idx="11095">
                  <c:v>-11.634256000000001</c:v>
                </c:pt>
                <c:pt idx="11096">
                  <c:v>-11.632270999999999</c:v>
                </c:pt>
                <c:pt idx="11097">
                  <c:v>-11.644333</c:v>
                </c:pt>
                <c:pt idx="11098">
                  <c:v>-11.644303000000001</c:v>
                </c:pt>
                <c:pt idx="11099">
                  <c:v>-11.645645</c:v>
                </c:pt>
                <c:pt idx="11100">
                  <c:v>-11.654959</c:v>
                </c:pt>
                <c:pt idx="11101">
                  <c:v>-11.65188</c:v>
                </c:pt>
                <c:pt idx="11102">
                  <c:v>-11.653107</c:v>
                </c:pt>
                <c:pt idx="11103">
                  <c:v>-11.654097999999999</c:v>
                </c:pt>
                <c:pt idx="11104">
                  <c:v>-11.65868</c:v>
                </c:pt>
                <c:pt idx="11105">
                  <c:v>-11.657424000000001</c:v>
                </c:pt>
                <c:pt idx="11106">
                  <c:v>-11.65804</c:v>
                </c:pt>
                <c:pt idx="11107">
                  <c:v>-11.666900999999999</c:v>
                </c:pt>
                <c:pt idx="11108">
                  <c:v>-11.661867000000001</c:v>
                </c:pt>
                <c:pt idx="11109">
                  <c:v>-11.663672</c:v>
                </c:pt>
                <c:pt idx="11110">
                  <c:v>-11.66215</c:v>
                </c:pt>
                <c:pt idx="11111">
                  <c:v>-11.673795</c:v>
                </c:pt>
                <c:pt idx="11112">
                  <c:v>-11.672997000000001</c:v>
                </c:pt>
                <c:pt idx="11113">
                  <c:v>-11.681689</c:v>
                </c:pt>
                <c:pt idx="11114">
                  <c:v>-11.683272000000001</c:v>
                </c:pt>
                <c:pt idx="11115">
                  <c:v>-11.680994999999999</c:v>
                </c:pt>
                <c:pt idx="11116">
                  <c:v>-11.690975</c:v>
                </c:pt>
                <c:pt idx="11117">
                  <c:v>-11.689435</c:v>
                </c:pt>
                <c:pt idx="11118">
                  <c:v>-11.688542</c:v>
                </c:pt>
                <c:pt idx="11119">
                  <c:v>-11.698152</c:v>
                </c:pt>
                <c:pt idx="11120">
                  <c:v>-11.702209999999999</c:v>
                </c:pt>
                <c:pt idx="11121">
                  <c:v>-11.701632999999999</c:v>
                </c:pt>
                <c:pt idx="11122">
                  <c:v>-11.70369</c:v>
                </c:pt>
                <c:pt idx="11123">
                  <c:v>-11.712515</c:v>
                </c:pt>
                <c:pt idx="11124">
                  <c:v>-11.723485999999999</c:v>
                </c:pt>
                <c:pt idx="11125">
                  <c:v>-11.715517</c:v>
                </c:pt>
                <c:pt idx="11126">
                  <c:v>-11.717285</c:v>
                </c:pt>
                <c:pt idx="11127">
                  <c:v>-11.727516</c:v>
                </c:pt>
                <c:pt idx="11128">
                  <c:v>-11.730665</c:v>
                </c:pt>
                <c:pt idx="11129">
                  <c:v>-11.733442999999999</c:v>
                </c:pt>
                <c:pt idx="11130">
                  <c:v>-11.739817</c:v>
                </c:pt>
                <c:pt idx="11131">
                  <c:v>-11.741149</c:v>
                </c:pt>
                <c:pt idx="11132">
                  <c:v>-11.74363</c:v>
                </c:pt>
                <c:pt idx="11133">
                  <c:v>-11.747118</c:v>
                </c:pt>
                <c:pt idx="11134">
                  <c:v>-11.753155</c:v>
                </c:pt>
                <c:pt idx="11135">
                  <c:v>-11.757206</c:v>
                </c:pt>
                <c:pt idx="11136">
                  <c:v>-11.758870999999999</c:v>
                </c:pt>
                <c:pt idx="11137">
                  <c:v>-11.770058000000001</c:v>
                </c:pt>
                <c:pt idx="11138">
                  <c:v>-11.765207</c:v>
                </c:pt>
                <c:pt idx="11139">
                  <c:v>-11.764283000000001</c:v>
                </c:pt>
                <c:pt idx="11140">
                  <c:v>-11.774227</c:v>
                </c:pt>
                <c:pt idx="11141">
                  <c:v>-11.775401</c:v>
                </c:pt>
                <c:pt idx="11142">
                  <c:v>-11.771049</c:v>
                </c:pt>
                <c:pt idx="11143">
                  <c:v>-11.771285000000001</c:v>
                </c:pt>
                <c:pt idx="11144">
                  <c:v>-11.783834000000001</c:v>
                </c:pt>
                <c:pt idx="11145">
                  <c:v>-11.780231000000001</c:v>
                </c:pt>
                <c:pt idx="11146">
                  <c:v>-11.780455999999999</c:v>
                </c:pt>
                <c:pt idx="11147">
                  <c:v>-11.792659</c:v>
                </c:pt>
                <c:pt idx="11148">
                  <c:v>-11.788358000000001</c:v>
                </c:pt>
                <c:pt idx="11149">
                  <c:v>-11.784397</c:v>
                </c:pt>
                <c:pt idx="11150">
                  <c:v>-11.792349</c:v>
                </c:pt>
                <c:pt idx="11151">
                  <c:v>-11.798011000000001</c:v>
                </c:pt>
                <c:pt idx="11152">
                  <c:v>-11.793736000000001</c:v>
                </c:pt>
                <c:pt idx="11153">
                  <c:v>-11.792683</c:v>
                </c:pt>
                <c:pt idx="11154">
                  <c:v>-11.806938000000001</c:v>
                </c:pt>
                <c:pt idx="11155">
                  <c:v>-11.802237</c:v>
                </c:pt>
                <c:pt idx="11156">
                  <c:v>-11.801679999999999</c:v>
                </c:pt>
                <c:pt idx="11157">
                  <c:v>-11.80284</c:v>
                </c:pt>
                <c:pt idx="11158">
                  <c:v>-11.818178</c:v>
                </c:pt>
                <c:pt idx="11159">
                  <c:v>-11.814029</c:v>
                </c:pt>
                <c:pt idx="11160">
                  <c:v>-11.814863000000001</c:v>
                </c:pt>
                <c:pt idx="11161">
                  <c:v>-11.827940999999999</c:v>
                </c:pt>
                <c:pt idx="11162">
                  <c:v>-11.830484999999999</c:v>
                </c:pt>
                <c:pt idx="11163">
                  <c:v>-11.826669000000001</c:v>
                </c:pt>
                <c:pt idx="11164">
                  <c:v>-11.844398999999999</c:v>
                </c:pt>
                <c:pt idx="11165">
                  <c:v>-11.844131000000001</c:v>
                </c:pt>
                <c:pt idx="11166">
                  <c:v>-11.846209</c:v>
                </c:pt>
                <c:pt idx="11167">
                  <c:v>-11.845507</c:v>
                </c:pt>
                <c:pt idx="11168">
                  <c:v>-11.856873999999999</c:v>
                </c:pt>
                <c:pt idx="11169">
                  <c:v>-11.859575</c:v>
                </c:pt>
                <c:pt idx="11170">
                  <c:v>-11.864061</c:v>
                </c:pt>
                <c:pt idx="11171">
                  <c:v>-11.866539</c:v>
                </c:pt>
                <c:pt idx="11172">
                  <c:v>-11.875671000000001</c:v>
                </c:pt>
                <c:pt idx="11173">
                  <c:v>-11.874082</c:v>
                </c:pt>
                <c:pt idx="11174">
                  <c:v>-11.876486</c:v>
                </c:pt>
                <c:pt idx="11175">
                  <c:v>-11.88425</c:v>
                </c:pt>
                <c:pt idx="11176">
                  <c:v>-11.883825</c:v>
                </c:pt>
                <c:pt idx="11177">
                  <c:v>-11.877672</c:v>
                </c:pt>
                <c:pt idx="11178">
                  <c:v>-11.875596</c:v>
                </c:pt>
                <c:pt idx="11179">
                  <c:v>-11.88993</c:v>
                </c:pt>
                <c:pt idx="11180">
                  <c:v>-11.886358</c:v>
                </c:pt>
                <c:pt idx="11181">
                  <c:v>-11.887174999999999</c:v>
                </c:pt>
                <c:pt idx="11182">
                  <c:v>-11.89439</c:v>
                </c:pt>
                <c:pt idx="11183">
                  <c:v>-11.89836</c:v>
                </c:pt>
                <c:pt idx="11184">
                  <c:v>-11.892844</c:v>
                </c:pt>
                <c:pt idx="11185">
                  <c:v>-11.906034</c:v>
                </c:pt>
                <c:pt idx="11186">
                  <c:v>-11.897149000000001</c:v>
                </c:pt>
                <c:pt idx="11187">
                  <c:v>-11.899042</c:v>
                </c:pt>
                <c:pt idx="11188">
                  <c:v>-11.906822</c:v>
                </c:pt>
                <c:pt idx="11189">
                  <c:v>-11.904519000000001</c:v>
                </c:pt>
                <c:pt idx="11190">
                  <c:v>-11.90503</c:v>
                </c:pt>
                <c:pt idx="11191">
                  <c:v>-11.907253000000001</c:v>
                </c:pt>
                <c:pt idx="11192">
                  <c:v>-11.906796</c:v>
                </c:pt>
                <c:pt idx="11193">
                  <c:v>-11.921474999999999</c:v>
                </c:pt>
                <c:pt idx="11194">
                  <c:v>-11.919563999999999</c:v>
                </c:pt>
                <c:pt idx="11195">
                  <c:v>-11.919025</c:v>
                </c:pt>
                <c:pt idx="11196">
                  <c:v>-11.921329999999999</c:v>
                </c:pt>
                <c:pt idx="11197">
                  <c:v>-11.931599</c:v>
                </c:pt>
                <c:pt idx="11198">
                  <c:v>-11.931355999999999</c:v>
                </c:pt>
                <c:pt idx="11199">
                  <c:v>-11.931863</c:v>
                </c:pt>
                <c:pt idx="11200">
                  <c:v>-11.944857000000001</c:v>
                </c:pt>
                <c:pt idx="11201">
                  <c:v>-11.944545</c:v>
                </c:pt>
                <c:pt idx="11202">
                  <c:v>-11.948834</c:v>
                </c:pt>
                <c:pt idx="11203">
                  <c:v>-11.9506</c:v>
                </c:pt>
                <c:pt idx="11204">
                  <c:v>-11.960988</c:v>
                </c:pt>
                <c:pt idx="11205">
                  <c:v>-11.962813000000001</c:v>
                </c:pt>
                <c:pt idx="11206">
                  <c:v>-11.961270000000001</c:v>
                </c:pt>
                <c:pt idx="11207">
                  <c:v>-11.957867999999999</c:v>
                </c:pt>
                <c:pt idx="11208">
                  <c:v>-11.962562999999999</c:v>
                </c:pt>
                <c:pt idx="11209">
                  <c:v>-11.968963</c:v>
                </c:pt>
                <c:pt idx="11210">
                  <c:v>-11.969583999999999</c:v>
                </c:pt>
                <c:pt idx="11211">
                  <c:v>-11.976178000000001</c:v>
                </c:pt>
                <c:pt idx="11212">
                  <c:v>-11.976254000000001</c:v>
                </c:pt>
                <c:pt idx="11213">
                  <c:v>-11.967551</c:v>
                </c:pt>
                <c:pt idx="11214">
                  <c:v>-11.966161</c:v>
                </c:pt>
                <c:pt idx="11215">
                  <c:v>-11.982735999999999</c:v>
                </c:pt>
                <c:pt idx="11216">
                  <c:v>-11.976042</c:v>
                </c:pt>
                <c:pt idx="11217">
                  <c:v>-11.974617</c:v>
                </c:pt>
                <c:pt idx="11218">
                  <c:v>-11.976656999999999</c:v>
                </c:pt>
                <c:pt idx="11219">
                  <c:v>-11.985904</c:v>
                </c:pt>
                <c:pt idx="11220">
                  <c:v>-11.985958</c:v>
                </c:pt>
                <c:pt idx="11221">
                  <c:v>-11.983575</c:v>
                </c:pt>
                <c:pt idx="11222">
                  <c:v>-11.989267999999999</c:v>
                </c:pt>
                <c:pt idx="11223">
                  <c:v>-12.002195</c:v>
                </c:pt>
                <c:pt idx="11224">
                  <c:v>-11.999063</c:v>
                </c:pt>
                <c:pt idx="11225">
                  <c:v>-12.011170999999999</c:v>
                </c:pt>
                <c:pt idx="11226">
                  <c:v>-12.008789999999999</c:v>
                </c:pt>
                <c:pt idx="11227">
                  <c:v>-12.013213</c:v>
                </c:pt>
                <c:pt idx="11228">
                  <c:v>-12.01755</c:v>
                </c:pt>
                <c:pt idx="11229">
                  <c:v>-12.022398000000001</c:v>
                </c:pt>
                <c:pt idx="11230">
                  <c:v>-12.027374999999999</c:v>
                </c:pt>
                <c:pt idx="11231">
                  <c:v>-12.024775999999999</c:v>
                </c:pt>
                <c:pt idx="11232">
                  <c:v>-12.026564</c:v>
                </c:pt>
                <c:pt idx="11233">
                  <c:v>-12.040331</c:v>
                </c:pt>
                <c:pt idx="11234">
                  <c:v>-12.041126999999999</c:v>
                </c:pt>
                <c:pt idx="11235">
                  <c:v>-12.040445999999999</c:v>
                </c:pt>
                <c:pt idx="11236">
                  <c:v>-12.037292000000001</c:v>
                </c:pt>
                <c:pt idx="11237">
                  <c:v>-12.045207</c:v>
                </c:pt>
                <c:pt idx="11238">
                  <c:v>-12.045394999999999</c:v>
                </c:pt>
                <c:pt idx="11239">
                  <c:v>-12.049448</c:v>
                </c:pt>
                <c:pt idx="11240">
                  <c:v>-12.047795000000001</c:v>
                </c:pt>
                <c:pt idx="11241">
                  <c:v>-12.057748</c:v>
                </c:pt>
                <c:pt idx="11242">
                  <c:v>-12.050319</c:v>
                </c:pt>
                <c:pt idx="11243">
                  <c:v>-12.050344000000001</c:v>
                </c:pt>
                <c:pt idx="11244">
                  <c:v>-12.053226</c:v>
                </c:pt>
                <c:pt idx="11245">
                  <c:v>-12.059403</c:v>
                </c:pt>
                <c:pt idx="11246">
                  <c:v>-12.062348</c:v>
                </c:pt>
                <c:pt idx="11247">
                  <c:v>-12.054942</c:v>
                </c:pt>
                <c:pt idx="11248">
                  <c:v>-12.062447000000001</c:v>
                </c:pt>
                <c:pt idx="11249">
                  <c:v>-12.065222</c:v>
                </c:pt>
                <c:pt idx="11250">
                  <c:v>-12.068014</c:v>
                </c:pt>
                <c:pt idx="11251">
                  <c:v>-12.067534</c:v>
                </c:pt>
                <c:pt idx="11252">
                  <c:v>-12.079437</c:v>
                </c:pt>
                <c:pt idx="11253">
                  <c:v>-12.080831999999999</c:v>
                </c:pt>
                <c:pt idx="11254">
                  <c:v>-12.082259000000001</c:v>
                </c:pt>
                <c:pt idx="11255">
                  <c:v>-12.081909</c:v>
                </c:pt>
                <c:pt idx="11256">
                  <c:v>-12.093299999999999</c:v>
                </c:pt>
                <c:pt idx="11257">
                  <c:v>-12.093012999999999</c:v>
                </c:pt>
                <c:pt idx="11258">
                  <c:v>-12.093809</c:v>
                </c:pt>
                <c:pt idx="11259">
                  <c:v>-12.099606</c:v>
                </c:pt>
                <c:pt idx="11260">
                  <c:v>-12.105387</c:v>
                </c:pt>
                <c:pt idx="11261">
                  <c:v>-12.105835000000001</c:v>
                </c:pt>
                <c:pt idx="11262">
                  <c:v>-12.108696</c:v>
                </c:pt>
                <c:pt idx="11263">
                  <c:v>-12.113553</c:v>
                </c:pt>
                <c:pt idx="11264">
                  <c:v>-12.120312999999999</c:v>
                </c:pt>
                <c:pt idx="11265">
                  <c:v>-12.122491999999999</c:v>
                </c:pt>
                <c:pt idx="11266">
                  <c:v>-12.134453000000001</c:v>
                </c:pt>
                <c:pt idx="11267">
                  <c:v>-12.132581</c:v>
                </c:pt>
                <c:pt idx="11268">
                  <c:v>-12.134005999999999</c:v>
                </c:pt>
                <c:pt idx="11269">
                  <c:v>-12.143222</c:v>
                </c:pt>
                <c:pt idx="11270">
                  <c:v>-12.137836</c:v>
                </c:pt>
                <c:pt idx="11271">
                  <c:v>-12.139417</c:v>
                </c:pt>
                <c:pt idx="11272">
                  <c:v>-12.13897</c:v>
                </c:pt>
                <c:pt idx="11273">
                  <c:v>-12.147067</c:v>
                </c:pt>
                <c:pt idx="11274">
                  <c:v>-12.143464</c:v>
                </c:pt>
                <c:pt idx="11275">
                  <c:v>-12.142365</c:v>
                </c:pt>
                <c:pt idx="11276">
                  <c:v>-12.140843</c:v>
                </c:pt>
                <c:pt idx="11277">
                  <c:v>-12.147712</c:v>
                </c:pt>
                <c:pt idx="11278">
                  <c:v>-12.14733</c:v>
                </c:pt>
                <c:pt idx="11279">
                  <c:v>-12.147436000000001</c:v>
                </c:pt>
                <c:pt idx="11280">
                  <c:v>-12.145142999999999</c:v>
                </c:pt>
                <c:pt idx="11281">
                  <c:v>-12.154531</c:v>
                </c:pt>
                <c:pt idx="11282">
                  <c:v>-12.155378000000001</c:v>
                </c:pt>
                <c:pt idx="11283">
                  <c:v>-12.157494</c:v>
                </c:pt>
                <c:pt idx="11284">
                  <c:v>-12.168196999999999</c:v>
                </c:pt>
                <c:pt idx="11285">
                  <c:v>-12.172810999999999</c:v>
                </c:pt>
                <c:pt idx="11286">
                  <c:v>-12.166786999999999</c:v>
                </c:pt>
                <c:pt idx="11287">
                  <c:v>-12.166451</c:v>
                </c:pt>
                <c:pt idx="11288">
                  <c:v>-12.184633</c:v>
                </c:pt>
                <c:pt idx="11289">
                  <c:v>-12.184061</c:v>
                </c:pt>
                <c:pt idx="11290">
                  <c:v>-12.179651</c:v>
                </c:pt>
                <c:pt idx="11291">
                  <c:v>-12.187602</c:v>
                </c:pt>
                <c:pt idx="11292">
                  <c:v>-12.192987</c:v>
                </c:pt>
                <c:pt idx="11293">
                  <c:v>-12.193023999999999</c:v>
                </c:pt>
                <c:pt idx="11294">
                  <c:v>-12.202182000000001</c:v>
                </c:pt>
                <c:pt idx="11295">
                  <c:v>-12.200811</c:v>
                </c:pt>
                <c:pt idx="11296">
                  <c:v>-12.203514999999999</c:v>
                </c:pt>
                <c:pt idx="11297">
                  <c:v>-12.213834</c:v>
                </c:pt>
                <c:pt idx="11298">
                  <c:v>-12.21773</c:v>
                </c:pt>
                <c:pt idx="11299">
                  <c:v>-12.22151</c:v>
                </c:pt>
                <c:pt idx="11300">
                  <c:v>-12.239537</c:v>
                </c:pt>
                <c:pt idx="11301">
                  <c:v>-12.2332</c:v>
                </c:pt>
                <c:pt idx="11302">
                  <c:v>-12.234883999999999</c:v>
                </c:pt>
                <c:pt idx="11303">
                  <c:v>-12.232392000000001</c:v>
                </c:pt>
                <c:pt idx="11304">
                  <c:v>-12.240956000000001</c:v>
                </c:pt>
                <c:pt idx="11305">
                  <c:v>-12.245345</c:v>
                </c:pt>
                <c:pt idx="11306">
                  <c:v>-12.24188</c:v>
                </c:pt>
                <c:pt idx="11307">
                  <c:v>-12.246408000000001</c:v>
                </c:pt>
                <c:pt idx="11308">
                  <c:v>-12.2554</c:v>
                </c:pt>
                <c:pt idx="11309">
                  <c:v>-12.254334</c:v>
                </c:pt>
                <c:pt idx="11310">
                  <c:v>-12.250382</c:v>
                </c:pt>
                <c:pt idx="11311">
                  <c:v>-12.261766</c:v>
                </c:pt>
                <c:pt idx="11312">
                  <c:v>-12.261399000000001</c:v>
                </c:pt>
                <c:pt idx="11313">
                  <c:v>-12.25426</c:v>
                </c:pt>
                <c:pt idx="11314">
                  <c:v>-12.262859000000001</c:v>
                </c:pt>
                <c:pt idx="11315">
                  <c:v>-12.26206</c:v>
                </c:pt>
                <c:pt idx="11316">
                  <c:v>-12.261722000000001</c:v>
                </c:pt>
                <c:pt idx="11317">
                  <c:v>-12.261399000000001</c:v>
                </c:pt>
                <c:pt idx="11318">
                  <c:v>-12.271452999999999</c:v>
                </c:pt>
                <c:pt idx="11319">
                  <c:v>-12.270567</c:v>
                </c:pt>
                <c:pt idx="11320">
                  <c:v>-12.268755000000001</c:v>
                </c:pt>
                <c:pt idx="11321">
                  <c:v>-12.270704</c:v>
                </c:pt>
                <c:pt idx="11322">
                  <c:v>-12.277191999999999</c:v>
                </c:pt>
                <c:pt idx="11323">
                  <c:v>-12.278855</c:v>
                </c:pt>
                <c:pt idx="11324">
                  <c:v>-12.276382999999999</c:v>
                </c:pt>
                <c:pt idx="11325">
                  <c:v>-12.29074</c:v>
                </c:pt>
                <c:pt idx="11326">
                  <c:v>-12.290584000000001</c:v>
                </c:pt>
                <c:pt idx="11327">
                  <c:v>-12.291347999999999</c:v>
                </c:pt>
                <c:pt idx="11328">
                  <c:v>-12.290036000000001</c:v>
                </c:pt>
                <c:pt idx="11329">
                  <c:v>-12.298553999999999</c:v>
                </c:pt>
                <c:pt idx="11330">
                  <c:v>-12.299797999999999</c:v>
                </c:pt>
                <c:pt idx="11331">
                  <c:v>-12.301299999999999</c:v>
                </c:pt>
                <c:pt idx="11332">
                  <c:v>-12.30871</c:v>
                </c:pt>
                <c:pt idx="11333">
                  <c:v>-12.308287</c:v>
                </c:pt>
                <c:pt idx="11334">
                  <c:v>-12.321596</c:v>
                </c:pt>
                <c:pt idx="11335">
                  <c:v>-12.325735999999999</c:v>
                </c:pt>
                <c:pt idx="11336">
                  <c:v>-12.324534999999999</c:v>
                </c:pt>
                <c:pt idx="11337">
                  <c:v>-12.322302000000001</c:v>
                </c:pt>
                <c:pt idx="11338">
                  <c:v>-12.335172</c:v>
                </c:pt>
                <c:pt idx="11339">
                  <c:v>-12.335931</c:v>
                </c:pt>
                <c:pt idx="11340">
                  <c:v>-12.335252000000001</c:v>
                </c:pt>
                <c:pt idx="11341">
                  <c:v>-12.348397</c:v>
                </c:pt>
                <c:pt idx="11342">
                  <c:v>-12.348325000000001</c:v>
                </c:pt>
                <c:pt idx="11343">
                  <c:v>-12.350671</c:v>
                </c:pt>
                <c:pt idx="11344">
                  <c:v>-12.350735999999999</c:v>
                </c:pt>
                <c:pt idx="11345">
                  <c:v>-12.357718999999999</c:v>
                </c:pt>
                <c:pt idx="11346">
                  <c:v>-12.359828</c:v>
                </c:pt>
                <c:pt idx="11347">
                  <c:v>-12.360378000000001</c:v>
                </c:pt>
                <c:pt idx="11348">
                  <c:v>-12.372083999999999</c:v>
                </c:pt>
                <c:pt idx="11349">
                  <c:v>-12.368124999999999</c:v>
                </c:pt>
                <c:pt idx="11350">
                  <c:v>-12.368684</c:v>
                </c:pt>
                <c:pt idx="11351">
                  <c:v>-12.364267</c:v>
                </c:pt>
                <c:pt idx="11352">
                  <c:v>-12.373843000000001</c:v>
                </c:pt>
                <c:pt idx="11353">
                  <c:v>-12.377974</c:v>
                </c:pt>
                <c:pt idx="11354">
                  <c:v>-12.377837</c:v>
                </c:pt>
                <c:pt idx="11355">
                  <c:v>-12.384323</c:v>
                </c:pt>
                <c:pt idx="11356">
                  <c:v>-12.379856999999999</c:v>
                </c:pt>
                <c:pt idx="11357">
                  <c:v>-12.384121</c:v>
                </c:pt>
                <c:pt idx="11358">
                  <c:v>-12.384798999999999</c:v>
                </c:pt>
                <c:pt idx="11359">
                  <c:v>-12.388801000000001</c:v>
                </c:pt>
                <c:pt idx="11360">
                  <c:v>-12.392149</c:v>
                </c:pt>
                <c:pt idx="11361">
                  <c:v>-12.389373000000001</c:v>
                </c:pt>
                <c:pt idx="11362">
                  <c:v>-12.395453</c:v>
                </c:pt>
                <c:pt idx="11363">
                  <c:v>-12.390306000000001</c:v>
                </c:pt>
                <c:pt idx="11364">
                  <c:v>-12.387650000000001</c:v>
                </c:pt>
                <c:pt idx="11365">
                  <c:v>-12.394557000000001</c:v>
                </c:pt>
                <c:pt idx="11366">
                  <c:v>-12.394708</c:v>
                </c:pt>
                <c:pt idx="11367">
                  <c:v>-12.397131</c:v>
                </c:pt>
                <c:pt idx="11368">
                  <c:v>-12.398246</c:v>
                </c:pt>
                <c:pt idx="11369">
                  <c:v>-12.40666</c:v>
                </c:pt>
                <c:pt idx="11370">
                  <c:v>-12.409648000000001</c:v>
                </c:pt>
                <c:pt idx="11371">
                  <c:v>-12.410830000000001</c:v>
                </c:pt>
                <c:pt idx="11372">
                  <c:v>-12.411602999999999</c:v>
                </c:pt>
                <c:pt idx="11373">
                  <c:v>-12.424671</c:v>
                </c:pt>
                <c:pt idx="11374">
                  <c:v>-12.426325</c:v>
                </c:pt>
                <c:pt idx="11375">
                  <c:v>-12.432477</c:v>
                </c:pt>
                <c:pt idx="11376">
                  <c:v>-12.436280999999999</c:v>
                </c:pt>
                <c:pt idx="11377">
                  <c:v>-12.439069999999999</c:v>
                </c:pt>
                <c:pt idx="11378">
                  <c:v>-12.439136</c:v>
                </c:pt>
                <c:pt idx="11379">
                  <c:v>-12.445461999999999</c:v>
                </c:pt>
                <c:pt idx="11380">
                  <c:v>-12.444566</c:v>
                </c:pt>
                <c:pt idx="11381">
                  <c:v>-12.455185999999999</c:v>
                </c:pt>
                <c:pt idx="11382">
                  <c:v>-12.453906999999999</c:v>
                </c:pt>
                <c:pt idx="11383">
                  <c:v>-12.459224000000001</c:v>
                </c:pt>
                <c:pt idx="11384">
                  <c:v>-12.458159999999999</c:v>
                </c:pt>
                <c:pt idx="11385">
                  <c:v>-12.467726000000001</c:v>
                </c:pt>
                <c:pt idx="11386">
                  <c:v>-12.469296</c:v>
                </c:pt>
                <c:pt idx="11387">
                  <c:v>-12.466969000000001</c:v>
                </c:pt>
                <c:pt idx="11388">
                  <c:v>-12.468598</c:v>
                </c:pt>
                <c:pt idx="11389">
                  <c:v>-12.475685</c:v>
                </c:pt>
                <c:pt idx="11390">
                  <c:v>-12.477193</c:v>
                </c:pt>
                <c:pt idx="11391">
                  <c:v>-12.477122</c:v>
                </c:pt>
                <c:pt idx="11392">
                  <c:v>-12.482699</c:v>
                </c:pt>
                <c:pt idx="11393">
                  <c:v>-12.478206999999999</c:v>
                </c:pt>
                <c:pt idx="11394">
                  <c:v>-12.481078</c:v>
                </c:pt>
                <c:pt idx="11395">
                  <c:v>-12.481788999999999</c:v>
                </c:pt>
                <c:pt idx="11396">
                  <c:v>-12.491617</c:v>
                </c:pt>
                <c:pt idx="11397">
                  <c:v>-12.486283999999999</c:v>
                </c:pt>
                <c:pt idx="11398">
                  <c:v>-12.487379000000001</c:v>
                </c:pt>
                <c:pt idx="11399">
                  <c:v>-12.494596</c:v>
                </c:pt>
                <c:pt idx="11400">
                  <c:v>-12.495304000000001</c:v>
                </c:pt>
                <c:pt idx="11401">
                  <c:v>-12.494968999999999</c:v>
                </c:pt>
                <c:pt idx="11402">
                  <c:v>-12.502586000000001</c:v>
                </c:pt>
                <c:pt idx="11403">
                  <c:v>-12.505299000000001</c:v>
                </c:pt>
                <c:pt idx="11404">
                  <c:v>-12.504911999999999</c:v>
                </c:pt>
                <c:pt idx="11405">
                  <c:v>-12.515663999999999</c:v>
                </c:pt>
                <c:pt idx="11406">
                  <c:v>-12.520376000000001</c:v>
                </c:pt>
                <c:pt idx="11407">
                  <c:v>-12.518068</c:v>
                </c:pt>
                <c:pt idx="11408">
                  <c:v>-12.531169999999999</c:v>
                </c:pt>
                <c:pt idx="11409">
                  <c:v>-12.531572000000001</c:v>
                </c:pt>
                <c:pt idx="11410">
                  <c:v>-12.536788</c:v>
                </c:pt>
                <c:pt idx="11411">
                  <c:v>-12.541574000000001</c:v>
                </c:pt>
                <c:pt idx="11412">
                  <c:v>-12.542211</c:v>
                </c:pt>
                <c:pt idx="11413">
                  <c:v>-12.540247000000001</c:v>
                </c:pt>
                <c:pt idx="11414">
                  <c:v>-12.544346000000001</c:v>
                </c:pt>
                <c:pt idx="11415">
                  <c:v>-12.554561</c:v>
                </c:pt>
                <c:pt idx="11416">
                  <c:v>-12.549602999999999</c:v>
                </c:pt>
                <c:pt idx="11417">
                  <c:v>-12.552421000000001</c:v>
                </c:pt>
                <c:pt idx="11418">
                  <c:v>-12.567932000000001</c:v>
                </c:pt>
                <c:pt idx="11419">
                  <c:v>-12.565728</c:v>
                </c:pt>
                <c:pt idx="11420">
                  <c:v>-12.568963</c:v>
                </c:pt>
                <c:pt idx="11421">
                  <c:v>-12.567268</c:v>
                </c:pt>
                <c:pt idx="11422">
                  <c:v>-12.578357</c:v>
                </c:pt>
                <c:pt idx="11423">
                  <c:v>-12.578379999999999</c:v>
                </c:pt>
                <c:pt idx="11424">
                  <c:v>-12.578747</c:v>
                </c:pt>
                <c:pt idx="11425">
                  <c:v>-12.589839</c:v>
                </c:pt>
                <c:pt idx="11426">
                  <c:v>-12.589724</c:v>
                </c:pt>
                <c:pt idx="11427">
                  <c:v>-12.591362</c:v>
                </c:pt>
                <c:pt idx="11428">
                  <c:v>-12.584142999999999</c:v>
                </c:pt>
                <c:pt idx="11429">
                  <c:v>-12.598654</c:v>
                </c:pt>
                <c:pt idx="11430">
                  <c:v>-12.599346000000001</c:v>
                </c:pt>
                <c:pt idx="11431">
                  <c:v>-12.602328999999999</c:v>
                </c:pt>
                <c:pt idx="11432">
                  <c:v>-12.614939</c:v>
                </c:pt>
                <c:pt idx="11433">
                  <c:v>-12.610977999999999</c:v>
                </c:pt>
                <c:pt idx="11434">
                  <c:v>-12.607892</c:v>
                </c:pt>
                <c:pt idx="11435">
                  <c:v>-12.621181999999999</c:v>
                </c:pt>
                <c:pt idx="11436">
                  <c:v>-12.617934999999999</c:v>
                </c:pt>
                <c:pt idx="11437">
                  <c:v>-12.617032999999999</c:v>
                </c:pt>
                <c:pt idx="11438">
                  <c:v>-12.61237</c:v>
                </c:pt>
                <c:pt idx="11439">
                  <c:v>-12.620761999999999</c:v>
                </c:pt>
                <c:pt idx="11440">
                  <c:v>-12.625691</c:v>
                </c:pt>
                <c:pt idx="11441">
                  <c:v>-12.633749</c:v>
                </c:pt>
                <c:pt idx="11442">
                  <c:v>-12.633716</c:v>
                </c:pt>
                <c:pt idx="11443">
                  <c:v>-12.625662999999999</c:v>
                </c:pt>
                <c:pt idx="11444">
                  <c:v>-12.630164000000001</c:v>
                </c:pt>
                <c:pt idx="11445">
                  <c:v>-12.63236</c:v>
                </c:pt>
                <c:pt idx="11446">
                  <c:v>-12.633698000000001</c:v>
                </c:pt>
                <c:pt idx="11447">
                  <c:v>-12.632546</c:v>
                </c:pt>
                <c:pt idx="11448">
                  <c:v>-12.641583000000001</c:v>
                </c:pt>
                <c:pt idx="11449">
                  <c:v>-12.642924000000001</c:v>
                </c:pt>
                <c:pt idx="11450">
                  <c:v>-12.643834999999999</c:v>
                </c:pt>
                <c:pt idx="11451">
                  <c:v>-12.654514000000001</c:v>
                </c:pt>
                <c:pt idx="11452">
                  <c:v>-12.652407999999999</c:v>
                </c:pt>
                <c:pt idx="11453">
                  <c:v>-12.657515999999999</c:v>
                </c:pt>
                <c:pt idx="11454">
                  <c:v>-12.65701</c:v>
                </c:pt>
                <c:pt idx="11455">
                  <c:v>-12.670126</c:v>
                </c:pt>
                <c:pt idx="11456">
                  <c:v>-12.665381999999999</c:v>
                </c:pt>
                <c:pt idx="11457">
                  <c:v>-12.669822999999999</c:v>
                </c:pt>
                <c:pt idx="11458">
                  <c:v>-12.671486</c:v>
                </c:pt>
                <c:pt idx="11459">
                  <c:v>-12.679549</c:v>
                </c:pt>
                <c:pt idx="11460">
                  <c:v>-12.679361</c:v>
                </c:pt>
                <c:pt idx="11461">
                  <c:v>-12.680966</c:v>
                </c:pt>
                <c:pt idx="11462">
                  <c:v>-12.694404</c:v>
                </c:pt>
                <c:pt idx="11463">
                  <c:v>-12.694056</c:v>
                </c:pt>
                <c:pt idx="11464">
                  <c:v>-12.696531999999999</c:v>
                </c:pt>
                <c:pt idx="11465">
                  <c:v>-12.693819</c:v>
                </c:pt>
                <c:pt idx="11466">
                  <c:v>-12.707839999999999</c:v>
                </c:pt>
                <c:pt idx="11467">
                  <c:v>-12.711236</c:v>
                </c:pt>
                <c:pt idx="11468">
                  <c:v>-12.707850000000001</c:v>
                </c:pt>
                <c:pt idx="11469">
                  <c:v>-12.710260999999999</c:v>
                </c:pt>
                <c:pt idx="11470">
                  <c:v>-12.720510000000001</c:v>
                </c:pt>
                <c:pt idx="11471">
                  <c:v>-12.725901</c:v>
                </c:pt>
                <c:pt idx="11472">
                  <c:v>-12.727429000000001</c:v>
                </c:pt>
                <c:pt idx="11473">
                  <c:v>-12.735721</c:v>
                </c:pt>
                <c:pt idx="11474">
                  <c:v>-12.736731000000001</c:v>
                </c:pt>
                <c:pt idx="11475">
                  <c:v>-12.744937999999999</c:v>
                </c:pt>
                <c:pt idx="11476">
                  <c:v>-12.745203999999999</c:v>
                </c:pt>
                <c:pt idx="11477">
                  <c:v>-12.742316000000001</c:v>
                </c:pt>
                <c:pt idx="11478">
                  <c:v>-12.743703999999999</c:v>
                </c:pt>
                <c:pt idx="11479">
                  <c:v>-12.752233</c:v>
                </c:pt>
                <c:pt idx="11480">
                  <c:v>-12.757263</c:v>
                </c:pt>
                <c:pt idx="11481">
                  <c:v>-12.753741</c:v>
                </c:pt>
                <c:pt idx="11482">
                  <c:v>-12.750797</c:v>
                </c:pt>
                <c:pt idx="11483">
                  <c:v>-12.761799</c:v>
                </c:pt>
                <c:pt idx="11484">
                  <c:v>-12.761876000000001</c:v>
                </c:pt>
                <c:pt idx="11485">
                  <c:v>-12.763363</c:v>
                </c:pt>
                <c:pt idx="11486">
                  <c:v>-12.767182999999999</c:v>
                </c:pt>
                <c:pt idx="11487">
                  <c:v>-12.768575999999999</c:v>
                </c:pt>
                <c:pt idx="11488">
                  <c:v>-12.769740000000001</c:v>
                </c:pt>
                <c:pt idx="11489">
                  <c:v>-12.777587</c:v>
                </c:pt>
                <c:pt idx="11490">
                  <c:v>-12.777618</c:v>
                </c:pt>
                <c:pt idx="11491">
                  <c:v>-12.777673999999999</c:v>
                </c:pt>
                <c:pt idx="11492">
                  <c:v>-12.776633</c:v>
                </c:pt>
                <c:pt idx="11493">
                  <c:v>-12.78678</c:v>
                </c:pt>
                <c:pt idx="11494">
                  <c:v>-12.782578000000001</c:v>
                </c:pt>
                <c:pt idx="11495">
                  <c:v>-12.781366999999999</c:v>
                </c:pt>
                <c:pt idx="11496">
                  <c:v>-12.781993</c:v>
                </c:pt>
                <c:pt idx="11497">
                  <c:v>-12.787838000000001</c:v>
                </c:pt>
                <c:pt idx="11498">
                  <c:v>-12.787299000000001</c:v>
                </c:pt>
                <c:pt idx="11499">
                  <c:v>-12.789118</c:v>
                </c:pt>
                <c:pt idx="11500">
                  <c:v>-12.796416000000001</c:v>
                </c:pt>
                <c:pt idx="11501">
                  <c:v>-12.797060999999999</c:v>
                </c:pt>
                <c:pt idx="11502">
                  <c:v>-12.798213000000001</c:v>
                </c:pt>
                <c:pt idx="11503">
                  <c:v>-12.800673</c:v>
                </c:pt>
                <c:pt idx="11504">
                  <c:v>-12.805541</c:v>
                </c:pt>
                <c:pt idx="11505">
                  <c:v>-12.804926999999999</c:v>
                </c:pt>
                <c:pt idx="11506">
                  <c:v>-12.803414</c:v>
                </c:pt>
                <c:pt idx="11507">
                  <c:v>-12.810542999999999</c:v>
                </c:pt>
                <c:pt idx="11508">
                  <c:v>-12.816513</c:v>
                </c:pt>
                <c:pt idx="11509">
                  <c:v>-12.818320999999999</c:v>
                </c:pt>
                <c:pt idx="11510">
                  <c:v>-12.830152999999999</c:v>
                </c:pt>
                <c:pt idx="11511">
                  <c:v>-12.829677999999999</c:v>
                </c:pt>
                <c:pt idx="11512">
                  <c:v>-12.836798</c:v>
                </c:pt>
                <c:pt idx="11513">
                  <c:v>-12.830897</c:v>
                </c:pt>
                <c:pt idx="11514">
                  <c:v>-12.843242</c:v>
                </c:pt>
                <c:pt idx="11515">
                  <c:v>-12.846257</c:v>
                </c:pt>
                <c:pt idx="11516">
                  <c:v>-12.842936999999999</c:v>
                </c:pt>
                <c:pt idx="11517">
                  <c:v>-12.861063</c:v>
                </c:pt>
                <c:pt idx="11518">
                  <c:v>-12.856261999999999</c:v>
                </c:pt>
                <c:pt idx="11519">
                  <c:v>-12.858764000000001</c:v>
                </c:pt>
                <c:pt idx="11520">
                  <c:v>-12.859935999999999</c:v>
                </c:pt>
                <c:pt idx="11521">
                  <c:v>-12.867951</c:v>
                </c:pt>
                <c:pt idx="11522">
                  <c:v>-12.869047</c:v>
                </c:pt>
                <c:pt idx="11523">
                  <c:v>-12.872178999999999</c:v>
                </c:pt>
                <c:pt idx="11524">
                  <c:v>-12.872501</c:v>
                </c:pt>
                <c:pt idx="11525">
                  <c:v>-12.885092999999999</c:v>
                </c:pt>
                <c:pt idx="11526">
                  <c:v>-12.888686999999999</c:v>
                </c:pt>
                <c:pt idx="11527">
                  <c:v>-12.886818</c:v>
                </c:pt>
                <c:pt idx="11528">
                  <c:v>-12.885152</c:v>
                </c:pt>
                <c:pt idx="11529">
                  <c:v>-12.891082000000001</c:v>
                </c:pt>
                <c:pt idx="11530">
                  <c:v>-12.893167</c:v>
                </c:pt>
                <c:pt idx="11531">
                  <c:v>-12.893737</c:v>
                </c:pt>
                <c:pt idx="11532">
                  <c:v>-12.903492</c:v>
                </c:pt>
                <c:pt idx="11533">
                  <c:v>-12.90124</c:v>
                </c:pt>
                <c:pt idx="11534">
                  <c:v>-12.900179</c:v>
                </c:pt>
                <c:pt idx="11535">
                  <c:v>-12.905355999999999</c:v>
                </c:pt>
                <c:pt idx="11536">
                  <c:v>-12.911066</c:v>
                </c:pt>
                <c:pt idx="11537">
                  <c:v>-12.911776</c:v>
                </c:pt>
                <c:pt idx="11538">
                  <c:v>-12.911002999999999</c:v>
                </c:pt>
                <c:pt idx="11539">
                  <c:v>-12.912689</c:v>
                </c:pt>
                <c:pt idx="11540">
                  <c:v>-12.922359</c:v>
                </c:pt>
                <c:pt idx="11541">
                  <c:v>-12.921383000000001</c:v>
                </c:pt>
                <c:pt idx="11542">
                  <c:v>-12.925404</c:v>
                </c:pt>
                <c:pt idx="11543">
                  <c:v>-12.931747</c:v>
                </c:pt>
                <c:pt idx="11544">
                  <c:v>-12.936138</c:v>
                </c:pt>
                <c:pt idx="11545">
                  <c:v>-12.93618</c:v>
                </c:pt>
                <c:pt idx="11546">
                  <c:v>-12.938385</c:v>
                </c:pt>
                <c:pt idx="11547">
                  <c:v>-12.944253</c:v>
                </c:pt>
                <c:pt idx="11548">
                  <c:v>-12.942432999999999</c:v>
                </c:pt>
                <c:pt idx="11549">
                  <c:v>-12.957614</c:v>
                </c:pt>
                <c:pt idx="11550">
                  <c:v>-12.952209</c:v>
                </c:pt>
                <c:pt idx="11551">
                  <c:v>-12.952412000000001</c:v>
                </c:pt>
                <c:pt idx="11552">
                  <c:v>-12.952411</c:v>
                </c:pt>
                <c:pt idx="11553">
                  <c:v>-12.962896000000001</c:v>
                </c:pt>
                <c:pt idx="11554">
                  <c:v>-12.965624999999999</c:v>
                </c:pt>
                <c:pt idx="11555">
                  <c:v>-12.965717</c:v>
                </c:pt>
                <c:pt idx="11556">
                  <c:v>-12.971716000000001</c:v>
                </c:pt>
                <c:pt idx="11557">
                  <c:v>-12.979032</c:v>
                </c:pt>
                <c:pt idx="11558">
                  <c:v>-12.979153</c:v>
                </c:pt>
                <c:pt idx="11559">
                  <c:v>-12.980418999999999</c:v>
                </c:pt>
                <c:pt idx="11560">
                  <c:v>-12.974328</c:v>
                </c:pt>
                <c:pt idx="11561">
                  <c:v>-12.989946</c:v>
                </c:pt>
                <c:pt idx="11562">
                  <c:v>-12.988569999999999</c:v>
                </c:pt>
                <c:pt idx="11563">
                  <c:v>-12.990213000000001</c:v>
                </c:pt>
                <c:pt idx="11564">
                  <c:v>-12.991984</c:v>
                </c:pt>
                <c:pt idx="11565">
                  <c:v>-12.997588</c:v>
                </c:pt>
                <c:pt idx="11566">
                  <c:v>-13.001436</c:v>
                </c:pt>
                <c:pt idx="11567">
                  <c:v>-13.001716999999999</c:v>
                </c:pt>
                <c:pt idx="11568">
                  <c:v>-12.996731</c:v>
                </c:pt>
                <c:pt idx="11569">
                  <c:v>-13.012596</c:v>
                </c:pt>
                <c:pt idx="11570">
                  <c:v>-13.011576</c:v>
                </c:pt>
                <c:pt idx="11571">
                  <c:v>-13.012767</c:v>
                </c:pt>
                <c:pt idx="11572">
                  <c:v>-13.02078</c:v>
                </c:pt>
                <c:pt idx="11573">
                  <c:v>-13.021100000000001</c:v>
                </c:pt>
                <c:pt idx="11574">
                  <c:v>-13.023859</c:v>
                </c:pt>
                <c:pt idx="11575">
                  <c:v>-13.022047000000001</c:v>
                </c:pt>
                <c:pt idx="11576">
                  <c:v>-13.028090000000001</c:v>
                </c:pt>
                <c:pt idx="11577">
                  <c:v>-13.029640000000001</c:v>
                </c:pt>
                <c:pt idx="11578">
                  <c:v>-13.029324000000001</c:v>
                </c:pt>
                <c:pt idx="11579">
                  <c:v>-13.032501999999999</c:v>
                </c:pt>
                <c:pt idx="11580">
                  <c:v>-13.03919</c:v>
                </c:pt>
                <c:pt idx="11581">
                  <c:v>-13.038990999999999</c:v>
                </c:pt>
                <c:pt idx="11582">
                  <c:v>-13.0411</c:v>
                </c:pt>
                <c:pt idx="11583">
                  <c:v>-13.042178</c:v>
                </c:pt>
                <c:pt idx="11584">
                  <c:v>-13.043618</c:v>
                </c:pt>
                <c:pt idx="11585">
                  <c:v>-13.050345</c:v>
                </c:pt>
                <c:pt idx="11586">
                  <c:v>-13.048218</c:v>
                </c:pt>
                <c:pt idx="11587">
                  <c:v>-13.050682999999999</c:v>
                </c:pt>
                <c:pt idx="11588">
                  <c:v>-13.059339</c:v>
                </c:pt>
                <c:pt idx="11589">
                  <c:v>-13.055082000000001</c:v>
                </c:pt>
                <c:pt idx="11590">
                  <c:v>-13.054441000000001</c:v>
                </c:pt>
                <c:pt idx="11591">
                  <c:v>-13.057596999999999</c:v>
                </c:pt>
                <c:pt idx="11592">
                  <c:v>-13.066558000000001</c:v>
                </c:pt>
                <c:pt idx="11593">
                  <c:v>-13.062348</c:v>
                </c:pt>
                <c:pt idx="11594">
                  <c:v>-13.064837000000001</c:v>
                </c:pt>
                <c:pt idx="11595">
                  <c:v>-13.07076</c:v>
                </c:pt>
                <c:pt idx="11596">
                  <c:v>-13.074277</c:v>
                </c:pt>
                <c:pt idx="11597">
                  <c:v>-13.069305</c:v>
                </c:pt>
                <c:pt idx="11598">
                  <c:v>-13.066319</c:v>
                </c:pt>
                <c:pt idx="11599">
                  <c:v>-13.081859</c:v>
                </c:pt>
                <c:pt idx="11600">
                  <c:v>-13.082732999999999</c:v>
                </c:pt>
                <c:pt idx="11601">
                  <c:v>-13.079223000000001</c:v>
                </c:pt>
                <c:pt idx="11602">
                  <c:v>-13.093560999999999</c:v>
                </c:pt>
                <c:pt idx="11603">
                  <c:v>-13.089456999999999</c:v>
                </c:pt>
                <c:pt idx="11604">
                  <c:v>-13.090890999999999</c:v>
                </c:pt>
                <c:pt idx="11605">
                  <c:v>-13.091609</c:v>
                </c:pt>
                <c:pt idx="11606">
                  <c:v>-13.088949</c:v>
                </c:pt>
                <c:pt idx="11607">
                  <c:v>-13.10162</c:v>
                </c:pt>
                <c:pt idx="11608">
                  <c:v>-13.100486</c:v>
                </c:pt>
                <c:pt idx="11609">
                  <c:v>-13.098044</c:v>
                </c:pt>
                <c:pt idx="11610">
                  <c:v>-13.107659</c:v>
                </c:pt>
                <c:pt idx="11611">
                  <c:v>-13.106671</c:v>
                </c:pt>
                <c:pt idx="11612">
                  <c:v>-13.105683000000001</c:v>
                </c:pt>
                <c:pt idx="11613">
                  <c:v>-13.107488</c:v>
                </c:pt>
                <c:pt idx="11614">
                  <c:v>-13.118117</c:v>
                </c:pt>
                <c:pt idx="11615">
                  <c:v>-13.116540000000001</c:v>
                </c:pt>
                <c:pt idx="11616">
                  <c:v>-13.116391999999999</c:v>
                </c:pt>
                <c:pt idx="11617">
                  <c:v>-13.126035</c:v>
                </c:pt>
                <c:pt idx="11618">
                  <c:v>-13.124397999999999</c:v>
                </c:pt>
                <c:pt idx="11619">
                  <c:v>-13.126393</c:v>
                </c:pt>
                <c:pt idx="11620">
                  <c:v>-13.134035000000001</c:v>
                </c:pt>
                <c:pt idx="11621">
                  <c:v>-13.140176</c:v>
                </c:pt>
                <c:pt idx="11622">
                  <c:v>-13.137053999999999</c:v>
                </c:pt>
                <c:pt idx="11623">
                  <c:v>-13.136706</c:v>
                </c:pt>
                <c:pt idx="11624">
                  <c:v>-13.136856999999999</c:v>
                </c:pt>
                <c:pt idx="11625">
                  <c:v>-13.148652999999999</c:v>
                </c:pt>
                <c:pt idx="11626">
                  <c:v>-13.147047000000001</c:v>
                </c:pt>
                <c:pt idx="11627">
                  <c:v>-13.148592000000001</c:v>
                </c:pt>
                <c:pt idx="11628">
                  <c:v>-13.145842</c:v>
                </c:pt>
                <c:pt idx="11629">
                  <c:v>-13.162182</c:v>
                </c:pt>
                <c:pt idx="11630">
                  <c:v>-13.163342</c:v>
                </c:pt>
                <c:pt idx="11631">
                  <c:v>-13.167210000000001</c:v>
                </c:pt>
                <c:pt idx="11632">
                  <c:v>-13.17104</c:v>
                </c:pt>
                <c:pt idx="11633">
                  <c:v>-13.167897</c:v>
                </c:pt>
                <c:pt idx="11634">
                  <c:v>-13.177878</c:v>
                </c:pt>
                <c:pt idx="11635">
                  <c:v>-13.178735</c:v>
                </c:pt>
                <c:pt idx="11636">
                  <c:v>-13.177232999999999</c:v>
                </c:pt>
                <c:pt idx="11637">
                  <c:v>-13.18749</c:v>
                </c:pt>
                <c:pt idx="11638">
                  <c:v>-13.192954</c:v>
                </c:pt>
                <c:pt idx="11639">
                  <c:v>-13.190996</c:v>
                </c:pt>
                <c:pt idx="11640">
                  <c:v>-13.189092</c:v>
                </c:pt>
                <c:pt idx="11641">
                  <c:v>-13.205501</c:v>
                </c:pt>
                <c:pt idx="11642">
                  <c:v>-13.202889000000001</c:v>
                </c:pt>
                <c:pt idx="11643">
                  <c:v>-13.20687</c:v>
                </c:pt>
                <c:pt idx="11644">
                  <c:v>-13.205125000000001</c:v>
                </c:pt>
                <c:pt idx="11645">
                  <c:v>-13.214510000000001</c:v>
                </c:pt>
                <c:pt idx="11646">
                  <c:v>-13.213676</c:v>
                </c:pt>
                <c:pt idx="11647">
                  <c:v>-13.218448</c:v>
                </c:pt>
                <c:pt idx="11648">
                  <c:v>-13.226042</c:v>
                </c:pt>
                <c:pt idx="11649">
                  <c:v>-13.225759999999999</c:v>
                </c:pt>
                <c:pt idx="11650">
                  <c:v>-13.223463000000001</c:v>
                </c:pt>
                <c:pt idx="11651">
                  <c:v>-13.222826</c:v>
                </c:pt>
                <c:pt idx="11652">
                  <c:v>-13.232011999999999</c:v>
                </c:pt>
                <c:pt idx="11653">
                  <c:v>-13.231901000000001</c:v>
                </c:pt>
                <c:pt idx="11654">
                  <c:v>-13.229267</c:v>
                </c:pt>
                <c:pt idx="11655">
                  <c:v>-13.235218</c:v>
                </c:pt>
                <c:pt idx="11656">
                  <c:v>-13.238299</c:v>
                </c:pt>
                <c:pt idx="11657">
                  <c:v>-13.237391000000001</c:v>
                </c:pt>
                <c:pt idx="11658">
                  <c:v>-13.232609</c:v>
                </c:pt>
                <c:pt idx="11659">
                  <c:v>-13.240252</c:v>
                </c:pt>
                <c:pt idx="11660">
                  <c:v>-13.238828</c:v>
                </c:pt>
                <c:pt idx="11661">
                  <c:v>-13.242451000000001</c:v>
                </c:pt>
                <c:pt idx="11662">
                  <c:v>-13.244925</c:v>
                </c:pt>
                <c:pt idx="11663">
                  <c:v>-13.246677</c:v>
                </c:pt>
                <c:pt idx="11664">
                  <c:v>-13.257350000000001</c:v>
                </c:pt>
                <c:pt idx="11665">
                  <c:v>-13.260414000000001</c:v>
                </c:pt>
                <c:pt idx="11666">
                  <c:v>-13.258641000000001</c:v>
                </c:pt>
                <c:pt idx="11667">
                  <c:v>-13.254356</c:v>
                </c:pt>
                <c:pt idx="11668">
                  <c:v>-13.261874000000001</c:v>
                </c:pt>
                <c:pt idx="11669">
                  <c:v>-13.261578999999999</c:v>
                </c:pt>
                <c:pt idx="11670">
                  <c:v>-13.264877</c:v>
                </c:pt>
                <c:pt idx="11671">
                  <c:v>-13.261542</c:v>
                </c:pt>
                <c:pt idx="11672">
                  <c:v>-13.276479999999999</c:v>
                </c:pt>
                <c:pt idx="11673">
                  <c:v>-13.282762999999999</c:v>
                </c:pt>
                <c:pt idx="11674">
                  <c:v>-13.281181</c:v>
                </c:pt>
                <c:pt idx="11675">
                  <c:v>-13.297347</c:v>
                </c:pt>
                <c:pt idx="11676">
                  <c:v>-13.291707000000001</c:v>
                </c:pt>
                <c:pt idx="11677">
                  <c:v>-13.293653000000001</c:v>
                </c:pt>
                <c:pt idx="11678">
                  <c:v>-13.312006</c:v>
                </c:pt>
                <c:pt idx="11679">
                  <c:v>-13.304316999999999</c:v>
                </c:pt>
                <c:pt idx="11680">
                  <c:v>-13.312468000000001</c:v>
                </c:pt>
                <c:pt idx="11681">
                  <c:v>-13.323943</c:v>
                </c:pt>
                <c:pt idx="11682">
                  <c:v>-13.329266000000001</c:v>
                </c:pt>
                <c:pt idx="11683">
                  <c:v>-13.332656999999999</c:v>
                </c:pt>
                <c:pt idx="11684">
                  <c:v>-13.329081</c:v>
                </c:pt>
                <c:pt idx="11685">
                  <c:v>-13.336562000000001</c:v>
                </c:pt>
                <c:pt idx="11686">
                  <c:v>-13.337201</c:v>
                </c:pt>
                <c:pt idx="11687">
                  <c:v>-13.329910999999999</c:v>
                </c:pt>
                <c:pt idx="11688">
                  <c:v>-13.328799</c:v>
                </c:pt>
                <c:pt idx="11689">
                  <c:v>-13.338889999999999</c:v>
                </c:pt>
                <c:pt idx="11690">
                  <c:v>-13.338901</c:v>
                </c:pt>
                <c:pt idx="11691">
                  <c:v>-13.337584</c:v>
                </c:pt>
                <c:pt idx="11692">
                  <c:v>-13.349644</c:v>
                </c:pt>
                <c:pt idx="11693">
                  <c:v>-13.348762000000001</c:v>
                </c:pt>
                <c:pt idx="11694">
                  <c:v>-13.349568</c:v>
                </c:pt>
                <c:pt idx="11695">
                  <c:v>-13.356347</c:v>
                </c:pt>
                <c:pt idx="11696">
                  <c:v>-13.356799000000001</c:v>
                </c:pt>
                <c:pt idx="11697">
                  <c:v>-13.355632</c:v>
                </c:pt>
                <c:pt idx="11698">
                  <c:v>-13.362361999999999</c:v>
                </c:pt>
                <c:pt idx="11699">
                  <c:v>-13.363846000000001</c:v>
                </c:pt>
                <c:pt idx="11700">
                  <c:v>-13.375772</c:v>
                </c:pt>
                <c:pt idx="11701">
                  <c:v>-13.380739</c:v>
                </c:pt>
                <c:pt idx="11702">
                  <c:v>-13.382790999999999</c:v>
                </c:pt>
                <c:pt idx="11703">
                  <c:v>-13.384391000000001</c:v>
                </c:pt>
                <c:pt idx="11704">
                  <c:v>-13.391450000000001</c:v>
                </c:pt>
                <c:pt idx="11705">
                  <c:v>-13.392896</c:v>
                </c:pt>
                <c:pt idx="11706">
                  <c:v>-13.400459</c:v>
                </c:pt>
                <c:pt idx="11707">
                  <c:v>-13.401014</c:v>
                </c:pt>
                <c:pt idx="11708">
                  <c:v>-13.408651000000001</c:v>
                </c:pt>
                <c:pt idx="11709">
                  <c:v>-13.404783</c:v>
                </c:pt>
                <c:pt idx="11710">
                  <c:v>-13.409039</c:v>
                </c:pt>
                <c:pt idx="11711">
                  <c:v>-13.415996</c:v>
                </c:pt>
                <c:pt idx="11712">
                  <c:v>-13.420947</c:v>
                </c:pt>
                <c:pt idx="11713">
                  <c:v>-13.423085</c:v>
                </c:pt>
                <c:pt idx="11714">
                  <c:v>-13.424156</c:v>
                </c:pt>
                <c:pt idx="11715">
                  <c:v>-13.42967</c:v>
                </c:pt>
                <c:pt idx="11716">
                  <c:v>-13.427189</c:v>
                </c:pt>
                <c:pt idx="11717">
                  <c:v>-13.441615000000001</c:v>
                </c:pt>
                <c:pt idx="11718">
                  <c:v>-13.440435000000001</c:v>
                </c:pt>
                <c:pt idx="11719">
                  <c:v>-13.435847000000001</c:v>
                </c:pt>
                <c:pt idx="11720">
                  <c:v>-13.440613000000001</c:v>
                </c:pt>
                <c:pt idx="11721">
                  <c:v>-13.443256</c:v>
                </c:pt>
                <c:pt idx="11722">
                  <c:v>-13.436247</c:v>
                </c:pt>
                <c:pt idx="11723">
                  <c:v>-13.44759</c:v>
                </c:pt>
                <c:pt idx="11724">
                  <c:v>-13.447054</c:v>
                </c:pt>
                <c:pt idx="11725">
                  <c:v>-13.445975000000001</c:v>
                </c:pt>
                <c:pt idx="11726">
                  <c:v>-13.443561000000001</c:v>
                </c:pt>
                <c:pt idx="11727">
                  <c:v>-13.452373</c:v>
                </c:pt>
                <c:pt idx="11728">
                  <c:v>-13.446759999999999</c:v>
                </c:pt>
                <c:pt idx="11729">
                  <c:v>-13.448155</c:v>
                </c:pt>
                <c:pt idx="11730">
                  <c:v>-13.454139</c:v>
                </c:pt>
                <c:pt idx="11731">
                  <c:v>-13.456113</c:v>
                </c:pt>
                <c:pt idx="11732">
                  <c:v>-13.457197000000001</c:v>
                </c:pt>
                <c:pt idx="11733">
                  <c:v>-13.458731999999999</c:v>
                </c:pt>
                <c:pt idx="11734">
                  <c:v>-13.474313</c:v>
                </c:pt>
                <c:pt idx="11735">
                  <c:v>-13.472429999999999</c:v>
                </c:pt>
                <c:pt idx="11736">
                  <c:v>-13.475061999999999</c:v>
                </c:pt>
                <c:pt idx="11737">
                  <c:v>-13.484358</c:v>
                </c:pt>
                <c:pt idx="11738">
                  <c:v>-13.485626999999999</c:v>
                </c:pt>
                <c:pt idx="11739">
                  <c:v>-13.499511999999999</c:v>
                </c:pt>
                <c:pt idx="11740">
                  <c:v>-13.496059000000001</c:v>
                </c:pt>
                <c:pt idx="11741">
                  <c:v>-13.500629999999999</c:v>
                </c:pt>
                <c:pt idx="11742">
                  <c:v>-13.500697000000001</c:v>
                </c:pt>
                <c:pt idx="11743">
                  <c:v>-13.509665</c:v>
                </c:pt>
                <c:pt idx="11744">
                  <c:v>-13.508820999999999</c:v>
                </c:pt>
                <c:pt idx="11745">
                  <c:v>-13.522508999999999</c:v>
                </c:pt>
                <c:pt idx="11746">
                  <c:v>-13.519432</c:v>
                </c:pt>
                <c:pt idx="11747">
                  <c:v>-13.524338</c:v>
                </c:pt>
                <c:pt idx="11748">
                  <c:v>-13.520807</c:v>
                </c:pt>
                <c:pt idx="11749">
                  <c:v>-13.536609</c:v>
                </c:pt>
                <c:pt idx="11750">
                  <c:v>-13.536301999999999</c:v>
                </c:pt>
                <c:pt idx="11751">
                  <c:v>-13.537034</c:v>
                </c:pt>
                <c:pt idx="11752">
                  <c:v>-13.546904</c:v>
                </c:pt>
                <c:pt idx="11753">
                  <c:v>-13.543396</c:v>
                </c:pt>
                <c:pt idx="11754">
                  <c:v>-13.544941</c:v>
                </c:pt>
                <c:pt idx="11755">
                  <c:v>-13.542396999999999</c:v>
                </c:pt>
                <c:pt idx="11756">
                  <c:v>-13.556084999999999</c:v>
                </c:pt>
                <c:pt idx="11757">
                  <c:v>-13.551409</c:v>
                </c:pt>
                <c:pt idx="11758">
                  <c:v>-13.555165000000001</c:v>
                </c:pt>
                <c:pt idx="11759">
                  <c:v>-13.562498</c:v>
                </c:pt>
                <c:pt idx="11760">
                  <c:v>-13.560596</c:v>
                </c:pt>
                <c:pt idx="11761">
                  <c:v>-13.556070999999999</c:v>
                </c:pt>
                <c:pt idx="11762">
                  <c:v>-13.565481</c:v>
                </c:pt>
                <c:pt idx="11763">
                  <c:v>-13.567428</c:v>
                </c:pt>
                <c:pt idx="11764">
                  <c:v>-13.567627999999999</c:v>
                </c:pt>
                <c:pt idx="11765">
                  <c:v>-13.56719</c:v>
                </c:pt>
                <c:pt idx="11766">
                  <c:v>-13.574322</c:v>
                </c:pt>
                <c:pt idx="11767">
                  <c:v>-13.577669</c:v>
                </c:pt>
                <c:pt idx="11768">
                  <c:v>-13.584078999999999</c:v>
                </c:pt>
                <c:pt idx="11769">
                  <c:v>-13.582666</c:v>
                </c:pt>
                <c:pt idx="11770">
                  <c:v>-13.58258</c:v>
                </c:pt>
                <c:pt idx="11771">
                  <c:v>-13.591604999999999</c:v>
                </c:pt>
                <c:pt idx="11772">
                  <c:v>-13.595000000000001</c:v>
                </c:pt>
                <c:pt idx="11773">
                  <c:v>-13.590863000000001</c:v>
                </c:pt>
                <c:pt idx="11774">
                  <c:v>-13.605081999999999</c:v>
                </c:pt>
                <c:pt idx="11775">
                  <c:v>-13.604407</c:v>
                </c:pt>
                <c:pt idx="11776">
                  <c:v>-13.606097999999999</c:v>
                </c:pt>
                <c:pt idx="11777">
                  <c:v>-13.613846000000001</c:v>
                </c:pt>
                <c:pt idx="11778">
                  <c:v>-13.617031000000001</c:v>
                </c:pt>
                <c:pt idx="11779">
                  <c:v>-13.611172</c:v>
                </c:pt>
                <c:pt idx="11780">
                  <c:v>-13.615062999999999</c:v>
                </c:pt>
                <c:pt idx="11781">
                  <c:v>-13.626661</c:v>
                </c:pt>
                <c:pt idx="11782">
                  <c:v>-13.626911</c:v>
                </c:pt>
                <c:pt idx="11783">
                  <c:v>-13.622714</c:v>
                </c:pt>
                <c:pt idx="11784">
                  <c:v>-13.637432</c:v>
                </c:pt>
                <c:pt idx="11785">
                  <c:v>-13.638869</c:v>
                </c:pt>
                <c:pt idx="11786">
                  <c:v>-13.645295000000001</c:v>
                </c:pt>
                <c:pt idx="11787">
                  <c:v>-13.656521</c:v>
                </c:pt>
                <c:pt idx="11788">
                  <c:v>-13.656224999999999</c:v>
                </c:pt>
                <c:pt idx="11789">
                  <c:v>-13.658051</c:v>
                </c:pt>
                <c:pt idx="11790">
                  <c:v>-13.665511</c:v>
                </c:pt>
                <c:pt idx="11791">
                  <c:v>-13.664928</c:v>
                </c:pt>
                <c:pt idx="11792">
                  <c:v>-13.665036000000001</c:v>
                </c:pt>
                <c:pt idx="11793">
                  <c:v>-13.673579</c:v>
                </c:pt>
                <c:pt idx="11794">
                  <c:v>-13.678359</c:v>
                </c:pt>
                <c:pt idx="11795">
                  <c:v>-13.674341</c:v>
                </c:pt>
                <c:pt idx="11796">
                  <c:v>-13.678088000000001</c:v>
                </c:pt>
                <c:pt idx="11797">
                  <c:v>-13.688337000000001</c:v>
                </c:pt>
                <c:pt idx="11798">
                  <c:v>-13.687531999999999</c:v>
                </c:pt>
                <c:pt idx="11799">
                  <c:v>-13.685748</c:v>
                </c:pt>
                <c:pt idx="11800">
                  <c:v>-13.700431999999999</c:v>
                </c:pt>
                <c:pt idx="11801">
                  <c:v>-13.694357999999999</c:v>
                </c:pt>
                <c:pt idx="11802">
                  <c:v>-13.698591</c:v>
                </c:pt>
                <c:pt idx="11803">
                  <c:v>-13.704832</c:v>
                </c:pt>
                <c:pt idx="11804">
                  <c:v>-13.703476</c:v>
                </c:pt>
                <c:pt idx="11805">
                  <c:v>-13.707421999999999</c:v>
                </c:pt>
                <c:pt idx="11806">
                  <c:v>-13.718736</c:v>
                </c:pt>
                <c:pt idx="11807">
                  <c:v>-13.71284</c:v>
                </c:pt>
                <c:pt idx="11808">
                  <c:v>-13.710713999999999</c:v>
                </c:pt>
                <c:pt idx="11809">
                  <c:v>-13.720003999999999</c:v>
                </c:pt>
                <c:pt idx="11810">
                  <c:v>-13.722212000000001</c:v>
                </c:pt>
                <c:pt idx="11811">
                  <c:v>-13.720044</c:v>
                </c:pt>
                <c:pt idx="11812">
                  <c:v>-13.726186999999999</c:v>
                </c:pt>
                <c:pt idx="11813">
                  <c:v>-13.728424</c:v>
                </c:pt>
                <c:pt idx="11814">
                  <c:v>-13.730154000000001</c:v>
                </c:pt>
                <c:pt idx="11815">
                  <c:v>-13.727706</c:v>
                </c:pt>
                <c:pt idx="11816">
                  <c:v>-13.740103</c:v>
                </c:pt>
                <c:pt idx="11817">
                  <c:v>-13.73963</c:v>
                </c:pt>
                <c:pt idx="11818">
                  <c:v>-13.736328</c:v>
                </c:pt>
                <c:pt idx="11819">
                  <c:v>-13.749556999999999</c:v>
                </c:pt>
                <c:pt idx="11820">
                  <c:v>-13.746625</c:v>
                </c:pt>
                <c:pt idx="11821">
                  <c:v>-13.746261000000001</c:v>
                </c:pt>
                <c:pt idx="11822">
                  <c:v>-13.755089</c:v>
                </c:pt>
                <c:pt idx="11823">
                  <c:v>-13.756109</c:v>
                </c:pt>
                <c:pt idx="11824">
                  <c:v>-13.752769000000001</c:v>
                </c:pt>
                <c:pt idx="11825">
                  <c:v>-13.751795</c:v>
                </c:pt>
                <c:pt idx="11826">
                  <c:v>-13.762790000000001</c:v>
                </c:pt>
                <c:pt idx="11827">
                  <c:v>-13.765749</c:v>
                </c:pt>
                <c:pt idx="11828">
                  <c:v>-13.768326999999999</c:v>
                </c:pt>
                <c:pt idx="11829">
                  <c:v>-13.776593999999999</c:v>
                </c:pt>
                <c:pt idx="11830">
                  <c:v>-13.780313</c:v>
                </c:pt>
                <c:pt idx="11831">
                  <c:v>-13.775112</c:v>
                </c:pt>
                <c:pt idx="11832">
                  <c:v>-13.781878000000001</c:v>
                </c:pt>
                <c:pt idx="11833">
                  <c:v>-13.791309999999999</c:v>
                </c:pt>
                <c:pt idx="11834">
                  <c:v>-13.791733000000001</c:v>
                </c:pt>
                <c:pt idx="11835">
                  <c:v>-13.795832000000001</c:v>
                </c:pt>
                <c:pt idx="11836">
                  <c:v>-13.808824</c:v>
                </c:pt>
                <c:pt idx="11837">
                  <c:v>-13.819442</c:v>
                </c:pt>
                <c:pt idx="11838">
                  <c:v>-13.819637999999999</c:v>
                </c:pt>
                <c:pt idx="11839">
                  <c:v>-13.816053</c:v>
                </c:pt>
                <c:pt idx="11840">
                  <c:v>-13.822113999999999</c:v>
                </c:pt>
                <c:pt idx="11841">
                  <c:v>-13.828016</c:v>
                </c:pt>
                <c:pt idx="11842">
                  <c:v>-13.83042</c:v>
                </c:pt>
                <c:pt idx="11843">
                  <c:v>-13.831237</c:v>
                </c:pt>
                <c:pt idx="11844">
                  <c:v>-13.828849999999999</c:v>
                </c:pt>
                <c:pt idx="11845">
                  <c:v>-13.833947</c:v>
                </c:pt>
                <c:pt idx="11846">
                  <c:v>-13.831772000000001</c:v>
                </c:pt>
                <c:pt idx="11847">
                  <c:v>-13.834491</c:v>
                </c:pt>
                <c:pt idx="11848">
                  <c:v>-13.838964000000001</c:v>
                </c:pt>
                <c:pt idx="11849">
                  <c:v>-13.839566</c:v>
                </c:pt>
                <c:pt idx="11850">
                  <c:v>-13.841169000000001</c:v>
                </c:pt>
                <c:pt idx="11851">
                  <c:v>-13.849029</c:v>
                </c:pt>
                <c:pt idx="11852">
                  <c:v>-13.844488999999999</c:v>
                </c:pt>
                <c:pt idx="11853">
                  <c:v>-13.845126</c:v>
                </c:pt>
                <c:pt idx="11854">
                  <c:v>-13.847712</c:v>
                </c:pt>
                <c:pt idx="11855">
                  <c:v>-13.855041999999999</c:v>
                </c:pt>
                <c:pt idx="11856">
                  <c:v>-13.852612000000001</c:v>
                </c:pt>
                <c:pt idx="11857">
                  <c:v>-13.852943</c:v>
                </c:pt>
                <c:pt idx="11858">
                  <c:v>-13.864763999999999</c:v>
                </c:pt>
                <c:pt idx="11859">
                  <c:v>-13.863429999999999</c:v>
                </c:pt>
                <c:pt idx="11860">
                  <c:v>-13.861241</c:v>
                </c:pt>
                <c:pt idx="11861">
                  <c:v>-13.870430000000001</c:v>
                </c:pt>
                <c:pt idx="11862">
                  <c:v>-13.869650999999999</c:v>
                </c:pt>
                <c:pt idx="11863">
                  <c:v>-13.873609999999999</c:v>
                </c:pt>
                <c:pt idx="11864">
                  <c:v>-13.870113999999999</c:v>
                </c:pt>
                <c:pt idx="11865">
                  <c:v>-13.882531999999999</c:v>
                </c:pt>
                <c:pt idx="11866">
                  <c:v>-13.887297999999999</c:v>
                </c:pt>
                <c:pt idx="11867">
                  <c:v>-13.887290999999999</c:v>
                </c:pt>
                <c:pt idx="11868">
                  <c:v>-13.885467</c:v>
                </c:pt>
                <c:pt idx="11869">
                  <c:v>-13.899449000000001</c:v>
                </c:pt>
                <c:pt idx="11870">
                  <c:v>-13.896628</c:v>
                </c:pt>
                <c:pt idx="11871">
                  <c:v>-13.896110999999999</c:v>
                </c:pt>
                <c:pt idx="11872">
                  <c:v>-13.897292</c:v>
                </c:pt>
                <c:pt idx="11873">
                  <c:v>-13.907206</c:v>
                </c:pt>
                <c:pt idx="11874">
                  <c:v>-13.915127</c:v>
                </c:pt>
                <c:pt idx="11875">
                  <c:v>-13.912451000000001</c:v>
                </c:pt>
                <c:pt idx="11876">
                  <c:v>-13.921184999999999</c:v>
                </c:pt>
                <c:pt idx="11877">
                  <c:v>-13.921865</c:v>
                </c:pt>
                <c:pt idx="11878">
                  <c:v>-13.927588</c:v>
                </c:pt>
                <c:pt idx="11879">
                  <c:v>-13.928482000000001</c:v>
                </c:pt>
                <c:pt idx="11880">
                  <c:v>-13.926558999999999</c:v>
                </c:pt>
                <c:pt idx="11881">
                  <c:v>-13.933866999999999</c:v>
                </c:pt>
                <c:pt idx="11882">
                  <c:v>-13.934338</c:v>
                </c:pt>
                <c:pt idx="11883">
                  <c:v>-13.935717</c:v>
                </c:pt>
                <c:pt idx="11884">
                  <c:v>-13.938198999999999</c:v>
                </c:pt>
                <c:pt idx="11885">
                  <c:v>-13.948702000000001</c:v>
                </c:pt>
                <c:pt idx="11886">
                  <c:v>-13.951295</c:v>
                </c:pt>
                <c:pt idx="11887">
                  <c:v>-13.951325000000001</c:v>
                </c:pt>
                <c:pt idx="11888">
                  <c:v>-13.958323999999999</c:v>
                </c:pt>
                <c:pt idx="11889">
                  <c:v>-13.957551</c:v>
                </c:pt>
                <c:pt idx="11890">
                  <c:v>-13.963521999999999</c:v>
                </c:pt>
                <c:pt idx="11891">
                  <c:v>-13.960566999999999</c:v>
                </c:pt>
                <c:pt idx="11892">
                  <c:v>-13.972077000000001</c:v>
                </c:pt>
                <c:pt idx="11893">
                  <c:v>-13.972054999999999</c:v>
                </c:pt>
                <c:pt idx="11894">
                  <c:v>-13.974493000000001</c:v>
                </c:pt>
                <c:pt idx="11895">
                  <c:v>-13.974945</c:v>
                </c:pt>
                <c:pt idx="11896">
                  <c:v>-13.982243</c:v>
                </c:pt>
                <c:pt idx="11897">
                  <c:v>-13.988360999999999</c:v>
                </c:pt>
                <c:pt idx="11898">
                  <c:v>-13.981453999999999</c:v>
                </c:pt>
                <c:pt idx="11899">
                  <c:v>-13.994338000000001</c:v>
                </c:pt>
                <c:pt idx="11900">
                  <c:v>-13.993016000000001</c:v>
                </c:pt>
                <c:pt idx="11901">
                  <c:v>-13.995989</c:v>
                </c:pt>
                <c:pt idx="11902">
                  <c:v>-14.000622</c:v>
                </c:pt>
                <c:pt idx="11903">
                  <c:v>-14.00642</c:v>
                </c:pt>
                <c:pt idx="11904">
                  <c:v>-14.010757999999999</c:v>
                </c:pt>
                <c:pt idx="11905">
                  <c:v>-14.009626000000001</c:v>
                </c:pt>
                <c:pt idx="11906">
                  <c:v>-14.018274</c:v>
                </c:pt>
                <c:pt idx="11907">
                  <c:v>-14.022141</c:v>
                </c:pt>
                <c:pt idx="11908">
                  <c:v>-14.019798</c:v>
                </c:pt>
                <c:pt idx="11909">
                  <c:v>-14.020947</c:v>
                </c:pt>
                <c:pt idx="11910">
                  <c:v>-14.032484</c:v>
                </c:pt>
                <c:pt idx="11911">
                  <c:v>-14.026738999999999</c:v>
                </c:pt>
                <c:pt idx="11912">
                  <c:v>-14.033628999999999</c:v>
                </c:pt>
                <c:pt idx="11913">
                  <c:v>-14.030595999999999</c:v>
                </c:pt>
                <c:pt idx="11914">
                  <c:v>-14.042452000000001</c:v>
                </c:pt>
                <c:pt idx="11915">
                  <c:v>-14.044036</c:v>
                </c:pt>
                <c:pt idx="11916">
                  <c:v>-14.048501</c:v>
                </c:pt>
                <c:pt idx="11917">
                  <c:v>-14.055108000000001</c:v>
                </c:pt>
                <c:pt idx="11918">
                  <c:v>-14.050981999999999</c:v>
                </c:pt>
                <c:pt idx="11919">
                  <c:v>-14.052417</c:v>
                </c:pt>
                <c:pt idx="11920">
                  <c:v>-14.06542</c:v>
                </c:pt>
                <c:pt idx="11921">
                  <c:v>-14.064762</c:v>
                </c:pt>
                <c:pt idx="11922">
                  <c:v>-14.064780000000001</c:v>
                </c:pt>
                <c:pt idx="11923">
                  <c:v>-14.064095</c:v>
                </c:pt>
                <c:pt idx="11924">
                  <c:v>-14.074476000000001</c:v>
                </c:pt>
                <c:pt idx="11925">
                  <c:v>-14.076705</c:v>
                </c:pt>
                <c:pt idx="11926">
                  <c:v>-14.072794999999999</c:v>
                </c:pt>
                <c:pt idx="11927">
                  <c:v>-14.081958999999999</c:v>
                </c:pt>
                <c:pt idx="11928">
                  <c:v>-14.08024</c:v>
                </c:pt>
                <c:pt idx="11929">
                  <c:v>-14.082399000000001</c:v>
                </c:pt>
                <c:pt idx="11930">
                  <c:v>-14.090370999999999</c:v>
                </c:pt>
                <c:pt idx="11931">
                  <c:v>-14.089391000000001</c:v>
                </c:pt>
                <c:pt idx="11932">
                  <c:v>-14.084565</c:v>
                </c:pt>
                <c:pt idx="11933">
                  <c:v>-14.090547000000001</c:v>
                </c:pt>
                <c:pt idx="11934">
                  <c:v>-14.099235999999999</c:v>
                </c:pt>
                <c:pt idx="11935">
                  <c:v>-14.103106</c:v>
                </c:pt>
                <c:pt idx="11936">
                  <c:v>-14.10487</c:v>
                </c:pt>
                <c:pt idx="11937">
                  <c:v>-14.101103</c:v>
                </c:pt>
                <c:pt idx="11938">
                  <c:v>-14.113156999999999</c:v>
                </c:pt>
                <c:pt idx="11939">
                  <c:v>-14.114750000000001</c:v>
                </c:pt>
                <c:pt idx="11940">
                  <c:v>-14.106995</c:v>
                </c:pt>
                <c:pt idx="11941">
                  <c:v>-14.119225999999999</c:v>
                </c:pt>
                <c:pt idx="11942">
                  <c:v>-14.123310999999999</c:v>
                </c:pt>
                <c:pt idx="11943">
                  <c:v>-14.120433999999999</c:v>
                </c:pt>
                <c:pt idx="11944">
                  <c:v>-14.123405</c:v>
                </c:pt>
                <c:pt idx="11945">
                  <c:v>-14.127884999999999</c:v>
                </c:pt>
                <c:pt idx="11946">
                  <c:v>-14.130617000000001</c:v>
                </c:pt>
                <c:pt idx="11947">
                  <c:v>-14.129807</c:v>
                </c:pt>
                <c:pt idx="11948">
                  <c:v>-14.137413</c:v>
                </c:pt>
                <c:pt idx="11949">
                  <c:v>-14.138916</c:v>
                </c:pt>
                <c:pt idx="11950">
                  <c:v>-14.143943999999999</c:v>
                </c:pt>
                <c:pt idx="11951">
                  <c:v>-14.1472</c:v>
                </c:pt>
                <c:pt idx="11952">
                  <c:v>-14.145714</c:v>
                </c:pt>
                <c:pt idx="11953">
                  <c:v>-14.145936000000001</c:v>
                </c:pt>
                <c:pt idx="11954">
                  <c:v>-14.163397</c:v>
                </c:pt>
                <c:pt idx="11955">
                  <c:v>-14.1571</c:v>
                </c:pt>
                <c:pt idx="11956">
                  <c:v>-14.160195</c:v>
                </c:pt>
                <c:pt idx="11957">
                  <c:v>-14.153833000000001</c:v>
                </c:pt>
                <c:pt idx="11958">
                  <c:v>-14.160342</c:v>
                </c:pt>
                <c:pt idx="11959">
                  <c:v>-14.158372999999999</c:v>
                </c:pt>
                <c:pt idx="11960">
                  <c:v>-14.161942</c:v>
                </c:pt>
                <c:pt idx="11961">
                  <c:v>-14.170983</c:v>
                </c:pt>
                <c:pt idx="11962">
                  <c:v>-14.170762</c:v>
                </c:pt>
                <c:pt idx="11963">
                  <c:v>-14.171125999999999</c:v>
                </c:pt>
                <c:pt idx="11964">
                  <c:v>-14.16919</c:v>
                </c:pt>
                <c:pt idx="11965">
                  <c:v>-14.182216</c:v>
                </c:pt>
                <c:pt idx="11966">
                  <c:v>-14.181222999999999</c:v>
                </c:pt>
                <c:pt idx="11967">
                  <c:v>-14.181744</c:v>
                </c:pt>
                <c:pt idx="11968">
                  <c:v>-14.183282</c:v>
                </c:pt>
                <c:pt idx="11969">
                  <c:v>-14.183935</c:v>
                </c:pt>
                <c:pt idx="11970">
                  <c:v>-14.183895</c:v>
                </c:pt>
                <c:pt idx="11971">
                  <c:v>-14.198563</c:v>
                </c:pt>
                <c:pt idx="11972">
                  <c:v>-14.194476999999999</c:v>
                </c:pt>
                <c:pt idx="11973">
                  <c:v>-14.202831</c:v>
                </c:pt>
                <c:pt idx="11974">
                  <c:v>-14.209294</c:v>
                </c:pt>
                <c:pt idx="11975">
                  <c:v>-14.210369</c:v>
                </c:pt>
                <c:pt idx="11976">
                  <c:v>-14.215025000000001</c:v>
                </c:pt>
                <c:pt idx="11977">
                  <c:v>-14.212636</c:v>
                </c:pt>
                <c:pt idx="11978">
                  <c:v>-14.222773</c:v>
                </c:pt>
                <c:pt idx="11979">
                  <c:v>-14.223851</c:v>
                </c:pt>
                <c:pt idx="11980">
                  <c:v>-14.227709000000001</c:v>
                </c:pt>
                <c:pt idx="11981">
                  <c:v>-14.239242000000001</c:v>
                </c:pt>
                <c:pt idx="11982">
                  <c:v>-14.244869</c:v>
                </c:pt>
                <c:pt idx="11983">
                  <c:v>-14.240733000000001</c:v>
                </c:pt>
                <c:pt idx="11984">
                  <c:v>-14.238697</c:v>
                </c:pt>
                <c:pt idx="11985">
                  <c:v>-14.245957000000001</c:v>
                </c:pt>
                <c:pt idx="11986">
                  <c:v>-14.253394999999999</c:v>
                </c:pt>
                <c:pt idx="11987">
                  <c:v>-14.262066000000001</c:v>
                </c:pt>
                <c:pt idx="11988">
                  <c:v>-14.261218</c:v>
                </c:pt>
                <c:pt idx="11989">
                  <c:v>-14.263251</c:v>
                </c:pt>
                <c:pt idx="11990">
                  <c:v>-14.272475999999999</c:v>
                </c:pt>
                <c:pt idx="11991">
                  <c:v>-14.272584</c:v>
                </c:pt>
                <c:pt idx="11992">
                  <c:v>-14.272786999999999</c:v>
                </c:pt>
                <c:pt idx="11993">
                  <c:v>-14.280389</c:v>
                </c:pt>
                <c:pt idx="11994">
                  <c:v>-14.282952999999999</c:v>
                </c:pt>
                <c:pt idx="11995">
                  <c:v>-14.281435</c:v>
                </c:pt>
                <c:pt idx="11996">
                  <c:v>-14.285610999999999</c:v>
                </c:pt>
                <c:pt idx="11997">
                  <c:v>-14.297152000000001</c:v>
                </c:pt>
                <c:pt idx="11998">
                  <c:v>-14.297292000000001</c:v>
                </c:pt>
                <c:pt idx="11999">
                  <c:v>-14.308726999999999</c:v>
                </c:pt>
                <c:pt idx="12000">
                  <c:v>-14.312633999999999</c:v>
                </c:pt>
                <c:pt idx="12001">
                  <c:v>-14.312633</c:v>
                </c:pt>
                <c:pt idx="12002">
                  <c:v>-14.310974999999999</c:v>
                </c:pt>
                <c:pt idx="12003">
                  <c:v>-14.314654000000001</c:v>
                </c:pt>
                <c:pt idx="12004">
                  <c:v>-14.313734999999999</c:v>
                </c:pt>
                <c:pt idx="12005">
                  <c:v>-14.312459</c:v>
                </c:pt>
                <c:pt idx="12006">
                  <c:v>-14.321619999999999</c:v>
                </c:pt>
                <c:pt idx="12007">
                  <c:v>-14.321674</c:v>
                </c:pt>
                <c:pt idx="12008">
                  <c:v>-14.320909</c:v>
                </c:pt>
                <c:pt idx="12009">
                  <c:v>-14.321229000000001</c:v>
                </c:pt>
                <c:pt idx="12010">
                  <c:v>-14.328276000000001</c:v>
                </c:pt>
                <c:pt idx="12011">
                  <c:v>-14.332412</c:v>
                </c:pt>
                <c:pt idx="12012">
                  <c:v>-14.328103</c:v>
                </c:pt>
                <c:pt idx="12013">
                  <c:v>-14.339922</c:v>
                </c:pt>
                <c:pt idx="12014">
                  <c:v>-14.342195</c:v>
                </c:pt>
                <c:pt idx="12015">
                  <c:v>-14.344241999999999</c:v>
                </c:pt>
                <c:pt idx="12016">
                  <c:v>-14.345781000000001</c:v>
                </c:pt>
                <c:pt idx="12017">
                  <c:v>-14.343594</c:v>
                </c:pt>
                <c:pt idx="12018">
                  <c:v>-14.346114999999999</c:v>
                </c:pt>
                <c:pt idx="12019">
                  <c:v>-14.351402</c:v>
                </c:pt>
                <c:pt idx="12020">
                  <c:v>-14.351960999999999</c:v>
                </c:pt>
                <c:pt idx="12021">
                  <c:v>-14.366572</c:v>
                </c:pt>
                <c:pt idx="12022">
                  <c:v>-14.363246999999999</c:v>
                </c:pt>
                <c:pt idx="12023">
                  <c:v>-14.359949</c:v>
                </c:pt>
                <c:pt idx="12024">
                  <c:v>-14.370965999999999</c:v>
                </c:pt>
                <c:pt idx="12025">
                  <c:v>-14.372254999999999</c:v>
                </c:pt>
                <c:pt idx="12026">
                  <c:v>-14.370741000000001</c:v>
                </c:pt>
                <c:pt idx="12027">
                  <c:v>-14.369883</c:v>
                </c:pt>
                <c:pt idx="12028">
                  <c:v>-14.383967</c:v>
                </c:pt>
                <c:pt idx="12029">
                  <c:v>-14.380440999999999</c:v>
                </c:pt>
                <c:pt idx="12030">
                  <c:v>-14.383073</c:v>
                </c:pt>
                <c:pt idx="12031">
                  <c:v>-14.390337000000001</c:v>
                </c:pt>
                <c:pt idx="12032">
                  <c:v>-14.393395</c:v>
                </c:pt>
                <c:pt idx="12033">
                  <c:v>-14.394914</c:v>
                </c:pt>
                <c:pt idx="12034">
                  <c:v>-14.403461</c:v>
                </c:pt>
                <c:pt idx="12035">
                  <c:v>-14.401253000000001</c:v>
                </c:pt>
                <c:pt idx="12036">
                  <c:v>-14.401325999999999</c:v>
                </c:pt>
                <c:pt idx="12037">
                  <c:v>-14.403371999999999</c:v>
                </c:pt>
                <c:pt idx="12038">
                  <c:v>-14.413833</c:v>
                </c:pt>
                <c:pt idx="12039">
                  <c:v>-14.412796999999999</c:v>
                </c:pt>
                <c:pt idx="12040">
                  <c:v>-14.414574999999999</c:v>
                </c:pt>
                <c:pt idx="12041">
                  <c:v>-14.425706999999999</c:v>
                </c:pt>
                <c:pt idx="12042">
                  <c:v>-14.424294</c:v>
                </c:pt>
                <c:pt idx="12043">
                  <c:v>-14.427068</c:v>
                </c:pt>
                <c:pt idx="12044">
                  <c:v>-14.436883</c:v>
                </c:pt>
                <c:pt idx="12045">
                  <c:v>-14.436116999999999</c:v>
                </c:pt>
                <c:pt idx="12046">
                  <c:v>-14.441133000000001</c:v>
                </c:pt>
                <c:pt idx="12047">
                  <c:v>-14.443511000000001</c:v>
                </c:pt>
                <c:pt idx="12048">
                  <c:v>-14.444224999999999</c:v>
                </c:pt>
                <c:pt idx="12049">
                  <c:v>-14.448560000000001</c:v>
                </c:pt>
                <c:pt idx="12050">
                  <c:v>-14.450735999999999</c:v>
                </c:pt>
                <c:pt idx="12051">
                  <c:v>-14.448646</c:v>
                </c:pt>
                <c:pt idx="12052">
                  <c:v>-14.453471</c:v>
                </c:pt>
                <c:pt idx="12053">
                  <c:v>-14.452588</c:v>
                </c:pt>
                <c:pt idx="12054">
                  <c:v>-14.463981</c:v>
                </c:pt>
                <c:pt idx="12055">
                  <c:v>-14.465301</c:v>
                </c:pt>
                <c:pt idx="12056">
                  <c:v>-14.467105</c:v>
                </c:pt>
                <c:pt idx="12057">
                  <c:v>-14.471488000000001</c:v>
                </c:pt>
                <c:pt idx="12058">
                  <c:v>-14.472417999999999</c:v>
                </c:pt>
                <c:pt idx="12059">
                  <c:v>-14.476641000000001</c:v>
                </c:pt>
                <c:pt idx="12060">
                  <c:v>-14.485948</c:v>
                </c:pt>
                <c:pt idx="12061">
                  <c:v>-14.482343</c:v>
                </c:pt>
                <c:pt idx="12062">
                  <c:v>-14.490028000000001</c:v>
                </c:pt>
                <c:pt idx="12063">
                  <c:v>-14.49549</c:v>
                </c:pt>
                <c:pt idx="12064">
                  <c:v>-14.495100000000001</c:v>
                </c:pt>
                <c:pt idx="12065">
                  <c:v>-14.504044</c:v>
                </c:pt>
                <c:pt idx="12066">
                  <c:v>-14.507897</c:v>
                </c:pt>
                <c:pt idx="12067">
                  <c:v>-14.506499</c:v>
                </c:pt>
                <c:pt idx="12068">
                  <c:v>-14.518568</c:v>
                </c:pt>
                <c:pt idx="12069">
                  <c:v>-14.522655</c:v>
                </c:pt>
                <c:pt idx="12070">
                  <c:v>-14.519990999999999</c:v>
                </c:pt>
                <c:pt idx="12071">
                  <c:v>-14.526486999999999</c:v>
                </c:pt>
                <c:pt idx="12072">
                  <c:v>-14.532947</c:v>
                </c:pt>
                <c:pt idx="12073">
                  <c:v>-14.52679</c:v>
                </c:pt>
                <c:pt idx="12074">
                  <c:v>-14.541003</c:v>
                </c:pt>
                <c:pt idx="12075">
                  <c:v>-14.542535000000001</c:v>
                </c:pt>
                <c:pt idx="12076">
                  <c:v>-14.541574000000001</c:v>
                </c:pt>
                <c:pt idx="12077">
                  <c:v>-14.542863000000001</c:v>
                </c:pt>
                <c:pt idx="12078">
                  <c:v>-14.553905</c:v>
                </c:pt>
                <c:pt idx="12079">
                  <c:v>-14.553646000000001</c:v>
                </c:pt>
                <c:pt idx="12080">
                  <c:v>-14.555638999999999</c:v>
                </c:pt>
                <c:pt idx="12081">
                  <c:v>-14.566777</c:v>
                </c:pt>
                <c:pt idx="12082">
                  <c:v>-14.564228</c:v>
                </c:pt>
                <c:pt idx="12083">
                  <c:v>-14.579033000000001</c:v>
                </c:pt>
                <c:pt idx="12084">
                  <c:v>-14.571403999999999</c:v>
                </c:pt>
                <c:pt idx="12085">
                  <c:v>-14.573592</c:v>
                </c:pt>
                <c:pt idx="12086">
                  <c:v>-14.586573</c:v>
                </c:pt>
                <c:pt idx="12087">
                  <c:v>-14.581493999999999</c:v>
                </c:pt>
                <c:pt idx="12088">
                  <c:v>-14.587161</c:v>
                </c:pt>
                <c:pt idx="12089">
                  <c:v>-14.58811</c:v>
                </c:pt>
                <c:pt idx="12090">
                  <c:v>-14.590032000000001</c:v>
                </c:pt>
                <c:pt idx="12091">
                  <c:v>-14.584911999999999</c:v>
                </c:pt>
                <c:pt idx="12092">
                  <c:v>-14.59549</c:v>
                </c:pt>
                <c:pt idx="12093">
                  <c:v>-14.591044</c:v>
                </c:pt>
                <c:pt idx="12094">
                  <c:v>-14.597799999999999</c:v>
                </c:pt>
                <c:pt idx="12095">
                  <c:v>-14.612533000000001</c:v>
                </c:pt>
                <c:pt idx="12096">
                  <c:v>-14.608769000000001</c:v>
                </c:pt>
                <c:pt idx="12097">
                  <c:v>-14.609113000000001</c:v>
                </c:pt>
                <c:pt idx="12098">
                  <c:v>-14.606149</c:v>
                </c:pt>
                <c:pt idx="12099">
                  <c:v>-14.617518</c:v>
                </c:pt>
                <c:pt idx="12100">
                  <c:v>-14.621281</c:v>
                </c:pt>
                <c:pt idx="12101">
                  <c:v>-14.615985999999999</c:v>
                </c:pt>
                <c:pt idx="12102">
                  <c:v>-14.630846999999999</c:v>
                </c:pt>
                <c:pt idx="12103">
                  <c:v>-14.630649999999999</c:v>
                </c:pt>
                <c:pt idx="12104">
                  <c:v>-14.630673</c:v>
                </c:pt>
                <c:pt idx="12105">
                  <c:v>-14.641124</c:v>
                </c:pt>
                <c:pt idx="12106">
                  <c:v>-14.643846999999999</c:v>
                </c:pt>
                <c:pt idx="12107">
                  <c:v>-14.646895000000001</c:v>
                </c:pt>
                <c:pt idx="12108">
                  <c:v>-14.660435</c:v>
                </c:pt>
                <c:pt idx="12109">
                  <c:v>-14.659195</c:v>
                </c:pt>
                <c:pt idx="12110">
                  <c:v>-14.656347999999999</c:v>
                </c:pt>
                <c:pt idx="12111">
                  <c:v>-14.65808</c:v>
                </c:pt>
                <c:pt idx="12112">
                  <c:v>-14.670858000000001</c:v>
                </c:pt>
                <c:pt idx="12113">
                  <c:v>-14.66831</c:v>
                </c:pt>
                <c:pt idx="12114">
                  <c:v>-14.675426</c:v>
                </c:pt>
                <c:pt idx="12115">
                  <c:v>-14.684098000000001</c:v>
                </c:pt>
                <c:pt idx="12116">
                  <c:v>-14.680580000000001</c:v>
                </c:pt>
                <c:pt idx="12117">
                  <c:v>-14.679767</c:v>
                </c:pt>
                <c:pt idx="12118">
                  <c:v>-14.688715999999999</c:v>
                </c:pt>
                <c:pt idx="12119">
                  <c:v>-14.690681</c:v>
                </c:pt>
                <c:pt idx="12120">
                  <c:v>-14.70163</c:v>
                </c:pt>
                <c:pt idx="12121">
                  <c:v>-14.700367999999999</c:v>
                </c:pt>
                <c:pt idx="12122">
                  <c:v>-14.702995</c:v>
                </c:pt>
                <c:pt idx="12123">
                  <c:v>-14.712377</c:v>
                </c:pt>
                <c:pt idx="12124">
                  <c:v>-14.706053000000001</c:v>
                </c:pt>
                <c:pt idx="12125">
                  <c:v>-14.705513</c:v>
                </c:pt>
                <c:pt idx="12126">
                  <c:v>-14.713031000000001</c:v>
                </c:pt>
                <c:pt idx="12127">
                  <c:v>-14.707931</c:v>
                </c:pt>
                <c:pt idx="12128">
                  <c:v>-14.70575</c:v>
                </c:pt>
                <c:pt idx="12129">
                  <c:v>-14.717508</c:v>
                </c:pt>
                <c:pt idx="12130">
                  <c:v>-14.71923</c:v>
                </c:pt>
                <c:pt idx="12131">
                  <c:v>-14.722612</c:v>
                </c:pt>
                <c:pt idx="12132">
                  <c:v>-14.728175999999999</c:v>
                </c:pt>
                <c:pt idx="12133">
                  <c:v>-14.730059000000001</c:v>
                </c:pt>
                <c:pt idx="12134">
                  <c:v>-14.727072</c:v>
                </c:pt>
                <c:pt idx="12135">
                  <c:v>-14.731458999999999</c:v>
                </c:pt>
                <c:pt idx="12136">
                  <c:v>-14.736390999999999</c:v>
                </c:pt>
                <c:pt idx="12137">
                  <c:v>-14.733121000000001</c:v>
                </c:pt>
                <c:pt idx="12138">
                  <c:v>-14.737171999999999</c:v>
                </c:pt>
                <c:pt idx="12139">
                  <c:v>-14.749198</c:v>
                </c:pt>
                <c:pt idx="12140">
                  <c:v>-14.745437000000001</c:v>
                </c:pt>
                <c:pt idx="12141">
                  <c:v>-14.747805</c:v>
                </c:pt>
                <c:pt idx="12142">
                  <c:v>-14.755556</c:v>
                </c:pt>
                <c:pt idx="12143">
                  <c:v>-14.753663</c:v>
                </c:pt>
                <c:pt idx="12144">
                  <c:v>-14.755049</c:v>
                </c:pt>
                <c:pt idx="12145">
                  <c:v>-14.766622999999999</c:v>
                </c:pt>
                <c:pt idx="12146">
                  <c:v>-14.764245000000001</c:v>
                </c:pt>
                <c:pt idx="12147">
                  <c:v>-14.764699999999999</c:v>
                </c:pt>
                <c:pt idx="12148">
                  <c:v>-14.767030999999999</c:v>
                </c:pt>
                <c:pt idx="12149">
                  <c:v>-14.772671000000001</c:v>
                </c:pt>
                <c:pt idx="12150">
                  <c:v>-14.785337</c:v>
                </c:pt>
                <c:pt idx="12151">
                  <c:v>-14.784027999999999</c:v>
                </c:pt>
                <c:pt idx="12152">
                  <c:v>-14.785446</c:v>
                </c:pt>
                <c:pt idx="12153">
                  <c:v>-14.783784000000001</c:v>
                </c:pt>
                <c:pt idx="12154">
                  <c:v>-14.791115</c:v>
                </c:pt>
                <c:pt idx="12155">
                  <c:v>-14.792966</c:v>
                </c:pt>
                <c:pt idx="12156">
                  <c:v>-14.793056</c:v>
                </c:pt>
                <c:pt idx="12157">
                  <c:v>-14.803879</c:v>
                </c:pt>
                <c:pt idx="12158">
                  <c:v>-14.794729</c:v>
                </c:pt>
                <c:pt idx="12159">
                  <c:v>-14.797565000000001</c:v>
                </c:pt>
                <c:pt idx="12160">
                  <c:v>-14.799569999999999</c:v>
                </c:pt>
                <c:pt idx="12161">
                  <c:v>-14.802184</c:v>
                </c:pt>
                <c:pt idx="12162">
                  <c:v>-14.801684</c:v>
                </c:pt>
                <c:pt idx="12163">
                  <c:v>-14.810769000000001</c:v>
                </c:pt>
                <c:pt idx="12164">
                  <c:v>-14.811577</c:v>
                </c:pt>
                <c:pt idx="12165">
                  <c:v>-14.814275</c:v>
                </c:pt>
                <c:pt idx="12166">
                  <c:v>-14.816962999999999</c:v>
                </c:pt>
                <c:pt idx="12167">
                  <c:v>-14.823435999999999</c:v>
                </c:pt>
                <c:pt idx="12168">
                  <c:v>-14.826565</c:v>
                </c:pt>
                <c:pt idx="12169">
                  <c:v>-14.822609999999999</c:v>
                </c:pt>
                <c:pt idx="12170">
                  <c:v>-14.838222999999999</c:v>
                </c:pt>
                <c:pt idx="12171">
                  <c:v>-14.835701</c:v>
                </c:pt>
                <c:pt idx="12172">
                  <c:v>-14.830576000000001</c:v>
                </c:pt>
                <c:pt idx="12173">
                  <c:v>-14.835607</c:v>
                </c:pt>
                <c:pt idx="12174">
                  <c:v>-14.843067</c:v>
                </c:pt>
                <c:pt idx="12175">
                  <c:v>-14.843124</c:v>
                </c:pt>
                <c:pt idx="12176">
                  <c:v>-14.852836</c:v>
                </c:pt>
                <c:pt idx="12177">
                  <c:v>-14.850414000000001</c:v>
                </c:pt>
                <c:pt idx="12178">
                  <c:v>-14.854143000000001</c:v>
                </c:pt>
                <c:pt idx="12179">
                  <c:v>-14.850863</c:v>
                </c:pt>
                <c:pt idx="12180">
                  <c:v>-14.862408</c:v>
                </c:pt>
                <c:pt idx="12181">
                  <c:v>-14.860089</c:v>
                </c:pt>
                <c:pt idx="12182">
                  <c:v>-14.856985</c:v>
                </c:pt>
                <c:pt idx="12183">
                  <c:v>-14.868683000000001</c:v>
                </c:pt>
                <c:pt idx="12184">
                  <c:v>-14.866154</c:v>
                </c:pt>
                <c:pt idx="12185">
                  <c:v>-14.881887000000001</c:v>
                </c:pt>
                <c:pt idx="12186">
                  <c:v>-14.880895000000001</c:v>
                </c:pt>
                <c:pt idx="12187">
                  <c:v>-14.879227</c:v>
                </c:pt>
                <c:pt idx="12188">
                  <c:v>-14.884504</c:v>
                </c:pt>
                <c:pt idx="12189">
                  <c:v>-14.887699</c:v>
                </c:pt>
                <c:pt idx="12190">
                  <c:v>-14.889435000000001</c:v>
                </c:pt>
                <c:pt idx="12191">
                  <c:v>-14.897938</c:v>
                </c:pt>
                <c:pt idx="12192">
                  <c:v>-14.895295000000001</c:v>
                </c:pt>
                <c:pt idx="12193">
                  <c:v>-14.892884</c:v>
                </c:pt>
                <c:pt idx="12194">
                  <c:v>-14.894716000000001</c:v>
                </c:pt>
                <c:pt idx="12195">
                  <c:v>-14.906385999999999</c:v>
                </c:pt>
                <c:pt idx="12196">
                  <c:v>-14.908916</c:v>
                </c:pt>
                <c:pt idx="12197">
                  <c:v>-14.906328999999999</c:v>
                </c:pt>
                <c:pt idx="12198">
                  <c:v>-14.911993000000001</c:v>
                </c:pt>
                <c:pt idx="12199">
                  <c:v>-14.914980999999999</c:v>
                </c:pt>
                <c:pt idx="12200">
                  <c:v>-14.912295</c:v>
                </c:pt>
                <c:pt idx="12201">
                  <c:v>-14.917077000000001</c:v>
                </c:pt>
                <c:pt idx="12202">
                  <c:v>-14.922554999999999</c:v>
                </c:pt>
                <c:pt idx="12203">
                  <c:v>-14.921746000000001</c:v>
                </c:pt>
                <c:pt idx="12204">
                  <c:v>-14.923538000000001</c:v>
                </c:pt>
                <c:pt idx="12205">
                  <c:v>-14.932620999999999</c:v>
                </c:pt>
                <c:pt idx="12206">
                  <c:v>-14.932509</c:v>
                </c:pt>
                <c:pt idx="12207">
                  <c:v>-14.936443000000001</c:v>
                </c:pt>
                <c:pt idx="12208">
                  <c:v>-14.939365</c:v>
                </c:pt>
                <c:pt idx="12209">
                  <c:v>-14.94341</c:v>
                </c:pt>
                <c:pt idx="12210">
                  <c:v>-14.941856</c:v>
                </c:pt>
                <c:pt idx="12211">
                  <c:v>-14.937958999999999</c:v>
                </c:pt>
                <c:pt idx="12212">
                  <c:v>-14.950124000000001</c:v>
                </c:pt>
                <c:pt idx="12213">
                  <c:v>-14.949928999999999</c:v>
                </c:pt>
                <c:pt idx="12214">
                  <c:v>-14.948983</c:v>
                </c:pt>
                <c:pt idx="12215">
                  <c:v>-14.959770000000001</c:v>
                </c:pt>
                <c:pt idx="12216">
                  <c:v>-14.966911</c:v>
                </c:pt>
                <c:pt idx="12217">
                  <c:v>-14.981249999999999</c:v>
                </c:pt>
                <c:pt idx="12218">
                  <c:v>-14.979108999999999</c:v>
                </c:pt>
                <c:pt idx="12219">
                  <c:v>-14.977876</c:v>
                </c:pt>
                <c:pt idx="12220">
                  <c:v>-14.976685</c:v>
                </c:pt>
                <c:pt idx="12221">
                  <c:v>-14.987867</c:v>
                </c:pt>
                <c:pt idx="12222">
                  <c:v>-14.994013000000001</c:v>
                </c:pt>
                <c:pt idx="12223">
                  <c:v>-14.988699</c:v>
                </c:pt>
                <c:pt idx="12224">
                  <c:v>-15.000275999999999</c:v>
                </c:pt>
                <c:pt idx="12225">
                  <c:v>-14.994305000000001</c:v>
                </c:pt>
                <c:pt idx="12226">
                  <c:v>-14.997375</c:v>
                </c:pt>
                <c:pt idx="12227">
                  <c:v>-15.006273999999999</c:v>
                </c:pt>
                <c:pt idx="12228">
                  <c:v>-15.013123999999999</c:v>
                </c:pt>
                <c:pt idx="12229">
                  <c:v>-15.011736000000001</c:v>
                </c:pt>
                <c:pt idx="12230">
                  <c:v>-15.008699</c:v>
                </c:pt>
                <c:pt idx="12231">
                  <c:v>-15.015177</c:v>
                </c:pt>
                <c:pt idx="12232">
                  <c:v>-15.022083</c:v>
                </c:pt>
                <c:pt idx="12233">
                  <c:v>-15.022361999999999</c:v>
                </c:pt>
                <c:pt idx="12234">
                  <c:v>-15.029029</c:v>
                </c:pt>
                <c:pt idx="12235">
                  <c:v>-15.027162000000001</c:v>
                </c:pt>
                <c:pt idx="12236">
                  <c:v>-15.030557999999999</c:v>
                </c:pt>
                <c:pt idx="12237">
                  <c:v>-15.029669</c:v>
                </c:pt>
                <c:pt idx="12238">
                  <c:v>-15.039472</c:v>
                </c:pt>
                <c:pt idx="12239">
                  <c:v>-15.038849000000001</c:v>
                </c:pt>
                <c:pt idx="12240">
                  <c:v>-15.041416999999999</c:v>
                </c:pt>
                <c:pt idx="12241">
                  <c:v>-15.050284</c:v>
                </c:pt>
                <c:pt idx="12242">
                  <c:v>-15.053098</c:v>
                </c:pt>
                <c:pt idx="12243">
                  <c:v>-15.04979</c:v>
                </c:pt>
                <c:pt idx="12244">
                  <c:v>-15.058795</c:v>
                </c:pt>
                <c:pt idx="12245">
                  <c:v>-15.063469</c:v>
                </c:pt>
                <c:pt idx="12246">
                  <c:v>-15.061684</c:v>
                </c:pt>
                <c:pt idx="12247">
                  <c:v>-15.062453</c:v>
                </c:pt>
                <c:pt idx="12248">
                  <c:v>-15.073402</c:v>
                </c:pt>
                <c:pt idx="12249">
                  <c:v>-15.076599</c:v>
                </c:pt>
                <c:pt idx="12250">
                  <c:v>-15.076090000000001</c:v>
                </c:pt>
                <c:pt idx="12251">
                  <c:v>-15.078215999999999</c:v>
                </c:pt>
                <c:pt idx="12252">
                  <c:v>-15.081096000000001</c:v>
                </c:pt>
                <c:pt idx="12253">
                  <c:v>-15.080589</c:v>
                </c:pt>
                <c:pt idx="12254">
                  <c:v>-15.096824</c:v>
                </c:pt>
                <c:pt idx="12255">
                  <c:v>-15.095081</c:v>
                </c:pt>
                <c:pt idx="12256">
                  <c:v>-15.095287000000001</c:v>
                </c:pt>
                <c:pt idx="12257">
                  <c:v>-15.109821999999999</c:v>
                </c:pt>
                <c:pt idx="12258">
                  <c:v>-15.106487</c:v>
                </c:pt>
                <c:pt idx="12259">
                  <c:v>-15.106655999999999</c:v>
                </c:pt>
                <c:pt idx="12260">
                  <c:v>-15.120264000000001</c:v>
                </c:pt>
                <c:pt idx="12261">
                  <c:v>-15.124375000000001</c:v>
                </c:pt>
                <c:pt idx="12262">
                  <c:v>-15.124197000000001</c:v>
                </c:pt>
                <c:pt idx="12263">
                  <c:v>-15.121285</c:v>
                </c:pt>
                <c:pt idx="12264">
                  <c:v>-15.137658</c:v>
                </c:pt>
                <c:pt idx="12265">
                  <c:v>-15.139832999999999</c:v>
                </c:pt>
                <c:pt idx="12266">
                  <c:v>-15.138837000000001</c:v>
                </c:pt>
                <c:pt idx="12267">
                  <c:v>-15.154998000000001</c:v>
                </c:pt>
                <c:pt idx="12268">
                  <c:v>-15.148789000000001</c:v>
                </c:pt>
                <c:pt idx="12269">
                  <c:v>-15.153347</c:v>
                </c:pt>
                <c:pt idx="12270">
                  <c:v>-15.154681</c:v>
                </c:pt>
                <c:pt idx="12271">
                  <c:v>-15.154246000000001</c:v>
                </c:pt>
                <c:pt idx="12272">
                  <c:v>-15.156825</c:v>
                </c:pt>
                <c:pt idx="12273">
                  <c:v>-15.161253</c:v>
                </c:pt>
                <c:pt idx="12274">
                  <c:v>-15.159853</c:v>
                </c:pt>
                <c:pt idx="12275">
                  <c:v>-15.168785</c:v>
                </c:pt>
                <c:pt idx="12276">
                  <c:v>-15.170196000000001</c:v>
                </c:pt>
                <c:pt idx="12277">
                  <c:v>-15.172632999999999</c:v>
                </c:pt>
                <c:pt idx="12278">
                  <c:v>-15.182155</c:v>
                </c:pt>
                <c:pt idx="12279">
                  <c:v>-15.181915999999999</c:v>
                </c:pt>
                <c:pt idx="12280">
                  <c:v>-15.177885</c:v>
                </c:pt>
                <c:pt idx="12281">
                  <c:v>-15.17379</c:v>
                </c:pt>
                <c:pt idx="12282">
                  <c:v>-15.18895</c:v>
                </c:pt>
                <c:pt idx="12283">
                  <c:v>-15.188114000000001</c:v>
                </c:pt>
                <c:pt idx="12284">
                  <c:v>-15.186035</c:v>
                </c:pt>
                <c:pt idx="12285">
                  <c:v>-15.191266000000001</c:v>
                </c:pt>
                <c:pt idx="12286">
                  <c:v>-15.195026</c:v>
                </c:pt>
                <c:pt idx="12287">
                  <c:v>-15.192321</c:v>
                </c:pt>
                <c:pt idx="12288">
                  <c:v>-15.199666000000001</c:v>
                </c:pt>
                <c:pt idx="12289">
                  <c:v>-15.200832999999999</c:v>
                </c:pt>
                <c:pt idx="12290">
                  <c:v>-15.205164999999999</c:v>
                </c:pt>
                <c:pt idx="12291">
                  <c:v>-15.200896999999999</c:v>
                </c:pt>
                <c:pt idx="12292">
                  <c:v>-15.212526</c:v>
                </c:pt>
                <c:pt idx="12293">
                  <c:v>-15.205546999999999</c:v>
                </c:pt>
                <c:pt idx="12294">
                  <c:v>-15.208594</c:v>
                </c:pt>
                <c:pt idx="12295">
                  <c:v>-15.218311</c:v>
                </c:pt>
                <c:pt idx="12296">
                  <c:v>-15.216856</c:v>
                </c:pt>
                <c:pt idx="12297">
                  <c:v>-15.216200000000001</c:v>
                </c:pt>
                <c:pt idx="12298">
                  <c:v>-15.219052</c:v>
                </c:pt>
                <c:pt idx="12299">
                  <c:v>-15.226687</c:v>
                </c:pt>
                <c:pt idx="12300">
                  <c:v>-15.223648000000001</c:v>
                </c:pt>
                <c:pt idx="12301">
                  <c:v>-15.220247000000001</c:v>
                </c:pt>
                <c:pt idx="12302">
                  <c:v>-15.234146000000001</c:v>
                </c:pt>
                <c:pt idx="12303">
                  <c:v>-15.234995</c:v>
                </c:pt>
                <c:pt idx="12304">
                  <c:v>-15.233501</c:v>
                </c:pt>
                <c:pt idx="12305">
                  <c:v>-15.230029</c:v>
                </c:pt>
                <c:pt idx="12306">
                  <c:v>-15.241595999999999</c:v>
                </c:pt>
                <c:pt idx="12307">
                  <c:v>-15.24596</c:v>
                </c:pt>
                <c:pt idx="12308">
                  <c:v>-15.241895</c:v>
                </c:pt>
                <c:pt idx="12309">
                  <c:v>-15.257144</c:v>
                </c:pt>
                <c:pt idx="12310">
                  <c:v>-15.251471</c:v>
                </c:pt>
                <c:pt idx="12311">
                  <c:v>-15.248339</c:v>
                </c:pt>
                <c:pt idx="12312">
                  <c:v>-15.251201</c:v>
                </c:pt>
                <c:pt idx="12313">
                  <c:v>-15.26441</c:v>
                </c:pt>
                <c:pt idx="12314">
                  <c:v>-15.260816</c:v>
                </c:pt>
                <c:pt idx="12315">
                  <c:v>-15.266553</c:v>
                </c:pt>
                <c:pt idx="12316">
                  <c:v>-15.274203999999999</c:v>
                </c:pt>
                <c:pt idx="12317">
                  <c:v>-15.273110000000001</c:v>
                </c:pt>
                <c:pt idx="12318">
                  <c:v>-15.271846</c:v>
                </c:pt>
                <c:pt idx="12319">
                  <c:v>-15.269640000000001</c:v>
                </c:pt>
                <c:pt idx="12320">
                  <c:v>-15.281397999999999</c:v>
                </c:pt>
                <c:pt idx="12321">
                  <c:v>-15.289114</c:v>
                </c:pt>
                <c:pt idx="12322">
                  <c:v>-15.28693</c:v>
                </c:pt>
                <c:pt idx="12323">
                  <c:v>-15.291917</c:v>
                </c:pt>
                <c:pt idx="12324">
                  <c:v>-15.298946000000001</c:v>
                </c:pt>
                <c:pt idx="12325">
                  <c:v>-15.301721000000001</c:v>
                </c:pt>
                <c:pt idx="12326">
                  <c:v>-15.30165</c:v>
                </c:pt>
                <c:pt idx="12327">
                  <c:v>-15.302617</c:v>
                </c:pt>
                <c:pt idx="12328">
                  <c:v>-15.310415000000001</c:v>
                </c:pt>
                <c:pt idx="12329">
                  <c:v>-15.317012999999999</c:v>
                </c:pt>
                <c:pt idx="12330">
                  <c:v>-15.317539999999999</c:v>
                </c:pt>
                <c:pt idx="12331">
                  <c:v>-15.319129</c:v>
                </c:pt>
                <c:pt idx="12332">
                  <c:v>-15.327227000000001</c:v>
                </c:pt>
                <c:pt idx="12333">
                  <c:v>-15.324679</c:v>
                </c:pt>
                <c:pt idx="12334">
                  <c:v>-15.341277</c:v>
                </c:pt>
                <c:pt idx="12335">
                  <c:v>-15.336881999999999</c:v>
                </c:pt>
                <c:pt idx="12336">
                  <c:v>-15.334595</c:v>
                </c:pt>
                <c:pt idx="12337">
                  <c:v>-15.337284</c:v>
                </c:pt>
                <c:pt idx="12338">
                  <c:v>-15.342833000000001</c:v>
                </c:pt>
                <c:pt idx="12339">
                  <c:v>-15.348739</c:v>
                </c:pt>
                <c:pt idx="12340">
                  <c:v>-15.344563000000001</c:v>
                </c:pt>
                <c:pt idx="12341">
                  <c:v>-15.353793</c:v>
                </c:pt>
                <c:pt idx="12342">
                  <c:v>-15.358231999999999</c:v>
                </c:pt>
                <c:pt idx="12343">
                  <c:v>-15.353066</c:v>
                </c:pt>
                <c:pt idx="12344">
                  <c:v>-15.356975</c:v>
                </c:pt>
                <c:pt idx="12345">
                  <c:v>-15.356885999999999</c:v>
                </c:pt>
                <c:pt idx="12346">
                  <c:v>-15.36237</c:v>
                </c:pt>
                <c:pt idx="12347">
                  <c:v>-15.366469</c:v>
                </c:pt>
                <c:pt idx="12348">
                  <c:v>-15.367539000000001</c:v>
                </c:pt>
                <c:pt idx="12349">
                  <c:v>-15.375082000000001</c:v>
                </c:pt>
                <c:pt idx="12350">
                  <c:v>-15.375484</c:v>
                </c:pt>
                <c:pt idx="12351">
                  <c:v>-15.376488</c:v>
                </c:pt>
                <c:pt idx="12352">
                  <c:v>-15.377974</c:v>
                </c:pt>
                <c:pt idx="12353">
                  <c:v>-15.378902</c:v>
                </c:pt>
                <c:pt idx="12354">
                  <c:v>-15.384816000000001</c:v>
                </c:pt>
                <c:pt idx="12355">
                  <c:v>-15.388593999999999</c:v>
                </c:pt>
                <c:pt idx="12356">
                  <c:v>-15.388503</c:v>
                </c:pt>
                <c:pt idx="12357">
                  <c:v>-15.400957999999999</c:v>
                </c:pt>
                <c:pt idx="12358">
                  <c:v>-15.406171000000001</c:v>
                </c:pt>
                <c:pt idx="12359">
                  <c:v>-15.405652</c:v>
                </c:pt>
                <c:pt idx="12360">
                  <c:v>-15.397755999999999</c:v>
                </c:pt>
                <c:pt idx="12361">
                  <c:v>-15.416573</c:v>
                </c:pt>
                <c:pt idx="12362">
                  <c:v>-15.412041</c:v>
                </c:pt>
                <c:pt idx="12363">
                  <c:v>-15.410565</c:v>
                </c:pt>
                <c:pt idx="12364">
                  <c:v>-15.411965</c:v>
                </c:pt>
                <c:pt idx="12365">
                  <c:v>-15.421742999999999</c:v>
                </c:pt>
                <c:pt idx="12366">
                  <c:v>-15.420593</c:v>
                </c:pt>
                <c:pt idx="12367">
                  <c:v>-15.418536</c:v>
                </c:pt>
                <c:pt idx="12368">
                  <c:v>-15.422209000000001</c:v>
                </c:pt>
                <c:pt idx="12369">
                  <c:v>-15.431779000000001</c:v>
                </c:pt>
                <c:pt idx="12370">
                  <c:v>-15.435791999999999</c:v>
                </c:pt>
                <c:pt idx="12371">
                  <c:v>-15.431887</c:v>
                </c:pt>
                <c:pt idx="12372">
                  <c:v>-15.452465999999999</c:v>
                </c:pt>
                <c:pt idx="12373">
                  <c:v>-15.449524</c:v>
                </c:pt>
                <c:pt idx="12374">
                  <c:v>-15.446996</c:v>
                </c:pt>
                <c:pt idx="12375">
                  <c:v>-15.448399999999999</c:v>
                </c:pt>
                <c:pt idx="12376">
                  <c:v>-15.459865000000001</c:v>
                </c:pt>
                <c:pt idx="12377">
                  <c:v>-15.45881</c:v>
                </c:pt>
                <c:pt idx="12378">
                  <c:v>-15.456001000000001</c:v>
                </c:pt>
                <c:pt idx="12379">
                  <c:v>-15.465481</c:v>
                </c:pt>
                <c:pt idx="12380">
                  <c:v>-15.467059000000001</c:v>
                </c:pt>
                <c:pt idx="12381">
                  <c:v>-15.474052</c:v>
                </c:pt>
                <c:pt idx="12382">
                  <c:v>-15.472231000000001</c:v>
                </c:pt>
                <c:pt idx="12383">
                  <c:v>-15.480200999999999</c:v>
                </c:pt>
                <c:pt idx="12384">
                  <c:v>-15.479404000000001</c:v>
                </c:pt>
                <c:pt idx="12385">
                  <c:v>-15.482607</c:v>
                </c:pt>
                <c:pt idx="12386">
                  <c:v>-15.480585</c:v>
                </c:pt>
                <c:pt idx="12387">
                  <c:v>-15.484869</c:v>
                </c:pt>
                <c:pt idx="12388">
                  <c:v>-15.482862000000001</c:v>
                </c:pt>
                <c:pt idx="12389">
                  <c:v>-15.484707999999999</c:v>
                </c:pt>
                <c:pt idx="12390">
                  <c:v>-15.487736</c:v>
                </c:pt>
                <c:pt idx="12391">
                  <c:v>-15.496905999999999</c:v>
                </c:pt>
                <c:pt idx="12392">
                  <c:v>-15.495244</c:v>
                </c:pt>
                <c:pt idx="12393">
                  <c:v>-15.490228999999999</c:v>
                </c:pt>
                <c:pt idx="12394">
                  <c:v>-15.493925000000001</c:v>
                </c:pt>
                <c:pt idx="12395">
                  <c:v>-15.502128000000001</c:v>
                </c:pt>
                <c:pt idx="12396">
                  <c:v>-15.502798</c:v>
                </c:pt>
                <c:pt idx="12397">
                  <c:v>-15.500934000000001</c:v>
                </c:pt>
                <c:pt idx="12398">
                  <c:v>-15.501882999999999</c:v>
                </c:pt>
                <c:pt idx="12399">
                  <c:v>-15.508051</c:v>
                </c:pt>
                <c:pt idx="12400">
                  <c:v>-15.508573999999999</c:v>
                </c:pt>
                <c:pt idx="12401">
                  <c:v>-15.506784</c:v>
                </c:pt>
                <c:pt idx="12402">
                  <c:v>-15.507059</c:v>
                </c:pt>
                <c:pt idx="12403">
                  <c:v>-15.516131</c:v>
                </c:pt>
                <c:pt idx="12404">
                  <c:v>-15.513021</c:v>
                </c:pt>
                <c:pt idx="12405">
                  <c:v>-15.51214</c:v>
                </c:pt>
                <c:pt idx="12406">
                  <c:v>-15.513871999999999</c:v>
                </c:pt>
                <c:pt idx="12407">
                  <c:v>-15.526657999999999</c:v>
                </c:pt>
                <c:pt idx="12408">
                  <c:v>-15.518649999999999</c:v>
                </c:pt>
                <c:pt idx="12409">
                  <c:v>-15.520851</c:v>
                </c:pt>
                <c:pt idx="12410">
                  <c:v>-15.535398000000001</c:v>
                </c:pt>
                <c:pt idx="12411">
                  <c:v>-15.529204</c:v>
                </c:pt>
                <c:pt idx="12412">
                  <c:v>-15.532175000000001</c:v>
                </c:pt>
                <c:pt idx="12413">
                  <c:v>-15.547026000000001</c:v>
                </c:pt>
                <c:pt idx="12414">
                  <c:v>-15.540298</c:v>
                </c:pt>
                <c:pt idx="12415">
                  <c:v>-15.546241999999999</c:v>
                </c:pt>
                <c:pt idx="12416">
                  <c:v>-15.546567</c:v>
                </c:pt>
                <c:pt idx="12417">
                  <c:v>-15.558462</c:v>
                </c:pt>
                <c:pt idx="12418">
                  <c:v>-15.553044</c:v>
                </c:pt>
                <c:pt idx="12419">
                  <c:v>-15.553589000000001</c:v>
                </c:pt>
                <c:pt idx="12420">
                  <c:v>-15.562575000000001</c:v>
                </c:pt>
                <c:pt idx="12421">
                  <c:v>-15.563765999999999</c:v>
                </c:pt>
                <c:pt idx="12422">
                  <c:v>-15.563300999999999</c:v>
                </c:pt>
                <c:pt idx="12423">
                  <c:v>-15.562402000000001</c:v>
                </c:pt>
                <c:pt idx="12424">
                  <c:v>-15.576509</c:v>
                </c:pt>
                <c:pt idx="12425">
                  <c:v>-15.571878999999999</c:v>
                </c:pt>
                <c:pt idx="12426">
                  <c:v>-15.581161</c:v>
                </c:pt>
                <c:pt idx="12427">
                  <c:v>-15.590662</c:v>
                </c:pt>
                <c:pt idx="12428">
                  <c:v>-15.586036999999999</c:v>
                </c:pt>
                <c:pt idx="12429">
                  <c:v>-15.5869</c:v>
                </c:pt>
                <c:pt idx="12430">
                  <c:v>-15.587482</c:v>
                </c:pt>
                <c:pt idx="12431">
                  <c:v>-15.601861</c:v>
                </c:pt>
                <c:pt idx="12432">
                  <c:v>-15.595717</c:v>
                </c:pt>
                <c:pt idx="12433">
                  <c:v>-15.605421</c:v>
                </c:pt>
                <c:pt idx="12434">
                  <c:v>-15.617857000000001</c:v>
                </c:pt>
                <c:pt idx="12435">
                  <c:v>-15.615005</c:v>
                </c:pt>
                <c:pt idx="12436">
                  <c:v>-15.608116000000001</c:v>
                </c:pt>
                <c:pt idx="12437">
                  <c:v>-15.610223</c:v>
                </c:pt>
                <c:pt idx="12438">
                  <c:v>-15.620661999999999</c:v>
                </c:pt>
                <c:pt idx="12439">
                  <c:v>-15.625753</c:v>
                </c:pt>
                <c:pt idx="12440">
                  <c:v>-15.628729</c:v>
                </c:pt>
                <c:pt idx="12441">
                  <c:v>-15.630989</c:v>
                </c:pt>
                <c:pt idx="12442">
                  <c:v>-15.639671999999999</c:v>
                </c:pt>
                <c:pt idx="12443">
                  <c:v>-15.638927000000001</c:v>
                </c:pt>
                <c:pt idx="12444">
                  <c:v>-15.640421</c:v>
                </c:pt>
                <c:pt idx="12445">
                  <c:v>-15.650376</c:v>
                </c:pt>
                <c:pt idx="12446">
                  <c:v>-15.651766</c:v>
                </c:pt>
                <c:pt idx="12447">
                  <c:v>-15.654553999999999</c:v>
                </c:pt>
                <c:pt idx="12448">
                  <c:v>-15.658652999999999</c:v>
                </c:pt>
                <c:pt idx="12449">
                  <c:v>-15.658208</c:v>
                </c:pt>
                <c:pt idx="12450">
                  <c:v>-15.654151000000001</c:v>
                </c:pt>
                <c:pt idx="12451">
                  <c:v>-15.657643</c:v>
                </c:pt>
                <c:pt idx="12452">
                  <c:v>-15.669843</c:v>
                </c:pt>
                <c:pt idx="12453">
                  <c:v>-15.66746</c:v>
                </c:pt>
                <c:pt idx="12454">
                  <c:v>-15.680792</c:v>
                </c:pt>
                <c:pt idx="12455">
                  <c:v>-15.679729</c:v>
                </c:pt>
                <c:pt idx="12456">
                  <c:v>-15.680669999999999</c:v>
                </c:pt>
                <c:pt idx="12457">
                  <c:v>-15.682005999999999</c:v>
                </c:pt>
                <c:pt idx="12458">
                  <c:v>-15.692444</c:v>
                </c:pt>
                <c:pt idx="12459">
                  <c:v>-15.692959999999999</c:v>
                </c:pt>
                <c:pt idx="12460">
                  <c:v>-15.694960999999999</c:v>
                </c:pt>
                <c:pt idx="12461">
                  <c:v>-15.700644</c:v>
                </c:pt>
                <c:pt idx="12462">
                  <c:v>-15.705534</c:v>
                </c:pt>
                <c:pt idx="12463">
                  <c:v>-15.706053000000001</c:v>
                </c:pt>
                <c:pt idx="12464">
                  <c:v>-15.708781999999999</c:v>
                </c:pt>
                <c:pt idx="12465">
                  <c:v>-15.713210999999999</c:v>
                </c:pt>
                <c:pt idx="12466">
                  <c:v>-15.718964</c:v>
                </c:pt>
                <c:pt idx="12467">
                  <c:v>-15.712192</c:v>
                </c:pt>
                <c:pt idx="12468">
                  <c:v>-15.723466999999999</c:v>
                </c:pt>
                <c:pt idx="12469">
                  <c:v>-15.725382</c:v>
                </c:pt>
                <c:pt idx="12470">
                  <c:v>-15.727755999999999</c:v>
                </c:pt>
                <c:pt idx="12471">
                  <c:v>-15.727999000000001</c:v>
                </c:pt>
                <c:pt idx="12472">
                  <c:v>-15.73597</c:v>
                </c:pt>
                <c:pt idx="12473">
                  <c:v>-15.736314</c:v>
                </c:pt>
                <c:pt idx="12474">
                  <c:v>-15.732768999999999</c:v>
                </c:pt>
                <c:pt idx="12475">
                  <c:v>-15.736884999999999</c:v>
                </c:pt>
                <c:pt idx="12476">
                  <c:v>-15.737961</c:v>
                </c:pt>
                <c:pt idx="12477">
                  <c:v>-15.739751</c:v>
                </c:pt>
                <c:pt idx="12478">
                  <c:v>-15.745996999999999</c:v>
                </c:pt>
                <c:pt idx="12479">
                  <c:v>-15.746007000000001</c:v>
                </c:pt>
                <c:pt idx="12480">
                  <c:v>-15.747237</c:v>
                </c:pt>
                <c:pt idx="12481">
                  <c:v>-15.743052</c:v>
                </c:pt>
                <c:pt idx="12482">
                  <c:v>-15.752184</c:v>
                </c:pt>
                <c:pt idx="12483">
                  <c:v>-15.753690000000001</c:v>
                </c:pt>
                <c:pt idx="12484">
                  <c:v>-15.749317</c:v>
                </c:pt>
                <c:pt idx="12485">
                  <c:v>-15.760476000000001</c:v>
                </c:pt>
                <c:pt idx="12486">
                  <c:v>-15.762473999999999</c:v>
                </c:pt>
                <c:pt idx="12487">
                  <c:v>-15.75328</c:v>
                </c:pt>
                <c:pt idx="12488">
                  <c:v>-15.751218</c:v>
                </c:pt>
                <c:pt idx="12489">
                  <c:v>-15.764179</c:v>
                </c:pt>
                <c:pt idx="12490">
                  <c:v>-15.763918</c:v>
                </c:pt>
                <c:pt idx="12491">
                  <c:v>-15.778593000000001</c:v>
                </c:pt>
                <c:pt idx="12492">
                  <c:v>-15.769892</c:v>
                </c:pt>
                <c:pt idx="12493">
                  <c:v>-15.776237</c:v>
                </c:pt>
                <c:pt idx="12494">
                  <c:v>-15.777364</c:v>
                </c:pt>
                <c:pt idx="12495">
                  <c:v>-15.781408000000001</c:v>
                </c:pt>
                <c:pt idx="12496">
                  <c:v>-15.779070000000001</c:v>
                </c:pt>
                <c:pt idx="12497">
                  <c:v>-15.784708999999999</c:v>
                </c:pt>
                <c:pt idx="12498">
                  <c:v>-15.791532999999999</c:v>
                </c:pt>
                <c:pt idx="12499">
                  <c:v>-15.792332999999999</c:v>
                </c:pt>
                <c:pt idx="12500">
                  <c:v>-15.786683999999999</c:v>
                </c:pt>
                <c:pt idx="12501">
                  <c:v>-15.803113</c:v>
                </c:pt>
                <c:pt idx="12502">
                  <c:v>-15.802804999999999</c:v>
                </c:pt>
                <c:pt idx="12503">
                  <c:v>-15.800177</c:v>
                </c:pt>
                <c:pt idx="12504">
                  <c:v>-15.805159</c:v>
                </c:pt>
                <c:pt idx="12505">
                  <c:v>-15.817512000000001</c:v>
                </c:pt>
                <c:pt idx="12506">
                  <c:v>-15.815875999999999</c:v>
                </c:pt>
                <c:pt idx="12507">
                  <c:v>-15.820834</c:v>
                </c:pt>
                <c:pt idx="12508">
                  <c:v>-15.828142</c:v>
                </c:pt>
                <c:pt idx="12509">
                  <c:v>-15.827696</c:v>
                </c:pt>
                <c:pt idx="12510">
                  <c:v>-15.827289</c:v>
                </c:pt>
                <c:pt idx="12511">
                  <c:v>-15.843722</c:v>
                </c:pt>
                <c:pt idx="12512">
                  <c:v>-15.837372</c:v>
                </c:pt>
                <c:pt idx="12513">
                  <c:v>-15.840206</c:v>
                </c:pt>
                <c:pt idx="12514">
                  <c:v>-15.843328</c:v>
                </c:pt>
                <c:pt idx="12515">
                  <c:v>-15.854412999999999</c:v>
                </c:pt>
                <c:pt idx="12516">
                  <c:v>-15.853911999999999</c:v>
                </c:pt>
                <c:pt idx="12517">
                  <c:v>-15.850451</c:v>
                </c:pt>
                <c:pt idx="12518">
                  <c:v>-15.860661</c:v>
                </c:pt>
                <c:pt idx="12519">
                  <c:v>-15.870276</c:v>
                </c:pt>
                <c:pt idx="12520">
                  <c:v>-15.864248999999999</c:v>
                </c:pt>
                <c:pt idx="12521">
                  <c:v>-15.870386</c:v>
                </c:pt>
                <c:pt idx="12522">
                  <c:v>-15.875802999999999</c:v>
                </c:pt>
                <c:pt idx="12523">
                  <c:v>-15.869032000000001</c:v>
                </c:pt>
                <c:pt idx="12524">
                  <c:v>-15.875214</c:v>
                </c:pt>
                <c:pt idx="12525">
                  <c:v>-15.888960000000001</c:v>
                </c:pt>
                <c:pt idx="12526">
                  <c:v>-15.890321999999999</c:v>
                </c:pt>
                <c:pt idx="12527">
                  <c:v>-15.89775</c:v>
                </c:pt>
                <c:pt idx="12528">
                  <c:v>-15.899888000000001</c:v>
                </c:pt>
                <c:pt idx="12529">
                  <c:v>-15.893338</c:v>
                </c:pt>
                <c:pt idx="12530">
                  <c:v>-15.900204</c:v>
                </c:pt>
                <c:pt idx="12531">
                  <c:v>-15.909141</c:v>
                </c:pt>
                <c:pt idx="12532">
                  <c:v>-15.907992999999999</c:v>
                </c:pt>
                <c:pt idx="12533">
                  <c:v>-15.909458000000001</c:v>
                </c:pt>
                <c:pt idx="12534">
                  <c:v>-15.915836000000001</c:v>
                </c:pt>
                <c:pt idx="12535">
                  <c:v>-15.918849</c:v>
                </c:pt>
                <c:pt idx="12536">
                  <c:v>-15.918882999999999</c:v>
                </c:pt>
                <c:pt idx="12537">
                  <c:v>-15.918006999999999</c:v>
                </c:pt>
                <c:pt idx="12538">
                  <c:v>-15.930906999999999</c:v>
                </c:pt>
                <c:pt idx="12539">
                  <c:v>-15.929157</c:v>
                </c:pt>
                <c:pt idx="12540">
                  <c:v>-15.934509</c:v>
                </c:pt>
                <c:pt idx="12541">
                  <c:v>-15.937002</c:v>
                </c:pt>
                <c:pt idx="12542">
                  <c:v>-15.941442</c:v>
                </c:pt>
                <c:pt idx="12543">
                  <c:v>-15.946234</c:v>
                </c:pt>
                <c:pt idx="12544">
                  <c:v>-15.952215000000001</c:v>
                </c:pt>
                <c:pt idx="12545">
                  <c:v>-15.948499</c:v>
                </c:pt>
                <c:pt idx="12546">
                  <c:v>-15.944558000000001</c:v>
                </c:pt>
                <c:pt idx="12547">
                  <c:v>-15.958914</c:v>
                </c:pt>
                <c:pt idx="12548">
                  <c:v>-15.961805999999999</c:v>
                </c:pt>
                <c:pt idx="12549">
                  <c:v>-15.960117</c:v>
                </c:pt>
                <c:pt idx="12550">
                  <c:v>-15.968168</c:v>
                </c:pt>
                <c:pt idx="12551">
                  <c:v>-15.964661</c:v>
                </c:pt>
                <c:pt idx="12552">
                  <c:v>-15.961515</c:v>
                </c:pt>
                <c:pt idx="12553">
                  <c:v>-15.960597</c:v>
                </c:pt>
                <c:pt idx="12554">
                  <c:v>-15.972706000000001</c:v>
                </c:pt>
                <c:pt idx="12555">
                  <c:v>-15.972856999999999</c:v>
                </c:pt>
                <c:pt idx="12556">
                  <c:v>-15.972113</c:v>
                </c:pt>
                <c:pt idx="12557">
                  <c:v>-15.980089</c:v>
                </c:pt>
                <c:pt idx="12558">
                  <c:v>-15.977092000000001</c:v>
                </c:pt>
                <c:pt idx="12559">
                  <c:v>-15.981472999999999</c:v>
                </c:pt>
                <c:pt idx="12560">
                  <c:v>-15.982993</c:v>
                </c:pt>
                <c:pt idx="12561">
                  <c:v>-15.985965999999999</c:v>
                </c:pt>
                <c:pt idx="12562">
                  <c:v>-15.987076</c:v>
                </c:pt>
                <c:pt idx="12563">
                  <c:v>-15.989444000000001</c:v>
                </c:pt>
                <c:pt idx="12564">
                  <c:v>-15.996848</c:v>
                </c:pt>
                <c:pt idx="12565">
                  <c:v>-15.997064999999999</c:v>
                </c:pt>
                <c:pt idx="12566">
                  <c:v>-16.004474999999999</c:v>
                </c:pt>
                <c:pt idx="12567">
                  <c:v>-16.004916999999999</c:v>
                </c:pt>
                <c:pt idx="12568">
                  <c:v>-16.000707999999999</c:v>
                </c:pt>
                <c:pt idx="12569">
                  <c:v>-15.999299000000001</c:v>
                </c:pt>
                <c:pt idx="12570">
                  <c:v>-16.013065000000001</c:v>
                </c:pt>
                <c:pt idx="12571">
                  <c:v>-16.009712</c:v>
                </c:pt>
                <c:pt idx="12572">
                  <c:v>-16.012834999999999</c:v>
                </c:pt>
                <c:pt idx="12573">
                  <c:v>-16.019485</c:v>
                </c:pt>
                <c:pt idx="12574">
                  <c:v>-16.025036</c:v>
                </c:pt>
                <c:pt idx="12575">
                  <c:v>-16.027161</c:v>
                </c:pt>
                <c:pt idx="12576">
                  <c:v>-16.035357000000001</c:v>
                </c:pt>
                <c:pt idx="12577">
                  <c:v>-16.037382000000001</c:v>
                </c:pt>
                <c:pt idx="12578">
                  <c:v>-16.03322</c:v>
                </c:pt>
                <c:pt idx="12579">
                  <c:v>-16.033504000000001</c:v>
                </c:pt>
                <c:pt idx="12580">
                  <c:v>-16.043679999999998</c:v>
                </c:pt>
                <c:pt idx="12581">
                  <c:v>-16.044882000000001</c:v>
                </c:pt>
                <c:pt idx="12582">
                  <c:v>-16.045957999999999</c:v>
                </c:pt>
                <c:pt idx="12583">
                  <c:v>-16.056080000000001</c:v>
                </c:pt>
                <c:pt idx="12584">
                  <c:v>-16.056281999999999</c:v>
                </c:pt>
                <c:pt idx="12585">
                  <c:v>-16.051472</c:v>
                </c:pt>
                <c:pt idx="12586">
                  <c:v>-16.067561999999999</c:v>
                </c:pt>
                <c:pt idx="12587">
                  <c:v>-16.067421</c:v>
                </c:pt>
                <c:pt idx="12588">
                  <c:v>-16.067896000000001</c:v>
                </c:pt>
                <c:pt idx="12589">
                  <c:v>-16.070094999999998</c:v>
                </c:pt>
                <c:pt idx="12590">
                  <c:v>-16.077503</c:v>
                </c:pt>
                <c:pt idx="12591">
                  <c:v>-16.082636000000001</c:v>
                </c:pt>
                <c:pt idx="12592">
                  <c:v>-16.082122999999999</c:v>
                </c:pt>
                <c:pt idx="12593">
                  <c:v>-16.089469999999999</c:v>
                </c:pt>
                <c:pt idx="12594">
                  <c:v>-16.092338999999999</c:v>
                </c:pt>
                <c:pt idx="12595">
                  <c:v>-16.095490999999999</c:v>
                </c:pt>
                <c:pt idx="12596">
                  <c:v>-16.097435000000001</c:v>
                </c:pt>
                <c:pt idx="12597">
                  <c:v>-16.103802000000002</c:v>
                </c:pt>
                <c:pt idx="12598">
                  <c:v>-16.101963000000001</c:v>
                </c:pt>
                <c:pt idx="12599">
                  <c:v>-16.113358000000002</c:v>
                </c:pt>
                <c:pt idx="12600">
                  <c:v>-16.110745999999999</c:v>
                </c:pt>
                <c:pt idx="12601">
                  <c:v>-16.112470999999999</c:v>
                </c:pt>
                <c:pt idx="12602">
                  <c:v>-16.120186</c:v>
                </c:pt>
                <c:pt idx="12603">
                  <c:v>-16.120896999999999</c:v>
                </c:pt>
                <c:pt idx="12604">
                  <c:v>-16.116904999999999</c:v>
                </c:pt>
                <c:pt idx="12605">
                  <c:v>-16.125584</c:v>
                </c:pt>
                <c:pt idx="12606">
                  <c:v>-16.129110000000001</c:v>
                </c:pt>
                <c:pt idx="12607">
                  <c:v>-16.125254000000002</c:v>
                </c:pt>
                <c:pt idx="12608">
                  <c:v>-16.123013</c:v>
                </c:pt>
                <c:pt idx="12609">
                  <c:v>-16.129265</c:v>
                </c:pt>
                <c:pt idx="12610">
                  <c:v>-16.132079999999998</c:v>
                </c:pt>
                <c:pt idx="12611">
                  <c:v>-16.130496999999998</c:v>
                </c:pt>
                <c:pt idx="12612">
                  <c:v>-16.128215999999998</c:v>
                </c:pt>
                <c:pt idx="12613">
                  <c:v>-16.139236</c:v>
                </c:pt>
                <c:pt idx="12614">
                  <c:v>-16.135929000000001</c:v>
                </c:pt>
                <c:pt idx="12615">
                  <c:v>-16.132406</c:v>
                </c:pt>
                <c:pt idx="12616">
                  <c:v>-16.147749000000001</c:v>
                </c:pt>
                <c:pt idx="12617">
                  <c:v>-16.144655</c:v>
                </c:pt>
                <c:pt idx="12618">
                  <c:v>-16.151318</c:v>
                </c:pt>
                <c:pt idx="12619">
                  <c:v>-16.15662</c:v>
                </c:pt>
                <c:pt idx="12620">
                  <c:v>-16.158169000000001</c:v>
                </c:pt>
                <c:pt idx="12621">
                  <c:v>-16.16441</c:v>
                </c:pt>
                <c:pt idx="12622">
                  <c:v>-16.159763000000002</c:v>
                </c:pt>
                <c:pt idx="12623">
                  <c:v>-16.169868000000001</c:v>
                </c:pt>
                <c:pt idx="12624">
                  <c:v>-16.167843000000001</c:v>
                </c:pt>
                <c:pt idx="12625">
                  <c:v>-16.169886000000002</c:v>
                </c:pt>
                <c:pt idx="12626">
                  <c:v>-16.171648000000001</c:v>
                </c:pt>
                <c:pt idx="12627">
                  <c:v>-16.183374000000001</c:v>
                </c:pt>
                <c:pt idx="12628">
                  <c:v>-16.183001999999998</c:v>
                </c:pt>
                <c:pt idx="12629">
                  <c:v>-16.188082000000001</c:v>
                </c:pt>
                <c:pt idx="12630">
                  <c:v>-16.202535999999998</c:v>
                </c:pt>
                <c:pt idx="12631">
                  <c:v>-16.199551</c:v>
                </c:pt>
                <c:pt idx="12632">
                  <c:v>-16.207757999999998</c:v>
                </c:pt>
                <c:pt idx="12633">
                  <c:v>-16.211126</c:v>
                </c:pt>
                <c:pt idx="12634">
                  <c:v>-16.205572</c:v>
                </c:pt>
                <c:pt idx="12635">
                  <c:v>-16.207917999999999</c:v>
                </c:pt>
                <c:pt idx="12636">
                  <c:v>-16.217783000000001</c:v>
                </c:pt>
                <c:pt idx="12637">
                  <c:v>-16.223171000000001</c:v>
                </c:pt>
                <c:pt idx="12638">
                  <c:v>-16.223939999999999</c:v>
                </c:pt>
                <c:pt idx="12639">
                  <c:v>-16.229212</c:v>
                </c:pt>
                <c:pt idx="12640">
                  <c:v>-16.231853000000001</c:v>
                </c:pt>
                <c:pt idx="12641">
                  <c:v>-16.233975999999998</c:v>
                </c:pt>
                <c:pt idx="12642">
                  <c:v>-16.232133999999999</c:v>
                </c:pt>
                <c:pt idx="12643">
                  <c:v>-16.238157000000001</c:v>
                </c:pt>
                <c:pt idx="12644">
                  <c:v>-16.238707999999999</c:v>
                </c:pt>
                <c:pt idx="12645">
                  <c:v>-16.241862999999999</c:v>
                </c:pt>
                <c:pt idx="12646">
                  <c:v>-16.245159000000001</c:v>
                </c:pt>
                <c:pt idx="12647">
                  <c:v>-16.248808</c:v>
                </c:pt>
                <c:pt idx="12648">
                  <c:v>-16.245439999999999</c:v>
                </c:pt>
                <c:pt idx="12649">
                  <c:v>-16.240931</c:v>
                </c:pt>
                <c:pt idx="12650">
                  <c:v>-16.246914</c:v>
                </c:pt>
                <c:pt idx="12651">
                  <c:v>-16.250606999999999</c:v>
                </c:pt>
                <c:pt idx="12652">
                  <c:v>-16.247646</c:v>
                </c:pt>
                <c:pt idx="12653">
                  <c:v>-16.259139999999999</c:v>
                </c:pt>
                <c:pt idx="12654">
                  <c:v>-16.257905999999998</c:v>
                </c:pt>
                <c:pt idx="12655">
                  <c:v>-16.259018000000001</c:v>
                </c:pt>
                <c:pt idx="12656">
                  <c:v>-16.259647000000001</c:v>
                </c:pt>
                <c:pt idx="12657">
                  <c:v>-16.267918000000002</c:v>
                </c:pt>
                <c:pt idx="12658">
                  <c:v>-16.269697000000001</c:v>
                </c:pt>
                <c:pt idx="12659">
                  <c:v>-16.264488</c:v>
                </c:pt>
                <c:pt idx="12660">
                  <c:v>-16.267681</c:v>
                </c:pt>
                <c:pt idx="12661">
                  <c:v>-16.279972000000001</c:v>
                </c:pt>
                <c:pt idx="12662">
                  <c:v>-16.271833000000001</c:v>
                </c:pt>
                <c:pt idx="12663">
                  <c:v>-16.274101000000002</c:v>
                </c:pt>
                <c:pt idx="12664">
                  <c:v>-16.290482000000001</c:v>
                </c:pt>
                <c:pt idx="12665">
                  <c:v>-16.291143000000002</c:v>
                </c:pt>
                <c:pt idx="12666">
                  <c:v>-16.287773000000001</c:v>
                </c:pt>
                <c:pt idx="12667">
                  <c:v>-16.289110000000001</c:v>
                </c:pt>
                <c:pt idx="12668">
                  <c:v>-16.305893000000001</c:v>
                </c:pt>
                <c:pt idx="12669">
                  <c:v>-16.297228</c:v>
                </c:pt>
                <c:pt idx="12670">
                  <c:v>-16.296762000000001</c:v>
                </c:pt>
                <c:pt idx="12671">
                  <c:v>-16.303459</c:v>
                </c:pt>
                <c:pt idx="12672">
                  <c:v>-16.307268000000001</c:v>
                </c:pt>
                <c:pt idx="12673">
                  <c:v>-16.309719000000001</c:v>
                </c:pt>
                <c:pt idx="12674">
                  <c:v>-16.319084</c:v>
                </c:pt>
                <c:pt idx="12675">
                  <c:v>-16.323004000000001</c:v>
                </c:pt>
                <c:pt idx="12676">
                  <c:v>-16.334091000000001</c:v>
                </c:pt>
                <c:pt idx="12677">
                  <c:v>-16.331516000000001</c:v>
                </c:pt>
                <c:pt idx="12678">
                  <c:v>-16.338889999999999</c:v>
                </c:pt>
                <c:pt idx="12679">
                  <c:v>-16.337054999999999</c:v>
                </c:pt>
                <c:pt idx="12680">
                  <c:v>-16.354756999999999</c:v>
                </c:pt>
                <c:pt idx="12681">
                  <c:v>-16.349485000000001</c:v>
                </c:pt>
                <c:pt idx="12682">
                  <c:v>-16.350567000000002</c:v>
                </c:pt>
                <c:pt idx="12683">
                  <c:v>-16.350721</c:v>
                </c:pt>
                <c:pt idx="12684">
                  <c:v>-16.362355999999998</c:v>
                </c:pt>
                <c:pt idx="12685">
                  <c:v>-16.357927</c:v>
                </c:pt>
                <c:pt idx="12686">
                  <c:v>-16.362203999999998</c:v>
                </c:pt>
                <c:pt idx="12687">
                  <c:v>-16.366333000000001</c:v>
                </c:pt>
                <c:pt idx="12688">
                  <c:v>-16.377068999999999</c:v>
                </c:pt>
                <c:pt idx="12689">
                  <c:v>-16.372661999999998</c:v>
                </c:pt>
                <c:pt idx="12690">
                  <c:v>-16.378204</c:v>
                </c:pt>
                <c:pt idx="12691">
                  <c:v>-16.375477</c:v>
                </c:pt>
                <c:pt idx="12692">
                  <c:v>-16.385082000000001</c:v>
                </c:pt>
                <c:pt idx="12693">
                  <c:v>-16.386862000000001</c:v>
                </c:pt>
                <c:pt idx="12694">
                  <c:v>-16.386113999999999</c:v>
                </c:pt>
                <c:pt idx="12695">
                  <c:v>-16.387915</c:v>
                </c:pt>
                <c:pt idx="12696">
                  <c:v>-16.395295999999998</c:v>
                </c:pt>
                <c:pt idx="12697">
                  <c:v>-16.401146000000001</c:v>
                </c:pt>
                <c:pt idx="12698">
                  <c:v>-16.401105999999999</c:v>
                </c:pt>
                <c:pt idx="12699">
                  <c:v>-16.408346000000002</c:v>
                </c:pt>
                <c:pt idx="12700">
                  <c:v>-16.413174000000001</c:v>
                </c:pt>
                <c:pt idx="12701">
                  <c:v>-16.416235</c:v>
                </c:pt>
                <c:pt idx="12702">
                  <c:v>-16.410672999999999</c:v>
                </c:pt>
                <c:pt idx="12703">
                  <c:v>-16.422018000000001</c:v>
                </c:pt>
                <c:pt idx="12704">
                  <c:v>-16.420096999999998</c:v>
                </c:pt>
                <c:pt idx="12705">
                  <c:v>-16.423311000000002</c:v>
                </c:pt>
                <c:pt idx="12706">
                  <c:v>-16.432903</c:v>
                </c:pt>
                <c:pt idx="12707">
                  <c:v>-16.430845000000001</c:v>
                </c:pt>
                <c:pt idx="12708">
                  <c:v>-16.428514</c:v>
                </c:pt>
                <c:pt idx="12709">
                  <c:v>-16.428008999999999</c:v>
                </c:pt>
                <c:pt idx="12710">
                  <c:v>-16.438410000000001</c:v>
                </c:pt>
                <c:pt idx="12711">
                  <c:v>-16.438168999999998</c:v>
                </c:pt>
                <c:pt idx="12712">
                  <c:v>-16.438155999999999</c:v>
                </c:pt>
                <c:pt idx="12713">
                  <c:v>-16.438538000000001</c:v>
                </c:pt>
                <c:pt idx="12714">
                  <c:v>-16.442539</c:v>
                </c:pt>
                <c:pt idx="12715">
                  <c:v>-16.445830999999998</c:v>
                </c:pt>
                <c:pt idx="12716">
                  <c:v>-16.453904999999999</c:v>
                </c:pt>
                <c:pt idx="12717">
                  <c:v>-16.450953999999999</c:v>
                </c:pt>
                <c:pt idx="12718">
                  <c:v>-16.452784000000001</c:v>
                </c:pt>
                <c:pt idx="12719">
                  <c:v>-16.453026000000001</c:v>
                </c:pt>
                <c:pt idx="12720">
                  <c:v>-16.458411999999999</c:v>
                </c:pt>
                <c:pt idx="12721">
                  <c:v>-16.454709999999999</c:v>
                </c:pt>
                <c:pt idx="12722">
                  <c:v>-16.458227000000001</c:v>
                </c:pt>
                <c:pt idx="12723">
                  <c:v>-16.461102</c:v>
                </c:pt>
                <c:pt idx="12724">
                  <c:v>-16.466618</c:v>
                </c:pt>
                <c:pt idx="12725">
                  <c:v>-16.464995999999999</c:v>
                </c:pt>
                <c:pt idx="12726">
                  <c:v>-16.467997</c:v>
                </c:pt>
                <c:pt idx="12727">
                  <c:v>-16.476139</c:v>
                </c:pt>
                <c:pt idx="12728">
                  <c:v>-16.477232000000001</c:v>
                </c:pt>
                <c:pt idx="12729">
                  <c:v>-16.482078999999999</c:v>
                </c:pt>
                <c:pt idx="12730">
                  <c:v>-16.482282999999999</c:v>
                </c:pt>
                <c:pt idx="12731">
                  <c:v>-16.493825999999999</c:v>
                </c:pt>
                <c:pt idx="12732">
                  <c:v>-16.493850999999999</c:v>
                </c:pt>
                <c:pt idx="12733">
                  <c:v>-16.494779999999999</c:v>
                </c:pt>
                <c:pt idx="12734">
                  <c:v>-16.495922</c:v>
                </c:pt>
                <c:pt idx="12735">
                  <c:v>-16.502348000000001</c:v>
                </c:pt>
                <c:pt idx="12736">
                  <c:v>-16.504925</c:v>
                </c:pt>
                <c:pt idx="12737">
                  <c:v>-16.508524000000001</c:v>
                </c:pt>
                <c:pt idx="12738">
                  <c:v>-16.519072000000001</c:v>
                </c:pt>
                <c:pt idx="12739">
                  <c:v>-16.514133000000001</c:v>
                </c:pt>
                <c:pt idx="12740">
                  <c:v>-16.518084999999999</c:v>
                </c:pt>
                <c:pt idx="12741">
                  <c:v>-16.514023000000002</c:v>
                </c:pt>
                <c:pt idx="12742">
                  <c:v>-16.530794</c:v>
                </c:pt>
                <c:pt idx="12743">
                  <c:v>-16.534289999999999</c:v>
                </c:pt>
                <c:pt idx="12744">
                  <c:v>-16.530450999999999</c:v>
                </c:pt>
                <c:pt idx="12745">
                  <c:v>-16.538917999999999</c:v>
                </c:pt>
                <c:pt idx="12746">
                  <c:v>-16.539010999999999</c:v>
                </c:pt>
                <c:pt idx="12747">
                  <c:v>-16.539597000000001</c:v>
                </c:pt>
                <c:pt idx="12748">
                  <c:v>-16.539038000000001</c:v>
                </c:pt>
                <c:pt idx="12749">
                  <c:v>-16.550297</c:v>
                </c:pt>
                <c:pt idx="12750">
                  <c:v>-16.548249999999999</c:v>
                </c:pt>
                <c:pt idx="12751">
                  <c:v>-16.557801999999999</c:v>
                </c:pt>
                <c:pt idx="12752">
                  <c:v>-16.548196999999998</c:v>
                </c:pt>
                <c:pt idx="12753">
                  <c:v>-16.551950000000001</c:v>
                </c:pt>
                <c:pt idx="12754">
                  <c:v>-16.555344000000002</c:v>
                </c:pt>
                <c:pt idx="12755">
                  <c:v>-16.562002</c:v>
                </c:pt>
                <c:pt idx="12756">
                  <c:v>-16.560112</c:v>
                </c:pt>
                <c:pt idx="12757">
                  <c:v>-16.560976</c:v>
                </c:pt>
                <c:pt idx="12758">
                  <c:v>-16.568718000000001</c:v>
                </c:pt>
                <c:pt idx="12759">
                  <c:v>-16.572582000000001</c:v>
                </c:pt>
                <c:pt idx="12760">
                  <c:v>-16.569433</c:v>
                </c:pt>
                <c:pt idx="12761">
                  <c:v>-16.585740999999999</c:v>
                </c:pt>
                <c:pt idx="12762">
                  <c:v>-16.581873000000002</c:v>
                </c:pt>
                <c:pt idx="12763">
                  <c:v>-16.580711000000001</c:v>
                </c:pt>
                <c:pt idx="12764">
                  <c:v>-16.581522</c:v>
                </c:pt>
                <c:pt idx="12765">
                  <c:v>-16.592081</c:v>
                </c:pt>
                <c:pt idx="12766">
                  <c:v>-16.596636</c:v>
                </c:pt>
                <c:pt idx="12767">
                  <c:v>-16.597446000000001</c:v>
                </c:pt>
                <c:pt idx="12768">
                  <c:v>-16.606092</c:v>
                </c:pt>
                <c:pt idx="12769">
                  <c:v>-16.604448000000001</c:v>
                </c:pt>
                <c:pt idx="12770">
                  <c:v>-16.611768999999999</c:v>
                </c:pt>
                <c:pt idx="12771">
                  <c:v>-16.618734</c:v>
                </c:pt>
                <c:pt idx="12772">
                  <c:v>-16.620650999999999</c:v>
                </c:pt>
                <c:pt idx="12773">
                  <c:v>-16.618373999999999</c:v>
                </c:pt>
                <c:pt idx="12774">
                  <c:v>-16.619776000000002</c:v>
                </c:pt>
                <c:pt idx="12775">
                  <c:v>-16.633873000000001</c:v>
                </c:pt>
                <c:pt idx="12776">
                  <c:v>-16.636154000000001</c:v>
                </c:pt>
                <c:pt idx="12777">
                  <c:v>-16.636612</c:v>
                </c:pt>
                <c:pt idx="12778">
                  <c:v>-16.646101000000002</c:v>
                </c:pt>
                <c:pt idx="12779">
                  <c:v>-16.646609999999999</c:v>
                </c:pt>
                <c:pt idx="12780">
                  <c:v>-16.649708</c:v>
                </c:pt>
                <c:pt idx="12781">
                  <c:v>-16.648230000000002</c:v>
                </c:pt>
                <c:pt idx="12782">
                  <c:v>-16.662438999999999</c:v>
                </c:pt>
                <c:pt idx="12783">
                  <c:v>-16.661004999999999</c:v>
                </c:pt>
                <c:pt idx="12784">
                  <c:v>-16.664211000000002</c:v>
                </c:pt>
                <c:pt idx="12785">
                  <c:v>-16.673840999999999</c:v>
                </c:pt>
                <c:pt idx="12786">
                  <c:v>-16.669270000000001</c:v>
                </c:pt>
                <c:pt idx="12787">
                  <c:v>-16.677847</c:v>
                </c:pt>
                <c:pt idx="12788">
                  <c:v>-16.679991000000001</c:v>
                </c:pt>
                <c:pt idx="12789">
                  <c:v>-16.678875000000001</c:v>
                </c:pt>
                <c:pt idx="12790">
                  <c:v>-16.690408999999999</c:v>
                </c:pt>
                <c:pt idx="12791">
                  <c:v>-16.687308999999999</c:v>
                </c:pt>
                <c:pt idx="12792">
                  <c:v>-16.687635</c:v>
                </c:pt>
                <c:pt idx="12793">
                  <c:v>-16.693655</c:v>
                </c:pt>
                <c:pt idx="12794">
                  <c:v>-16.692153999999999</c:v>
                </c:pt>
                <c:pt idx="12795">
                  <c:v>-16.694033000000001</c:v>
                </c:pt>
                <c:pt idx="12796">
                  <c:v>-16.692463</c:v>
                </c:pt>
                <c:pt idx="12797">
                  <c:v>-16.701848999999999</c:v>
                </c:pt>
                <c:pt idx="12798">
                  <c:v>-16.695506999999999</c:v>
                </c:pt>
                <c:pt idx="12799">
                  <c:v>-16.700821000000001</c:v>
                </c:pt>
                <c:pt idx="12800">
                  <c:v>-16.711037000000001</c:v>
                </c:pt>
                <c:pt idx="12801">
                  <c:v>-16.706795</c:v>
                </c:pt>
                <c:pt idx="12802">
                  <c:v>-16.70402</c:v>
                </c:pt>
                <c:pt idx="12803">
                  <c:v>-16.702499</c:v>
                </c:pt>
                <c:pt idx="12804">
                  <c:v>-16.712097</c:v>
                </c:pt>
                <c:pt idx="12805">
                  <c:v>-16.715333999999999</c:v>
                </c:pt>
                <c:pt idx="12806">
                  <c:v>-16.713481999999999</c:v>
                </c:pt>
                <c:pt idx="12807">
                  <c:v>-16.723217000000002</c:v>
                </c:pt>
                <c:pt idx="12808">
                  <c:v>-16.721910000000001</c:v>
                </c:pt>
                <c:pt idx="12809">
                  <c:v>-16.721733</c:v>
                </c:pt>
                <c:pt idx="12810">
                  <c:v>-16.715408</c:v>
                </c:pt>
                <c:pt idx="12811">
                  <c:v>-16.730591</c:v>
                </c:pt>
                <c:pt idx="12812">
                  <c:v>-16.727820999999999</c:v>
                </c:pt>
                <c:pt idx="12813">
                  <c:v>-16.739874</c:v>
                </c:pt>
                <c:pt idx="12814">
                  <c:v>-16.742054</c:v>
                </c:pt>
                <c:pt idx="12815">
                  <c:v>-16.738181999999998</c:v>
                </c:pt>
                <c:pt idx="12816">
                  <c:v>-16.753997999999999</c:v>
                </c:pt>
                <c:pt idx="12817">
                  <c:v>-16.752655000000001</c:v>
                </c:pt>
                <c:pt idx="12818">
                  <c:v>-16.751715000000001</c:v>
                </c:pt>
                <c:pt idx="12819">
                  <c:v>-16.752555999999998</c:v>
                </c:pt>
                <c:pt idx="12820">
                  <c:v>-16.765374999999999</c:v>
                </c:pt>
                <c:pt idx="12821">
                  <c:v>-16.767323999999999</c:v>
                </c:pt>
                <c:pt idx="12822">
                  <c:v>-16.778175000000001</c:v>
                </c:pt>
                <c:pt idx="12823">
                  <c:v>-16.778873000000001</c:v>
                </c:pt>
                <c:pt idx="12824">
                  <c:v>-16.781981999999999</c:v>
                </c:pt>
                <c:pt idx="12825">
                  <c:v>-16.791695000000001</c:v>
                </c:pt>
                <c:pt idx="12826">
                  <c:v>-16.788256000000001</c:v>
                </c:pt>
                <c:pt idx="12827">
                  <c:v>-16.788209999999999</c:v>
                </c:pt>
                <c:pt idx="12828">
                  <c:v>-16.790934</c:v>
                </c:pt>
                <c:pt idx="12829">
                  <c:v>-16.798024999999999</c:v>
                </c:pt>
                <c:pt idx="12830">
                  <c:v>-16.789503</c:v>
                </c:pt>
                <c:pt idx="12831">
                  <c:v>-16.794938999999999</c:v>
                </c:pt>
                <c:pt idx="12832">
                  <c:v>-16.801110999999999</c:v>
                </c:pt>
                <c:pt idx="12833">
                  <c:v>-16.801655</c:v>
                </c:pt>
                <c:pt idx="12834">
                  <c:v>-16.795034000000001</c:v>
                </c:pt>
                <c:pt idx="12835">
                  <c:v>-16.804089999999999</c:v>
                </c:pt>
                <c:pt idx="12836">
                  <c:v>-16.806197999999998</c:v>
                </c:pt>
                <c:pt idx="12837">
                  <c:v>-16.801587999999999</c:v>
                </c:pt>
                <c:pt idx="12838">
                  <c:v>-16.814689999999999</c:v>
                </c:pt>
                <c:pt idx="12839">
                  <c:v>-16.811102000000002</c:v>
                </c:pt>
                <c:pt idx="12840">
                  <c:v>-16.815470000000001</c:v>
                </c:pt>
                <c:pt idx="12841">
                  <c:v>-16.822379999999999</c:v>
                </c:pt>
                <c:pt idx="12842">
                  <c:v>-16.825094</c:v>
                </c:pt>
                <c:pt idx="12843">
                  <c:v>-16.826851000000001</c:v>
                </c:pt>
                <c:pt idx="12844">
                  <c:v>-16.829758000000002</c:v>
                </c:pt>
                <c:pt idx="12845">
                  <c:v>-16.838045000000001</c:v>
                </c:pt>
                <c:pt idx="12846">
                  <c:v>-16.843018000000001</c:v>
                </c:pt>
                <c:pt idx="12847">
                  <c:v>-16.839762</c:v>
                </c:pt>
                <c:pt idx="12848">
                  <c:v>-16.848398</c:v>
                </c:pt>
                <c:pt idx="12849">
                  <c:v>-16.853943000000001</c:v>
                </c:pt>
                <c:pt idx="12850">
                  <c:v>-16.851151999999999</c:v>
                </c:pt>
                <c:pt idx="12851">
                  <c:v>-16.860254000000001</c:v>
                </c:pt>
                <c:pt idx="12852">
                  <c:v>-16.868572</c:v>
                </c:pt>
                <c:pt idx="12853">
                  <c:v>-16.870283000000001</c:v>
                </c:pt>
                <c:pt idx="12854">
                  <c:v>-16.876090999999999</c:v>
                </c:pt>
                <c:pt idx="12855">
                  <c:v>-16.876888000000001</c:v>
                </c:pt>
                <c:pt idx="12856">
                  <c:v>-16.876539000000001</c:v>
                </c:pt>
                <c:pt idx="12857">
                  <c:v>-16.881395000000001</c:v>
                </c:pt>
                <c:pt idx="12858">
                  <c:v>-16.882805000000001</c:v>
                </c:pt>
                <c:pt idx="12859">
                  <c:v>-16.890823000000001</c:v>
                </c:pt>
                <c:pt idx="12860">
                  <c:v>-16.896789999999999</c:v>
                </c:pt>
                <c:pt idx="12861">
                  <c:v>-16.894386000000001</c:v>
                </c:pt>
                <c:pt idx="12862">
                  <c:v>-16.893923000000001</c:v>
                </c:pt>
                <c:pt idx="12863">
                  <c:v>-16.901326999999998</c:v>
                </c:pt>
                <c:pt idx="12864">
                  <c:v>-16.902155</c:v>
                </c:pt>
                <c:pt idx="12865">
                  <c:v>-16.900953000000001</c:v>
                </c:pt>
                <c:pt idx="12866">
                  <c:v>-16.911325000000001</c:v>
                </c:pt>
                <c:pt idx="12867">
                  <c:v>-16.914171</c:v>
                </c:pt>
                <c:pt idx="12868">
                  <c:v>-16.907731999999999</c:v>
                </c:pt>
                <c:pt idx="12869">
                  <c:v>-16.913532</c:v>
                </c:pt>
                <c:pt idx="12870">
                  <c:v>-16.921951</c:v>
                </c:pt>
                <c:pt idx="12871">
                  <c:v>-16.923345999999999</c:v>
                </c:pt>
                <c:pt idx="12872">
                  <c:v>-16.918762000000001</c:v>
                </c:pt>
                <c:pt idx="12873">
                  <c:v>-16.930197</c:v>
                </c:pt>
                <c:pt idx="12874">
                  <c:v>-16.930741999999999</c:v>
                </c:pt>
                <c:pt idx="12875">
                  <c:v>-16.936771</c:v>
                </c:pt>
                <c:pt idx="12876">
                  <c:v>-16.948630999999999</c:v>
                </c:pt>
                <c:pt idx="12877">
                  <c:v>-16.948474999999998</c:v>
                </c:pt>
                <c:pt idx="12878">
                  <c:v>-16.949963</c:v>
                </c:pt>
                <c:pt idx="12879">
                  <c:v>-16.961969</c:v>
                </c:pt>
                <c:pt idx="12880">
                  <c:v>-16.961876</c:v>
                </c:pt>
                <c:pt idx="12881">
                  <c:v>-16.960747000000001</c:v>
                </c:pt>
                <c:pt idx="12882">
                  <c:v>-16.975498000000002</c:v>
                </c:pt>
                <c:pt idx="12883">
                  <c:v>-16.975359000000001</c:v>
                </c:pt>
                <c:pt idx="12884">
                  <c:v>-16.975515000000001</c:v>
                </c:pt>
                <c:pt idx="12885">
                  <c:v>-16.986834000000002</c:v>
                </c:pt>
                <c:pt idx="12886">
                  <c:v>-16.990017000000002</c:v>
                </c:pt>
                <c:pt idx="12887">
                  <c:v>-16.985724999999999</c:v>
                </c:pt>
                <c:pt idx="12888">
                  <c:v>-16.999141999999999</c:v>
                </c:pt>
                <c:pt idx="12889">
                  <c:v>-17.00046</c:v>
                </c:pt>
                <c:pt idx="12890">
                  <c:v>-17.005426</c:v>
                </c:pt>
                <c:pt idx="12891">
                  <c:v>-17.00967</c:v>
                </c:pt>
                <c:pt idx="12892">
                  <c:v>-17.008364</c:v>
                </c:pt>
                <c:pt idx="12893">
                  <c:v>-17.009288999999999</c:v>
                </c:pt>
                <c:pt idx="12894">
                  <c:v>-17.020997999999999</c:v>
                </c:pt>
                <c:pt idx="12895">
                  <c:v>-17.018795000000001</c:v>
                </c:pt>
                <c:pt idx="12896">
                  <c:v>-17.017872000000001</c:v>
                </c:pt>
                <c:pt idx="12897">
                  <c:v>-17.025933999999999</c:v>
                </c:pt>
                <c:pt idx="12898">
                  <c:v>-17.024277000000001</c:v>
                </c:pt>
                <c:pt idx="12899">
                  <c:v>-17.024061</c:v>
                </c:pt>
                <c:pt idx="12900">
                  <c:v>-17.029972000000001</c:v>
                </c:pt>
                <c:pt idx="12901">
                  <c:v>-17.027328000000001</c:v>
                </c:pt>
                <c:pt idx="12902">
                  <c:v>-17.025475</c:v>
                </c:pt>
                <c:pt idx="12903">
                  <c:v>-17.030740999999999</c:v>
                </c:pt>
                <c:pt idx="12904">
                  <c:v>-17.029986999999998</c:v>
                </c:pt>
                <c:pt idx="12905">
                  <c:v>-17.030266000000001</c:v>
                </c:pt>
                <c:pt idx="12906">
                  <c:v>-17.040361000000001</c:v>
                </c:pt>
                <c:pt idx="12907">
                  <c:v>-17.041573</c:v>
                </c:pt>
                <c:pt idx="12908">
                  <c:v>-17.041079</c:v>
                </c:pt>
                <c:pt idx="12909">
                  <c:v>-17.049814000000001</c:v>
                </c:pt>
                <c:pt idx="12910">
                  <c:v>-17.045781999999999</c:v>
                </c:pt>
                <c:pt idx="12911">
                  <c:v>-17.047502999999999</c:v>
                </c:pt>
                <c:pt idx="12912">
                  <c:v>-17.050165</c:v>
                </c:pt>
                <c:pt idx="12913">
                  <c:v>-17.055458000000002</c:v>
                </c:pt>
                <c:pt idx="12914">
                  <c:v>-17.056961000000001</c:v>
                </c:pt>
                <c:pt idx="12915">
                  <c:v>-17.057306000000001</c:v>
                </c:pt>
                <c:pt idx="12916">
                  <c:v>-17.064589000000002</c:v>
                </c:pt>
                <c:pt idx="12917">
                  <c:v>-17.067715</c:v>
                </c:pt>
                <c:pt idx="12918">
                  <c:v>-17.071574999999999</c:v>
                </c:pt>
                <c:pt idx="12919">
                  <c:v>-17.079794</c:v>
                </c:pt>
                <c:pt idx="12920">
                  <c:v>-17.079473</c:v>
                </c:pt>
                <c:pt idx="12921">
                  <c:v>-17.084620000000001</c:v>
                </c:pt>
                <c:pt idx="12922">
                  <c:v>-17.094622000000001</c:v>
                </c:pt>
                <c:pt idx="12923">
                  <c:v>-17.094297000000001</c:v>
                </c:pt>
                <c:pt idx="12924">
                  <c:v>-17.095694999999999</c:v>
                </c:pt>
                <c:pt idx="12925">
                  <c:v>-17.104915999999999</c:v>
                </c:pt>
                <c:pt idx="12926">
                  <c:v>-17.104596999999998</c:v>
                </c:pt>
                <c:pt idx="12927">
                  <c:v>-17.118497999999999</c:v>
                </c:pt>
                <c:pt idx="12928">
                  <c:v>-17.119215000000001</c:v>
                </c:pt>
                <c:pt idx="12929">
                  <c:v>-17.119164999999999</c:v>
                </c:pt>
                <c:pt idx="12930">
                  <c:v>-17.136558999999998</c:v>
                </c:pt>
                <c:pt idx="12931">
                  <c:v>-17.134834000000001</c:v>
                </c:pt>
                <c:pt idx="12932">
                  <c:v>-17.134968000000001</c:v>
                </c:pt>
                <c:pt idx="12933">
                  <c:v>-17.132052999999999</c:v>
                </c:pt>
                <c:pt idx="12934">
                  <c:v>-17.142910000000001</c:v>
                </c:pt>
                <c:pt idx="12935">
                  <c:v>-17.143063000000001</c:v>
                </c:pt>
                <c:pt idx="12936">
                  <c:v>-17.141983</c:v>
                </c:pt>
                <c:pt idx="12937">
                  <c:v>-17.149526999999999</c:v>
                </c:pt>
                <c:pt idx="12938">
                  <c:v>-17.154820999999998</c:v>
                </c:pt>
                <c:pt idx="12939">
                  <c:v>-17.15926</c:v>
                </c:pt>
                <c:pt idx="12940">
                  <c:v>-17.161601999999998</c:v>
                </c:pt>
                <c:pt idx="12941">
                  <c:v>-17.161936000000001</c:v>
                </c:pt>
                <c:pt idx="12942">
                  <c:v>-17.161138999999999</c:v>
                </c:pt>
                <c:pt idx="12943">
                  <c:v>-17.160501</c:v>
                </c:pt>
                <c:pt idx="12944">
                  <c:v>-17.165303999999999</c:v>
                </c:pt>
                <c:pt idx="12945">
                  <c:v>-17.168096999999999</c:v>
                </c:pt>
                <c:pt idx="12946">
                  <c:v>-17.165468000000001</c:v>
                </c:pt>
                <c:pt idx="12947">
                  <c:v>-17.176221999999999</c:v>
                </c:pt>
                <c:pt idx="12948">
                  <c:v>-17.172198999999999</c:v>
                </c:pt>
                <c:pt idx="12949">
                  <c:v>-17.169810999999999</c:v>
                </c:pt>
                <c:pt idx="12950">
                  <c:v>-17.184042000000002</c:v>
                </c:pt>
                <c:pt idx="12951">
                  <c:v>-17.184754999999999</c:v>
                </c:pt>
                <c:pt idx="12952">
                  <c:v>-17.196504999999998</c:v>
                </c:pt>
                <c:pt idx="12953">
                  <c:v>-17.193671999999999</c:v>
                </c:pt>
                <c:pt idx="12954">
                  <c:v>-17.191064999999998</c:v>
                </c:pt>
                <c:pt idx="12955">
                  <c:v>-17.194475000000001</c:v>
                </c:pt>
                <c:pt idx="12956">
                  <c:v>-17.206251000000002</c:v>
                </c:pt>
                <c:pt idx="12957">
                  <c:v>-17.199384999999999</c:v>
                </c:pt>
                <c:pt idx="12958">
                  <c:v>-17.200479999999999</c:v>
                </c:pt>
                <c:pt idx="12959">
                  <c:v>-17.211576000000001</c:v>
                </c:pt>
                <c:pt idx="12960">
                  <c:v>-17.205535999999999</c:v>
                </c:pt>
                <c:pt idx="12961">
                  <c:v>-17.211952</c:v>
                </c:pt>
                <c:pt idx="12962">
                  <c:v>-17.215236999999998</c:v>
                </c:pt>
                <c:pt idx="12963">
                  <c:v>-17.217751</c:v>
                </c:pt>
                <c:pt idx="12964">
                  <c:v>-17.218817000000001</c:v>
                </c:pt>
                <c:pt idx="12965">
                  <c:v>-17.227941999999999</c:v>
                </c:pt>
                <c:pt idx="12966">
                  <c:v>-17.226915000000002</c:v>
                </c:pt>
                <c:pt idx="12967">
                  <c:v>-17.227599999999999</c:v>
                </c:pt>
                <c:pt idx="12968">
                  <c:v>-17.231905000000001</c:v>
                </c:pt>
                <c:pt idx="12969">
                  <c:v>-17.240303000000001</c:v>
                </c:pt>
                <c:pt idx="12970">
                  <c:v>-17.239511</c:v>
                </c:pt>
                <c:pt idx="12971">
                  <c:v>-17.245076999999998</c:v>
                </c:pt>
                <c:pt idx="12972">
                  <c:v>-17.249956000000001</c:v>
                </c:pt>
                <c:pt idx="12973">
                  <c:v>-17.254159999999999</c:v>
                </c:pt>
                <c:pt idx="12974">
                  <c:v>-17.256086</c:v>
                </c:pt>
                <c:pt idx="12975">
                  <c:v>-17.271097000000001</c:v>
                </c:pt>
                <c:pt idx="12976">
                  <c:v>-17.272171</c:v>
                </c:pt>
                <c:pt idx="12977">
                  <c:v>-17.274677000000001</c:v>
                </c:pt>
                <c:pt idx="12978">
                  <c:v>-17.276986999999998</c:v>
                </c:pt>
                <c:pt idx="12979">
                  <c:v>-17.279752999999999</c:v>
                </c:pt>
                <c:pt idx="12980">
                  <c:v>-17.274614</c:v>
                </c:pt>
                <c:pt idx="12981">
                  <c:v>-17.291267000000001</c:v>
                </c:pt>
                <c:pt idx="12982">
                  <c:v>-17.285957</c:v>
                </c:pt>
                <c:pt idx="12983">
                  <c:v>-17.284088000000001</c:v>
                </c:pt>
                <c:pt idx="12984">
                  <c:v>-17.297305999999999</c:v>
                </c:pt>
                <c:pt idx="12985">
                  <c:v>-17.293120999999999</c:v>
                </c:pt>
                <c:pt idx="12986">
                  <c:v>-17.293279999999999</c:v>
                </c:pt>
                <c:pt idx="12987">
                  <c:v>-17.291734999999999</c:v>
                </c:pt>
                <c:pt idx="12988">
                  <c:v>-17.302216999999999</c:v>
                </c:pt>
                <c:pt idx="12989">
                  <c:v>-17.300343999999999</c:v>
                </c:pt>
                <c:pt idx="12990">
                  <c:v>-17.302690999999999</c:v>
                </c:pt>
                <c:pt idx="12991">
                  <c:v>-17.293164999999998</c:v>
                </c:pt>
                <c:pt idx="12992">
                  <c:v>-17.304811000000001</c:v>
                </c:pt>
                <c:pt idx="12993">
                  <c:v>-17.307483999999999</c:v>
                </c:pt>
                <c:pt idx="12994">
                  <c:v>-17.312480999999998</c:v>
                </c:pt>
                <c:pt idx="12995">
                  <c:v>-17.315283000000001</c:v>
                </c:pt>
                <c:pt idx="12996">
                  <c:v>-17.32799</c:v>
                </c:pt>
                <c:pt idx="12997">
                  <c:v>-17.327635000000001</c:v>
                </c:pt>
                <c:pt idx="12998">
                  <c:v>-17.323105000000002</c:v>
                </c:pt>
                <c:pt idx="12999">
                  <c:v>-17.318722000000001</c:v>
                </c:pt>
                <c:pt idx="13000">
                  <c:v>-17.333372000000001</c:v>
                </c:pt>
                <c:pt idx="13001">
                  <c:v>-17.330718999999998</c:v>
                </c:pt>
                <c:pt idx="13002">
                  <c:v>-17.332295999999999</c:v>
                </c:pt>
                <c:pt idx="13003">
                  <c:v>-17.339047999999998</c:v>
                </c:pt>
                <c:pt idx="13004">
                  <c:v>-17.340837000000001</c:v>
                </c:pt>
                <c:pt idx="13005">
                  <c:v>-17.343826</c:v>
                </c:pt>
                <c:pt idx="13006">
                  <c:v>-17.343032999999998</c:v>
                </c:pt>
                <c:pt idx="13007">
                  <c:v>-17.347297999999999</c:v>
                </c:pt>
                <c:pt idx="13008">
                  <c:v>-17.353743000000001</c:v>
                </c:pt>
                <c:pt idx="13009">
                  <c:v>-17.350218000000002</c:v>
                </c:pt>
                <c:pt idx="13010">
                  <c:v>-17.352506999999999</c:v>
                </c:pt>
                <c:pt idx="13011">
                  <c:v>-17.367594</c:v>
                </c:pt>
                <c:pt idx="13012">
                  <c:v>-17.362848</c:v>
                </c:pt>
                <c:pt idx="13013">
                  <c:v>-17.367000999999998</c:v>
                </c:pt>
                <c:pt idx="13014">
                  <c:v>-17.382069000000001</c:v>
                </c:pt>
                <c:pt idx="13015">
                  <c:v>-17.382512999999999</c:v>
                </c:pt>
                <c:pt idx="13016">
                  <c:v>-17.380531000000001</c:v>
                </c:pt>
                <c:pt idx="13017">
                  <c:v>-17.395772999999998</c:v>
                </c:pt>
                <c:pt idx="13018">
                  <c:v>-17.396598999999998</c:v>
                </c:pt>
                <c:pt idx="13019">
                  <c:v>-17.398154999999999</c:v>
                </c:pt>
                <c:pt idx="13020">
                  <c:v>-17.396319999999999</c:v>
                </c:pt>
                <c:pt idx="13021">
                  <c:v>-17.407496999999999</c:v>
                </c:pt>
                <c:pt idx="13022">
                  <c:v>-17.401212999999998</c:v>
                </c:pt>
                <c:pt idx="13023">
                  <c:v>-17.403675</c:v>
                </c:pt>
                <c:pt idx="13024">
                  <c:v>-17.413073000000001</c:v>
                </c:pt>
                <c:pt idx="13025">
                  <c:v>-17.411318000000001</c:v>
                </c:pt>
                <c:pt idx="13026">
                  <c:v>-17.409634</c:v>
                </c:pt>
                <c:pt idx="13027">
                  <c:v>-17.417788000000002</c:v>
                </c:pt>
                <c:pt idx="13028">
                  <c:v>-17.417368</c:v>
                </c:pt>
                <c:pt idx="13029">
                  <c:v>-17.417894</c:v>
                </c:pt>
                <c:pt idx="13030">
                  <c:v>-17.412489000000001</c:v>
                </c:pt>
                <c:pt idx="13031">
                  <c:v>-17.430748000000001</c:v>
                </c:pt>
                <c:pt idx="13032">
                  <c:v>-17.425408999999998</c:v>
                </c:pt>
                <c:pt idx="13033">
                  <c:v>-17.434840999999999</c:v>
                </c:pt>
                <c:pt idx="13034">
                  <c:v>-17.437593</c:v>
                </c:pt>
                <c:pt idx="13035">
                  <c:v>-17.439043000000002</c:v>
                </c:pt>
                <c:pt idx="13036">
                  <c:v>-17.443107999999999</c:v>
                </c:pt>
                <c:pt idx="13037">
                  <c:v>-17.450275000000001</c:v>
                </c:pt>
                <c:pt idx="13038">
                  <c:v>-17.452687999999998</c:v>
                </c:pt>
                <c:pt idx="13039">
                  <c:v>-17.454229000000002</c:v>
                </c:pt>
                <c:pt idx="13040">
                  <c:v>-17.463169000000001</c:v>
                </c:pt>
                <c:pt idx="13041">
                  <c:v>-17.471119000000002</c:v>
                </c:pt>
                <c:pt idx="13042">
                  <c:v>-17.469346999999999</c:v>
                </c:pt>
                <c:pt idx="13043">
                  <c:v>-17.482651000000001</c:v>
                </c:pt>
                <c:pt idx="13044">
                  <c:v>-17.477701</c:v>
                </c:pt>
                <c:pt idx="13045">
                  <c:v>-17.480505000000001</c:v>
                </c:pt>
                <c:pt idx="13046">
                  <c:v>-17.484352000000001</c:v>
                </c:pt>
                <c:pt idx="13047">
                  <c:v>-17.494774</c:v>
                </c:pt>
                <c:pt idx="13048">
                  <c:v>-17.490100999999999</c:v>
                </c:pt>
                <c:pt idx="13049">
                  <c:v>-17.489644999999999</c:v>
                </c:pt>
                <c:pt idx="13050">
                  <c:v>-17.501028000000002</c:v>
                </c:pt>
                <c:pt idx="13051">
                  <c:v>-17.498289</c:v>
                </c:pt>
                <c:pt idx="13052">
                  <c:v>-17.492768999999999</c:v>
                </c:pt>
                <c:pt idx="13053">
                  <c:v>-17.498954999999999</c:v>
                </c:pt>
                <c:pt idx="13054">
                  <c:v>-17.506572999999999</c:v>
                </c:pt>
                <c:pt idx="13055">
                  <c:v>-17.502941</c:v>
                </c:pt>
                <c:pt idx="13056">
                  <c:v>-17.496700000000001</c:v>
                </c:pt>
                <c:pt idx="13057">
                  <c:v>-17.496110999999999</c:v>
                </c:pt>
                <c:pt idx="13058">
                  <c:v>-17.50845</c:v>
                </c:pt>
                <c:pt idx="13059">
                  <c:v>-17.509765999999999</c:v>
                </c:pt>
                <c:pt idx="13060">
                  <c:v>-17.509571000000001</c:v>
                </c:pt>
                <c:pt idx="13061">
                  <c:v>-17.517676999999999</c:v>
                </c:pt>
                <c:pt idx="13062">
                  <c:v>-17.516075000000001</c:v>
                </c:pt>
                <c:pt idx="13063">
                  <c:v>-17.517204</c:v>
                </c:pt>
                <c:pt idx="13064">
                  <c:v>-17.525266999999999</c:v>
                </c:pt>
                <c:pt idx="13065">
                  <c:v>-17.525915000000001</c:v>
                </c:pt>
                <c:pt idx="13066">
                  <c:v>-17.536503</c:v>
                </c:pt>
                <c:pt idx="13067">
                  <c:v>-17.53755</c:v>
                </c:pt>
                <c:pt idx="13068">
                  <c:v>-17.535890999999999</c:v>
                </c:pt>
                <c:pt idx="13069">
                  <c:v>-17.534889</c:v>
                </c:pt>
                <c:pt idx="13070">
                  <c:v>-17.543240000000001</c:v>
                </c:pt>
                <c:pt idx="13071">
                  <c:v>-17.550322000000001</c:v>
                </c:pt>
                <c:pt idx="13072">
                  <c:v>-17.547322999999999</c:v>
                </c:pt>
                <c:pt idx="13073">
                  <c:v>-17.556324</c:v>
                </c:pt>
                <c:pt idx="13074">
                  <c:v>-17.561078999999999</c:v>
                </c:pt>
                <c:pt idx="13075">
                  <c:v>-17.560251000000001</c:v>
                </c:pt>
                <c:pt idx="13076">
                  <c:v>-17.562011999999999</c:v>
                </c:pt>
                <c:pt idx="13077">
                  <c:v>-17.576125999999999</c:v>
                </c:pt>
                <c:pt idx="13078">
                  <c:v>-17.573775999999999</c:v>
                </c:pt>
                <c:pt idx="13079">
                  <c:v>-17.573281999999999</c:v>
                </c:pt>
                <c:pt idx="13080">
                  <c:v>-17.585283</c:v>
                </c:pt>
                <c:pt idx="13081">
                  <c:v>-17.590060999999999</c:v>
                </c:pt>
                <c:pt idx="13082">
                  <c:v>-17.590385000000001</c:v>
                </c:pt>
                <c:pt idx="13083">
                  <c:v>-17.601700000000001</c:v>
                </c:pt>
                <c:pt idx="13084">
                  <c:v>-17.600193000000001</c:v>
                </c:pt>
                <c:pt idx="13085">
                  <c:v>-17.592725999999999</c:v>
                </c:pt>
                <c:pt idx="13086">
                  <c:v>-17.598143</c:v>
                </c:pt>
                <c:pt idx="13087">
                  <c:v>-17.608301000000001</c:v>
                </c:pt>
                <c:pt idx="13088">
                  <c:v>-17.606477999999999</c:v>
                </c:pt>
                <c:pt idx="13089">
                  <c:v>-17.606607</c:v>
                </c:pt>
                <c:pt idx="13090">
                  <c:v>-17.617045999999998</c:v>
                </c:pt>
                <c:pt idx="13091">
                  <c:v>-17.611933000000001</c:v>
                </c:pt>
                <c:pt idx="13092">
                  <c:v>-17.610256</c:v>
                </c:pt>
                <c:pt idx="13093">
                  <c:v>-17.618351000000001</c:v>
                </c:pt>
                <c:pt idx="13094">
                  <c:v>-17.624689</c:v>
                </c:pt>
                <c:pt idx="13095">
                  <c:v>-17.619381000000001</c:v>
                </c:pt>
                <c:pt idx="13096">
                  <c:v>-17.629971999999999</c:v>
                </c:pt>
                <c:pt idx="13097">
                  <c:v>-17.627426</c:v>
                </c:pt>
                <c:pt idx="13098">
                  <c:v>-17.630316000000001</c:v>
                </c:pt>
                <c:pt idx="13099">
                  <c:v>-17.627614999999999</c:v>
                </c:pt>
                <c:pt idx="13100">
                  <c:v>-17.635581999999999</c:v>
                </c:pt>
                <c:pt idx="13101">
                  <c:v>-17.636914999999998</c:v>
                </c:pt>
                <c:pt idx="13102">
                  <c:v>-17.636123999999999</c:v>
                </c:pt>
                <c:pt idx="13103">
                  <c:v>-17.645036999999999</c:v>
                </c:pt>
                <c:pt idx="13104">
                  <c:v>-17.648149</c:v>
                </c:pt>
                <c:pt idx="13105">
                  <c:v>-17.654692000000001</c:v>
                </c:pt>
                <c:pt idx="13106">
                  <c:v>-17.658809999999999</c:v>
                </c:pt>
                <c:pt idx="13107">
                  <c:v>-17.662182000000001</c:v>
                </c:pt>
                <c:pt idx="13108">
                  <c:v>-17.67136</c:v>
                </c:pt>
                <c:pt idx="13109">
                  <c:v>-17.674171000000001</c:v>
                </c:pt>
                <c:pt idx="13110">
                  <c:v>-17.673998000000001</c:v>
                </c:pt>
                <c:pt idx="13111">
                  <c:v>-17.684702000000001</c:v>
                </c:pt>
                <c:pt idx="13112">
                  <c:v>-17.687702000000002</c:v>
                </c:pt>
                <c:pt idx="13113">
                  <c:v>-17.690054</c:v>
                </c:pt>
                <c:pt idx="13114">
                  <c:v>-17.691980000000001</c:v>
                </c:pt>
                <c:pt idx="13115">
                  <c:v>-17.695402000000001</c:v>
                </c:pt>
                <c:pt idx="13116">
                  <c:v>-17.706264000000001</c:v>
                </c:pt>
                <c:pt idx="13117">
                  <c:v>-17.700607000000002</c:v>
                </c:pt>
                <c:pt idx="13118">
                  <c:v>-17.715274999999998</c:v>
                </c:pt>
                <c:pt idx="13119">
                  <c:v>-17.715288000000001</c:v>
                </c:pt>
                <c:pt idx="13120">
                  <c:v>-17.7134</c:v>
                </c:pt>
                <c:pt idx="13121">
                  <c:v>-17.725807</c:v>
                </c:pt>
                <c:pt idx="13122">
                  <c:v>-17.725017999999999</c:v>
                </c:pt>
                <c:pt idx="13123">
                  <c:v>-17.723051000000002</c:v>
                </c:pt>
                <c:pt idx="13124">
                  <c:v>-17.730502999999999</c:v>
                </c:pt>
                <c:pt idx="13125">
                  <c:v>-17.734314000000001</c:v>
                </c:pt>
                <c:pt idx="13126">
                  <c:v>-17.730550999999998</c:v>
                </c:pt>
                <c:pt idx="13127">
                  <c:v>-17.729206000000001</c:v>
                </c:pt>
                <c:pt idx="13128">
                  <c:v>-17.737106000000001</c:v>
                </c:pt>
                <c:pt idx="13129">
                  <c:v>-17.734804</c:v>
                </c:pt>
                <c:pt idx="13130">
                  <c:v>-17.734283000000001</c:v>
                </c:pt>
                <c:pt idx="13131">
                  <c:v>-17.746853000000002</c:v>
                </c:pt>
                <c:pt idx="13132">
                  <c:v>-17.746369999999999</c:v>
                </c:pt>
                <c:pt idx="13133">
                  <c:v>-17.741852000000002</c:v>
                </c:pt>
                <c:pt idx="13134">
                  <c:v>-17.750806999999998</c:v>
                </c:pt>
                <c:pt idx="13135">
                  <c:v>-17.754280000000001</c:v>
                </c:pt>
                <c:pt idx="13136">
                  <c:v>-17.747007</c:v>
                </c:pt>
                <c:pt idx="13137">
                  <c:v>-17.762815</c:v>
                </c:pt>
                <c:pt idx="13138">
                  <c:v>-17.761108</c:v>
                </c:pt>
                <c:pt idx="13139">
                  <c:v>-17.760726999999999</c:v>
                </c:pt>
                <c:pt idx="13140">
                  <c:v>-17.777833999999999</c:v>
                </c:pt>
                <c:pt idx="13141">
                  <c:v>-17.774721</c:v>
                </c:pt>
                <c:pt idx="13142">
                  <c:v>-17.776092999999999</c:v>
                </c:pt>
                <c:pt idx="13143">
                  <c:v>-17.778645999999998</c:v>
                </c:pt>
                <c:pt idx="13144">
                  <c:v>-17.779301</c:v>
                </c:pt>
                <c:pt idx="13145">
                  <c:v>-17.787026999999998</c:v>
                </c:pt>
                <c:pt idx="13146">
                  <c:v>-17.796721999999999</c:v>
                </c:pt>
                <c:pt idx="13147">
                  <c:v>-17.792725000000001</c:v>
                </c:pt>
                <c:pt idx="13148">
                  <c:v>-17.800547000000002</c:v>
                </c:pt>
                <c:pt idx="13149">
                  <c:v>-17.806920999999999</c:v>
                </c:pt>
                <c:pt idx="13150">
                  <c:v>-17.811430000000001</c:v>
                </c:pt>
                <c:pt idx="13151">
                  <c:v>-17.812446999999999</c:v>
                </c:pt>
                <c:pt idx="13152">
                  <c:v>-17.821238999999998</c:v>
                </c:pt>
                <c:pt idx="13153">
                  <c:v>-17.821719999999999</c:v>
                </c:pt>
                <c:pt idx="13154">
                  <c:v>-17.823364000000002</c:v>
                </c:pt>
                <c:pt idx="13155">
                  <c:v>-17.829996000000001</c:v>
                </c:pt>
                <c:pt idx="13156">
                  <c:v>-17.835999999999999</c:v>
                </c:pt>
                <c:pt idx="13157">
                  <c:v>-17.828870999999999</c:v>
                </c:pt>
                <c:pt idx="13158">
                  <c:v>-17.833739999999999</c:v>
                </c:pt>
                <c:pt idx="13159">
                  <c:v>-17.834969999999998</c:v>
                </c:pt>
                <c:pt idx="13160">
                  <c:v>-17.835826999999998</c:v>
                </c:pt>
                <c:pt idx="13161">
                  <c:v>-17.836468</c:v>
                </c:pt>
                <c:pt idx="13162">
                  <c:v>-17.838035999999999</c:v>
                </c:pt>
                <c:pt idx="13163">
                  <c:v>-17.837526</c:v>
                </c:pt>
                <c:pt idx="13164">
                  <c:v>-17.845734</c:v>
                </c:pt>
                <c:pt idx="13165">
                  <c:v>-17.842896</c:v>
                </c:pt>
                <c:pt idx="13166">
                  <c:v>-17.84778</c:v>
                </c:pt>
                <c:pt idx="13167">
                  <c:v>-17.853871999999999</c:v>
                </c:pt>
                <c:pt idx="13168">
                  <c:v>-17.853054</c:v>
                </c:pt>
                <c:pt idx="13169">
                  <c:v>-17.851393000000002</c:v>
                </c:pt>
                <c:pt idx="13170">
                  <c:v>-17.860115</c:v>
                </c:pt>
                <c:pt idx="13171">
                  <c:v>-17.857645000000002</c:v>
                </c:pt>
                <c:pt idx="13172">
                  <c:v>-17.858312999999999</c:v>
                </c:pt>
                <c:pt idx="13173">
                  <c:v>-17.856912999999999</c:v>
                </c:pt>
                <c:pt idx="13174">
                  <c:v>-17.875050999999999</c:v>
                </c:pt>
                <c:pt idx="13175">
                  <c:v>-17.874473999999999</c:v>
                </c:pt>
                <c:pt idx="13176">
                  <c:v>-17.890203</c:v>
                </c:pt>
                <c:pt idx="13177">
                  <c:v>-17.887765999999999</c:v>
                </c:pt>
                <c:pt idx="13178">
                  <c:v>-17.888135999999999</c:v>
                </c:pt>
                <c:pt idx="13179">
                  <c:v>-17.903396999999998</c:v>
                </c:pt>
                <c:pt idx="13180">
                  <c:v>-17.900061000000001</c:v>
                </c:pt>
                <c:pt idx="13181">
                  <c:v>-17.899094000000002</c:v>
                </c:pt>
                <c:pt idx="13182">
                  <c:v>-17.913601</c:v>
                </c:pt>
                <c:pt idx="13183">
                  <c:v>-17.914224999999998</c:v>
                </c:pt>
                <c:pt idx="13184">
                  <c:v>-17.909592</c:v>
                </c:pt>
                <c:pt idx="13185">
                  <c:v>-17.919922</c:v>
                </c:pt>
                <c:pt idx="13186">
                  <c:v>-17.923694999999999</c:v>
                </c:pt>
                <c:pt idx="13187">
                  <c:v>-17.914915000000001</c:v>
                </c:pt>
                <c:pt idx="13188">
                  <c:v>-17.921885</c:v>
                </c:pt>
                <c:pt idx="13189">
                  <c:v>-17.93017</c:v>
                </c:pt>
                <c:pt idx="13190">
                  <c:v>-17.928591000000001</c:v>
                </c:pt>
                <c:pt idx="13191">
                  <c:v>-17.930546</c:v>
                </c:pt>
                <c:pt idx="13192">
                  <c:v>-17.936789999999998</c:v>
                </c:pt>
                <c:pt idx="13193">
                  <c:v>-17.938005</c:v>
                </c:pt>
                <c:pt idx="13194">
                  <c:v>-17.936861</c:v>
                </c:pt>
                <c:pt idx="13195">
                  <c:v>-17.943237</c:v>
                </c:pt>
                <c:pt idx="13196">
                  <c:v>-17.941804999999999</c:v>
                </c:pt>
                <c:pt idx="13197">
                  <c:v>-17.942081000000002</c:v>
                </c:pt>
                <c:pt idx="13198">
                  <c:v>-17.951618</c:v>
                </c:pt>
                <c:pt idx="13199">
                  <c:v>-17.956275999999999</c:v>
                </c:pt>
                <c:pt idx="13200">
                  <c:v>-17.957374999999999</c:v>
                </c:pt>
                <c:pt idx="13201">
                  <c:v>-17.961586</c:v>
                </c:pt>
                <c:pt idx="13202">
                  <c:v>-17.967801999999999</c:v>
                </c:pt>
                <c:pt idx="13203">
                  <c:v>-17.963107999999998</c:v>
                </c:pt>
                <c:pt idx="13204">
                  <c:v>-17.968712</c:v>
                </c:pt>
                <c:pt idx="13205">
                  <c:v>-17.968070999999998</c:v>
                </c:pt>
                <c:pt idx="13206">
                  <c:v>-17.972227</c:v>
                </c:pt>
                <c:pt idx="13207">
                  <c:v>-17.978743000000001</c:v>
                </c:pt>
                <c:pt idx="13208">
                  <c:v>-17.976837</c:v>
                </c:pt>
                <c:pt idx="13209">
                  <c:v>-17.980162</c:v>
                </c:pt>
                <c:pt idx="13210">
                  <c:v>-17.997527999999999</c:v>
                </c:pt>
                <c:pt idx="13211">
                  <c:v>-18.001256999999999</c:v>
                </c:pt>
                <c:pt idx="13212">
                  <c:v>-18.009993000000001</c:v>
                </c:pt>
                <c:pt idx="13213">
                  <c:v>-18.01351</c:v>
                </c:pt>
                <c:pt idx="13214">
                  <c:v>-18.017982</c:v>
                </c:pt>
                <c:pt idx="13215">
                  <c:v>-18.027809000000001</c:v>
                </c:pt>
                <c:pt idx="13216">
                  <c:v>-18.032406000000002</c:v>
                </c:pt>
                <c:pt idx="13217">
                  <c:v>-18.032568000000001</c:v>
                </c:pt>
                <c:pt idx="13218">
                  <c:v>-18.040766000000001</c:v>
                </c:pt>
                <c:pt idx="13219">
                  <c:v>-18.034175999999999</c:v>
                </c:pt>
                <c:pt idx="13220">
                  <c:v>-18.039213</c:v>
                </c:pt>
                <c:pt idx="13221">
                  <c:v>-18.040346</c:v>
                </c:pt>
                <c:pt idx="13222">
                  <c:v>-18.041542</c:v>
                </c:pt>
                <c:pt idx="13223">
                  <c:v>-18.037009999999999</c:v>
                </c:pt>
                <c:pt idx="13224">
                  <c:v>-18.046484</c:v>
                </c:pt>
                <c:pt idx="13225">
                  <c:v>-18.047554000000002</c:v>
                </c:pt>
                <c:pt idx="13226">
                  <c:v>-18.04261</c:v>
                </c:pt>
                <c:pt idx="13227">
                  <c:v>-18.051314999999999</c:v>
                </c:pt>
                <c:pt idx="13228">
                  <c:v>-18.05237</c:v>
                </c:pt>
                <c:pt idx="13229">
                  <c:v>-18.057328999999999</c:v>
                </c:pt>
                <c:pt idx="13230">
                  <c:v>-18.066921000000001</c:v>
                </c:pt>
                <c:pt idx="13231">
                  <c:v>-18.060890000000001</c:v>
                </c:pt>
                <c:pt idx="13232">
                  <c:v>-18.066364</c:v>
                </c:pt>
                <c:pt idx="13233">
                  <c:v>-18.065429999999999</c:v>
                </c:pt>
                <c:pt idx="13234">
                  <c:v>-18.07826</c:v>
                </c:pt>
                <c:pt idx="13235">
                  <c:v>-18.073902</c:v>
                </c:pt>
                <c:pt idx="13236">
                  <c:v>-18.083044000000001</c:v>
                </c:pt>
                <c:pt idx="13237">
                  <c:v>-18.088449000000001</c:v>
                </c:pt>
                <c:pt idx="13238">
                  <c:v>-18.082642</c:v>
                </c:pt>
                <c:pt idx="13239">
                  <c:v>-18.087263</c:v>
                </c:pt>
                <c:pt idx="13240">
                  <c:v>-18.100390999999998</c:v>
                </c:pt>
                <c:pt idx="13241">
                  <c:v>-18.095168999999999</c:v>
                </c:pt>
                <c:pt idx="13242">
                  <c:v>-18.097363999999999</c:v>
                </c:pt>
                <c:pt idx="13243">
                  <c:v>-18.108302999999999</c:v>
                </c:pt>
                <c:pt idx="13244">
                  <c:v>-18.106031000000002</c:v>
                </c:pt>
                <c:pt idx="13245">
                  <c:v>-18.120985000000001</c:v>
                </c:pt>
                <c:pt idx="13246">
                  <c:v>-18.126750999999999</c:v>
                </c:pt>
                <c:pt idx="13247">
                  <c:v>-18.126148000000001</c:v>
                </c:pt>
                <c:pt idx="13248">
                  <c:v>-18.134419999999999</c:v>
                </c:pt>
                <c:pt idx="13249">
                  <c:v>-18.133534999999998</c:v>
                </c:pt>
                <c:pt idx="13250">
                  <c:v>-18.132313</c:v>
                </c:pt>
                <c:pt idx="13251">
                  <c:v>-18.143332999999998</c:v>
                </c:pt>
                <c:pt idx="13252">
                  <c:v>-18.146764999999998</c:v>
                </c:pt>
                <c:pt idx="13253">
                  <c:v>-18.13814</c:v>
                </c:pt>
                <c:pt idx="13254">
                  <c:v>-18.153088</c:v>
                </c:pt>
                <c:pt idx="13255">
                  <c:v>-18.152623999999999</c:v>
                </c:pt>
                <c:pt idx="13256">
                  <c:v>-18.154613000000001</c:v>
                </c:pt>
                <c:pt idx="13257">
                  <c:v>-18.166799999999999</c:v>
                </c:pt>
                <c:pt idx="13258">
                  <c:v>-18.169125000000001</c:v>
                </c:pt>
                <c:pt idx="13259">
                  <c:v>-18.164643999999999</c:v>
                </c:pt>
                <c:pt idx="13260">
                  <c:v>-18.164321999999999</c:v>
                </c:pt>
                <c:pt idx="13261">
                  <c:v>-18.176888000000002</c:v>
                </c:pt>
                <c:pt idx="13262">
                  <c:v>-18.171192000000001</c:v>
                </c:pt>
                <c:pt idx="13263">
                  <c:v>-18.168973999999999</c:v>
                </c:pt>
                <c:pt idx="13264">
                  <c:v>-18.182027999999999</c:v>
                </c:pt>
                <c:pt idx="13265">
                  <c:v>-18.183693000000002</c:v>
                </c:pt>
                <c:pt idx="13266">
                  <c:v>-18.176234999999998</c:v>
                </c:pt>
                <c:pt idx="13267">
                  <c:v>-18.186637999999999</c:v>
                </c:pt>
                <c:pt idx="13268">
                  <c:v>-18.188707000000001</c:v>
                </c:pt>
                <c:pt idx="13269">
                  <c:v>-18.189312000000001</c:v>
                </c:pt>
                <c:pt idx="13270">
                  <c:v>-18.200095999999998</c:v>
                </c:pt>
                <c:pt idx="13271">
                  <c:v>-18.208245999999999</c:v>
                </c:pt>
                <c:pt idx="13272">
                  <c:v>-18.203628999999999</c:v>
                </c:pt>
                <c:pt idx="13273">
                  <c:v>-18.205862</c:v>
                </c:pt>
                <c:pt idx="13274">
                  <c:v>-18.204505999999999</c:v>
                </c:pt>
                <c:pt idx="13275">
                  <c:v>-18.212434999999999</c:v>
                </c:pt>
                <c:pt idx="13276">
                  <c:v>-18.210930000000001</c:v>
                </c:pt>
                <c:pt idx="13277">
                  <c:v>-18.214054000000001</c:v>
                </c:pt>
                <c:pt idx="13278">
                  <c:v>-18.225650999999999</c:v>
                </c:pt>
                <c:pt idx="13279">
                  <c:v>-18.222086000000001</c:v>
                </c:pt>
                <c:pt idx="13280">
                  <c:v>-18.223566000000002</c:v>
                </c:pt>
                <c:pt idx="13281">
                  <c:v>-18.234926000000002</c:v>
                </c:pt>
                <c:pt idx="13282">
                  <c:v>-18.233651999999999</c:v>
                </c:pt>
                <c:pt idx="13283">
                  <c:v>-18.238814999999999</c:v>
                </c:pt>
                <c:pt idx="13284">
                  <c:v>-18.247724999999999</c:v>
                </c:pt>
                <c:pt idx="13285">
                  <c:v>-18.24897</c:v>
                </c:pt>
                <c:pt idx="13286">
                  <c:v>-18.250843</c:v>
                </c:pt>
                <c:pt idx="13287">
                  <c:v>-18.252565000000001</c:v>
                </c:pt>
                <c:pt idx="13288">
                  <c:v>-18.266120999999998</c:v>
                </c:pt>
                <c:pt idx="13289">
                  <c:v>-18.269382</c:v>
                </c:pt>
                <c:pt idx="13290">
                  <c:v>-18.271971000000001</c:v>
                </c:pt>
                <c:pt idx="13291">
                  <c:v>-18.280881999999998</c:v>
                </c:pt>
                <c:pt idx="13292">
                  <c:v>-18.281548999999998</c:v>
                </c:pt>
                <c:pt idx="13293">
                  <c:v>-18.280343999999999</c:v>
                </c:pt>
                <c:pt idx="13294">
                  <c:v>-18.292095</c:v>
                </c:pt>
                <c:pt idx="13295">
                  <c:v>-18.286268</c:v>
                </c:pt>
                <c:pt idx="13296">
                  <c:v>-18.287754</c:v>
                </c:pt>
                <c:pt idx="13297">
                  <c:v>-18.298897</c:v>
                </c:pt>
                <c:pt idx="13298">
                  <c:v>-18.293945000000001</c:v>
                </c:pt>
                <c:pt idx="13299">
                  <c:v>-18.300608</c:v>
                </c:pt>
                <c:pt idx="13300">
                  <c:v>-18.304247</c:v>
                </c:pt>
                <c:pt idx="13301">
                  <c:v>-18.303041</c:v>
                </c:pt>
                <c:pt idx="13302">
                  <c:v>-18.303843000000001</c:v>
                </c:pt>
                <c:pt idx="13303">
                  <c:v>-18.315252000000001</c:v>
                </c:pt>
                <c:pt idx="13304">
                  <c:v>-18.307396000000001</c:v>
                </c:pt>
                <c:pt idx="13305">
                  <c:v>-18.312393</c:v>
                </c:pt>
                <c:pt idx="13306">
                  <c:v>-18.318501999999999</c:v>
                </c:pt>
                <c:pt idx="13307">
                  <c:v>-18.318777000000001</c:v>
                </c:pt>
                <c:pt idx="13308">
                  <c:v>-18.321562</c:v>
                </c:pt>
                <c:pt idx="13309">
                  <c:v>-18.326264999999999</c:v>
                </c:pt>
                <c:pt idx="13310">
                  <c:v>-18.331952999999999</c:v>
                </c:pt>
                <c:pt idx="13311">
                  <c:v>-18.324078</c:v>
                </c:pt>
                <c:pt idx="13312">
                  <c:v>-18.332384000000001</c:v>
                </c:pt>
                <c:pt idx="13313">
                  <c:v>-18.330058999999999</c:v>
                </c:pt>
                <c:pt idx="13314">
                  <c:v>-18.329882000000001</c:v>
                </c:pt>
                <c:pt idx="13315">
                  <c:v>-18.346648999999999</c:v>
                </c:pt>
                <c:pt idx="13316">
                  <c:v>-18.345022</c:v>
                </c:pt>
                <c:pt idx="13317">
                  <c:v>-18.343516999999999</c:v>
                </c:pt>
                <c:pt idx="13318">
                  <c:v>-18.358585000000001</c:v>
                </c:pt>
                <c:pt idx="13319">
                  <c:v>-18.356155000000001</c:v>
                </c:pt>
                <c:pt idx="13320">
                  <c:v>-18.359434</c:v>
                </c:pt>
                <c:pt idx="13321">
                  <c:v>-18.359681999999999</c:v>
                </c:pt>
                <c:pt idx="13322">
                  <c:v>-18.371241000000001</c:v>
                </c:pt>
                <c:pt idx="13323">
                  <c:v>-18.375354999999999</c:v>
                </c:pt>
                <c:pt idx="13324">
                  <c:v>-18.375736</c:v>
                </c:pt>
                <c:pt idx="13325">
                  <c:v>-18.388055999999999</c:v>
                </c:pt>
                <c:pt idx="13326">
                  <c:v>-18.390858000000001</c:v>
                </c:pt>
                <c:pt idx="13327">
                  <c:v>-18.388556000000001</c:v>
                </c:pt>
                <c:pt idx="13328">
                  <c:v>-18.397687999999999</c:v>
                </c:pt>
                <c:pt idx="13329">
                  <c:v>-18.398689000000001</c:v>
                </c:pt>
                <c:pt idx="13330">
                  <c:v>-18.397387999999999</c:v>
                </c:pt>
                <c:pt idx="13331">
                  <c:v>-18.409455999999999</c:v>
                </c:pt>
                <c:pt idx="13332">
                  <c:v>-18.414192</c:v>
                </c:pt>
                <c:pt idx="13333">
                  <c:v>-18.409348000000001</c:v>
                </c:pt>
                <c:pt idx="13334">
                  <c:v>-18.413532</c:v>
                </c:pt>
                <c:pt idx="13335">
                  <c:v>-18.425125000000001</c:v>
                </c:pt>
                <c:pt idx="13336">
                  <c:v>-18.421434000000001</c:v>
                </c:pt>
                <c:pt idx="13337">
                  <c:v>-18.417973</c:v>
                </c:pt>
                <c:pt idx="13338">
                  <c:v>-18.423663999999999</c:v>
                </c:pt>
                <c:pt idx="13339">
                  <c:v>-18.427074000000001</c:v>
                </c:pt>
                <c:pt idx="13340">
                  <c:v>-18.428046999999999</c:v>
                </c:pt>
                <c:pt idx="13341">
                  <c:v>-18.435441999999998</c:v>
                </c:pt>
                <c:pt idx="13342">
                  <c:v>-18.435696</c:v>
                </c:pt>
                <c:pt idx="13343">
                  <c:v>-18.449103999999998</c:v>
                </c:pt>
                <c:pt idx="13344">
                  <c:v>-18.446525999999999</c:v>
                </c:pt>
                <c:pt idx="13345">
                  <c:v>-18.449089000000001</c:v>
                </c:pt>
                <c:pt idx="13346">
                  <c:v>-18.457878000000001</c:v>
                </c:pt>
                <c:pt idx="13347">
                  <c:v>-18.459935999999999</c:v>
                </c:pt>
                <c:pt idx="13348">
                  <c:v>-18.458127999999999</c:v>
                </c:pt>
                <c:pt idx="13349">
                  <c:v>-18.458341999999998</c:v>
                </c:pt>
                <c:pt idx="13350">
                  <c:v>-18.464469999999999</c:v>
                </c:pt>
                <c:pt idx="13351">
                  <c:v>-18.462664</c:v>
                </c:pt>
                <c:pt idx="13352">
                  <c:v>-18.470694000000002</c:v>
                </c:pt>
                <c:pt idx="13353">
                  <c:v>-18.473507000000001</c:v>
                </c:pt>
                <c:pt idx="13354">
                  <c:v>-18.465209999999999</c:v>
                </c:pt>
                <c:pt idx="13355">
                  <c:v>-18.473475000000001</c:v>
                </c:pt>
                <c:pt idx="13356">
                  <c:v>-18.468457999999998</c:v>
                </c:pt>
                <c:pt idx="13357">
                  <c:v>-18.482586000000001</c:v>
                </c:pt>
                <c:pt idx="13358">
                  <c:v>-18.478088</c:v>
                </c:pt>
                <c:pt idx="13359">
                  <c:v>-18.479846999999999</c:v>
                </c:pt>
                <c:pt idx="13360">
                  <c:v>-18.494807999999999</c:v>
                </c:pt>
                <c:pt idx="13361">
                  <c:v>-18.491634000000001</c:v>
                </c:pt>
                <c:pt idx="13362">
                  <c:v>-18.496473000000002</c:v>
                </c:pt>
                <c:pt idx="13363">
                  <c:v>-18.499286999999999</c:v>
                </c:pt>
                <c:pt idx="13364">
                  <c:v>-18.504335000000001</c:v>
                </c:pt>
                <c:pt idx="13365">
                  <c:v>-18.509886000000002</c:v>
                </c:pt>
                <c:pt idx="13366">
                  <c:v>-18.515067999999999</c:v>
                </c:pt>
                <c:pt idx="13367">
                  <c:v>-18.518249999999998</c:v>
                </c:pt>
                <c:pt idx="13368">
                  <c:v>-18.521626999999999</c:v>
                </c:pt>
                <c:pt idx="13369">
                  <c:v>-18.518902000000001</c:v>
                </c:pt>
                <c:pt idx="13370">
                  <c:v>-18.526152</c:v>
                </c:pt>
                <c:pt idx="13371">
                  <c:v>-18.529028</c:v>
                </c:pt>
                <c:pt idx="13372">
                  <c:v>-18.530999999999999</c:v>
                </c:pt>
                <c:pt idx="13373">
                  <c:v>-18.530114999999999</c:v>
                </c:pt>
                <c:pt idx="13374">
                  <c:v>-18.542318000000002</c:v>
                </c:pt>
                <c:pt idx="13375">
                  <c:v>-18.543175000000002</c:v>
                </c:pt>
                <c:pt idx="13376">
                  <c:v>-18.544270999999998</c:v>
                </c:pt>
                <c:pt idx="13377">
                  <c:v>-18.552298</c:v>
                </c:pt>
                <c:pt idx="13378">
                  <c:v>-18.548446999999999</c:v>
                </c:pt>
                <c:pt idx="13379">
                  <c:v>-18.546296999999999</c:v>
                </c:pt>
                <c:pt idx="13380">
                  <c:v>-18.551292</c:v>
                </c:pt>
                <c:pt idx="13381">
                  <c:v>-18.556356000000001</c:v>
                </c:pt>
                <c:pt idx="13382">
                  <c:v>-18.55817</c:v>
                </c:pt>
                <c:pt idx="13383">
                  <c:v>-18.565373999999998</c:v>
                </c:pt>
                <c:pt idx="13384">
                  <c:v>-18.560141000000002</c:v>
                </c:pt>
                <c:pt idx="13385">
                  <c:v>-18.562774999999998</c:v>
                </c:pt>
                <c:pt idx="13386">
                  <c:v>-18.572676000000001</c:v>
                </c:pt>
                <c:pt idx="13387">
                  <c:v>-18.573537999999999</c:v>
                </c:pt>
                <c:pt idx="13388">
                  <c:v>-18.571337</c:v>
                </c:pt>
                <c:pt idx="13389">
                  <c:v>-18.578296999999999</c:v>
                </c:pt>
                <c:pt idx="13390">
                  <c:v>-18.576388999999999</c:v>
                </c:pt>
                <c:pt idx="13391">
                  <c:v>-18.57366</c:v>
                </c:pt>
                <c:pt idx="13392">
                  <c:v>-18.575254000000001</c:v>
                </c:pt>
                <c:pt idx="13393">
                  <c:v>-18.588069999999998</c:v>
                </c:pt>
                <c:pt idx="13394">
                  <c:v>-18.584928999999999</c:v>
                </c:pt>
                <c:pt idx="13395">
                  <c:v>-18.595756999999999</c:v>
                </c:pt>
                <c:pt idx="13396">
                  <c:v>-18.595222</c:v>
                </c:pt>
                <c:pt idx="13397">
                  <c:v>-18.593634000000002</c:v>
                </c:pt>
                <c:pt idx="13398">
                  <c:v>-18.597594999999998</c:v>
                </c:pt>
                <c:pt idx="13399">
                  <c:v>-18.606003000000001</c:v>
                </c:pt>
                <c:pt idx="13400">
                  <c:v>-18.608791</c:v>
                </c:pt>
                <c:pt idx="13401">
                  <c:v>-18.610388</c:v>
                </c:pt>
                <c:pt idx="13402">
                  <c:v>-18.628674</c:v>
                </c:pt>
                <c:pt idx="13403">
                  <c:v>-18.625149</c:v>
                </c:pt>
                <c:pt idx="13404">
                  <c:v>-18.625874</c:v>
                </c:pt>
                <c:pt idx="13405">
                  <c:v>-18.629912999999998</c:v>
                </c:pt>
                <c:pt idx="13406">
                  <c:v>-18.637471999999999</c:v>
                </c:pt>
                <c:pt idx="13407">
                  <c:v>-18.634969999999999</c:v>
                </c:pt>
                <c:pt idx="13408">
                  <c:v>-18.639983999999998</c:v>
                </c:pt>
                <c:pt idx="13409">
                  <c:v>-18.652760000000001</c:v>
                </c:pt>
                <c:pt idx="13410">
                  <c:v>-18.64978</c:v>
                </c:pt>
                <c:pt idx="13411">
                  <c:v>-18.652895000000001</c:v>
                </c:pt>
                <c:pt idx="13412">
                  <c:v>-18.663751999999999</c:v>
                </c:pt>
                <c:pt idx="13413">
                  <c:v>-18.660702000000001</c:v>
                </c:pt>
                <c:pt idx="13414">
                  <c:v>-18.671092999999999</c:v>
                </c:pt>
                <c:pt idx="13415">
                  <c:v>-18.674534000000001</c:v>
                </c:pt>
                <c:pt idx="13416">
                  <c:v>-18.668589000000001</c:v>
                </c:pt>
                <c:pt idx="13417">
                  <c:v>-18.670601000000001</c:v>
                </c:pt>
                <c:pt idx="13418">
                  <c:v>-18.681719000000001</c:v>
                </c:pt>
                <c:pt idx="13419">
                  <c:v>-18.682175000000001</c:v>
                </c:pt>
                <c:pt idx="13420">
                  <c:v>-18.676518999999999</c:v>
                </c:pt>
                <c:pt idx="13421">
                  <c:v>-18.686394</c:v>
                </c:pt>
                <c:pt idx="13422">
                  <c:v>-18.685110000000002</c:v>
                </c:pt>
                <c:pt idx="13423">
                  <c:v>-18.694935000000001</c:v>
                </c:pt>
                <c:pt idx="13424">
                  <c:v>-18.696383000000001</c:v>
                </c:pt>
                <c:pt idx="13425">
                  <c:v>-18.691555000000001</c:v>
                </c:pt>
                <c:pt idx="13426">
                  <c:v>-18.696014000000002</c:v>
                </c:pt>
                <c:pt idx="13427">
                  <c:v>-18.704139999999999</c:v>
                </c:pt>
                <c:pt idx="13428">
                  <c:v>-18.705234999999998</c:v>
                </c:pt>
                <c:pt idx="13429">
                  <c:v>-18.700962000000001</c:v>
                </c:pt>
                <c:pt idx="13430">
                  <c:v>-18.712658000000001</c:v>
                </c:pt>
                <c:pt idx="13431">
                  <c:v>-18.714727</c:v>
                </c:pt>
                <c:pt idx="13432">
                  <c:v>-18.714600000000001</c:v>
                </c:pt>
                <c:pt idx="13433">
                  <c:v>-18.727727999999999</c:v>
                </c:pt>
                <c:pt idx="13434">
                  <c:v>-18.725930999999999</c:v>
                </c:pt>
                <c:pt idx="13435">
                  <c:v>-18.727312000000001</c:v>
                </c:pt>
                <c:pt idx="13436">
                  <c:v>-18.741091000000001</c:v>
                </c:pt>
                <c:pt idx="13437">
                  <c:v>-18.748584999999999</c:v>
                </c:pt>
                <c:pt idx="13438">
                  <c:v>-18.741828999999999</c:v>
                </c:pt>
                <c:pt idx="13439">
                  <c:v>-18.752693000000001</c:v>
                </c:pt>
                <c:pt idx="13440">
                  <c:v>-18.752109999999998</c:v>
                </c:pt>
                <c:pt idx="13441">
                  <c:v>-18.755201</c:v>
                </c:pt>
                <c:pt idx="13442">
                  <c:v>-18.763183999999999</c:v>
                </c:pt>
                <c:pt idx="13443">
                  <c:v>-18.766791999999999</c:v>
                </c:pt>
                <c:pt idx="13444">
                  <c:v>-18.771485999999999</c:v>
                </c:pt>
                <c:pt idx="13445">
                  <c:v>-18.768727999999999</c:v>
                </c:pt>
                <c:pt idx="13446">
                  <c:v>-18.778801000000001</c:v>
                </c:pt>
                <c:pt idx="13447">
                  <c:v>-18.777726999999999</c:v>
                </c:pt>
                <c:pt idx="13448">
                  <c:v>-18.78875</c:v>
                </c:pt>
                <c:pt idx="13449">
                  <c:v>-18.791454000000002</c:v>
                </c:pt>
                <c:pt idx="13450">
                  <c:v>-18.786636000000001</c:v>
                </c:pt>
                <c:pt idx="13451">
                  <c:v>-18.794649</c:v>
                </c:pt>
                <c:pt idx="13452">
                  <c:v>-18.798449000000002</c:v>
                </c:pt>
                <c:pt idx="13453">
                  <c:v>-18.804241000000001</c:v>
                </c:pt>
                <c:pt idx="13454">
                  <c:v>-18.809488000000002</c:v>
                </c:pt>
                <c:pt idx="13455">
                  <c:v>-18.808033000000002</c:v>
                </c:pt>
                <c:pt idx="13456">
                  <c:v>-18.806677000000001</c:v>
                </c:pt>
                <c:pt idx="13457">
                  <c:v>-18.812580000000001</c:v>
                </c:pt>
                <c:pt idx="13458">
                  <c:v>-18.811274999999998</c:v>
                </c:pt>
                <c:pt idx="13459">
                  <c:v>-18.812411999999998</c:v>
                </c:pt>
                <c:pt idx="13460">
                  <c:v>-18.812207999999998</c:v>
                </c:pt>
                <c:pt idx="13461">
                  <c:v>-18.811031</c:v>
                </c:pt>
                <c:pt idx="13462">
                  <c:v>-18.816904000000001</c:v>
                </c:pt>
                <c:pt idx="13463">
                  <c:v>-18.825256</c:v>
                </c:pt>
                <c:pt idx="13464">
                  <c:v>-18.823318</c:v>
                </c:pt>
                <c:pt idx="13465">
                  <c:v>-18.818080999999999</c:v>
                </c:pt>
                <c:pt idx="13466">
                  <c:v>-18.828209000000001</c:v>
                </c:pt>
                <c:pt idx="13467">
                  <c:v>-18.826674000000001</c:v>
                </c:pt>
                <c:pt idx="13468">
                  <c:v>-18.830067</c:v>
                </c:pt>
                <c:pt idx="13469">
                  <c:v>-18.84186</c:v>
                </c:pt>
                <c:pt idx="13470">
                  <c:v>-18.839458</c:v>
                </c:pt>
                <c:pt idx="13471">
                  <c:v>-18.842030999999999</c:v>
                </c:pt>
                <c:pt idx="13472">
                  <c:v>-18.851564</c:v>
                </c:pt>
                <c:pt idx="13473">
                  <c:v>-18.853245000000001</c:v>
                </c:pt>
                <c:pt idx="13474">
                  <c:v>-18.853255999999998</c:v>
                </c:pt>
                <c:pt idx="13475">
                  <c:v>-18.863099999999999</c:v>
                </c:pt>
                <c:pt idx="13476">
                  <c:v>-18.862036</c:v>
                </c:pt>
                <c:pt idx="13477">
                  <c:v>-18.863890000000001</c:v>
                </c:pt>
                <c:pt idx="13478">
                  <c:v>-18.877611000000002</c:v>
                </c:pt>
                <c:pt idx="13479">
                  <c:v>-18.878261999999999</c:v>
                </c:pt>
                <c:pt idx="13480">
                  <c:v>-18.89076</c:v>
                </c:pt>
                <c:pt idx="13481">
                  <c:v>-18.887651000000002</c:v>
                </c:pt>
                <c:pt idx="13482">
                  <c:v>-18.886301</c:v>
                </c:pt>
                <c:pt idx="13483">
                  <c:v>-18.894043</c:v>
                </c:pt>
                <c:pt idx="13484">
                  <c:v>-18.895916</c:v>
                </c:pt>
                <c:pt idx="13485">
                  <c:v>-18.897604000000001</c:v>
                </c:pt>
                <c:pt idx="13486">
                  <c:v>-18.899467000000001</c:v>
                </c:pt>
                <c:pt idx="13487">
                  <c:v>-18.909838000000001</c:v>
                </c:pt>
                <c:pt idx="13488">
                  <c:v>-18.911562</c:v>
                </c:pt>
                <c:pt idx="13489">
                  <c:v>-18.922343999999999</c:v>
                </c:pt>
                <c:pt idx="13490">
                  <c:v>-18.917062999999999</c:v>
                </c:pt>
                <c:pt idx="13491">
                  <c:v>-18.922554000000002</c:v>
                </c:pt>
                <c:pt idx="13492">
                  <c:v>-18.928265</c:v>
                </c:pt>
                <c:pt idx="13493">
                  <c:v>-18.92963</c:v>
                </c:pt>
                <c:pt idx="13494">
                  <c:v>-18.926010000000002</c:v>
                </c:pt>
                <c:pt idx="13495">
                  <c:v>-18.935455000000001</c:v>
                </c:pt>
                <c:pt idx="13496">
                  <c:v>-18.93112</c:v>
                </c:pt>
                <c:pt idx="13497">
                  <c:v>-18.934768999999999</c:v>
                </c:pt>
                <c:pt idx="13498">
                  <c:v>-18.941818000000001</c:v>
                </c:pt>
                <c:pt idx="13499">
                  <c:v>-18.942249</c:v>
                </c:pt>
                <c:pt idx="13500">
                  <c:v>-18.938510999999998</c:v>
                </c:pt>
                <c:pt idx="13501">
                  <c:v>-18.948650000000001</c:v>
                </c:pt>
                <c:pt idx="13502">
                  <c:v>-18.948338</c:v>
                </c:pt>
                <c:pt idx="13503">
                  <c:v>-18.948668999999999</c:v>
                </c:pt>
                <c:pt idx="13504">
                  <c:v>-18.959038</c:v>
                </c:pt>
                <c:pt idx="13505">
                  <c:v>-18.958773000000001</c:v>
                </c:pt>
                <c:pt idx="13506">
                  <c:v>-18.960932</c:v>
                </c:pt>
                <c:pt idx="13507">
                  <c:v>-18.973787000000002</c:v>
                </c:pt>
                <c:pt idx="13508">
                  <c:v>-18.971713999999999</c:v>
                </c:pt>
                <c:pt idx="13509">
                  <c:v>-18.972352999999998</c:v>
                </c:pt>
                <c:pt idx="13510">
                  <c:v>-18.987625000000001</c:v>
                </c:pt>
                <c:pt idx="13511">
                  <c:v>-18.987189999999998</c:v>
                </c:pt>
                <c:pt idx="13512">
                  <c:v>-18.998199</c:v>
                </c:pt>
                <c:pt idx="13513">
                  <c:v>-18.997240000000001</c:v>
                </c:pt>
                <c:pt idx="13514">
                  <c:v>-19.001318000000001</c:v>
                </c:pt>
                <c:pt idx="13515">
                  <c:v>-19.01296</c:v>
                </c:pt>
                <c:pt idx="13516">
                  <c:v>-19.00835</c:v>
                </c:pt>
                <c:pt idx="13517">
                  <c:v>-19.00976</c:v>
                </c:pt>
                <c:pt idx="13518">
                  <c:v>-19.010287999999999</c:v>
                </c:pt>
                <c:pt idx="13519">
                  <c:v>-19.023796000000001</c:v>
                </c:pt>
                <c:pt idx="13520">
                  <c:v>-19.022646000000002</c:v>
                </c:pt>
                <c:pt idx="13521">
                  <c:v>-19.033066000000002</c:v>
                </c:pt>
                <c:pt idx="13522">
                  <c:v>-19.036035999999999</c:v>
                </c:pt>
                <c:pt idx="13523">
                  <c:v>-19.034303999999999</c:v>
                </c:pt>
                <c:pt idx="13524">
                  <c:v>-19.041972999999999</c:v>
                </c:pt>
                <c:pt idx="13525">
                  <c:v>-19.040941</c:v>
                </c:pt>
                <c:pt idx="13526">
                  <c:v>-19.035713000000001</c:v>
                </c:pt>
                <c:pt idx="13527">
                  <c:v>-19.054289000000001</c:v>
                </c:pt>
                <c:pt idx="13528">
                  <c:v>-19.047272</c:v>
                </c:pt>
                <c:pt idx="13529">
                  <c:v>-19.047808</c:v>
                </c:pt>
                <c:pt idx="13530">
                  <c:v>-19.055506000000001</c:v>
                </c:pt>
                <c:pt idx="13531">
                  <c:v>-19.056768000000002</c:v>
                </c:pt>
                <c:pt idx="13532">
                  <c:v>-19.049666999999999</c:v>
                </c:pt>
                <c:pt idx="13533">
                  <c:v>-19.057431999999999</c:v>
                </c:pt>
                <c:pt idx="13534">
                  <c:v>-19.059481000000002</c:v>
                </c:pt>
                <c:pt idx="13535">
                  <c:v>-19.055813000000001</c:v>
                </c:pt>
                <c:pt idx="13536">
                  <c:v>-19.065096</c:v>
                </c:pt>
                <c:pt idx="13537">
                  <c:v>-19.065542000000001</c:v>
                </c:pt>
                <c:pt idx="13538">
                  <c:v>-19.062457999999999</c:v>
                </c:pt>
                <c:pt idx="13539">
                  <c:v>-19.071936000000001</c:v>
                </c:pt>
                <c:pt idx="13540">
                  <c:v>-19.075768</c:v>
                </c:pt>
                <c:pt idx="13541">
                  <c:v>-19.074763999999998</c:v>
                </c:pt>
                <c:pt idx="13542">
                  <c:v>-19.081645999999999</c:v>
                </c:pt>
                <c:pt idx="13543">
                  <c:v>-19.092631999999998</c:v>
                </c:pt>
                <c:pt idx="13544">
                  <c:v>-19.095262999999999</c:v>
                </c:pt>
                <c:pt idx="13545">
                  <c:v>-19.095417000000001</c:v>
                </c:pt>
                <c:pt idx="13546">
                  <c:v>-19.113396000000002</c:v>
                </c:pt>
                <c:pt idx="13547">
                  <c:v>-19.110146</c:v>
                </c:pt>
                <c:pt idx="13548">
                  <c:v>-19.113159</c:v>
                </c:pt>
                <c:pt idx="13549">
                  <c:v>-19.115717</c:v>
                </c:pt>
                <c:pt idx="13550">
                  <c:v>-19.112492</c:v>
                </c:pt>
                <c:pt idx="13551">
                  <c:v>-19.122043999999999</c:v>
                </c:pt>
                <c:pt idx="13552">
                  <c:v>-19.134888</c:v>
                </c:pt>
                <c:pt idx="13553">
                  <c:v>-19.135693</c:v>
                </c:pt>
                <c:pt idx="13554">
                  <c:v>-19.140315999999999</c:v>
                </c:pt>
                <c:pt idx="13555">
                  <c:v>-19.145208</c:v>
                </c:pt>
                <c:pt idx="13556">
                  <c:v>-19.147625000000001</c:v>
                </c:pt>
                <c:pt idx="13557">
                  <c:v>-19.149075</c:v>
                </c:pt>
                <c:pt idx="13558">
                  <c:v>-19.149227</c:v>
                </c:pt>
                <c:pt idx="13559">
                  <c:v>-19.163108999999999</c:v>
                </c:pt>
                <c:pt idx="13560">
                  <c:v>-19.158123</c:v>
                </c:pt>
                <c:pt idx="13561">
                  <c:v>-19.158401000000001</c:v>
                </c:pt>
                <c:pt idx="13562">
                  <c:v>-19.172232000000001</c:v>
                </c:pt>
                <c:pt idx="13563">
                  <c:v>-19.168371</c:v>
                </c:pt>
                <c:pt idx="13564">
                  <c:v>-19.176409</c:v>
                </c:pt>
                <c:pt idx="13565">
                  <c:v>-19.18318</c:v>
                </c:pt>
                <c:pt idx="13566">
                  <c:v>-19.183841999999999</c:v>
                </c:pt>
                <c:pt idx="13567">
                  <c:v>-19.192646</c:v>
                </c:pt>
                <c:pt idx="13568">
                  <c:v>-19.195435</c:v>
                </c:pt>
                <c:pt idx="13569">
                  <c:v>-19.192242</c:v>
                </c:pt>
                <c:pt idx="13570">
                  <c:v>-19.202715000000001</c:v>
                </c:pt>
                <c:pt idx="13571">
                  <c:v>-19.203133000000001</c:v>
                </c:pt>
                <c:pt idx="13572">
                  <c:v>-19.201194999999998</c:v>
                </c:pt>
                <c:pt idx="13573">
                  <c:v>-19.209820000000001</c:v>
                </c:pt>
                <c:pt idx="13574">
                  <c:v>-19.207462</c:v>
                </c:pt>
                <c:pt idx="13575">
                  <c:v>-19.203866999999999</c:v>
                </c:pt>
                <c:pt idx="13576">
                  <c:v>-19.212416000000001</c:v>
                </c:pt>
                <c:pt idx="13577">
                  <c:v>-19.215</c:v>
                </c:pt>
                <c:pt idx="13578">
                  <c:v>-19.223255000000002</c:v>
                </c:pt>
                <c:pt idx="13579">
                  <c:v>-19.220576999999999</c:v>
                </c:pt>
                <c:pt idx="13580">
                  <c:v>-19.224112999999999</c:v>
                </c:pt>
                <c:pt idx="13581">
                  <c:v>-19.234411000000001</c:v>
                </c:pt>
                <c:pt idx="13582">
                  <c:v>-19.230740000000001</c:v>
                </c:pt>
                <c:pt idx="13583">
                  <c:v>-19.233276</c:v>
                </c:pt>
                <c:pt idx="13584">
                  <c:v>-19.245726000000001</c:v>
                </c:pt>
                <c:pt idx="13585">
                  <c:v>-19.244468999999999</c:v>
                </c:pt>
                <c:pt idx="13586">
                  <c:v>-19.241934000000001</c:v>
                </c:pt>
                <c:pt idx="13587">
                  <c:v>-19.255499</c:v>
                </c:pt>
                <c:pt idx="13588">
                  <c:v>-19.259623000000001</c:v>
                </c:pt>
                <c:pt idx="13589">
                  <c:v>-19.257767000000001</c:v>
                </c:pt>
                <c:pt idx="13590">
                  <c:v>-19.267779999999998</c:v>
                </c:pt>
                <c:pt idx="13591">
                  <c:v>-19.271114000000001</c:v>
                </c:pt>
                <c:pt idx="13592">
                  <c:v>-19.271008999999999</c:v>
                </c:pt>
                <c:pt idx="13593">
                  <c:v>-19.281548000000001</c:v>
                </c:pt>
                <c:pt idx="13594">
                  <c:v>-19.282095000000002</c:v>
                </c:pt>
                <c:pt idx="13595">
                  <c:v>-19.281120000000001</c:v>
                </c:pt>
                <c:pt idx="13596">
                  <c:v>-19.295593</c:v>
                </c:pt>
                <c:pt idx="13597">
                  <c:v>-19.29203</c:v>
                </c:pt>
                <c:pt idx="13598">
                  <c:v>-19.303903999999999</c:v>
                </c:pt>
                <c:pt idx="13599">
                  <c:v>-19.311623000000001</c:v>
                </c:pt>
                <c:pt idx="13600">
                  <c:v>-19.305225</c:v>
                </c:pt>
                <c:pt idx="13601">
                  <c:v>-19.313824</c:v>
                </c:pt>
                <c:pt idx="13602">
                  <c:v>-19.316455999999999</c:v>
                </c:pt>
                <c:pt idx="13603">
                  <c:v>-19.308886000000001</c:v>
                </c:pt>
                <c:pt idx="13604">
                  <c:v>-19.309767000000001</c:v>
                </c:pt>
                <c:pt idx="13605">
                  <c:v>-19.32246</c:v>
                </c:pt>
                <c:pt idx="13606">
                  <c:v>-19.320353999999998</c:v>
                </c:pt>
                <c:pt idx="13607">
                  <c:v>-19.317183</c:v>
                </c:pt>
                <c:pt idx="13608">
                  <c:v>-19.326170000000001</c:v>
                </c:pt>
                <c:pt idx="13609">
                  <c:v>-19.321162999999999</c:v>
                </c:pt>
                <c:pt idx="13610">
                  <c:v>-19.326889000000001</c:v>
                </c:pt>
                <c:pt idx="13611">
                  <c:v>-19.328479999999999</c:v>
                </c:pt>
                <c:pt idx="13612">
                  <c:v>-19.338712999999998</c:v>
                </c:pt>
                <c:pt idx="13613">
                  <c:v>-19.337824000000001</c:v>
                </c:pt>
                <c:pt idx="13614">
                  <c:v>-19.345043</c:v>
                </c:pt>
                <c:pt idx="13615">
                  <c:v>-19.351244000000001</c:v>
                </c:pt>
                <c:pt idx="13616">
                  <c:v>-19.356013999999998</c:v>
                </c:pt>
                <c:pt idx="13617">
                  <c:v>-19.352841999999999</c:v>
                </c:pt>
                <c:pt idx="13618">
                  <c:v>-19.355858000000001</c:v>
                </c:pt>
                <c:pt idx="13619">
                  <c:v>-19.366074000000001</c:v>
                </c:pt>
                <c:pt idx="13620">
                  <c:v>-19.365143</c:v>
                </c:pt>
                <c:pt idx="13621">
                  <c:v>-19.375806999999998</c:v>
                </c:pt>
                <c:pt idx="13622">
                  <c:v>-19.380279999999999</c:v>
                </c:pt>
                <c:pt idx="13623">
                  <c:v>-19.38138</c:v>
                </c:pt>
                <c:pt idx="13624">
                  <c:v>-19.380482000000001</c:v>
                </c:pt>
                <c:pt idx="13625">
                  <c:v>-19.398486999999999</c:v>
                </c:pt>
                <c:pt idx="13626">
                  <c:v>-19.395596999999999</c:v>
                </c:pt>
                <c:pt idx="13627">
                  <c:v>-19.399408000000001</c:v>
                </c:pt>
                <c:pt idx="13628">
                  <c:v>-19.402875999999999</c:v>
                </c:pt>
                <c:pt idx="13629">
                  <c:v>-19.400846000000001</c:v>
                </c:pt>
                <c:pt idx="13630">
                  <c:v>-19.415057999999998</c:v>
                </c:pt>
                <c:pt idx="13631">
                  <c:v>-19.415194</c:v>
                </c:pt>
                <c:pt idx="13632">
                  <c:v>-19.410511</c:v>
                </c:pt>
                <c:pt idx="13633">
                  <c:v>-19.423845</c:v>
                </c:pt>
                <c:pt idx="13634">
                  <c:v>-19.419228</c:v>
                </c:pt>
                <c:pt idx="13635">
                  <c:v>-19.415188000000001</c:v>
                </c:pt>
                <c:pt idx="13636">
                  <c:v>-19.427067000000001</c:v>
                </c:pt>
                <c:pt idx="13637">
                  <c:v>-19.425492999999999</c:v>
                </c:pt>
                <c:pt idx="13638">
                  <c:v>-19.425241</c:v>
                </c:pt>
                <c:pt idx="13639">
                  <c:v>-19.432911000000001</c:v>
                </c:pt>
                <c:pt idx="13640">
                  <c:v>-19.431076000000001</c:v>
                </c:pt>
                <c:pt idx="13641">
                  <c:v>-19.434747999999999</c:v>
                </c:pt>
                <c:pt idx="13642">
                  <c:v>-19.447341999999999</c:v>
                </c:pt>
                <c:pt idx="13643">
                  <c:v>-19.446138000000001</c:v>
                </c:pt>
                <c:pt idx="13644">
                  <c:v>-19.446625000000001</c:v>
                </c:pt>
                <c:pt idx="13645">
                  <c:v>-19.452809999999999</c:v>
                </c:pt>
                <c:pt idx="13646">
                  <c:v>-19.459135</c:v>
                </c:pt>
                <c:pt idx="13647">
                  <c:v>-19.472767000000001</c:v>
                </c:pt>
                <c:pt idx="13648">
                  <c:v>-19.473209000000001</c:v>
                </c:pt>
                <c:pt idx="13649">
                  <c:v>-19.472035999999999</c:v>
                </c:pt>
                <c:pt idx="13650">
                  <c:v>-19.489522999999998</c:v>
                </c:pt>
                <c:pt idx="13651">
                  <c:v>-19.488434000000002</c:v>
                </c:pt>
                <c:pt idx="13652">
                  <c:v>-19.489201000000001</c:v>
                </c:pt>
                <c:pt idx="13653">
                  <c:v>-19.493618000000001</c:v>
                </c:pt>
                <c:pt idx="13654">
                  <c:v>-19.488562000000002</c:v>
                </c:pt>
                <c:pt idx="13655">
                  <c:v>-19.488831999999999</c:v>
                </c:pt>
                <c:pt idx="13656">
                  <c:v>-19.494999</c:v>
                </c:pt>
                <c:pt idx="13657">
                  <c:v>-19.492674000000001</c:v>
                </c:pt>
                <c:pt idx="13658">
                  <c:v>-19.488976000000001</c:v>
                </c:pt>
                <c:pt idx="13659">
                  <c:v>-19.503879999999999</c:v>
                </c:pt>
                <c:pt idx="13660">
                  <c:v>-19.497705</c:v>
                </c:pt>
                <c:pt idx="13661">
                  <c:v>-19.506439</c:v>
                </c:pt>
                <c:pt idx="13662">
                  <c:v>-19.511939999999999</c:v>
                </c:pt>
                <c:pt idx="13663">
                  <c:v>-19.514659999999999</c:v>
                </c:pt>
                <c:pt idx="13664">
                  <c:v>-19.511271000000001</c:v>
                </c:pt>
                <c:pt idx="13665">
                  <c:v>-19.523354000000001</c:v>
                </c:pt>
                <c:pt idx="13666">
                  <c:v>-19.527394999999999</c:v>
                </c:pt>
                <c:pt idx="13667">
                  <c:v>-19.525827</c:v>
                </c:pt>
                <c:pt idx="13668">
                  <c:v>-19.527287000000001</c:v>
                </c:pt>
                <c:pt idx="13669">
                  <c:v>-19.541025000000001</c:v>
                </c:pt>
                <c:pt idx="13670">
                  <c:v>-19.547353999999999</c:v>
                </c:pt>
                <c:pt idx="13671">
                  <c:v>-19.542355000000001</c:v>
                </c:pt>
                <c:pt idx="13672">
                  <c:v>-19.563675</c:v>
                </c:pt>
                <c:pt idx="13673">
                  <c:v>-19.557896</c:v>
                </c:pt>
                <c:pt idx="13674">
                  <c:v>-19.557703</c:v>
                </c:pt>
                <c:pt idx="13675">
                  <c:v>-19.572479000000001</c:v>
                </c:pt>
                <c:pt idx="13676">
                  <c:v>-19.573414</c:v>
                </c:pt>
                <c:pt idx="13677">
                  <c:v>-19.566379999999999</c:v>
                </c:pt>
                <c:pt idx="13678">
                  <c:v>-19.578299999999999</c:v>
                </c:pt>
                <c:pt idx="13679">
                  <c:v>-19.582819000000001</c:v>
                </c:pt>
                <c:pt idx="13680">
                  <c:v>-19.581388</c:v>
                </c:pt>
                <c:pt idx="13681">
                  <c:v>-19.581305</c:v>
                </c:pt>
                <c:pt idx="13682">
                  <c:v>-19.586480999999999</c:v>
                </c:pt>
                <c:pt idx="13683">
                  <c:v>-19.584198000000001</c:v>
                </c:pt>
                <c:pt idx="13684">
                  <c:v>-19.587575999999999</c:v>
                </c:pt>
                <c:pt idx="13685">
                  <c:v>-19.593712</c:v>
                </c:pt>
                <c:pt idx="13686">
                  <c:v>-19.595144000000001</c:v>
                </c:pt>
                <c:pt idx="13687">
                  <c:v>-19.594218999999999</c:v>
                </c:pt>
                <c:pt idx="13688">
                  <c:v>-19.595759999999999</c:v>
                </c:pt>
                <c:pt idx="13689">
                  <c:v>-19.603832000000001</c:v>
                </c:pt>
                <c:pt idx="13690">
                  <c:v>-19.603548</c:v>
                </c:pt>
                <c:pt idx="13691">
                  <c:v>-19.607147000000001</c:v>
                </c:pt>
                <c:pt idx="13692">
                  <c:v>-19.616441999999999</c:v>
                </c:pt>
                <c:pt idx="13693">
                  <c:v>-19.620118999999999</c:v>
                </c:pt>
                <c:pt idx="13694">
                  <c:v>-19.618449999999999</c:v>
                </c:pt>
                <c:pt idx="13695">
                  <c:v>-19.623166999999999</c:v>
                </c:pt>
                <c:pt idx="13696">
                  <c:v>-19.633479999999999</c:v>
                </c:pt>
                <c:pt idx="13697">
                  <c:v>-19.634765999999999</c:v>
                </c:pt>
                <c:pt idx="13698">
                  <c:v>-19.641228000000002</c:v>
                </c:pt>
                <c:pt idx="13699">
                  <c:v>-19.646581999999999</c:v>
                </c:pt>
                <c:pt idx="13700">
                  <c:v>-19.645620000000001</c:v>
                </c:pt>
                <c:pt idx="13701">
                  <c:v>-19.655055999999998</c:v>
                </c:pt>
                <c:pt idx="13702">
                  <c:v>-19.655069000000001</c:v>
                </c:pt>
                <c:pt idx="13703">
                  <c:v>-19.655353999999999</c:v>
                </c:pt>
                <c:pt idx="13704">
                  <c:v>-19.669409000000002</c:v>
                </c:pt>
                <c:pt idx="13705">
                  <c:v>-19.660467000000001</c:v>
                </c:pt>
                <c:pt idx="13706">
                  <c:v>-19.659952000000001</c:v>
                </c:pt>
                <c:pt idx="13707">
                  <c:v>-19.656282000000001</c:v>
                </c:pt>
                <c:pt idx="13708">
                  <c:v>-19.664764000000002</c:v>
                </c:pt>
                <c:pt idx="13709">
                  <c:v>-19.660212999999999</c:v>
                </c:pt>
                <c:pt idx="13710">
                  <c:v>-19.671804000000002</c:v>
                </c:pt>
                <c:pt idx="13711">
                  <c:v>-19.667221000000001</c:v>
                </c:pt>
                <c:pt idx="13712">
                  <c:v>-19.669288999999999</c:v>
                </c:pt>
                <c:pt idx="13713">
                  <c:v>-19.681802999999999</c:v>
                </c:pt>
                <c:pt idx="13714">
                  <c:v>-19.678502999999999</c:v>
                </c:pt>
                <c:pt idx="13715">
                  <c:v>-19.680175999999999</c:v>
                </c:pt>
                <c:pt idx="13716">
                  <c:v>-19.693570999999999</c:v>
                </c:pt>
                <c:pt idx="13717">
                  <c:v>-19.696580999999998</c:v>
                </c:pt>
                <c:pt idx="13718">
                  <c:v>-19.694068999999999</c:v>
                </c:pt>
                <c:pt idx="13719">
                  <c:v>-19.707729</c:v>
                </c:pt>
                <c:pt idx="13720">
                  <c:v>-19.710011000000002</c:v>
                </c:pt>
                <c:pt idx="13721">
                  <c:v>-19.711684999999999</c:v>
                </c:pt>
                <c:pt idx="13722">
                  <c:v>-19.708501999999999</c:v>
                </c:pt>
                <c:pt idx="13723">
                  <c:v>-19.725473000000001</c:v>
                </c:pt>
                <c:pt idx="13724">
                  <c:v>-19.718945000000001</c:v>
                </c:pt>
                <c:pt idx="13725">
                  <c:v>-19.728459999999998</c:v>
                </c:pt>
                <c:pt idx="13726">
                  <c:v>-19.731665</c:v>
                </c:pt>
                <c:pt idx="13727">
                  <c:v>-19.732399000000001</c:v>
                </c:pt>
                <c:pt idx="13728">
                  <c:v>-19.736125999999999</c:v>
                </c:pt>
                <c:pt idx="13729">
                  <c:v>-19.737095</c:v>
                </c:pt>
                <c:pt idx="13730">
                  <c:v>-19.734307999999999</c:v>
                </c:pt>
                <c:pt idx="13731">
                  <c:v>-19.744989</c:v>
                </c:pt>
                <c:pt idx="13732">
                  <c:v>-19.744686000000002</c:v>
                </c:pt>
                <c:pt idx="13733">
                  <c:v>-19.742889000000002</c:v>
                </c:pt>
                <c:pt idx="13734">
                  <c:v>-19.741394</c:v>
                </c:pt>
                <c:pt idx="13735">
                  <c:v>-19.749416</c:v>
                </c:pt>
                <c:pt idx="13736">
                  <c:v>-19.750692000000001</c:v>
                </c:pt>
                <c:pt idx="13737">
                  <c:v>-19.744876999999999</c:v>
                </c:pt>
                <c:pt idx="13738">
                  <c:v>-19.740964999999999</c:v>
                </c:pt>
                <c:pt idx="13739">
                  <c:v>-19.757722999999999</c:v>
                </c:pt>
                <c:pt idx="13740">
                  <c:v>-19.750982</c:v>
                </c:pt>
                <c:pt idx="13741">
                  <c:v>-19.751244</c:v>
                </c:pt>
                <c:pt idx="13742">
                  <c:v>-19.762217</c:v>
                </c:pt>
                <c:pt idx="13743">
                  <c:v>-19.767880999999999</c:v>
                </c:pt>
                <c:pt idx="13744">
                  <c:v>-19.763757999999999</c:v>
                </c:pt>
                <c:pt idx="13745">
                  <c:v>-19.779364000000001</c:v>
                </c:pt>
                <c:pt idx="13746">
                  <c:v>-19.778009000000001</c:v>
                </c:pt>
                <c:pt idx="13747">
                  <c:v>-19.792755</c:v>
                </c:pt>
                <c:pt idx="13748">
                  <c:v>-19.792368</c:v>
                </c:pt>
                <c:pt idx="13749">
                  <c:v>-19.794405000000001</c:v>
                </c:pt>
                <c:pt idx="13750">
                  <c:v>-19.809048000000001</c:v>
                </c:pt>
                <c:pt idx="13751">
                  <c:v>-19.813282000000001</c:v>
                </c:pt>
                <c:pt idx="13752">
                  <c:v>-19.809571999999999</c:v>
                </c:pt>
                <c:pt idx="13753">
                  <c:v>-19.815539999999999</c:v>
                </c:pt>
                <c:pt idx="13754">
                  <c:v>-19.823481000000001</c:v>
                </c:pt>
                <c:pt idx="13755">
                  <c:v>-19.824000999999999</c:v>
                </c:pt>
                <c:pt idx="13756">
                  <c:v>-19.829386</c:v>
                </c:pt>
                <c:pt idx="13757">
                  <c:v>-19.835083000000001</c:v>
                </c:pt>
                <c:pt idx="13758">
                  <c:v>-19.835526000000002</c:v>
                </c:pt>
                <c:pt idx="13759">
                  <c:v>-19.830338000000001</c:v>
                </c:pt>
                <c:pt idx="13760">
                  <c:v>-19.842970000000001</c:v>
                </c:pt>
                <c:pt idx="13761">
                  <c:v>-19.836924</c:v>
                </c:pt>
                <c:pt idx="13762">
                  <c:v>-19.836310999999998</c:v>
                </c:pt>
                <c:pt idx="13763">
                  <c:v>-19.837956999999999</c:v>
                </c:pt>
                <c:pt idx="13764">
                  <c:v>-19.839579000000001</c:v>
                </c:pt>
                <c:pt idx="13765">
                  <c:v>-19.843443000000001</c:v>
                </c:pt>
                <c:pt idx="13766">
                  <c:v>-19.83963</c:v>
                </c:pt>
                <c:pt idx="13767">
                  <c:v>-19.838045000000001</c:v>
                </c:pt>
                <c:pt idx="13768">
                  <c:v>-19.850939</c:v>
                </c:pt>
                <c:pt idx="13769">
                  <c:v>-19.855291000000001</c:v>
                </c:pt>
                <c:pt idx="13770">
                  <c:v>-19.857126000000001</c:v>
                </c:pt>
                <c:pt idx="13771">
                  <c:v>-19.864865999999999</c:v>
                </c:pt>
                <c:pt idx="13772">
                  <c:v>-19.865584999999999</c:v>
                </c:pt>
                <c:pt idx="13773">
                  <c:v>-19.864183000000001</c:v>
                </c:pt>
                <c:pt idx="13774">
                  <c:v>-19.876860000000001</c:v>
                </c:pt>
                <c:pt idx="13775">
                  <c:v>-19.877738999999998</c:v>
                </c:pt>
                <c:pt idx="13776">
                  <c:v>-19.88064</c:v>
                </c:pt>
                <c:pt idx="13777">
                  <c:v>-19.888953999999998</c:v>
                </c:pt>
                <c:pt idx="13778">
                  <c:v>-19.887505999999998</c:v>
                </c:pt>
                <c:pt idx="13779">
                  <c:v>-19.888286999999998</c:v>
                </c:pt>
                <c:pt idx="13780">
                  <c:v>-19.887604</c:v>
                </c:pt>
                <c:pt idx="13781">
                  <c:v>-19.898304</c:v>
                </c:pt>
                <c:pt idx="13782">
                  <c:v>-19.896115999999999</c:v>
                </c:pt>
                <c:pt idx="13783">
                  <c:v>-19.909320999999998</c:v>
                </c:pt>
                <c:pt idx="13784">
                  <c:v>-19.907368000000002</c:v>
                </c:pt>
                <c:pt idx="13785">
                  <c:v>-19.911455</c:v>
                </c:pt>
                <c:pt idx="13786">
                  <c:v>-19.910018999999998</c:v>
                </c:pt>
                <c:pt idx="13787">
                  <c:v>-19.922923999999998</c:v>
                </c:pt>
                <c:pt idx="13788">
                  <c:v>-19.925384999999999</c:v>
                </c:pt>
                <c:pt idx="13789">
                  <c:v>-19.922941000000002</c:v>
                </c:pt>
                <c:pt idx="13790">
                  <c:v>-19.930819</c:v>
                </c:pt>
                <c:pt idx="13791">
                  <c:v>-19.931733999999999</c:v>
                </c:pt>
                <c:pt idx="13792">
                  <c:v>-19.927693999999999</c:v>
                </c:pt>
                <c:pt idx="13793">
                  <c:v>-19.935848</c:v>
                </c:pt>
                <c:pt idx="13794">
                  <c:v>-19.941230999999998</c:v>
                </c:pt>
                <c:pt idx="13795">
                  <c:v>-19.938030000000001</c:v>
                </c:pt>
                <c:pt idx="13796">
                  <c:v>-19.933647000000001</c:v>
                </c:pt>
                <c:pt idx="13797">
                  <c:v>-19.939983000000002</c:v>
                </c:pt>
                <c:pt idx="13798">
                  <c:v>-19.936565000000002</c:v>
                </c:pt>
                <c:pt idx="13799">
                  <c:v>-19.936653</c:v>
                </c:pt>
                <c:pt idx="13800">
                  <c:v>-19.940975000000002</c:v>
                </c:pt>
                <c:pt idx="13801">
                  <c:v>-19.938542999999999</c:v>
                </c:pt>
                <c:pt idx="13802">
                  <c:v>-19.943747999999999</c:v>
                </c:pt>
                <c:pt idx="13803">
                  <c:v>-19.953417000000002</c:v>
                </c:pt>
                <c:pt idx="13804">
                  <c:v>-19.951519000000001</c:v>
                </c:pt>
                <c:pt idx="13805">
                  <c:v>-19.953385999999998</c:v>
                </c:pt>
                <c:pt idx="13806">
                  <c:v>-19.951409999999999</c:v>
                </c:pt>
                <c:pt idx="13807">
                  <c:v>-19.963715000000001</c:v>
                </c:pt>
                <c:pt idx="13808">
                  <c:v>-19.970558</c:v>
                </c:pt>
                <c:pt idx="13809">
                  <c:v>-19.964715999999999</c:v>
                </c:pt>
                <c:pt idx="13810">
                  <c:v>-19.973870999999999</c:v>
                </c:pt>
                <c:pt idx="13811">
                  <c:v>-19.983618</c:v>
                </c:pt>
                <c:pt idx="13812">
                  <c:v>-19.985862999999998</c:v>
                </c:pt>
                <c:pt idx="13813">
                  <c:v>-19.989685000000001</c:v>
                </c:pt>
                <c:pt idx="13814">
                  <c:v>-19.987762</c:v>
                </c:pt>
                <c:pt idx="13815">
                  <c:v>-19.996307000000002</c:v>
                </c:pt>
                <c:pt idx="13816">
                  <c:v>-20.001308000000002</c:v>
                </c:pt>
                <c:pt idx="13817">
                  <c:v>-20.016763999999998</c:v>
                </c:pt>
                <c:pt idx="13818">
                  <c:v>-20.009641999999999</c:v>
                </c:pt>
                <c:pt idx="13819">
                  <c:v>-20.010002</c:v>
                </c:pt>
                <c:pt idx="13820">
                  <c:v>-20.016853000000001</c:v>
                </c:pt>
                <c:pt idx="13821">
                  <c:v>-20.011496999999999</c:v>
                </c:pt>
                <c:pt idx="13822">
                  <c:v>-20.015025999999999</c:v>
                </c:pt>
                <c:pt idx="13823">
                  <c:v>-20.023401</c:v>
                </c:pt>
                <c:pt idx="13824">
                  <c:v>-20.019629999999999</c:v>
                </c:pt>
                <c:pt idx="13825">
                  <c:v>-20.012734999999999</c:v>
                </c:pt>
                <c:pt idx="13826">
                  <c:v>-20.025372999999998</c:v>
                </c:pt>
                <c:pt idx="13827">
                  <c:v>-20.025290999999999</c:v>
                </c:pt>
                <c:pt idx="13828">
                  <c:v>-20.029509000000001</c:v>
                </c:pt>
                <c:pt idx="13829">
                  <c:v>-20.030633999999999</c:v>
                </c:pt>
                <c:pt idx="13830">
                  <c:v>-20.040210999999999</c:v>
                </c:pt>
                <c:pt idx="13831">
                  <c:v>-20.037835999999999</c:v>
                </c:pt>
                <c:pt idx="13832">
                  <c:v>-20.033262000000001</c:v>
                </c:pt>
                <c:pt idx="13833">
                  <c:v>-20.042829999999999</c:v>
                </c:pt>
                <c:pt idx="13834">
                  <c:v>-20.044194999999998</c:v>
                </c:pt>
                <c:pt idx="13835">
                  <c:v>-20.049741999999998</c:v>
                </c:pt>
                <c:pt idx="13836">
                  <c:v>-20.062538</c:v>
                </c:pt>
                <c:pt idx="13837">
                  <c:v>-20.061014</c:v>
                </c:pt>
                <c:pt idx="13838">
                  <c:v>-20.062104999999999</c:v>
                </c:pt>
                <c:pt idx="13839">
                  <c:v>-20.071127000000001</c:v>
                </c:pt>
                <c:pt idx="13840">
                  <c:v>-20.073322000000001</c:v>
                </c:pt>
                <c:pt idx="13841">
                  <c:v>-20.074667000000002</c:v>
                </c:pt>
                <c:pt idx="13842">
                  <c:v>-20.075327000000001</c:v>
                </c:pt>
                <c:pt idx="13843">
                  <c:v>-20.084391</c:v>
                </c:pt>
                <c:pt idx="13844">
                  <c:v>-20.086863999999998</c:v>
                </c:pt>
                <c:pt idx="13845">
                  <c:v>-20.089876</c:v>
                </c:pt>
                <c:pt idx="13846">
                  <c:v>-20.097836999999998</c:v>
                </c:pt>
                <c:pt idx="13847">
                  <c:v>-20.095652000000001</c:v>
                </c:pt>
                <c:pt idx="13848">
                  <c:v>-20.097839</c:v>
                </c:pt>
                <c:pt idx="13849">
                  <c:v>-20.108231</c:v>
                </c:pt>
                <c:pt idx="13850">
                  <c:v>-20.105888</c:v>
                </c:pt>
                <c:pt idx="13851">
                  <c:v>-20.105661000000001</c:v>
                </c:pt>
                <c:pt idx="13852">
                  <c:v>-20.118496</c:v>
                </c:pt>
                <c:pt idx="13853">
                  <c:v>-20.115784000000001</c:v>
                </c:pt>
                <c:pt idx="13854">
                  <c:v>-20.116039000000001</c:v>
                </c:pt>
                <c:pt idx="13855">
                  <c:v>-20.116323000000001</c:v>
                </c:pt>
                <c:pt idx="13856">
                  <c:v>-20.124281</c:v>
                </c:pt>
                <c:pt idx="13857">
                  <c:v>-20.126089</c:v>
                </c:pt>
                <c:pt idx="13858">
                  <c:v>-20.128881</c:v>
                </c:pt>
                <c:pt idx="13859">
                  <c:v>-20.132196</c:v>
                </c:pt>
                <c:pt idx="13860">
                  <c:v>-20.129625000000001</c:v>
                </c:pt>
                <c:pt idx="13861">
                  <c:v>-20.139279999999999</c:v>
                </c:pt>
                <c:pt idx="13862">
                  <c:v>-20.139330000000001</c:v>
                </c:pt>
                <c:pt idx="13863">
                  <c:v>-20.137737000000001</c:v>
                </c:pt>
                <c:pt idx="13864">
                  <c:v>-20.149048000000001</c:v>
                </c:pt>
                <c:pt idx="13865">
                  <c:v>-20.142706</c:v>
                </c:pt>
                <c:pt idx="13866">
                  <c:v>-20.142047999999999</c:v>
                </c:pt>
                <c:pt idx="13867">
                  <c:v>-20.155377999999999</c:v>
                </c:pt>
                <c:pt idx="13868">
                  <c:v>-20.157381000000001</c:v>
                </c:pt>
                <c:pt idx="13869">
                  <c:v>-20.155964000000001</c:v>
                </c:pt>
                <c:pt idx="13870">
                  <c:v>-20.170231000000001</c:v>
                </c:pt>
                <c:pt idx="13871">
                  <c:v>-20.170598999999999</c:v>
                </c:pt>
                <c:pt idx="13872">
                  <c:v>-20.172239000000001</c:v>
                </c:pt>
                <c:pt idx="13873">
                  <c:v>-20.169781</c:v>
                </c:pt>
                <c:pt idx="13874">
                  <c:v>-20.183174000000001</c:v>
                </c:pt>
                <c:pt idx="13875">
                  <c:v>-20.187491999999999</c:v>
                </c:pt>
                <c:pt idx="13876">
                  <c:v>-20.186388000000001</c:v>
                </c:pt>
                <c:pt idx="13877">
                  <c:v>-20.198119999999999</c:v>
                </c:pt>
                <c:pt idx="13878">
                  <c:v>-20.200271999999998</c:v>
                </c:pt>
                <c:pt idx="13879">
                  <c:v>-20.203026000000001</c:v>
                </c:pt>
                <c:pt idx="13880">
                  <c:v>-20.214179999999999</c:v>
                </c:pt>
                <c:pt idx="13881">
                  <c:v>-20.210298999999999</c:v>
                </c:pt>
                <c:pt idx="13882">
                  <c:v>-20.217566999999999</c:v>
                </c:pt>
                <c:pt idx="13883">
                  <c:v>-20.220967999999999</c:v>
                </c:pt>
                <c:pt idx="13884">
                  <c:v>-20.225352999999998</c:v>
                </c:pt>
                <c:pt idx="13885">
                  <c:v>-20.231349999999999</c:v>
                </c:pt>
                <c:pt idx="13886">
                  <c:v>-20.231665</c:v>
                </c:pt>
                <c:pt idx="13887">
                  <c:v>-20.226849000000001</c:v>
                </c:pt>
                <c:pt idx="13888">
                  <c:v>-20.232565000000001</c:v>
                </c:pt>
                <c:pt idx="13889">
                  <c:v>-20.241457</c:v>
                </c:pt>
                <c:pt idx="13890">
                  <c:v>-20.238163</c:v>
                </c:pt>
                <c:pt idx="13891">
                  <c:v>-20.247257000000001</c:v>
                </c:pt>
                <c:pt idx="13892">
                  <c:v>-20.245101999999999</c:v>
                </c:pt>
                <c:pt idx="13893">
                  <c:v>-20.246531999999998</c:v>
                </c:pt>
                <c:pt idx="13894">
                  <c:v>-20.253682999999999</c:v>
                </c:pt>
                <c:pt idx="13895">
                  <c:v>-20.256546</c:v>
                </c:pt>
                <c:pt idx="13896">
                  <c:v>-20.256627999999999</c:v>
                </c:pt>
                <c:pt idx="13897">
                  <c:v>-20.250319999999999</c:v>
                </c:pt>
                <c:pt idx="13898">
                  <c:v>-20.263161</c:v>
                </c:pt>
                <c:pt idx="13899">
                  <c:v>-20.257956</c:v>
                </c:pt>
                <c:pt idx="13900">
                  <c:v>-20.276743</c:v>
                </c:pt>
                <c:pt idx="13901">
                  <c:v>-20.271276</c:v>
                </c:pt>
                <c:pt idx="13902">
                  <c:v>-20.277425999999998</c:v>
                </c:pt>
                <c:pt idx="13903">
                  <c:v>-20.283947000000001</c:v>
                </c:pt>
                <c:pt idx="13904">
                  <c:v>-20.283878000000001</c:v>
                </c:pt>
                <c:pt idx="13905">
                  <c:v>-20.286366000000001</c:v>
                </c:pt>
                <c:pt idx="13906">
                  <c:v>-20.292362000000001</c:v>
                </c:pt>
                <c:pt idx="13907">
                  <c:v>-20.294136000000002</c:v>
                </c:pt>
                <c:pt idx="13908">
                  <c:v>-20.295991999999998</c:v>
                </c:pt>
                <c:pt idx="13909">
                  <c:v>-20.309231</c:v>
                </c:pt>
                <c:pt idx="13910">
                  <c:v>-20.310230000000001</c:v>
                </c:pt>
                <c:pt idx="13911">
                  <c:v>-20.308489000000002</c:v>
                </c:pt>
                <c:pt idx="13912">
                  <c:v>-20.317869000000002</c:v>
                </c:pt>
                <c:pt idx="13913">
                  <c:v>-20.319421999999999</c:v>
                </c:pt>
                <c:pt idx="13914">
                  <c:v>-20.325426</c:v>
                </c:pt>
                <c:pt idx="13915">
                  <c:v>-20.33173</c:v>
                </c:pt>
                <c:pt idx="13916">
                  <c:v>-20.335844000000002</c:v>
                </c:pt>
                <c:pt idx="13917">
                  <c:v>-20.336501999999999</c:v>
                </c:pt>
                <c:pt idx="13918">
                  <c:v>-20.347631</c:v>
                </c:pt>
                <c:pt idx="13919">
                  <c:v>-20.349363</c:v>
                </c:pt>
                <c:pt idx="13920">
                  <c:v>-20.347995999999998</c:v>
                </c:pt>
                <c:pt idx="13921">
                  <c:v>-20.353918</c:v>
                </c:pt>
                <c:pt idx="13922">
                  <c:v>-20.355675000000002</c:v>
                </c:pt>
                <c:pt idx="13923">
                  <c:v>-20.363631999999999</c:v>
                </c:pt>
                <c:pt idx="13924">
                  <c:v>-20.364777</c:v>
                </c:pt>
                <c:pt idx="13925">
                  <c:v>-20.367100000000001</c:v>
                </c:pt>
                <c:pt idx="13926">
                  <c:v>-20.379223</c:v>
                </c:pt>
                <c:pt idx="13927">
                  <c:v>-20.377953000000002</c:v>
                </c:pt>
                <c:pt idx="13928">
                  <c:v>-20.381851000000001</c:v>
                </c:pt>
                <c:pt idx="13929">
                  <c:v>-20.373470000000001</c:v>
                </c:pt>
                <c:pt idx="13930">
                  <c:v>-20.385788000000002</c:v>
                </c:pt>
                <c:pt idx="13931">
                  <c:v>-20.384747999999998</c:v>
                </c:pt>
                <c:pt idx="13932">
                  <c:v>-20.395472000000002</c:v>
                </c:pt>
                <c:pt idx="13933">
                  <c:v>-20.397559999999999</c:v>
                </c:pt>
                <c:pt idx="13934">
                  <c:v>-20.400269999999999</c:v>
                </c:pt>
                <c:pt idx="13935">
                  <c:v>-20.410454000000001</c:v>
                </c:pt>
                <c:pt idx="13936">
                  <c:v>-20.410102999999999</c:v>
                </c:pt>
                <c:pt idx="13937">
                  <c:v>-20.408632000000001</c:v>
                </c:pt>
                <c:pt idx="13938">
                  <c:v>-20.420228999999999</c:v>
                </c:pt>
                <c:pt idx="13939">
                  <c:v>-20.417538</c:v>
                </c:pt>
                <c:pt idx="13940">
                  <c:v>-20.418699</c:v>
                </c:pt>
                <c:pt idx="13941">
                  <c:v>-20.436333000000001</c:v>
                </c:pt>
                <c:pt idx="13942">
                  <c:v>-20.430605</c:v>
                </c:pt>
                <c:pt idx="13943">
                  <c:v>-20.431498000000001</c:v>
                </c:pt>
                <c:pt idx="13944">
                  <c:v>-20.426689</c:v>
                </c:pt>
                <c:pt idx="13945">
                  <c:v>-20.437912000000001</c:v>
                </c:pt>
                <c:pt idx="13946">
                  <c:v>-20.436278999999999</c:v>
                </c:pt>
                <c:pt idx="13947">
                  <c:v>-20.444246</c:v>
                </c:pt>
                <c:pt idx="13948">
                  <c:v>-20.446702999999999</c:v>
                </c:pt>
                <c:pt idx="13949">
                  <c:v>-20.445910000000001</c:v>
                </c:pt>
                <c:pt idx="13950">
                  <c:v>-20.453696999999998</c:v>
                </c:pt>
                <c:pt idx="13951">
                  <c:v>-20.451929</c:v>
                </c:pt>
                <c:pt idx="13952">
                  <c:v>-20.451822</c:v>
                </c:pt>
                <c:pt idx="13953">
                  <c:v>-20.467375000000001</c:v>
                </c:pt>
                <c:pt idx="13954">
                  <c:v>-20.467576999999999</c:v>
                </c:pt>
                <c:pt idx="13955">
                  <c:v>-20.4634</c:v>
                </c:pt>
                <c:pt idx="13956">
                  <c:v>-20.476527999999998</c:v>
                </c:pt>
                <c:pt idx="13957">
                  <c:v>-20.476413999999998</c:v>
                </c:pt>
                <c:pt idx="13958">
                  <c:v>-20.480651999999999</c:v>
                </c:pt>
                <c:pt idx="13959">
                  <c:v>-20.481024000000001</c:v>
                </c:pt>
                <c:pt idx="13960">
                  <c:v>-20.483080000000001</c:v>
                </c:pt>
                <c:pt idx="13961">
                  <c:v>-20.480719000000001</c:v>
                </c:pt>
                <c:pt idx="13962">
                  <c:v>-20.497601</c:v>
                </c:pt>
                <c:pt idx="13963">
                  <c:v>-20.488900999999998</c:v>
                </c:pt>
                <c:pt idx="13964">
                  <c:v>-20.491607999999999</c:v>
                </c:pt>
                <c:pt idx="13965">
                  <c:v>-20.499414000000002</c:v>
                </c:pt>
                <c:pt idx="13966">
                  <c:v>-20.498691999999998</c:v>
                </c:pt>
                <c:pt idx="13967">
                  <c:v>-20.512091000000002</c:v>
                </c:pt>
                <c:pt idx="13968">
                  <c:v>-20.507441</c:v>
                </c:pt>
                <c:pt idx="13969">
                  <c:v>-20.509958000000001</c:v>
                </c:pt>
                <c:pt idx="13970">
                  <c:v>-20.524025000000002</c:v>
                </c:pt>
                <c:pt idx="13971">
                  <c:v>-20.520790000000002</c:v>
                </c:pt>
                <c:pt idx="13972">
                  <c:v>-20.529755000000002</c:v>
                </c:pt>
                <c:pt idx="13973">
                  <c:v>-20.529747</c:v>
                </c:pt>
                <c:pt idx="13974">
                  <c:v>-20.534651</c:v>
                </c:pt>
                <c:pt idx="13975">
                  <c:v>-20.526765999999999</c:v>
                </c:pt>
                <c:pt idx="13976">
                  <c:v>-20.539085</c:v>
                </c:pt>
                <c:pt idx="13977">
                  <c:v>-20.539605999999999</c:v>
                </c:pt>
                <c:pt idx="13978">
                  <c:v>-20.538691</c:v>
                </c:pt>
                <c:pt idx="13979">
                  <c:v>-20.548089999999998</c:v>
                </c:pt>
                <c:pt idx="13980">
                  <c:v>-20.544602999999999</c:v>
                </c:pt>
                <c:pt idx="13981">
                  <c:v>-20.550599999999999</c:v>
                </c:pt>
                <c:pt idx="13982">
                  <c:v>-20.557188</c:v>
                </c:pt>
                <c:pt idx="13983">
                  <c:v>-20.559971000000001</c:v>
                </c:pt>
                <c:pt idx="13984">
                  <c:v>-20.569931</c:v>
                </c:pt>
                <c:pt idx="13985">
                  <c:v>-20.569898999999999</c:v>
                </c:pt>
                <c:pt idx="13986">
                  <c:v>-20.567471999999999</c:v>
                </c:pt>
                <c:pt idx="13987">
                  <c:v>-20.569089999999999</c:v>
                </c:pt>
                <c:pt idx="13988">
                  <c:v>-20.575617000000001</c:v>
                </c:pt>
                <c:pt idx="13989">
                  <c:v>-20.58061</c:v>
                </c:pt>
                <c:pt idx="13990">
                  <c:v>-20.592352000000002</c:v>
                </c:pt>
                <c:pt idx="13991">
                  <c:v>-20.590091999999999</c:v>
                </c:pt>
                <c:pt idx="13992">
                  <c:v>-20.592199000000001</c:v>
                </c:pt>
                <c:pt idx="13993">
                  <c:v>-20.598210999999999</c:v>
                </c:pt>
                <c:pt idx="13994">
                  <c:v>-20.603611000000001</c:v>
                </c:pt>
                <c:pt idx="13995">
                  <c:v>-20.600321000000001</c:v>
                </c:pt>
                <c:pt idx="13996">
                  <c:v>-20.607050000000001</c:v>
                </c:pt>
                <c:pt idx="13997">
                  <c:v>-20.607800999999998</c:v>
                </c:pt>
                <c:pt idx="13998">
                  <c:v>-20.609124999999999</c:v>
                </c:pt>
                <c:pt idx="13999">
                  <c:v>-20.620756</c:v>
                </c:pt>
                <c:pt idx="14000">
                  <c:v>-20.619513000000001</c:v>
                </c:pt>
                <c:pt idx="14001">
                  <c:v>-20.638010000000001</c:v>
                </c:pt>
                <c:pt idx="14002">
                  <c:v>-20.628664000000001</c:v>
                </c:pt>
                <c:pt idx="14003">
                  <c:v>-20.634644999999999</c:v>
                </c:pt>
                <c:pt idx="14004">
                  <c:v>-20.635551</c:v>
                </c:pt>
                <c:pt idx="14005">
                  <c:v>-20.647176999999999</c:v>
                </c:pt>
                <c:pt idx="14006">
                  <c:v>-20.648909</c:v>
                </c:pt>
                <c:pt idx="14007">
                  <c:v>-20.647182000000001</c:v>
                </c:pt>
                <c:pt idx="14008">
                  <c:v>-20.656412</c:v>
                </c:pt>
                <c:pt idx="14009">
                  <c:v>-20.657385000000001</c:v>
                </c:pt>
                <c:pt idx="14010">
                  <c:v>-20.662251000000001</c:v>
                </c:pt>
                <c:pt idx="14011">
                  <c:v>-20.660139000000001</c:v>
                </c:pt>
                <c:pt idx="14012">
                  <c:v>-20.667266999999999</c:v>
                </c:pt>
                <c:pt idx="14013">
                  <c:v>-20.669347999999999</c:v>
                </c:pt>
                <c:pt idx="14014">
                  <c:v>-20.67783</c:v>
                </c:pt>
                <c:pt idx="14015">
                  <c:v>-20.680588</c:v>
                </c:pt>
                <c:pt idx="14016">
                  <c:v>-20.680955999999998</c:v>
                </c:pt>
                <c:pt idx="14017">
                  <c:v>-20.690601000000001</c:v>
                </c:pt>
                <c:pt idx="14018">
                  <c:v>-20.68722</c:v>
                </c:pt>
                <c:pt idx="14019">
                  <c:v>-20.690446999999999</c:v>
                </c:pt>
                <c:pt idx="14020">
                  <c:v>-20.700496999999999</c:v>
                </c:pt>
                <c:pt idx="14021">
                  <c:v>-20.700216000000001</c:v>
                </c:pt>
                <c:pt idx="14022">
                  <c:v>-20.70064</c:v>
                </c:pt>
                <c:pt idx="14023">
                  <c:v>-20.709902</c:v>
                </c:pt>
                <c:pt idx="14024">
                  <c:v>-20.713267999999999</c:v>
                </c:pt>
                <c:pt idx="14025">
                  <c:v>-20.719851999999999</c:v>
                </c:pt>
                <c:pt idx="14026">
                  <c:v>-20.722317</c:v>
                </c:pt>
                <c:pt idx="14027">
                  <c:v>-20.72344</c:v>
                </c:pt>
                <c:pt idx="14028">
                  <c:v>-20.720469999999999</c:v>
                </c:pt>
                <c:pt idx="14029">
                  <c:v>-20.732095999999999</c:v>
                </c:pt>
                <c:pt idx="14030">
                  <c:v>-20.729289999999999</c:v>
                </c:pt>
                <c:pt idx="14031">
                  <c:v>-20.743044000000001</c:v>
                </c:pt>
                <c:pt idx="14032">
                  <c:v>-20.742864999999998</c:v>
                </c:pt>
                <c:pt idx="14033">
                  <c:v>-20.740801000000001</c:v>
                </c:pt>
                <c:pt idx="14034">
                  <c:v>-20.750382999999999</c:v>
                </c:pt>
                <c:pt idx="14035">
                  <c:v>-20.755222</c:v>
                </c:pt>
                <c:pt idx="14036">
                  <c:v>-20.751214999999998</c:v>
                </c:pt>
                <c:pt idx="14037">
                  <c:v>-20.764600999999999</c:v>
                </c:pt>
                <c:pt idx="14038">
                  <c:v>-20.762753</c:v>
                </c:pt>
                <c:pt idx="14039">
                  <c:v>-20.763307999999999</c:v>
                </c:pt>
                <c:pt idx="14040">
                  <c:v>-20.776271999999999</c:v>
                </c:pt>
                <c:pt idx="14041">
                  <c:v>-20.771032000000002</c:v>
                </c:pt>
                <c:pt idx="14042">
                  <c:v>-20.772621000000001</c:v>
                </c:pt>
                <c:pt idx="14043">
                  <c:v>-20.783048999999998</c:v>
                </c:pt>
                <c:pt idx="14044">
                  <c:v>-20.786947000000001</c:v>
                </c:pt>
                <c:pt idx="14045">
                  <c:v>-20.783878000000001</c:v>
                </c:pt>
                <c:pt idx="14046">
                  <c:v>-20.791170000000001</c:v>
                </c:pt>
                <c:pt idx="14047">
                  <c:v>-20.792159999999999</c:v>
                </c:pt>
                <c:pt idx="14048">
                  <c:v>-20.796317999999999</c:v>
                </c:pt>
                <c:pt idx="14049">
                  <c:v>-20.802996</c:v>
                </c:pt>
                <c:pt idx="14050">
                  <c:v>-20.806128000000001</c:v>
                </c:pt>
                <c:pt idx="14051">
                  <c:v>-20.802402000000001</c:v>
                </c:pt>
                <c:pt idx="14052">
                  <c:v>-20.814136999999999</c:v>
                </c:pt>
                <c:pt idx="14053">
                  <c:v>-20.814831000000002</c:v>
                </c:pt>
                <c:pt idx="14054">
                  <c:v>-20.815087999999999</c:v>
                </c:pt>
                <c:pt idx="14055">
                  <c:v>-20.825866999999999</c:v>
                </c:pt>
                <c:pt idx="14056">
                  <c:v>-20.825254000000001</c:v>
                </c:pt>
                <c:pt idx="14057">
                  <c:v>-20.824992999999999</c:v>
                </c:pt>
                <c:pt idx="14058">
                  <c:v>-20.824594000000001</c:v>
                </c:pt>
                <c:pt idx="14059">
                  <c:v>-20.834696000000001</c:v>
                </c:pt>
                <c:pt idx="14060">
                  <c:v>-20.831446</c:v>
                </c:pt>
                <c:pt idx="14061">
                  <c:v>-20.835187999999999</c:v>
                </c:pt>
                <c:pt idx="14062">
                  <c:v>-20.83971</c:v>
                </c:pt>
                <c:pt idx="14063">
                  <c:v>-20.842241000000001</c:v>
                </c:pt>
                <c:pt idx="14064">
                  <c:v>-20.851859999999999</c:v>
                </c:pt>
                <c:pt idx="14065">
                  <c:v>-20.849688</c:v>
                </c:pt>
                <c:pt idx="14066">
                  <c:v>-20.866244999999999</c:v>
                </c:pt>
                <c:pt idx="14067">
                  <c:v>-20.859264</c:v>
                </c:pt>
                <c:pt idx="14068">
                  <c:v>-20.855761999999999</c:v>
                </c:pt>
                <c:pt idx="14069">
                  <c:v>-20.865815999999999</c:v>
                </c:pt>
                <c:pt idx="14070">
                  <c:v>-20.873196</c:v>
                </c:pt>
                <c:pt idx="14071">
                  <c:v>-20.876272</c:v>
                </c:pt>
                <c:pt idx="14072">
                  <c:v>-20.876819999999999</c:v>
                </c:pt>
                <c:pt idx="14073">
                  <c:v>-20.877891999999999</c:v>
                </c:pt>
                <c:pt idx="14074">
                  <c:v>-20.883092999999999</c:v>
                </c:pt>
                <c:pt idx="14075">
                  <c:v>-20.883385000000001</c:v>
                </c:pt>
                <c:pt idx="14076">
                  <c:v>-20.893599999999999</c:v>
                </c:pt>
                <c:pt idx="14077">
                  <c:v>-20.893422999999999</c:v>
                </c:pt>
                <c:pt idx="14078">
                  <c:v>-20.896616000000002</c:v>
                </c:pt>
                <c:pt idx="14079">
                  <c:v>-20.904734000000001</c:v>
                </c:pt>
                <c:pt idx="14080">
                  <c:v>-20.901257000000001</c:v>
                </c:pt>
                <c:pt idx="14081">
                  <c:v>-20.905536999999999</c:v>
                </c:pt>
                <c:pt idx="14082">
                  <c:v>-20.907267000000001</c:v>
                </c:pt>
                <c:pt idx="14083">
                  <c:v>-20.916391000000001</c:v>
                </c:pt>
                <c:pt idx="14084">
                  <c:v>-20.918507000000002</c:v>
                </c:pt>
                <c:pt idx="14085">
                  <c:v>-20.916900999999999</c:v>
                </c:pt>
                <c:pt idx="14086">
                  <c:v>-20.930392999999999</c:v>
                </c:pt>
                <c:pt idx="14087">
                  <c:v>-20.927493999999999</c:v>
                </c:pt>
                <c:pt idx="14088">
                  <c:v>-20.936792000000001</c:v>
                </c:pt>
                <c:pt idx="14089">
                  <c:v>-20.941642999999999</c:v>
                </c:pt>
                <c:pt idx="14090">
                  <c:v>-20.937367999999999</c:v>
                </c:pt>
                <c:pt idx="14091">
                  <c:v>-20.954063000000001</c:v>
                </c:pt>
                <c:pt idx="14092">
                  <c:v>-20.948378000000002</c:v>
                </c:pt>
                <c:pt idx="14093">
                  <c:v>-20.951450000000001</c:v>
                </c:pt>
                <c:pt idx="14094">
                  <c:v>-20.956731999999999</c:v>
                </c:pt>
                <c:pt idx="14095">
                  <c:v>-20.959623000000001</c:v>
                </c:pt>
                <c:pt idx="14096">
                  <c:v>-20.959782000000001</c:v>
                </c:pt>
                <c:pt idx="14097">
                  <c:v>-20.960297000000001</c:v>
                </c:pt>
                <c:pt idx="14098">
                  <c:v>-20.965899</c:v>
                </c:pt>
                <c:pt idx="14099">
                  <c:v>-20.974402999999999</c:v>
                </c:pt>
                <c:pt idx="14100">
                  <c:v>-20.969460000000002</c:v>
                </c:pt>
                <c:pt idx="14101">
                  <c:v>-20.974603999999999</c:v>
                </c:pt>
                <c:pt idx="14102">
                  <c:v>-20.977436000000001</c:v>
                </c:pt>
                <c:pt idx="14103">
                  <c:v>-20.977806000000001</c:v>
                </c:pt>
                <c:pt idx="14104">
                  <c:v>-20.986359</c:v>
                </c:pt>
                <c:pt idx="14105">
                  <c:v>-20.987082000000001</c:v>
                </c:pt>
                <c:pt idx="14106">
                  <c:v>-20.98678</c:v>
                </c:pt>
                <c:pt idx="14107">
                  <c:v>-20.997634999999999</c:v>
                </c:pt>
                <c:pt idx="14108">
                  <c:v>-21.001456999999998</c:v>
                </c:pt>
                <c:pt idx="14109">
                  <c:v>-20.998197999999999</c:v>
                </c:pt>
                <c:pt idx="14110">
                  <c:v>-21.009547999999999</c:v>
                </c:pt>
                <c:pt idx="14111">
                  <c:v>-21.010798999999999</c:v>
                </c:pt>
                <c:pt idx="14112">
                  <c:v>-21.020088000000001</c:v>
                </c:pt>
                <c:pt idx="14113">
                  <c:v>-21.018149999999999</c:v>
                </c:pt>
                <c:pt idx="14114">
                  <c:v>-21.020288000000001</c:v>
                </c:pt>
                <c:pt idx="14115">
                  <c:v>-21.017769000000001</c:v>
                </c:pt>
                <c:pt idx="14116">
                  <c:v>-21.028335999999999</c:v>
                </c:pt>
                <c:pt idx="14117">
                  <c:v>-21.025223</c:v>
                </c:pt>
                <c:pt idx="14118">
                  <c:v>-21.026755999999999</c:v>
                </c:pt>
                <c:pt idx="14119">
                  <c:v>-21.028267</c:v>
                </c:pt>
                <c:pt idx="14120">
                  <c:v>-21.031437</c:v>
                </c:pt>
                <c:pt idx="14121">
                  <c:v>-21.033501000000001</c:v>
                </c:pt>
                <c:pt idx="14122">
                  <c:v>-21.036235999999999</c:v>
                </c:pt>
                <c:pt idx="14123">
                  <c:v>-21.040237000000001</c:v>
                </c:pt>
                <c:pt idx="14124">
                  <c:v>-21.041376</c:v>
                </c:pt>
                <c:pt idx="14125">
                  <c:v>-21.039389</c:v>
                </c:pt>
                <c:pt idx="14126">
                  <c:v>-21.046066</c:v>
                </c:pt>
                <c:pt idx="14127">
                  <c:v>-21.049994999999999</c:v>
                </c:pt>
                <c:pt idx="14128">
                  <c:v>-21.052387</c:v>
                </c:pt>
                <c:pt idx="14129">
                  <c:v>-21.050052999999998</c:v>
                </c:pt>
                <c:pt idx="14130">
                  <c:v>-21.057547</c:v>
                </c:pt>
                <c:pt idx="14131">
                  <c:v>-21.059349000000001</c:v>
                </c:pt>
                <c:pt idx="14132">
                  <c:v>-21.058451000000002</c:v>
                </c:pt>
                <c:pt idx="14133">
                  <c:v>-21.069326</c:v>
                </c:pt>
                <c:pt idx="14134">
                  <c:v>-21.070618</c:v>
                </c:pt>
                <c:pt idx="14135">
                  <c:v>-21.079132000000001</c:v>
                </c:pt>
                <c:pt idx="14136">
                  <c:v>-21.079853</c:v>
                </c:pt>
                <c:pt idx="14137">
                  <c:v>-21.075378000000001</c:v>
                </c:pt>
                <c:pt idx="14138">
                  <c:v>-21.085584999999998</c:v>
                </c:pt>
                <c:pt idx="14139">
                  <c:v>-21.077394000000002</c:v>
                </c:pt>
                <c:pt idx="14140">
                  <c:v>-21.084192000000002</c:v>
                </c:pt>
                <c:pt idx="14141">
                  <c:v>-21.097483</c:v>
                </c:pt>
                <c:pt idx="14142">
                  <c:v>-21.097788000000001</c:v>
                </c:pt>
                <c:pt idx="14143">
                  <c:v>-21.087011</c:v>
                </c:pt>
                <c:pt idx="14144">
                  <c:v>-21.092796</c:v>
                </c:pt>
                <c:pt idx="14145">
                  <c:v>-21.099340000000002</c:v>
                </c:pt>
                <c:pt idx="14146">
                  <c:v>-21.096032999999998</c:v>
                </c:pt>
                <c:pt idx="14147">
                  <c:v>-21.108191000000001</c:v>
                </c:pt>
                <c:pt idx="14148">
                  <c:v>-21.113835999999999</c:v>
                </c:pt>
                <c:pt idx="14149">
                  <c:v>-21.113213999999999</c:v>
                </c:pt>
                <c:pt idx="14150">
                  <c:v>-21.115825999999998</c:v>
                </c:pt>
                <c:pt idx="14151">
                  <c:v>-21.119834999999998</c:v>
                </c:pt>
                <c:pt idx="14152">
                  <c:v>-21.126331</c:v>
                </c:pt>
                <c:pt idx="14153">
                  <c:v>-21.127307999999999</c:v>
                </c:pt>
                <c:pt idx="14154">
                  <c:v>-21.131699000000001</c:v>
                </c:pt>
                <c:pt idx="14155">
                  <c:v>-21.134031</c:v>
                </c:pt>
                <c:pt idx="14156">
                  <c:v>-21.132646999999999</c:v>
                </c:pt>
                <c:pt idx="14157">
                  <c:v>-21.134931999999999</c:v>
                </c:pt>
                <c:pt idx="14158">
                  <c:v>-21.145927</c:v>
                </c:pt>
                <c:pt idx="14159">
                  <c:v>-21.143820000000002</c:v>
                </c:pt>
                <c:pt idx="14160">
                  <c:v>-21.145052</c:v>
                </c:pt>
                <c:pt idx="14161">
                  <c:v>-21.147307999999999</c:v>
                </c:pt>
                <c:pt idx="14162">
                  <c:v>-21.155574999999999</c:v>
                </c:pt>
                <c:pt idx="14163">
                  <c:v>-21.157408</c:v>
                </c:pt>
                <c:pt idx="14164">
                  <c:v>-21.157169</c:v>
                </c:pt>
                <c:pt idx="14165">
                  <c:v>-21.168037000000002</c:v>
                </c:pt>
                <c:pt idx="14166">
                  <c:v>-21.161697</c:v>
                </c:pt>
                <c:pt idx="14167">
                  <c:v>-21.165324999999999</c:v>
                </c:pt>
                <c:pt idx="14168">
                  <c:v>-21.174042</c:v>
                </c:pt>
                <c:pt idx="14169">
                  <c:v>-21.174987999999999</c:v>
                </c:pt>
                <c:pt idx="14170">
                  <c:v>-21.176632000000001</c:v>
                </c:pt>
                <c:pt idx="14171">
                  <c:v>-21.175014000000001</c:v>
                </c:pt>
                <c:pt idx="14172">
                  <c:v>-21.181903999999999</c:v>
                </c:pt>
                <c:pt idx="14173">
                  <c:v>-21.185831</c:v>
                </c:pt>
                <c:pt idx="14174">
                  <c:v>-21.195495999999999</c:v>
                </c:pt>
                <c:pt idx="14175">
                  <c:v>-21.197780999999999</c:v>
                </c:pt>
                <c:pt idx="14176">
                  <c:v>-21.194344000000001</c:v>
                </c:pt>
                <c:pt idx="14177">
                  <c:v>-21.205262999999999</c:v>
                </c:pt>
                <c:pt idx="14178">
                  <c:v>-21.206734000000001</c:v>
                </c:pt>
                <c:pt idx="14179">
                  <c:v>-21.204248</c:v>
                </c:pt>
                <c:pt idx="14180">
                  <c:v>-21.214434000000001</c:v>
                </c:pt>
                <c:pt idx="14181">
                  <c:v>-21.213446000000001</c:v>
                </c:pt>
                <c:pt idx="14182">
                  <c:v>-21.218568999999999</c:v>
                </c:pt>
                <c:pt idx="14183">
                  <c:v>-21.215204</c:v>
                </c:pt>
                <c:pt idx="14184">
                  <c:v>-21.225605000000002</c:v>
                </c:pt>
                <c:pt idx="14185">
                  <c:v>-21.221755999999999</c:v>
                </c:pt>
                <c:pt idx="14186">
                  <c:v>-21.222678999999999</c:v>
                </c:pt>
                <c:pt idx="14187">
                  <c:v>-21.235213999999999</c:v>
                </c:pt>
                <c:pt idx="14188">
                  <c:v>-21.235363</c:v>
                </c:pt>
                <c:pt idx="14189">
                  <c:v>-21.232144999999999</c:v>
                </c:pt>
                <c:pt idx="14190">
                  <c:v>-21.234235999999999</c:v>
                </c:pt>
                <c:pt idx="14191">
                  <c:v>-21.243514999999999</c:v>
                </c:pt>
                <c:pt idx="14192">
                  <c:v>-21.240760999999999</c:v>
                </c:pt>
                <c:pt idx="14193">
                  <c:v>-21.251716999999999</c:v>
                </c:pt>
                <c:pt idx="14194">
                  <c:v>-21.252661</c:v>
                </c:pt>
                <c:pt idx="14195">
                  <c:v>-21.253847</c:v>
                </c:pt>
                <c:pt idx="14196">
                  <c:v>-21.252051999999999</c:v>
                </c:pt>
                <c:pt idx="14197">
                  <c:v>-21.264279999999999</c:v>
                </c:pt>
                <c:pt idx="14198">
                  <c:v>-21.263866</c:v>
                </c:pt>
                <c:pt idx="14199">
                  <c:v>-21.277248</c:v>
                </c:pt>
                <c:pt idx="14200">
                  <c:v>-21.276543</c:v>
                </c:pt>
                <c:pt idx="14201">
                  <c:v>-21.277224</c:v>
                </c:pt>
                <c:pt idx="14202">
                  <c:v>-21.279029999999999</c:v>
                </c:pt>
                <c:pt idx="14203">
                  <c:v>-21.293445999999999</c:v>
                </c:pt>
                <c:pt idx="14204">
                  <c:v>-21.286930000000002</c:v>
                </c:pt>
                <c:pt idx="14205">
                  <c:v>-21.290607000000001</c:v>
                </c:pt>
                <c:pt idx="14206">
                  <c:v>-21.295245999999999</c:v>
                </c:pt>
                <c:pt idx="14207">
                  <c:v>-21.297955000000002</c:v>
                </c:pt>
                <c:pt idx="14208">
                  <c:v>-21.306360000000002</c:v>
                </c:pt>
                <c:pt idx="14209">
                  <c:v>-21.312515000000001</c:v>
                </c:pt>
                <c:pt idx="14210">
                  <c:v>-21.314288999999999</c:v>
                </c:pt>
                <c:pt idx="14211">
                  <c:v>-21.318579</c:v>
                </c:pt>
                <c:pt idx="14212">
                  <c:v>-21.325706</c:v>
                </c:pt>
                <c:pt idx="14213">
                  <c:v>-21.319538000000001</c:v>
                </c:pt>
                <c:pt idx="14214">
                  <c:v>-21.335051</c:v>
                </c:pt>
                <c:pt idx="14215">
                  <c:v>-21.338535</c:v>
                </c:pt>
                <c:pt idx="14216">
                  <c:v>-21.340496000000002</c:v>
                </c:pt>
                <c:pt idx="14217">
                  <c:v>-21.348022</c:v>
                </c:pt>
                <c:pt idx="14218">
                  <c:v>-21.344118000000002</c:v>
                </c:pt>
                <c:pt idx="14219">
                  <c:v>-21.349610999999999</c:v>
                </c:pt>
                <c:pt idx="14220">
                  <c:v>-21.358557000000001</c:v>
                </c:pt>
                <c:pt idx="14221">
                  <c:v>-21.355463</c:v>
                </c:pt>
                <c:pt idx="14222">
                  <c:v>-21.353383999999998</c:v>
                </c:pt>
                <c:pt idx="14223">
                  <c:v>-21.369285999999999</c:v>
                </c:pt>
                <c:pt idx="14224">
                  <c:v>-21.363112999999998</c:v>
                </c:pt>
                <c:pt idx="14225">
                  <c:v>-21.367325000000001</c:v>
                </c:pt>
                <c:pt idx="14226">
                  <c:v>-21.376085</c:v>
                </c:pt>
                <c:pt idx="14227">
                  <c:v>-21.37311</c:v>
                </c:pt>
                <c:pt idx="14228">
                  <c:v>-21.371592</c:v>
                </c:pt>
                <c:pt idx="14229">
                  <c:v>-21.382695999999999</c:v>
                </c:pt>
                <c:pt idx="14230">
                  <c:v>-21.388815000000001</c:v>
                </c:pt>
                <c:pt idx="14231">
                  <c:v>-21.383507000000002</c:v>
                </c:pt>
                <c:pt idx="14232">
                  <c:v>-21.388697000000001</c:v>
                </c:pt>
                <c:pt idx="14233">
                  <c:v>-21.388069000000002</c:v>
                </c:pt>
                <c:pt idx="14234">
                  <c:v>-21.382010000000001</c:v>
                </c:pt>
                <c:pt idx="14235">
                  <c:v>-21.396854000000001</c:v>
                </c:pt>
                <c:pt idx="14236">
                  <c:v>-21.395472000000002</c:v>
                </c:pt>
                <c:pt idx="14237">
                  <c:v>-21.393378999999999</c:v>
                </c:pt>
                <c:pt idx="14238">
                  <c:v>-21.394297000000002</c:v>
                </c:pt>
                <c:pt idx="14239">
                  <c:v>-21.401896000000001</c:v>
                </c:pt>
                <c:pt idx="14240">
                  <c:v>-21.407885</c:v>
                </c:pt>
                <c:pt idx="14241">
                  <c:v>-21.414346999999999</c:v>
                </c:pt>
                <c:pt idx="14242">
                  <c:v>-21.415077</c:v>
                </c:pt>
                <c:pt idx="14243">
                  <c:v>-21.416540000000001</c:v>
                </c:pt>
                <c:pt idx="14244">
                  <c:v>-21.422066000000001</c:v>
                </c:pt>
                <c:pt idx="14245">
                  <c:v>-21.424351000000001</c:v>
                </c:pt>
                <c:pt idx="14246">
                  <c:v>-21.432673000000001</c:v>
                </c:pt>
                <c:pt idx="14247">
                  <c:v>-21.432032</c:v>
                </c:pt>
                <c:pt idx="14248">
                  <c:v>-21.428782000000002</c:v>
                </c:pt>
                <c:pt idx="14249">
                  <c:v>-21.437075</c:v>
                </c:pt>
                <c:pt idx="14250">
                  <c:v>-21.439447000000001</c:v>
                </c:pt>
                <c:pt idx="14251">
                  <c:v>-21.440147</c:v>
                </c:pt>
                <c:pt idx="14252">
                  <c:v>-21.439433999999999</c:v>
                </c:pt>
                <c:pt idx="14253">
                  <c:v>-21.450113000000002</c:v>
                </c:pt>
                <c:pt idx="14254">
                  <c:v>-21.451138</c:v>
                </c:pt>
                <c:pt idx="14255">
                  <c:v>-21.465166</c:v>
                </c:pt>
                <c:pt idx="14256">
                  <c:v>-21.464205</c:v>
                </c:pt>
                <c:pt idx="14257">
                  <c:v>-21.464706</c:v>
                </c:pt>
                <c:pt idx="14258">
                  <c:v>-21.463405999999999</c:v>
                </c:pt>
                <c:pt idx="14259">
                  <c:v>-21.472028999999999</c:v>
                </c:pt>
                <c:pt idx="14260">
                  <c:v>-21.471817000000001</c:v>
                </c:pt>
                <c:pt idx="14261">
                  <c:v>-21.484501000000002</c:v>
                </c:pt>
                <c:pt idx="14262">
                  <c:v>-21.483699999999999</c:v>
                </c:pt>
                <c:pt idx="14263">
                  <c:v>-21.486979999999999</c:v>
                </c:pt>
                <c:pt idx="14264">
                  <c:v>-21.487417000000001</c:v>
                </c:pt>
                <c:pt idx="14265">
                  <c:v>-21.493406</c:v>
                </c:pt>
                <c:pt idx="14266">
                  <c:v>-21.499348000000001</c:v>
                </c:pt>
                <c:pt idx="14267">
                  <c:v>-21.509356</c:v>
                </c:pt>
                <c:pt idx="14268">
                  <c:v>-21.510425999999999</c:v>
                </c:pt>
                <c:pt idx="14269">
                  <c:v>-21.508194</c:v>
                </c:pt>
                <c:pt idx="14270">
                  <c:v>-21.520092000000002</c:v>
                </c:pt>
                <c:pt idx="14271">
                  <c:v>-21.517161999999999</c:v>
                </c:pt>
                <c:pt idx="14272">
                  <c:v>-21.517092000000002</c:v>
                </c:pt>
                <c:pt idx="14273">
                  <c:v>-21.524456000000001</c:v>
                </c:pt>
                <c:pt idx="14274">
                  <c:v>-21.527847000000001</c:v>
                </c:pt>
                <c:pt idx="14275">
                  <c:v>-21.536949</c:v>
                </c:pt>
                <c:pt idx="14276">
                  <c:v>-21.537792</c:v>
                </c:pt>
                <c:pt idx="14277">
                  <c:v>-21.538698</c:v>
                </c:pt>
                <c:pt idx="14278">
                  <c:v>-21.547974</c:v>
                </c:pt>
                <c:pt idx="14279">
                  <c:v>-21.550384999999999</c:v>
                </c:pt>
                <c:pt idx="14280">
                  <c:v>-21.548601000000001</c:v>
                </c:pt>
                <c:pt idx="14281">
                  <c:v>-21.558751999999998</c:v>
                </c:pt>
                <c:pt idx="14282">
                  <c:v>-21.556089</c:v>
                </c:pt>
                <c:pt idx="14283">
                  <c:v>-21.556889000000002</c:v>
                </c:pt>
                <c:pt idx="14284">
                  <c:v>-21.570198000000001</c:v>
                </c:pt>
                <c:pt idx="14285">
                  <c:v>-21.568256000000002</c:v>
                </c:pt>
                <c:pt idx="14286">
                  <c:v>-21.569717000000001</c:v>
                </c:pt>
                <c:pt idx="14287">
                  <c:v>-21.587523999999998</c:v>
                </c:pt>
                <c:pt idx="14288">
                  <c:v>-21.580736000000002</c:v>
                </c:pt>
                <c:pt idx="14289">
                  <c:v>-21.579521</c:v>
                </c:pt>
                <c:pt idx="14290">
                  <c:v>-21.590824000000001</c:v>
                </c:pt>
                <c:pt idx="14291">
                  <c:v>-21.591056999999999</c:v>
                </c:pt>
                <c:pt idx="14292">
                  <c:v>-21.601416</c:v>
                </c:pt>
                <c:pt idx="14293">
                  <c:v>-21.602409000000002</c:v>
                </c:pt>
                <c:pt idx="14294">
                  <c:v>-21.601984000000002</c:v>
                </c:pt>
                <c:pt idx="14295">
                  <c:v>-21.600529000000002</c:v>
                </c:pt>
                <c:pt idx="14296">
                  <c:v>-21.612461</c:v>
                </c:pt>
                <c:pt idx="14297">
                  <c:v>-21.609558</c:v>
                </c:pt>
                <c:pt idx="14298">
                  <c:v>-21.610250000000001</c:v>
                </c:pt>
                <c:pt idx="14299">
                  <c:v>-21.626761999999999</c:v>
                </c:pt>
                <c:pt idx="14300">
                  <c:v>-21.622688</c:v>
                </c:pt>
                <c:pt idx="14301">
                  <c:v>-21.634539</c:v>
                </c:pt>
                <c:pt idx="14302">
                  <c:v>-21.633476000000002</c:v>
                </c:pt>
                <c:pt idx="14303">
                  <c:v>-21.635335999999999</c:v>
                </c:pt>
                <c:pt idx="14304">
                  <c:v>-21.638918</c:v>
                </c:pt>
                <c:pt idx="14305">
                  <c:v>-21.640844000000001</c:v>
                </c:pt>
                <c:pt idx="14306">
                  <c:v>-21.647252999999999</c:v>
                </c:pt>
                <c:pt idx="14307">
                  <c:v>-21.645897000000001</c:v>
                </c:pt>
                <c:pt idx="14308">
                  <c:v>-21.648678</c:v>
                </c:pt>
                <c:pt idx="14309">
                  <c:v>-21.656016999999999</c:v>
                </c:pt>
                <c:pt idx="14310">
                  <c:v>-21.654102000000002</c:v>
                </c:pt>
                <c:pt idx="14311">
                  <c:v>-21.657357999999999</c:v>
                </c:pt>
                <c:pt idx="14312">
                  <c:v>-21.671371000000001</c:v>
                </c:pt>
                <c:pt idx="14313">
                  <c:v>-21.667998999999998</c:v>
                </c:pt>
                <c:pt idx="14314">
                  <c:v>-21.677332</c:v>
                </c:pt>
                <c:pt idx="14315">
                  <c:v>-21.677631000000002</c:v>
                </c:pt>
                <c:pt idx="14316">
                  <c:v>-21.671012999999999</c:v>
                </c:pt>
                <c:pt idx="14317">
                  <c:v>-21.685110000000002</c:v>
                </c:pt>
                <c:pt idx="14318">
                  <c:v>-21.686243000000001</c:v>
                </c:pt>
                <c:pt idx="14319">
                  <c:v>-21.684076000000001</c:v>
                </c:pt>
                <c:pt idx="14320">
                  <c:v>-21.691597000000002</c:v>
                </c:pt>
                <c:pt idx="14321">
                  <c:v>-21.695830999999998</c:v>
                </c:pt>
                <c:pt idx="14322">
                  <c:v>-21.695250999999999</c:v>
                </c:pt>
                <c:pt idx="14323">
                  <c:v>-21.705448000000001</c:v>
                </c:pt>
                <c:pt idx="14324">
                  <c:v>-21.710429999999999</c:v>
                </c:pt>
                <c:pt idx="14325">
                  <c:v>-21.703866999999999</c:v>
                </c:pt>
                <c:pt idx="14326">
                  <c:v>-21.711711999999999</c:v>
                </c:pt>
                <c:pt idx="14327">
                  <c:v>-21.711466000000001</c:v>
                </c:pt>
                <c:pt idx="14328">
                  <c:v>-21.713417</c:v>
                </c:pt>
                <c:pt idx="14329">
                  <c:v>-21.71847</c:v>
                </c:pt>
                <c:pt idx="14330">
                  <c:v>-21.717419</c:v>
                </c:pt>
                <c:pt idx="14331">
                  <c:v>-21.718648999999999</c:v>
                </c:pt>
                <c:pt idx="14332">
                  <c:v>-21.730667</c:v>
                </c:pt>
                <c:pt idx="14333">
                  <c:v>-21.7285</c:v>
                </c:pt>
                <c:pt idx="14334">
                  <c:v>-21.732292000000001</c:v>
                </c:pt>
                <c:pt idx="14335">
                  <c:v>-21.740549000000001</c:v>
                </c:pt>
                <c:pt idx="14336">
                  <c:v>-21.738802</c:v>
                </c:pt>
                <c:pt idx="14337">
                  <c:v>-21.746748</c:v>
                </c:pt>
                <c:pt idx="14338">
                  <c:v>-21.749677999999999</c:v>
                </c:pt>
                <c:pt idx="14339">
                  <c:v>-21.763994</c:v>
                </c:pt>
                <c:pt idx="14340">
                  <c:v>-21.760884999999998</c:v>
                </c:pt>
                <c:pt idx="14341">
                  <c:v>-21.760406</c:v>
                </c:pt>
                <c:pt idx="14342">
                  <c:v>-21.770282999999999</c:v>
                </c:pt>
                <c:pt idx="14343">
                  <c:v>-21.768747000000001</c:v>
                </c:pt>
                <c:pt idx="14344">
                  <c:v>-21.767154999999999</c:v>
                </c:pt>
                <c:pt idx="14345">
                  <c:v>-21.787001</c:v>
                </c:pt>
                <c:pt idx="14346">
                  <c:v>-21.780531</c:v>
                </c:pt>
                <c:pt idx="14347">
                  <c:v>-21.782869000000002</c:v>
                </c:pt>
                <c:pt idx="14348">
                  <c:v>-21.796522</c:v>
                </c:pt>
                <c:pt idx="14349">
                  <c:v>-21.792873</c:v>
                </c:pt>
                <c:pt idx="14350">
                  <c:v>-21.794771000000001</c:v>
                </c:pt>
                <c:pt idx="14351">
                  <c:v>-21.807472000000001</c:v>
                </c:pt>
                <c:pt idx="14352">
                  <c:v>-21.802937</c:v>
                </c:pt>
                <c:pt idx="14353">
                  <c:v>-21.803698000000001</c:v>
                </c:pt>
                <c:pt idx="14354">
                  <c:v>-21.815463999999999</c:v>
                </c:pt>
                <c:pt idx="14355">
                  <c:v>-21.819894999999999</c:v>
                </c:pt>
                <c:pt idx="14356">
                  <c:v>-21.819686999999998</c:v>
                </c:pt>
                <c:pt idx="14357">
                  <c:v>-21.833176000000002</c:v>
                </c:pt>
                <c:pt idx="14358">
                  <c:v>-21.826008000000002</c:v>
                </c:pt>
                <c:pt idx="14359">
                  <c:v>-21.839231000000002</c:v>
                </c:pt>
                <c:pt idx="14360">
                  <c:v>-21.837986000000001</c:v>
                </c:pt>
                <c:pt idx="14361">
                  <c:v>-21.837734000000001</c:v>
                </c:pt>
                <c:pt idx="14362">
                  <c:v>-21.853399</c:v>
                </c:pt>
                <c:pt idx="14363">
                  <c:v>-21.851911999999999</c:v>
                </c:pt>
                <c:pt idx="14364">
                  <c:v>-21.852754999999998</c:v>
                </c:pt>
                <c:pt idx="14365">
                  <c:v>-21.858801</c:v>
                </c:pt>
                <c:pt idx="14366">
                  <c:v>-21.856365</c:v>
                </c:pt>
                <c:pt idx="14367">
                  <c:v>-21.868379999999998</c:v>
                </c:pt>
                <c:pt idx="14368">
                  <c:v>-21.867934999999999</c:v>
                </c:pt>
                <c:pt idx="14369">
                  <c:v>-21.871061000000001</c:v>
                </c:pt>
                <c:pt idx="14370">
                  <c:v>-21.876860000000001</c:v>
                </c:pt>
                <c:pt idx="14371">
                  <c:v>-21.880205</c:v>
                </c:pt>
                <c:pt idx="14372">
                  <c:v>-21.889980000000001</c:v>
                </c:pt>
                <c:pt idx="14373">
                  <c:v>-21.887513999999999</c:v>
                </c:pt>
                <c:pt idx="14374">
                  <c:v>-21.891054</c:v>
                </c:pt>
                <c:pt idx="14375">
                  <c:v>-21.899342000000001</c:v>
                </c:pt>
                <c:pt idx="14376">
                  <c:v>-21.899913999999999</c:v>
                </c:pt>
                <c:pt idx="14377">
                  <c:v>-21.903299000000001</c:v>
                </c:pt>
                <c:pt idx="14378">
                  <c:v>-21.908982999999999</c:v>
                </c:pt>
                <c:pt idx="14379">
                  <c:v>-21.912085000000001</c:v>
                </c:pt>
                <c:pt idx="14380">
                  <c:v>-21.911987</c:v>
                </c:pt>
                <c:pt idx="14381">
                  <c:v>-21.915897000000001</c:v>
                </c:pt>
                <c:pt idx="14382">
                  <c:v>-21.924071999999999</c:v>
                </c:pt>
                <c:pt idx="14383">
                  <c:v>-21.925004999999999</c:v>
                </c:pt>
                <c:pt idx="14384">
                  <c:v>-21.934895999999998</c:v>
                </c:pt>
                <c:pt idx="14385">
                  <c:v>-21.93713</c:v>
                </c:pt>
                <c:pt idx="14386">
                  <c:v>-21.935101</c:v>
                </c:pt>
                <c:pt idx="14387">
                  <c:v>-21.949068</c:v>
                </c:pt>
                <c:pt idx="14388">
                  <c:v>-21.944765</c:v>
                </c:pt>
                <c:pt idx="14389">
                  <c:v>-21.941555000000001</c:v>
                </c:pt>
                <c:pt idx="14390">
                  <c:v>-21.951585999999999</c:v>
                </c:pt>
                <c:pt idx="14391">
                  <c:v>-21.956900000000001</c:v>
                </c:pt>
                <c:pt idx="14392">
                  <c:v>-21.965589999999999</c:v>
                </c:pt>
                <c:pt idx="14393">
                  <c:v>-21.969394999999999</c:v>
                </c:pt>
                <c:pt idx="14394">
                  <c:v>-21.964314999999999</c:v>
                </c:pt>
                <c:pt idx="14395">
                  <c:v>-21.976262999999999</c:v>
                </c:pt>
                <c:pt idx="14396">
                  <c:v>-21.978276999999999</c:v>
                </c:pt>
                <c:pt idx="14397">
                  <c:v>-21.976122</c:v>
                </c:pt>
                <c:pt idx="14398">
                  <c:v>-21.987594999999999</c:v>
                </c:pt>
                <c:pt idx="14399">
                  <c:v>-21.989601</c:v>
                </c:pt>
                <c:pt idx="14400">
                  <c:v>-21.984604000000001</c:v>
                </c:pt>
                <c:pt idx="14401">
                  <c:v>-21.996663999999999</c:v>
                </c:pt>
                <c:pt idx="14402">
                  <c:v>-22.001235999999999</c:v>
                </c:pt>
                <c:pt idx="14403">
                  <c:v>-22.005465999999998</c:v>
                </c:pt>
                <c:pt idx="14404">
                  <c:v>-22.004857999999999</c:v>
                </c:pt>
                <c:pt idx="14405">
                  <c:v>-22.00667</c:v>
                </c:pt>
                <c:pt idx="14406">
                  <c:v>-22.020582000000001</c:v>
                </c:pt>
                <c:pt idx="14407">
                  <c:v>-22.016763999999998</c:v>
                </c:pt>
                <c:pt idx="14408">
                  <c:v>-22.023890999999999</c:v>
                </c:pt>
                <c:pt idx="14409">
                  <c:v>-22.020375999999999</c:v>
                </c:pt>
                <c:pt idx="14410">
                  <c:v>-22.014761</c:v>
                </c:pt>
                <c:pt idx="14411">
                  <c:v>-22.03126</c:v>
                </c:pt>
                <c:pt idx="14412">
                  <c:v>-22.024477000000001</c:v>
                </c:pt>
                <c:pt idx="14413">
                  <c:v>-22.040158999999999</c:v>
                </c:pt>
                <c:pt idx="14414">
                  <c:v>-22.035233999999999</c:v>
                </c:pt>
                <c:pt idx="14415">
                  <c:v>-22.036003000000001</c:v>
                </c:pt>
                <c:pt idx="14416">
                  <c:v>-22.040258000000001</c:v>
                </c:pt>
                <c:pt idx="14417">
                  <c:v>-22.042635000000001</c:v>
                </c:pt>
                <c:pt idx="14418">
                  <c:v>-22.041291999999999</c:v>
                </c:pt>
                <c:pt idx="14419">
                  <c:v>-22.050025999999999</c:v>
                </c:pt>
                <c:pt idx="14420">
                  <c:v>-22.045490000000001</c:v>
                </c:pt>
                <c:pt idx="14421">
                  <c:v>-22.047968000000001</c:v>
                </c:pt>
                <c:pt idx="14422">
                  <c:v>-22.050059999999998</c:v>
                </c:pt>
                <c:pt idx="14423">
                  <c:v>-22.061578999999998</c:v>
                </c:pt>
                <c:pt idx="14424">
                  <c:v>-22.061081000000001</c:v>
                </c:pt>
                <c:pt idx="14425">
                  <c:v>-22.076288000000002</c:v>
                </c:pt>
                <c:pt idx="14426">
                  <c:v>-22.070757</c:v>
                </c:pt>
                <c:pt idx="14427">
                  <c:v>-22.083216</c:v>
                </c:pt>
                <c:pt idx="14428">
                  <c:v>-22.080985999999999</c:v>
                </c:pt>
                <c:pt idx="14429">
                  <c:v>-22.081002999999999</c:v>
                </c:pt>
                <c:pt idx="14430">
                  <c:v>-22.09215</c:v>
                </c:pt>
                <c:pt idx="14431">
                  <c:v>-22.095526</c:v>
                </c:pt>
                <c:pt idx="14432">
                  <c:v>-22.095478</c:v>
                </c:pt>
                <c:pt idx="14433">
                  <c:v>-22.101203999999999</c:v>
                </c:pt>
                <c:pt idx="14434">
                  <c:v>-22.103546000000001</c:v>
                </c:pt>
                <c:pt idx="14435">
                  <c:v>-22.116039000000001</c:v>
                </c:pt>
                <c:pt idx="14436">
                  <c:v>-22.116232</c:v>
                </c:pt>
                <c:pt idx="14437">
                  <c:v>-22.129093000000001</c:v>
                </c:pt>
                <c:pt idx="14438">
                  <c:v>-22.129103000000001</c:v>
                </c:pt>
                <c:pt idx="14439">
                  <c:v>-22.127707999999998</c:v>
                </c:pt>
                <c:pt idx="14440">
                  <c:v>-22.128627999999999</c:v>
                </c:pt>
                <c:pt idx="14441">
                  <c:v>-22.135878000000002</c:v>
                </c:pt>
                <c:pt idx="14442">
                  <c:v>-22.141068000000001</c:v>
                </c:pt>
                <c:pt idx="14443">
                  <c:v>-22.152231</c:v>
                </c:pt>
                <c:pt idx="14444">
                  <c:v>-22.149080000000001</c:v>
                </c:pt>
                <c:pt idx="14445">
                  <c:v>-22.149851000000002</c:v>
                </c:pt>
                <c:pt idx="14446">
                  <c:v>-22.160530000000001</c:v>
                </c:pt>
                <c:pt idx="14447">
                  <c:v>-22.159243</c:v>
                </c:pt>
                <c:pt idx="14448">
                  <c:v>-22.164017000000001</c:v>
                </c:pt>
                <c:pt idx="14449">
                  <c:v>-22.170507000000001</c:v>
                </c:pt>
                <c:pt idx="14450">
                  <c:v>-22.171555999999999</c:v>
                </c:pt>
                <c:pt idx="14451">
                  <c:v>-22.17511</c:v>
                </c:pt>
                <c:pt idx="14452">
                  <c:v>-22.180617999999999</c:v>
                </c:pt>
                <c:pt idx="14453">
                  <c:v>-22.179728999999998</c:v>
                </c:pt>
                <c:pt idx="14454">
                  <c:v>-22.187403</c:v>
                </c:pt>
                <c:pt idx="14455">
                  <c:v>-22.188524000000001</c:v>
                </c:pt>
                <c:pt idx="14456">
                  <c:v>-22.185269999999999</c:v>
                </c:pt>
                <c:pt idx="14457">
                  <c:v>-22.197109000000001</c:v>
                </c:pt>
                <c:pt idx="14458">
                  <c:v>-22.197883999999998</c:v>
                </c:pt>
                <c:pt idx="14459">
                  <c:v>-22.204253999999999</c:v>
                </c:pt>
                <c:pt idx="14460">
                  <c:v>-22.202826999999999</c:v>
                </c:pt>
                <c:pt idx="14461">
                  <c:v>-22.205952</c:v>
                </c:pt>
                <c:pt idx="14462">
                  <c:v>-22.215499999999999</c:v>
                </c:pt>
                <c:pt idx="14463">
                  <c:v>-22.216989999999999</c:v>
                </c:pt>
                <c:pt idx="14464">
                  <c:v>-22.226896</c:v>
                </c:pt>
                <c:pt idx="14465">
                  <c:v>-22.221857</c:v>
                </c:pt>
                <c:pt idx="14466">
                  <c:v>-22.222232999999999</c:v>
                </c:pt>
                <c:pt idx="14467">
                  <c:v>-22.233393</c:v>
                </c:pt>
                <c:pt idx="14468">
                  <c:v>-22.23311</c:v>
                </c:pt>
                <c:pt idx="14469">
                  <c:v>-22.238759999999999</c:v>
                </c:pt>
                <c:pt idx="14470">
                  <c:v>-22.243964999999999</c:v>
                </c:pt>
                <c:pt idx="14471">
                  <c:v>-22.250140999999999</c:v>
                </c:pt>
                <c:pt idx="14472">
                  <c:v>-22.249458000000001</c:v>
                </c:pt>
                <c:pt idx="14473">
                  <c:v>-22.247430999999999</c:v>
                </c:pt>
                <c:pt idx="14474">
                  <c:v>-22.260280999999999</c:v>
                </c:pt>
                <c:pt idx="14475">
                  <c:v>-22.260210000000001</c:v>
                </c:pt>
                <c:pt idx="14476">
                  <c:v>-22.270378000000001</c:v>
                </c:pt>
                <c:pt idx="14477">
                  <c:v>-22.263795999999999</c:v>
                </c:pt>
                <c:pt idx="14478">
                  <c:v>-22.269352000000001</c:v>
                </c:pt>
                <c:pt idx="14479">
                  <c:v>-22.276381000000001</c:v>
                </c:pt>
                <c:pt idx="14480">
                  <c:v>-22.276978</c:v>
                </c:pt>
                <c:pt idx="14481">
                  <c:v>-22.277066999999999</c:v>
                </c:pt>
                <c:pt idx="14482">
                  <c:v>-22.286762</c:v>
                </c:pt>
                <c:pt idx="14483">
                  <c:v>-22.284251999999999</c:v>
                </c:pt>
                <c:pt idx="14484">
                  <c:v>-22.285658000000002</c:v>
                </c:pt>
                <c:pt idx="14485">
                  <c:v>-22.295057</c:v>
                </c:pt>
                <c:pt idx="14486">
                  <c:v>-22.291962000000002</c:v>
                </c:pt>
                <c:pt idx="14487">
                  <c:v>-22.296323999999998</c:v>
                </c:pt>
                <c:pt idx="14488">
                  <c:v>-22.306034</c:v>
                </c:pt>
                <c:pt idx="14489">
                  <c:v>-22.302191000000001</c:v>
                </c:pt>
                <c:pt idx="14490">
                  <c:v>-22.314764</c:v>
                </c:pt>
                <c:pt idx="14491">
                  <c:v>-22.315769</c:v>
                </c:pt>
                <c:pt idx="14492">
                  <c:v>-22.318707</c:v>
                </c:pt>
                <c:pt idx="14493">
                  <c:v>-22.328721999999999</c:v>
                </c:pt>
                <c:pt idx="14494">
                  <c:v>-22.335318000000001</c:v>
                </c:pt>
                <c:pt idx="14495">
                  <c:v>-22.334166</c:v>
                </c:pt>
                <c:pt idx="14496">
                  <c:v>-22.335834999999999</c:v>
                </c:pt>
                <c:pt idx="14497">
                  <c:v>-22.345997000000001</c:v>
                </c:pt>
                <c:pt idx="14498">
                  <c:v>-22.345707000000001</c:v>
                </c:pt>
                <c:pt idx="14499">
                  <c:v>-22.362719999999999</c:v>
                </c:pt>
                <c:pt idx="14500">
                  <c:v>-22.357098000000001</c:v>
                </c:pt>
                <c:pt idx="14501">
                  <c:v>-22.361160000000002</c:v>
                </c:pt>
                <c:pt idx="14502">
                  <c:v>-22.373325000000001</c:v>
                </c:pt>
                <c:pt idx="14503">
                  <c:v>-22.374300000000002</c:v>
                </c:pt>
                <c:pt idx="14504">
                  <c:v>-22.375706000000001</c:v>
                </c:pt>
                <c:pt idx="14505">
                  <c:v>-22.387781</c:v>
                </c:pt>
                <c:pt idx="14506">
                  <c:v>-22.384598</c:v>
                </c:pt>
                <c:pt idx="14507">
                  <c:v>-22.397186000000001</c:v>
                </c:pt>
                <c:pt idx="14508">
                  <c:v>-22.396549</c:v>
                </c:pt>
                <c:pt idx="14509">
                  <c:v>-22.403334000000001</c:v>
                </c:pt>
                <c:pt idx="14510">
                  <c:v>-22.408100000000001</c:v>
                </c:pt>
                <c:pt idx="14511">
                  <c:v>-22.40868</c:v>
                </c:pt>
                <c:pt idx="14512">
                  <c:v>-22.414498999999999</c:v>
                </c:pt>
                <c:pt idx="14513">
                  <c:v>-22.416340000000002</c:v>
                </c:pt>
                <c:pt idx="14514">
                  <c:v>-22.424863999999999</c:v>
                </c:pt>
                <c:pt idx="14515">
                  <c:v>-22.424738000000001</c:v>
                </c:pt>
                <c:pt idx="14516">
                  <c:v>-22.427257999999998</c:v>
                </c:pt>
                <c:pt idx="14517">
                  <c:v>-22.44293</c:v>
                </c:pt>
                <c:pt idx="14518">
                  <c:v>-22.441776000000001</c:v>
                </c:pt>
                <c:pt idx="14519">
                  <c:v>-22.449497000000001</c:v>
                </c:pt>
                <c:pt idx="14520">
                  <c:v>-22.454729</c:v>
                </c:pt>
                <c:pt idx="14521">
                  <c:v>-22.467034999999999</c:v>
                </c:pt>
                <c:pt idx="14522">
                  <c:v>-22.466588999999999</c:v>
                </c:pt>
                <c:pt idx="14523">
                  <c:v>-22.474003</c:v>
                </c:pt>
                <c:pt idx="14524">
                  <c:v>-22.476769999999998</c:v>
                </c:pt>
                <c:pt idx="14525">
                  <c:v>-22.473943999999999</c:v>
                </c:pt>
                <c:pt idx="14526">
                  <c:v>-22.485149</c:v>
                </c:pt>
                <c:pt idx="14527">
                  <c:v>-22.483076000000001</c:v>
                </c:pt>
                <c:pt idx="14528">
                  <c:v>-22.493894999999998</c:v>
                </c:pt>
                <c:pt idx="14529">
                  <c:v>-22.492826000000001</c:v>
                </c:pt>
                <c:pt idx="14530">
                  <c:v>-22.493713</c:v>
                </c:pt>
                <c:pt idx="14531">
                  <c:v>-22.503433000000001</c:v>
                </c:pt>
                <c:pt idx="14532">
                  <c:v>-22.500015000000001</c:v>
                </c:pt>
                <c:pt idx="14533">
                  <c:v>-22.507784000000001</c:v>
                </c:pt>
                <c:pt idx="14534">
                  <c:v>-22.509568999999999</c:v>
                </c:pt>
                <c:pt idx="14535">
                  <c:v>-22.506768999999998</c:v>
                </c:pt>
                <c:pt idx="14536">
                  <c:v>-22.520733</c:v>
                </c:pt>
                <c:pt idx="14537">
                  <c:v>-22.514838999999998</c:v>
                </c:pt>
                <c:pt idx="14538">
                  <c:v>-22.522891999999999</c:v>
                </c:pt>
                <c:pt idx="14539">
                  <c:v>-22.522895999999999</c:v>
                </c:pt>
                <c:pt idx="14540">
                  <c:v>-22.533843999999998</c:v>
                </c:pt>
                <c:pt idx="14541">
                  <c:v>-22.533149999999999</c:v>
                </c:pt>
                <c:pt idx="14542">
                  <c:v>-22.534821000000001</c:v>
                </c:pt>
                <c:pt idx="14543">
                  <c:v>-22.543468000000001</c:v>
                </c:pt>
                <c:pt idx="14544">
                  <c:v>-22.543516</c:v>
                </c:pt>
                <c:pt idx="14545">
                  <c:v>-22.551313</c:v>
                </c:pt>
                <c:pt idx="14546">
                  <c:v>-22.547943</c:v>
                </c:pt>
                <c:pt idx="14547">
                  <c:v>-22.553775999999999</c:v>
                </c:pt>
                <c:pt idx="14548">
                  <c:v>-22.556239999999999</c:v>
                </c:pt>
                <c:pt idx="14549">
                  <c:v>-22.563303000000001</c:v>
                </c:pt>
                <c:pt idx="14550">
                  <c:v>-22.573965000000001</c:v>
                </c:pt>
                <c:pt idx="14551">
                  <c:v>-22.566496000000001</c:v>
                </c:pt>
                <c:pt idx="14552">
                  <c:v>-22.577981999999999</c:v>
                </c:pt>
                <c:pt idx="14553">
                  <c:v>-22.579868000000001</c:v>
                </c:pt>
                <c:pt idx="14554">
                  <c:v>-22.586613</c:v>
                </c:pt>
                <c:pt idx="14555">
                  <c:v>-22.585726000000001</c:v>
                </c:pt>
                <c:pt idx="14556">
                  <c:v>-22.597470999999999</c:v>
                </c:pt>
                <c:pt idx="14557">
                  <c:v>-22.596457000000001</c:v>
                </c:pt>
                <c:pt idx="14558">
                  <c:v>-22.596304</c:v>
                </c:pt>
                <c:pt idx="14559">
                  <c:v>-22.606988999999999</c:v>
                </c:pt>
                <c:pt idx="14560">
                  <c:v>-22.605795000000001</c:v>
                </c:pt>
                <c:pt idx="14561">
                  <c:v>-22.61544</c:v>
                </c:pt>
                <c:pt idx="14562">
                  <c:v>-22.613831000000001</c:v>
                </c:pt>
                <c:pt idx="14563">
                  <c:v>-22.618176999999999</c:v>
                </c:pt>
                <c:pt idx="14564">
                  <c:v>-22.620089</c:v>
                </c:pt>
                <c:pt idx="14565">
                  <c:v>-22.630182000000001</c:v>
                </c:pt>
                <c:pt idx="14566">
                  <c:v>-22.63139</c:v>
                </c:pt>
                <c:pt idx="14567">
                  <c:v>-22.630592</c:v>
                </c:pt>
                <c:pt idx="14568">
                  <c:v>-22.635615999999999</c:v>
                </c:pt>
                <c:pt idx="14569">
                  <c:v>-22.641010000000001</c:v>
                </c:pt>
                <c:pt idx="14570">
                  <c:v>-22.647300999999999</c:v>
                </c:pt>
                <c:pt idx="14571">
                  <c:v>-22.646142999999999</c:v>
                </c:pt>
                <c:pt idx="14572">
                  <c:v>-22.663118000000001</c:v>
                </c:pt>
                <c:pt idx="14573">
                  <c:v>-22.665769999999998</c:v>
                </c:pt>
                <c:pt idx="14574">
                  <c:v>-22.661117999999998</c:v>
                </c:pt>
                <c:pt idx="14575">
                  <c:v>-22.669295999999999</c:v>
                </c:pt>
                <c:pt idx="14576">
                  <c:v>-22.682010999999999</c:v>
                </c:pt>
                <c:pt idx="14577">
                  <c:v>-22.684909999999999</c:v>
                </c:pt>
                <c:pt idx="14578">
                  <c:v>-22.682210999999999</c:v>
                </c:pt>
                <c:pt idx="14579">
                  <c:v>-22.695160000000001</c:v>
                </c:pt>
                <c:pt idx="14580">
                  <c:v>-22.695547000000001</c:v>
                </c:pt>
                <c:pt idx="14581">
                  <c:v>-22.693639999999998</c:v>
                </c:pt>
                <c:pt idx="14582">
                  <c:v>-22.708449999999999</c:v>
                </c:pt>
                <c:pt idx="14583">
                  <c:v>-22.713646000000001</c:v>
                </c:pt>
                <c:pt idx="14584">
                  <c:v>-22.718021</c:v>
                </c:pt>
                <c:pt idx="14585">
                  <c:v>-22.720020000000002</c:v>
                </c:pt>
                <c:pt idx="14586">
                  <c:v>-22.729846999999999</c:v>
                </c:pt>
                <c:pt idx="14587">
                  <c:v>-22.729590999999999</c:v>
                </c:pt>
                <c:pt idx="14588">
                  <c:v>-22.744776000000002</c:v>
                </c:pt>
                <c:pt idx="14589">
                  <c:v>-22.741215</c:v>
                </c:pt>
                <c:pt idx="14590">
                  <c:v>-22.749932999999999</c:v>
                </c:pt>
                <c:pt idx="14591">
                  <c:v>-22.752863000000001</c:v>
                </c:pt>
                <c:pt idx="14592">
                  <c:v>-22.762692999999999</c:v>
                </c:pt>
                <c:pt idx="14593">
                  <c:v>-22.760462</c:v>
                </c:pt>
                <c:pt idx="14594">
                  <c:v>-22.769207000000002</c:v>
                </c:pt>
                <c:pt idx="14595">
                  <c:v>-22.770479000000002</c:v>
                </c:pt>
                <c:pt idx="14596">
                  <c:v>-22.773690999999999</c:v>
                </c:pt>
                <c:pt idx="14597">
                  <c:v>-22.777473000000001</c:v>
                </c:pt>
                <c:pt idx="14598">
                  <c:v>-22.780294000000001</c:v>
                </c:pt>
                <c:pt idx="14599">
                  <c:v>-22.793913</c:v>
                </c:pt>
                <c:pt idx="14600">
                  <c:v>-22.799334999999999</c:v>
                </c:pt>
                <c:pt idx="14601">
                  <c:v>-22.803657999999999</c:v>
                </c:pt>
                <c:pt idx="14602">
                  <c:v>-22.807327000000001</c:v>
                </c:pt>
                <c:pt idx="14603">
                  <c:v>-22.816858</c:v>
                </c:pt>
                <c:pt idx="14604">
                  <c:v>-22.812816999999999</c:v>
                </c:pt>
                <c:pt idx="14605">
                  <c:v>-22.824009</c:v>
                </c:pt>
                <c:pt idx="14606">
                  <c:v>-22.826698</c:v>
                </c:pt>
                <c:pt idx="14607">
                  <c:v>-22.834292999999999</c:v>
                </c:pt>
                <c:pt idx="14608">
                  <c:v>-22.843439</c:v>
                </c:pt>
                <c:pt idx="14609">
                  <c:v>-22.851761</c:v>
                </c:pt>
                <c:pt idx="14610">
                  <c:v>-22.856873</c:v>
                </c:pt>
                <c:pt idx="14611">
                  <c:v>-22.856451</c:v>
                </c:pt>
                <c:pt idx="14612">
                  <c:v>-22.868438999999999</c:v>
                </c:pt>
                <c:pt idx="14613">
                  <c:v>-22.865124000000002</c:v>
                </c:pt>
                <c:pt idx="14614">
                  <c:v>-22.874146</c:v>
                </c:pt>
                <c:pt idx="14615">
                  <c:v>-22.874925999999999</c:v>
                </c:pt>
                <c:pt idx="14616">
                  <c:v>-22.869980000000002</c:v>
                </c:pt>
                <c:pt idx="14617">
                  <c:v>-22.884900999999999</c:v>
                </c:pt>
                <c:pt idx="14618">
                  <c:v>-22.881498000000001</c:v>
                </c:pt>
                <c:pt idx="14619">
                  <c:v>-22.892168000000002</c:v>
                </c:pt>
                <c:pt idx="14620">
                  <c:v>-22.895786000000001</c:v>
                </c:pt>
                <c:pt idx="14621">
                  <c:v>-22.898683999999999</c:v>
                </c:pt>
                <c:pt idx="14622">
                  <c:v>-22.900290999999999</c:v>
                </c:pt>
                <c:pt idx="14623">
                  <c:v>-22.910758999999999</c:v>
                </c:pt>
                <c:pt idx="14624">
                  <c:v>-22.913155</c:v>
                </c:pt>
                <c:pt idx="14625">
                  <c:v>-22.913426999999999</c:v>
                </c:pt>
                <c:pt idx="14626">
                  <c:v>-22.917401999999999</c:v>
                </c:pt>
                <c:pt idx="14627">
                  <c:v>-22.932575</c:v>
                </c:pt>
                <c:pt idx="14628">
                  <c:v>-22.927916</c:v>
                </c:pt>
                <c:pt idx="14629">
                  <c:v>-22.927826</c:v>
                </c:pt>
                <c:pt idx="14630">
                  <c:v>-22.936716000000001</c:v>
                </c:pt>
                <c:pt idx="14631">
                  <c:v>-22.949508999999999</c:v>
                </c:pt>
                <c:pt idx="14632">
                  <c:v>-22.946111999999999</c:v>
                </c:pt>
                <c:pt idx="14633">
                  <c:v>-22.958234999999998</c:v>
                </c:pt>
                <c:pt idx="14634">
                  <c:v>-22.957958000000001</c:v>
                </c:pt>
                <c:pt idx="14635">
                  <c:v>-22.955653999999999</c:v>
                </c:pt>
                <c:pt idx="14636">
                  <c:v>-22.971073000000001</c:v>
                </c:pt>
                <c:pt idx="14637">
                  <c:v>-22.965841000000001</c:v>
                </c:pt>
                <c:pt idx="14638">
                  <c:v>-22.976739999999999</c:v>
                </c:pt>
                <c:pt idx="14639">
                  <c:v>-22.971903000000001</c:v>
                </c:pt>
                <c:pt idx="14640">
                  <c:v>-22.988249</c:v>
                </c:pt>
                <c:pt idx="14641">
                  <c:v>-22.980281999999999</c:v>
                </c:pt>
                <c:pt idx="14642">
                  <c:v>-22.984394000000002</c:v>
                </c:pt>
                <c:pt idx="14643">
                  <c:v>-22.992930999999999</c:v>
                </c:pt>
                <c:pt idx="14644">
                  <c:v>-22.994216999999999</c:v>
                </c:pt>
                <c:pt idx="14645">
                  <c:v>-23.003128</c:v>
                </c:pt>
                <c:pt idx="14646">
                  <c:v>-23.010572</c:v>
                </c:pt>
                <c:pt idx="14647">
                  <c:v>-23.017310999999999</c:v>
                </c:pt>
                <c:pt idx="14648">
                  <c:v>-23.015993000000002</c:v>
                </c:pt>
                <c:pt idx="14649">
                  <c:v>-23.026067999999999</c:v>
                </c:pt>
                <c:pt idx="14650">
                  <c:v>-23.022524000000001</c:v>
                </c:pt>
                <c:pt idx="14651">
                  <c:v>-23.026440000000001</c:v>
                </c:pt>
                <c:pt idx="14652">
                  <c:v>-23.037357</c:v>
                </c:pt>
                <c:pt idx="14653">
                  <c:v>-23.043807999999999</c:v>
                </c:pt>
                <c:pt idx="14654">
                  <c:v>-23.046475999999998</c:v>
                </c:pt>
                <c:pt idx="14655">
                  <c:v>-23.053894</c:v>
                </c:pt>
                <c:pt idx="14656">
                  <c:v>-23.051523</c:v>
                </c:pt>
                <c:pt idx="14657">
                  <c:v>-23.063918999999999</c:v>
                </c:pt>
                <c:pt idx="14658">
                  <c:v>-23.061274000000001</c:v>
                </c:pt>
                <c:pt idx="14659">
                  <c:v>-23.076006</c:v>
                </c:pt>
                <c:pt idx="14660">
                  <c:v>-23.073364000000002</c:v>
                </c:pt>
                <c:pt idx="14661">
                  <c:v>-23.073672999999999</c:v>
                </c:pt>
                <c:pt idx="14662">
                  <c:v>-23.077895999999999</c:v>
                </c:pt>
                <c:pt idx="14663">
                  <c:v>-23.081394</c:v>
                </c:pt>
                <c:pt idx="14664">
                  <c:v>-23.090971</c:v>
                </c:pt>
                <c:pt idx="14665">
                  <c:v>-23.087616000000001</c:v>
                </c:pt>
                <c:pt idx="14666">
                  <c:v>-23.097698000000001</c:v>
                </c:pt>
                <c:pt idx="14667">
                  <c:v>-23.099833</c:v>
                </c:pt>
                <c:pt idx="14668">
                  <c:v>-23.105362</c:v>
                </c:pt>
                <c:pt idx="14669">
                  <c:v>-23.107551999999998</c:v>
                </c:pt>
                <c:pt idx="14670">
                  <c:v>-23.117739</c:v>
                </c:pt>
                <c:pt idx="14671">
                  <c:v>-23.11289</c:v>
                </c:pt>
                <c:pt idx="14672">
                  <c:v>-23.114256000000001</c:v>
                </c:pt>
                <c:pt idx="14673">
                  <c:v>-23.130116999999998</c:v>
                </c:pt>
                <c:pt idx="14674">
                  <c:v>-23.128184999999998</c:v>
                </c:pt>
                <c:pt idx="14675">
                  <c:v>-23.136709</c:v>
                </c:pt>
                <c:pt idx="14676">
                  <c:v>-23.145426</c:v>
                </c:pt>
                <c:pt idx="14677">
                  <c:v>-23.152010000000001</c:v>
                </c:pt>
                <c:pt idx="14678">
                  <c:v>-23.158155000000001</c:v>
                </c:pt>
                <c:pt idx="14679">
                  <c:v>-23.155224</c:v>
                </c:pt>
                <c:pt idx="14680">
                  <c:v>-23.167393000000001</c:v>
                </c:pt>
                <c:pt idx="14681">
                  <c:v>-23.16433</c:v>
                </c:pt>
                <c:pt idx="14682">
                  <c:v>-23.161428000000001</c:v>
                </c:pt>
                <c:pt idx="14683">
                  <c:v>-23.177050000000001</c:v>
                </c:pt>
                <c:pt idx="14684">
                  <c:v>-23.172276</c:v>
                </c:pt>
                <c:pt idx="14685">
                  <c:v>-23.190804</c:v>
                </c:pt>
                <c:pt idx="14686">
                  <c:v>-23.184002</c:v>
                </c:pt>
                <c:pt idx="14687">
                  <c:v>-23.198906000000001</c:v>
                </c:pt>
                <c:pt idx="14688">
                  <c:v>-23.195574000000001</c:v>
                </c:pt>
                <c:pt idx="14689">
                  <c:v>-23.211355000000001</c:v>
                </c:pt>
                <c:pt idx="14690">
                  <c:v>-23.211940999999999</c:v>
                </c:pt>
                <c:pt idx="14691">
                  <c:v>-23.208220000000001</c:v>
                </c:pt>
                <c:pt idx="14692">
                  <c:v>-23.217956999999998</c:v>
                </c:pt>
                <c:pt idx="14693">
                  <c:v>-23.220054999999999</c:v>
                </c:pt>
                <c:pt idx="14694">
                  <c:v>-23.231113000000001</c:v>
                </c:pt>
                <c:pt idx="14695">
                  <c:v>-23.230858000000001</c:v>
                </c:pt>
                <c:pt idx="14696">
                  <c:v>-23.240925000000001</c:v>
                </c:pt>
                <c:pt idx="14697">
                  <c:v>-23.241554000000001</c:v>
                </c:pt>
                <c:pt idx="14698">
                  <c:v>-23.256661999999999</c:v>
                </c:pt>
                <c:pt idx="14699">
                  <c:v>-23.256450999999998</c:v>
                </c:pt>
                <c:pt idx="14700">
                  <c:v>-23.263145000000002</c:v>
                </c:pt>
                <c:pt idx="14701">
                  <c:v>-23.263539999999999</c:v>
                </c:pt>
                <c:pt idx="14702">
                  <c:v>-23.275027999999999</c:v>
                </c:pt>
                <c:pt idx="14703">
                  <c:v>-23.273598</c:v>
                </c:pt>
                <c:pt idx="14704">
                  <c:v>-23.281130000000001</c:v>
                </c:pt>
                <c:pt idx="14705">
                  <c:v>-23.281721000000001</c:v>
                </c:pt>
                <c:pt idx="14706">
                  <c:v>-23.299582000000001</c:v>
                </c:pt>
                <c:pt idx="14707">
                  <c:v>-23.295186999999999</c:v>
                </c:pt>
                <c:pt idx="14708">
                  <c:v>-23.30443</c:v>
                </c:pt>
                <c:pt idx="14709">
                  <c:v>-23.304773000000001</c:v>
                </c:pt>
                <c:pt idx="14710">
                  <c:v>-23.316683000000001</c:v>
                </c:pt>
                <c:pt idx="14711">
                  <c:v>-23.315391999999999</c:v>
                </c:pt>
                <c:pt idx="14712">
                  <c:v>-23.318978999999999</c:v>
                </c:pt>
                <c:pt idx="14713">
                  <c:v>-23.328534999999999</c:v>
                </c:pt>
                <c:pt idx="14714">
                  <c:v>-23.325651000000001</c:v>
                </c:pt>
                <c:pt idx="14715">
                  <c:v>-23.335497</c:v>
                </c:pt>
                <c:pt idx="14716">
                  <c:v>-23.339561</c:v>
                </c:pt>
                <c:pt idx="14717">
                  <c:v>-23.343468000000001</c:v>
                </c:pt>
                <c:pt idx="14718">
                  <c:v>-23.348989</c:v>
                </c:pt>
                <c:pt idx="14719">
                  <c:v>-23.358591000000001</c:v>
                </c:pt>
                <c:pt idx="14720">
                  <c:v>-23.355634999999999</c:v>
                </c:pt>
                <c:pt idx="14721">
                  <c:v>-23.372803000000001</c:v>
                </c:pt>
                <c:pt idx="14722">
                  <c:v>-23.370429999999999</c:v>
                </c:pt>
                <c:pt idx="14723">
                  <c:v>-23.377479999999998</c:v>
                </c:pt>
                <c:pt idx="14724">
                  <c:v>-23.374234999999999</c:v>
                </c:pt>
                <c:pt idx="14725">
                  <c:v>-23.388207999999999</c:v>
                </c:pt>
                <c:pt idx="14726">
                  <c:v>-23.385860000000001</c:v>
                </c:pt>
                <c:pt idx="14727">
                  <c:v>-23.398707999999999</c:v>
                </c:pt>
                <c:pt idx="14728">
                  <c:v>-23.396609999999999</c:v>
                </c:pt>
                <c:pt idx="14729">
                  <c:v>-23.404464999999998</c:v>
                </c:pt>
                <c:pt idx="14730">
                  <c:v>-23.405108999999999</c:v>
                </c:pt>
                <c:pt idx="14731">
                  <c:v>-23.410557000000001</c:v>
                </c:pt>
                <c:pt idx="14732">
                  <c:v>-23.412067</c:v>
                </c:pt>
                <c:pt idx="14733">
                  <c:v>-23.411971999999999</c:v>
                </c:pt>
                <c:pt idx="14734">
                  <c:v>-23.423552000000001</c:v>
                </c:pt>
                <c:pt idx="14735">
                  <c:v>-23.427433000000001</c:v>
                </c:pt>
                <c:pt idx="14736">
                  <c:v>-23.431055000000001</c:v>
                </c:pt>
                <c:pt idx="14737">
                  <c:v>-23.434508999999998</c:v>
                </c:pt>
                <c:pt idx="14738">
                  <c:v>-23.434933000000001</c:v>
                </c:pt>
                <c:pt idx="14739">
                  <c:v>-23.434134</c:v>
                </c:pt>
                <c:pt idx="14740">
                  <c:v>-23.435483999999999</c:v>
                </c:pt>
                <c:pt idx="14741">
                  <c:v>-23.448578000000001</c:v>
                </c:pt>
                <c:pt idx="14742">
                  <c:v>-23.451218000000001</c:v>
                </c:pt>
                <c:pt idx="14743">
                  <c:v>-23.455248000000001</c:v>
                </c:pt>
                <c:pt idx="14744">
                  <c:v>-23.456151999999999</c:v>
                </c:pt>
                <c:pt idx="14745">
                  <c:v>-23.464784999999999</c:v>
                </c:pt>
                <c:pt idx="14746">
                  <c:v>-23.465751999999998</c:v>
                </c:pt>
                <c:pt idx="14747">
                  <c:v>-23.479782</c:v>
                </c:pt>
                <c:pt idx="14748">
                  <c:v>-23.479574</c:v>
                </c:pt>
                <c:pt idx="14749">
                  <c:v>-23.488522</c:v>
                </c:pt>
                <c:pt idx="14750">
                  <c:v>-23.490002</c:v>
                </c:pt>
                <c:pt idx="14751">
                  <c:v>-23.499039</c:v>
                </c:pt>
                <c:pt idx="14752">
                  <c:v>-23.499967999999999</c:v>
                </c:pt>
                <c:pt idx="14753">
                  <c:v>-23.509858999999999</c:v>
                </c:pt>
                <c:pt idx="14754">
                  <c:v>-23.511794999999999</c:v>
                </c:pt>
                <c:pt idx="14755">
                  <c:v>-23.519024000000002</c:v>
                </c:pt>
                <c:pt idx="14756">
                  <c:v>-23.518795000000001</c:v>
                </c:pt>
                <c:pt idx="14757">
                  <c:v>-23.524414</c:v>
                </c:pt>
                <c:pt idx="14758">
                  <c:v>-23.521141</c:v>
                </c:pt>
                <c:pt idx="14759">
                  <c:v>-23.53389</c:v>
                </c:pt>
                <c:pt idx="14760">
                  <c:v>-23.542795000000002</c:v>
                </c:pt>
                <c:pt idx="14761">
                  <c:v>-23.551321000000002</c:v>
                </c:pt>
                <c:pt idx="14762">
                  <c:v>-23.551044000000001</c:v>
                </c:pt>
                <c:pt idx="14763">
                  <c:v>-23.546195999999998</c:v>
                </c:pt>
                <c:pt idx="14764">
                  <c:v>-23.562134</c:v>
                </c:pt>
                <c:pt idx="14765">
                  <c:v>-23.570536000000001</c:v>
                </c:pt>
                <c:pt idx="14766">
                  <c:v>-23.572412</c:v>
                </c:pt>
                <c:pt idx="14767">
                  <c:v>-23.570229999999999</c:v>
                </c:pt>
                <c:pt idx="14768">
                  <c:v>-23.586617</c:v>
                </c:pt>
                <c:pt idx="14769">
                  <c:v>-23.584023999999999</c:v>
                </c:pt>
                <c:pt idx="14770">
                  <c:v>-23.600521000000001</c:v>
                </c:pt>
                <c:pt idx="14771">
                  <c:v>-23.601948</c:v>
                </c:pt>
                <c:pt idx="14772">
                  <c:v>-23.607464</c:v>
                </c:pt>
                <c:pt idx="14773">
                  <c:v>-23.611376</c:v>
                </c:pt>
                <c:pt idx="14774">
                  <c:v>-23.621548000000001</c:v>
                </c:pt>
                <c:pt idx="14775">
                  <c:v>-23.622622</c:v>
                </c:pt>
                <c:pt idx="14776">
                  <c:v>-23.636683999999999</c:v>
                </c:pt>
                <c:pt idx="14777">
                  <c:v>-23.633989</c:v>
                </c:pt>
                <c:pt idx="14778">
                  <c:v>-23.649415999999999</c:v>
                </c:pt>
                <c:pt idx="14779">
                  <c:v>-23.653047999999998</c:v>
                </c:pt>
                <c:pt idx="14780">
                  <c:v>-23.662714000000001</c:v>
                </c:pt>
                <c:pt idx="14781">
                  <c:v>-23.667031999999999</c:v>
                </c:pt>
                <c:pt idx="14782">
                  <c:v>-23.676497000000001</c:v>
                </c:pt>
                <c:pt idx="14783">
                  <c:v>-23.66865</c:v>
                </c:pt>
                <c:pt idx="14784">
                  <c:v>-23.683827999999998</c:v>
                </c:pt>
                <c:pt idx="14785">
                  <c:v>-23.684792999999999</c:v>
                </c:pt>
                <c:pt idx="14786">
                  <c:v>-23.685196000000001</c:v>
                </c:pt>
                <c:pt idx="14787">
                  <c:v>-23.691257</c:v>
                </c:pt>
                <c:pt idx="14788">
                  <c:v>-23.698235</c:v>
                </c:pt>
                <c:pt idx="14789">
                  <c:v>-23.699204999999999</c:v>
                </c:pt>
                <c:pt idx="14790">
                  <c:v>-23.710089</c:v>
                </c:pt>
                <c:pt idx="14791">
                  <c:v>-23.706537000000001</c:v>
                </c:pt>
                <c:pt idx="14792">
                  <c:v>-23.706116000000002</c:v>
                </c:pt>
                <c:pt idx="14793">
                  <c:v>-23.714766999999998</c:v>
                </c:pt>
                <c:pt idx="14794">
                  <c:v>-23.717030000000001</c:v>
                </c:pt>
                <c:pt idx="14795">
                  <c:v>-23.726095000000001</c:v>
                </c:pt>
                <c:pt idx="14796">
                  <c:v>-23.723534000000001</c:v>
                </c:pt>
                <c:pt idx="14797">
                  <c:v>-23.736733999999998</c:v>
                </c:pt>
                <c:pt idx="14798">
                  <c:v>-23.735716</c:v>
                </c:pt>
                <c:pt idx="14799">
                  <c:v>-23.743179000000001</c:v>
                </c:pt>
                <c:pt idx="14800">
                  <c:v>-23.753081999999999</c:v>
                </c:pt>
                <c:pt idx="14801">
                  <c:v>-23.756043999999999</c:v>
                </c:pt>
                <c:pt idx="14802">
                  <c:v>-23.754916999999999</c:v>
                </c:pt>
                <c:pt idx="14803">
                  <c:v>-23.763342000000002</c:v>
                </c:pt>
                <c:pt idx="14804">
                  <c:v>-23.765567999999998</c:v>
                </c:pt>
                <c:pt idx="14805">
                  <c:v>-23.780466000000001</c:v>
                </c:pt>
                <c:pt idx="14806">
                  <c:v>-23.777746</c:v>
                </c:pt>
                <c:pt idx="14807">
                  <c:v>-23.786369000000001</c:v>
                </c:pt>
                <c:pt idx="14808">
                  <c:v>-23.783337</c:v>
                </c:pt>
                <c:pt idx="14809">
                  <c:v>-23.795372</c:v>
                </c:pt>
                <c:pt idx="14810">
                  <c:v>-23.795100999999999</c:v>
                </c:pt>
                <c:pt idx="14811">
                  <c:v>-23.804355999999999</c:v>
                </c:pt>
                <c:pt idx="14812">
                  <c:v>-23.806473</c:v>
                </c:pt>
                <c:pt idx="14813">
                  <c:v>-23.819025</c:v>
                </c:pt>
                <c:pt idx="14814">
                  <c:v>-23.814219000000001</c:v>
                </c:pt>
                <c:pt idx="14815">
                  <c:v>-23.828835000000002</c:v>
                </c:pt>
                <c:pt idx="14816">
                  <c:v>-23.824368</c:v>
                </c:pt>
                <c:pt idx="14817">
                  <c:v>-23.836348000000001</c:v>
                </c:pt>
                <c:pt idx="14818">
                  <c:v>-23.834267000000001</c:v>
                </c:pt>
                <c:pt idx="14819">
                  <c:v>-23.845542999999999</c:v>
                </c:pt>
                <c:pt idx="14820">
                  <c:v>-23.840879000000001</c:v>
                </c:pt>
                <c:pt idx="14821">
                  <c:v>-23.846907000000002</c:v>
                </c:pt>
                <c:pt idx="14822">
                  <c:v>-23.858226999999999</c:v>
                </c:pt>
                <c:pt idx="14823">
                  <c:v>-23.863007</c:v>
                </c:pt>
                <c:pt idx="14824">
                  <c:v>-23.862266999999999</c:v>
                </c:pt>
                <c:pt idx="14825">
                  <c:v>-23.872745999999999</c:v>
                </c:pt>
                <c:pt idx="14826">
                  <c:v>-23.871991999999999</c:v>
                </c:pt>
                <c:pt idx="14827">
                  <c:v>-23.885138000000001</c:v>
                </c:pt>
                <c:pt idx="14828">
                  <c:v>-23.883946999999999</c:v>
                </c:pt>
                <c:pt idx="14829">
                  <c:v>-23.894649999999999</c:v>
                </c:pt>
                <c:pt idx="14830">
                  <c:v>-23.897106000000001</c:v>
                </c:pt>
                <c:pt idx="14831">
                  <c:v>-23.908819000000001</c:v>
                </c:pt>
                <c:pt idx="14832">
                  <c:v>-23.909403000000001</c:v>
                </c:pt>
                <c:pt idx="14833">
                  <c:v>-23.92267</c:v>
                </c:pt>
                <c:pt idx="14834">
                  <c:v>-23.914449999999999</c:v>
                </c:pt>
                <c:pt idx="14835">
                  <c:v>-23.923960000000001</c:v>
                </c:pt>
                <c:pt idx="14836">
                  <c:v>-23.926641</c:v>
                </c:pt>
                <c:pt idx="14837">
                  <c:v>-23.938559000000001</c:v>
                </c:pt>
                <c:pt idx="14838">
                  <c:v>-23.937716000000002</c:v>
                </c:pt>
                <c:pt idx="14839">
                  <c:v>-23.947952000000001</c:v>
                </c:pt>
                <c:pt idx="14840">
                  <c:v>-23.954891</c:v>
                </c:pt>
                <c:pt idx="14841">
                  <c:v>-23.957573</c:v>
                </c:pt>
                <c:pt idx="14842">
                  <c:v>-23.956858</c:v>
                </c:pt>
                <c:pt idx="14843">
                  <c:v>-23.963182</c:v>
                </c:pt>
                <c:pt idx="14844">
                  <c:v>-23.966356000000001</c:v>
                </c:pt>
                <c:pt idx="14845">
                  <c:v>-23.964064</c:v>
                </c:pt>
                <c:pt idx="14846">
                  <c:v>-23.981134000000001</c:v>
                </c:pt>
                <c:pt idx="14847">
                  <c:v>-23.977799999999998</c:v>
                </c:pt>
                <c:pt idx="14848">
                  <c:v>-23.990127999999999</c:v>
                </c:pt>
                <c:pt idx="14849">
                  <c:v>-23.998464999999999</c:v>
                </c:pt>
                <c:pt idx="14850">
                  <c:v>-24.000689000000001</c:v>
                </c:pt>
                <c:pt idx="14851">
                  <c:v>-24.012798</c:v>
                </c:pt>
                <c:pt idx="14852">
                  <c:v>-24.008780999999999</c:v>
                </c:pt>
                <c:pt idx="14853">
                  <c:v>-24.009309999999999</c:v>
                </c:pt>
                <c:pt idx="14854">
                  <c:v>-24.018575999999999</c:v>
                </c:pt>
                <c:pt idx="14855">
                  <c:v>-24.026730000000001</c:v>
                </c:pt>
                <c:pt idx="14856">
                  <c:v>-24.034248000000002</c:v>
                </c:pt>
                <c:pt idx="14857">
                  <c:v>-24.042562</c:v>
                </c:pt>
                <c:pt idx="14858">
                  <c:v>-24.040151999999999</c:v>
                </c:pt>
                <c:pt idx="14859">
                  <c:v>-24.049424999999999</c:v>
                </c:pt>
                <c:pt idx="14860">
                  <c:v>-24.044888</c:v>
                </c:pt>
                <c:pt idx="14861">
                  <c:v>-24.058851000000001</c:v>
                </c:pt>
                <c:pt idx="14862">
                  <c:v>-24.058561000000001</c:v>
                </c:pt>
                <c:pt idx="14863">
                  <c:v>-24.060168999999998</c:v>
                </c:pt>
                <c:pt idx="14864">
                  <c:v>-24.070837000000001</c:v>
                </c:pt>
                <c:pt idx="14865">
                  <c:v>-24.067195999999999</c:v>
                </c:pt>
                <c:pt idx="14866">
                  <c:v>-24.080151000000001</c:v>
                </c:pt>
                <c:pt idx="14867">
                  <c:v>-24.087254999999999</c:v>
                </c:pt>
                <c:pt idx="14868">
                  <c:v>-24.093786000000001</c:v>
                </c:pt>
                <c:pt idx="14869">
                  <c:v>-24.089535000000001</c:v>
                </c:pt>
                <c:pt idx="14870">
                  <c:v>-24.096959999999999</c:v>
                </c:pt>
                <c:pt idx="14871">
                  <c:v>-24.102402000000001</c:v>
                </c:pt>
                <c:pt idx="14872">
                  <c:v>-24.109521999999998</c:v>
                </c:pt>
                <c:pt idx="14873">
                  <c:v>-24.113115000000001</c:v>
                </c:pt>
                <c:pt idx="14874">
                  <c:v>-24.120892999999999</c:v>
                </c:pt>
                <c:pt idx="14875">
                  <c:v>-24.129059000000002</c:v>
                </c:pt>
                <c:pt idx="14876">
                  <c:v>-24.127258000000001</c:v>
                </c:pt>
                <c:pt idx="14877">
                  <c:v>-24.131222000000001</c:v>
                </c:pt>
                <c:pt idx="14878">
                  <c:v>-24.129695999999999</c:v>
                </c:pt>
                <c:pt idx="14879">
                  <c:v>-24.137233999999999</c:v>
                </c:pt>
                <c:pt idx="14880">
                  <c:v>-24.148909</c:v>
                </c:pt>
                <c:pt idx="14881">
                  <c:v>-24.150266999999999</c:v>
                </c:pt>
                <c:pt idx="14882">
                  <c:v>-24.149827999999999</c:v>
                </c:pt>
                <c:pt idx="14883">
                  <c:v>-24.157844999999998</c:v>
                </c:pt>
                <c:pt idx="14884">
                  <c:v>-24.158968000000002</c:v>
                </c:pt>
                <c:pt idx="14885">
                  <c:v>-24.168818000000002</c:v>
                </c:pt>
                <c:pt idx="14886">
                  <c:v>-24.168126999999998</c:v>
                </c:pt>
                <c:pt idx="14887">
                  <c:v>-24.176145999999999</c:v>
                </c:pt>
                <c:pt idx="14888">
                  <c:v>-24.17482</c:v>
                </c:pt>
                <c:pt idx="14889">
                  <c:v>-24.183610999999999</c:v>
                </c:pt>
                <c:pt idx="14890">
                  <c:v>-24.185293000000001</c:v>
                </c:pt>
                <c:pt idx="14891">
                  <c:v>-24.193365</c:v>
                </c:pt>
                <c:pt idx="14892">
                  <c:v>-24.198536000000001</c:v>
                </c:pt>
                <c:pt idx="14893">
                  <c:v>-24.204426000000002</c:v>
                </c:pt>
                <c:pt idx="14894">
                  <c:v>-24.210598000000001</c:v>
                </c:pt>
                <c:pt idx="14895">
                  <c:v>-24.217784999999999</c:v>
                </c:pt>
                <c:pt idx="14896">
                  <c:v>-24.232451999999999</c:v>
                </c:pt>
                <c:pt idx="14897">
                  <c:v>-24.230945999999999</c:v>
                </c:pt>
                <c:pt idx="14898">
                  <c:v>-24.248422999999999</c:v>
                </c:pt>
                <c:pt idx="14899">
                  <c:v>-24.249428000000002</c:v>
                </c:pt>
                <c:pt idx="14900">
                  <c:v>-24.253751999999999</c:v>
                </c:pt>
                <c:pt idx="14901">
                  <c:v>-24.258666999999999</c:v>
                </c:pt>
                <c:pt idx="14902">
                  <c:v>-24.268720999999999</c:v>
                </c:pt>
                <c:pt idx="14903">
                  <c:v>-24.269179999999999</c:v>
                </c:pt>
                <c:pt idx="14904">
                  <c:v>-24.279299000000002</c:v>
                </c:pt>
                <c:pt idx="14905">
                  <c:v>-24.274291999999999</c:v>
                </c:pt>
                <c:pt idx="14906">
                  <c:v>-24.293509</c:v>
                </c:pt>
                <c:pt idx="14907">
                  <c:v>-24.292572</c:v>
                </c:pt>
                <c:pt idx="14908">
                  <c:v>-24.299773999999999</c:v>
                </c:pt>
                <c:pt idx="14909">
                  <c:v>-24.298573999999999</c:v>
                </c:pt>
                <c:pt idx="14910">
                  <c:v>-24.308350000000001</c:v>
                </c:pt>
                <c:pt idx="14911">
                  <c:v>-24.308064999999999</c:v>
                </c:pt>
                <c:pt idx="14912">
                  <c:v>-24.320364000000001</c:v>
                </c:pt>
                <c:pt idx="14913">
                  <c:v>-24.319559000000002</c:v>
                </c:pt>
                <c:pt idx="14914">
                  <c:v>-24.332450999999999</c:v>
                </c:pt>
                <c:pt idx="14915">
                  <c:v>-24.325806</c:v>
                </c:pt>
                <c:pt idx="14916">
                  <c:v>-24.338398000000002</c:v>
                </c:pt>
                <c:pt idx="14917">
                  <c:v>-24.339911000000001</c:v>
                </c:pt>
                <c:pt idx="14918">
                  <c:v>-24.347854999999999</c:v>
                </c:pt>
                <c:pt idx="14919">
                  <c:v>-24.352297</c:v>
                </c:pt>
                <c:pt idx="14920">
                  <c:v>-24.36224</c:v>
                </c:pt>
                <c:pt idx="14921">
                  <c:v>-24.376131000000001</c:v>
                </c:pt>
                <c:pt idx="14922">
                  <c:v>-24.372795</c:v>
                </c:pt>
                <c:pt idx="14923">
                  <c:v>-24.382636999999999</c:v>
                </c:pt>
                <c:pt idx="14924">
                  <c:v>-24.382850999999999</c:v>
                </c:pt>
                <c:pt idx="14925">
                  <c:v>-24.393894</c:v>
                </c:pt>
                <c:pt idx="14926">
                  <c:v>-24.395197</c:v>
                </c:pt>
                <c:pt idx="14927">
                  <c:v>-24.404171000000002</c:v>
                </c:pt>
                <c:pt idx="14928">
                  <c:v>-24.407900000000001</c:v>
                </c:pt>
                <c:pt idx="14929">
                  <c:v>-24.418968</c:v>
                </c:pt>
                <c:pt idx="14930">
                  <c:v>-24.422407</c:v>
                </c:pt>
                <c:pt idx="14931">
                  <c:v>-24.429852</c:v>
                </c:pt>
                <c:pt idx="14932">
                  <c:v>-24.431018999999999</c:v>
                </c:pt>
                <c:pt idx="14933">
                  <c:v>-24.444597000000002</c:v>
                </c:pt>
                <c:pt idx="14934">
                  <c:v>-24.442415</c:v>
                </c:pt>
                <c:pt idx="14935">
                  <c:v>-24.453588</c:v>
                </c:pt>
                <c:pt idx="14936">
                  <c:v>-24.453983000000001</c:v>
                </c:pt>
                <c:pt idx="14937">
                  <c:v>-24.463958999999999</c:v>
                </c:pt>
                <c:pt idx="14938">
                  <c:v>-24.462589000000001</c:v>
                </c:pt>
                <c:pt idx="14939">
                  <c:v>-24.468361000000002</c:v>
                </c:pt>
                <c:pt idx="14940">
                  <c:v>-24.473151999999999</c:v>
                </c:pt>
                <c:pt idx="14941">
                  <c:v>-24.479464</c:v>
                </c:pt>
                <c:pt idx="14942">
                  <c:v>-24.479527000000001</c:v>
                </c:pt>
                <c:pt idx="14943">
                  <c:v>-24.487904</c:v>
                </c:pt>
                <c:pt idx="14944">
                  <c:v>-24.500202000000002</c:v>
                </c:pt>
                <c:pt idx="14945">
                  <c:v>-24.499928000000001</c:v>
                </c:pt>
                <c:pt idx="14946">
                  <c:v>-24.50816</c:v>
                </c:pt>
                <c:pt idx="14947">
                  <c:v>-24.508913</c:v>
                </c:pt>
                <c:pt idx="14948">
                  <c:v>-24.519278</c:v>
                </c:pt>
                <c:pt idx="14949">
                  <c:v>-24.518604</c:v>
                </c:pt>
                <c:pt idx="14950">
                  <c:v>-24.533629999999999</c:v>
                </c:pt>
                <c:pt idx="14951">
                  <c:v>-24.529634000000001</c:v>
                </c:pt>
                <c:pt idx="14952">
                  <c:v>-24.540552000000002</c:v>
                </c:pt>
                <c:pt idx="14953">
                  <c:v>-24.539978000000001</c:v>
                </c:pt>
                <c:pt idx="14954">
                  <c:v>-24.551302</c:v>
                </c:pt>
                <c:pt idx="14955">
                  <c:v>-24.546240000000001</c:v>
                </c:pt>
                <c:pt idx="14956">
                  <c:v>-24.561245</c:v>
                </c:pt>
                <c:pt idx="14957">
                  <c:v>-24.560759999999998</c:v>
                </c:pt>
                <c:pt idx="14958">
                  <c:v>-24.567485999999999</c:v>
                </c:pt>
                <c:pt idx="14959">
                  <c:v>-24.569130000000001</c:v>
                </c:pt>
                <c:pt idx="14960">
                  <c:v>-24.578848000000001</c:v>
                </c:pt>
                <c:pt idx="14961">
                  <c:v>-24.580373999999999</c:v>
                </c:pt>
                <c:pt idx="14962">
                  <c:v>-24.590734000000001</c:v>
                </c:pt>
                <c:pt idx="14963">
                  <c:v>-24.591422999999999</c:v>
                </c:pt>
                <c:pt idx="14964">
                  <c:v>-24.602129000000001</c:v>
                </c:pt>
                <c:pt idx="14965">
                  <c:v>-24.609480000000001</c:v>
                </c:pt>
                <c:pt idx="14966">
                  <c:v>-24.613873000000002</c:v>
                </c:pt>
                <c:pt idx="14967">
                  <c:v>-24.618193000000002</c:v>
                </c:pt>
                <c:pt idx="14968">
                  <c:v>-24.618694000000001</c:v>
                </c:pt>
                <c:pt idx="14969">
                  <c:v>-24.632792999999999</c:v>
                </c:pt>
                <c:pt idx="14970">
                  <c:v>-24.627527000000001</c:v>
                </c:pt>
                <c:pt idx="14971">
                  <c:v>-24.634806000000001</c:v>
                </c:pt>
                <c:pt idx="14972">
                  <c:v>-24.634871</c:v>
                </c:pt>
                <c:pt idx="14973">
                  <c:v>-24.646215000000002</c:v>
                </c:pt>
                <c:pt idx="14974">
                  <c:v>-24.641383999999999</c:v>
                </c:pt>
                <c:pt idx="14975">
                  <c:v>-24.654070000000001</c:v>
                </c:pt>
                <c:pt idx="14976">
                  <c:v>-24.651454999999999</c:v>
                </c:pt>
                <c:pt idx="14977">
                  <c:v>-24.665406999999998</c:v>
                </c:pt>
                <c:pt idx="14978">
                  <c:v>-24.658628</c:v>
                </c:pt>
                <c:pt idx="14979">
                  <c:v>-24.671303000000002</c:v>
                </c:pt>
                <c:pt idx="14980">
                  <c:v>-24.672754000000001</c:v>
                </c:pt>
                <c:pt idx="14981">
                  <c:v>-24.681873</c:v>
                </c:pt>
                <c:pt idx="14982">
                  <c:v>-24.679527</c:v>
                </c:pt>
                <c:pt idx="14983">
                  <c:v>-24.686232</c:v>
                </c:pt>
                <c:pt idx="14984">
                  <c:v>-24.688790999999998</c:v>
                </c:pt>
                <c:pt idx="14985">
                  <c:v>-24.702781999999999</c:v>
                </c:pt>
                <c:pt idx="14986">
                  <c:v>-24.699421000000001</c:v>
                </c:pt>
                <c:pt idx="14987">
                  <c:v>-24.707180000000001</c:v>
                </c:pt>
                <c:pt idx="14988">
                  <c:v>-24.721689000000001</c:v>
                </c:pt>
                <c:pt idx="14989">
                  <c:v>-24.721399000000002</c:v>
                </c:pt>
                <c:pt idx="14990">
                  <c:v>-24.722235000000001</c:v>
                </c:pt>
                <c:pt idx="14991">
                  <c:v>-24.726258999999999</c:v>
                </c:pt>
                <c:pt idx="14992">
                  <c:v>-24.732588</c:v>
                </c:pt>
                <c:pt idx="14993">
                  <c:v>-24.734573000000001</c:v>
                </c:pt>
                <c:pt idx="14994">
                  <c:v>-24.745021999999999</c:v>
                </c:pt>
                <c:pt idx="14995">
                  <c:v>-24.749068999999999</c:v>
                </c:pt>
                <c:pt idx="14996">
                  <c:v>-24.754805000000001</c:v>
                </c:pt>
                <c:pt idx="14997">
                  <c:v>-24.751346999999999</c:v>
                </c:pt>
                <c:pt idx="14998">
                  <c:v>-24.767256</c:v>
                </c:pt>
                <c:pt idx="14999">
                  <c:v>-24.767879000000001</c:v>
                </c:pt>
                <c:pt idx="15000">
                  <c:v>-24.777270999999999</c:v>
                </c:pt>
                <c:pt idx="15001">
                  <c:v>-24.770723</c:v>
                </c:pt>
                <c:pt idx="15002">
                  <c:v>-24.789111999999999</c:v>
                </c:pt>
                <c:pt idx="15003">
                  <c:v>-24.792400000000001</c:v>
                </c:pt>
                <c:pt idx="15004">
                  <c:v>-24.796467</c:v>
                </c:pt>
                <c:pt idx="15005">
                  <c:v>-24.800834999999999</c:v>
                </c:pt>
                <c:pt idx="15006">
                  <c:v>-24.811602000000001</c:v>
                </c:pt>
                <c:pt idx="15007">
                  <c:v>-24.813545000000001</c:v>
                </c:pt>
                <c:pt idx="15008">
                  <c:v>-24.818315999999999</c:v>
                </c:pt>
                <c:pt idx="15009">
                  <c:v>-24.822094</c:v>
                </c:pt>
                <c:pt idx="15010">
                  <c:v>-24.831371000000001</c:v>
                </c:pt>
                <c:pt idx="15011">
                  <c:v>-24.825771</c:v>
                </c:pt>
                <c:pt idx="15012">
                  <c:v>-24.837149</c:v>
                </c:pt>
                <c:pt idx="15013">
                  <c:v>-24.851379000000001</c:v>
                </c:pt>
                <c:pt idx="15014">
                  <c:v>-24.846104</c:v>
                </c:pt>
                <c:pt idx="15015">
                  <c:v>-24.864273000000001</c:v>
                </c:pt>
                <c:pt idx="15016">
                  <c:v>-24.855587</c:v>
                </c:pt>
                <c:pt idx="15017">
                  <c:v>-24.870754000000002</c:v>
                </c:pt>
                <c:pt idx="15018">
                  <c:v>-24.867456000000001</c:v>
                </c:pt>
                <c:pt idx="15019">
                  <c:v>-24.876411000000001</c:v>
                </c:pt>
                <c:pt idx="15020">
                  <c:v>-24.877120999999999</c:v>
                </c:pt>
                <c:pt idx="15021">
                  <c:v>-24.88879</c:v>
                </c:pt>
                <c:pt idx="15022">
                  <c:v>-24.890519999999999</c:v>
                </c:pt>
                <c:pt idx="15023">
                  <c:v>-24.892927</c:v>
                </c:pt>
                <c:pt idx="15024">
                  <c:v>-24.898630000000001</c:v>
                </c:pt>
                <c:pt idx="15025">
                  <c:v>-24.904834999999999</c:v>
                </c:pt>
                <c:pt idx="15026">
                  <c:v>-24.903078000000001</c:v>
                </c:pt>
                <c:pt idx="15027">
                  <c:v>-24.912489000000001</c:v>
                </c:pt>
                <c:pt idx="15028">
                  <c:v>-24.914448</c:v>
                </c:pt>
                <c:pt idx="15029">
                  <c:v>-24.916107</c:v>
                </c:pt>
                <c:pt idx="15030">
                  <c:v>-24.918951</c:v>
                </c:pt>
                <c:pt idx="15031">
                  <c:v>-24.931149999999999</c:v>
                </c:pt>
                <c:pt idx="15032">
                  <c:v>-24.935949000000001</c:v>
                </c:pt>
                <c:pt idx="15033">
                  <c:v>-24.945042000000001</c:v>
                </c:pt>
                <c:pt idx="15034">
                  <c:v>-24.939598</c:v>
                </c:pt>
                <c:pt idx="15035">
                  <c:v>-24.945667</c:v>
                </c:pt>
                <c:pt idx="15036">
                  <c:v>-24.959672999999999</c:v>
                </c:pt>
                <c:pt idx="15037">
                  <c:v>-24.957211999999998</c:v>
                </c:pt>
                <c:pt idx="15038">
                  <c:v>-24.971150999999999</c:v>
                </c:pt>
                <c:pt idx="15039">
                  <c:v>-24.964378</c:v>
                </c:pt>
                <c:pt idx="15040">
                  <c:v>-24.976797000000001</c:v>
                </c:pt>
                <c:pt idx="15041">
                  <c:v>-24.97485</c:v>
                </c:pt>
                <c:pt idx="15042">
                  <c:v>-24.985586000000001</c:v>
                </c:pt>
                <c:pt idx="15043">
                  <c:v>-24.984971999999999</c:v>
                </c:pt>
                <c:pt idx="15044">
                  <c:v>-24.997164000000001</c:v>
                </c:pt>
                <c:pt idx="15045">
                  <c:v>-24.998429999999999</c:v>
                </c:pt>
                <c:pt idx="15046">
                  <c:v>-25.006615</c:v>
                </c:pt>
                <c:pt idx="15047">
                  <c:v>-25.009338</c:v>
                </c:pt>
                <c:pt idx="15048">
                  <c:v>-25.014568000000001</c:v>
                </c:pt>
                <c:pt idx="15049">
                  <c:v>-25.020609</c:v>
                </c:pt>
                <c:pt idx="15050">
                  <c:v>-25.032820000000001</c:v>
                </c:pt>
                <c:pt idx="15051">
                  <c:v>-25.026848000000001</c:v>
                </c:pt>
                <c:pt idx="15052">
                  <c:v>-25.040585</c:v>
                </c:pt>
                <c:pt idx="15053">
                  <c:v>-25.038198000000001</c:v>
                </c:pt>
                <c:pt idx="15054">
                  <c:v>-25.054953000000001</c:v>
                </c:pt>
                <c:pt idx="15055">
                  <c:v>-25.056175</c:v>
                </c:pt>
                <c:pt idx="15056">
                  <c:v>-25.067162</c:v>
                </c:pt>
                <c:pt idx="15057">
                  <c:v>-25.062768999999999</c:v>
                </c:pt>
                <c:pt idx="15058">
                  <c:v>-25.070038</c:v>
                </c:pt>
                <c:pt idx="15059">
                  <c:v>-25.085443000000001</c:v>
                </c:pt>
                <c:pt idx="15060">
                  <c:v>-25.082322999999999</c:v>
                </c:pt>
                <c:pt idx="15061">
                  <c:v>-25.093623999999998</c:v>
                </c:pt>
                <c:pt idx="15062">
                  <c:v>-25.101078000000001</c:v>
                </c:pt>
                <c:pt idx="15063">
                  <c:v>-25.104275000000001</c:v>
                </c:pt>
                <c:pt idx="15064">
                  <c:v>-25.104503999999999</c:v>
                </c:pt>
                <c:pt idx="15065">
                  <c:v>-25.111802999999998</c:v>
                </c:pt>
                <c:pt idx="15066">
                  <c:v>-25.116951</c:v>
                </c:pt>
                <c:pt idx="15067">
                  <c:v>-25.127209000000001</c:v>
                </c:pt>
                <c:pt idx="15068">
                  <c:v>-25.123156000000002</c:v>
                </c:pt>
                <c:pt idx="15069">
                  <c:v>-25.133627000000001</c:v>
                </c:pt>
                <c:pt idx="15070">
                  <c:v>-25.137041</c:v>
                </c:pt>
                <c:pt idx="15071">
                  <c:v>-25.142220999999999</c:v>
                </c:pt>
                <c:pt idx="15072">
                  <c:v>-25.143218999999998</c:v>
                </c:pt>
                <c:pt idx="15073">
                  <c:v>-25.153662000000001</c:v>
                </c:pt>
                <c:pt idx="15074">
                  <c:v>-25.149215999999999</c:v>
                </c:pt>
                <c:pt idx="15075">
                  <c:v>-25.162496999999998</c:v>
                </c:pt>
                <c:pt idx="15076">
                  <c:v>-25.160779999999999</c:v>
                </c:pt>
                <c:pt idx="15077">
                  <c:v>-25.174389000000001</c:v>
                </c:pt>
                <c:pt idx="15078">
                  <c:v>-25.172139999999999</c:v>
                </c:pt>
                <c:pt idx="15079">
                  <c:v>-25.186653</c:v>
                </c:pt>
                <c:pt idx="15080">
                  <c:v>-25.184812999999998</c:v>
                </c:pt>
                <c:pt idx="15081">
                  <c:v>-25.189726</c:v>
                </c:pt>
                <c:pt idx="15082">
                  <c:v>-25.201923000000001</c:v>
                </c:pt>
                <c:pt idx="15083">
                  <c:v>-25.210279</c:v>
                </c:pt>
                <c:pt idx="15084">
                  <c:v>-25.209202000000001</c:v>
                </c:pt>
                <c:pt idx="15085">
                  <c:v>-25.212427000000002</c:v>
                </c:pt>
                <c:pt idx="15086">
                  <c:v>-25.22559</c:v>
                </c:pt>
                <c:pt idx="15087">
                  <c:v>-25.228691000000001</c:v>
                </c:pt>
                <c:pt idx="15088">
                  <c:v>-25.232941</c:v>
                </c:pt>
                <c:pt idx="15089">
                  <c:v>-25.228933000000001</c:v>
                </c:pt>
                <c:pt idx="15090">
                  <c:v>-25.244824999999999</c:v>
                </c:pt>
                <c:pt idx="15091">
                  <c:v>-25.239943</c:v>
                </c:pt>
                <c:pt idx="15092">
                  <c:v>-25.252652999999999</c:v>
                </c:pt>
                <c:pt idx="15093">
                  <c:v>-25.255307999999999</c:v>
                </c:pt>
                <c:pt idx="15094">
                  <c:v>-25.253281000000001</c:v>
                </c:pt>
                <c:pt idx="15095">
                  <c:v>-25.265097000000001</c:v>
                </c:pt>
                <c:pt idx="15096">
                  <c:v>-25.276371000000001</c:v>
                </c:pt>
                <c:pt idx="15097">
                  <c:v>-25.276712</c:v>
                </c:pt>
                <c:pt idx="15098">
                  <c:v>-25.283859</c:v>
                </c:pt>
                <c:pt idx="15099">
                  <c:v>-25.286117999999998</c:v>
                </c:pt>
                <c:pt idx="15100">
                  <c:v>-25.289345000000001</c:v>
                </c:pt>
                <c:pt idx="15101">
                  <c:v>-25.301801999999999</c:v>
                </c:pt>
                <c:pt idx="15102">
                  <c:v>-25.308046000000001</c:v>
                </c:pt>
                <c:pt idx="15103">
                  <c:v>-25.307661</c:v>
                </c:pt>
                <c:pt idx="15104">
                  <c:v>-25.321179999999998</c:v>
                </c:pt>
                <c:pt idx="15105">
                  <c:v>-25.323730000000001</c:v>
                </c:pt>
                <c:pt idx="15106">
                  <c:v>-25.331143999999998</c:v>
                </c:pt>
                <c:pt idx="15107">
                  <c:v>-25.338303</c:v>
                </c:pt>
                <c:pt idx="15108">
                  <c:v>-25.337966999999999</c:v>
                </c:pt>
                <c:pt idx="15109">
                  <c:v>-25.350359000000001</c:v>
                </c:pt>
                <c:pt idx="15110">
                  <c:v>-25.351932999999999</c:v>
                </c:pt>
                <c:pt idx="15111">
                  <c:v>-25.362257</c:v>
                </c:pt>
                <c:pt idx="15112">
                  <c:v>-25.362615999999999</c:v>
                </c:pt>
                <c:pt idx="15113">
                  <c:v>-25.36758</c:v>
                </c:pt>
                <c:pt idx="15114">
                  <c:v>-25.371646999999999</c:v>
                </c:pt>
                <c:pt idx="15115">
                  <c:v>-25.382507</c:v>
                </c:pt>
                <c:pt idx="15116">
                  <c:v>-25.390429000000001</c:v>
                </c:pt>
                <c:pt idx="15117">
                  <c:v>-25.390001000000002</c:v>
                </c:pt>
                <c:pt idx="15118">
                  <c:v>-25.398623000000001</c:v>
                </c:pt>
                <c:pt idx="15119">
                  <c:v>-25.407806000000001</c:v>
                </c:pt>
                <c:pt idx="15120">
                  <c:v>-25.405697</c:v>
                </c:pt>
                <c:pt idx="15121">
                  <c:v>-25.422325000000001</c:v>
                </c:pt>
                <c:pt idx="15122">
                  <c:v>-25.415997000000001</c:v>
                </c:pt>
                <c:pt idx="15123">
                  <c:v>-25.419563</c:v>
                </c:pt>
                <c:pt idx="15124">
                  <c:v>-25.42989</c:v>
                </c:pt>
                <c:pt idx="15125">
                  <c:v>-25.426345999999999</c:v>
                </c:pt>
                <c:pt idx="15126">
                  <c:v>-25.444710000000001</c:v>
                </c:pt>
                <c:pt idx="15127">
                  <c:v>-25.455909999999999</c:v>
                </c:pt>
                <c:pt idx="15128">
                  <c:v>-25.454813000000001</c:v>
                </c:pt>
                <c:pt idx="15129">
                  <c:v>-25.462247999999999</c:v>
                </c:pt>
                <c:pt idx="15130">
                  <c:v>-25.476458000000001</c:v>
                </c:pt>
                <c:pt idx="15131">
                  <c:v>-25.47579</c:v>
                </c:pt>
                <c:pt idx="15132">
                  <c:v>-25.485223999999999</c:v>
                </c:pt>
                <c:pt idx="15133">
                  <c:v>-25.478773</c:v>
                </c:pt>
                <c:pt idx="15134">
                  <c:v>-25.481681999999999</c:v>
                </c:pt>
                <c:pt idx="15135">
                  <c:v>-25.492044</c:v>
                </c:pt>
                <c:pt idx="15136">
                  <c:v>-25.495811</c:v>
                </c:pt>
                <c:pt idx="15137">
                  <c:v>-25.499524999999998</c:v>
                </c:pt>
                <c:pt idx="15138">
                  <c:v>-25.497157999999999</c:v>
                </c:pt>
                <c:pt idx="15139">
                  <c:v>-25.509668000000001</c:v>
                </c:pt>
                <c:pt idx="15140">
                  <c:v>-25.509153000000001</c:v>
                </c:pt>
                <c:pt idx="15141">
                  <c:v>-25.517182999999999</c:v>
                </c:pt>
                <c:pt idx="15142">
                  <c:v>-25.519983</c:v>
                </c:pt>
                <c:pt idx="15143">
                  <c:v>-25.532473</c:v>
                </c:pt>
                <c:pt idx="15144">
                  <c:v>-25.527809000000001</c:v>
                </c:pt>
                <c:pt idx="15145">
                  <c:v>-25.536617</c:v>
                </c:pt>
                <c:pt idx="15146">
                  <c:v>-25.537341999999999</c:v>
                </c:pt>
                <c:pt idx="15147">
                  <c:v>-25.546288000000001</c:v>
                </c:pt>
                <c:pt idx="15148">
                  <c:v>-25.545216</c:v>
                </c:pt>
                <c:pt idx="15149">
                  <c:v>-25.554411000000002</c:v>
                </c:pt>
                <c:pt idx="15150">
                  <c:v>-25.559429000000002</c:v>
                </c:pt>
                <c:pt idx="15151">
                  <c:v>-25.566198</c:v>
                </c:pt>
                <c:pt idx="15152">
                  <c:v>-25.573633000000001</c:v>
                </c:pt>
                <c:pt idx="15153">
                  <c:v>-25.576031</c:v>
                </c:pt>
                <c:pt idx="15154">
                  <c:v>-25.5837</c:v>
                </c:pt>
                <c:pt idx="15155">
                  <c:v>-25.586846999999999</c:v>
                </c:pt>
                <c:pt idx="15156">
                  <c:v>-25.598288</c:v>
                </c:pt>
                <c:pt idx="15157">
                  <c:v>-25.594244</c:v>
                </c:pt>
                <c:pt idx="15158">
                  <c:v>-25.604949999999999</c:v>
                </c:pt>
                <c:pt idx="15159">
                  <c:v>-25.601870000000002</c:v>
                </c:pt>
                <c:pt idx="15160">
                  <c:v>-25.613052</c:v>
                </c:pt>
                <c:pt idx="15161">
                  <c:v>-25.61327</c:v>
                </c:pt>
                <c:pt idx="15162">
                  <c:v>-25.630714000000001</c:v>
                </c:pt>
                <c:pt idx="15163">
                  <c:v>-25.623688000000001</c:v>
                </c:pt>
                <c:pt idx="15164">
                  <c:v>-25.626106</c:v>
                </c:pt>
                <c:pt idx="15165">
                  <c:v>-25.636347000000001</c:v>
                </c:pt>
                <c:pt idx="15166">
                  <c:v>-25.646616000000002</c:v>
                </c:pt>
                <c:pt idx="15167">
                  <c:v>-25.644848</c:v>
                </c:pt>
                <c:pt idx="15168">
                  <c:v>-25.657692000000001</c:v>
                </c:pt>
                <c:pt idx="15169">
                  <c:v>-25.651499000000001</c:v>
                </c:pt>
                <c:pt idx="15170">
                  <c:v>-25.650784999999999</c:v>
                </c:pt>
                <c:pt idx="15171">
                  <c:v>-25.657630999999999</c:v>
                </c:pt>
                <c:pt idx="15172">
                  <c:v>-25.658655</c:v>
                </c:pt>
                <c:pt idx="15173">
                  <c:v>-25.667915000000001</c:v>
                </c:pt>
                <c:pt idx="15174">
                  <c:v>-25.677783999999999</c:v>
                </c:pt>
                <c:pt idx="15175">
                  <c:v>-25.676458</c:v>
                </c:pt>
                <c:pt idx="15176">
                  <c:v>-25.688566000000002</c:v>
                </c:pt>
                <c:pt idx="15177">
                  <c:v>-25.700064000000001</c:v>
                </c:pt>
                <c:pt idx="15178">
                  <c:v>-25.693729000000001</c:v>
                </c:pt>
                <c:pt idx="15179">
                  <c:v>-25.693624</c:v>
                </c:pt>
                <c:pt idx="15180">
                  <c:v>-25.702794999999998</c:v>
                </c:pt>
                <c:pt idx="15181">
                  <c:v>-25.706538999999999</c:v>
                </c:pt>
                <c:pt idx="15182">
                  <c:v>-25.715719</c:v>
                </c:pt>
                <c:pt idx="15183">
                  <c:v>-25.716249000000001</c:v>
                </c:pt>
                <c:pt idx="15184">
                  <c:v>-25.722930999999999</c:v>
                </c:pt>
                <c:pt idx="15185">
                  <c:v>-25.720478</c:v>
                </c:pt>
                <c:pt idx="15186">
                  <c:v>-25.730786999999999</c:v>
                </c:pt>
                <c:pt idx="15187">
                  <c:v>-25.731791000000001</c:v>
                </c:pt>
                <c:pt idx="15188">
                  <c:v>-25.734009</c:v>
                </c:pt>
                <c:pt idx="15189">
                  <c:v>-25.734417000000001</c:v>
                </c:pt>
                <c:pt idx="15190">
                  <c:v>-25.745293</c:v>
                </c:pt>
                <c:pt idx="15191">
                  <c:v>-25.749307999999999</c:v>
                </c:pt>
                <c:pt idx="15192">
                  <c:v>-25.758215</c:v>
                </c:pt>
                <c:pt idx="15193">
                  <c:v>-25.75956</c:v>
                </c:pt>
                <c:pt idx="15194">
                  <c:v>-25.772402</c:v>
                </c:pt>
                <c:pt idx="15195">
                  <c:v>-25.770695</c:v>
                </c:pt>
                <c:pt idx="15196">
                  <c:v>-25.779751000000001</c:v>
                </c:pt>
                <c:pt idx="15197">
                  <c:v>-25.789512999999999</c:v>
                </c:pt>
                <c:pt idx="15198">
                  <c:v>-25.794025000000001</c:v>
                </c:pt>
                <c:pt idx="15199">
                  <c:v>-25.796085000000001</c:v>
                </c:pt>
                <c:pt idx="15200">
                  <c:v>-25.800097000000001</c:v>
                </c:pt>
                <c:pt idx="15201">
                  <c:v>-25.805963999999999</c:v>
                </c:pt>
                <c:pt idx="15202">
                  <c:v>-25.814819</c:v>
                </c:pt>
                <c:pt idx="15203">
                  <c:v>-25.809729000000001</c:v>
                </c:pt>
                <c:pt idx="15204">
                  <c:v>-25.822631999999999</c:v>
                </c:pt>
                <c:pt idx="15205">
                  <c:v>-25.827272000000001</c:v>
                </c:pt>
                <c:pt idx="15206">
                  <c:v>-25.833559000000001</c:v>
                </c:pt>
                <c:pt idx="15207">
                  <c:v>-25.833185</c:v>
                </c:pt>
                <c:pt idx="15208">
                  <c:v>-25.841722000000001</c:v>
                </c:pt>
                <c:pt idx="15209">
                  <c:v>-25.844764999999999</c:v>
                </c:pt>
                <c:pt idx="15210">
                  <c:v>-25.847183000000001</c:v>
                </c:pt>
                <c:pt idx="15211">
                  <c:v>-25.852297</c:v>
                </c:pt>
                <c:pt idx="15212">
                  <c:v>-25.862777999999999</c:v>
                </c:pt>
                <c:pt idx="15213">
                  <c:v>-25.862793</c:v>
                </c:pt>
                <c:pt idx="15214">
                  <c:v>-25.873821</c:v>
                </c:pt>
                <c:pt idx="15215">
                  <c:v>-25.873975999999999</c:v>
                </c:pt>
                <c:pt idx="15216">
                  <c:v>-25.885338000000001</c:v>
                </c:pt>
                <c:pt idx="15217">
                  <c:v>-25.887084999999999</c:v>
                </c:pt>
                <c:pt idx="15218">
                  <c:v>-25.892294</c:v>
                </c:pt>
                <c:pt idx="15219">
                  <c:v>-25.897096999999999</c:v>
                </c:pt>
                <c:pt idx="15220">
                  <c:v>-25.906412</c:v>
                </c:pt>
                <c:pt idx="15221">
                  <c:v>-25.919150999999999</c:v>
                </c:pt>
                <c:pt idx="15222">
                  <c:v>-25.920062999999999</c:v>
                </c:pt>
                <c:pt idx="15223">
                  <c:v>-25.918268000000001</c:v>
                </c:pt>
                <c:pt idx="15224">
                  <c:v>-25.927461999999998</c:v>
                </c:pt>
                <c:pt idx="15225">
                  <c:v>-25.928003</c:v>
                </c:pt>
                <c:pt idx="15226">
                  <c:v>-25.936132000000001</c:v>
                </c:pt>
                <c:pt idx="15227">
                  <c:v>-25.949525999999999</c:v>
                </c:pt>
                <c:pt idx="15228">
                  <c:v>-25.954048</c:v>
                </c:pt>
                <c:pt idx="15229">
                  <c:v>-25.949017999999999</c:v>
                </c:pt>
                <c:pt idx="15230">
                  <c:v>-25.956924000000001</c:v>
                </c:pt>
                <c:pt idx="15231">
                  <c:v>-25.961310999999998</c:v>
                </c:pt>
                <c:pt idx="15232">
                  <c:v>-25.96574</c:v>
                </c:pt>
                <c:pt idx="15233">
                  <c:v>-25.96921</c:v>
                </c:pt>
                <c:pt idx="15234">
                  <c:v>-25.978667999999999</c:v>
                </c:pt>
                <c:pt idx="15235">
                  <c:v>-25.980146000000001</c:v>
                </c:pt>
                <c:pt idx="15236">
                  <c:v>-25.988454999999998</c:v>
                </c:pt>
                <c:pt idx="15237">
                  <c:v>-25.990926999999999</c:v>
                </c:pt>
                <c:pt idx="15238">
                  <c:v>-25.9972903333333</c:v>
                </c:pt>
              </c:numCache>
            </c:numRef>
          </c:yVal>
          <c:smooth val="1"/>
          <c:extLst xmlns:c16r2="http://schemas.microsoft.com/office/drawing/2015/06/chart">
            <c:ext xmlns:c16="http://schemas.microsoft.com/office/drawing/2014/chart" uri="{C3380CC4-5D6E-409C-BE32-E72D297353CC}">
              <c16:uniqueId val="{00000001-CCAB-4970-A6DB-746BF0BBF0A6}"/>
            </c:ext>
          </c:extLst>
        </c:ser>
        <c:dLbls>
          <c:showLegendKey val="0"/>
          <c:showVal val="0"/>
          <c:showCatName val="0"/>
          <c:showSerName val="0"/>
          <c:showPercent val="0"/>
          <c:showBubbleSize val="0"/>
        </c:dLbls>
        <c:axId val="105824640"/>
        <c:axId val="105826560"/>
      </c:scatterChart>
      <c:valAx>
        <c:axId val="105824640"/>
        <c:scaling>
          <c:orientation val="minMax"/>
          <c:max val="8"/>
          <c:min val="0"/>
        </c:scaling>
        <c:delete val="0"/>
        <c:axPos val="b"/>
        <c:title>
          <c:tx>
            <c:rich>
              <a:bodyPr/>
              <a:lstStyle/>
              <a:p>
                <a:pPr>
                  <a:defRPr b="0">
                    <a:latin typeface="Times New Roman" panose="02020603050405020304" pitchFamily="18" charset="0"/>
                    <a:cs typeface="Times New Roman" panose="02020603050405020304" pitchFamily="18" charset="0"/>
                  </a:defRPr>
                </a:pPr>
                <a:r>
                  <a:rPr lang="fr-FR" b="0">
                    <a:latin typeface="Times New Roman" panose="02020603050405020304" pitchFamily="18" charset="0"/>
                    <a:cs typeface="Times New Roman" panose="02020603050405020304" pitchFamily="18" charset="0"/>
                  </a:rPr>
                  <a:t>Temps(h)</a:t>
                </a:r>
              </a:p>
            </c:rich>
          </c:tx>
          <c:layout>
            <c:manualLayout>
              <c:xMode val="edge"/>
              <c:yMode val="edge"/>
              <c:x val="0.42178477690288713"/>
              <c:y val="0.91909556387418789"/>
            </c:manualLayout>
          </c:layout>
          <c:overlay val="0"/>
        </c:title>
        <c:numFmt formatCode="General" sourceLinked="1"/>
        <c:majorTickMark val="out"/>
        <c:minorTickMark val="none"/>
        <c:tickLblPos val="nextTo"/>
        <c:crossAx val="105826560"/>
        <c:crosses val="autoZero"/>
        <c:crossBetween val="midCat"/>
        <c:majorUnit val="2"/>
      </c:valAx>
      <c:valAx>
        <c:axId val="105826560"/>
        <c:scaling>
          <c:orientation val="minMax"/>
          <c:max val="20"/>
        </c:scaling>
        <c:delete val="0"/>
        <c:axPos val="l"/>
        <c:title>
          <c:tx>
            <c:rich>
              <a:bodyPr/>
              <a:lstStyle/>
              <a:p>
                <a:pPr>
                  <a:defRPr b="0">
                    <a:latin typeface="Times New Roman" panose="02020603050405020304" pitchFamily="18" charset="0"/>
                    <a:cs typeface="Times New Roman" panose="02020603050405020304" pitchFamily="18" charset="0"/>
                  </a:defRPr>
                </a:pPr>
                <a:r>
                  <a:rPr lang="fr-FR" b="0">
                    <a:latin typeface="Times New Roman" panose="02020603050405020304" pitchFamily="18" charset="0"/>
                    <a:cs typeface="Times New Roman" panose="02020603050405020304" pitchFamily="18" charset="0"/>
                  </a:rPr>
                  <a:t>Température (°C)</a:t>
                </a:r>
              </a:p>
            </c:rich>
          </c:tx>
          <c:layout>
            <c:manualLayout>
              <c:xMode val="edge"/>
              <c:yMode val="edge"/>
              <c:x val="2.4146981627296586E-3"/>
              <c:y val="0.32864076416677424"/>
            </c:manualLayout>
          </c:layout>
          <c:overlay val="0"/>
        </c:title>
        <c:numFmt formatCode="General" sourceLinked="1"/>
        <c:majorTickMark val="out"/>
        <c:minorTickMark val="none"/>
        <c:tickLblPos val="nextTo"/>
        <c:crossAx val="105824640"/>
        <c:crosses val="autoZero"/>
        <c:crossBetween val="midCat"/>
        <c:majorUnit val="10"/>
      </c:valAx>
      <c:spPr>
        <a:solidFill>
          <a:schemeClr val="lt1"/>
        </a:solidFill>
        <a:ln w="3175" cap="flat" cmpd="sng" algn="ctr">
          <a:noFill/>
          <a:prstDash val="solid"/>
        </a:ln>
        <a:effectLst/>
      </c:spPr>
    </c:plotArea>
    <c:legend>
      <c:legendPos val="r"/>
      <c:layout>
        <c:manualLayout>
          <c:xMode val="edge"/>
          <c:yMode val="edge"/>
          <c:x val="0.57058081761919976"/>
          <c:y val="0.21381981098516531"/>
          <c:w val="0.3284287803507957"/>
          <c:h val="0.1766340745868305"/>
        </c:manualLayout>
      </c:layout>
      <c:overlay val="0"/>
      <c:txPr>
        <a:bodyPr/>
        <a:lstStyle/>
        <a:p>
          <a:pPr>
            <a:defRPr>
              <a:latin typeface="Times New Roman" panose="02020603050405020304" pitchFamily="18" charset="0"/>
              <a:cs typeface="Times New Roman" panose="02020603050405020304" pitchFamily="18" charset="0"/>
            </a:defRPr>
          </a:pPr>
          <a:endParaRPr lang="fr-FR"/>
        </a:p>
      </c:txPr>
    </c:legend>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0</TotalTime>
  <Pages>10</Pages>
  <Words>6176</Words>
  <Characters>33601</Characters>
  <Application>Microsoft Office Word</Application>
  <DocSecurity>0</DocSecurity>
  <Lines>579</Lines>
  <Paragraphs>176</Paragraphs>
  <ScaleCrop>false</ScaleCrop>
  <HeadingPairs>
    <vt:vector size="2" baseType="variant">
      <vt:variant>
        <vt:lpstr>Titre</vt:lpstr>
      </vt:variant>
      <vt:variant>
        <vt:i4>1</vt:i4>
      </vt:variant>
    </vt:vector>
  </HeadingPairs>
  <TitlesOfParts>
    <vt:vector size="1" baseType="lpstr">
      <vt:lpstr>Etude expérimentale et numérique du comportement de l’enrobé bitumineux partiellement saturé en eau à température variable</vt:lpstr>
    </vt:vector>
  </TitlesOfParts>
  <LinksUpToDate>false</LinksUpToDate>
  <CharactersWithSpaces>39601</CharactersWithSpaces>
  <SharedDoc>false</SharedDoc>
  <HLinks>
    <vt:vector size="12" baseType="variant">
      <vt:variant>
        <vt:i4>7274519</vt:i4>
      </vt:variant>
      <vt:variant>
        <vt:i4>3</vt:i4>
      </vt:variant>
      <vt:variant>
        <vt:i4>0</vt:i4>
      </vt:variant>
      <vt:variant>
        <vt:i4>5</vt:i4>
      </vt:variant>
      <vt:variant>
        <vt:lpwstr>mailto:olivier.chupin@ifsttar.fr</vt:lpwstr>
      </vt:variant>
      <vt:variant>
        <vt:lpwstr/>
      </vt:variant>
      <vt:variant>
        <vt:i4>1114145</vt:i4>
      </vt:variant>
      <vt:variant>
        <vt:i4>0</vt:i4>
      </vt:variant>
      <vt:variant>
        <vt:i4>0</vt:i4>
      </vt:variant>
      <vt:variant>
        <vt:i4>5</vt:i4>
      </vt:variant>
      <vt:variant>
        <vt:lpwstr>mailto:van-thang.vu@ifsttar.fr</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tude expérimentale et numérique du comportement de l’enrobé bitumineux partiellement saturé en eau à température variable</dc:title>
  <dc:creator/>
  <cp:lastModifiedBy/>
  <cp:revision>1</cp:revision>
  <dcterms:created xsi:type="dcterms:W3CDTF">2017-04-11T13:57:00Z</dcterms:created>
  <dcterms:modified xsi:type="dcterms:W3CDTF">2017-04-11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cjDa0Cbn"/&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